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744277" w14:textId="798707CE" w:rsidR="00BC0AE9" w:rsidRPr="008C08EB" w:rsidRDefault="00FB6C47" w:rsidP="00E91DD4">
      <w:pPr>
        <w:spacing w:line="240" w:lineRule="auto"/>
        <w:jc w:val="center"/>
        <w:rPr>
          <w:rFonts w:asciiTheme="majorBidi" w:hAnsiTheme="majorBidi" w:cstheme="majorBidi"/>
          <w:b/>
          <w:bCs/>
          <w:sz w:val="32"/>
          <w:szCs w:val="32"/>
          <w:rtl/>
        </w:rPr>
      </w:pPr>
      <w:r w:rsidRPr="008C08EB">
        <w:rPr>
          <w:rFonts w:asciiTheme="majorBidi" w:hAnsiTheme="majorBidi" w:cstheme="majorBidi"/>
          <w:b/>
          <w:bCs/>
          <w:sz w:val="32"/>
          <w:szCs w:val="32"/>
        </w:rPr>
        <w:t xml:space="preserve">Design and </w:t>
      </w:r>
      <w:r w:rsidR="00B34C8F" w:rsidRPr="008C08EB">
        <w:rPr>
          <w:rFonts w:asciiTheme="majorBidi" w:hAnsiTheme="majorBidi" w:cstheme="majorBidi"/>
          <w:b/>
          <w:bCs/>
          <w:sz w:val="32"/>
          <w:szCs w:val="32"/>
        </w:rPr>
        <w:t>Develop</w:t>
      </w:r>
      <w:r w:rsidR="007D1C82" w:rsidRPr="008C08EB">
        <w:rPr>
          <w:rFonts w:asciiTheme="majorBidi" w:hAnsiTheme="majorBidi" w:cstheme="majorBidi"/>
          <w:b/>
          <w:bCs/>
          <w:sz w:val="32"/>
          <w:szCs w:val="32"/>
        </w:rPr>
        <w:t>ment of a</w:t>
      </w:r>
      <w:r w:rsidR="00B34C8F" w:rsidRPr="008C08EB">
        <w:rPr>
          <w:rFonts w:asciiTheme="majorBidi" w:hAnsiTheme="majorBidi" w:cstheme="majorBidi"/>
          <w:b/>
          <w:bCs/>
          <w:sz w:val="32"/>
          <w:szCs w:val="32"/>
        </w:rPr>
        <w:t xml:space="preserve"> </w:t>
      </w:r>
      <w:r w:rsidR="00F4324A" w:rsidRPr="008C08EB">
        <w:rPr>
          <w:rFonts w:asciiTheme="majorBidi" w:hAnsiTheme="majorBidi" w:cstheme="majorBidi"/>
          <w:b/>
          <w:bCs/>
          <w:sz w:val="32"/>
          <w:szCs w:val="32"/>
        </w:rPr>
        <w:t xml:space="preserve">Spatial </w:t>
      </w:r>
      <w:r w:rsidR="00F50F8C" w:rsidRPr="008C08EB">
        <w:rPr>
          <w:rFonts w:asciiTheme="majorBidi" w:hAnsiTheme="majorBidi" w:cstheme="majorBidi"/>
          <w:b/>
          <w:bCs/>
          <w:sz w:val="32"/>
          <w:szCs w:val="32"/>
        </w:rPr>
        <w:t xml:space="preserve">Mixed Reality </w:t>
      </w:r>
      <w:r w:rsidR="009C22B0" w:rsidRPr="008C08EB">
        <w:rPr>
          <w:rFonts w:asciiTheme="majorBidi" w:hAnsiTheme="majorBidi" w:cstheme="majorBidi"/>
          <w:b/>
          <w:bCs/>
          <w:sz w:val="32"/>
          <w:szCs w:val="32"/>
        </w:rPr>
        <w:t xml:space="preserve">Touring </w:t>
      </w:r>
      <w:r w:rsidR="00EE13BC" w:rsidRPr="008C08EB">
        <w:rPr>
          <w:rFonts w:asciiTheme="majorBidi" w:hAnsiTheme="majorBidi" w:cstheme="majorBidi"/>
          <w:b/>
          <w:bCs/>
          <w:sz w:val="32"/>
          <w:szCs w:val="32"/>
        </w:rPr>
        <w:t xml:space="preserve">Guide </w:t>
      </w:r>
      <w:r w:rsidR="009035D4" w:rsidRPr="008C08EB">
        <w:rPr>
          <w:rFonts w:asciiTheme="majorBidi" w:hAnsiTheme="majorBidi" w:cstheme="majorBidi"/>
          <w:b/>
          <w:bCs/>
          <w:sz w:val="32"/>
          <w:szCs w:val="32"/>
        </w:rPr>
        <w:t>to</w:t>
      </w:r>
      <w:r w:rsidR="00B34C8F" w:rsidRPr="008C08EB">
        <w:rPr>
          <w:rFonts w:asciiTheme="majorBidi" w:hAnsiTheme="majorBidi" w:cstheme="majorBidi"/>
          <w:b/>
          <w:bCs/>
          <w:sz w:val="32"/>
          <w:szCs w:val="32"/>
        </w:rPr>
        <w:t xml:space="preserve"> </w:t>
      </w:r>
      <w:r w:rsidR="00F4324A" w:rsidRPr="008C08EB">
        <w:rPr>
          <w:rFonts w:asciiTheme="majorBidi" w:hAnsiTheme="majorBidi" w:cstheme="majorBidi"/>
          <w:b/>
          <w:bCs/>
          <w:sz w:val="32"/>
          <w:szCs w:val="32"/>
        </w:rPr>
        <w:t>the Egyptian Museum</w:t>
      </w:r>
    </w:p>
    <w:p w14:paraId="4326C11F" w14:textId="77777777" w:rsidR="00BC0AE9" w:rsidRPr="008C08EB" w:rsidRDefault="00BC0AE9" w:rsidP="0038546C">
      <w:pPr>
        <w:ind w:hanging="90"/>
        <w:rPr>
          <w:rFonts w:ascii="Arial" w:hAnsi="Arial" w:cs="Arial"/>
          <w:b/>
          <w:bCs/>
          <w:sz w:val="20"/>
          <w:szCs w:val="20"/>
        </w:rPr>
      </w:pPr>
    </w:p>
    <w:p w14:paraId="56DECCA4" w14:textId="26B6E0F9" w:rsidR="00DE632E" w:rsidRPr="008C08EB" w:rsidRDefault="00DE632E" w:rsidP="00E91DD4">
      <w:pPr>
        <w:jc w:val="center"/>
        <w:rPr>
          <w:rFonts w:asciiTheme="majorBidi" w:hAnsiTheme="majorBidi" w:cstheme="majorBidi"/>
          <w:sz w:val="20"/>
          <w:szCs w:val="20"/>
        </w:rPr>
      </w:pPr>
      <w:r w:rsidRPr="008C08EB">
        <w:rPr>
          <w:rFonts w:asciiTheme="majorBidi" w:hAnsiTheme="majorBidi" w:cstheme="majorBidi"/>
          <w:sz w:val="20"/>
          <w:szCs w:val="20"/>
        </w:rPr>
        <w:t>RAMY HAMMADY</w:t>
      </w:r>
      <w:r w:rsidR="00E91DD4" w:rsidRPr="008C08EB">
        <w:rPr>
          <w:rStyle w:val="FootnoteReference"/>
          <w:rFonts w:asciiTheme="majorBidi" w:hAnsiTheme="majorBidi" w:cstheme="majorBidi"/>
          <w:sz w:val="20"/>
          <w:szCs w:val="20"/>
        </w:rPr>
        <w:footnoteReference w:id="1"/>
      </w:r>
      <w:r w:rsidRPr="008C08EB">
        <w:rPr>
          <w:rFonts w:asciiTheme="majorBidi" w:hAnsiTheme="majorBidi" w:cstheme="majorBidi"/>
          <w:sz w:val="20"/>
          <w:szCs w:val="20"/>
        </w:rPr>
        <w:t>, MINHUA MA</w:t>
      </w:r>
      <w:r w:rsidR="00E91DD4" w:rsidRPr="008C08EB">
        <w:rPr>
          <w:rStyle w:val="FootnoteReference"/>
          <w:rFonts w:asciiTheme="majorBidi" w:hAnsiTheme="majorBidi" w:cstheme="majorBidi"/>
          <w:sz w:val="20"/>
          <w:szCs w:val="20"/>
        </w:rPr>
        <w:footnoteReference w:id="2"/>
      </w:r>
      <w:r w:rsidR="00F1432A" w:rsidRPr="008C08EB">
        <w:rPr>
          <w:rFonts w:asciiTheme="majorBidi" w:hAnsiTheme="majorBidi" w:cstheme="majorBidi"/>
          <w:sz w:val="20"/>
          <w:szCs w:val="20"/>
        </w:rPr>
        <w:t xml:space="preserve">, </w:t>
      </w:r>
      <w:r w:rsidR="007124C9" w:rsidRPr="008C08EB">
        <w:rPr>
          <w:rFonts w:asciiTheme="majorBidi" w:hAnsiTheme="majorBidi" w:cstheme="majorBidi"/>
          <w:sz w:val="20"/>
          <w:szCs w:val="20"/>
        </w:rPr>
        <w:t>CARL STRATHERN</w:t>
      </w:r>
      <w:r w:rsidR="00600152" w:rsidRPr="008C08EB">
        <w:rPr>
          <w:rFonts w:asciiTheme="majorBidi" w:hAnsiTheme="majorBidi" w:cstheme="majorBidi"/>
          <w:sz w:val="20"/>
          <w:szCs w:val="20"/>
          <w:vertAlign w:val="superscript"/>
        </w:rPr>
        <w:t>†</w:t>
      </w:r>
      <w:r w:rsidR="007124C9" w:rsidRPr="008C08EB">
        <w:rPr>
          <w:rFonts w:asciiTheme="majorBidi" w:hAnsiTheme="majorBidi" w:cstheme="majorBidi"/>
          <w:sz w:val="20"/>
          <w:szCs w:val="20"/>
        </w:rPr>
        <w:t xml:space="preserve">, </w:t>
      </w:r>
      <w:r w:rsidR="00F1432A" w:rsidRPr="008C08EB">
        <w:rPr>
          <w:rFonts w:asciiTheme="majorBidi" w:hAnsiTheme="majorBidi" w:cstheme="majorBidi"/>
          <w:sz w:val="20"/>
          <w:szCs w:val="20"/>
        </w:rPr>
        <w:t>MOSTAFA MOHAMA</w:t>
      </w:r>
      <w:r w:rsidRPr="008C08EB">
        <w:rPr>
          <w:rFonts w:asciiTheme="majorBidi" w:hAnsiTheme="majorBidi" w:cstheme="majorBidi"/>
          <w:sz w:val="20"/>
          <w:szCs w:val="20"/>
        </w:rPr>
        <w:t>D</w:t>
      </w:r>
      <w:r w:rsidR="000A5612" w:rsidRPr="008C08EB">
        <w:rPr>
          <w:rStyle w:val="FootnoteReference"/>
          <w:rFonts w:asciiTheme="majorBidi" w:hAnsiTheme="majorBidi" w:cstheme="majorBidi"/>
          <w:sz w:val="20"/>
          <w:szCs w:val="20"/>
        </w:rPr>
        <w:footnoteReference w:id="3"/>
      </w:r>
    </w:p>
    <w:p w14:paraId="78620873" w14:textId="77777777" w:rsidR="003C2814" w:rsidRPr="008C08EB" w:rsidRDefault="003C2814" w:rsidP="00140A62">
      <w:pPr>
        <w:jc w:val="left"/>
        <w:outlineLvl w:val="0"/>
        <w:rPr>
          <w:rFonts w:asciiTheme="majorBidi" w:hAnsiTheme="majorBidi" w:cstheme="majorBidi"/>
          <w:b/>
          <w:bCs/>
        </w:rPr>
      </w:pPr>
    </w:p>
    <w:p w14:paraId="44324F54" w14:textId="25C7ADC4" w:rsidR="00CB1A72" w:rsidRPr="008C08EB" w:rsidRDefault="00BC0AE9" w:rsidP="00140A62">
      <w:pPr>
        <w:jc w:val="left"/>
        <w:outlineLvl w:val="0"/>
        <w:rPr>
          <w:rFonts w:asciiTheme="majorBidi" w:hAnsiTheme="majorBidi" w:cstheme="majorBidi"/>
          <w:b/>
          <w:bCs/>
        </w:rPr>
      </w:pPr>
      <w:r w:rsidRPr="008C08EB">
        <w:rPr>
          <w:rFonts w:asciiTheme="majorBidi" w:hAnsiTheme="majorBidi" w:cstheme="majorBidi"/>
          <w:b/>
          <w:bCs/>
        </w:rPr>
        <w:t>ABSTRACT</w:t>
      </w:r>
    </w:p>
    <w:p w14:paraId="1E9C0C6C" w14:textId="2CACD5D1" w:rsidR="00460CA2" w:rsidRPr="008C08EB" w:rsidRDefault="00C11F4C" w:rsidP="0068635A">
      <w:pPr>
        <w:spacing w:line="276" w:lineRule="auto"/>
        <w:jc w:val="lowKashida"/>
        <w:rPr>
          <w:rFonts w:asciiTheme="majorBidi" w:hAnsiTheme="majorBidi" w:cstheme="majorBidi"/>
        </w:rPr>
      </w:pPr>
      <w:r w:rsidRPr="008C08EB">
        <w:rPr>
          <w:rFonts w:asciiTheme="majorBidi" w:hAnsiTheme="majorBidi" w:cstheme="majorBidi"/>
        </w:rPr>
        <w:t>Many</w:t>
      </w:r>
      <w:r w:rsidR="00C1217F" w:rsidRPr="008C08EB">
        <w:rPr>
          <w:rFonts w:asciiTheme="majorBidi" w:hAnsiTheme="majorBidi" w:cstheme="majorBidi"/>
        </w:rPr>
        <w:t xml:space="preserve"> p</w:t>
      </w:r>
      <w:r w:rsidR="007C00FF" w:rsidRPr="008C08EB">
        <w:rPr>
          <w:rFonts w:asciiTheme="majorBidi" w:hAnsiTheme="majorBidi" w:cstheme="majorBidi"/>
        </w:rPr>
        <w:t>ublic service</w:t>
      </w:r>
      <w:r w:rsidR="00260B44" w:rsidRPr="008C08EB">
        <w:rPr>
          <w:rFonts w:asciiTheme="majorBidi" w:hAnsiTheme="majorBidi" w:cstheme="majorBidi"/>
        </w:rPr>
        <w:t>s</w:t>
      </w:r>
      <w:r w:rsidR="00057EAA" w:rsidRPr="008C08EB">
        <w:rPr>
          <w:rFonts w:asciiTheme="majorBidi" w:hAnsiTheme="majorBidi" w:cstheme="majorBidi"/>
        </w:rPr>
        <w:t xml:space="preserve"> and entertainment </w:t>
      </w:r>
      <w:r w:rsidR="004775A8" w:rsidRPr="008C08EB">
        <w:rPr>
          <w:rFonts w:asciiTheme="majorBidi" w:hAnsiTheme="majorBidi" w:cstheme="majorBidi"/>
        </w:rPr>
        <w:t>industries</w:t>
      </w:r>
      <w:r w:rsidR="00C1217F" w:rsidRPr="008C08EB">
        <w:rPr>
          <w:rFonts w:asciiTheme="majorBidi" w:hAnsiTheme="majorBidi" w:cstheme="majorBidi"/>
        </w:rPr>
        <w:t xml:space="preserve"> u</w:t>
      </w:r>
      <w:r w:rsidR="004775A8" w:rsidRPr="008C08EB">
        <w:rPr>
          <w:rFonts w:asciiTheme="majorBidi" w:hAnsiTheme="majorBidi" w:cstheme="majorBidi"/>
        </w:rPr>
        <w:t>tilise</w:t>
      </w:r>
      <w:r w:rsidR="00C1217F" w:rsidRPr="008C08EB">
        <w:rPr>
          <w:rFonts w:asciiTheme="majorBidi" w:hAnsiTheme="majorBidi" w:cstheme="majorBidi"/>
        </w:rPr>
        <w:t xml:space="preserve"> Mixed Reality (MR) devices to </w:t>
      </w:r>
      <w:r w:rsidR="004775A8" w:rsidRPr="008C08EB">
        <w:rPr>
          <w:rFonts w:asciiTheme="majorBidi" w:hAnsiTheme="majorBidi" w:cstheme="majorBidi"/>
        </w:rPr>
        <w:t>develop</w:t>
      </w:r>
      <w:r w:rsidR="00C1217F" w:rsidRPr="008C08EB">
        <w:rPr>
          <w:rFonts w:asciiTheme="majorBidi" w:hAnsiTheme="majorBidi" w:cstheme="majorBidi"/>
        </w:rPr>
        <w:t xml:space="preserve"> highly immersive and interactive applications. </w:t>
      </w:r>
      <w:r w:rsidR="006A0513" w:rsidRPr="008C08EB">
        <w:rPr>
          <w:rFonts w:asciiTheme="majorBidi" w:hAnsiTheme="majorBidi" w:cstheme="majorBidi"/>
        </w:rPr>
        <w:t>However, r</w:t>
      </w:r>
      <w:r w:rsidR="00C1217F" w:rsidRPr="008C08EB">
        <w:rPr>
          <w:rFonts w:asciiTheme="majorBidi" w:hAnsiTheme="majorBidi" w:cstheme="majorBidi"/>
        </w:rPr>
        <w:t xml:space="preserve">ecent advancements in </w:t>
      </w:r>
      <w:r w:rsidR="006A0513" w:rsidRPr="008C08EB">
        <w:rPr>
          <w:rFonts w:asciiTheme="majorBidi" w:hAnsiTheme="majorBidi" w:cstheme="majorBidi"/>
        </w:rPr>
        <w:t>MR</w:t>
      </w:r>
      <w:r w:rsidR="00C1217F" w:rsidRPr="008C08EB">
        <w:rPr>
          <w:rFonts w:asciiTheme="majorBidi" w:hAnsiTheme="majorBidi" w:cstheme="majorBidi"/>
        </w:rPr>
        <w:t xml:space="preserve"> </w:t>
      </w:r>
      <w:r w:rsidR="00FF510A" w:rsidRPr="008C08EB">
        <w:rPr>
          <w:rFonts w:asciiTheme="majorBidi" w:hAnsiTheme="majorBidi" w:cstheme="majorBidi"/>
        </w:rPr>
        <w:t>processing</w:t>
      </w:r>
      <w:r w:rsidR="006A0513" w:rsidRPr="008C08EB">
        <w:rPr>
          <w:rFonts w:asciiTheme="majorBidi" w:hAnsiTheme="majorBidi" w:cstheme="majorBidi"/>
        </w:rPr>
        <w:t xml:space="preserve"> </w:t>
      </w:r>
      <w:r w:rsidR="004775A8" w:rsidRPr="008C08EB">
        <w:rPr>
          <w:rFonts w:asciiTheme="majorBidi" w:hAnsiTheme="majorBidi" w:cstheme="majorBidi"/>
        </w:rPr>
        <w:t>has</w:t>
      </w:r>
      <w:r w:rsidR="006A0513" w:rsidRPr="008C08EB">
        <w:rPr>
          <w:rFonts w:asciiTheme="majorBidi" w:hAnsiTheme="majorBidi" w:cstheme="majorBidi"/>
        </w:rPr>
        <w:t xml:space="preserve"> </w:t>
      </w:r>
      <w:r w:rsidR="00DE0822" w:rsidRPr="008C08EB">
        <w:rPr>
          <w:rFonts w:asciiTheme="majorBidi" w:hAnsiTheme="majorBidi" w:cstheme="majorBidi"/>
        </w:rPr>
        <w:t>prompted the</w:t>
      </w:r>
      <w:r w:rsidR="00933FCD" w:rsidRPr="008C08EB">
        <w:rPr>
          <w:rFonts w:asciiTheme="majorBidi" w:hAnsiTheme="majorBidi" w:cstheme="majorBidi"/>
        </w:rPr>
        <w:t xml:space="preserve"> </w:t>
      </w:r>
      <w:r w:rsidR="00C27700" w:rsidRPr="008C08EB">
        <w:rPr>
          <w:rFonts w:asciiTheme="majorBidi" w:hAnsiTheme="majorBidi" w:cstheme="majorBidi"/>
        </w:rPr>
        <w:t>tourist</w:t>
      </w:r>
      <w:r w:rsidR="004775A8" w:rsidRPr="008C08EB">
        <w:rPr>
          <w:rFonts w:asciiTheme="majorBidi" w:hAnsiTheme="majorBidi" w:cstheme="majorBidi"/>
        </w:rPr>
        <w:t xml:space="preserve"> and events</w:t>
      </w:r>
      <w:r w:rsidR="00C27700" w:rsidRPr="008C08EB">
        <w:rPr>
          <w:rFonts w:asciiTheme="majorBidi" w:hAnsiTheme="majorBidi" w:cstheme="majorBidi"/>
        </w:rPr>
        <w:t xml:space="preserve"> </w:t>
      </w:r>
      <w:r w:rsidR="005A5CC0" w:rsidRPr="008C08EB">
        <w:rPr>
          <w:rFonts w:asciiTheme="majorBidi" w:hAnsiTheme="majorBidi" w:cstheme="majorBidi"/>
        </w:rPr>
        <w:t>industry</w:t>
      </w:r>
      <w:r w:rsidR="00057EAA" w:rsidRPr="008C08EB">
        <w:rPr>
          <w:rFonts w:asciiTheme="majorBidi" w:hAnsiTheme="majorBidi" w:cstheme="majorBidi"/>
        </w:rPr>
        <w:t xml:space="preserve"> </w:t>
      </w:r>
      <w:r w:rsidR="004775A8" w:rsidRPr="008C08EB">
        <w:rPr>
          <w:rFonts w:asciiTheme="majorBidi" w:hAnsiTheme="majorBidi" w:cstheme="majorBidi"/>
        </w:rPr>
        <w:t>to</w:t>
      </w:r>
      <w:r w:rsidR="00DE0822" w:rsidRPr="008C08EB">
        <w:rPr>
          <w:rFonts w:asciiTheme="majorBidi" w:hAnsiTheme="majorBidi" w:cstheme="majorBidi"/>
        </w:rPr>
        <w:t xml:space="preserve"> invest and</w:t>
      </w:r>
      <w:r w:rsidR="00260B44" w:rsidRPr="008C08EB">
        <w:rPr>
          <w:rFonts w:asciiTheme="majorBidi" w:hAnsiTheme="majorBidi" w:cstheme="majorBidi"/>
        </w:rPr>
        <w:t xml:space="preserve"> develop</w:t>
      </w:r>
      <w:r w:rsidR="006A0513" w:rsidRPr="008C08EB">
        <w:rPr>
          <w:rFonts w:asciiTheme="majorBidi" w:hAnsiTheme="majorBidi" w:cstheme="majorBidi"/>
        </w:rPr>
        <w:t xml:space="preserve"> </w:t>
      </w:r>
      <w:r w:rsidR="00DE0822" w:rsidRPr="008C08EB">
        <w:rPr>
          <w:rFonts w:asciiTheme="majorBidi" w:hAnsiTheme="majorBidi" w:cstheme="majorBidi"/>
        </w:rPr>
        <w:t>commercial</w:t>
      </w:r>
      <w:r w:rsidR="006A0513" w:rsidRPr="008C08EB">
        <w:rPr>
          <w:rFonts w:asciiTheme="majorBidi" w:hAnsiTheme="majorBidi" w:cstheme="majorBidi"/>
        </w:rPr>
        <w:t xml:space="preserve"> </w:t>
      </w:r>
      <w:r w:rsidR="00260B44" w:rsidRPr="008C08EB">
        <w:rPr>
          <w:rFonts w:asciiTheme="majorBidi" w:hAnsiTheme="majorBidi" w:cstheme="majorBidi"/>
        </w:rPr>
        <w:t>applications</w:t>
      </w:r>
      <w:r w:rsidR="00933FCD" w:rsidRPr="008C08EB">
        <w:rPr>
          <w:rFonts w:asciiTheme="majorBidi" w:hAnsiTheme="majorBidi" w:cstheme="majorBidi"/>
        </w:rPr>
        <w:t>.</w:t>
      </w:r>
      <w:r w:rsidR="006A0513" w:rsidRPr="008C08EB">
        <w:rPr>
          <w:rFonts w:asciiTheme="majorBidi" w:hAnsiTheme="majorBidi" w:cstheme="majorBidi"/>
        </w:rPr>
        <w:t xml:space="preserve"> </w:t>
      </w:r>
      <w:r w:rsidR="007C00FF" w:rsidRPr="008C08EB">
        <w:rPr>
          <w:rFonts w:asciiTheme="majorBidi" w:hAnsiTheme="majorBidi" w:cstheme="majorBidi"/>
        </w:rPr>
        <w:t xml:space="preserve">The museum environment provides an accessible platform for </w:t>
      </w:r>
      <w:r w:rsidR="00260B44" w:rsidRPr="008C08EB">
        <w:rPr>
          <w:rFonts w:asciiTheme="majorBidi" w:hAnsiTheme="majorBidi" w:cstheme="majorBidi"/>
        </w:rPr>
        <w:t>MR</w:t>
      </w:r>
      <w:r w:rsidR="007C00FF" w:rsidRPr="008C08EB">
        <w:rPr>
          <w:rFonts w:asciiTheme="majorBidi" w:hAnsiTheme="majorBidi" w:cstheme="majorBidi"/>
        </w:rPr>
        <w:t xml:space="preserve"> guidance </w:t>
      </w:r>
      <w:r w:rsidR="00C27700" w:rsidRPr="008C08EB">
        <w:rPr>
          <w:rFonts w:asciiTheme="majorBidi" w:hAnsiTheme="majorBidi" w:cstheme="majorBidi"/>
        </w:rPr>
        <w:t>systems</w:t>
      </w:r>
      <w:r w:rsidR="00B7341B" w:rsidRPr="008C08EB">
        <w:rPr>
          <w:rFonts w:asciiTheme="majorBidi" w:hAnsiTheme="majorBidi" w:cstheme="majorBidi"/>
        </w:rPr>
        <w:t xml:space="preserve"> by</w:t>
      </w:r>
      <w:r w:rsidR="00FC7D91" w:rsidRPr="008C08EB">
        <w:rPr>
          <w:rFonts w:asciiTheme="majorBidi" w:hAnsiTheme="majorBidi" w:cstheme="majorBidi"/>
        </w:rPr>
        <w:t xml:space="preserve"> </w:t>
      </w:r>
      <w:r w:rsidR="00D61D02" w:rsidRPr="008C08EB">
        <w:rPr>
          <w:rFonts w:asciiTheme="majorBidi" w:hAnsiTheme="majorBidi" w:cstheme="majorBidi"/>
        </w:rPr>
        <w:t>taking advantage of</w:t>
      </w:r>
      <w:r w:rsidR="00044B7F" w:rsidRPr="008C08EB">
        <w:rPr>
          <w:rFonts w:asciiTheme="majorBidi" w:hAnsiTheme="majorBidi" w:cstheme="majorBidi"/>
        </w:rPr>
        <w:t xml:space="preserve"> the ergonomic freedom of</w:t>
      </w:r>
      <w:r w:rsidR="00FC7D91" w:rsidRPr="008C08EB">
        <w:rPr>
          <w:rFonts w:asciiTheme="majorBidi" w:hAnsiTheme="majorBidi" w:cstheme="majorBidi"/>
        </w:rPr>
        <w:t xml:space="preserve"> spatial holographical Head-mounted Displays (HMD).</w:t>
      </w:r>
      <w:r w:rsidR="00C27700" w:rsidRPr="008C08EB">
        <w:rPr>
          <w:rFonts w:asciiTheme="majorBidi" w:hAnsiTheme="majorBidi" w:cstheme="majorBidi"/>
        </w:rPr>
        <w:t xml:space="preserve"> The application of MR systems in museums </w:t>
      </w:r>
      <w:r w:rsidR="005A5CC0" w:rsidRPr="008C08EB">
        <w:rPr>
          <w:rFonts w:asciiTheme="majorBidi" w:hAnsiTheme="majorBidi" w:cstheme="majorBidi"/>
        </w:rPr>
        <w:t>can</w:t>
      </w:r>
      <w:r w:rsidR="00D61D02" w:rsidRPr="008C08EB">
        <w:rPr>
          <w:rFonts w:asciiTheme="majorBidi" w:hAnsiTheme="majorBidi" w:cstheme="majorBidi"/>
        </w:rPr>
        <w:t xml:space="preserve"> enhance the typical</w:t>
      </w:r>
      <w:r w:rsidR="00C27700" w:rsidRPr="008C08EB">
        <w:rPr>
          <w:rFonts w:asciiTheme="majorBidi" w:hAnsiTheme="majorBidi" w:cstheme="majorBidi"/>
        </w:rPr>
        <w:t xml:space="preserve"> visitor</w:t>
      </w:r>
      <w:r w:rsidR="00F85F1F" w:rsidRPr="008C08EB">
        <w:rPr>
          <w:rFonts w:asciiTheme="majorBidi" w:hAnsiTheme="majorBidi" w:cstheme="majorBidi"/>
        </w:rPr>
        <w:t xml:space="preserve"> experience</w:t>
      </w:r>
      <w:r w:rsidR="00C27700" w:rsidRPr="008C08EB">
        <w:rPr>
          <w:rFonts w:asciiTheme="majorBidi" w:hAnsiTheme="majorBidi" w:cstheme="majorBidi"/>
        </w:rPr>
        <w:t xml:space="preserve"> by </w:t>
      </w:r>
      <w:r w:rsidR="00260B44" w:rsidRPr="008C08EB">
        <w:rPr>
          <w:rFonts w:asciiTheme="majorBidi" w:hAnsiTheme="majorBidi" w:cstheme="majorBidi"/>
        </w:rPr>
        <w:t xml:space="preserve">amalgamating historical interactive </w:t>
      </w:r>
      <w:r w:rsidR="009A59C9" w:rsidRPr="008C08EB">
        <w:rPr>
          <w:rFonts w:asciiTheme="majorBidi" w:hAnsiTheme="majorBidi" w:cstheme="majorBidi"/>
        </w:rPr>
        <w:t>visualisations</w:t>
      </w:r>
      <w:r w:rsidR="00260B44" w:rsidRPr="008C08EB">
        <w:rPr>
          <w:rFonts w:asciiTheme="majorBidi" w:hAnsiTheme="majorBidi" w:cstheme="majorBidi"/>
        </w:rPr>
        <w:t xml:space="preserve"> simultaneously</w:t>
      </w:r>
      <w:r w:rsidR="00DE0822" w:rsidRPr="008C08EB">
        <w:rPr>
          <w:rFonts w:asciiTheme="majorBidi" w:hAnsiTheme="majorBidi" w:cstheme="majorBidi"/>
        </w:rPr>
        <w:t xml:space="preserve"> with</w:t>
      </w:r>
      <w:r w:rsidR="005A5CC0" w:rsidRPr="008C08EB">
        <w:rPr>
          <w:rFonts w:asciiTheme="majorBidi" w:hAnsiTheme="majorBidi" w:cstheme="majorBidi"/>
        </w:rPr>
        <w:t xml:space="preserve"> related</w:t>
      </w:r>
      <w:r w:rsidR="00260B44" w:rsidRPr="008C08EB">
        <w:rPr>
          <w:rFonts w:asciiTheme="majorBidi" w:hAnsiTheme="majorBidi" w:cstheme="majorBidi"/>
        </w:rPr>
        <w:t xml:space="preserve"> physical artefacts and </w:t>
      </w:r>
      <w:r w:rsidR="00FF510A" w:rsidRPr="008C08EB">
        <w:rPr>
          <w:rFonts w:asciiTheme="majorBidi" w:hAnsiTheme="majorBidi" w:cstheme="majorBidi"/>
        </w:rPr>
        <w:t>displays</w:t>
      </w:r>
      <w:r w:rsidR="00260B44" w:rsidRPr="008C08EB">
        <w:rPr>
          <w:rFonts w:asciiTheme="majorBidi" w:hAnsiTheme="majorBidi" w:cstheme="majorBidi"/>
        </w:rPr>
        <w:t>.</w:t>
      </w:r>
      <w:r w:rsidR="00FF510A" w:rsidRPr="008C08EB">
        <w:rPr>
          <w:rFonts w:asciiTheme="majorBidi" w:hAnsiTheme="majorBidi" w:cstheme="majorBidi"/>
        </w:rPr>
        <w:t xml:space="preserve"> </w:t>
      </w:r>
      <w:r w:rsidR="00DE0822" w:rsidRPr="008C08EB">
        <w:rPr>
          <w:rFonts w:asciiTheme="majorBidi" w:hAnsiTheme="majorBidi" w:cstheme="majorBidi"/>
        </w:rPr>
        <w:t>Current approaches in MR guidance research primarily focus on visitor engagement with specific</w:t>
      </w:r>
      <w:r w:rsidR="00DC7E5D" w:rsidRPr="008C08EB">
        <w:rPr>
          <w:rFonts w:asciiTheme="majorBidi" w:hAnsiTheme="majorBidi" w:cstheme="majorBidi"/>
        </w:rPr>
        <w:t xml:space="preserve"> content.</w:t>
      </w:r>
      <w:r w:rsidR="00F85F1F" w:rsidRPr="008C08EB">
        <w:rPr>
          <w:rFonts w:asciiTheme="majorBidi" w:hAnsiTheme="majorBidi" w:cstheme="majorBidi"/>
        </w:rPr>
        <w:t xml:space="preserve"> </w:t>
      </w:r>
      <w:r w:rsidR="00DE0822" w:rsidRPr="008C08EB">
        <w:rPr>
          <w:rFonts w:asciiTheme="majorBidi" w:hAnsiTheme="majorBidi" w:cstheme="majorBidi"/>
        </w:rPr>
        <w:t xml:space="preserve">This paper </w:t>
      </w:r>
      <w:r w:rsidR="00C74541" w:rsidRPr="008C08EB">
        <w:rPr>
          <w:rFonts w:asciiTheme="majorBidi" w:hAnsiTheme="majorBidi" w:cstheme="majorBidi"/>
        </w:rPr>
        <w:t xml:space="preserve">describes the design and development of </w:t>
      </w:r>
      <w:r w:rsidR="00DE0822" w:rsidRPr="008C08EB">
        <w:rPr>
          <w:rFonts w:asciiTheme="majorBidi" w:hAnsiTheme="majorBidi" w:cstheme="majorBidi"/>
        </w:rPr>
        <w:t xml:space="preserve">a novel museum guidance system </w:t>
      </w:r>
      <w:r w:rsidR="00C74541" w:rsidRPr="008C08EB">
        <w:rPr>
          <w:rFonts w:asciiTheme="majorBidi" w:hAnsiTheme="majorBidi" w:cstheme="majorBidi"/>
        </w:rPr>
        <w:t xml:space="preserve">based </w:t>
      </w:r>
      <w:r w:rsidR="00DE0822" w:rsidRPr="008C08EB">
        <w:rPr>
          <w:rFonts w:asciiTheme="majorBidi" w:hAnsiTheme="majorBidi" w:cstheme="majorBidi"/>
        </w:rPr>
        <w:t xml:space="preserve">on the </w:t>
      </w:r>
      <w:r w:rsidR="00451B0F" w:rsidRPr="008C08EB">
        <w:rPr>
          <w:rFonts w:asciiTheme="majorBidi" w:hAnsiTheme="majorBidi" w:cstheme="majorBidi"/>
          <w:i/>
          <w:iCs/>
        </w:rPr>
        <w:t xml:space="preserve">immersion </w:t>
      </w:r>
      <w:r w:rsidR="00451B0F" w:rsidRPr="008C08EB">
        <w:rPr>
          <w:rFonts w:asciiTheme="majorBidi" w:hAnsiTheme="majorBidi" w:cstheme="majorBidi"/>
        </w:rPr>
        <w:t xml:space="preserve">and </w:t>
      </w:r>
      <w:r w:rsidR="00451B0F" w:rsidRPr="008C08EB">
        <w:rPr>
          <w:rFonts w:asciiTheme="majorBidi" w:hAnsiTheme="majorBidi" w:cstheme="majorBidi"/>
          <w:i/>
          <w:iCs/>
        </w:rPr>
        <w:t>presence</w:t>
      </w:r>
      <w:r w:rsidR="008A46B6" w:rsidRPr="008C08EB">
        <w:rPr>
          <w:rFonts w:asciiTheme="majorBidi" w:hAnsiTheme="majorBidi" w:cstheme="majorBidi"/>
          <w:i/>
          <w:iCs/>
        </w:rPr>
        <w:t xml:space="preserve"> theory</w:t>
      </w:r>
      <w:r w:rsidR="00DE0822" w:rsidRPr="008C08EB">
        <w:rPr>
          <w:rFonts w:asciiTheme="majorBidi" w:hAnsiTheme="majorBidi" w:cstheme="majorBidi"/>
        </w:rPr>
        <w:t>. T</w:t>
      </w:r>
      <w:r w:rsidR="00B7341B" w:rsidRPr="008C08EB">
        <w:rPr>
          <w:rFonts w:asciiTheme="majorBidi" w:hAnsiTheme="majorBidi" w:cstheme="majorBidi"/>
        </w:rPr>
        <w:t>his</w:t>
      </w:r>
      <w:r w:rsidR="00DE0822" w:rsidRPr="008C08EB">
        <w:rPr>
          <w:rFonts w:asciiTheme="majorBidi" w:hAnsiTheme="majorBidi" w:cstheme="majorBidi"/>
        </w:rPr>
        <w:t xml:space="preserve"> approach</w:t>
      </w:r>
      <w:r w:rsidR="00B7341B" w:rsidRPr="008C08EB">
        <w:rPr>
          <w:rFonts w:asciiTheme="majorBidi" w:hAnsiTheme="majorBidi" w:cstheme="majorBidi"/>
        </w:rPr>
        <w:t xml:space="preserve"> examines</w:t>
      </w:r>
      <w:r w:rsidR="00DE0822" w:rsidRPr="008C08EB">
        <w:rPr>
          <w:rFonts w:asciiTheme="majorBidi" w:hAnsiTheme="majorBidi" w:cstheme="majorBidi"/>
        </w:rPr>
        <w:t xml:space="preserve"> the influence of </w:t>
      </w:r>
      <w:r w:rsidR="00B7341B" w:rsidRPr="008C08EB">
        <w:rPr>
          <w:rFonts w:asciiTheme="majorBidi" w:hAnsiTheme="majorBidi" w:cstheme="majorBidi"/>
        </w:rPr>
        <w:t>interactivity</w:t>
      </w:r>
      <w:r w:rsidR="00473304" w:rsidRPr="008C08EB">
        <w:rPr>
          <w:rFonts w:asciiTheme="majorBidi" w:hAnsiTheme="majorBidi" w:cstheme="majorBidi"/>
        </w:rPr>
        <w:t xml:space="preserve">, </w:t>
      </w:r>
      <w:r w:rsidR="00921B79" w:rsidRPr="008C08EB">
        <w:rPr>
          <w:rFonts w:asciiTheme="majorBidi" w:hAnsiTheme="majorBidi" w:cstheme="majorBidi"/>
        </w:rPr>
        <w:t xml:space="preserve">spatial </w:t>
      </w:r>
      <w:r w:rsidR="00473304" w:rsidRPr="008C08EB">
        <w:rPr>
          <w:rFonts w:asciiTheme="majorBidi" w:hAnsiTheme="majorBidi" w:cstheme="majorBidi"/>
        </w:rPr>
        <w:t>mobility</w:t>
      </w:r>
      <w:r w:rsidR="005F4DB7" w:rsidRPr="008C08EB">
        <w:rPr>
          <w:rFonts w:asciiTheme="majorBidi" w:hAnsiTheme="majorBidi" w:cstheme="majorBidi"/>
        </w:rPr>
        <w:t xml:space="preserve">, </w:t>
      </w:r>
      <w:r w:rsidR="00921B79" w:rsidRPr="008C08EB">
        <w:rPr>
          <w:rFonts w:asciiTheme="majorBidi" w:hAnsiTheme="majorBidi" w:cstheme="majorBidi"/>
        </w:rPr>
        <w:t xml:space="preserve">and </w:t>
      </w:r>
      <w:r w:rsidR="00B7341B" w:rsidRPr="008C08EB">
        <w:rPr>
          <w:rFonts w:asciiTheme="majorBidi" w:hAnsiTheme="majorBidi" w:cstheme="majorBidi"/>
        </w:rPr>
        <w:t>perceptual awareness</w:t>
      </w:r>
      <w:r w:rsidR="00FF510A" w:rsidRPr="008C08EB">
        <w:rPr>
          <w:rFonts w:asciiTheme="majorBidi" w:hAnsiTheme="majorBidi" w:cstheme="majorBidi"/>
        </w:rPr>
        <w:t xml:space="preserve"> of individuals within</w:t>
      </w:r>
      <w:r w:rsidR="005F4DB7" w:rsidRPr="008C08EB">
        <w:rPr>
          <w:rFonts w:asciiTheme="majorBidi" w:hAnsiTheme="majorBidi" w:cstheme="majorBidi"/>
        </w:rPr>
        <w:t xml:space="preserve"> </w:t>
      </w:r>
      <w:r w:rsidR="00B7341B" w:rsidRPr="008C08EB">
        <w:rPr>
          <w:rFonts w:asciiTheme="majorBidi" w:hAnsiTheme="majorBidi" w:cstheme="majorBidi"/>
        </w:rPr>
        <w:t>MR</w:t>
      </w:r>
      <w:r w:rsidR="005F4DB7" w:rsidRPr="008C08EB">
        <w:rPr>
          <w:rFonts w:asciiTheme="majorBidi" w:hAnsiTheme="majorBidi" w:cstheme="majorBidi"/>
        </w:rPr>
        <w:t xml:space="preserve"> environment</w:t>
      </w:r>
      <w:r w:rsidR="00D34902" w:rsidRPr="008C08EB">
        <w:rPr>
          <w:rFonts w:asciiTheme="majorBidi" w:hAnsiTheme="majorBidi" w:cstheme="majorBidi"/>
        </w:rPr>
        <w:t>s</w:t>
      </w:r>
      <w:r w:rsidR="00473304" w:rsidRPr="008C08EB">
        <w:rPr>
          <w:rFonts w:asciiTheme="majorBidi" w:hAnsiTheme="majorBidi" w:cstheme="majorBidi"/>
        </w:rPr>
        <w:t xml:space="preserve">. </w:t>
      </w:r>
      <w:r w:rsidR="00101673" w:rsidRPr="008C08EB">
        <w:rPr>
          <w:rFonts w:asciiTheme="majorBidi" w:hAnsiTheme="majorBidi" w:cstheme="majorBidi"/>
        </w:rPr>
        <w:t>The d</w:t>
      </w:r>
      <w:r w:rsidR="00921B79" w:rsidRPr="008C08EB">
        <w:rPr>
          <w:rFonts w:asciiTheme="majorBidi" w:hAnsiTheme="majorBidi" w:cstheme="majorBidi"/>
        </w:rPr>
        <w:t>evelopment</w:t>
      </w:r>
      <w:r w:rsidR="00460CA2" w:rsidRPr="008C08EB">
        <w:rPr>
          <w:rFonts w:asciiTheme="majorBidi" w:hAnsiTheme="majorBidi" w:cstheme="majorBidi"/>
        </w:rPr>
        <w:t xml:space="preserve">al </w:t>
      </w:r>
      <w:r w:rsidR="00FF510A" w:rsidRPr="008C08EB">
        <w:rPr>
          <w:rFonts w:asciiTheme="majorBidi" w:hAnsiTheme="majorBidi" w:cstheme="majorBidi"/>
        </w:rPr>
        <w:t>framework</w:t>
      </w:r>
      <w:r w:rsidR="00D61D02" w:rsidRPr="008C08EB">
        <w:rPr>
          <w:rFonts w:asciiTheme="majorBidi" w:hAnsiTheme="majorBidi" w:cstheme="majorBidi"/>
        </w:rPr>
        <w:t xml:space="preserve"> of a</w:t>
      </w:r>
      <w:r w:rsidR="007F52B7" w:rsidRPr="008C08EB">
        <w:rPr>
          <w:rFonts w:asciiTheme="majorBidi" w:hAnsiTheme="majorBidi" w:cstheme="majorBidi"/>
        </w:rPr>
        <w:t xml:space="preserve"> prototype</w:t>
      </w:r>
      <w:r w:rsidR="005A5CC0" w:rsidRPr="008C08EB">
        <w:rPr>
          <w:rFonts w:asciiTheme="majorBidi" w:hAnsiTheme="majorBidi" w:cstheme="majorBidi"/>
        </w:rPr>
        <w:t xml:space="preserve"> MR tour guide program </w:t>
      </w:r>
      <w:r w:rsidR="00D61D02" w:rsidRPr="008C08EB">
        <w:rPr>
          <w:rFonts w:asciiTheme="majorBidi" w:hAnsiTheme="majorBidi" w:cstheme="majorBidi"/>
        </w:rPr>
        <w:t xml:space="preserve">named MuseumEye </w:t>
      </w:r>
      <w:r w:rsidR="005A5CC0" w:rsidRPr="008C08EB">
        <w:rPr>
          <w:rFonts w:asciiTheme="majorBidi" w:hAnsiTheme="majorBidi" w:cstheme="majorBidi"/>
        </w:rPr>
        <w:t>incorporates the sociological</w:t>
      </w:r>
      <w:r w:rsidR="00921B79" w:rsidRPr="008C08EB">
        <w:rPr>
          <w:rFonts w:asciiTheme="majorBidi" w:hAnsiTheme="majorBidi" w:cstheme="majorBidi"/>
        </w:rPr>
        <w:t xml:space="preserve"> needs, beh</w:t>
      </w:r>
      <w:r w:rsidR="005A5CC0" w:rsidRPr="008C08EB">
        <w:rPr>
          <w:rFonts w:asciiTheme="majorBidi" w:hAnsiTheme="majorBidi" w:cstheme="majorBidi"/>
        </w:rPr>
        <w:t>avioural patterns, and</w:t>
      </w:r>
      <w:r w:rsidR="00921B79" w:rsidRPr="008C08EB">
        <w:rPr>
          <w:rFonts w:asciiTheme="majorBidi" w:hAnsiTheme="majorBidi" w:cstheme="majorBidi"/>
        </w:rPr>
        <w:t xml:space="preserve"> </w:t>
      </w:r>
      <w:r w:rsidR="005A5CC0" w:rsidRPr="008C08EB">
        <w:rPr>
          <w:rFonts w:asciiTheme="majorBidi" w:hAnsiTheme="majorBidi" w:cstheme="majorBidi"/>
        </w:rPr>
        <w:t>accessibility</w:t>
      </w:r>
      <w:r w:rsidR="00460CA2" w:rsidRPr="008C08EB">
        <w:rPr>
          <w:rFonts w:asciiTheme="majorBidi" w:hAnsiTheme="majorBidi" w:cstheme="majorBidi"/>
        </w:rPr>
        <w:t xml:space="preserve"> </w:t>
      </w:r>
      <w:r w:rsidR="00921B79" w:rsidRPr="008C08EB">
        <w:rPr>
          <w:rFonts w:asciiTheme="majorBidi" w:hAnsiTheme="majorBidi" w:cstheme="majorBidi"/>
        </w:rPr>
        <w:t>o</w:t>
      </w:r>
      <w:r w:rsidR="005A5CC0" w:rsidRPr="008C08EB">
        <w:rPr>
          <w:rFonts w:asciiTheme="majorBidi" w:hAnsiTheme="majorBidi" w:cstheme="majorBidi"/>
        </w:rPr>
        <w:t>f the user</w:t>
      </w:r>
      <w:r w:rsidR="00921B79" w:rsidRPr="008C08EB">
        <w:rPr>
          <w:rFonts w:asciiTheme="majorBidi" w:hAnsiTheme="majorBidi" w:cstheme="majorBidi"/>
        </w:rPr>
        <w:t xml:space="preserve">. </w:t>
      </w:r>
      <w:bookmarkStart w:id="0" w:name="_Hlk10135772"/>
      <w:r w:rsidR="00785D0C" w:rsidRPr="008C08EB">
        <w:rPr>
          <w:rFonts w:asciiTheme="majorBidi" w:hAnsiTheme="majorBidi" w:cstheme="majorBidi"/>
          <w:highlight w:val="lightGray"/>
        </w:rPr>
        <w:t>This study aim</w:t>
      </w:r>
      <w:r w:rsidR="00CF7174" w:rsidRPr="008C08EB">
        <w:rPr>
          <w:rFonts w:asciiTheme="majorBidi" w:hAnsiTheme="majorBidi" w:cstheme="majorBidi"/>
          <w:highlight w:val="lightGray"/>
        </w:rPr>
        <w:t>s to create an alternative tour guide to the human guide that is able to enhance the museum experience</w:t>
      </w:r>
      <w:bookmarkEnd w:id="0"/>
      <w:commentRangeStart w:id="1"/>
      <w:r w:rsidR="00CF7174" w:rsidRPr="008C08EB">
        <w:rPr>
          <w:rFonts w:asciiTheme="majorBidi" w:hAnsiTheme="majorBidi" w:cstheme="majorBidi"/>
          <w:highlight w:val="lightGray"/>
        </w:rPr>
        <w:t>.</w:t>
      </w:r>
      <w:commentRangeEnd w:id="1"/>
      <w:r w:rsidR="002F15E0" w:rsidRPr="008C08EB">
        <w:rPr>
          <w:rStyle w:val="CommentReference"/>
          <w:rtl/>
        </w:rPr>
        <w:commentReference w:id="1"/>
      </w:r>
      <w:r w:rsidR="00CF7174" w:rsidRPr="008C08EB">
        <w:rPr>
          <w:rFonts w:asciiTheme="majorBidi" w:hAnsiTheme="majorBidi" w:cstheme="majorBidi"/>
        </w:rPr>
        <w:t xml:space="preserve"> </w:t>
      </w:r>
      <w:r w:rsidR="00FF510A" w:rsidRPr="008C08EB">
        <w:rPr>
          <w:rFonts w:asciiTheme="majorBidi" w:hAnsiTheme="majorBidi" w:cstheme="majorBidi"/>
        </w:rPr>
        <w:t>The d</w:t>
      </w:r>
      <w:r w:rsidR="00460CA2" w:rsidRPr="008C08EB">
        <w:rPr>
          <w:rFonts w:asciiTheme="majorBidi" w:hAnsiTheme="majorBidi" w:cstheme="majorBidi"/>
        </w:rPr>
        <w:t>ata</w:t>
      </w:r>
      <w:r w:rsidR="00FF510A" w:rsidRPr="008C08EB">
        <w:rPr>
          <w:rFonts w:asciiTheme="majorBidi" w:hAnsiTheme="majorBidi" w:cstheme="majorBidi"/>
        </w:rPr>
        <w:t xml:space="preserve"> gathering procedure</w:t>
      </w:r>
      <w:r w:rsidR="00460CA2" w:rsidRPr="008C08EB">
        <w:rPr>
          <w:rFonts w:asciiTheme="majorBidi" w:hAnsiTheme="majorBidi" w:cstheme="majorBidi"/>
        </w:rPr>
        <w:t xml:space="preserve"> </w:t>
      </w:r>
      <w:r w:rsidR="00FF510A" w:rsidRPr="008C08EB">
        <w:rPr>
          <w:rFonts w:asciiTheme="majorBidi" w:hAnsiTheme="majorBidi" w:cstheme="majorBidi"/>
        </w:rPr>
        <w:t>examines the</w:t>
      </w:r>
      <w:r w:rsidR="007F52B7" w:rsidRPr="008C08EB">
        <w:rPr>
          <w:rFonts w:asciiTheme="majorBidi" w:hAnsiTheme="majorBidi" w:cstheme="majorBidi"/>
        </w:rPr>
        <w:t xml:space="preserve"> </w:t>
      </w:r>
      <w:r w:rsidR="00460CA2" w:rsidRPr="008C08EB">
        <w:rPr>
          <w:rFonts w:asciiTheme="majorBidi" w:hAnsiTheme="majorBidi" w:cstheme="majorBidi"/>
        </w:rPr>
        <w:t>functionality of the</w:t>
      </w:r>
      <w:r w:rsidR="00D61D02" w:rsidRPr="008C08EB">
        <w:rPr>
          <w:rFonts w:asciiTheme="majorBidi" w:hAnsiTheme="majorBidi" w:cstheme="majorBidi"/>
        </w:rPr>
        <w:t xml:space="preserve"> </w:t>
      </w:r>
      <w:r w:rsidR="00653F40" w:rsidRPr="008C08EB">
        <w:rPr>
          <w:rFonts w:asciiTheme="majorBidi" w:hAnsiTheme="majorBidi" w:cstheme="majorBidi"/>
        </w:rPr>
        <w:t>MuseumEye</w:t>
      </w:r>
      <w:r w:rsidR="00460CA2" w:rsidRPr="008C08EB">
        <w:rPr>
          <w:rFonts w:asciiTheme="majorBidi" w:hAnsiTheme="majorBidi" w:cstheme="majorBidi"/>
        </w:rPr>
        <w:t xml:space="preserve"> application</w:t>
      </w:r>
      <w:r w:rsidR="007F52B7" w:rsidRPr="008C08EB">
        <w:rPr>
          <w:rFonts w:asciiTheme="majorBidi" w:hAnsiTheme="majorBidi" w:cstheme="majorBidi"/>
        </w:rPr>
        <w:t xml:space="preserve"> in conjunction with</w:t>
      </w:r>
      <w:r w:rsidR="00460CA2" w:rsidRPr="008C08EB">
        <w:rPr>
          <w:rFonts w:asciiTheme="majorBidi" w:hAnsiTheme="majorBidi" w:cstheme="majorBidi"/>
        </w:rPr>
        <w:t xml:space="preserve"> pre-existing </w:t>
      </w:r>
      <w:r w:rsidR="00921B79" w:rsidRPr="008C08EB">
        <w:rPr>
          <w:rFonts w:asciiTheme="majorBidi" w:hAnsiTheme="majorBidi" w:cstheme="majorBidi"/>
        </w:rPr>
        <w:t>pharaonic</w:t>
      </w:r>
      <w:r w:rsidR="00460CA2" w:rsidRPr="008C08EB">
        <w:rPr>
          <w:rFonts w:asciiTheme="majorBidi" w:hAnsiTheme="majorBidi" w:cstheme="majorBidi"/>
        </w:rPr>
        <w:t xml:space="preserve"> exhibits</w:t>
      </w:r>
      <w:r w:rsidR="00FF510A" w:rsidRPr="008C08EB">
        <w:rPr>
          <w:rFonts w:asciiTheme="majorBidi" w:hAnsiTheme="majorBidi" w:cstheme="majorBidi"/>
        </w:rPr>
        <w:t xml:space="preserve"> in a museum environment</w:t>
      </w:r>
      <w:r w:rsidR="00EB296A" w:rsidRPr="008C08EB">
        <w:rPr>
          <w:rFonts w:asciiTheme="majorBidi" w:hAnsiTheme="majorBidi" w:cstheme="majorBidi"/>
        </w:rPr>
        <w:t>.</w:t>
      </w:r>
      <w:r w:rsidR="00FF510A" w:rsidRPr="008C08EB">
        <w:rPr>
          <w:rFonts w:asciiTheme="majorBidi" w:hAnsiTheme="majorBidi" w:cstheme="majorBidi"/>
        </w:rPr>
        <w:t xml:space="preserve"> This methodology includes a qualitative questionnaire sampling 1</w:t>
      </w:r>
      <w:r w:rsidR="00321828" w:rsidRPr="008C08EB">
        <w:rPr>
          <w:rFonts w:asciiTheme="majorBidi" w:hAnsiTheme="majorBidi" w:cstheme="majorBidi"/>
        </w:rPr>
        <w:t>0</w:t>
      </w:r>
      <w:r w:rsidR="00FF510A" w:rsidRPr="008C08EB">
        <w:rPr>
          <w:rFonts w:asciiTheme="majorBidi" w:hAnsiTheme="majorBidi" w:cstheme="majorBidi"/>
        </w:rPr>
        <w:t>2 random visitors to the Egyptian Museum in Cairo. Results of this research study indicate a high rate of positive responses to the MR tour guide system</w:t>
      </w:r>
      <w:r w:rsidR="003C2814" w:rsidRPr="008C08EB">
        <w:rPr>
          <w:rFonts w:asciiTheme="majorBidi" w:hAnsiTheme="majorBidi" w:cstheme="majorBidi"/>
        </w:rPr>
        <w:t>,</w:t>
      </w:r>
      <w:r w:rsidR="00FF510A" w:rsidRPr="008C08EB">
        <w:rPr>
          <w:rFonts w:asciiTheme="majorBidi" w:hAnsiTheme="majorBidi" w:cstheme="majorBidi"/>
        </w:rPr>
        <w:t xml:space="preserve"> and </w:t>
      </w:r>
      <w:r w:rsidR="003C2814" w:rsidRPr="008C08EB">
        <w:rPr>
          <w:rFonts w:asciiTheme="majorBidi" w:hAnsiTheme="majorBidi" w:cstheme="majorBidi"/>
        </w:rPr>
        <w:t xml:space="preserve">the </w:t>
      </w:r>
      <w:r w:rsidR="00044B7F" w:rsidRPr="008C08EB">
        <w:rPr>
          <w:rFonts w:asciiTheme="majorBidi" w:hAnsiTheme="majorBidi" w:cstheme="majorBidi"/>
        </w:rPr>
        <w:t>functionality</w:t>
      </w:r>
      <w:r w:rsidRPr="008C08EB">
        <w:rPr>
          <w:rFonts w:asciiTheme="majorBidi" w:hAnsiTheme="majorBidi" w:cstheme="majorBidi"/>
        </w:rPr>
        <w:t xml:space="preserve"> of</w:t>
      </w:r>
      <w:r w:rsidR="003C2814" w:rsidRPr="008C08EB">
        <w:rPr>
          <w:rFonts w:asciiTheme="majorBidi" w:hAnsiTheme="majorBidi" w:cstheme="majorBidi"/>
        </w:rPr>
        <w:t xml:space="preserve"> AR HMD in a</w:t>
      </w:r>
      <w:r w:rsidR="00FF510A" w:rsidRPr="008C08EB">
        <w:rPr>
          <w:rFonts w:asciiTheme="majorBidi" w:hAnsiTheme="majorBidi" w:cstheme="majorBidi"/>
        </w:rPr>
        <w:t xml:space="preserve"> museum environment. </w:t>
      </w:r>
      <w:r w:rsidR="003C2814" w:rsidRPr="008C08EB">
        <w:rPr>
          <w:rFonts w:asciiTheme="majorBidi" w:hAnsiTheme="majorBidi" w:cstheme="majorBidi"/>
        </w:rPr>
        <w:t>This outcome reinforces the suitability of the touring system to increase vis</w:t>
      </w:r>
      <w:r w:rsidR="00044B7F" w:rsidRPr="008C08EB">
        <w:rPr>
          <w:rFonts w:asciiTheme="majorBidi" w:hAnsiTheme="majorBidi" w:cstheme="majorBidi"/>
        </w:rPr>
        <w:t>i</w:t>
      </w:r>
      <w:r w:rsidR="003C2814" w:rsidRPr="008C08EB">
        <w:rPr>
          <w:rFonts w:asciiTheme="majorBidi" w:hAnsiTheme="majorBidi" w:cstheme="majorBidi"/>
        </w:rPr>
        <w:t xml:space="preserve">tor experience in museums, galleries and cultural heritage sites. </w:t>
      </w:r>
    </w:p>
    <w:p w14:paraId="60063E33" w14:textId="62D48CA4" w:rsidR="0008198E" w:rsidRPr="008C08EB" w:rsidRDefault="00451B0F" w:rsidP="003C2814">
      <w:pPr>
        <w:spacing w:line="276" w:lineRule="auto"/>
        <w:jc w:val="lowKashida"/>
        <w:rPr>
          <w:rFonts w:asciiTheme="majorBidi" w:hAnsiTheme="majorBidi" w:cstheme="majorBidi"/>
        </w:rPr>
      </w:pPr>
      <w:r w:rsidRPr="008C08EB">
        <w:rPr>
          <w:rFonts w:asciiTheme="majorBidi" w:hAnsiTheme="majorBidi" w:cstheme="majorBidi"/>
        </w:rPr>
        <w:t xml:space="preserve"> </w:t>
      </w:r>
    </w:p>
    <w:p w14:paraId="608869E3" w14:textId="441B499F" w:rsidR="00C43019" w:rsidRPr="008C08EB" w:rsidRDefault="00C43019" w:rsidP="00D61D02">
      <w:pPr>
        <w:spacing w:line="240" w:lineRule="auto"/>
        <w:rPr>
          <w:rFonts w:asciiTheme="majorBidi" w:hAnsiTheme="majorBidi" w:cstheme="majorBidi"/>
          <w:b/>
          <w:bCs/>
          <w:sz w:val="18"/>
          <w:szCs w:val="22"/>
        </w:rPr>
      </w:pPr>
      <w:r w:rsidRPr="008C08EB">
        <w:rPr>
          <w:rFonts w:asciiTheme="majorBidi" w:hAnsiTheme="majorBidi" w:cstheme="majorBidi"/>
          <w:b/>
          <w:bCs/>
        </w:rPr>
        <w:t>Keywords</w:t>
      </w:r>
      <w:r w:rsidRPr="008C08EB">
        <w:rPr>
          <w:rFonts w:asciiTheme="majorBidi" w:hAnsiTheme="majorBidi" w:cstheme="majorBidi"/>
          <w:b/>
          <w:bCs/>
          <w:sz w:val="22"/>
          <w:szCs w:val="22"/>
        </w:rPr>
        <w:t xml:space="preserve">: </w:t>
      </w:r>
      <w:r w:rsidR="00B31B7A" w:rsidRPr="008C08EB">
        <w:rPr>
          <w:rFonts w:asciiTheme="majorBidi" w:hAnsiTheme="majorBidi" w:cstheme="majorBidi"/>
        </w:rPr>
        <w:t>Immersive Systems</w:t>
      </w:r>
      <w:r w:rsidR="00AF4F1C" w:rsidRPr="008C08EB">
        <w:rPr>
          <w:rFonts w:asciiTheme="majorBidi" w:hAnsiTheme="majorBidi" w:cstheme="majorBidi"/>
        </w:rPr>
        <w:t>; Augmented Reality</w:t>
      </w:r>
      <w:r w:rsidRPr="008C08EB">
        <w:rPr>
          <w:rFonts w:asciiTheme="majorBidi" w:hAnsiTheme="majorBidi" w:cstheme="majorBidi"/>
        </w:rPr>
        <w:t xml:space="preserve">; </w:t>
      </w:r>
      <w:r w:rsidR="00B57689" w:rsidRPr="008C08EB">
        <w:rPr>
          <w:rFonts w:asciiTheme="majorBidi" w:hAnsiTheme="majorBidi" w:cstheme="majorBidi"/>
        </w:rPr>
        <w:t xml:space="preserve">Mixed Reality; </w:t>
      </w:r>
      <w:r w:rsidRPr="008C08EB">
        <w:rPr>
          <w:rFonts w:asciiTheme="majorBidi" w:hAnsiTheme="majorBidi" w:cstheme="majorBidi"/>
        </w:rPr>
        <w:t>Museums; Cultur</w:t>
      </w:r>
      <w:r w:rsidR="00AF4F1C" w:rsidRPr="008C08EB">
        <w:rPr>
          <w:rFonts w:asciiTheme="majorBidi" w:hAnsiTheme="majorBidi" w:cstheme="majorBidi"/>
        </w:rPr>
        <w:t xml:space="preserve">al Heritage; </w:t>
      </w:r>
      <w:r w:rsidR="0008198E" w:rsidRPr="008C08EB">
        <w:rPr>
          <w:rFonts w:asciiTheme="majorBidi" w:hAnsiTheme="majorBidi" w:cstheme="majorBidi"/>
        </w:rPr>
        <w:t xml:space="preserve">HMD; </w:t>
      </w:r>
      <w:r w:rsidR="00076EE6" w:rsidRPr="008C08EB">
        <w:rPr>
          <w:rFonts w:asciiTheme="majorBidi" w:hAnsiTheme="majorBidi" w:cstheme="majorBidi"/>
        </w:rPr>
        <w:t>Microsoft HoloLens</w:t>
      </w:r>
      <w:r w:rsidR="002E0C55" w:rsidRPr="008C08EB">
        <w:rPr>
          <w:rFonts w:asciiTheme="majorBidi" w:hAnsiTheme="majorBidi" w:cstheme="majorBidi"/>
        </w:rPr>
        <w:t>.</w:t>
      </w:r>
    </w:p>
    <w:p w14:paraId="293E3CC3" w14:textId="77777777" w:rsidR="00D61D02" w:rsidRPr="008C08EB" w:rsidRDefault="00D61D02" w:rsidP="00D61D02">
      <w:pPr>
        <w:spacing w:line="240" w:lineRule="auto"/>
        <w:rPr>
          <w:rFonts w:asciiTheme="majorBidi" w:hAnsiTheme="majorBidi" w:cstheme="majorBidi"/>
          <w:b/>
          <w:bCs/>
          <w:sz w:val="18"/>
          <w:szCs w:val="22"/>
        </w:rPr>
      </w:pPr>
    </w:p>
    <w:p w14:paraId="6780AA8E" w14:textId="538D6A5D" w:rsidR="00876075" w:rsidRPr="008C08EB" w:rsidRDefault="00D22FB5" w:rsidP="008C6EEA">
      <w:pPr>
        <w:jc w:val="left"/>
        <w:outlineLvl w:val="0"/>
        <w:rPr>
          <w:rFonts w:asciiTheme="majorBidi" w:hAnsiTheme="majorBidi" w:cstheme="majorBidi"/>
          <w:b/>
          <w:bCs/>
          <w:sz w:val="28"/>
          <w:szCs w:val="28"/>
        </w:rPr>
      </w:pPr>
      <w:r w:rsidRPr="008C08EB">
        <w:rPr>
          <w:rFonts w:asciiTheme="majorBidi" w:hAnsiTheme="majorBidi" w:cstheme="majorBidi"/>
          <w:b/>
          <w:bCs/>
          <w:sz w:val="28"/>
          <w:szCs w:val="28"/>
        </w:rPr>
        <w:t>1 Introduction</w:t>
      </w:r>
    </w:p>
    <w:p w14:paraId="30B24C02" w14:textId="668D9645" w:rsidR="00EA4292" w:rsidRPr="008C08EB" w:rsidRDefault="004245A3" w:rsidP="000A72DA">
      <w:pPr>
        <w:spacing w:after="120" w:line="276" w:lineRule="auto"/>
        <w:jc w:val="lowKashida"/>
        <w:rPr>
          <w:rFonts w:asciiTheme="majorBidi" w:hAnsiTheme="majorBidi" w:cstheme="majorBidi"/>
        </w:rPr>
      </w:pPr>
      <w:r w:rsidRPr="008C08EB">
        <w:rPr>
          <w:rFonts w:asciiTheme="majorBidi" w:hAnsiTheme="majorBidi" w:cstheme="majorBidi"/>
        </w:rPr>
        <w:t xml:space="preserve">Virtual </w:t>
      </w:r>
      <w:r w:rsidR="00333278" w:rsidRPr="008C08EB">
        <w:rPr>
          <w:rFonts w:asciiTheme="majorBidi" w:hAnsiTheme="majorBidi" w:cstheme="majorBidi"/>
        </w:rPr>
        <w:t>information system</w:t>
      </w:r>
      <w:r w:rsidRPr="008C08EB">
        <w:rPr>
          <w:rFonts w:asciiTheme="majorBidi" w:hAnsiTheme="majorBidi" w:cstheme="majorBidi"/>
        </w:rPr>
        <w:t>s are emerging as vital tools in enhancing the museum visitor</w:t>
      </w:r>
      <w:r w:rsidR="00333278" w:rsidRPr="008C08EB">
        <w:rPr>
          <w:rFonts w:asciiTheme="majorBidi" w:hAnsiTheme="majorBidi" w:cstheme="majorBidi"/>
        </w:rPr>
        <w:t xml:space="preserve"> experience</w:t>
      </w:r>
      <w:r w:rsidR="000E1E2E" w:rsidRPr="008C08EB">
        <w:rPr>
          <w:rFonts w:asciiTheme="majorBidi" w:hAnsiTheme="majorBidi" w:cstheme="majorBidi"/>
        </w:rPr>
        <w:t xml:space="preserve">. </w:t>
      </w:r>
      <w:r w:rsidRPr="008C08EB">
        <w:rPr>
          <w:rFonts w:asciiTheme="majorBidi" w:hAnsiTheme="majorBidi" w:cstheme="majorBidi"/>
        </w:rPr>
        <w:t>Technological advancements in immersive spatial holographic systems</w:t>
      </w:r>
      <w:r w:rsidR="00EA4292" w:rsidRPr="008C08EB">
        <w:rPr>
          <w:rFonts w:asciiTheme="majorBidi" w:hAnsiTheme="majorBidi" w:cstheme="majorBidi"/>
        </w:rPr>
        <w:t xml:space="preserve"> can</w:t>
      </w:r>
      <w:r w:rsidRPr="008C08EB">
        <w:rPr>
          <w:rFonts w:asciiTheme="majorBidi" w:hAnsiTheme="majorBidi" w:cstheme="majorBidi"/>
        </w:rPr>
        <w:t xml:space="preserve"> project</w:t>
      </w:r>
      <w:r w:rsidR="00C76EC3" w:rsidRPr="008C08EB">
        <w:rPr>
          <w:rFonts w:asciiTheme="majorBidi" w:hAnsiTheme="majorBidi" w:cstheme="majorBidi"/>
        </w:rPr>
        <w:t xml:space="preserve"> </w:t>
      </w:r>
      <w:r w:rsidRPr="008C08EB">
        <w:rPr>
          <w:rFonts w:asciiTheme="majorBidi" w:hAnsiTheme="majorBidi" w:cstheme="majorBidi"/>
        </w:rPr>
        <w:t xml:space="preserve">high definition </w:t>
      </w:r>
      <w:r w:rsidR="00C76EC3" w:rsidRPr="008C08EB">
        <w:rPr>
          <w:rFonts w:asciiTheme="majorBidi" w:hAnsiTheme="majorBidi" w:cstheme="majorBidi"/>
        </w:rPr>
        <w:t>virtual scenes o</w:t>
      </w:r>
      <w:r w:rsidRPr="008C08EB">
        <w:rPr>
          <w:rFonts w:asciiTheme="majorBidi" w:hAnsiTheme="majorBidi" w:cstheme="majorBidi"/>
        </w:rPr>
        <w:t>f historical events with narrative progression to</w:t>
      </w:r>
      <w:r w:rsidR="00C76EC3" w:rsidRPr="008C08EB">
        <w:rPr>
          <w:rFonts w:asciiTheme="majorBidi" w:hAnsiTheme="majorBidi" w:cstheme="majorBidi"/>
        </w:rPr>
        <w:t xml:space="preserve"> </w:t>
      </w:r>
      <w:r w:rsidR="004250F7" w:rsidRPr="008C08EB">
        <w:rPr>
          <w:rFonts w:asciiTheme="majorBidi" w:hAnsiTheme="majorBidi" w:cstheme="majorBidi"/>
        </w:rPr>
        <w:t>replace</w:t>
      </w:r>
      <w:r w:rsidR="00C76EC3" w:rsidRPr="008C08EB">
        <w:rPr>
          <w:rFonts w:asciiTheme="majorBidi" w:hAnsiTheme="majorBidi" w:cstheme="majorBidi"/>
        </w:rPr>
        <w:t xml:space="preserve"> the</w:t>
      </w:r>
      <w:r w:rsidRPr="008C08EB">
        <w:rPr>
          <w:rFonts w:asciiTheme="majorBidi" w:hAnsiTheme="majorBidi" w:cstheme="majorBidi"/>
        </w:rPr>
        <w:t xml:space="preserve"> traditional human tour guide</w:t>
      </w:r>
      <w:r w:rsidR="00EA4292" w:rsidRPr="008C08EB">
        <w:rPr>
          <w:rFonts w:asciiTheme="majorBidi" w:hAnsiTheme="majorBidi" w:cstheme="majorBidi"/>
        </w:rPr>
        <w:t xml:space="preserve"> model</w:t>
      </w:r>
      <w:r w:rsidRPr="008C08EB">
        <w:rPr>
          <w:rFonts w:asciiTheme="majorBidi" w:hAnsiTheme="majorBidi" w:cstheme="majorBidi"/>
        </w:rPr>
        <w:t>. This approach</w:t>
      </w:r>
      <w:r w:rsidR="00C76EC3" w:rsidRPr="008C08EB">
        <w:rPr>
          <w:rFonts w:asciiTheme="majorBidi" w:hAnsiTheme="majorBidi" w:cstheme="majorBidi"/>
        </w:rPr>
        <w:t xml:space="preserve"> </w:t>
      </w:r>
      <w:r w:rsidR="00EA4292" w:rsidRPr="008C08EB">
        <w:rPr>
          <w:rFonts w:asciiTheme="majorBidi" w:hAnsiTheme="majorBidi" w:cstheme="majorBidi"/>
        </w:rPr>
        <w:t xml:space="preserve">enriches the visitor experience by engaging </w:t>
      </w:r>
      <w:r w:rsidR="00EA4292" w:rsidRPr="008C08EB">
        <w:rPr>
          <w:rFonts w:asciiTheme="majorBidi" w:hAnsiTheme="majorBidi" w:cstheme="majorBidi"/>
        </w:rPr>
        <w:lastRenderedPageBreak/>
        <w:t>and motivating the imagination of the user through interactive storytelling, gaming and learning.</w:t>
      </w:r>
    </w:p>
    <w:p w14:paraId="59771650" w14:textId="77777777" w:rsidR="00FD7510" w:rsidRPr="008C08EB" w:rsidRDefault="002B7CB1" w:rsidP="00D17C4E">
      <w:pPr>
        <w:spacing w:after="120" w:line="276" w:lineRule="auto"/>
        <w:rPr>
          <w:rFonts w:asciiTheme="majorBidi" w:hAnsiTheme="majorBidi" w:cstheme="majorBidi"/>
          <w:bCs/>
        </w:rPr>
      </w:pPr>
      <w:r w:rsidRPr="008C08EB">
        <w:rPr>
          <w:rFonts w:asciiTheme="majorBidi" w:hAnsiTheme="majorBidi" w:cstheme="majorBidi"/>
        </w:rPr>
        <w:t xml:space="preserve">Furthermore, </w:t>
      </w:r>
      <w:r w:rsidR="00F83392" w:rsidRPr="008C08EB">
        <w:rPr>
          <w:rFonts w:asciiTheme="majorBidi" w:hAnsiTheme="majorBidi" w:cstheme="majorBidi"/>
        </w:rPr>
        <w:t>virtual</w:t>
      </w:r>
      <w:r w:rsidRPr="008C08EB">
        <w:rPr>
          <w:rFonts w:asciiTheme="majorBidi" w:hAnsiTheme="majorBidi" w:cstheme="majorBidi"/>
        </w:rPr>
        <w:t xml:space="preserve"> devices have</w:t>
      </w:r>
      <w:r w:rsidR="004250F7" w:rsidRPr="008C08EB">
        <w:rPr>
          <w:rFonts w:asciiTheme="majorBidi" w:hAnsiTheme="majorBidi" w:cstheme="majorBidi"/>
        </w:rPr>
        <w:t xml:space="preserve"> contributed to</w:t>
      </w:r>
      <w:r w:rsidRPr="008C08EB">
        <w:rPr>
          <w:rFonts w:asciiTheme="majorBidi" w:hAnsiTheme="majorBidi" w:cstheme="majorBidi"/>
        </w:rPr>
        <w:t>wards</w:t>
      </w:r>
      <w:r w:rsidR="004250F7" w:rsidRPr="008C08EB">
        <w:rPr>
          <w:rFonts w:asciiTheme="majorBidi" w:hAnsiTheme="majorBidi" w:cstheme="majorBidi"/>
        </w:rPr>
        <w:t xml:space="preserve"> enhancing customer experience and </w:t>
      </w:r>
      <w:r w:rsidR="00514108" w:rsidRPr="008C08EB">
        <w:rPr>
          <w:rFonts w:asciiTheme="majorBidi" w:hAnsiTheme="majorBidi" w:cstheme="majorBidi"/>
        </w:rPr>
        <w:t>sales turn</w:t>
      </w:r>
      <w:r w:rsidR="004250F7" w:rsidRPr="008C08EB">
        <w:rPr>
          <w:rFonts w:asciiTheme="majorBidi" w:hAnsiTheme="majorBidi" w:cstheme="majorBidi"/>
        </w:rPr>
        <w:t xml:space="preserve">over by offering </w:t>
      </w:r>
      <w:r w:rsidRPr="008C08EB">
        <w:rPr>
          <w:rFonts w:asciiTheme="majorBidi" w:hAnsiTheme="majorBidi" w:cstheme="majorBidi"/>
        </w:rPr>
        <w:t>synergy</w:t>
      </w:r>
      <w:r w:rsidR="004250F7" w:rsidRPr="008C08EB">
        <w:rPr>
          <w:rFonts w:asciiTheme="majorBidi" w:hAnsiTheme="majorBidi" w:cstheme="majorBidi"/>
        </w:rPr>
        <w:t xml:space="preserve"> between</w:t>
      </w:r>
      <w:r w:rsidRPr="008C08EB">
        <w:rPr>
          <w:rFonts w:asciiTheme="majorBidi" w:hAnsiTheme="majorBidi" w:cstheme="majorBidi"/>
        </w:rPr>
        <w:t xml:space="preserve"> the</w:t>
      </w:r>
      <w:r w:rsidR="004250F7" w:rsidRPr="008C08EB">
        <w:rPr>
          <w:rFonts w:asciiTheme="majorBidi" w:hAnsiTheme="majorBidi" w:cstheme="majorBidi"/>
        </w:rPr>
        <w:t xml:space="preserve"> tracked object, person, or place in the space [</w:t>
      </w:r>
      <w:r w:rsidR="00514108" w:rsidRPr="008C08EB">
        <w:rPr>
          <w:rFonts w:asciiTheme="majorBidi" w:hAnsiTheme="majorBidi" w:cstheme="majorBidi"/>
        </w:rPr>
        <w:t>45</w:t>
      </w:r>
      <w:r w:rsidR="004250F7" w:rsidRPr="008C08EB">
        <w:rPr>
          <w:rFonts w:asciiTheme="majorBidi" w:hAnsiTheme="majorBidi" w:cstheme="majorBidi"/>
        </w:rPr>
        <w:t>]</w:t>
      </w:r>
      <w:r w:rsidR="00514108" w:rsidRPr="008C08EB">
        <w:rPr>
          <w:rFonts w:asciiTheme="majorBidi" w:hAnsiTheme="majorBidi" w:cstheme="majorBidi"/>
        </w:rPr>
        <w:t xml:space="preserve"> [46]. </w:t>
      </w:r>
      <w:r w:rsidRPr="008C08EB">
        <w:rPr>
          <w:rFonts w:asciiTheme="majorBidi" w:hAnsiTheme="majorBidi" w:cstheme="majorBidi"/>
        </w:rPr>
        <w:t>The</w:t>
      </w:r>
      <w:r w:rsidR="00514108" w:rsidRPr="008C08EB">
        <w:rPr>
          <w:rFonts w:asciiTheme="majorBidi" w:hAnsiTheme="majorBidi" w:cstheme="majorBidi"/>
        </w:rPr>
        <w:t xml:space="preserve"> public</w:t>
      </w:r>
      <w:r w:rsidRPr="008C08EB">
        <w:rPr>
          <w:rFonts w:asciiTheme="majorBidi" w:hAnsiTheme="majorBidi" w:cstheme="majorBidi"/>
        </w:rPr>
        <w:t xml:space="preserve"> sector</w:t>
      </w:r>
      <w:r w:rsidR="005F5E75" w:rsidRPr="008C08EB">
        <w:rPr>
          <w:rFonts w:asciiTheme="majorBidi" w:hAnsiTheme="majorBidi" w:cstheme="majorBidi"/>
        </w:rPr>
        <w:t xml:space="preserve"> and private museum industry</w:t>
      </w:r>
      <w:r w:rsidR="00514108" w:rsidRPr="008C08EB">
        <w:rPr>
          <w:rFonts w:asciiTheme="majorBidi" w:hAnsiTheme="majorBidi" w:cstheme="majorBidi"/>
        </w:rPr>
        <w:t xml:space="preserve"> have invested heavily in developing immersive </w:t>
      </w:r>
      <w:r w:rsidRPr="008C08EB">
        <w:rPr>
          <w:rFonts w:asciiTheme="majorBidi" w:hAnsiTheme="majorBidi" w:cstheme="majorBidi"/>
        </w:rPr>
        <w:t>applications</w:t>
      </w:r>
      <w:r w:rsidR="00514108" w:rsidRPr="008C08EB">
        <w:rPr>
          <w:rFonts w:asciiTheme="majorBidi" w:hAnsiTheme="majorBidi" w:cstheme="majorBidi"/>
        </w:rPr>
        <w:t xml:space="preserve"> for their electronic touring </w:t>
      </w:r>
      <w:r w:rsidR="00A133E3" w:rsidRPr="008C08EB">
        <w:rPr>
          <w:rFonts w:asciiTheme="majorBidi" w:hAnsiTheme="majorBidi" w:cstheme="majorBidi"/>
        </w:rPr>
        <w:t>system</w:t>
      </w:r>
      <w:r w:rsidR="00514108" w:rsidRPr="008C08EB">
        <w:rPr>
          <w:rFonts w:asciiTheme="majorBidi" w:hAnsiTheme="majorBidi" w:cstheme="majorBidi"/>
        </w:rPr>
        <w:t xml:space="preserve">s to </w:t>
      </w:r>
      <w:r w:rsidRPr="008C08EB">
        <w:rPr>
          <w:rFonts w:asciiTheme="majorBidi" w:hAnsiTheme="majorBidi" w:cstheme="majorBidi"/>
        </w:rPr>
        <w:t>increase the number of</w:t>
      </w:r>
      <w:r w:rsidR="000643E9" w:rsidRPr="008C08EB">
        <w:rPr>
          <w:rFonts w:asciiTheme="majorBidi" w:hAnsiTheme="majorBidi" w:cstheme="majorBidi"/>
        </w:rPr>
        <w:t xml:space="preserve"> </w:t>
      </w:r>
      <w:r w:rsidRPr="008C08EB">
        <w:rPr>
          <w:rFonts w:asciiTheme="majorBidi" w:hAnsiTheme="majorBidi" w:cstheme="majorBidi"/>
        </w:rPr>
        <w:t>local and international visitors</w:t>
      </w:r>
      <w:r w:rsidR="000643E9" w:rsidRPr="008C08EB">
        <w:rPr>
          <w:rFonts w:asciiTheme="majorBidi" w:hAnsiTheme="majorBidi" w:cstheme="majorBidi"/>
        </w:rPr>
        <w:t xml:space="preserve"> [47].</w:t>
      </w:r>
      <w:r w:rsidR="005F5E75" w:rsidRPr="008C08EB">
        <w:rPr>
          <w:rFonts w:asciiTheme="majorBidi" w:hAnsiTheme="majorBidi" w:cstheme="majorBidi"/>
        </w:rPr>
        <w:t xml:space="preserve"> </w:t>
      </w:r>
      <w:r w:rsidR="0093344B" w:rsidRPr="008C08EB">
        <w:rPr>
          <w:rFonts w:asciiTheme="majorBidi" w:hAnsiTheme="majorBidi" w:cstheme="majorBidi"/>
        </w:rPr>
        <w:t>The applicat</w:t>
      </w:r>
      <w:r w:rsidR="005F5E75" w:rsidRPr="008C08EB">
        <w:rPr>
          <w:rFonts w:asciiTheme="majorBidi" w:hAnsiTheme="majorBidi" w:cstheme="majorBidi"/>
        </w:rPr>
        <w:t>ion of Virtual Reality (VR)</w:t>
      </w:r>
      <w:r w:rsidR="00F83392" w:rsidRPr="008C08EB">
        <w:rPr>
          <w:rFonts w:asciiTheme="majorBidi" w:hAnsiTheme="majorBidi" w:cstheme="majorBidi"/>
        </w:rPr>
        <w:t xml:space="preserve"> systems</w:t>
      </w:r>
      <w:r w:rsidR="005F5E75" w:rsidRPr="008C08EB">
        <w:rPr>
          <w:rFonts w:asciiTheme="majorBidi" w:hAnsiTheme="majorBidi" w:cstheme="majorBidi"/>
        </w:rPr>
        <w:t xml:space="preserve"> incorporates</w:t>
      </w:r>
      <w:r w:rsidRPr="008C08EB">
        <w:rPr>
          <w:rFonts w:asciiTheme="majorBidi" w:hAnsiTheme="majorBidi" w:cstheme="majorBidi"/>
        </w:rPr>
        <w:t xml:space="preserve"> vital automotive and aviation industries</w:t>
      </w:r>
      <w:r w:rsidR="0093344B" w:rsidRPr="008C08EB">
        <w:rPr>
          <w:rFonts w:asciiTheme="majorBidi" w:hAnsiTheme="majorBidi" w:cstheme="majorBidi"/>
        </w:rPr>
        <w:t>.</w:t>
      </w:r>
      <w:r w:rsidR="00F83392" w:rsidRPr="008C08EB">
        <w:rPr>
          <w:rFonts w:asciiTheme="majorBidi" w:hAnsiTheme="majorBidi" w:cstheme="majorBidi"/>
        </w:rPr>
        <w:t xml:space="preserve"> </w:t>
      </w:r>
      <w:r w:rsidR="0093344B" w:rsidRPr="008C08EB">
        <w:rPr>
          <w:rFonts w:asciiTheme="majorBidi" w:hAnsiTheme="majorBidi" w:cstheme="majorBidi"/>
        </w:rPr>
        <w:t xml:space="preserve">However, </w:t>
      </w:r>
      <w:r w:rsidR="005F5E75" w:rsidRPr="008C08EB">
        <w:rPr>
          <w:rFonts w:asciiTheme="majorBidi" w:hAnsiTheme="majorBidi" w:cstheme="majorBidi"/>
        </w:rPr>
        <w:t xml:space="preserve">VR applications operate in a single digital </w:t>
      </w:r>
      <w:r w:rsidR="00047759" w:rsidRPr="008C08EB">
        <w:rPr>
          <w:rFonts w:asciiTheme="majorBidi" w:hAnsiTheme="majorBidi" w:cstheme="majorBidi"/>
        </w:rPr>
        <w:t>perspective</w:t>
      </w:r>
      <w:r w:rsidR="005F5E75" w:rsidRPr="008C08EB">
        <w:rPr>
          <w:rFonts w:asciiTheme="majorBidi" w:hAnsiTheme="majorBidi" w:cstheme="majorBidi"/>
        </w:rPr>
        <w:t xml:space="preserve"> which marginalises</w:t>
      </w:r>
      <w:r w:rsidR="0093344B" w:rsidRPr="008C08EB">
        <w:rPr>
          <w:rFonts w:asciiTheme="majorBidi" w:hAnsiTheme="majorBidi" w:cstheme="majorBidi"/>
        </w:rPr>
        <w:t xml:space="preserve"> </w:t>
      </w:r>
      <w:r w:rsidR="005F5E75" w:rsidRPr="008C08EB">
        <w:rPr>
          <w:rFonts w:asciiTheme="majorBidi" w:hAnsiTheme="majorBidi" w:cstheme="majorBidi"/>
        </w:rPr>
        <w:t>physical</w:t>
      </w:r>
      <w:r w:rsidR="00047759" w:rsidRPr="008C08EB">
        <w:rPr>
          <w:rFonts w:asciiTheme="majorBidi" w:hAnsiTheme="majorBidi" w:cstheme="majorBidi"/>
        </w:rPr>
        <w:t xml:space="preserve"> and</w:t>
      </w:r>
      <w:r w:rsidR="005F5E75" w:rsidRPr="008C08EB">
        <w:rPr>
          <w:rFonts w:asciiTheme="majorBidi" w:hAnsiTheme="majorBidi" w:cstheme="majorBidi"/>
        </w:rPr>
        <w:t xml:space="preserve"> </w:t>
      </w:r>
      <w:r w:rsidR="00F83392" w:rsidRPr="008C08EB">
        <w:rPr>
          <w:rFonts w:asciiTheme="majorBidi" w:hAnsiTheme="majorBidi" w:cstheme="majorBidi"/>
        </w:rPr>
        <w:t>sociological</w:t>
      </w:r>
      <w:r w:rsidR="0093344B" w:rsidRPr="008C08EB">
        <w:rPr>
          <w:rFonts w:asciiTheme="majorBidi" w:hAnsiTheme="majorBidi" w:cstheme="majorBidi"/>
        </w:rPr>
        <w:t xml:space="preserve"> </w:t>
      </w:r>
      <w:r w:rsidR="005F5E75" w:rsidRPr="008C08EB">
        <w:rPr>
          <w:rFonts w:asciiTheme="majorBidi" w:hAnsiTheme="majorBidi" w:cstheme="majorBidi"/>
        </w:rPr>
        <w:t>interplay</w:t>
      </w:r>
      <w:r w:rsidR="0093344B" w:rsidRPr="008C08EB">
        <w:rPr>
          <w:rFonts w:asciiTheme="majorBidi" w:hAnsiTheme="majorBidi" w:cstheme="majorBidi"/>
        </w:rPr>
        <w:t xml:space="preserve"> and</w:t>
      </w:r>
      <w:r w:rsidR="005F5E75" w:rsidRPr="008C08EB">
        <w:rPr>
          <w:rFonts w:asciiTheme="majorBidi" w:hAnsiTheme="majorBidi" w:cstheme="majorBidi"/>
        </w:rPr>
        <w:t xml:space="preserve"> </w:t>
      </w:r>
      <w:r w:rsidR="00F83392" w:rsidRPr="008C08EB">
        <w:rPr>
          <w:rFonts w:asciiTheme="majorBidi" w:hAnsiTheme="majorBidi" w:cstheme="majorBidi"/>
        </w:rPr>
        <w:t>heightens the potentiality of</w:t>
      </w:r>
      <w:r w:rsidR="005F5E75" w:rsidRPr="008C08EB">
        <w:rPr>
          <w:rFonts w:asciiTheme="majorBidi" w:hAnsiTheme="majorBidi" w:cstheme="majorBidi"/>
        </w:rPr>
        <w:t xml:space="preserve"> </w:t>
      </w:r>
      <w:r w:rsidR="00F83392" w:rsidRPr="008C08EB">
        <w:rPr>
          <w:rFonts w:asciiTheme="majorBidi" w:hAnsiTheme="majorBidi" w:cstheme="majorBidi"/>
        </w:rPr>
        <w:t xml:space="preserve">dysfunctional behavioural issues. </w:t>
      </w:r>
      <w:r w:rsidR="00D17C4E" w:rsidRPr="008C08EB">
        <w:rPr>
          <w:rFonts w:asciiTheme="majorBidi" w:hAnsiTheme="majorBidi" w:cstheme="majorBidi"/>
        </w:rPr>
        <w:t>This research</w:t>
      </w:r>
      <w:r w:rsidR="00047759" w:rsidRPr="008C08EB">
        <w:rPr>
          <w:rFonts w:asciiTheme="majorBidi" w:hAnsiTheme="majorBidi" w:cstheme="majorBidi"/>
        </w:rPr>
        <w:t xml:space="preserve"> explores the</w:t>
      </w:r>
      <w:r w:rsidR="0093344B" w:rsidRPr="008C08EB">
        <w:rPr>
          <w:rFonts w:asciiTheme="majorBidi" w:hAnsiTheme="majorBidi" w:cstheme="majorBidi"/>
        </w:rPr>
        <w:t xml:space="preserve"> development </w:t>
      </w:r>
      <w:r w:rsidR="00047759" w:rsidRPr="008C08EB">
        <w:rPr>
          <w:rFonts w:asciiTheme="majorBidi" w:hAnsiTheme="majorBidi" w:cstheme="majorBidi"/>
        </w:rPr>
        <w:t xml:space="preserve">of </w:t>
      </w:r>
      <w:r w:rsidR="0093344B" w:rsidRPr="008C08EB">
        <w:rPr>
          <w:rFonts w:asciiTheme="majorBidi" w:hAnsiTheme="majorBidi" w:cstheme="majorBidi"/>
        </w:rPr>
        <w:t>a M</w:t>
      </w:r>
      <w:r w:rsidR="005F408E" w:rsidRPr="008C08EB">
        <w:rPr>
          <w:rFonts w:asciiTheme="majorBidi" w:hAnsiTheme="majorBidi" w:cstheme="majorBidi"/>
          <w:bCs/>
        </w:rPr>
        <w:t>ixed R</w:t>
      </w:r>
      <w:r w:rsidR="007D08E1" w:rsidRPr="008C08EB">
        <w:rPr>
          <w:rFonts w:asciiTheme="majorBidi" w:hAnsiTheme="majorBidi" w:cstheme="majorBidi"/>
          <w:bCs/>
        </w:rPr>
        <w:t xml:space="preserve">eality </w:t>
      </w:r>
      <w:r w:rsidR="005F408E" w:rsidRPr="008C08EB">
        <w:rPr>
          <w:rFonts w:asciiTheme="majorBidi" w:hAnsiTheme="majorBidi" w:cstheme="majorBidi"/>
          <w:bCs/>
        </w:rPr>
        <w:t xml:space="preserve">(MR) </w:t>
      </w:r>
      <w:r w:rsidR="00047759" w:rsidRPr="008C08EB">
        <w:rPr>
          <w:rFonts w:asciiTheme="majorBidi" w:hAnsiTheme="majorBidi" w:cstheme="majorBidi"/>
          <w:bCs/>
        </w:rPr>
        <w:t>museum system utilising a</w:t>
      </w:r>
      <w:r w:rsidR="007D08E1" w:rsidRPr="008C08EB">
        <w:rPr>
          <w:rFonts w:asciiTheme="majorBidi" w:hAnsiTheme="majorBidi" w:cstheme="majorBidi"/>
          <w:bCs/>
        </w:rPr>
        <w:t xml:space="preserve"> </w:t>
      </w:r>
      <w:r w:rsidR="00047759" w:rsidRPr="008C08EB">
        <w:rPr>
          <w:rFonts w:asciiTheme="majorBidi" w:hAnsiTheme="majorBidi" w:cstheme="majorBidi"/>
        </w:rPr>
        <w:t>Head Mounted Display</w:t>
      </w:r>
      <w:r w:rsidR="005F408E" w:rsidRPr="008C08EB">
        <w:rPr>
          <w:rFonts w:asciiTheme="majorBidi" w:hAnsiTheme="majorBidi" w:cstheme="majorBidi"/>
        </w:rPr>
        <w:t xml:space="preserve"> (</w:t>
      </w:r>
      <w:r w:rsidR="007D08E1" w:rsidRPr="008C08EB">
        <w:rPr>
          <w:rFonts w:asciiTheme="majorBidi" w:hAnsiTheme="majorBidi" w:cstheme="majorBidi"/>
        </w:rPr>
        <w:t>HMD</w:t>
      </w:r>
      <w:r w:rsidR="005F408E" w:rsidRPr="008C08EB">
        <w:rPr>
          <w:rFonts w:asciiTheme="majorBidi" w:hAnsiTheme="majorBidi" w:cstheme="majorBidi"/>
        </w:rPr>
        <w:t>) that</w:t>
      </w:r>
      <w:r w:rsidR="007D08E1" w:rsidRPr="008C08EB">
        <w:rPr>
          <w:rFonts w:asciiTheme="majorBidi" w:hAnsiTheme="majorBidi" w:cstheme="majorBidi"/>
          <w:bCs/>
        </w:rPr>
        <w:t xml:space="preserve"> </w:t>
      </w:r>
      <w:r w:rsidR="00047759" w:rsidRPr="008C08EB">
        <w:rPr>
          <w:rFonts w:asciiTheme="majorBidi" w:hAnsiTheme="majorBidi" w:cstheme="majorBidi"/>
          <w:bCs/>
        </w:rPr>
        <w:t>amalgamates the physical and virtual worlds</w:t>
      </w:r>
      <w:r w:rsidR="005F408E" w:rsidRPr="008C08EB">
        <w:rPr>
          <w:rFonts w:asciiTheme="majorBidi" w:hAnsiTheme="majorBidi" w:cstheme="majorBidi"/>
          <w:bCs/>
        </w:rPr>
        <w:t xml:space="preserve"> of the museum </w:t>
      </w:r>
      <w:r w:rsidR="00047759" w:rsidRPr="008C08EB">
        <w:rPr>
          <w:rFonts w:asciiTheme="majorBidi" w:hAnsiTheme="majorBidi" w:cstheme="majorBidi"/>
          <w:bCs/>
        </w:rPr>
        <w:t>environment</w:t>
      </w:r>
      <w:r w:rsidR="007D08E1" w:rsidRPr="008C08EB">
        <w:rPr>
          <w:rFonts w:asciiTheme="majorBidi" w:hAnsiTheme="majorBidi" w:cstheme="majorBidi"/>
          <w:bCs/>
        </w:rPr>
        <w:t xml:space="preserve">. </w:t>
      </w:r>
    </w:p>
    <w:p w14:paraId="7995BFDA" w14:textId="3E4FC613" w:rsidR="00D17C4E" w:rsidRPr="008C08EB" w:rsidRDefault="00E944BD" w:rsidP="00D17C4E">
      <w:pPr>
        <w:spacing w:after="120" w:line="276" w:lineRule="auto"/>
        <w:rPr>
          <w:rFonts w:asciiTheme="majorBidi" w:hAnsiTheme="majorBidi" w:cstheme="majorBidi"/>
        </w:rPr>
      </w:pPr>
      <w:r w:rsidRPr="008C08EB">
        <w:rPr>
          <w:rFonts w:asciiTheme="majorBidi" w:hAnsiTheme="majorBidi" w:cstheme="majorBidi"/>
          <w:bCs/>
        </w:rPr>
        <w:t>This</w:t>
      </w:r>
      <w:r w:rsidR="00047759" w:rsidRPr="008C08EB">
        <w:rPr>
          <w:rFonts w:asciiTheme="majorBidi" w:hAnsiTheme="majorBidi" w:cstheme="majorBidi"/>
          <w:bCs/>
        </w:rPr>
        <w:t xml:space="preserve"> </w:t>
      </w:r>
      <w:r w:rsidRPr="008C08EB">
        <w:rPr>
          <w:rFonts w:asciiTheme="majorBidi" w:hAnsiTheme="majorBidi" w:cstheme="majorBidi"/>
          <w:bCs/>
        </w:rPr>
        <w:t>paper aims</w:t>
      </w:r>
      <w:r w:rsidR="005F408E" w:rsidRPr="008C08EB">
        <w:rPr>
          <w:rFonts w:asciiTheme="majorBidi" w:hAnsiTheme="majorBidi" w:cstheme="majorBidi"/>
          <w:bCs/>
        </w:rPr>
        <w:t xml:space="preserve"> </w:t>
      </w:r>
      <w:r w:rsidRPr="008C08EB">
        <w:rPr>
          <w:rFonts w:asciiTheme="majorBidi" w:hAnsiTheme="majorBidi" w:cstheme="majorBidi"/>
          <w:bCs/>
        </w:rPr>
        <w:t>to explore the developmental</w:t>
      </w:r>
      <w:r w:rsidR="005F408E" w:rsidRPr="008C08EB">
        <w:rPr>
          <w:rFonts w:asciiTheme="majorBidi" w:hAnsiTheme="majorBidi" w:cstheme="majorBidi"/>
          <w:bCs/>
          <w:kern w:val="24"/>
        </w:rPr>
        <w:t xml:space="preserve"> process of a Spatial Holographic Mixed</w:t>
      </w:r>
      <w:r w:rsidRPr="008C08EB">
        <w:rPr>
          <w:rFonts w:asciiTheme="majorBidi" w:hAnsiTheme="majorBidi" w:cstheme="majorBidi"/>
          <w:bCs/>
          <w:kern w:val="24"/>
        </w:rPr>
        <w:t xml:space="preserve"> Reality system which</w:t>
      </w:r>
      <w:r w:rsidR="005F408E" w:rsidRPr="008C08EB">
        <w:rPr>
          <w:rFonts w:asciiTheme="majorBidi" w:hAnsiTheme="majorBidi" w:cstheme="majorBidi"/>
          <w:bCs/>
          <w:kern w:val="24"/>
        </w:rPr>
        <w:t xml:space="preserve"> </w:t>
      </w:r>
      <w:r w:rsidRPr="008C08EB">
        <w:rPr>
          <w:rFonts w:asciiTheme="majorBidi" w:hAnsiTheme="majorBidi" w:cstheme="majorBidi"/>
          <w:bCs/>
          <w:kern w:val="24"/>
        </w:rPr>
        <w:t>incorporates,</w:t>
      </w:r>
      <w:r w:rsidR="00921B41" w:rsidRPr="008C08EB">
        <w:rPr>
          <w:rFonts w:asciiTheme="majorBidi" w:hAnsiTheme="majorBidi" w:cstheme="majorBidi"/>
          <w:bCs/>
          <w:kern w:val="24"/>
        </w:rPr>
        <w:t xml:space="preserve"> soci</w:t>
      </w:r>
      <w:r w:rsidRPr="008C08EB">
        <w:rPr>
          <w:rFonts w:asciiTheme="majorBidi" w:hAnsiTheme="majorBidi" w:cstheme="majorBidi"/>
          <w:bCs/>
          <w:kern w:val="24"/>
        </w:rPr>
        <w:t>ological</w:t>
      </w:r>
      <w:r w:rsidR="00921B41" w:rsidRPr="008C08EB">
        <w:rPr>
          <w:rFonts w:asciiTheme="majorBidi" w:hAnsiTheme="majorBidi" w:cstheme="majorBidi"/>
          <w:bCs/>
          <w:kern w:val="24"/>
        </w:rPr>
        <w:t xml:space="preserve"> </w:t>
      </w:r>
      <w:r w:rsidRPr="008C08EB">
        <w:rPr>
          <w:rFonts w:asciiTheme="majorBidi" w:hAnsiTheme="majorBidi" w:cstheme="majorBidi"/>
          <w:bCs/>
          <w:kern w:val="24"/>
        </w:rPr>
        <w:t>interactivity.</w:t>
      </w:r>
      <w:r w:rsidR="00921B41" w:rsidRPr="008C08EB">
        <w:rPr>
          <w:rFonts w:asciiTheme="majorBidi" w:hAnsiTheme="majorBidi" w:cstheme="majorBidi"/>
          <w:bCs/>
          <w:kern w:val="24"/>
        </w:rPr>
        <w:t xml:space="preserve"> </w:t>
      </w:r>
      <w:r w:rsidRPr="008C08EB">
        <w:rPr>
          <w:rFonts w:asciiTheme="majorBidi" w:hAnsiTheme="majorBidi" w:cstheme="majorBidi"/>
          <w:bCs/>
          <w:kern w:val="24"/>
        </w:rPr>
        <w:t xml:space="preserve">A prototype MR application named the “MuseumEye” will be </w:t>
      </w:r>
      <w:r w:rsidR="005F408E" w:rsidRPr="008C08EB">
        <w:rPr>
          <w:rFonts w:asciiTheme="majorBidi" w:hAnsiTheme="majorBidi" w:cstheme="majorBidi"/>
          <w:bCs/>
          <w:kern w:val="24"/>
        </w:rPr>
        <w:t>evaluate</w:t>
      </w:r>
      <w:r w:rsidRPr="008C08EB">
        <w:rPr>
          <w:rFonts w:asciiTheme="majorBidi" w:hAnsiTheme="majorBidi" w:cstheme="majorBidi"/>
          <w:bCs/>
          <w:kern w:val="24"/>
        </w:rPr>
        <w:t>d to determine its impact and effectiveness in enhancing visitor perception</w:t>
      </w:r>
      <w:r w:rsidR="005F408E" w:rsidRPr="008C08EB">
        <w:rPr>
          <w:rFonts w:asciiTheme="majorBidi" w:hAnsiTheme="majorBidi" w:cstheme="majorBidi"/>
          <w:bCs/>
          <w:kern w:val="24"/>
        </w:rPr>
        <w:t xml:space="preserve"> and touring experience. </w:t>
      </w:r>
      <w:r w:rsidRPr="008C08EB">
        <w:rPr>
          <w:rFonts w:asciiTheme="majorBidi" w:hAnsiTheme="majorBidi" w:cstheme="majorBidi"/>
          <w:bCs/>
          <w:kern w:val="24"/>
        </w:rPr>
        <w:t>The preliminary research investigation</w:t>
      </w:r>
      <w:r w:rsidR="005F408E" w:rsidRPr="008C08EB">
        <w:rPr>
          <w:rFonts w:asciiTheme="majorBidi" w:hAnsiTheme="majorBidi" w:cstheme="majorBidi"/>
          <w:bCs/>
          <w:kern w:val="24"/>
        </w:rPr>
        <w:t xml:space="preserve"> </w:t>
      </w:r>
      <w:r w:rsidR="007864FA" w:rsidRPr="008C08EB">
        <w:rPr>
          <w:rFonts w:asciiTheme="majorBidi" w:hAnsiTheme="majorBidi" w:cstheme="majorBidi"/>
          <w:bCs/>
          <w:kern w:val="24"/>
        </w:rPr>
        <w:t>involved conducting</w:t>
      </w:r>
      <w:r w:rsidR="005F408E" w:rsidRPr="008C08EB">
        <w:rPr>
          <w:rFonts w:asciiTheme="majorBidi" w:hAnsiTheme="majorBidi" w:cstheme="majorBidi"/>
          <w:bCs/>
          <w:kern w:val="24"/>
        </w:rPr>
        <w:t xml:space="preserve"> </w:t>
      </w:r>
      <w:r w:rsidR="002B7CB1" w:rsidRPr="008C08EB">
        <w:rPr>
          <w:rFonts w:asciiTheme="majorBidi" w:hAnsiTheme="majorBidi" w:cstheme="majorBidi"/>
          <w:bCs/>
          <w:kern w:val="24"/>
        </w:rPr>
        <w:t xml:space="preserve">a </w:t>
      </w:r>
      <w:r w:rsidR="005F408E" w:rsidRPr="008C08EB">
        <w:rPr>
          <w:rFonts w:asciiTheme="majorBidi" w:hAnsiTheme="majorBidi" w:cstheme="majorBidi"/>
          <w:bCs/>
          <w:kern w:val="24"/>
        </w:rPr>
        <w:t xml:space="preserve">literature review and </w:t>
      </w:r>
      <w:r w:rsidRPr="008C08EB">
        <w:rPr>
          <w:rFonts w:asciiTheme="majorBidi" w:hAnsiTheme="majorBidi" w:cstheme="majorBidi"/>
          <w:bCs/>
          <w:kern w:val="24"/>
        </w:rPr>
        <w:t>examining ge</w:t>
      </w:r>
      <w:r w:rsidR="00D17C4E" w:rsidRPr="008C08EB">
        <w:rPr>
          <w:rFonts w:asciiTheme="majorBidi" w:hAnsiTheme="majorBidi" w:cstheme="majorBidi"/>
          <w:bCs/>
          <w:kern w:val="24"/>
        </w:rPr>
        <w:t>neral system</w:t>
      </w:r>
      <w:r w:rsidR="005F408E" w:rsidRPr="008C08EB">
        <w:rPr>
          <w:rFonts w:asciiTheme="majorBidi" w:hAnsiTheme="majorBidi" w:cstheme="majorBidi"/>
          <w:bCs/>
          <w:kern w:val="24"/>
        </w:rPr>
        <w:t xml:space="preserve"> observation</w:t>
      </w:r>
      <w:r w:rsidRPr="008C08EB">
        <w:rPr>
          <w:rFonts w:asciiTheme="majorBidi" w:hAnsiTheme="majorBidi" w:cstheme="majorBidi"/>
          <w:bCs/>
          <w:kern w:val="24"/>
        </w:rPr>
        <w:t>s</w:t>
      </w:r>
      <w:r w:rsidR="00D17C4E" w:rsidRPr="008C08EB">
        <w:rPr>
          <w:rFonts w:asciiTheme="majorBidi" w:hAnsiTheme="majorBidi" w:cstheme="majorBidi"/>
          <w:bCs/>
          <w:kern w:val="24"/>
        </w:rPr>
        <w:t xml:space="preserve"> to build the application</w:t>
      </w:r>
      <w:r w:rsidR="005F408E" w:rsidRPr="008C08EB">
        <w:rPr>
          <w:rFonts w:asciiTheme="majorBidi" w:hAnsiTheme="majorBidi" w:cstheme="majorBidi"/>
          <w:bCs/>
          <w:kern w:val="24"/>
        </w:rPr>
        <w:t xml:space="preserve"> blueprint. </w:t>
      </w:r>
      <w:r w:rsidR="00D17C4E" w:rsidRPr="008C08EB">
        <w:rPr>
          <w:rFonts w:asciiTheme="majorBidi" w:hAnsiTheme="majorBidi" w:cstheme="majorBidi"/>
          <w:bCs/>
          <w:kern w:val="24"/>
        </w:rPr>
        <w:t>T</w:t>
      </w:r>
      <w:r w:rsidR="007864FA" w:rsidRPr="008C08EB">
        <w:rPr>
          <w:rFonts w:asciiTheme="majorBidi" w:hAnsiTheme="majorBidi" w:cstheme="majorBidi"/>
          <w:bCs/>
          <w:kern w:val="24"/>
        </w:rPr>
        <w:t>he evaluation process</w:t>
      </w:r>
      <w:r w:rsidR="00D17C4E" w:rsidRPr="008C08EB">
        <w:rPr>
          <w:rFonts w:asciiTheme="majorBidi" w:hAnsiTheme="majorBidi" w:cstheme="majorBidi"/>
          <w:bCs/>
          <w:kern w:val="24"/>
        </w:rPr>
        <w:t xml:space="preserve"> included</w:t>
      </w:r>
      <w:r w:rsidR="005F408E" w:rsidRPr="008C08EB">
        <w:rPr>
          <w:rFonts w:asciiTheme="majorBidi" w:hAnsiTheme="majorBidi" w:cstheme="majorBidi"/>
          <w:bCs/>
          <w:kern w:val="24"/>
        </w:rPr>
        <w:t xml:space="preserve"> </w:t>
      </w:r>
      <w:r w:rsidR="00D17C4E" w:rsidRPr="008C08EB">
        <w:rPr>
          <w:rFonts w:asciiTheme="majorBidi" w:hAnsiTheme="majorBidi" w:cstheme="majorBidi"/>
          <w:bCs/>
          <w:kern w:val="24"/>
        </w:rPr>
        <w:t xml:space="preserve">a </w:t>
      </w:r>
      <w:r w:rsidR="00CA2CF6" w:rsidRPr="008C08EB">
        <w:rPr>
          <w:rFonts w:asciiTheme="majorBidi" w:hAnsiTheme="majorBidi" w:cstheme="majorBidi"/>
          <w:bCs/>
          <w:kern w:val="24"/>
        </w:rPr>
        <w:t>102-participant</w:t>
      </w:r>
      <w:r w:rsidR="00D17C4E" w:rsidRPr="008C08EB">
        <w:rPr>
          <w:rFonts w:asciiTheme="majorBidi" w:hAnsiTheme="majorBidi" w:cstheme="majorBidi"/>
          <w:bCs/>
          <w:kern w:val="24"/>
        </w:rPr>
        <w:t xml:space="preserve"> survey with</w:t>
      </w:r>
      <w:r w:rsidR="002B7CB1" w:rsidRPr="008C08EB">
        <w:rPr>
          <w:rFonts w:asciiTheme="majorBidi" w:hAnsiTheme="majorBidi" w:cstheme="majorBidi"/>
          <w:bCs/>
          <w:kern w:val="24"/>
        </w:rPr>
        <w:t xml:space="preserve"> </w:t>
      </w:r>
      <w:r w:rsidR="00F816B8" w:rsidRPr="008C08EB">
        <w:rPr>
          <w:rFonts w:asciiTheme="majorBidi" w:hAnsiTheme="majorBidi" w:cstheme="majorBidi"/>
          <w:bCs/>
          <w:kern w:val="24"/>
        </w:rPr>
        <w:t>semi-structured</w:t>
      </w:r>
      <w:r w:rsidR="00D17C4E" w:rsidRPr="008C08EB">
        <w:rPr>
          <w:rFonts w:asciiTheme="majorBidi" w:hAnsiTheme="majorBidi" w:cstheme="majorBidi"/>
          <w:bCs/>
          <w:kern w:val="24"/>
        </w:rPr>
        <w:t xml:space="preserve"> inquiries to evaluate the impact of the prototype system on the museum</w:t>
      </w:r>
      <w:r w:rsidR="005F408E" w:rsidRPr="008C08EB">
        <w:rPr>
          <w:rFonts w:asciiTheme="majorBidi" w:hAnsiTheme="majorBidi" w:cstheme="majorBidi"/>
          <w:bCs/>
          <w:kern w:val="24"/>
        </w:rPr>
        <w:t xml:space="preserve"> experience. </w:t>
      </w:r>
      <w:r w:rsidR="005F408E" w:rsidRPr="008C08EB">
        <w:rPr>
          <w:rFonts w:asciiTheme="majorBidi" w:hAnsiTheme="majorBidi" w:cstheme="majorBidi"/>
          <w:bCs/>
        </w:rPr>
        <w:t xml:space="preserve">The </w:t>
      </w:r>
      <w:r w:rsidR="00D17C4E" w:rsidRPr="008C08EB">
        <w:rPr>
          <w:rFonts w:asciiTheme="majorBidi" w:hAnsiTheme="majorBidi" w:cstheme="majorBidi"/>
          <w:bCs/>
        </w:rPr>
        <w:t xml:space="preserve">MR </w:t>
      </w:r>
      <w:r w:rsidR="005F408E" w:rsidRPr="008C08EB">
        <w:rPr>
          <w:rFonts w:asciiTheme="majorBidi" w:hAnsiTheme="majorBidi" w:cstheme="majorBidi"/>
          <w:bCs/>
        </w:rPr>
        <w:t xml:space="preserve">system </w:t>
      </w:r>
      <w:r w:rsidR="00D17C4E" w:rsidRPr="008C08EB">
        <w:rPr>
          <w:rFonts w:asciiTheme="majorBidi" w:hAnsiTheme="majorBidi" w:cstheme="majorBidi"/>
          <w:bCs/>
        </w:rPr>
        <w:t>is custom developed and evaluated for use in</w:t>
      </w:r>
      <w:r w:rsidR="005F408E" w:rsidRPr="008C08EB">
        <w:rPr>
          <w:rFonts w:asciiTheme="majorBidi" w:hAnsiTheme="majorBidi" w:cstheme="majorBidi"/>
          <w:bCs/>
        </w:rPr>
        <w:t xml:space="preserve"> the </w:t>
      </w:r>
      <w:r w:rsidR="007D08E1" w:rsidRPr="008C08EB">
        <w:rPr>
          <w:rFonts w:asciiTheme="majorBidi" w:hAnsiTheme="majorBidi" w:cstheme="majorBidi"/>
          <w:bCs/>
        </w:rPr>
        <w:t>Egyptian Museum in Cairo</w:t>
      </w:r>
      <w:r w:rsidR="005F408E" w:rsidRPr="008C08EB">
        <w:rPr>
          <w:rFonts w:asciiTheme="majorBidi" w:hAnsiTheme="majorBidi" w:cstheme="majorBidi"/>
          <w:bCs/>
        </w:rPr>
        <w:t xml:space="preserve">. It </w:t>
      </w:r>
      <w:r w:rsidR="00D17C4E" w:rsidRPr="008C08EB">
        <w:rPr>
          <w:rFonts w:asciiTheme="majorBidi" w:hAnsiTheme="majorBidi" w:cstheme="majorBidi"/>
          <w:bCs/>
        </w:rPr>
        <w:t>incorporates</w:t>
      </w:r>
      <w:r w:rsidR="00423E36" w:rsidRPr="008C08EB">
        <w:rPr>
          <w:rFonts w:asciiTheme="majorBidi" w:hAnsiTheme="majorBidi" w:cstheme="majorBidi"/>
          <w:bCs/>
        </w:rPr>
        <w:t xml:space="preserve"> </w:t>
      </w:r>
      <w:r w:rsidR="00D17C4E" w:rsidRPr="008C08EB">
        <w:rPr>
          <w:rFonts w:asciiTheme="majorBidi" w:hAnsiTheme="majorBidi" w:cstheme="majorBidi"/>
          <w:bCs/>
          <w:kern w:val="24"/>
        </w:rPr>
        <w:t>spatial holographic images of</w:t>
      </w:r>
      <w:r w:rsidR="007D08E1" w:rsidRPr="008C08EB">
        <w:rPr>
          <w:rFonts w:asciiTheme="majorBidi" w:hAnsiTheme="majorBidi" w:cstheme="majorBidi"/>
          <w:bCs/>
        </w:rPr>
        <w:t xml:space="preserve"> 120,000 </w:t>
      </w:r>
      <w:r w:rsidR="00423E36" w:rsidRPr="008C08EB">
        <w:rPr>
          <w:rFonts w:asciiTheme="majorBidi" w:hAnsiTheme="majorBidi" w:cstheme="majorBidi"/>
          <w:bCs/>
        </w:rPr>
        <w:t xml:space="preserve">ancient/pharaonic </w:t>
      </w:r>
      <w:r w:rsidR="007D08E1" w:rsidRPr="008C08EB">
        <w:rPr>
          <w:rFonts w:asciiTheme="majorBidi" w:hAnsiTheme="majorBidi" w:cstheme="majorBidi"/>
          <w:bCs/>
        </w:rPr>
        <w:t>antiques</w:t>
      </w:r>
      <w:r w:rsidR="00423E36" w:rsidRPr="008C08EB">
        <w:rPr>
          <w:rFonts w:asciiTheme="majorBidi" w:hAnsiTheme="majorBidi" w:cstheme="majorBidi"/>
          <w:bCs/>
        </w:rPr>
        <w:t xml:space="preserve"> located in the world’s largest </w:t>
      </w:r>
      <w:r w:rsidR="007D08E1" w:rsidRPr="008C08EB">
        <w:rPr>
          <w:rFonts w:asciiTheme="majorBidi" w:hAnsiTheme="majorBidi" w:cstheme="majorBidi"/>
          <w:bCs/>
        </w:rPr>
        <w:t xml:space="preserve">museum  </w:t>
      </w:r>
      <w:r w:rsidR="007D08E1" w:rsidRPr="008C08EB">
        <w:rPr>
          <w:rFonts w:asciiTheme="majorBidi" w:hAnsiTheme="majorBidi" w:cstheme="majorBidi"/>
          <w:bCs/>
        </w:rPr>
        <w:fldChar w:fldCharType="begin"/>
      </w:r>
      <w:r w:rsidR="00EB366E" w:rsidRPr="008C08EB">
        <w:rPr>
          <w:rFonts w:asciiTheme="majorBidi" w:hAnsiTheme="majorBidi" w:cstheme="majorBidi"/>
          <w:bCs/>
        </w:rPr>
        <w:instrText xml:space="preserve"> ADDIN EN.CITE &lt;EndNote&gt;&lt;Cite&gt;&lt;Author&gt;Professor&lt;/Author&gt;&lt;Year&gt;2015&lt;/Year&gt;&lt;RecNum&gt;414&lt;/RecNum&gt;&lt;DisplayText&gt;[1]&lt;/DisplayText&gt;&lt;record&gt;&lt;rec-number&gt;414&lt;/rec-number&gt;&lt;foreign-keys&gt;&lt;key app="EN" db-id="25rzxwaxpt2220ezaxox0r5q202fxr90r0vv" timestamp="1516975730"&gt;414&lt;/key&gt;&lt;/foreign-keys&gt;&lt;ref-type name="Book"&gt;6&lt;/ref-type&gt;&lt;contributors&gt;&lt;authors&gt;&lt;author&gt;Professor, B.&lt;/author&gt;&lt;/authors&gt;&lt;/contributors&gt;&lt;titles&gt;&lt;title&gt;Around The Globe - Must See Places in the Middle East: Middle East Travel Guide for Kids&lt;/title&gt;&lt;/titles&gt;&lt;dates&gt;&lt;year&gt;2015&lt;/year&gt;&lt;/dates&gt;&lt;publisher&gt;Speedy Publishing LLC&lt;/publisher&gt;&lt;isbn&gt;9781682808139&lt;/isbn&gt;&lt;urls&gt;&lt;related-urls&gt;&lt;url&gt;https://books.google.co.uk/books?id=wuNPCwAAQBAJ&lt;/url&gt;&lt;/related-urls&gt;&lt;/urls&gt;&lt;/record&gt;&lt;/Cite&gt;&lt;/EndNote&gt;</w:instrText>
      </w:r>
      <w:r w:rsidR="007D08E1" w:rsidRPr="008C08EB">
        <w:rPr>
          <w:rFonts w:asciiTheme="majorBidi" w:hAnsiTheme="majorBidi" w:cstheme="majorBidi"/>
          <w:bCs/>
        </w:rPr>
        <w:fldChar w:fldCharType="separate"/>
      </w:r>
      <w:r w:rsidR="00EB366E" w:rsidRPr="008C08EB">
        <w:rPr>
          <w:rFonts w:asciiTheme="majorBidi" w:hAnsiTheme="majorBidi" w:cstheme="majorBidi"/>
          <w:bCs/>
        </w:rPr>
        <w:t>[</w:t>
      </w:r>
      <w:hyperlink w:anchor="_ENREF_1" w:tooltip="Professor, 2015 #414" w:history="1">
        <w:r w:rsidR="00315323" w:rsidRPr="008C08EB">
          <w:rPr>
            <w:rFonts w:asciiTheme="majorBidi" w:hAnsiTheme="majorBidi" w:cstheme="majorBidi"/>
            <w:bCs/>
          </w:rPr>
          <w:t>1</w:t>
        </w:r>
      </w:hyperlink>
      <w:r w:rsidR="00EB366E" w:rsidRPr="008C08EB">
        <w:rPr>
          <w:rFonts w:asciiTheme="majorBidi" w:hAnsiTheme="majorBidi" w:cstheme="majorBidi"/>
          <w:bCs/>
        </w:rPr>
        <w:t>]</w:t>
      </w:r>
      <w:r w:rsidR="007D08E1" w:rsidRPr="008C08EB">
        <w:rPr>
          <w:rFonts w:asciiTheme="majorBidi" w:hAnsiTheme="majorBidi" w:cstheme="majorBidi"/>
          <w:bCs/>
        </w:rPr>
        <w:fldChar w:fldCharType="end"/>
      </w:r>
      <w:r w:rsidR="007D08E1" w:rsidRPr="008C08EB">
        <w:rPr>
          <w:rFonts w:asciiTheme="majorBidi" w:hAnsiTheme="majorBidi" w:cstheme="majorBidi"/>
          <w:bCs/>
        </w:rPr>
        <w:t xml:space="preserve">. </w:t>
      </w:r>
    </w:p>
    <w:p w14:paraId="3FFF4A9B" w14:textId="0D0D7EF9" w:rsidR="00B03CA2" w:rsidRPr="008C08EB" w:rsidRDefault="00B03CA2" w:rsidP="00730642">
      <w:pPr>
        <w:spacing w:before="120" w:after="120" w:line="276" w:lineRule="auto"/>
        <w:rPr>
          <w:rFonts w:asciiTheme="majorBidi" w:hAnsiTheme="majorBidi" w:cstheme="majorBidi"/>
          <w:bCs/>
        </w:rPr>
      </w:pPr>
      <w:r w:rsidRPr="008C08EB">
        <w:rPr>
          <w:rFonts w:asciiTheme="majorBidi" w:hAnsiTheme="majorBidi" w:cstheme="majorBidi"/>
          <w:bCs/>
        </w:rPr>
        <w:t>The</w:t>
      </w:r>
      <w:r w:rsidR="00423E36" w:rsidRPr="008C08EB">
        <w:rPr>
          <w:rFonts w:asciiTheme="majorBidi" w:hAnsiTheme="majorBidi" w:cstheme="majorBidi"/>
          <w:bCs/>
        </w:rPr>
        <w:t xml:space="preserve"> </w:t>
      </w:r>
      <w:r w:rsidRPr="008C08EB">
        <w:rPr>
          <w:rFonts w:asciiTheme="majorBidi" w:hAnsiTheme="majorBidi" w:cstheme="majorBidi"/>
          <w:bCs/>
        </w:rPr>
        <w:t xml:space="preserve">outcome of the participant evaluation highlighted an intriguing expansion of visitor stay from a maximum of 1 hour (during the previous 20 years) to a minimum of 1 hour 20 minutes when deploying the </w:t>
      </w:r>
      <w:r w:rsidR="00653F40" w:rsidRPr="008C08EB">
        <w:rPr>
          <w:rFonts w:asciiTheme="majorBidi" w:hAnsiTheme="majorBidi" w:cstheme="majorBidi"/>
          <w:bCs/>
        </w:rPr>
        <w:t>MuseumEye</w:t>
      </w:r>
      <w:r w:rsidRPr="008C08EB">
        <w:rPr>
          <w:rFonts w:asciiTheme="majorBidi" w:hAnsiTheme="majorBidi" w:cstheme="majorBidi"/>
          <w:bCs/>
        </w:rPr>
        <w:t xml:space="preserve"> application. This approach incorporates the sociological and technical capacity of MR in shaping and enhancing the museum tour experience.</w:t>
      </w:r>
    </w:p>
    <w:p w14:paraId="0F328C97" w14:textId="2C5A859C" w:rsidR="00014170" w:rsidRPr="008C08EB" w:rsidRDefault="00014170" w:rsidP="002F15E0">
      <w:pPr>
        <w:pStyle w:val="Heading1"/>
        <w:numPr>
          <w:ilvl w:val="1"/>
          <w:numId w:val="12"/>
        </w:numPr>
        <w:rPr>
          <w:highlight w:val="lightGray"/>
        </w:rPr>
      </w:pPr>
      <w:r w:rsidRPr="008C08EB">
        <w:rPr>
          <w:highlight w:val="lightGray"/>
        </w:rPr>
        <w:t xml:space="preserve">Museum Guidance </w:t>
      </w:r>
    </w:p>
    <w:p w14:paraId="2444ABF5" w14:textId="5CF52C21" w:rsidR="004A2C1B" w:rsidRPr="008C08EB" w:rsidRDefault="005A035D" w:rsidP="00315323">
      <w:pPr>
        <w:pStyle w:val="MyPHDTEXT"/>
        <w:widowControl/>
        <w:ind w:firstLine="0"/>
        <w:rPr>
          <w:rFonts w:asciiTheme="majorBidi" w:hAnsiTheme="majorBidi" w:cstheme="majorBidi"/>
          <w:highlight w:val="lightGray"/>
          <w:lang w:val="en-GB"/>
        </w:rPr>
      </w:pPr>
      <w:r w:rsidRPr="008C08EB">
        <w:rPr>
          <w:rFonts w:asciiTheme="majorBidi" w:hAnsiTheme="majorBidi" w:cstheme="majorBidi"/>
          <w:highlight w:val="lightGray"/>
          <w:lang w:val="en-GB"/>
        </w:rPr>
        <w:t xml:space="preserve">The most prominent and persistent roles that museums play are attracting people and enriching their knowledge </w:t>
      </w:r>
      <w:r w:rsidRPr="008C08EB">
        <w:rPr>
          <w:rFonts w:asciiTheme="majorBidi" w:hAnsiTheme="majorBidi" w:cstheme="majorBidi"/>
          <w:highlight w:val="lightGray"/>
          <w:lang w:val="en-GB"/>
        </w:rPr>
        <w:fldChar w:fldCharType="begin"/>
      </w:r>
      <w:r w:rsidRPr="008C08EB">
        <w:rPr>
          <w:rFonts w:asciiTheme="majorBidi" w:hAnsiTheme="majorBidi" w:cstheme="majorBidi"/>
          <w:highlight w:val="lightGray"/>
          <w:lang w:val="en-GB"/>
        </w:rPr>
        <w:instrText xml:space="preserve"> ADDIN EN.CITE &lt;EndNote&gt;&lt;Cite&gt;&lt;Author&gt;Doering&lt;/Author&gt;&lt;Year&gt;1996&lt;/Year&gt;&lt;RecNum&gt;584&lt;/RecNum&gt;&lt;DisplayText&gt;[2]&lt;/DisplayText&gt;&lt;record&gt;&lt;rec-number&gt;584&lt;/rec-number&gt;&lt;foreign-keys&gt;&lt;key app="EN" db-id="25rzxwaxpt2220ezaxox0r5q202fxr90r0vv" timestamp="1534114337"&gt;584&lt;/key&gt;&lt;/foreign-keys&gt;&lt;ref-type name="Journal Article"&gt;17&lt;/ref-type&gt;&lt;contributors&gt;&lt;authors&gt;&lt;author&gt;Doering, Zahava D&lt;/author&gt;&lt;author&gt;Pekarik, Andrew J&lt;/author&gt;&lt;/authors&gt;&lt;/contributors&gt;&lt;titles&gt;&lt;title&gt;Questioning the entrance narrative&lt;/title&gt;&lt;secondary-title&gt;Journal of Museum Education&lt;/secondary-title&gt;&lt;/titles&gt;&lt;periodical&gt;&lt;full-title&gt;Journal of Museum Education&lt;/full-title&gt;&lt;/periodical&gt;&lt;pages&gt;20-23&lt;/pages&gt;&lt;volume&gt;21&lt;/volume&gt;&lt;number&gt;3&lt;/number&gt;&lt;dates&gt;&lt;year&gt;1996&lt;/year&gt;&lt;/dates&gt;&lt;isbn&gt;1059-8650&lt;/isbn&gt;&lt;urls&gt;&lt;/urls&gt;&lt;/record&gt;&lt;/Cite&gt;&lt;/EndNote&gt;</w:instrText>
      </w:r>
      <w:r w:rsidRPr="008C08EB">
        <w:rPr>
          <w:rFonts w:asciiTheme="majorBidi" w:hAnsiTheme="majorBidi" w:cstheme="majorBidi"/>
          <w:highlight w:val="lightGray"/>
          <w:lang w:val="en-GB"/>
        </w:rPr>
        <w:fldChar w:fldCharType="separate"/>
      </w:r>
      <w:r w:rsidRPr="008C08EB">
        <w:rPr>
          <w:rFonts w:asciiTheme="majorBidi" w:hAnsiTheme="majorBidi" w:cstheme="majorBidi"/>
          <w:highlight w:val="lightGray"/>
          <w:lang w:val="en-GB"/>
        </w:rPr>
        <w:t>[</w:t>
      </w:r>
      <w:hyperlink w:anchor="_ENREF_2" w:tooltip="Doering, 1996 #584" w:history="1">
        <w:r w:rsidR="00315323" w:rsidRPr="008C08EB">
          <w:rPr>
            <w:rFonts w:asciiTheme="majorBidi" w:hAnsiTheme="majorBidi" w:cstheme="majorBidi"/>
            <w:highlight w:val="lightGray"/>
            <w:lang w:val="en-GB"/>
          </w:rPr>
          <w:t>2</w:t>
        </w:r>
      </w:hyperlink>
      <w:r w:rsidRPr="008C08EB">
        <w:rPr>
          <w:rFonts w:asciiTheme="majorBidi" w:hAnsiTheme="majorBidi" w:cstheme="majorBidi"/>
          <w:highlight w:val="lightGray"/>
          <w:lang w:val="en-GB"/>
        </w:rPr>
        <w:t>]</w:t>
      </w:r>
      <w:r w:rsidRPr="008C08EB">
        <w:rPr>
          <w:rFonts w:asciiTheme="majorBidi" w:hAnsiTheme="majorBidi" w:cstheme="majorBidi"/>
          <w:highlight w:val="lightGray"/>
          <w:lang w:val="en-GB"/>
        </w:rPr>
        <w:fldChar w:fldCharType="end"/>
      </w:r>
      <w:r w:rsidRPr="008C08EB">
        <w:rPr>
          <w:rFonts w:asciiTheme="majorBidi" w:hAnsiTheme="majorBidi" w:cstheme="majorBidi"/>
          <w:highlight w:val="lightGray"/>
          <w:lang w:val="en-GB"/>
        </w:rPr>
        <w:t xml:space="preserve">. Consequently, museums have diverse practical activities can engage the public with. </w:t>
      </w:r>
      <w:r w:rsidR="0031781D" w:rsidRPr="008C08EB">
        <w:rPr>
          <w:rFonts w:asciiTheme="majorBidi" w:hAnsiTheme="majorBidi" w:cstheme="majorBidi"/>
          <w:highlight w:val="lightGray"/>
          <w:lang w:val="en-GB"/>
        </w:rPr>
        <w:t>Museum g</w:t>
      </w:r>
      <w:r w:rsidRPr="008C08EB">
        <w:rPr>
          <w:rFonts w:asciiTheme="majorBidi" w:hAnsiTheme="majorBidi" w:cstheme="majorBidi"/>
          <w:highlight w:val="lightGray"/>
          <w:lang w:val="en-GB"/>
        </w:rPr>
        <w:t xml:space="preserve">uidance </w:t>
      </w:r>
      <w:r w:rsidR="0031781D" w:rsidRPr="008C08EB">
        <w:rPr>
          <w:rFonts w:asciiTheme="majorBidi" w:hAnsiTheme="majorBidi" w:cstheme="majorBidi"/>
          <w:highlight w:val="lightGray"/>
          <w:lang w:val="en-GB"/>
        </w:rPr>
        <w:t xml:space="preserve">is considered the most significant activity in the museum </w:t>
      </w:r>
      <w:r w:rsidR="0031781D" w:rsidRPr="008C08EB">
        <w:rPr>
          <w:rFonts w:asciiTheme="majorBidi" w:hAnsiTheme="majorBidi" w:cstheme="majorBidi"/>
          <w:highlight w:val="lightGray"/>
          <w:lang w:val="en-GB"/>
        </w:rPr>
        <w:fldChar w:fldCharType="begin"/>
      </w:r>
      <w:r w:rsidR="0031781D" w:rsidRPr="008C08EB">
        <w:rPr>
          <w:rFonts w:asciiTheme="majorBidi" w:hAnsiTheme="majorBidi" w:cstheme="majorBidi"/>
          <w:highlight w:val="lightGray"/>
          <w:lang w:val="en-GB"/>
        </w:rPr>
        <w:instrText xml:space="preserve"> ADDIN EN.CITE &lt;EndNote&gt;&lt;Cite&gt;&lt;Author&gt;Stam&lt;/Author&gt;&lt;Year&gt;1992&lt;/Year&gt;&lt;RecNum&gt;910&lt;/RecNum&gt;&lt;DisplayText&gt;[3]&lt;/DisplayText&gt;&lt;record&gt;&lt;rec-number&gt;910&lt;/rec-number&gt;&lt;foreign-keys&gt;&lt;key app="EN" db-id="25rzxwaxpt2220ezaxox0r5q202fxr90r0vv" timestamp="1559136480"&gt;910&lt;/key&gt;&lt;/foreign-keys&gt;&lt;ref-type name="Journal Article"&gt;17&lt;/ref-type&gt;&lt;contributors&gt;&lt;authors&gt;&lt;author&gt;Stam, Deirdre C &lt;/author&gt;&lt;/authors&gt;&lt;/contributors&gt;&lt;titles&gt;&lt;title&gt;Taming the beast: Guidance for administrators on managing museum computerization&lt;/title&gt;&lt;secondary-title&gt;Museum Management&amp;#xD;Curatorship&lt;/secondary-title&gt;&lt;/titles&gt;&lt;pages&gt;45-60&lt;/pages&gt;&lt;volume&gt;11&lt;/volume&gt;&lt;number&gt;1&lt;/number&gt;&lt;dates&gt;&lt;year&gt;1992&lt;/year&gt;&lt;/dates&gt;&lt;isbn&gt;0964-7775&lt;/isbn&gt;&lt;urls&gt;&lt;/urls&gt;&lt;/record&gt;&lt;/Cite&gt;&lt;/EndNote&gt;</w:instrText>
      </w:r>
      <w:r w:rsidR="0031781D" w:rsidRPr="008C08EB">
        <w:rPr>
          <w:rFonts w:asciiTheme="majorBidi" w:hAnsiTheme="majorBidi" w:cstheme="majorBidi"/>
          <w:highlight w:val="lightGray"/>
          <w:lang w:val="en-GB"/>
        </w:rPr>
        <w:fldChar w:fldCharType="separate"/>
      </w:r>
      <w:r w:rsidR="0031781D" w:rsidRPr="008C08EB">
        <w:rPr>
          <w:rFonts w:asciiTheme="majorBidi" w:hAnsiTheme="majorBidi" w:cstheme="majorBidi"/>
          <w:highlight w:val="lightGray"/>
          <w:lang w:val="en-GB"/>
        </w:rPr>
        <w:t>[</w:t>
      </w:r>
      <w:hyperlink w:anchor="_ENREF_3" w:tooltip="Stam, 1992 #910" w:history="1">
        <w:r w:rsidR="00315323" w:rsidRPr="008C08EB">
          <w:rPr>
            <w:rFonts w:asciiTheme="majorBidi" w:hAnsiTheme="majorBidi" w:cstheme="majorBidi"/>
            <w:highlight w:val="lightGray"/>
            <w:lang w:val="en-GB"/>
          </w:rPr>
          <w:t>3</w:t>
        </w:r>
      </w:hyperlink>
      <w:r w:rsidR="0031781D" w:rsidRPr="008C08EB">
        <w:rPr>
          <w:rFonts w:asciiTheme="majorBidi" w:hAnsiTheme="majorBidi" w:cstheme="majorBidi"/>
          <w:highlight w:val="lightGray"/>
          <w:lang w:val="en-GB"/>
        </w:rPr>
        <w:t>]</w:t>
      </w:r>
      <w:r w:rsidR="0031781D" w:rsidRPr="008C08EB">
        <w:rPr>
          <w:rFonts w:asciiTheme="majorBidi" w:hAnsiTheme="majorBidi" w:cstheme="majorBidi"/>
          <w:highlight w:val="lightGray"/>
          <w:lang w:val="en-GB"/>
        </w:rPr>
        <w:fldChar w:fldCharType="end"/>
      </w:r>
      <w:r w:rsidR="0031781D" w:rsidRPr="008C08EB">
        <w:rPr>
          <w:rFonts w:asciiTheme="majorBidi" w:hAnsiTheme="majorBidi" w:cstheme="majorBidi"/>
          <w:highlight w:val="lightGray"/>
          <w:lang w:val="en-GB"/>
        </w:rPr>
        <w:t xml:space="preserve">, as it </w:t>
      </w:r>
      <w:r w:rsidRPr="008C08EB">
        <w:rPr>
          <w:rFonts w:asciiTheme="majorBidi" w:hAnsiTheme="majorBidi" w:cstheme="majorBidi"/>
          <w:highlight w:val="lightGray"/>
          <w:lang w:val="en-GB"/>
        </w:rPr>
        <w:t xml:space="preserve">could be determined as verbal or non-verbal instructions and information that can help visitor in museums </w:t>
      </w:r>
      <w:r w:rsidRPr="008C08EB">
        <w:rPr>
          <w:rFonts w:asciiTheme="majorBidi" w:hAnsiTheme="majorBidi" w:cstheme="majorBidi"/>
          <w:highlight w:val="lightGray"/>
          <w:lang w:val="en-GB"/>
        </w:rPr>
        <w:fldChar w:fldCharType="begin"/>
      </w:r>
      <w:r w:rsidR="0031781D" w:rsidRPr="008C08EB">
        <w:rPr>
          <w:rFonts w:asciiTheme="majorBidi" w:hAnsiTheme="majorBidi" w:cstheme="majorBidi"/>
          <w:highlight w:val="lightGray"/>
          <w:lang w:val="en-GB"/>
        </w:rPr>
        <w:instrText xml:space="preserve"> ADDIN EN.CITE &lt;EndNote&gt;&lt;Cite&gt;&lt;Author&gt;Fine&lt;/Author&gt;&lt;Year&gt;1985&lt;/Year&gt;&lt;RecNum&gt;586&lt;/RecNum&gt;&lt;DisplayText&gt;[4]&lt;/DisplayText&gt;&lt;record&gt;&lt;rec-number&gt;586&lt;/rec-number&gt;&lt;foreign-keys&gt;&lt;key app="EN" db-id="25rzxwaxpt2220ezaxox0r5q202fxr90r0vv" timestamp="1534714043"&gt;586&lt;/key&gt;&lt;/foreign-keys&gt;&lt;ref-type name="Journal Article"&gt;17&lt;/ref-type&gt;&lt;contributors&gt;&lt;authors&gt;&lt;author&gt;Fine, Elizabeth C&lt;/author&gt;&lt;author&gt;Speer, Jean Haskell&lt;/author&gt;&lt;/authors&gt;&lt;/contributors&gt;&lt;titles&gt;&lt;title&gt;Tour guide performances as sight sacralization&lt;/title&gt;&lt;secondary-title&gt;Annals of tourism research&lt;/secondary-title&gt;&lt;/titles&gt;&lt;periodical&gt;&lt;full-title&gt;Annals of Tourism Research&lt;/full-title&gt;&lt;/periodical&gt;&lt;pages&gt;73-95&lt;/pages&gt;&lt;volume&gt;12&lt;/volume&gt;&lt;number&gt;1&lt;/number&gt;&lt;dates&gt;&lt;year&gt;1985&lt;/year&gt;&lt;/dates&gt;&lt;isbn&gt;0160-7383&lt;/isbn&gt;&lt;urls&gt;&lt;/urls&gt;&lt;/record&gt;&lt;/Cite&gt;&lt;/EndNote&gt;</w:instrText>
      </w:r>
      <w:r w:rsidRPr="008C08EB">
        <w:rPr>
          <w:rFonts w:asciiTheme="majorBidi" w:hAnsiTheme="majorBidi" w:cstheme="majorBidi"/>
          <w:highlight w:val="lightGray"/>
          <w:lang w:val="en-GB"/>
        </w:rPr>
        <w:fldChar w:fldCharType="separate"/>
      </w:r>
      <w:r w:rsidR="0031781D" w:rsidRPr="008C08EB">
        <w:rPr>
          <w:rFonts w:asciiTheme="majorBidi" w:hAnsiTheme="majorBidi" w:cstheme="majorBidi"/>
          <w:highlight w:val="lightGray"/>
          <w:lang w:val="en-GB"/>
        </w:rPr>
        <w:t>[</w:t>
      </w:r>
      <w:hyperlink w:anchor="_ENREF_4" w:tooltip="Fine, 1985 #586" w:history="1">
        <w:r w:rsidR="00315323" w:rsidRPr="008C08EB">
          <w:rPr>
            <w:rFonts w:asciiTheme="majorBidi" w:hAnsiTheme="majorBidi" w:cstheme="majorBidi"/>
            <w:highlight w:val="lightGray"/>
            <w:lang w:val="en-GB"/>
          </w:rPr>
          <w:t>4</w:t>
        </w:r>
      </w:hyperlink>
      <w:r w:rsidR="0031781D" w:rsidRPr="008C08EB">
        <w:rPr>
          <w:rFonts w:asciiTheme="majorBidi" w:hAnsiTheme="majorBidi" w:cstheme="majorBidi"/>
          <w:highlight w:val="lightGray"/>
          <w:lang w:val="en-GB"/>
        </w:rPr>
        <w:t>]</w:t>
      </w:r>
      <w:r w:rsidRPr="008C08EB">
        <w:rPr>
          <w:rFonts w:asciiTheme="majorBidi" w:hAnsiTheme="majorBidi" w:cstheme="majorBidi"/>
          <w:highlight w:val="lightGray"/>
          <w:lang w:val="en-GB"/>
        </w:rPr>
        <w:fldChar w:fldCharType="end"/>
      </w:r>
      <w:r w:rsidRPr="008C08EB">
        <w:rPr>
          <w:rFonts w:asciiTheme="majorBidi" w:hAnsiTheme="majorBidi" w:cstheme="majorBidi"/>
          <w:highlight w:val="lightGray"/>
          <w:lang w:val="en-GB"/>
        </w:rPr>
        <w:t xml:space="preserve">. However, tour guide as a practical activity is an organized scenario has the ability to engage, amuse, educate and feed the visitor with required information in sensible path in museum. Moreover, it is considered an outstanding and enduring feature of museum visitor programme </w:t>
      </w:r>
      <w:r w:rsidRPr="008C08EB">
        <w:rPr>
          <w:rFonts w:asciiTheme="majorBidi" w:hAnsiTheme="majorBidi" w:cstheme="majorBidi"/>
          <w:highlight w:val="lightGray"/>
          <w:lang w:val="en-GB"/>
        </w:rPr>
        <w:fldChar w:fldCharType="begin"/>
      </w:r>
      <w:r w:rsidR="0031781D" w:rsidRPr="008C08EB">
        <w:rPr>
          <w:rFonts w:asciiTheme="majorBidi" w:hAnsiTheme="majorBidi" w:cstheme="majorBidi"/>
          <w:highlight w:val="lightGray"/>
          <w:lang w:val="en-GB"/>
        </w:rPr>
        <w:instrText xml:space="preserve"> ADDIN EN.CITE &lt;EndNote&gt;&lt;Cite&gt;&lt;Author&gt;Best&lt;/Author&gt;&lt;Year&gt;2012&lt;/Year&gt;&lt;RecNum&gt;167&lt;/RecNum&gt;&lt;DisplayText&gt;[5]&lt;/DisplayText&gt;&lt;record&gt;&lt;rec-number&gt;167&lt;/rec-number&gt;&lt;foreign-keys&gt;&lt;key app="EN" db-id="25rzxwaxpt2220ezaxox0r5q202fxr90r0vv" timestamp="1458843954"&gt;167&lt;/key&gt;&lt;/foreign-keys&gt;&lt;ref-type name="Journal Article"&gt;17&lt;/ref-type&gt;&lt;contributors&gt;&lt;authors&gt;&lt;author&gt;Best, Katie&lt;/author&gt;&lt;/authors&gt;&lt;/contributors&gt;&lt;titles&gt;&lt;title&gt;Making museum tours better: understanding what a guided tour really is and what a tour guide really does&lt;/title&gt;&lt;secondary-title&gt;Museum Management and Curatorship&lt;/secondary-title&gt;&lt;/titles&gt;&lt;periodical&gt;&lt;full-title&gt;Museum Management and Curatorship&lt;/full-title&gt;&lt;/periodical&gt;&lt;pages&gt;35-52&lt;/pages&gt;&lt;volume&gt;27&lt;/volume&gt;&lt;number&gt;1&lt;/number&gt;&lt;dates&gt;&lt;year&gt;2012&lt;/year&gt;&lt;/dates&gt;&lt;isbn&gt;0964-7775&lt;/isbn&gt;&lt;urls&gt;&lt;/urls&gt;&lt;/record&gt;&lt;/Cite&gt;&lt;/EndNote&gt;</w:instrText>
      </w:r>
      <w:r w:rsidRPr="008C08EB">
        <w:rPr>
          <w:rFonts w:asciiTheme="majorBidi" w:hAnsiTheme="majorBidi" w:cstheme="majorBidi"/>
          <w:highlight w:val="lightGray"/>
          <w:lang w:val="en-GB"/>
        </w:rPr>
        <w:fldChar w:fldCharType="separate"/>
      </w:r>
      <w:r w:rsidR="0031781D" w:rsidRPr="008C08EB">
        <w:rPr>
          <w:rFonts w:asciiTheme="majorBidi" w:hAnsiTheme="majorBidi" w:cstheme="majorBidi"/>
          <w:highlight w:val="lightGray"/>
          <w:lang w:val="en-GB"/>
        </w:rPr>
        <w:t>[</w:t>
      </w:r>
      <w:hyperlink w:anchor="_ENREF_5" w:tooltip="Best, 2012 #167" w:history="1">
        <w:r w:rsidR="00315323" w:rsidRPr="008C08EB">
          <w:rPr>
            <w:rFonts w:asciiTheme="majorBidi" w:hAnsiTheme="majorBidi" w:cstheme="majorBidi"/>
            <w:highlight w:val="lightGray"/>
            <w:lang w:val="en-GB"/>
          </w:rPr>
          <w:t>5</w:t>
        </w:r>
      </w:hyperlink>
      <w:r w:rsidR="0031781D" w:rsidRPr="008C08EB">
        <w:rPr>
          <w:rFonts w:asciiTheme="majorBidi" w:hAnsiTheme="majorBidi" w:cstheme="majorBidi"/>
          <w:highlight w:val="lightGray"/>
          <w:lang w:val="en-GB"/>
        </w:rPr>
        <w:t>]</w:t>
      </w:r>
      <w:r w:rsidRPr="008C08EB">
        <w:rPr>
          <w:rFonts w:asciiTheme="majorBidi" w:hAnsiTheme="majorBidi" w:cstheme="majorBidi"/>
          <w:highlight w:val="lightGray"/>
          <w:lang w:val="en-GB"/>
        </w:rPr>
        <w:fldChar w:fldCharType="end"/>
      </w:r>
      <w:r w:rsidRPr="008C08EB">
        <w:rPr>
          <w:rFonts w:asciiTheme="majorBidi" w:hAnsiTheme="majorBidi" w:cstheme="majorBidi"/>
          <w:highlight w:val="lightGray"/>
          <w:lang w:val="en-GB"/>
        </w:rPr>
        <w:t>.</w:t>
      </w:r>
      <w:r w:rsidR="004A2C1B" w:rsidRPr="008C08EB">
        <w:rPr>
          <w:rFonts w:asciiTheme="majorBidi" w:hAnsiTheme="majorBidi" w:cstheme="majorBidi"/>
          <w:highlight w:val="lightGray"/>
          <w:lang w:val="en-GB"/>
        </w:rPr>
        <w:t xml:space="preserve"> Comprehensively, </w:t>
      </w:r>
      <w:hyperlink w:anchor="_ENREF_6" w:tooltip="Cohen, 1985 #169" w:history="1">
        <w:r w:rsidR="004A2C1B" w:rsidRPr="008C08EB">
          <w:rPr>
            <w:rFonts w:asciiTheme="majorBidi" w:hAnsiTheme="majorBidi" w:cstheme="majorBidi"/>
            <w:highlight w:val="lightGray"/>
            <w:lang w:val="en-GB"/>
          </w:rPr>
          <w:t>some</w:t>
        </w:r>
      </w:hyperlink>
      <w:r w:rsidR="004A2C1B" w:rsidRPr="008C08EB">
        <w:rPr>
          <w:rFonts w:asciiTheme="majorBidi" w:hAnsiTheme="majorBidi" w:cstheme="majorBidi"/>
          <w:highlight w:val="lightGray"/>
          <w:lang w:val="en-GB"/>
        </w:rPr>
        <w:t xml:space="preserve"> key authors in the museum guidance domain emphasised the most prominent roles that the modern tour guide has to do. The first role is ‘Pathfinder’ which requires to lead visitors around the museum through a pre-planned route </w:t>
      </w:r>
      <w:r w:rsidR="004A2C1B" w:rsidRPr="008C08EB">
        <w:rPr>
          <w:rFonts w:asciiTheme="majorBidi" w:hAnsiTheme="majorBidi" w:cstheme="majorBidi"/>
          <w:highlight w:val="lightGray"/>
          <w:lang w:val="en-GB"/>
        </w:rPr>
        <w:fldChar w:fldCharType="begin"/>
      </w:r>
      <w:r w:rsidR="004A2C1B" w:rsidRPr="008C08EB">
        <w:rPr>
          <w:rFonts w:asciiTheme="majorBidi" w:hAnsiTheme="majorBidi" w:cstheme="majorBidi"/>
          <w:highlight w:val="lightGray"/>
          <w:lang w:val="en-GB"/>
        </w:rPr>
        <w:instrText xml:space="preserve"> ADDIN EN.CITE &lt;EndNote&gt;&lt;Cite&gt;&lt;Author&gt;Cohen&lt;/Author&gt;&lt;Year&gt;1985&lt;/Year&gt;&lt;RecNum&gt;169&lt;/RecNum&gt;&lt;DisplayText&gt;[6]&lt;/DisplayText&gt;&lt;record&gt;&lt;rec-number&gt;169&lt;/rec-number&gt;&lt;foreign-keys&gt;&lt;key app="EN" db-id="25rzxwaxpt2220ezaxox0r5q202fxr90r0vv" timestamp="1458851441"&gt;169&lt;/key&gt;&lt;/foreign-keys&gt;&lt;ref-type name="Journal Article"&gt;17&lt;/ref-type&gt;&lt;contributors&gt;&lt;authors&gt;&lt;author&gt;Cohen, Erik&lt;/author&gt;&lt;/authors&gt;&lt;/contributors&gt;&lt;titles&gt;&lt;title&gt;The tourist guide: The origins, structure and dynamics of a role&lt;/title&gt;&lt;secondary-title&gt;Annals of Tourism Research&lt;/secondary-title&gt;&lt;/titles&gt;&lt;periodical&gt;&lt;full-title&gt;Annals of Tourism Research&lt;/full-title&gt;&lt;/periodical&gt;&lt;pages&gt;5-29&lt;/pages&gt;&lt;volume&gt;12&lt;/volume&gt;&lt;number&gt;1&lt;/number&gt;&lt;keywords&gt;&lt;keyword&gt;Tourist guides&lt;/keyword&gt;&lt;keyword&gt;leadership&lt;/keyword&gt;&lt;keyword&gt;mediators&lt;/keyword&gt;&lt;keyword&gt;social roles&lt;/keyword&gt;&lt;keyword&gt;professionalization&lt;/keyword&gt;&lt;keyword&gt;communication&lt;/keyword&gt;&lt;keyword&gt;tourist system-clé&lt;/keyword&gt;&lt;keyword&gt;guide touristique&lt;/keyword&gt;&lt;keyword&gt;directiom-qualités de chef&lt;/keyword&gt;&lt;keyword&gt;médiateur&lt;/keyword&gt;&lt;keyword&gt;rôles sociaux&lt;/keyword&gt;&lt;keyword&gt;professionalisation&lt;/keyword&gt;&lt;keyword&gt;système touristique&lt;/keyword&gt;&lt;/keywords&gt;&lt;dates&gt;&lt;year&gt;1985&lt;/year&gt;&lt;pub-dates&gt;&lt;date&gt;//&lt;/date&gt;&lt;/pub-dates&gt;&lt;/dates&gt;&lt;isbn&gt;0160-7383&lt;/isbn&gt;&lt;urls&gt;&lt;related-urls&gt;&lt;url&gt;http://www.sciencedirect.com/science/article/pii/0160738385900374&lt;/url&gt;&lt;/related-urls&gt;&lt;/urls&gt;&lt;electronic-resource-num&gt;http://dx.doi.org/10.1016/0160-7383(85)90037-4&lt;/electronic-resource-num&gt;&lt;/record&gt;&lt;/Cite&gt;&lt;/EndNote&gt;</w:instrText>
      </w:r>
      <w:r w:rsidR="004A2C1B" w:rsidRPr="008C08EB">
        <w:rPr>
          <w:rFonts w:asciiTheme="majorBidi" w:hAnsiTheme="majorBidi" w:cstheme="majorBidi"/>
          <w:highlight w:val="lightGray"/>
          <w:lang w:val="en-GB"/>
        </w:rPr>
        <w:fldChar w:fldCharType="separate"/>
      </w:r>
      <w:r w:rsidR="004A2C1B" w:rsidRPr="008C08EB">
        <w:rPr>
          <w:rFonts w:asciiTheme="majorBidi" w:hAnsiTheme="majorBidi" w:cstheme="majorBidi"/>
          <w:highlight w:val="lightGray"/>
          <w:lang w:val="en-GB"/>
        </w:rPr>
        <w:t>[</w:t>
      </w:r>
      <w:hyperlink w:anchor="_ENREF_6" w:tooltip="Cohen, 1985 #169" w:history="1">
        <w:r w:rsidR="00315323" w:rsidRPr="008C08EB">
          <w:rPr>
            <w:rFonts w:asciiTheme="majorBidi" w:hAnsiTheme="majorBidi" w:cstheme="majorBidi"/>
            <w:highlight w:val="lightGray"/>
            <w:lang w:val="en-GB"/>
          </w:rPr>
          <w:t>6</w:t>
        </w:r>
      </w:hyperlink>
      <w:r w:rsidR="004A2C1B" w:rsidRPr="008C08EB">
        <w:rPr>
          <w:rFonts w:asciiTheme="majorBidi" w:hAnsiTheme="majorBidi" w:cstheme="majorBidi"/>
          <w:highlight w:val="lightGray"/>
          <w:lang w:val="en-GB"/>
        </w:rPr>
        <w:t>]</w:t>
      </w:r>
      <w:r w:rsidR="004A2C1B" w:rsidRPr="008C08EB">
        <w:rPr>
          <w:rFonts w:asciiTheme="majorBidi" w:hAnsiTheme="majorBidi" w:cstheme="majorBidi"/>
          <w:highlight w:val="lightGray"/>
          <w:lang w:val="en-GB"/>
        </w:rPr>
        <w:fldChar w:fldCharType="end"/>
      </w:r>
      <w:r w:rsidR="004A2C1B" w:rsidRPr="008C08EB">
        <w:rPr>
          <w:rFonts w:asciiTheme="majorBidi" w:hAnsiTheme="majorBidi" w:cstheme="majorBidi"/>
          <w:highlight w:val="lightGray"/>
          <w:lang w:val="en-GB"/>
        </w:rPr>
        <w:t xml:space="preserve">. The second role is ‘Mentor’ which provides information for visitors about the site </w:t>
      </w:r>
      <w:r w:rsidR="004A2C1B" w:rsidRPr="008C08EB">
        <w:rPr>
          <w:rFonts w:asciiTheme="majorBidi" w:hAnsiTheme="majorBidi" w:cstheme="majorBidi"/>
          <w:highlight w:val="lightGray"/>
          <w:lang w:val="en-GB"/>
        </w:rPr>
        <w:fldChar w:fldCharType="begin"/>
      </w:r>
      <w:r w:rsidR="004A2C1B" w:rsidRPr="008C08EB">
        <w:rPr>
          <w:rFonts w:asciiTheme="majorBidi" w:hAnsiTheme="majorBidi" w:cstheme="majorBidi"/>
          <w:highlight w:val="lightGray"/>
          <w:lang w:val="en-GB"/>
        </w:rPr>
        <w:instrText xml:space="preserve"> ADDIN EN.CITE &lt;EndNote&gt;&lt;Cite&gt;&lt;Author&gt;Cohen&lt;/Author&gt;&lt;Year&gt;1985&lt;/Year&gt;&lt;RecNum&gt;169&lt;/RecNum&gt;&lt;DisplayText&gt;[6]&lt;/DisplayText&gt;&lt;record&gt;&lt;rec-number&gt;169&lt;/rec-number&gt;&lt;foreign-keys&gt;&lt;key app="EN" db-id="25rzxwaxpt2220ezaxox0r5q202fxr90r0vv" timestamp="1458851441"&gt;169&lt;/key&gt;&lt;/foreign-keys&gt;&lt;ref-type name="Journal Article"&gt;17&lt;/ref-type&gt;&lt;contributors&gt;&lt;authors&gt;&lt;author&gt;Cohen, Erik&lt;/author&gt;&lt;/authors&gt;&lt;/contributors&gt;&lt;titles&gt;&lt;title&gt;The tourist guide: The origins, structure and dynamics of a role&lt;/title&gt;&lt;secondary-title&gt;Annals of Tourism Research&lt;/secondary-title&gt;&lt;/titles&gt;&lt;periodical&gt;&lt;full-title&gt;Annals of Tourism Research&lt;/full-title&gt;&lt;/periodical&gt;&lt;pages&gt;5-29&lt;/pages&gt;&lt;volume&gt;12&lt;/volume&gt;&lt;number&gt;1&lt;/number&gt;&lt;keywords&gt;&lt;keyword&gt;Tourist guides&lt;/keyword&gt;&lt;keyword&gt;leadership&lt;/keyword&gt;&lt;keyword&gt;mediators&lt;/keyword&gt;&lt;keyword&gt;social roles&lt;/keyword&gt;&lt;keyword&gt;professionalization&lt;/keyword&gt;&lt;keyword&gt;communication&lt;/keyword&gt;&lt;keyword&gt;tourist system-clé&lt;/keyword&gt;&lt;keyword&gt;guide touristique&lt;/keyword&gt;&lt;keyword&gt;directiom-qualités de chef&lt;/keyword&gt;&lt;keyword&gt;médiateur&lt;/keyword&gt;&lt;keyword&gt;rôles sociaux&lt;/keyword&gt;&lt;keyword&gt;professionalisation&lt;/keyword&gt;&lt;keyword&gt;système touristique&lt;/keyword&gt;&lt;/keywords&gt;&lt;dates&gt;&lt;year&gt;1985&lt;/year&gt;&lt;pub-dates&gt;&lt;date&gt;//&lt;/date&gt;&lt;/pub-dates&gt;&lt;/dates&gt;&lt;isbn&gt;0160-7383&lt;/isbn&gt;&lt;urls&gt;&lt;related-urls&gt;&lt;url&gt;http://www.sciencedirect.com/science/article/pii/0160738385900374&lt;/url&gt;&lt;/related-urls&gt;&lt;/urls&gt;&lt;electronic-resource-num&gt;http://dx.doi.org/10.1016/0160-7383(85)90037-4&lt;/electronic-resource-num&gt;&lt;/record&gt;&lt;/Cite&gt;&lt;/EndNote&gt;</w:instrText>
      </w:r>
      <w:r w:rsidR="004A2C1B" w:rsidRPr="008C08EB">
        <w:rPr>
          <w:rFonts w:asciiTheme="majorBidi" w:hAnsiTheme="majorBidi" w:cstheme="majorBidi"/>
          <w:highlight w:val="lightGray"/>
          <w:lang w:val="en-GB"/>
        </w:rPr>
        <w:fldChar w:fldCharType="separate"/>
      </w:r>
      <w:r w:rsidR="004A2C1B" w:rsidRPr="008C08EB">
        <w:rPr>
          <w:rFonts w:asciiTheme="majorBidi" w:hAnsiTheme="majorBidi" w:cstheme="majorBidi"/>
          <w:highlight w:val="lightGray"/>
          <w:lang w:val="en-GB"/>
        </w:rPr>
        <w:t>[</w:t>
      </w:r>
      <w:hyperlink w:anchor="_ENREF_6" w:tooltip="Cohen, 1985 #169" w:history="1">
        <w:r w:rsidR="00315323" w:rsidRPr="008C08EB">
          <w:rPr>
            <w:rFonts w:asciiTheme="majorBidi" w:hAnsiTheme="majorBidi" w:cstheme="majorBidi"/>
            <w:highlight w:val="lightGray"/>
            <w:lang w:val="en-GB"/>
          </w:rPr>
          <w:t>6</w:t>
        </w:r>
      </w:hyperlink>
      <w:r w:rsidR="004A2C1B" w:rsidRPr="008C08EB">
        <w:rPr>
          <w:rFonts w:asciiTheme="majorBidi" w:hAnsiTheme="majorBidi" w:cstheme="majorBidi"/>
          <w:highlight w:val="lightGray"/>
          <w:lang w:val="en-GB"/>
        </w:rPr>
        <w:t>]</w:t>
      </w:r>
      <w:r w:rsidR="004A2C1B" w:rsidRPr="008C08EB">
        <w:rPr>
          <w:rFonts w:asciiTheme="majorBidi" w:hAnsiTheme="majorBidi" w:cstheme="majorBidi"/>
          <w:highlight w:val="lightGray"/>
          <w:lang w:val="en-GB"/>
        </w:rPr>
        <w:fldChar w:fldCharType="end"/>
      </w:r>
      <w:r w:rsidR="004A2C1B" w:rsidRPr="008C08EB">
        <w:rPr>
          <w:rFonts w:asciiTheme="majorBidi" w:hAnsiTheme="majorBidi" w:cstheme="majorBidi"/>
          <w:highlight w:val="lightGray"/>
          <w:lang w:val="en-GB"/>
        </w:rPr>
        <w:t xml:space="preserve">. The third role is ‘Leadership’ which ensures the positive and beneficial interaction and also responsible for the social integration in the following group. Understanding the act of tour guiding as set of interactions between bodies reveals the inclusion of non-verbal aspects </w:t>
      </w:r>
      <w:r w:rsidR="004A2C1B" w:rsidRPr="008C08EB">
        <w:rPr>
          <w:rFonts w:asciiTheme="majorBidi" w:hAnsiTheme="majorBidi" w:cstheme="majorBidi"/>
          <w:highlight w:val="lightGray"/>
          <w:lang w:val="en-GB"/>
        </w:rPr>
        <w:fldChar w:fldCharType="begin"/>
      </w:r>
      <w:r w:rsidR="004A2C1B" w:rsidRPr="008C08EB">
        <w:rPr>
          <w:rFonts w:asciiTheme="majorBidi" w:hAnsiTheme="majorBidi" w:cstheme="majorBidi"/>
          <w:highlight w:val="lightGray"/>
          <w:lang w:val="en-GB"/>
        </w:rPr>
        <w:instrText xml:space="preserve"> ADDIN EN.CITE &lt;EndNote&gt;&lt;Cite&gt;&lt;Author&gt;Charles&lt;/Author&gt;&lt;Year&gt;1981&lt;/Year&gt;&lt;RecNum&gt;170&lt;/RecNum&gt;&lt;DisplayText&gt;[7]&lt;/DisplayText&gt;&lt;record&gt;&lt;rec-number&gt;170&lt;/rec-number&gt;&lt;foreign-keys&gt;&lt;key app="EN" db-id="25rzxwaxpt2220ezaxox0r5q202fxr90r0vv" timestamp="1458856067"&gt;170&lt;/key&gt;&lt;/foreign-keys&gt;&lt;ref-type name="Generic"&gt;13&lt;/ref-type&gt;&lt;contributors&gt;&lt;authors&gt;&lt;author&gt;Charles, GOODWIN&lt;/author&gt;&lt;/authors&gt;&lt;/contributors&gt;&lt;titles&gt;&lt;title&gt;Conversational organization: Interaction between speakers and hearers&lt;/title&gt;&lt;/titles&gt;&lt;dates&gt;&lt;year&gt;1981&lt;/year&gt;&lt;/dates&gt;&lt;publisher&gt;New York: Academic Press&lt;/publisher&gt;&lt;urls&gt;&lt;/urls&gt;&lt;/record&gt;&lt;/Cite&gt;&lt;/EndNote&gt;</w:instrText>
      </w:r>
      <w:r w:rsidR="004A2C1B" w:rsidRPr="008C08EB">
        <w:rPr>
          <w:rFonts w:asciiTheme="majorBidi" w:hAnsiTheme="majorBidi" w:cstheme="majorBidi"/>
          <w:highlight w:val="lightGray"/>
          <w:lang w:val="en-GB"/>
        </w:rPr>
        <w:fldChar w:fldCharType="separate"/>
      </w:r>
      <w:r w:rsidR="004A2C1B" w:rsidRPr="008C08EB">
        <w:rPr>
          <w:rFonts w:asciiTheme="majorBidi" w:hAnsiTheme="majorBidi" w:cstheme="majorBidi"/>
          <w:highlight w:val="lightGray"/>
          <w:lang w:val="en-GB"/>
        </w:rPr>
        <w:t>[</w:t>
      </w:r>
      <w:hyperlink w:anchor="_ENREF_7" w:tooltip="Charles, 1981 #170" w:history="1">
        <w:r w:rsidR="00315323" w:rsidRPr="008C08EB">
          <w:rPr>
            <w:rFonts w:asciiTheme="majorBidi" w:hAnsiTheme="majorBidi" w:cstheme="majorBidi"/>
            <w:highlight w:val="lightGray"/>
            <w:lang w:val="en-GB"/>
          </w:rPr>
          <w:t>7</w:t>
        </w:r>
      </w:hyperlink>
      <w:r w:rsidR="004A2C1B" w:rsidRPr="008C08EB">
        <w:rPr>
          <w:rFonts w:asciiTheme="majorBidi" w:hAnsiTheme="majorBidi" w:cstheme="majorBidi"/>
          <w:highlight w:val="lightGray"/>
          <w:lang w:val="en-GB"/>
        </w:rPr>
        <w:t>]</w:t>
      </w:r>
      <w:r w:rsidR="004A2C1B" w:rsidRPr="008C08EB">
        <w:rPr>
          <w:rFonts w:asciiTheme="majorBidi" w:hAnsiTheme="majorBidi" w:cstheme="majorBidi"/>
          <w:highlight w:val="lightGray"/>
          <w:lang w:val="en-GB"/>
        </w:rPr>
        <w:fldChar w:fldCharType="end"/>
      </w:r>
      <w:r w:rsidR="004A2C1B" w:rsidRPr="008C08EB">
        <w:rPr>
          <w:rFonts w:asciiTheme="majorBidi" w:hAnsiTheme="majorBidi" w:cstheme="majorBidi"/>
          <w:highlight w:val="lightGray"/>
          <w:lang w:val="en-GB"/>
        </w:rPr>
        <w:t>.</w:t>
      </w:r>
      <w:r w:rsidR="00315323" w:rsidRPr="008C08EB">
        <w:rPr>
          <w:rFonts w:asciiTheme="majorBidi" w:hAnsiTheme="majorBidi" w:cstheme="majorBidi"/>
          <w:highlight w:val="lightGray"/>
          <w:lang w:val="en-GB"/>
        </w:rPr>
        <w:t xml:space="preserve"> </w:t>
      </w:r>
      <w:r w:rsidR="00315323" w:rsidRPr="008C08EB">
        <w:rPr>
          <w:rFonts w:asciiTheme="majorBidi" w:hAnsiTheme="majorBidi" w:cstheme="majorBidi"/>
          <w:highlight w:val="lightGray"/>
          <w:lang w:val="en-GB"/>
        </w:rPr>
        <w:lastRenderedPageBreak/>
        <w:t xml:space="preserve">The forth role </w:t>
      </w:r>
      <w:r w:rsidR="00315323" w:rsidRPr="008C08EB">
        <w:rPr>
          <w:rFonts w:asciiTheme="majorBidi" w:hAnsiTheme="majorBidi" w:cstheme="majorBidi"/>
          <w:highlight w:val="lightGray"/>
          <w:lang w:val="en-GB"/>
        </w:rPr>
        <w:t xml:space="preserve">is ‘teacher’ as the tour guide can educate visitors and this role is more beyond disseminating information </w:t>
      </w:r>
      <w:r w:rsidR="00315323" w:rsidRPr="008C08EB">
        <w:rPr>
          <w:rFonts w:asciiTheme="majorBidi" w:hAnsiTheme="majorBidi" w:cstheme="majorBidi"/>
          <w:szCs w:val="36"/>
          <w:highlight w:val="lightGray"/>
          <w:lang w:val="en-GB"/>
        </w:rPr>
        <w:fldChar w:fldCharType="begin"/>
      </w:r>
      <w:r w:rsidR="00315323" w:rsidRPr="008C08EB">
        <w:rPr>
          <w:rFonts w:asciiTheme="majorBidi" w:hAnsiTheme="majorBidi" w:cstheme="majorBidi"/>
          <w:szCs w:val="36"/>
          <w:highlight w:val="lightGray"/>
          <w:lang w:val="en-GB"/>
        </w:rPr>
        <w:instrText xml:space="preserve"> ADDIN EN.CITE &lt;EndNote&gt;&lt;Cite&gt;&lt;Author&gt;Fine&lt;/Author&gt;&lt;Year&gt;1985&lt;/Year&gt;&lt;RecNum&gt;173&lt;/RecNum&gt;&lt;DisplayText&gt;[4]&lt;/DisplayText&gt;&lt;record&gt;&lt;rec-number&gt;173&lt;/rec-number&gt;&lt;foreign-keys&gt;&lt;key app="EN" db-id="25rzxwaxpt2220ezaxox0r5q202fxr90r0vv" timestamp="1459290603"&gt;173&lt;/key&gt;&lt;/foreign-keys&gt;&lt;ref-type name="Journal Article"&gt;17&lt;/ref-type&gt;&lt;contributors&gt;&lt;authors&gt;&lt;author&gt;Fine, Elizabeth C&lt;/author&gt;&lt;author&gt;Speer, Jean Haskell&lt;/author&gt;&lt;/authors&gt;&lt;/contributors&gt;&lt;titles&gt;&lt;title&gt;Tour guide performances as sight sacralization&lt;/title&gt;&lt;secondary-title&gt;Annals of Tourism Research&lt;/secondary-title&gt;&lt;/titles&gt;&lt;periodical&gt;&lt;full-title&gt;Annals of Tourism Research&lt;/full-title&gt;&lt;/periodical&gt;&lt;pages&gt;73-95&lt;/pages&gt;&lt;volume&gt;12&lt;/volume&gt;&lt;number&gt;1&lt;/number&gt;&lt;dates&gt;&lt;year&gt;1985&lt;/year&gt;&lt;/dates&gt;&lt;isbn&gt;0160-7383&lt;/isbn&gt;&lt;urls&gt;&lt;/urls&gt;&lt;/record&gt;&lt;/Cite&gt;&lt;/EndNote&gt;</w:instrText>
      </w:r>
      <w:r w:rsidR="00315323" w:rsidRPr="008C08EB">
        <w:rPr>
          <w:rFonts w:asciiTheme="majorBidi" w:hAnsiTheme="majorBidi" w:cstheme="majorBidi"/>
          <w:szCs w:val="36"/>
          <w:highlight w:val="lightGray"/>
          <w:lang w:val="en-GB"/>
        </w:rPr>
        <w:fldChar w:fldCharType="separate"/>
      </w:r>
      <w:r w:rsidR="00315323" w:rsidRPr="008C08EB">
        <w:rPr>
          <w:rFonts w:asciiTheme="majorBidi" w:hAnsiTheme="majorBidi" w:cstheme="majorBidi"/>
          <w:szCs w:val="36"/>
          <w:highlight w:val="lightGray"/>
          <w:lang w:val="en-GB"/>
        </w:rPr>
        <w:t>[</w:t>
      </w:r>
      <w:hyperlink w:anchor="_ENREF_4" w:tooltip="Fine, 1985 #586" w:history="1">
        <w:r w:rsidR="00315323" w:rsidRPr="008C08EB">
          <w:rPr>
            <w:rFonts w:asciiTheme="majorBidi" w:hAnsiTheme="majorBidi" w:cstheme="majorBidi"/>
            <w:szCs w:val="36"/>
            <w:highlight w:val="lightGray"/>
            <w:lang w:val="en-GB"/>
          </w:rPr>
          <w:t>4</w:t>
        </w:r>
      </w:hyperlink>
      <w:r w:rsidR="00315323" w:rsidRPr="008C08EB">
        <w:rPr>
          <w:rFonts w:asciiTheme="majorBidi" w:hAnsiTheme="majorBidi" w:cstheme="majorBidi"/>
          <w:szCs w:val="36"/>
          <w:highlight w:val="lightGray"/>
          <w:lang w:val="en-GB"/>
        </w:rPr>
        <w:t>]</w:t>
      </w:r>
      <w:r w:rsidR="00315323" w:rsidRPr="008C08EB">
        <w:rPr>
          <w:rFonts w:asciiTheme="majorBidi" w:hAnsiTheme="majorBidi" w:cstheme="majorBidi"/>
          <w:szCs w:val="36"/>
          <w:highlight w:val="lightGray"/>
          <w:lang w:val="en-GB"/>
        </w:rPr>
        <w:fldChar w:fldCharType="end"/>
      </w:r>
      <w:r w:rsidR="00315323" w:rsidRPr="008C08EB">
        <w:rPr>
          <w:rFonts w:asciiTheme="majorBidi" w:hAnsiTheme="majorBidi" w:cstheme="majorBidi"/>
          <w:szCs w:val="36"/>
          <w:highlight w:val="lightGray"/>
          <w:lang w:val="en-GB"/>
        </w:rPr>
        <w:t>.</w:t>
      </w:r>
    </w:p>
    <w:p w14:paraId="58AAFFF6" w14:textId="7F03381D" w:rsidR="004A2C1B" w:rsidRPr="008C08EB" w:rsidRDefault="004A2C1B" w:rsidP="004A2C1B">
      <w:pPr>
        <w:pStyle w:val="MyPHDTEXT"/>
        <w:ind w:firstLine="0"/>
        <w:rPr>
          <w:highlight w:val="lightGray"/>
          <w:lang w:val="en-GB"/>
        </w:rPr>
      </w:pPr>
      <w:r w:rsidRPr="008C08EB">
        <w:rPr>
          <w:rFonts w:asciiTheme="majorBidi" w:hAnsiTheme="majorBidi" w:cstheme="majorBidi"/>
          <w:highlight w:val="lightGray"/>
          <w:lang w:val="en-GB"/>
        </w:rPr>
        <w:t xml:space="preserve">However, human guide is </w:t>
      </w:r>
      <w:r w:rsidR="001F5AC2" w:rsidRPr="008C08EB">
        <w:rPr>
          <w:rFonts w:asciiTheme="majorBidi" w:hAnsiTheme="majorBidi" w:cstheme="majorBidi"/>
          <w:highlight w:val="lightGray"/>
          <w:lang w:val="en-GB"/>
        </w:rPr>
        <w:t xml:space="preserve">one of the popular guiding methods in museums and it is </w:t>
      </w:r>
      <w:r w:rsidRPr="008C08EB">
        <w:rPr>
          <w:rFonts w:asciiTheme="majorBidi" w:hAnsiTheme="majorBidi" w:cstheme="majorBidi"/>
          <w:highlight w:val="lightGray"/>
          <w:lang w:val="en-GB"/>
        </w:rPr>
        <w:t xml:space="preserve">considered the best alternative to </w:t>
      </w:r>
      <w:r w:rsidR="001F5AC2" w:rsidRPr="008C08EB">
        <w:rPr>
          <w:rFonts w:asciiTheme="majorBidi" w:hAnsiTheme="majorBidi" w:cstheme="majorBidi"/>
          <w:highlight w:val="lightGray"/>
          <w:lang w:val="en-GB"/>
        </w:rPr>
        <w:t>apply</w:t>
      </w:r>
      <w:r w:rsidRPr="008C08EB">
        <w:rPr>
          <w:rFonts w:asciiTheme="majorBidi" w:hAnsiTheme="majorBidi" w:cstheme="majorBidi"/>
          <w:highlight w:val="lightGray"/>
          <w:lang w:val="en-GB"/>
        </w:rPr>
        <w:t xml:space="preserve"> the museum guide roles</w:t>
      </w:r>
      <w:r w:rsidR="001F5AC2" w:rsidRPr="008C08EB">
        <w:rPr>
          <w:rFonts w:asciiTheme="majorBidi" w:hAnsiTheme="majorBidi" w:cstheme="majorBidi"/>
          <w:highlight w:val="lightGray"/>
          <w:lang w:val="en-GB"/>
        </w:rPr>
        <w:t>,</w:t>
      </w:r>
      <w:r w:rsidRPr="008C08EB">
        <w:rPr>
          <w:rFonts w:asciiTheme="majorBidi" w:hAnsiTheme="majorBidi" w:cstheme="majorBidi"/>
          <w:highlight w:val="lightGray"/>
          <w:lang w:val="en-GB"/>
        </w:rPr>
        <w:t xml:space="preserve"> </w:t>
      </w:r>
      <w:r w:rsidR="001F5AC2" w:rsidRPr="008C08EB">
        <w:rPr>
          <w:rFonts w:asciiTheme="majorBidi" w:hAnsiTheme="majorBidi" w:cstheme="majorBidi"/>
          <w:highlight w:val="lightGray"/>
          <w:lang w:val="en-GB"/>
        </w:rPr>
        <w:t>it</w:t>
      </w:r>
      <w:r w:rsidRPr="008C08EB">
        <w:rPr>
          <w:rFonts w:asciiTheme="majorBidi" w:hAnsiTheme="majorBidi" w:cstheme="majorBidi"/>
          <w:highlight w:val="lightGray"/>
          <w:lang w:val="en-GB"/>
        </w:rPr>
        <w:t xml:space="preserve"> has negative aspects.</w:t>
      </w:r>
      <w:r w:rsidR="001F5AC2" w:rsidRPr="008C08EB">
        <w:rPr>
          <w:highlight w:val="lightGray"/>
          <w:lang w:val="en-GB"/>
        </w:rPr>
        <w:t xml:space="preserve"> </w:t>
      </w:r>
      <w:hyperlink w:anchor="_ENREF_8" w:tooltip="Mason, 2006 #176" w:history="1">
        <w:r w:rsidR="00315323" w:rsidRPr="008C08EB">
          <w:rPr>
            <w:rFonts w:asciiTheme="majorBidi" w:hAnsiTheme="majorBidi" w:cstheme="majorBidi"/>
            <w:highlight w:val="lightGray"/>
            <w:lang w:val="en-GB"/>
          </w:rPr>
          <w:fldChar w:fldCharType="begin"/>
        </w:r>
        <w:r w:rsidR="00315323" w:rsidRPr="008C08EB">
          <w:rPr>
            <w:rFonts w:asciiTheme="majorBidi" w:hAnsiTheme="majorBidi" w:cstheme="majorBidi"/>
            <w:highlight w:val="lightGray"/>
            <w:lang w:val="en-GB"/>
          </w:rPr>
          <w:instrText xml:space="preserve"> ADDIN EN.CITE &lt;EndNote&gt;&lt;Cite AuthorYear="1"&gt;&lt;Author&gt;Mason&lt;/Author&gt;&lt;Year&gt;2006&lt;/Year&gt;&lt;RecNum&gt;176&lt;/RecNum&gt;&lt;DisplayText&gt;Mason and McCarthy [8]&lt;/DisplayText&gt;&lt;record&gt;&lt;rec-number&gt;176&lt;/rec-number&gt;&lt;foreign-keys&gt;&lt;key app="EN" db-id="25rzxwaxpt2220ezaxox0r5q202fxr90r0vv" timestamp="1459550361"&gt;176&lt;/key&gt;&lt;/foreign-keys&gt;&lt;ref-type name="Journal Article"&gt;17&lt;/ref-type&gt;&lt;contributors&gt;&lt;authors&gt;&lt;author&gt;Mason, David DM&lt;/author&gt;&lt;author&gt;McCarthy, Conal&lt;/author&gt;&lt;/authors&gt;&lt;/contributors&gt;&lt;titles&gt;&lt;title&gt;‘The feeling of exclusion’: Young peoples’ perceptions of art galleries&lt;/title&gt;&lt;secondary-title&gt;Museum Management and Curatorship&lt;/secondary-title&gt;&lt;/titles&gt;&lt;periodical&gt;&lt;full-title&gt;Museum Management and Curatorship&lt;/full-title&gt;&lt;/periodical&gt;&lt;pages&gt;20-31&lt;/pages&gt;&lt;volume&gt;21&lt;/volume&gt;&lt;number&gt;1&lt;/number&gt;&lt;dates&gt;&lt;year&gt;2006&lt;/year&gt;&lt;/dates&gt;&lt;isbn&gt;0964-7775&lt;/isbn&gt;&lt;urls&gt;&lt;/urls&gt;&lt;/record&gt;&lt;/Cite&gt;&lt;/EndNote&gt;</w:instrText>
        </w:r>
        <w:r w:rsidR="00315323" w:rsidRPr="008C08EB">
          <w:rPr>
            <w:rFonts w:asciiTheme="majorBidi" w:hAnsiTheme="majorBidi" w:cstheme="majorBidi"/>
            <w:highlight w:val="lightGray"/>
            <w:lang w:val="en-GB"/>
          </w:rPr>
          <w:fldChar w:fldCharType="separate"/>
        </w:r>
        <w:r w:rsidR="00315323" w:rsidRPr="008C08EB">
          <w:rPr>
            <w:rFonts w:asciiTheme="majorBidi" w:hAnsiTheme="majorBidi" w:cstheme="majorBidi"/>
            <w:highlight w:val="lightGray"/>
            <w:lang w:val="en-GB"/>
          </w:rPr>
          <w:t>Mason and McCarthy [8]</w:t>
        </w:r>
        <w:r w:rsidR="00315323" w:rsidRPr="008C08EB">
          <w:rPr>
            <w:rFonts w:asciiTheme="majorBidi" w:hAnsiTheme="majorBidi" w:cstheme="majorBidi"/>
            <w:highlight w:val="lightGray"/>
            <w:lang w:val="en-GB"/>
          </w:rPr>
          <w:fldChar w:fldCharType="end"/>
        </w:r>
      </w:hyperlink>
      <w:r w:rsidR="001F5AC2" w:rsidRPr="008C08EB">
        <w:rPr>
          <w:rFonts w:asciiTheme="majorBidi" w:hAnsiTheme="majorBidi" w:cstheme="majorBidi"/>
          <w:highlight w:val="lightGray"/>
          <w:lang w:val="en-GB"/>
        </w:rPr>
        <w:t xml:space="preserve"> stated that young audiences consider the human guiding method is boring and somehow instructional and educational. The young generation prefer interactive ways which are derived from their evolving educational systems </w:t>
      </w:r>
      <w:r w:rsidR="001F5AC2" w:rsidRPr="008C08EB">
        <w:rPr>
          <w:rFonts w:asciiTheme="majorBidi" w:hAnsiTheme="majorBidi" w:cstheme="majorBidi"/>
          <w:highlight w:val="lightGray"/>
          <w:lang w:val="en-GB"/>
        </w:rPr>
        <w:fldChar w:fldCharType="begin"/>
      </w:r>
      <w:r w:rsidR="001F5AC2" w:rsidRPr="008C08EB">
        <w:rPr>
          <w:rFonts w:asciiTheme="majorBidi" w:hAnsiTheme="majorBidi" w:cstheme="majorBidi"/>
          <w:highlight w:val="lightGray"/>
          <w:lang w:val="en-GB"/>
        </w:rPr>
        <w:instrText xml:space="preserve"> ADDIN EN.CITE &lt;EndNote&gt;&lt;Cite&gt;&lt;Author&gt;Best&lt;/Author&gt;&lt;Year&gt;2012&lt;/Year&gt;&lt;RecNum&gt;167&lt;/RecNum&gt;&lt;DisplayText&gt;[5]&lt;/DisplayText&gt;&lt;record&gt;&lt;rec-number&gt;167&lt;/rec-number&gt;&lt;foreign-keys&gt;&lt;key app="EN" db-id="25rzxwaxpt2220ezaxox0r5q202fxr90r0vv" timestamp="1458843954"&gt;167&lt;/key&gt;&lt;/foreign-keys&gt;&lt;ref-type name="Journal Article"&gt;17&lt;/ref-type&gt;&lt;contributors&gt;&lt;authors&gt;&lt;author&gt;Best, Katie&lt;/author&gt;&lt;/authors&gt;&lt;/contributors&gt;&lt;titles&gt;&lt;title&gt;Making museum tours better: understanding what a guided tour really is and what a tour guide really does&lt;/title&gt;&lt;secondary-title&gt;Museum Management and Curatorship&lt;/secondary-title&gt;&lt;/titles&gt;&lt;periodical&gt;&lt;full-title&gt;Museum Management and Curatorship&lt;/full-title&gt;&lt;/periodical&gt;&lt;pages&gt;35-52&lt;/pages&gt;&lt;volume&gt;27&lt;/volume&gt;&lt;number&gt;1&lt;/number&gt;&lt;dates&gt;&lt;year&gt;2012&lt;/year&gt;&lt;/dates&gt;&lt;isbn&gt;0964-7775&lt;/isbn&gt;&lt;urls&gt;&lt;/urls&gt;&lt;/record&gt;&lt;/Cite&gt;&lt;/EndNote&gt;</w:instrText>
      </w:r>
      <w:r w:rsidR="001F5AC2" w:rsidRPr="008C08EB">
        <w:rPr>
          <w:rFonts w:asciiTheme="majorBidi" w:hAnsiTheme="majorBidi" w:cstheme="majorBidi"/>
          <w:highlight w:val="lightGray"/>
          <w:lang w:val="en-GB"/>
        </w:rPr>
        <w:fldChar w:fldCharType="separate"/>
      </w:r>
      <w:r w:rsidR="001F5AC2" w:rsidRPr="008C08EB">
        <w:rPr>
          <w:rFonts w:asciiTheme="majorBidi" w:hAnsiTheme="majorBidi" w:cstheme="majorBidi"/>
          <w:highlight w:val="lightGray"/>
          <w:lang w:val="en-GB"/>
        </w:rPr>
        <w:t>[</w:t>
      </w:r>
      <w:hyperlink w:anchor="_ENREF_5" w:tooltip="Best, 2012 #167" w:history="1">
        <w:r w:rsidR="00315323" w:rsidRPr="008C08EB">
          <w:rPr>
            <w:rFonts w:asciiTheme="majorBidi" w:hAnsiTheme="majorBidi" w:cstheme="majorBidi"/>
            <w:highlight w:val="lightGray"/>
            <w:lang w:val="en-GB"/>
          </w:rPr>
          <w:t>5</w:t>
        </w:r>
      </w:hyperlink>
      <w:r w:rsidR="001F5AC2" w:rsidRPr="008C08EB">
        <w:rPr>
          <w:rFonts w:asciiTheme="majorBidi" w:hAnsiTheme="majorBidi" w:cstheme="majorBidi"/>
          <w:highlight w:val="lightGray"/>
          <w:lang w:val="en-GB"/>
        </w:rPr>
        <w:t>]</w:t>
      </w:r>
      <w:r w:rsidR="001F5AC2" w:rsidRPr="008C08EB">
        <w:rPr>
          <w:rFonts w:asciiTheme="majorBidi" w:hAnsiTheme="majorBidi" w:cstheme="majorBidi"/>
          <w:highlight w:val="lightGray"/>
          <w:lang w:val="en-GB"/>
        </w:rPr>
        <w:fldChar w:fldCharType="end"/>
      </w:r>
      <w:r w:rsidR="001F5AC2" w:rsidRPr="008C08EB">
        <w:rPr>
          <w:rFonts w:asciiTheme="majorBidi" w:hAnsiTheme="majorBidi" w:cstheme="majorBidi"/>
          <w:highlight w:val="lightGray"/>
          <w:lang w:val="en-GB"/>
        </w:rPr>
        <w:t xml:space="preserve">. </w:t>
      </w:r>
      <w:hyperlink w:anchor="_ENREF_9" w:tooltip="Jamison, 2002 #155" w:history="1">
        <w:r w:rsidR="00315323" w:rsidRPr="008C08EB">
          <w:rPr>
            <w:rFonts w:asciiTheme="majorBidi" w:hAnsiTheme="majorBidi" w:cstheme="majorBidi"/>
            <w:highlight w:val="lightGray"/>
            <w:lang w:val="en-GB"/>
          </w:rPr>
          <w:fldChar w:fldCharType="begin"/>
        </w:r>
        <w:r w:rsidR="00315323" w:rsidRPr="008C08EB">
          <w:rPr>
            <w:rFonts w:asciiTheme="majorBidi" w:hAnsiTheme="majorBidi" w:cstheme="majorBidi"/>
            <w:highlight w:val="lightGray"/>
            <w:lang w:val="en-GB"/>
          </w:rPr>
          <w:instrText xml:space="preserve"> ADDIN EN.CITE &lt;EndNote&gt;&lt;Cite AuthorYear="1"&gt;&lt;Author&gt;Jamison&lt;/Author&gt;&lt;Year&gt;2002&lt;/Year&gt;&lt;RecNum&gt;155&lt;/RecNum&gt;&lt;DisplayText&gt;Jamison, DeVries [9]&lt;/DisplayText&gt;&lt;record&gt;&lt;rec-number&gt;155&lt;/rec-number&gt;&lt;foreign-keys&gt;&lt;key app="EN" db-id="25rzxwaxpt2220ezaxox0r5q202fxr90r0vv" timestamp="1458667133"&gt;155&lt;/key&gt;&lt;/foreign-keys&gt;&lt;ref-type name="Generic"&gt;13&lt;/ref-type&gt;&lt;contributors&gt;&lt;authors&gt;&lt;author&gt;Jamison, Scott R&lt;/author&gt;&lt;author&gt;DeVries, Derek R&lt;/author&gt;&lt;author&gt;Jamison, Richard L&lt;/author&gt;&lt;/authors&gt;&lt;/contributors&gt;&lt;titles&gt;&lt;title&gt;Automated touring information systems and methods&lt;/title&gt;&lt;/titles&gt;&lt;dates&gt;&lt;year&gt;2002&lt;/year&gt;&lt;/dates&gt;&lt;publisher&gt;Google Patents&lt;/publisher&gt;&lt;urls&gt;&lt;/urls&gt;&lt;/record&gt;&lt;/Cite&gt;&lt;/EndNote&gt;</w:instrText>
        </w:r>
        <w:r w:rsidR="00315323" w:rsidRPr="008C08EB">
          <w:rPr>
            <w:rFonts w:asciiTheme="majorBidi" w:hAnsiTheme="majorBidi" w:cstheme="majorBidi"/>
            <w:highlight w:val="lightGray"/>
            <w:lang w:val="en-GB"/>
          </w:rPr>
          <w:fldChar w:fldCharType="separate"/>
        </w:r>
        <w:r w:rsidR="00315323" w:rsidRPr="008C08EB">
          <w:rPr>
            <w:rFonts w:asciiTheme="majorBidi" w:hAnsiTheme="majorBidi" w:cstheme="majorBidi"/>
            <w:highlight w:val="lightGray"/>
            <w:lang w:val="en-GB"/>
          </w:rPr>
          <w:t>Jamison, DeVries [9]</w:t>
        </w:r>
        <w:r w:rsidR="00315323" w:rsidRPr="008C08EB">
          <w:rPr>
            <w:rFonts w:asciiTheme="majorBidi" w:hAnsiTheme="majorBidi" w:cstheme="majorBidi"/>
            <w:highlight w:val="lightGray"/>
            <w:lang w:val="en-GB"/>
          </w:rPr>
          <w:fldChar w:fldCharType="end"/>
        </w:r>
      </w:hyperlink>
      <w:r w:rsidR="001F5AC2" w:rsidRPr="008C08EB">
        <w:rPr>
          <w:rFonts w:asciiTheme="majorBidi" w:hAnsiTheme="majorBidi" w:cstheme="majorBidi"/>
          <w:highlight w:val="lightGray"/>
          <w:lang w:val="en-GB"/>
        </w:rPr>
        <w:t xml:space="preserve"> state</w:t>
      </w:r>
      <w:r w:rsidR="008D6607" w:rsidRPr="008C08EB">
        <w:rPr>
          <w:rFonts w:asciiTheme="majorBidi" w:hAnsiTheme="majorBidi" w:cstheme="majorBidi"/>
          <w:highlight w:val="lightGray"/>
          <w:lang w:val="en-GB"/>
        </w:rPr>
        <w:t>d</w:t>
      </w:r>
      <w:r w:rsidR="001F5AC2" w:rsidRPr="008C08EB">
        <w:rPr>
          <w:rFonts w:asciiTheme="majorBidi" w:hAnsiTheme="majorBidi" w:cstheme="majorBidi"/>
          <w:highlight w:val="lightGray"/>
          <w:lang w:val="en-GB"/>
        </w:rPr>
        <w:t xml:space="preserve"> two situations that could be the human tour guide is not preferable: if the visitor desires to explore certain places which differ to the tour guide’s route. The second situation is when the visitor contradicts with the tour guide’s bias regarding the targeted information. Furthermore, a scholar claims that human guidance cannot conduct a consistent level of performance as human guides varies in their presentation</w:t>
      </w:r>
      <w:r w:rsidR="008D6607" w:rsidRPr="008C08EB">
        <w:rPr>
          <w:rFonts w:asciiTheme="majorBidi" w:hAnsiTheme="majorBidi" w:cstheme="majorBidi"/>
          <w:highlight w:val="lightGray"/>
          <w:lang w:val="en-GB"/>
        </w:rPr>
        <w:t>s in terms of</w:t>
      </w:r>
      <w:r w:rsidR="001F5AC2" w:rsidRPr="008C08EB">
        <w:rPr>
          <w:rFonts w:asciiTheme="majorBidi" w:hAnsiTheme="majorBidi" w:cstheme="majorBidi"/>
          <w:highlight w:val="lightGray"/>
          <w:lang w:val="en-GB"/>
        </w:rPr>
        <w:t xml:space="preserve"> </w:t>
      </w:r>
      <w:r w:rsidR="008D6607" w:rsidRPr="008C08EB">
        <w:rPr>
          <w:rFonts w:asciiTheme="majorBidi" w:hAnsiTheme="majorBidi" w:cstheme="majorBidi"/>
          <w:highlight w:val="lightGray"/>
          <w:lang w:val="en-GB"/>
        </w:rPr>
        <w:t>the context and skills</w:t>
      </w:r>
      <w:r w:rsidR="001F5AC2" w:rsidRPr="008C08EB">
        <w:rPr>
          <w:rFonts w:asciiTheme="majorBidi" w:hAnsiTheme="majorBidi" w:cstheme="majorBidi"/>
          <w:highlight w:val="lightGray"/>
          <w:lang w:val="en-GB"/>
        </w:rPr>
        <w:t xml:space="preserve">, which would influence the whole tour program </w:t>
      </w:r>
      <w:r w:rsidR="001F5AC2" w:rsidRPr="008C08EB">
        <w:rPr>
          <w:rFonts w:asciiTheme="majorBidi" w:hAnsiTheme="majorBidi" w:cstheme="majorBidi"/>
          <w:highlight w:val="lightGray"/>
          <w:lang w:val="en-GB"/>
        </w:rPr>
        <w:fldChar w:fldCharType="begin"/>
      </w:r>
      <w:r w:rsidR="001F5AC2" w:rsidRPr="008C08EB">
        <w:rPr>
          <w:rFonts w:asciiTheme="majorBidi" w:hAnsiTheme="majorBidi" w:cstheme="majorBidi"/>
          <w:highlight w:val="lightGray"/>
          <w:lang w:val="en-GB"/>
        </w:rPr>
        <w:instrText xml:space="preserve"> ADDIN EN.CITE &lt;EndNote&gt;&lt;Cite&gt;&lt;Author&gt;McLoughlin&lt;/Author&gt;&lt;Year&gt;2007&lt;/Year&gt;&lt;RecNum&gt;161&lt;/RecNum&gt;&lt;DisplayText&gt;[10]&lt;/DisplayText&gt;&lt;record&gt;&lt;rec-number&gt;161&lt;/rec-number&gt;&lt;foreign-keys&gt;&lt;key app="EN" db-id="25rzxwaxpt2220ezaxox0r5q202fxr90r0vv" timestamp="1458682334"&gt;161&lt;/key&gt;&lt;/foreign-keys&gt;&lt;ref-type name="Journal Article"&gt;17&lt;/ref-type&gt;&lt;contributors&gt;&lt;authors&gt;&lt;author&gt;McLoughlin, Jim&lt;/author&gt;&lt;author&gt;Kaminski, Jaime&lt;/author&gt;&lt;author&gt;Sodagar, Babak&lt;/author&gt;&lt;/authors&gt;&lt;/contributors&gt;&lt;titles&gt;&lt;title&gt;3 Modelling the impact of technology on the heritage sector: Conceptualisation, implementation, and measurement&lt;/title&gt;&lt;secondary-title&gt;Technology strategy, management and socio-economic impact&lt;/secondary-title&gt;&lt;/titles&gt;&lt;periodical&gt;&lt;full-title&gt;Technology strategy, management and socio-economic impact&lt;/full-title&gt;&lt;/periodical&gt;&lt;pages&gt;51&lt;/pages&gt;&lt;dates&gt;&lt;year&gt;2007&lt;/year&gt;&lt;/dates&gt;&lt;urls&gt;&lt;/urls&gt;&lt;/record&gt;&lt;/Cite&gt;&lt;/EndNote&gt;</w:instrText>
      </w:r>
      <w:r w:rsidR="001F5AC2" w:rsidRPr="008C08EB">
        <w:rPr>
          <w:rFonts w:asciiTheme="majorBidi" w:hAnsiTheme="majorBidi" w:cstheme="majorBidi"/>
          <w:highlight w:val="lightGray"/>
          <w:lang w:val="en-GB"/>
        </w:rPr>
        <w:fldChar w:fldCharType="separate"/>
      </w:r>
      <w:r w:rsidR="001F5AC2" w:rsidRPr="008C08EB">
        <w:rPr>
          <w:rFonts w:asciiTheme="majorBidi" w:hAnsiTheme="majorBidi" w:cstheme="majorBidi"/>
          <w:highlight w:val="lightGray"/>
          <w:lang w:val="en-GB"/>
        </w:rPr>
        <w:t>[</w:t>
      </w:r>
      <w:hyperlink w:anchor="_ENREF_10" w:tooltip="McLoughlin, 2007 #161" w:history="1">
        <w:r w:rsidR="00315323" w:rsidRPr="008C08EB">
          <w:rPr>
            <w:rFonts w:asciiTheme="majorBidi" w:hAnsiTheme="majorBidi" w:cstheme="majorBidi"/>
            <w:highlight w:val="lightGray"/>
            <w:lang w:val="en-GB"/>
          </w:rPr>
          <w:t>10</w:t>
        </w:r>
      </w:hyperlink>
      <w:r w:rsidR="001F5AC2" w:rsidRPr="008C08EB">
        <w:rPr>
          <w:rFonts w:asciiTheme="majorBidi" w:hAnsiTheme="majorBidi" w:cstheme="majorBidi"/>
          <w:highlight w:val="lightGray"/>
          <w:lang w:val="en-GB"/>
        </w:rPr>
        <w:t>]</w:t>
      </w:r>
      <w:r w:rsidR="001F5AC2" w:rsidRPr="008C08EB">
        <w:rPr>
          <w:rFonts w:asciiTheme="majorBidi" w:hAnsiTheme="majorBidi" w:cstheme="majorBidi"/>
          <w:highlight w:val="lightGray"/>
          <w:lang w:val="en-GB"/>
        </w:rPr>
        <w:fldChar w:fldCharType="end"/>
      </w:r>
      <w:r w:rsidR="001F5AC2" w:rsidRPr="008C08EB">
        <w:rPr>
          <w:rFonts w:asciiTheme="majorBidi" w:hAnsiTheme="majorBidi" w:cstheme="majorBidi"/>
          <w:highlight w:val="lightGray"/>
          <w:lang w:val="en-GB"/>
        </w:rPr>
        <w:t>.</w:t>
      </w:r>
      <w:r w:rsidR="008D6607" w:rsidRPr="008C08EB">
        <w:rPr>
          <w:rFonts w:asciiTheme="majorBidi" w:hAnsiTheme="majorBidi" w:cstheme="majorBidi"/>
          <w:highlight w:val="lightGray"/>
          <w:lang w:val="en-GB"/>
        </w:rPr>
        <w:t xml:space="preserve"> Also, the way of interpreting the information dispensed could be provided according to the tour guide’s perspectives and beliefs </w:t>
      </w:r>
      <w:r w:rsidR="008D6607" w:rsidRPr="008C08EB">
        <w:rPr>
          <w:rFonts w:asciiTheme="majorBidi" w:hAnsiTheme="majorBidi" w:cstheme="majorBidi"/>
          <w:highlight w:val="lightGray"/>
          <w:lang w:val="en-GB"/>
        </w:rPr>
        <w:fldChar w:fldCharType="begin"/>
      </w:r>
      <w:r w:rsidR="008D6607" w:rsidRPr="008C08EB">
        <w:rPr>
          <w:rFonts w:asciiTheme="majorBidi" w:hAnsiTheme="majorBidi" w:cstheme="majorBidi"/>
          <w:highlight w:val="lightGray"/>
          <w:lang w:val="en-GB"/>
        </w:rPr>
        <w:instrText xml:space="preserve"> ADDIN EN.CITE &lt;EndNote&gt;&lt;Cite&gt;&lt;Author&gt;Jamison&lt;/Author&gt;&lt;Year&gt;2002&lt;/Year&gt;&lt;RecNum&gt;155&lt;/RecNum&gt;&lt;DisplayText&gt;[9]&lt;/DisplayText&gt;&lt;record&gt;&lt;rec-number&gt;155&lt;/rec-number&gt;&lt;foreign-keys&gt;&lt;key app="EN" db-id="25rzxwaxpt2220ezaxox0r5q202fxr90r0vv" timestamp="1458667133"&gt;155&lt;/key&gt;&lt;/foreign-keys&gt;&lt;ref-type name="Generic"&gt;13&lt;/ref-type&gt;&lt;contributors&gt;&lt;authors&gt;&lt;author&gt;Jamison, Scott R&lt;/author&gt;&lt;author&gt;DeVries, Derek R&lt;/author&gt;&lt;author&gt;Jamison, Richard L&lt;/author&gt;&lt;/authors&gt;&lt;/contributors&gt;&lt;titles&gt;&lt;title&gt;Automated touring information systems and methods&lt;/title&gt;&lt;/titles&gt;&lt;dates&gt;&lt;year&gt;2002&lt;/year&gt;&lt;/dates&gt;&lt;publisher&gt;Google Patents&lt;/publisher&gt;&lt;urls&gt;&lt;/urls&gt;&lt;/record&gt;&lt;/Cite&gt;&lt;/EndNote&gt;</w:instrText>
      </w:r>
      <w:r w:rsidR="008D6607" w:rsidRPr="008C08EB">
        <w:rPr>
          <w:rFonts w:asciiTheme="majorBidi" w:hAnsiTheme="majorBidi" w:cstheme="majorBidi"/>
          <w:highlight w:val="lightGray"/>
          <w:lang w:val="en-GB"/>
        </w:rPr>
        <w:fldChar w:fldCharType="separate"/>
      </w:r>
      <w:r w:rsidR="008D6607" w:rsidRPr="008C08EB">
        <w:rPr>
          <w:rFonts w:asciiTheme="majorBidi" w:hAnsiTheme="majorBidi" w:cstheme="majorBidi"/>
          <w:highlight w:val="lightGray"/>
          <w:lang w:val="en-GB"/>
        </w:rPr>
        <w:t>[</w:t>
      </w:r>
      <w:hyperlink w:anchor="_ENREF_9" w:tooltip="Jamison, 2002 #155" w:history="1">
        <w:r w:rsidR="00315323" w:rsidRPr="008C08EB">
          <w:rPr>
            <w:rFonts w:asciiTheme="majorBidi" w:hAnsiTheme="majorBidi" w:cstheme="majorBidi"/>
            <w:highlight w:val="lightGray"/>
            <w:lang w:val="en-GB"/>
          </w:rPr>
          <w:t>9</w:t>
        </w:r>
      </w:hyperlink>
      <w:r w:rsidR="008D6607" w:rsidRPr="008C08EB">
        <w:rPr>
          <w:rFonts w:asciiTheme="majorBidi" w:hAnsiTheme="majorBidi" w:cstheme="majorBidi"/>
          <w:highlight w:val="lightGray"/>
          <w:lang w:val="en-GB"/>
        </w:rPr>
        <w:t>]</w:t>
      </w:r>
      <w:r w:rsidR="008D6607" w:rsidRPr="008C08EB">
        <w:rPr>
          <w:rFonts w:asciiTheme="majorBidi" w:hAnsiTheme="majorBidi" w:cstheme="majorBidi"/>
          <w:highlight w:val="lightGray"/>
          <w:lang w:val="en-GB"/>
        </w:rPr>
        <w:fldChar w:fldCharType="end"/>
      </w:r>
      <w:r w:rsidR="008D6607" w:rsidRPr="008C08EB">
        <w:rPr>
          <w:rFonts w:asciiTheme="majorBidi" w:hAnsiTheme="majorBidi" w:cstheme="majorBidi"/>
          <w:highlight w:val="lightGray"/>
          <w:lang w:val="en-GB"/>
        </w:rPr>
        <w:t>.</w:t>
      </w:r>
    </w:p>
    <w:p w14:paraId="01AEDCD5" w14:textId="5312947D" w:rsidR="00014170" w:rsidRPr="008C08EB" w:rsidRDefault="008D6607" w:rsidP="008D6607">
      <w:pPr>
        <w:pStyle w:val="MyPHDTEXT"/>
        <w:ind w:firstLine="0"/>
        <w:rPr>
          <w:rFonts w:asciiTheme="majorBidi" w:hAnsiTheme="majorBidi" w:cstheme="majorBidi"/>
          <w:lang w:val="en-GB"/>
        </w:rPr>
      </w:pPr>
      <w:r w:rsidRPr="008C08EB">
        <w:rPr>
          <w:rFonts w:asciiTheme="majorBidi" w:hAnsiTheme="majorBidi" w:cstheme="majorBidi"/>
          <w:highlight w:val="lightGray"/>
          <w:lang w:val="en-GB"/>
        </w:rPr>
        <w:t xml:space="preserve">Therefore, providing an alternative guide that is able to overcome the addressed problems and provide information </w:t>
      </w:r>
      <w:r w:rsidR="00AB274D" w:rsidRPr="008C08EB">
        <w:rPr>
          <w:rFonts w:asciiTheme="majorBidi" w:hAnsiTheme="majorBidi" w:cstheme="majorBidi"/>
          <w:highlight w:val="lightGray"/>
          <w:lang w:val="en-GB"/>
        </w:rPr>
        <w:t>with</w:t>
      </w:r>
      <w:r w:rsidRPr="008C08EB">
        <w:rPr>
          <w:rFonts w:asciiTheme="majorBidi" w:hAnsiTheme="majorBidi" w:cstheme="majorBidi"/>
          <w:highlight w:val="lightGray"/>
          <w:lang w:val="en-GB"/>
        </w:rPr>
        <w:t xml:space="preserve"> entertain</w:t>
      </w:r>
      <w:r w:rsidR="00AB274D" w:rsidRPr="008C08EB">
        <w:rPr>
          <w:rFonts w:asciiTheme="majorBidi" w:hAnsiTheme="majorBidi" w:cstheme="majorBidi"/>
          <w:highlight w:val="lightGray"/>
          <w:lang w:val="en-GB"/>
        </w:rPr>
        <w:t>ing</w:t>
      </w:r>
      <w:r w:rsidRPr="008C08EB">
        <w:rPr>
          <w:rFonts w:asciiTheme="majorBidi" w:hAnsiTheme="majorBidi" w:cstheme="majorBidi"/>
          <w:highlight w:val="lightGray"/>
          <w:lang w:val="en-GB"/>
        </w:rPr>
        <w:t xml:space="preserve"> visitor</w:t>
      </w:r>
      <w:r w:rsidR="00AB274D" w:rsidRPr="008C08EB">
        <w:rPr>
          <w:rFonts w:asciiTheme="majorBidi" w:hAnsiTheme="majorBidi" w:cstheme="majorBidi"/>
          <w:highlight w:val="lightGray"/>
          <w:lang w:val="en-GB"/>
        </w:rPr>
        <w:t>s</w:t>
      </w:r>
      <w:r w:rsidRPr="008C08EB">
        <w:rPr>
          <w:rFonts w:asciiTheme="majorBidi" w:hAnsiTheme="majorBidi" w:cstheme="majorBidi"/>
          <w:highlight w:val="lightGray"/>
          <w:lang w:val="en-GB"/>
        </w:rPr>
        <w:t xml:space="preserve"> </w:t>
      </w:r>
      <w:r w:rsidR="00AB274D" w:rsidRPr="008C08EB">
        <w:rPr>
          <w:rFonts w:asciiTheme="majorBidi" w:hAnsiTheme="majorBidi" w:cstheme="majorBidi"/>
          <w:highlight w:val="lightGray"/>
          <w:lang w:val="en-GB"/>
        </w:rPr>
        <w:t>would be</w:t>
      </w:r>
      <w:r w:rsidRPr="008C08EB">
        <w:rPr>
          <w:rFonts w:asciiTheme="majorBidi" w:hAnsiTheme="majorBidi" w:cstheme="majorBidi"/>
          <w:highlight w:val="lightGray"/>
          <w:lang w:val="en-GB"/>
        </w:rPr>
        <w:t xml:space="preserve"> a promising solution. In addition, o</w:t>
      </w:r>
      <w:r w:rsidR="001F5AC2" w:rsidRPr="008C08EB">
        <w:rPr>
          <w:rFonts w:asciiTheme="majorBidi" w:hAnsiTheme="majorBidi" w:cstheme="majorBidi"/>
          <w:highlight w:val="lightGray"/>
          <w:lang w:val="en-GB"/>
        </w:rPr>
        <w:t>ther</w:t>
      </w:r>
      <w:r w:rsidRPr="008C08EB">
        <w:rPr>
          <w:rFonts w:asciiTheme="majorBidi" w:hAnsiTheme="majorBidi" w:cstheme="majorBidi"/>
          <w:highlight w:val="lightGray"/>
          <w:lang w:val="en-GB"/>
        </w:rPr>
        <w:t xml:space="preserve"> scholars</w:t>
      </w:r>
      <w:r w:rsidR="001F5AC2" w:rsidRPr="008C08EB">
        <w:rPr>
          <w:rFonts w:asciiTheme="majorBidi" w:hAnsiTheme="majorBidi" w:cstheme="majorBidi"/>
          <w:highlight w:val="lightGray"/>
          <w:lang w:val="en-GB"/>
        </w:rPr>
        <w:t xml:space="preserve"> considered the digital multimedia guides can show the ‘On demand tour guide’ </w:t>
      </w:r>
      <w:r w:rsidR="001F5AC2" w:rsidRPr="008C08EB">
        <w:rPr>
          <w:rFonts w:asciiTheme="majorBidi" w:hAnsiTheme="majorBidi" w:cstheme="majorBidi"/>
          <w:highlight w:val="lightGray"/>
          <w:lang w:val="en-GB"/>
        </w:rPr>
        <w:fldChar w:fldCharType="begin"/>
      </w:r>
      <w:r w:rsidR="001F5AC2" w:rsidRPr="008C08EB">
        <w:rPr>
          <w:rFonts w:asciiTheme="majorBidi" w:hAnsiTheme="majorBidi" w:cstheme="majorBidi"/>
          <w:highlight w:val="lightGray"/>
          <w:lang w:val="en-GB"/>
        </w:rPr>
        <w:instrText xml:space="preserve"> ADDIN EN.CITE &lt;EndNote&gt;&lt;Cite&gt;&lt;Author&gt;Ghiani&lt;/Author&gt;&lt;Year&gt;2009&lt;/Year&gt;&lt;RecNum&gt;162&lt;/RecNum&gt;&lt;DisplayText&gt;[9, 11]&lt;/DisplayText&gt;&lt;record&gt;&lt;rec-number&gt;162&lt;/rec-number&gt;&lt;foreign-keys&gt;&lt;key app="EN" db-id="25rzxwaxpt2220ezaxox0r5q202fxr90r0vv" timestamp="1458833951"&gt;162&lt;/key&gt;&lt;/foreign-keys&gt;&lt;ref-type name="Journal Article"&gt;17&lt;/ref-type&gt;&lt;contributors&gt;&lt;authors&gt;&lt;author&gt;Ghiani, Giuseppe&lt;/author&gt;&lt;author&gt;Paternò, Fabio&lt;/author&gt;&lt;author&gt;Santoro, Carmen&lt;/author&gt;&lt;author&gt;Spano, Lucio Davide&lt;/author&gt;&lt;/authors&gt;&lt;/contributors&gt;&lt;titles&gt;&lt;title&gt;UbiCicero: A location-aware, multi-device museum guide&lt;/title&gt;&lt;secondary-title&gt;Interacting with Computers&lt;/secondary-title&gt;&lt;/titles&gt;&lt;periodical&gt;&lt;full-title&gt;Interacting with Computers&lt;/full-title&gt;&lt;/periodical&gt;&lt;pages&gt;288-303&lt;/pages&gt;&lt;volume&gt;21&lt;/volume&gt;&lt;number&gt;4&lt;/number&gt;&lt;dates&gt;&lt;year&gt;2009&lt;/year&gt;&lt;pub-dates&gt;&lt;date&gt;August 1, 2009&lt;/date&gt;&lt;/pub-dates&gt;&lt;/dates&gt;&lt;urls&gt;&lt;related-urls&gt;&lt;url&gt;http://iwc.oxfordjournals.org/content/21/4/288.abstract&lt;/url&gt;&lt;/related-urls&gt;&lt;/urls&gt;&lt;electronic-resource-num&gt;10.1016/j.intcom.2009.06.001&lt;/electronic-resource-num&gt;&lt;/record&gt;&lt;/Cite&gt;&lt;Cite&gt;&lt;Author&gt;Jamison&lt;/Author&gt;&lt;Year&gt;2002&lt;/Year&gt;&lt;RecNum&gt;155&lt;/RecNum&gt;&lt;record&gt;&lt;rec-number&gt;155&lt;/rec-number&gt;&lt;foreign-keys&gt;&lt;key app="EN" db-id="25rzxwaxpt2220ezaxox0r5q202fxr90r0vv" timestamp="1458667133"&gt;155&lt;/key&gt;&lt;/foreign-keys&gt;&lt;ref-type name="Generic"&gt;13&lt;/ref-type&gt;&lt;contributors&gt;&lt;authors&gt;&lt;author&gt;Jamison, Scott R&lt;/author&gt;&lt;author&gt;DeVries, Derek R&lt;/author&gt;&lt;author&gt;Jamison, Richard L&lt;/author&gt;&lt;/authors&gt;&lt;/contributors&gt;&lt;titles&gt;&lt;title&gt;Automated touring information systems and methods&lt;/title&gt;&lt;/titles&gt;&lt;dates&gt;&lt;year&gt;2002&lt;/year&gt;&lt;/dates&gt;&lt;publisher&gt;Google Patents&lt;/publisher&gt;&lt;urls&gt;&lt;/urls&gt;&lt;/record&gt;&lt;/Cite&gt;&lt;/EndNote&gt;</w:instrText>
      </w:r>
      <w:r w:rsidR="001F5AC2" w:rsidRPr="008C08EB">
        <w:rPr>
          <w:rFonts w:asciiTheme="majorBidi" w:hAnsiTheme="majorBidi" w:cstheme="majorBidi"/>
          <w:highlight w:val="lightGray"/>
          <w:lang w:val="en-GB"/>
        </w:rPr>
        <w:fldChar w:fldCharType="separate"/>
      </w:r>
      <w:r w:rsidR="001F5AC2" w:rsidRPr="008C08EB">
        <w:rPr>
          <w:rFonts w:asciiTheme="majorBidi" w:hAnsiTheme="majorBidi" w:cstheme="majorBidi"/>
          <w:highlight w:val="lightGray"/>
          <w:lang w:val="en-GB"/>
        </w:rPr>
        <w:t>[</w:t>
      </w:r>
      <w:hyperlink w:anchor="_ENREF_9" w:tooltip="Jamison, 2002 #155" w:history="1">
        <w:r w:rsidR="00315323" w:rsidRPr="008C08EB">
          <w:rPr>
            <w:rFonts w:asciiTheme="majorBidi" w:hAnsiTheme="majorBidi" w:cstheme="majorBidi"/>
            <w:highlight w:val="lightGray"/>
            <w:lang w:val="en-GB"/>
          </w:rPr>
          <w:t>9</w:t>
        </w:r>
      </w:hyperlink>
      <w:r w:rsidR="001F5AC2" w:rsidRPr="008C08EB">
        <w:rPr>
          <w:rFonts w:asciiTheme="majorBidi" w:hAnsiTheme="majorBidi" w:cstheme="majorBidi"/>
          <w:highlight w:val="lightGray"/>
          <w:lang w:val="en-GB"/>
        </w:rPr>
        <w:t xml:space="preserve">, </w:t>
      </w:r>
      <w:hyperlink w:anchor="_ENREF_11" w:tooltip="Ghiani, 2009 #162" w:history="1">
        <w:r w:rsidR="00315323" w:rsidRPr="008C08EB">
          <w:rPr>
            <w:rFonts w:asciiTheme="majorBidi" w:hAnsiTheme="majorBidi" w:cstheme="majorBidi"/>
            <w:highlight w:val="lightGray"/>
            <w:lang w:val="en-GB"/>
          </w:rPr>
          <w:t>11</w:t>
        </w:r>
      </w:hyperlink>
      <w:r w:rsidR="001F5AC2" w:rsidRPr="008C08EB">
        <w:rPr>
          <w:rFonts w:asciiTheme="majorBidi" w:hAnsiTheme="majorBidi" w:cstheme="majorBidi"/>
          <w:highlight w:val="lightGray"/>
          <w:lang w:val="en-GB"/>
        </w:rPr>
        <w:t>]</w:t>
      </w:r>
      <w:r w:rsidR="001F5AC2" w:rsidRPr="008C08EB">
        <w:rPr>
          <w:rFonts w:asciiTheme="majorBidi" w:hAnsiTheme="majorBidi" w:cstheme="majorBidi"/>
          <w:highlight w:val="lightGray"/>
          <w:lang w:val="en-GB"/>
        </w:rPr>
        <w:fldChar w:fldCharType="end"/>
      </w:r>
      <w:r w:rsidR="001F5AC2" w:rsidRPr="008C08EB">
        <w:rPr>
          <w:rFonts w:asciiTheme="majorBidi" w:hAnsiTheme="majorBidi" w:cstheme="majorBidi"/>
          <w:highlight w:val="lightGray"/>
          <w:lang w:val="en-GB"/>
        </w:rPr>
        <w:t xml:space="preserve"> that can deliver personalised information for the tour in conjunction with providing information about the objects besides narrated stories</w:t>
      </w:r>
      <w:commentRangeStart w:id="2"/>
      <w:r w:rsidR="001F5AC2" w:rsidRPr="008C08EB">
        <w:rPr>
          <w:rFonts w:asciiTheme="majorBidi" w:hAnsiTheme="majorBidi" w:cstheme="majorBidi"/>
          <w:highlight w:val="lightGray"/>
          <w:lang w:val="en-GB"/>
        </w:rPr>
        <w:t>.</w:t>
      </w:r>
      <w:commentRangeEnd w:id="2"/>
      <w:r w:rsidR="00487809" w:rsidRPr="008C08EB">
        <w:rPr>
          <w:rStyle w:val="CommentReference"/>
          <w:rFonts w:ascii="Times New Roman" w:hAnsi="Times New Roman" w:cstheme="minorBidi"/>
          <w:lang w:val="en-GB"/>
        </w:rPr>
        <w:commentReference w:id="2"/>
      </w:r>
    </w:p>
    <w:p w14:paraId="10535BF7" w14:textId="69A3DC5A" w:rsidR="00F61B4A" w:rsidRPr="008C08EB" w:rsidRDefault="006F3B91" w:rsidP="002F15E0">
      <w:pPr>
        <w:pStyle w:val="Heading1"/>
      </w:pPr>
      <w:r w:rsidRPr="008C08EB">
        <w:t>1.</w:t>
      </w:r>
      <w:r w:rsidR="00014170" w:rsidRPr="008C08EB">
        <w:t>2</w:t>
      </w:r>
      <w:r w:rsidRPr="008C08EB">
        <w:t xml:space="preserve"> </w:t>
      </w:r>
      <w:r w:rsidR="00F61B4A" w:rsidRPr="008C08EB">
        <w:t xml:space="preserve">Evolution of Immersive </w:t>
      </w:r>
      <w:r w:rsidR="00DC5B2B" w:rsidRPr="008C08EB">
        <w:t xml:space="preserve">Systems in </w:t>
      </w:r>
      <w:r w:rsidR="00F61B4A" w:rsidRPr="008C08EB">
        <w:t>Museums</w:t>
      </w:r>
    </w:p>
    <w:p w14:paraId="0BECA284" w14:textId="670683A6" w:rsidR="00FD7510" w:rsidRPr="008C08EB" w:rsidRDefault="00913C92" w:rsidP="00B827F2">
      <w:pPr>
        <w:spacing w:line="276" w:lineRule="auto"/>
        <w:jc w:val="lowKashida"/>
        <w:rPr>
          <w:rFonts w:asciiTheme="majorBidi" w:hAnsiTheme="majorBidi" w:cstheme="majorBidi"/>
        </w:rPr>
      </w:pPr>
      <w:r w:rsidRPr="008C08EB">
        <w:rPr>
          <w:rFonts w:asciiTheme="majorBidi" w:hAnsiTheme="majorBidi" w:cstheme="majorBidi"/>
        </w:rPr>
        <w:t>T</w:t>
      </w:r>
      <w:r w:rsidR="007D018E" w:rsidRPr="008C08EB">
        <w:rPr>
          <w:rFonts w:asciiTheme="majorBidi" w:hAnsiTheme="majorBidi" w:cstheme="majorBidi"/>
        </w:rPr>
        <w:t>he</w:t>
      </w:r>
      <w:r w:rsidRPr="008C08EB">
        <w:rPr>
          <w:rFonts w:asciiTheme="majorBidi" w:hAnsiTheme="majorBidi" w:cstheme="majorBidi"/>
        </w:rPr>
        <w:t xml:space="preserve"> conventional museum experience relies</w:t>
      </w:r>
      <w:r w:rsidR="007D018E" w:rsidRPr="008C08EB">
        <w:rPr>
          <w:rFonts w:asciiTheme="majorBidi" w:hAnsiTheme="majorBidi" w:cstheme="majorBidi"/>
        </w:rPr>
        <w:t xml:space="preserve"> on displaying artefacts</w:t>
      </w:r>
      <w:r w:rsidRPr="008C08EB">
        <w:rPr>
          <w:rFonts w:asciiTheme="majorBidi" w:hAnsiTheme="majorBidi" w:cstheme="majorBidi"/>
        </w:rPr>
        <w:t xml:space="preserve"> in a particular order</w:t>
      </w:r>
      <w:r w:rsidR="007D018E" w:rsidRPr="008C08EB">
        <w:rPr>
          <w:rFonts w:asciiTheme="majorBidi" w:hAnsiTheme="majorBidi" w:cstheme="majorBidi"/>
        </w:rPr>
        <w:t xml:space="preserve"> to </w:t>
      </w:r>
      <w:r w:rsidRPr="008C08EB">
        <w:rPr>
          <w:rFonts w:asciiTheme="majorBidi" w:hAnsiTheme="majorBidi" w:cstheme="majorBidi"/>
        </w:rPr>
        <w:t>control and display visitor</w:t>
      </w:r>
      <w:r w:rsidR="007D018E" w:rsidRPr="008C08EB">
        <w:rPr>
          <w:rFonts w:asciiTheme="majorBidi" w:hAnsiTheme="majorBidi" w:cstheme="majorBidi"/>
        </w:rPr>
        <w:t xml:space="preserve"> information. </w:t>
      </w:r>
      <w:r w:rsidR="00A61E05" w:rsidRPr="008C08EB">
        <w:rPr>
          <w:rFonts w:asciiTheme="majorBidi" w:hAnsiTheme="majorBidi" w:cstheme="majorBidi"/>
        </w:rPr>
        <w:t xml:space="preserve">These studies </w:t>
      </w:r>
      <w:r w:rsidRPr="008C08EB">
        <w:rPr>
          <w:rFonts w:asciiTheme="majorBidi" w:hAnsiTheme="majorBidi" w:cstheme="majorBidi"/>
        </w:rPr>
        <w:t>indicate</w:t>
      </w:r>
      <w:r w:rsidR="00A61E05" w:rsidRPr="008C08EB">
        <w:rPr>
          <w:rFonts w:asciiTheme="majorBidi" w:hAnsiTheme="majorBidi" w:cstheme="majorBidi"/>
        </w:rPr>
        <w:t xml:space="preserve"> that</w:t>
      </w:r>
      <w:r w:rsidRPr="008C08EB">
        <w:rPr>
          <w:rFonts w:asciiTheme="majorBidi" w:hAnsiTheme="majorBidi" w:cstheme="majorBidi"/>
        </w:rPr>
        <w:t xml:space="preserve"> the traditional</w:t>
      </w:r>
      <w:r w:rsidR="007D018E" w:rsidRPr="008C08EB">
        <w:rPr>
          <w:rFonts w:asciiTheme="majorBidi" w:hAnsiTheme="majorBidi" w:cstheme="majorBidi"/>
        </w:rPr>
        <w:t xml:space="preserve"> </w:t>
      </w:r>
      <w:r w:rsidRPr="008C08EB">
        <w:rPr>
          <w:rFonts w:asciiTheme="majorBidi" w:hAnsiTheme="majorBidi" w:cstheme="majorBidi"/>
        </w:rPr>
        <w:t>museum environment</w:t>
      </w:r>
      <w:r w:rsidR="00DC33BB" w:rsidRPr="008C08EB">
        <w:rPr>
          <w:rFonts w:asciiTheme="majorBidi" w:hAnsiTheme="majorBidi" w:cstheme="majorBidi"/>
        </w:rPr>
        <w:t xml:space="preserve"> does not fully</w:t>
      </w:r>
      <w:r w:rsidR="007D018E" w:rsidRPr="008C08EB">
        <w:rPr>
          <w:rFonts w:asciiTheme="majorBidi" w:hAnsiTheme="majorBidi" w:cstheme="majorBidi"/>
        </w:rPr>
        <w:t xml:space="preserve"> satisfy </w:t>
      </w:r>
      <w:r w:rsidR="00DC33BB" w:rsidRPr="008C08EB">
        <w:rPr>
          <w:rFonts w:asciiTheme="majorBidi" w:hAnsiTheme="majorBidi" w:cstheme="majorBidi"/>
        </w:rPr>
        <w:t xml:space="preserve">the expectations of the modern museum visitor </w:t>
      </w:r>
      <w:r w:rsidR="00A61E05"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Choi&lt;/Author&gt;&lt;Year&gt;2017&lt;/Year&gt;&lt;RecNum&gt;388&lt;/RecNum&gt;&lt;DisplayText&gt;[12]&lt;/DisplayText&gt;&lt;record&gt;&lt;rec-number&gt;388&lt;/rec-number&gt;&lt;foreign-keys&gt;&lt;key app="EN" db-id="25rzxwaxpt2220ezaxox0r5q202fxr90r0vv" timestamp="1515865101"&gt;388&lt;/key&gt;&lt;/foreign-keys&gt;&lt;ref-type name="Journal Article"&gt;17&lt;/ref-type&gt;&lt;contributors&gt;&lt;authors&gt;&lt;author&gt;Choi, Hee-soo&lt;/author&gt;&lt;author&gt;Kim, Sang-heon&lt;/author&gt;&lt;/authors&gt;&lt;/contributors&gt;&lt;titles&gt;&lt;title&gt;A content service deployment plan for metaverse museum exhibitions—Centering on the combination of beacons and HMDs&lt;/title&gt;&lt;secondary-title&gt;International Journal of Information Management&lt;/secondary-title&gt;&lt;/titles&gt;&lt;periodical&gt;&lt;full-title&gt;International Journal of Information Management&lt;/full-title&gt;&lt;/periodical&gt;&lt;pages&gt;1519-1527&lt;/pages&gt;&lt;volume&gt;37&lt;/volume&gt;&lt;number&gt;1&lt;/number&gt;&lt;dates&gt;&lt;year&gt;2017&lt;/year&gt;&lt;/dates&gt;&lt;isbn&gt;0268-4012&lt;/isbn&gt;&lt;urls&gt;&lt;/urls&gt;&lt;/record&gt;&lt;/Cite&gt;&lt;/EndNote&gt;</w:instrText>
      </w:r>
      <w:r w:rsidR="00A61E05" w:rsidRPr="008C08EB">
        <w:rPr>
          <w:rFonts w:asciiTheme="majorBidi" w:hAnsiTheme="majorBidi" w:cstheme="majorBidi"/>
        </w:rPr>
        <w:fldChar w:fldCharType="separate"/>
      </w:r>
      <w:r w:rsidR="001F5AC2" w:rsidRPr="008C08EB">
        <w:rPr>
          <w:rFonts w:asciiTheme="majorBidi" w:hAnsiTheme="majorBidi" w:cstheme="majorBidi"/>
        </w:rPr>
        <w:t>[</w:t>
      </w:r>
      <w:hyperlink w:anchor="_ENREF_12" w:tooltip="Choi, 2017 #388" w:history="1">
        <w:r w:rsidR="00315323" w:rsidRPr="008C08EB">
          <w:rPr>
            <w:rFonts w:asciiTheme="majorBidi" w:hAnsiTheme="majorBidi" w:cstheme="majorBidi"/>
          </w:rPr>
          <w:t>12</w:t>
        </w:r>
      </w:hyperlink>
      <w:r w:rsidR="001F5AC2" w:rsidRPr="008C08EB">
        <w:rPr>
          <w:rFonts w:asciiTheme="majorBidi" w:hAnsiTheme="majorBidi" w:cstheme="majorBidi"/>
        </w:rPr>
        <w:t>]</w:t>
      </w:r>
      <w:r w:rsidR="00A61E05" w:rsidRPr="008C08EB">
        <w:rPr>
          <w:rFonts w:asciiTheme="majorBidi" w:hAnsiTheme="majorBidi" w:cstheme="majorBidi"/>
        </w:rPr>
        <w:fldChar w:fldCharType="end"/>
      </w:r>
      <w:r w:rsidR="007D018E" w:rsidRPr="008C08EB">
        <w:rPr>
          <w:rFonts w:asciiTheme="majorBidi" w:hAnsiTheme="majorBidi" w:cstheme="majorBidi"/>
        </w:rPr>
        <w:t xml:space="preserve">. </w:t>
      </w:r>
      <w:r w:rsidR="00DC33BB" w:rsidRPr="008C08EB">
        <w:rPr>
          <w:rFonts w:asciiTheme="majorBidi" w:hAnsiTheme="majorBidi" w:cstheme="majorBidi"/>
        </w:rPr>
        <w:t xml:space="preserve">To modernise and enhance the typical museum experience the exhibits, stories and artefacts are required to be accessible to all types of visitors </w:t>
      </w:r>
      <w:r w:rsidR="00DE558C"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Hooper-Greenhill&lt;/Author&gt;&lt;Year&gt;1999&lt;/Year&gt;&lt;RecNum&gt;177&lt;/RecNum&gt;&lt;DisplayText&gt;[13]&lt;/DisplayText&gt;&lt;record&gt;&lt;rec-number&gt;177&lt;/rec-number&gt;&lt;foreign-keys&gt;&lt;key app="EN" db-id="25rzxwaxpt2220ezaxox0r5q202fxr90r0vv" timestamp="1459776914"&gt;177&lt;/key&gt;&lt;/foreign-keys&gt;&lt;ref-type name="Book"&gt;6&lt;/ref-type&gt;&lt;contributors&gt;&lt;authors&gt;&lt;author&gt;Hooper-Greenhill, E.&lt;/author&gt;&lt;/authors&gt;&lt;/contributors&gt;&lt;titles&gt;&lt;title&gt;The Educational Role of the Museum&lt;/title&gt;&lt;/titles&gt;&lt;dates&gt;&lt;year&gt;1999&lt;/year&gt;&lt;/dates&gt;&lt;publisher&gt;Routledge&lt;/publisher&gt;&lt;isbn&gt;9780415198264&lt;/isbn&gt;&lt;urls&gt;&lt;related-urls&gt;&lt;url&gt;https://books.google.co.uk/books?id=-3_9K-TcPiwC&lt;/url&gt;&lt;/related-urls&gt;&lt;/urls&gt;&lt;/record&gt;&lt;/Cite&gt;&lt;/EndNote&gt;</w:instrText>
      </w:r>
      <w:r w:rsidR="00DE558C" w:rsidRPr="008C08EB">
        <w:rPr>
          <w:rFonts w:asciiTheme="majorBidi" w:hAnsiTheme="majorBidi" w:cstheme="majorBidi"/>
        </w:rPr>
        <w:fldChar w:fldCharType="separate"/>
      </w:r>
      <w:r w:rsidR="001F5AC2" w:rsidRPr="008C08EB">
        <w:rPr>
          <w:rFonts w:asciiTheme="majorBidi" w:hAnsiTheme="majorBidi" w:cstheme="majorBidi"/>
        </w:rPr>
        <w:t>[</w:t>
      </w:r>
      <w:hyperlink w:anchor="_ENREF_13" w:tooltip="Hooper-Greenhill, 1999 #177" w:history="1">
        <w:r w:rsidR="00315323" w:rsidRPr="008C08EB">
          <w:rPr>
            <w:rFonts w:asciiTheme="majorBidi" w:hAnsiTheme="majorBidi" w:cstheme="majorBidi"/>
          </w:rPr>
          <w:t>13</w:t>
        </w:r>
      </w:hyperlink>
      <w:r w:rsidR="001F5AC2" w:rsidRPr="008C08EB">
        <w:rPr>
          <w:rFonts w:asciiTheme="majorBidi" w:hAnsiTheme="majorBidi" w:cstheme="majorBidi"/>
        </w:rPr>
        <w:t>]</w:t>
      </w:r>
      <w:r w:rsidR="00DE558C" w:rsidRPr="008C08EB">
        <w:rPr>
          <w:rFonts w:asciiTheme="majorBidi" w:hAnsiTheme="majorBidi" w:cstheme="majorBidi"/>
        </w:rPr>
        <w:fldChar w:fldCharType="end"/>
      </w:r>
      <w:r w:rsidR="00DE558C" w:rsidRPr="008C08EB">
        <w:rPr>
          <w:rFonts w:asciiTheme="majorBidi" w:hAnsiTheme="majorBidi" w:cstheme="majorBidi"/>
        </w:rPr>
        <w:t xml:space="preserve"> </w:t>
      </w:r>
      <w:r w:rsidR="00DE558C" w:rsidRPr="008C08EB">
        <w:rPr>
          <w:rFonts w:asciiTheme="majorBidi" w:hAnsiTheme="majorBidi" w:cstheme="majorBidi"/>
        </w:rPr>
        <w:fldChar w:fldCharType="begin"/>
      </w:r>
      <w:r w:rsidR="0031781D" w:rsidRPr="008C08EB">
        <w:rPr>
          <w:rFonts w:asciiTheme="majorBidi" w:hAnsiTheme="majorBidi" w:cstheme="majorBidi"/>
        </w:rPr>
        <w:instrText xml:space="preserve"> ADDIN EN.CITE &lt;EndNote&gt;&lt;Cite&gt;&lt;Author&gt;Best&lt;/Author&gt;&lt;Year&gt;2012&lt;/Year&gt;&lt;RecNum&gt;167&lt;/RecNum&gt;&lt;DisplayText&gt;[5]&lt;/DisplayText&gt;&lt;record&gt;&lt;rec-number&gt;167&lt;/rec-number&gt;&lt;foreign-keys&gt;&lt;key app="EN" db-id="25rzxwaxpt2220ezaxox0r5q202fxr90r0vv" timestamp="1458843954"&gt;167&lt;/key&gt;&lt;/foreign-keys&gt;&lt;ref-type name="Journal Article"&gt;17&lt;/ref-type&gt;&lt;contributors&gt;&lt;authors&gt;&lt;author&gt;Best, Katie&lt;/author&gt;&lt;/authors&gt;&lt;/contributors&gt;&lt;titles&gt;&lt;title&gt;Making museum tours better: understanding what a guided tour really is and what a tour guide really does&lt;/title&gt;&lt;secondary-title&gt;Museum Management and Curatorship&lt;/secondary-title&gt;&lt;/titles&gt;&lt;periodical&gt;&lt;full-title&gt;Museum Management and Curatorship&lt;/full-title&gt;&lt;/periodical&gt;&lt;pages&gt;35-52&lt;/pages&gt;&lt;volume&gt;27&lt;/volume&gt;&lt;number&gt;1&lt;/number&gt;&lt;dates&gt;&lt;year&gt;2012&lt;/year&gt;&lt;/dates&gt;&lt;isbn&gt;0964-7775&lt;/isbn&gt;&lt;urls&gt;&lt;/urls&gt;&lt;/record&gt;&lt;/Cite&gt;&lt;/EndNote&gt;</w:instrText>
      </w:r>
      <w:r w:rsidR="00DE558C" w:rsidRPr="008C08EB">
        <w:rPr>
          <w:rFonts w:asciiTheme="majorBidi" w:hAnsiTheme="majorBidi" w:cstheme="majorBidi"/>
        </w:rPr>
        <w:fldChar w:fldCharType="separate"/>
      </w:r>
      <w:r w:rsidR="0031781D" w:rsidRPr="008C08EB">
        <w:rPr>
          <w:rFonts w:asciiTheme="majorBidi" w:hAnsiTheme="majorBidi" w:cstheme="majorBidi"/>
        </w:rPr>
        <w:t>[</w:t>
      </w:r>
      <w:hyperlink w:anchor="_ENREF_5" w:tooltip="Best, 2012 #167" w:history="1">
        <w:r w:rsidR="00315323" w:rsidRPr="008C08EB">
          <w:rPr>
            <w:rFonts w:asciiTheme="majorBidi" w:hAnsiTheme="majorBidi" w:cstheme="majorBidi"/>
          </w:rPr>
          <w:t>5</w:t>
        </w:r>
      </w:hyperlink>
      <w:r w:rsidR="0031781D" w:rsidRPr="008C08EB">
        <w:rPr>
          <w:rFonts w:asciiTheme="majorBidi" w:hAnsiTheme="majorBidi" w:cstheme="majorBidi"/>
        </w:rPr>
        <w:t>]</w:t>
      </w:r>
      <w:r w:rsidR="00DE558C" w:rsidRPr="008C08EB">
        <w:rPr>
          <w:rFonts w:asciiTheme="majorBidi" w:hAnsiTheme="majorBidi" w:cstheme="majorBidi"/>
        </w:rPr>
        <w:fldChar w:fldCharType="end"/>
      </w:r>
      <w:r w:rsidR="007D018E" w:rsidRPr="008C08EB">
        <w:rPr>
          <w:rFonts w:asciiTheme="majorBidi" w:hAnsiTheme="majorBidi" w:cstheme="majorBidi"/>
        </w:rPr>
        <w:t xml:space="preserve">. </w:t>
      </w:r>
      <w:r w:rsidR="00DC33BB" w:rsidRPr="008C08EB">
        <w:rPr>
          <w:rFonts w:asciiTheme="majorBidi" w:hAnsiTheme="majorBidi" w:cstheme="majorBidi"/>
        </w:rPr>
        <w:t xml:space="preserve">Contemporary MR devices can simultaneously take on the role of an educator, entertainer and tour guide, heightening the potential implementation of this technology for museums. </w:t>
      </w:r>
      <w:r w:rsidR="006A050D" w:rsidRPr="008C08EB">
        <w:rPr>
          <w:rFonts w:asciiTheme="majorBidi" w:hAnsiTheme="majorBidi" w:cstheme="majorBidi"/>
        </w:rPr>
        <w:t xml:space="preserve">Space and capacity availability are essential considerations for museums, in order to incorporate the above roles. However, museum space is gradually expanding to include entertainment areas, educational venues, personal guidance tools and gaming areas. </w:t>
      </w:r>
      <w:r w:rsidR="00920183" w:rsidRPr="008C08EB">
        <w:rPr>
          <w:rFonts w:asciiTheme="majorBidi" w:hAnsiTheme="majorBidi" w:cstheme="majorBidi"/>
        </w:rPr>
        <w:t>M</w:t>
      </w:r>
      <w:r w:rsidR="006A050D" w:rsidRPr="008C08EB">
        <w:rPr>
          <w:rFonts w:asciiTheme="majorBidi" w:hAnsiTheme="majorBidi" w:cstheme="majorBidi"/>
        </w:rPr>
        <w:t>any modern m</w:t>
      </w:r>
      <w:r w:rsidR="00920183" w:rsidRPr="008C08EB">
        <w:rPr>
          <w:rFonts w:asciiTheme="majorBidi" w:hAnsiTheme="majorBidi" w:cstheme="majorBidi"/>
        </w:rPr>
        <w:t xml:space="preserve">useums </w:t>
      </w:r>
      <w:r w:rsidR="006A050D" w:rsidRPr="008C08EB">
        <w:rPr>
          <w:rFonts w:asciiTheme="majorBidi" w:hAnsiTheme="majorBidi" w:cstheme="majorBidi"/>
        </w:rPr>
        <w:t>now incorporate similar</w:t>
      </w:r>
      <w:r w:rsidR="00F77D38" w:rsidRPr="008C08EB">
        <w:rPr>
          <w:rFonts w:asciiTheme="majorBidi" w:hAnsiTheme="majorBidi" w:cstheme="majorBidi"/>
        </w:rPr>
        <w:t xml:space="preserve"> innovations</w:t>
      </w:r>
      <w:r w:rsidR="002B7CB1" w:rsidRPr="008C08EB">
        <w:rPr>
          <w:rFonts w:asciiTheme="majorBidi" w:hAnsiTheme="majorBidi" w:cstheme="majorBidi"/>
        </w:rPr>
        <w:t>,</w:t>
      </w:r>
      <w:r w:rsidR="00F77D38" w:rsidRPr="008C08EB">
        <w:rPr>
          <w:rFonts w:asciiTheme="majorBidi" w:hAnsiTheme="majorBidi" w:cstheme="majorBidi"/>
        </w:rPr>
        <w:t xml:space="preserve"> and</w:t>
      </w:r>
      <w:r w:rsidR="00920183" w:rsidRPr="008C08EB">
        <w:rPr>
          <w:rFonts w:asciiTheme="majorBidi" w:hAnsiTheme="majorBidi" w:cstheme="majorBidi"/>
        </w:rPr>
        <w:t xml:space="preserve"> </w:t>
      </w:r>
      <w:r w:rsidR="006A050D" w:rsidRPr="008C08EB">
        <w:rPr>
          <w:rFonts w:asciiTheme="majorBidi" w:hAnsiTheme="majorBidi" w:cstheme="majorBidi"/>
        </w:rPr>
        <w:t>visitors</w:t>
      </w:r>
      <w:r w:rsidR="001247D7" w:rsidRPr="008C08EB">
        <w:rPr>
          <w:rFonts w:asciiTheme="majorBidi" w:hAnsiTheme="majorBidi" w:cstheme="majorBidi"/>
        </w:rPr>
        <w:t xml:space="preserve"> </w:t>
      </w:r>
      <w:r w:rsidR="00F77D38" w:rsidRPr="008C08EB">
        <w:rPr>
          <w:rFonts w:asciiTheme="majorBidi" w:hAnsiTheme="majorBidi" w:cstheme="majorBidi"/>
        </w:rPr>
        <w:t xml:space="preserve">have </w:t>
      </w:r>
      <w:r w:rsidR="001247D7" w:rsidRPr="008C08EB">
        <w:rPr>
          <w:rFonts w:asciiTheme="majorBidi" w:hAnsiTheme="majorBidi" w:cstheme="majorBidi"/>
        </w:rPr>
        <w:t xml:space="preserve">witnessed </w:t>
      </w:r>
      <w:r w:rsidR="00E334AA" w:rsidRPr="008C08EB">
        <w:rPr>
          <w:rFonts w:asciiTheme="majorBidi" w:hAnsiTheme="majorBidi" w:cstheme="majorBidi"/>
        </w:rPr>
        <w:t xml:space="preserve">many </w:t>
      </w:r>
      <w:r w:rsidR="001247D7" w:rsidRPr="008C08EB">
        <w:rPr>
          <w:rFonts w:asciiTheme="majorBidi" w:hAnsiTheme="majorBidi" w:cstheme="majorBidi"/>
        </w:rPr>
        <w:t>technological developments</w:t>
      </w:r>
      <w:r w:rsidR="00E334AA" w:rsidRPr="008C08EB">
        <w:rPr>
          <w:rFonts w:asciiTheme="majorBidi" w:hAnsiTheme="majorBidi" w:cstheme="majorBidi"/>
        </w:rPr>
        <w:t xml:space="preserve"> </w:t>
      </w:r>
      <w:r w:rsidR="00F77D38" w:rsidRPr="008C08EB">
        <w:rPr>
          <w:rFonts w:asciiTheme="majorBidi" w:hAnsiTheme="majorBidi" w:cstheme="majorBidi"/>
        </w:rPr>
        <w:t>along</w:t>
      </w:r>
      <w:r w:rsidR="006A050D" w:rsidRPr="008C08EB">
        <w:rPr>
          <w:rFonts w:asciiTheme="majorBidi" w:hAnsiTheme="majorBidi" w:cstheme="majorBidi"/>
        </w:rPr>
        <w:t>side historic</w:t>
      </w:r>
      <w:r w:rsidR="00522E40" w:rsidRPr="008C08EB">
        <w:rPr>
          <w:rFonts w:asciiTheme="majorBidi" w:hAnsiTheme="majorBidi" w:cstheme="majorBidi"/>
        </w:rPr>
        <w:t>al</w:t>
      </w:r>
      <w:r w:rsidR="00E334AA" w:rsidRPr="008C08EB">
        <w:rPr>
          <w:rFonts w:asciiTheme="majorBidi" w:hAnsiTheme="majorBidi" w:cstheme="majorBidi"/>
        </w:rPr>
        <w:t xml:space="preserve"> museum content</w:t>
      </w:r>
      <w:r w:rsidR="001247D7" w:rsidRPr="008C08EB">
        <w:rPr>
          <w:rFonts w:asciiTheme="majorBidi" w:hAnsiTheme="majorBidi" w:cstheme="majorBidi"/>
        </w:rPr>
        <w:t xml:space="preserve">. </w:t>
      </w:r>
      <w:r w:rsidR="00FD7510" w:rsidRPr="008C08EB">
        <w:rPr>
          <w:rFonts w:asciiTheme="majorBidi" w:hAnsiTheme="majorBidi" w:cstheme="majorBidi"/>
        </w:rPr>
        <w:t xml:space="preserve">These developments explore essential museum roles to enhance and reify the meaning of the modern museum space. </w:t>
      </w:r>
    </w:p>
    <w:p w14:paraId="31441022" w14:textId="75E5C494" w:rsidR="005F785D" w:rsidRPr="008C08EB" w:rsidRDefault="002B3BB5" w:rsidP="00B827F2">
      <w:pPr>
        <w:snapToGrid w:val="0"/>
        <w:spacing w:before="240" w:after="120" w:line="276" w:lineRule="auto"/>
        <w:jc w:val="lowKashida"/>
        <w:rPr>
          <w:rFonts w:asciiTheme="majorBidi" w:hAnsiTheme="majorBidi" w:cstheme="majorBidi"/>
        </w:rPr>
      </w:pPr>
      <w:r w:rsidRPr="008C08EB">
        <w:rPr>
          <w:rStyle w:val="Heading2Char"/>
          <w:rFonts w:asciiTheme="majorBidi" w:hAnsiTheme="majorBidi"/>
          <w:b w:val="0"/>
          <w:bCs w:val="0"/>
        </w:rPr>
        <w:t>The Head Mounted Display</w:t>
      </w:r>
      <w:r w:rsidR="00B31C44" w:rsidRPr="008C08EB">
        <w:rPr>
          <w:rStyle w:val="Heading2Char"/>
          <w:rFonts w:asciiTheme="majorBidi" w:hAnsiTheme="majorBidi"/>
          <w:b w:val="0"/>
          <w:bCs w:val="0"/>
        </w:rPr>
        <w:t xml:space="preserve"> (HMD</w:t>
      </w:r>
      <w:r w:rsidR="004D69FB" w:rsidRPr="008C08EB">
        <w:rPr>
          <w:rStyle w:val="Heading2Char"/>
          <w:rFonts w:asciiTheme="majorBidi" w:hAnsiTheme="majorBidi"/>
          <w:b w:val="0"/>
          <w:bCs w:val="0"/>
        </w:rPr>
        <w:t>)</w:t>
      </w:r>
      <w:r w:rsidR="000A72DA" w:rsidRPr="008C08EB">
        <w:rPr>
          <w:rFonts w:asciiTheme="majorBidi" w:hAnsiTheme="majorBidi" w:cstheme="majorBidi"/>
        </w:rPr>
        <w:t xml:space="preserve"> </w:t>
      </w:r>
      <w:r w:rsidR="005351DE" w:rsidRPr="008C08EB">
        <w:rPr>
          <w:rFonts w:asciiTheme="majorBidi" w:hAnsiTheme="majorBidi" w:cstheme="majorBidi"/>
        </w:rPr>
        <w:t>introduced</w:t>
      </w:r>
      <w:r w:rsidRPr="008C08EB">
        <w:rPr>
          <w:rFonts w:asciiTheme="majorBidi" w:hAnsiTheme="majorBidi" w:cstheme="majorBidi"/>
        </w:rPr>
        <w:t xml:space="preserve"> in this research is </w:t>
      </w:r>
      <w:r w:rsidR="000A72DA" w:rsidRPr="008C08EB">
        <w:rPr>
          <w:rFonts w:asciiTheme="majorBidi" w:hAnsiTheme="majorBidi" w:cstheme="majorBidi"/>
        </w:rPr>
        <w:t xml:space="preserve">significant </w:t>
      </w:r>
      <w:r w:rsidRPr="008C08EB">
        <w:rPr>
          <w:rFonts w:asciiTheme="majorBidi" w:hAnsiTheme="majorBidi" w:cstheme="majorBidi"/>
        </w:rPr>
        <w:t xml:space="preserve">in </w:t>
      </w:r>
      <w:r w:rsidR="004D69FB" w:rsidRPr="008C08EB">
        <w:rPr>
          <w:rFonts w:asciiTheme="majorBidi" w:hAnsiTheme="majorBidi" w:cstheme="majorBidi"/>
        </w:rPr>
        <w:t>fulfil</w:t>
      </w:r>
      <w:r w:rsidRPr="008C08EB">
        <w:rPr>
          <w:rFonts w:asciiTheme="majorBidi" w:hAnsiTheme="majorBidi" w:cstheme="majorBidi"/>
        </w:rPr>
        <w:t>ling</w:t>
      </w:r>
      <w:r w:rsidR="004D69FB" w:rsidRPr="008C08EB">
        <w:rPr>
          <w:rFonts w:asciiTheme="majorBidi" w:hAnsiTheme="majorBidi" w:cstheme="majorBidi"/>
        </w:rPr>
        <w:t xml:space="preserve"> the </w:t>
      </w:r>
      <w:r w:rsidR="00B31C44" w:rsidRPr="008C08EB">
        <w:rPr>
          <w:rFonts w:asciiTheme="majorBidi" w:hAnsiTheme="majorBidi" w:cstheme="majorBidi"/>
        </w:rPr>
        <w:t>research</w:t>
      </w:r>
      <w:r w:rsidR="0023569A" w:rsidRPr="008C08EB">
        <w:rPr>
          <w:rFonts w:asciiTheme="majorBidi" w:hAnsiTheme="majorBidi" w:cstheme="majorBidi"/>
        </w:rPr>
        <w:t xml:space="preserve"> objectives as it is highly</w:t>
      </w:r>
      <w:r w:rsidR="004D69FB" w:rsidRPr="008C08EB">
        <w:rPr>
          <w:rFonts w:asciiTheme="majorBidi" w:hAnsiTheme="majorBidi" w:cstheme="majorBidi"/>
        </w:rPr>
        <w:t xml:space="preserve"> portable </w:t>
      </w:r>
      <w:r w:rsidR="0023569A" w:rsidRPr="008C08EB">
        <w:rPr>
          <w:rFonts w:asciiTheme="majorBidi" w:hAnsiTheme="majorBidi" w:cstheme="majorBidi"/>
        </w:rPr>
        <w:t>and can display information quickly</w:t>
      </w:r>
      <w:r w:rsidR="004D69FB" w:rsidRPr="008C08EB">
        <w:rPr>
          <w:rFonts w:asciiTheme="majorBidi" w:hAnsiTheme="majorBidi" w:cstheme="majorBidi"/>
        </w:rPr>
        <w:t xml:space="preserve">. </w:t>
      </w:r>
      <w:r w:rsidR="0023569A" w:rsidRPr="008C08EB">
        <w:rPr>
          <w:rFonts w:asciiTheme="majorBidi" w:hAnsiTheme="majorBidi" w:cstheme="majorBidi"/>
        </w:rPr>
        <w:t xml:space="preserve">HMDs </w:t>
      </w:r>
      <w:r w:rsidR="004D69FB" w:rsidRPr="008C08EB">
        <w:rPr>
          <w:rFonts w:asciiTheme="majorBidi" w:hAnsiTheme="majorBidi" w:cstheme="majorBidi"/>
        </w:rPr>
        <w:t>do not distract</w:t>
      </w:r>
      <w:r w:rsidR="0023569A" w:rsidRPr="008C08EB">
        <w:rPr>
          <w:rFonts w:asciiTheme="majorBidi" w:hAnsiTheme="majorBidi" w:cstheme="majorBidi"/>
        </w:rPr>
        <w:t xml:space="preserve"> or restrict </w:t>
      </w:r>
      <w:r w:rsidR="004D69FB" w:rsidRPr="008C08EB">
        <w:rPr>
          <w:rFonts w:asciiTheme="majorBidi" w:hAnsiTheme="majorBidi" w:cstheme="majorBidi"/>
        </w:rPr>
        <w:t>the user</w:t>
      </w:r>
      <w:r w:rsidR="0023569A" w:rsidRPr="008C08EB">
        <w:rPr>
          <w:rFonts w:asciiTheme="majorBidi" w:hAnsiTheme="majorBidi" w:cstheme="majorBidi"/>
        </w:rPr>
        <w:t>'s peripheral vision when</w:t>
      </w:r>
      <w:r w:rsidR="004D69FB" w:rsidRPr="008C08EB">
        <w:rPr>
          <w:rFonts w:asciiTheme="majorBidi" w:hAnsiTheme="majorBidi" w:cstheme="majorBidi"/>
        </w:rPr>
        <w:t xml:space="preserve"> observing exhibited items like </w:t>
      </w:r>
      <w:r w:rsidR="0023569A" w:rsidRPr="008C08EB">
        <w:rPr>
          <w:rFonts w:asciiTheme="majorBidi" w:hAnsiTheme="majorBidi" w:cstheme="majorBidi"/>
        </w:rPr>
        <w:t xml:space="preserve">screen based </w:t>
      </w:r>
      <w:r w:rsidR="004D69FB" w:rsidRPr="008C08EB">
        <w:rPr>
          <w:rFonts w:asciiTheme="majorBidi" w:hAnsiTheme="majorBidi" w:cstheme="majorBidi"/>
        </w:rPr>
        <w:t xml:space="preserve">mobile devices. </w:t>
      </w:r>
      <w:r w:rsidR="0023569A" w:rsidRPr="008C08EB">
        <w:rPr>
          <w:rFonts w:asciiTheme="majorBidi" w:hAnsiTheme="majorBidi" w:cstheme="majorBidi"/>
        </w:rPr>
        <w:t xml:space="preserve">The user can utilise the full scope of the MR environment instead of holding and focusing gaze attention on a mobile screen to observe guided content. </w:t>
      </w:r>
    </w:p>
    <w:p w14:paraId="085B2843" w14:textId="417242FE" w:rsidR="00623981" w:rsidRPr="008C08EB" w:rsidRDefault="0040464A" w:rsidP="005351DE">
      <w:pPr>
        <w:spacing w:before="120" w:after="120" w:line="276" w:lineRule="auto"/>
        <w:jc w:val="lowKashida"/>
        <w:rPr>
          <w:rFonts w:asciiTheme="majorBidi" w:hAnsiTheme="majorBidi" w:cstheme="majorBidi"/>
        </w:rPr>
      </w:pPr>
      <w:r w:rsidRPr="008C08EB">
        <w:rPr>
          <w:rFonts w:asciiTheme="majorBidi" w:hAnsiTheme="majorBidi" w:cstheme="majorBidi"/>
        </w:rPr>
        <w:t xml:space="preserve">The following literature review comparatively explores the practicalities </w:t>
      </w:r>
      <w:r w:rsidR="004D69FB" w:rsidRPr="008C08EB">
        <w:rPr>
          <w:rFonts w:asciiTheme="majorBidi" w:hAnsiTheme="majorBidi" w:cstheme="majorBidi"/>
        </w:rPr>
        <w:t>of</w:t>
      </w:r>
      <w:r w:rsidRPr="008C08EB">
        <w:rPr>
          <w:rFonts w:asciiTheme="majorBidi" w:hAnsiTheme="majorBidi" w:cstheme="majorBidi"/>
        </w:rPr>
        <w:t xml:space="preserve"> implementing VR and MR HMDs in museums. Previous examples of VR HMDs implemented in museums focus </w:t>
      </w:r>
      <w:r w:rsidRPr="008C08EB">
        <w:rPr>
          <w:rFonts w:asciiTheme="majorBidi" w:hAnsiTheme="majorBidi" w:cstheme="majorBidi"/>
        </w:rPr>
        <w:lastRenderedPageBreak/>
        <w:t xml:space="preserve">on entertaining visitors by unlocking virtual content to prompt interactions.  The </w:t>
      </w:r>
      <w:r w:rsidR="004D69FB" w:rsidRPr="008C08EB">
        <w:rPr>
          <w:rFonts w:asciiTheme="majorBidi" w:hAnsiTheme="majorBidi" w:cstheme="majorBidi"/>
        </w:rPr>
        <w:t>‘</w:t>
      </w:r>
      <w:r w:rsidR="00646BD4" w:rsidRPr="008C08EB">
        <w:rPr>
          <w:rFonts w:asciiTheme="majorBidi" w:hAnsiTheme="majorBidi" w:cstheme="majorBidi"/>
        </w:rPr>
        <w:t xml:space="preserve">Meta </w:t>
      </w:r>
      <w:r w:rsidR="004D69FB" w:rsidRPr="008C08EB">
        <w:rPr>
          <w:rFonts w:asciiTheme="majorBidi" w:hAnsiTheme="majorBidi" w:cstheme="majorBidi"/>
        </w:rPr>
        <w:t>M</w:t>
      </w:r>
      <w:r w:rsidR="00646BD4" w:rsidRPr="008C08EB">
        <w:rPr>
          <w:rFonts w:asciiTheme="majorBidi" w:hAnsiTheme="majorBidi" w:cstheme="majorBidi"/>
        </w:rPr>
        <w:t>useum</w:t>
      </w:r>
      <w:r w:rsidR="004D69FB" w:rsidRPr="008C08EB">
        <w:rPr>
          <w:rFonts w:asciiTheme="majorBidi" w:hAnsiTheme="majorBidi" w:cstheme="majorBidi"/>
        </w:rPr>
        <w:t>’</w:t>
      </w:r>
      <w:r w:rsidRPr="008C08EB">
        <w:rPr>
          <w:rFonts w:asciiTheme="majorBidi" w:hAnsiTheme="majorBidi" w:cstheme="majorBidi"/>
        </w:rPr>
        <w:t xml:space="preserve"> project</w:t>
      </w:r>
      <w:r w:rsidR="00646BD4" w:rsidRPr="008C08EB">
        <w:rPr>
          <w:rFonts w:asciiTheme="majorBidi" w:hAnsiTheme="majorBidi" w:cstheme="majorBidi"/>
        </w:rPr>
        <w:t xml:space="preserve">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Mase&lt;/Author&gt;&lt;Year&gt;1996&lt;/Year&gt;&lt;RecNum&gt;393&lt;/RecNum&gt;&lt;DisplayText&gt;[14]&lt;/DisplayText&gt;&lt;record&gt;&lt;rec-number&gt;393&lt;/rec-number&gt;&lt;foreign-keys&gt;&lt;key app="EN" db-id="25rzxwaxpt2220ezaxox0r5q202fxr90r0vv" timestamp="1515866206"&gt;393&lt;/key&gt;&lt;/foreign-keys&gt;&lt;ref-type name="Conference Proceedings"&gt;10&lt;/ref-type&gt;&lt;contributors&gt;&lt;authors&gt;&lt;author&gt;Mase, Kenji&lt;/author&gt;&lt;author&gt;Kadobayashi, Rieko&lt;/author&gt;&lt;author&gt;Nakatsu, Ryohei&lt;/author&gt;&lt;/authors&gt;&lt;/contributors&gt;&lt;titles&gt;&lt;title&gt;Meta-museum: A supportive augmented-reality environment for knowledge sharing&lt;/title&gt;&lt;secondary-title&gt;ATR workshop on social agents: humans and machines&lt;/secondary-title&gt;&lt;/titles&gt;&lt;pages&gt;107-110&lt;/pages&gt;&lt;dates&gt;&lt;year&gt;1996&lt;/year&gt;&lt;/dates&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14" w:tooltip="Mase, 1996 #393" w:history="1">
        <w:r w:rsidR="00315323" w:rsidRPr="008C08EB">
          <w:rPr>
            <w:rFonts w:asciiTheme="majorBidi" w:hAnsiTheme="majorBidi" w:cstheme="majorBidi"/>
          </w:rPr>
          <w:t>14</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646BD4" w:rsidRPr="008C08EB">
        <w:rPr>
          <w:rFonts w:asciiTheme="majorBidi" w:hAnsiTheme="majorBidi" w:cstheme="majorBidi"/>
        </w:rPr>
        <w:t xml:space="preserve"> blend</w:t>
      </w:r>
      <w:r w:rsidRPr="008C08EB">
        <w:rPr>
          <w:rFonts w:asciiTheme="majorBidi" w:hAnsiTheme="majorBidi" w:cstheme="majorBidi"/>
        </w:rPr>
        <w:t>s</w:t>
      </w:r>
      <w:r w:rsidR="00646BD4" w:rsidRPr="008C08EB">
        <w:rPr>
          <w:rFonts w:asciiTheme="majorBidi" w:hAnsiTheme="majorBidi" w:cstheme="majorBidi"/>
        </w:rPr>
        <w:t xml:space="preserve"> virtual reality with </w:t>
      </w:r>
      <w:r w:rsidRPr="008C08EB">
        <w:rPr>
          <w:rFonts w:asciiTheme="majorBidi" w:hAnsiTheme="majorBidi" w:cstheme="majorBidi"/>
        </w:rPr>
        <w:t>artificial intelligence to produce an interactive</w:t>
      </w:r>
      <w:r w:rsidR="00646BD4" w:rsidRPr="008C08EB">
        <w:rPr>
          <w:rFonts w:asciiTheme="majorBidi" w:hAnsiTheme="majorBidi" w:cstheme="majorBidi"/>
        </w:rPr>
        <w:t xml:space="preserve"> educational tool for visitors. </w:t>
      </w:r>
      <w:r w:rsidRPr="008C08EB">
        <w:rPr>
          <w:rFonts w:asciiTheme="majorBidi" w:hAnsiTheme="majorBidi" w:cstheme="majorBidi"/>
        </w:rPr>
        <w:t>Comparatively, the</w:t>
      </w:r>
      <w:r w:rsidR="00646BD4" w:rsidRPr="008C08EB">
        <w:rPr>
          <w:rFonts w:asciiTheme="majorBidi" w:hAnsiTheme="majorBidi" w:cstheme="majorBidi"/>
        </w:rPr>
        <w:t xml:space="preserve"> ‘</w:t>
      </w:r>
      <w:r w:rsidR="00C45F5F" w:rsidRPr="008C08EB">
        <w:rPr>
          <w:rFonts w:asciiTheme="majorBidi" w:hAnsiTheme="majorBidi" w:cstheme="majorBidi"/>
        </w:rPr>
        <w:t>e</w:t>
      </w:r>
      <w:r w:rsidR="00646BD4" w:rsidRPr="008C08EB">
        <w:rPr>
          <w:rFonts w:asciiTheme="majorBidi" w:hAnsiTheme="majorBidi" w:cstheme="majorBidi"/>
        </w:rPr>
        <w:t>mpty museum’</w:t>
      </w:r>
      <w:r w:rsidRPr="008C08EB">
        <w:rPr>
          <w:rFonts w:asciiTheme="majorBidi" w:hAnsiTheme="majorBidi" w:cstheme="majorBidi"/>
        </w:rPr>
        <w:t xml:space="preserve"> initiative</w:t>
      </w:r>
      <w:r w:rsidR="00646BD4" w:rsidRPr="008C08EB">
        <w:rPr>
          <w:rFonts w:asciiTheme="majorBidi" w:hAnsiTheme="majorBidi" w:cstheme="majorBidi"/>
        </w:rPr>
        <w:t xml:space="preserve">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Hernández&lt;/Author&gt;&lt;Year&gt;2002&lt;/Year&gt;&lt;RecNum&gt;402&lt;/RecNum&gt;&lt;DisplayText&gt;[15]&lt;/DisplayText&gt;&lt;record&gt;&lt;rec-number&gt;402&lt;/rec-number&gt;&lt;foreign-keys&gt;&lt;key app="EN" db-id="25rzxwaxpt2220ezaxox0r5q202fxr90r0vv" timestamp="1515886229"&gt;402&lt;/key&gt;&lt;/foreign-keys&gt;&lt;ref-type name="Conference Proceedings"&gt;10&lt;/ref-type&gt;&lt;contributors&gt;&lt;authors&gt;&lt;author&gt;Hernández, Luis A&lt;/author&gt;&lt;author&gt;Taibo, Javier&lt;/author&gt;&lt;author&gt;Seoane, Antonio&lt;/author&gt;&lt;/authors&gt;&lt;/contributors&gt;&lt;titles&gt;&lt;title&gt;Empty museum: An immersive walkable VR framework for multiuser interaction and telepresence&lt;/title&gt;&lt;secondary-title&gt;ACM International Workshop on Immersive Telepresence (ITP 2002)&lt;/secondary-title&gt;&lt;/titles&gt;&lt;dates&gt;&lt;year&gt;2002&lt;/year&gt;&lt;/dates&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15" w:tooltip="Hernández, 2002 #402" w:history="1">
        <w:r w:rsidR="00315323" w:rsidRPr="008C08EB">
          <w:rPr>
            <w:rFonts w:asciiTheme="majorBidi" w:hAnsiTheme="majorBidi" w:cstheme="majorBidi"/>
          </w:rPr>
          <w:t>15</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CC2D19" w:rsidRPr="008C08EB">
        <w:rPr>
          <w:rFonts w:asciiTheme="majorBidi" w:hAnsiTheme="majorBidi" w:cstheme="majorBidi"/>
        </w:rPr>
        <w:t xml:space="preserve"> </w:t>
      </w:r>
      <w:r w:rsidRPr="008C08EB">
        <w:rPr>
          <w:rFonts w:asciiTheme="majorBidi" w:hAnsiTheme="majorBidi" w:cstheme="majorBidi"/>
        </w:rPr>
        <w:t>operates</w:t>
      </w:r>
      <w:r w:rsidR="00646BD4" w:rsidRPr="008C08EB">
        <w:rPr>
          <w:rFonts w:asciiTheme="majorBidi" w:hAnsiTheme="majorBidi" w:cstheme="majorBidi"/>
        </w:rPr>
        <w:t xml:space="preserve"> outside museums and facilitates the shared experience</w:t>
      </w:r>
      <w:r w:rsidR="006858F6" w:rsidRPr="008C08EB">
        <w:rPr>
          <w:rFonts w:asciiTheme="majorBidi" w:hAnsiTheme="majorBidi" w:cstheme="majorBidi"/>
        </w:rPr>
        <w:t>s</w:t>
      </w:r>
      <w:r w:rsidR="00646BD4" w:rsidRPr="008C08EB">
        <w:rPr>
          <w:rFonts w:asciiTheme="majorBidi" w:hAnsiTheme="majorBidi" w:cstheme="majorBidi"/>
        </w:rPr>
        <w:t xml:space="preserve"> </w:t>
      </w:r>
      <w:r w:rsidRPr="008C08EB">
        <w:rPr>
          <w:rFonts w:asciiTheme="majorBidi" w:hAnsiTheme="majorBidi" w:cstheme="majorBidi"/>
        </w:rPr>
        <w:t>of multiple</w:t>
      </w:r>
      <w:r w:rsidR="00646BD4" w:rsidRPr="008C08EB">
        <w:rPr>
          <w:rFonts w:asciiTheme="majorBidi" w:hAnsiTheme="majorBidi" w:cstheme="majorBidi"/>
        </w:rPr>
        <w:t xml:space="preserve"> visitors </w:t>
      </w:r>
      <w:r w:rsidRPr="008C08EB">
        <w:rPr>
          <w:rFonts w:asciiTheme="majorBidi" w:hAnsiTheme="majorBidi" w:cstheme="majorBidi"/>
        </w:rPr>
        <w:t>within the</w:t>
      </w:r>
      <w:r w:rsidR="00646BD4" w:rsidRPr="008C08EB">
        <w:rPr>
          <w:rFonts w:asciiTheme="majorBidi" w:hAnsiTheme="majorBidi" w:cstheme="majorBidi"/>
        </w:rPr>
        <w:t xml:space="preserve"> same virtual environment. </w:t>
      </w:r>
      <w:r w:rsidR="00587B9C" w:rsidRPr="008C08EB">
        <w:rPr>
          <w:rFonts w:asciiTheme="majorBidi" w:hAnsiTheme="majorBidi" w:cstheme="majorBidi"/>
        </w:rPr>
        <w:t>A further study implemented a VR binocular HMD with a scanning projector system to explore museum artefa</w:t>
      </w:r>
      <w:r w:rsidR="00384843" w:rsidRPr="008C08EB">
        <w:rPr>
          <w:rFonts w:asciiTheme="majorBidi" w:hAnsiTheme="majorBidi" w:cstheme="majorBidi"/>
        </w:rPr>
        <w:t>c</w:t>
      </w:r>
      <w:r w:rsidR="00587B9C" w:rsidRPr="008C08EB">
        <w:rPr>
          <w:rFonts w:asciiTheme="majorBidi" w:hAnsiTheme="majorBidi" w:cstheme="majorBidi"/>
        </w:rPr>
        <w:t>ts</w:t>
      </w:r>
      <w:r w:rsidR="00646BD4" w:rsidRPr="008C08EB">
        <w:rPr>
          <w:rFonts w:asciiTheme="majorBidi" w:hAnsiTheme="majorBidi" w:cstheme="majorBidi"/>
        </w:rPr>
        <w:t xml:space="preserve">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Yamazaki&lt;/Author&gt;&lt;Year&gt;2010&lt;/Year&gt;&lt;RecNum&gt;403&lt;/RecNum&gt;&lt;DisplayText&gt;[16]&lt;/DisplayText&gt;&lt;record&gt;&lt;rec-number&gt;403&lt;/rec-number&gt;&lt;foreign-keys&gt;&lt;key app="EN" db-id="25rzxwaxpt2220ezaxox0r5q202fxr90r0vv" timestamp="1515886590"&gt;403&lt;/key&gt;&lt;/foreign-keys&gt;&lt;ref-type name="Conference Proceedings"&gt;10&lt;/ref-type&gt;&lt;contributors&gt;&lt;authors&gt;&lt;author&gt;Yamazaki, Mitsuhiko&lt;/author&gt;&lt;author&gt;Kasada, Kazuhiro&lt;/author&gt;&lt;author&gt;Hayashi, Oribe&lt;/author&gt;&lt;author&gt;Narumi, Takuji&lt;/author&gt;&lt;author&gt;Tanikawa, Tomohiro&lt;/author&gt;&lt;author&gt;Hirose, Michitaka&lt;/author&gt;&lt;/authors&gt;&lt;/contributors&gt;&lt;titles&gt;&lt;title&gt;Wide FOV Displays for Digital Museum&lt;/title&gt;&lt;secondary-title&gt;Virtual Systems and Multimedia (VSMM), 2010 16th International Conference on&lt;/secondary-title&gt;&lt;/titles&gt;&lt;pages&gt;63-68&lt;/pages&gt;&lt;dates&gt;&lt;year&gt;2010&lt;/year&gt;&lt;/dates&gt;&lt;publisher&gt;IEEE&lt;/publisher&gt;&lt;isbn&gt;142449026X&lt;/isbn&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16" w:tooltip="Yamazaki, 2010 #403" w:history="1">
        <w:r w:rsidR="00315323" w:rsidRPr="008C08EB">
          <w:rPr>
            <w:rFonts w:asciiTheme="majorBidi" w:hAnsiTheme="majorBidi" w:cstheme="majorBidi"/>
          </w:rPr>
          <w:t>16</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646BD4" w:rsidRPr="008C08EB">
        <w:rPr>
          <w:rFonts w:asciiTheme="majorBidi" w:hAnsiTheme="majorBidi" w:cstheme="majorBidi"/>
        </w:rPr>
        <w:t xml:space="preserve">. </w:t>
      </w:r>
      <w:r w:rsidR="00384843" w:rsidRPr="008C08EB">
        <w:rPr>
          <w:rFonts w:asciiTheme="majorBidi" w:hAnsiTheme="majorBidi" w:cstheme="majorBidi"/>
        </w:rPr>
        <w:t>Similar projects employed VR processing to display virtual antiques on wall-mounted screens [8] and visitor guidance displays within a museum [9].</w:t>
      </w:r>
      <w:r w:rsidR="00522E40" w:rsidRPr="008C08EB">
        <w:rPr>
          <w:rFonts w:asciiTheme="majorBidi" w:hAnsiTheme="majorBidi" w:cstheme="majorBidi"/>
        </w:rPr>
        <w:t xml:space="preserve"> The primary aim of these</w:t>
      </w:r>
      <w:r w:rsidR="00646BD4" w:rsidRPr="008C08EB">
        <w:rPr>
          <w:rFonts w:asciiTheme="majorBidi" w:hAnsiTheme="majorBidi" w:cstheme="majorBidi"/>
        </w:rPr>
        <w:t xml:space="preserve"> VR projects </w:t>
      </w:r>
      <w:r w:rsidR="00522E40" w:rsidRPr="008C08EB">
        <w:rPr>
          <w:rFonts w:asciiTheme="majorBidi" w:hAnsiTheme="majorBidi" w:cstheme="majorBidi"/>
        </w:rPr>
        <w:t>is</w:t>
      </w:r>
      <w:r w:rsidR="00646BD4" w:rsidRPr="008C08EB">
        <w:rPr>
          <w:rFonts w:asciiTheme="majorBidi" w:hAnsiTheme="majorBidi" w:cstheme="majorBidi"/>
        </w:rPr>
        <w:t xml:space="preserve"> to mediate</w:t>
      </w:r>
      <w:r w:rsidR="00522E40" w:rsidRPr="008C08EB">
        <w:rPr>
          <w:rFonts w:asciiTheme="majorBidi" w:hAnsiTheme="majorBidi" w:cstheme="majorBidi"/>
        </w:rPr>
        <w:t xml:space="preserve"> the transference of</w:t>
      </w:r>
      <w:r w:rsidR="00646BD4" w:rsidRPr="008C08EB">
        <w:rPr>
          <w:rFonts w:asciiTheme="majorBidi" w:hAnsiTheme="majorBidi" w:cstheme="majorBidi"/>
        </w:rPr>
        <w:t xml:space="preserve"> i</w:t>
      </w:r>
      <w:r w:rsidR="00522E40" w:rsidRPr="008C08EB">
        <w:rPr>
          <w:rFonts w:asciiTheme="majorBidi" w:hAnsiTheme="majorBidi" w:cstheme="majorBidi"/>
        </w:rPr>
        <w:t>nformation for visitor learning</w:t>
      </w:r>
      <w:r w:rsidR="00646BD4" w:rsidRPr="008C08EB">
        <w:rPr>
          <w:rFonts w:asciiTheme="majorBidi" w:hAnsiTheme="majorBidi" w:cstheme="majorBidi"/>
        </w:rPr>
        <w:t xml:space="preserve">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Moesgaard&lt;/Author&gt;&lt;Year&gt;2015&lt;/Year&gt;&lt;RecNum&gt;407&lt;/RecNum&gt;&lt;DisplayText&gt;[17]&lt;/DisplayText&gt;&lt;record&gt;&lt;rec-number&gt;407&lt;/rec-number&gt;&lt;foreign-keys&gt;&lt;key app="EN" db-id="25rzxwaxpt2220ezaxox0r5q202fxr90r0vv" timestamp="1515888302"&gt;407&lt;/key&gt;&lt;/foreign-keys&gt;&lt;ref-type name="Conference Proceedings"&gt;10&lt;/ref-type&gt;&lt;contributors&gt;&lt;authors&gt;&lt;author&gt;Moesgaard, Tomas&lt;/author&gt;&lt;author&gt;Fiss, Jonathan&lt;/author&gt;&lt;author&gt;Warming, Cecilie&lt;/author&gt;&lt;author&gt;Klubien, Jonathan&lt;/author&gt;&lt;author&gt;Schoenau-Fog, Henrik&lt;/author&gt;&lt;/authors&gt;&lt;/contributors&gt;&lt;titles&gt;&lt;title&gt;Implicit and Explicit Information Mediation in a Virtual Reality Museum Installation and its Effects on Retention and Learning Outcomes&lt;/title&gt;&lt;secondary-title&gt;European Conference on Games Based Learning&lt;/secondary-title&gt;&lt;/titles&gt;&lt;pages&gt;387&lt;/pages&gt;&lt;dates&gt;&lt;year&gt;2015&lt;/year&gt;&lt;/dates&gt;&lt;publisher&gt;Academic Conferences International Limited&lt;/publisher&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17" w:tooltip="Moesgaard, 2015 #407" w:history="1">
        <w:r w:rsidR="00315323" w:rsidRPr="008C08EB">
          <w:rPr>
            <w:rFonts w:asciiTheme="majorBidi" w:hAnsiTheme="majorBidi" w:cstheme="majorBidi"/>
          </w:rPr>
          <w:t>17</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646BD4" w:rsidRPr="008C08EB">
        <w:rPr>
          <w:rFonts w:asciiTheme="majorBidi" w:hAnsiTheme="majorBidi" w:cstheme="majorBidi"/>
        </w:rPr>
        <w:t xml:space="preserve">. </w:t>
      </w:r>
      <w:r w:rsidR="00522E40" w:rsidRPr="008C08EB">
        <w:rPr>
          <w:rFonts w:asciiTheme="majorBidi" w:hAnsiTheme="majorBidi" w:cstheme="majorBidi"/>
        </w:rPr>
        <w:t xml:space="preserve">Comparable studies have explored cost-effective methods of virtual interfacing using cardboard HMDs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Papaefthymiou&lt;/Author&gt;&lt;Year&gt;2015&lt;/Year&gt;&lt;RecNum&gt;399&lt;/RecNum&gt;&lt;DisplayText&gt;[18]&lt;/DisplayText&gt;&lt;record&gt;&lt;rec-number&gt;399&lt;/rec-number&gt;&lt;foreign-keys&gt;&lt;key app="EN" db-id="25rzxwaxpt2220ezaxox0r5q202fxr90r0vv" timestamp="1515884601"&gt;399&lt;/key&gt;&lt;/foreign-keys&gt;&lt;ref-type name="Report"&gt;27&lt;/ref-type&gt;&lt;contributors&gt;&lt;authors&gt;&lt;author&gt;Papaefthymiou, M&lt;/author&gt;&lt;author&gt;Plelis, K&lt;/author&gt;&lt;author&gt;Mavromatis, D&lt;/author&gt;&lt;author&gt;Papagiannakis, G&lt;/author&gt;&lt;/authors&gt;&lt;/contributors&gt;&lt;titles&gt;&lt;title&gt;Mobile Virtual Reality featuring a six degrees of freedom interaction paradigm in a virtual museum application&lt;/title&gt;&lt;/titles&gt;&lt;dates&gt;&lt;year&gt;2015&lt;/year&gt;&lt;/dates&gt;&lt;publisher&gt;Technical Report, FORTH-ICS/TR-462. Heraklion, Greece: Foundation for Research and Technology–Hellas (FORTH), Institute of Computer Science. Retrieved from https://www. ics. forth. gr/tech-reports/2015/2015. TR462_Mobile_Virtual_Reality_Freedom_Interaction. pdf&lt;/publisher&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18" w:tooltip="Papaefthymiou, 2015 #399" w:history="1">
        <w:r w:rsidR="00315323" w:rsidRPr="008C08EB">
          <w:rPr>
            <w:rFonts w:asciiTheme="majorBidi" w:hAnsiTheme="majorBidi" w:cstheme="majorBidi"/>
          </w:rPr>
          <w:t>18</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522E40" w:rsidRPr="008C08EB">
        <w:rPr>
          <w:rFonts w:asciiTheme="majorBidi" w:hAnsiTheme="majorBidi" w:cstheme="majorBidi"/>
        </w:rPr>
        <w:t xml:space="preserve"> and Kinect sensors to enhance vis</w:t>
      </w:r>
      <w:r w:rsidR="007959DD" w:rsidRPr="008C08EB">
        <w:rPr>
          <w:rFonts w:asciiTheme="majorBidi" w:hAnsiTheme="majorBidi" w:cstheme="majorBidi"/>
        </w:rPr>
        <w:t>i</w:t>
      </w:r>
      <w:r w:rsidR="00522E40" w:rsidRPr="008C08EB">
        <w:rPr>
          <w:rFonts w:asciiTheme="majorBidi" w:hAnsiTheme="majorBidi" w:cstheme="majorBidi"/>
        </w:rPr>
        <w:t>tor interactivity and engagement with historical content</w:t>
      </w:r>
      <w:r w:rsidR="00646BD4" w:rsidRPr="008C08EB">
        <w:rPr>
          <w:rFonts w:asciiTheme="majorBidi" w:hAnsiTheme="majorBidi" w:cstheme="majorBidi"/>
        </w:rPr>
        <w:t xml:space="preserve">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Soga&lt;/Author&gt;&lt;Year&gt;2015&lt;/Year&gt;&lt;RecNum&gt;397&lt;/RecNum&gt;&lt;DisplayText&gt;[19]&lt;/DisplayText&gt;&lt;record&gt;&lt;rec-number&gt;397&lt;/rec-number&gt;&lt;foreign-keys&gt;&lt;key app="EN" db-id="25rzxwaxpt2220ezaxox0r5q202fxr90r0vv" timestamp="1515883140"&gt;397&lt;/key&gt;&lt;/foreign-keys&gt;&lt;ref-type name="Conference Proceedings"&gt;10&lt;/ref-type&gt;&lt;contributors&gt;&lt;authors&gt;&lt;author&gt;Soga, Asako&lt;/author&gt;&lt;/authors&gt;&lt;/contributors&gt;&lt;titles&gt;&lt;title&gt;Virtual Show, Go In!: Walk-Through System and VR Goggles of a Temple for Museum Exhibits&lt;/title&gt;&lt;secondary-title&gt;Culture and Computing (Culture Computing), 2015 International Conference on&lt;/secondary-title&gt;&lt;/titles&gt;&lt;pages&gt;199-200&lt;/pages&gt;&lt;dates&gt;&lt;year&gt;2015&lt;/year&gt;&lt;/dates&gt;&lt;publisher&gt;IEEE&lt;/publisher&gt;&lt;isbn&gt;1467382329&lt;/isbn&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19" w:tooltip="Soga, 2015 #397" w:history="1">
        <w:r w:rsidR="00315323" w:rsidRPr="008C08EB">
          <w:rPr>
            <w:rFonts w:asciiTheme="majorBidi" w:hAnsiTheme="majorBidi" w:cstheme="majorBidi"/>
          </w:rPr>
          <w:t>19</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646BD4" w:rsidRPr="008C08EB">
        <w:rPr>
          <w:rFonts w:asciiTheme="majorBidi" w:hAnsiTheme="majorBidi" w:cstheme="majorBidi"/>
        </w:rPr>
        <w:t xml:space="preserve">. </w:t>
      </w:r>
      <w:r w:rsidR="0009271B" w:rsidRPr="008C08EB">
        <w:rPr>
          <w:rFonts w:asciiTheme="majorBidi" w:hAnsiTheme="majorBidi" w:cstheme="majorBidi"/>
        </w:rPr>
        <w:t xml:space="preserve">A recent project used </w:t>
      </w:r>
      <w:r w:rsidR="00646BD4" w:rsidRPr="008C08EB">
        <w:rPr>
          <w:rFonts w:asciiTheme="majorBidi" w:hAnsiTheme="majorBidi" w:cstheme="majorBidi"/>
        </w:rPr>
        <w:t>VR HMDs with</w:t>
      </w:r>
      <w:r w:rsidR="0009271B" w:rsidRPr="008C08EB">
        <w:rPr>
          <w:rFonts w:asciiTheme="majorBidi" w:hAnsiTheme="majorBidi" w:cstheme="majorBidi"/>
        </w:rPr>
        <w:t xml:space="preserve"> low energy Bluetooth beacon</w:t>
      </w:r>
      <w:r w:rsidR="00646BD4" w:rsidRPr="008C08EB">
        <w:rPr>
          <w:rFonts w:asciiTheme="majorBidi" w:hAnsiTheme="majorBidi" w:cstheme="majorBidi"/>
        </w:rPr>
        <w:t xml:space="preserve"> to in</w:t>
      </w:r>
      <w:r w:rsidR="0009271B" w:rsidRPr="008C08EB">
        <w:rPr>
          <w:rFonts w:asciiTheme="majorBidi" w:hAnsiTheme="majorBidi" w:cstheme="majorBidi"/>
        </w:rPr>
        <w:t>teract with virtual objects in</w:t>
      </w:r>
      <w:r w:rsidR="00646BD4" w:rsidRPr="008C08EB">
        <w:rPr>
          <w:rFonts w:asciiTheme="majorBidi" w:hAnsiTheme="majorBidi" w:cstheme="majorBidi"/>
        </w:rPr>
        <w:t xml:space="preserve"> specific </w:t>
      </w:r>
      <w:r w:rsidR="0009271B" w:rsidRPr="008C08EB">
        <w:rPr>
          <w:rFonts w:asciiTheme="majorBidi" w:hAnsiTheme="majorBidi" w:cstheme="majorBidi"/>
        </w:rPr>
        <w:t>areas of a</w:t>
      </w:r>
      <w:r w:rsidR="00646BD4" w:rsidRPr="008C08EB">
        <w:rPr>
          <w:rFonts w:asciiTheme="majorBidi" w:hAnsiTheme="majorBidi" w:cstheme="majorBidi"/>
        </w:rPr>
        <w:t xml:space="preserve"> digital museum </w:t>
      </w:r>
      <w:r w:rsidR="00646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Zhang&lt;/Author&gt;&lt;Year&gt;2016&lt;/Year&gt;&lt;RecNum&gt;404&lt;/RecNum&gt;&lt;DisplayText&gt;[20]&lt;/DisplayText&gt;&lt;record&gt;&lt;rec-number&gt;404&lt;/rec-number&gt;&lt;foreign-keys&gt;&lt;key app="EN" db-id="25rzxwaxpt2220ezaxox0r5q202fxr90r0vv" timestamp="1515887156"&gt;404&lt;/key&gt;&lt;/foreign-keys&gt;&lt;ref-type name="Conference Proceedings"&gt;10&lt;/ref-type&gt;&lt;contributors&gt;&lt;authors&gt;&lt;author&gt;Zhang, Shaobo&lt;/author&gt;&lt;author&gt;Zhao, Wanqing&lt;/author&gt;&lt;author&gt;Wang, Jun&lt;/author&gt;&lt;author&gt;Luo, Hangzai&lt;/author&gt;&lt;author&gt;Feng, Xiaoyi&lt;/author&gt;&lt;author&gt;Peng, Jinye&lt;/author&gt;&lt;/authors&gt;&lt;/contributors&gt;&lt;titles&gt;&lt;title&gt;A mixed-reality museum tourism framework based on HMD and fisheye camera&lt;/title&gt;&lt;secondary-title&gt;Proceedings of the 15th ACM SIGGRAPH Conference on Virtual-Reality Continuum and Its Applications in Industry-Volume 1&lt;/secondary-title&gt;&lt;/titles&gt;&lt;pages&gt;47-50&lt;/pages&gt;&lt;dates&gt;&lt;year&gt;2016&lt;/year&gt;&lt;/dates&gt;&lt;publisher&gt;ACM&lt;/publisher&gt;&lt;isbn&gt;1450346928&lt;/isbn&gt;&lt;urls&gt;&lt;/urls&gt;&lt;/record&gt;&lt;/Cite&gt;&lt;/EndNote&gt;</w:instrText>
      </w:r>
      <w:r w:rsidR="00646BD4" w:rsidRPr="008C08EB">
        <w:rPr>
          <w:rFonts w:asciiTheme="majorBidi" w:hAnsiTheme="majorBidi" w:cstheme="majorBidi"/>
        </w:rPr>
        <w:fldChar w:fldCharType="separate"/>
      </w:r>
      <w:r w:rsidR="001F5AC2" w:rsidRPr="008C08EB">
        <w:rPr>
          <w:rFonts w:asciiTheme="majorBidi" w:hAnsiTheme="majorBidi" w:cstheme="majorBidi"/>
        </w:rPr>
        <w:t>[</w:t>
      </w:r>
      <w:hyperlink w:anchor="_ENREF_20" w:tooltip="Zhang, 2016 #404" w:history="1">
        <w:r w:rsidR="00315323" w:rsidRPr="008C08EB">
          <w:rPr>
            <w:rFonts w:asciiTheme="majorBidi" w:hAnsiTheme="majorBidi" w:cstheme="majorBidi"/>
          </w:rPr>
          <w:t>20</w:t>
        </w:r>
      </w:hyperlink>
      <w:r w:rsidR="001F5AC2" w:rsidRPr="008C08EB">
        <w:rPr>
          <w:rFonts w:asciiTheme="majorBidi" w:hAnsiTheme="majorBidi" w:cstheme="majorBidi"/>
        </w:rPr>
        <w:t>]</w:t>
      </w:r>
      <w:r w:rsidR="00646BD4" w:rsidRPr="008C08EB">
        <w:rPr>
          <w:rFonts w:asciiTheme="majorBidi" w:hAnsiTheme="majorBidi" w:cstheme="majorBidi"/>
        </w:rPr>
        <w:fldChar w:fldCharType="end"/>
      </w:r>
      <w:r w:rsidR="00646BD4" w:rsidRPr="008C08EB">
        <w:rPr>
          <w:rFonts w:asciiTheme="majorBidi" w:hAnsiTheme="majorBidi" w:cstheme="majorBidi"/>
        </w:rPr>
        <w:t>.</w:t>
      </w:r>
      <w:r w:rsidR="00623981" w:rsidRPr="008C08EB">
        <w:rPr>
          <w:rFonts w:asciiTheme="majorBidi" w:hAnsiTheme="majorBidi" w:cstheme="majorBidi"/>
        </w:rPr>
        <w:t xml:space="preserve"> These studies contribute to research within a digital museum space and t</w:t>
      </w:r>
      <w:r w:rsidR="006858F6" w:rsidRPr="008C08EB">
        <w:rPr>
          <w:rFonts w:asciiTheme="majorBidi" w:hAnsiTheme="majorBidi" w:cstheme="majorBidi"/>
        </w:rPr>
        <w:t>he us</w:t>
      </w:r>
      <w:r w:rsidR="00DC5B2B" w:rsidRPr="008C08EB">
        <w:rPr>
          <w:rFonts w:asciiTheme="majorBidi" w:hAnsiTheme="majorBidi" w:cstheme="majorBidi"/>
        </w:rPr>
        <w:t xml:space="preserve">age of VR </w:t>
      </w:r>
      <w:r w:rsidR="00623981" w:rsidRPr="008C08EB">
        <w:rPr>
          <w:rFonts w:asciiTheme="majorBidi" w:hAnsiTheme="majorBidi" w:cstheme="majorBidi"/>
        </w:rPr>
        <w:t>in immersing</w:t>
      </w:r>
      <w:r w:rsidR="006858F6" w:rsidRPr="008C08EB">
        <w:rPr>
          <w:rFonts w:asciiTheme="majorBidi" w:hAnsiTheme="majorBidi" w:cstheme="majorBidi"/>
        </w:rPr>
        <w:t xml:space="preserve"> the visitor in </w:t>
      </w:r>
      <w:r w:rsidR="00623981" w:rsidRPr="008C08EB">
        <w:rPr>
          <w:rFonts w:asciiTheme="majorBidi" w:hAnsiTheme="majorBidi" w:cstheme="majorBidi"/>
        </w:rPr>
        <w:t xml:space="preserve">an interactive virtual world. </w:t>
      </w:r>
      <w:r w:rsidR="00C85C7E" w:rsidRPr="008C08EB">
        <w:rPr>
          <w:rFonts w:asciiTheme="majorBidi" w:hAnsiTheme="majorBidi" w:cstheme="majorBidi"/>
        </w:rPr>
        <w:t>Despite the</w:t>
      </w:r>
      <w:r w:rsidR="006858F6" w:rsidRPr="008C08EB">
        <w:rPr>
          <w:rFonts w:asciiTheme="majorBidi" w:hAnsiTheme="majorBidi" w:cstheme="majorBidi"/>
        </w:rPr>
        <w:t xml:space="preserve"> advantages</w:t>
      </w:r>
      <w:r w:rsidR="00C85C7E" w:rsidRPr="008C08EB">
        <w:rPr>
          <w:rFonts w:asciiTheme="majorBidi" w:hAnsiTheme="majorBidi" w:cstheme="majorBidi"/>
        </w:rPr>
        <w:t xml:space="preserve"> of </w:t>
      </w:r>
      <w:r w:rsidR="00AE553A" w:rsidRPr="008C08EB">
        <w:rPr>
          <w:rFonts w:asciiTheme="majorBidi" w:hAnsiTheme="majorBidi" w:cstheme="majorBidi"/>
        </w:rPr>
        <w:t>VR,</w:t>
      </w:r>
      <w:r w:rsidR="006858F6" w:rsidRPr="008C08EB">
        <w:rPr>
          <w:rFonts w:asciiTheme="majorBidi" w:hAnsiTheme="majorBidi" w:cstheme="majorBidi"/>
        </w:rPr>
        <w:t xml:space="preserve"> it is </w:t>
      </w:r>
      <w:r w:rsidR="00C85C7E" w:rsidRPr="008C08EB">
        <w:rPr>
          <w:rFonts w:asciiTheme="majorBidi" w:hAnsiTheme="majorBidi" w:cstheme="majorBidi"/>
        </w:rPr>
        <w:t>essential</w:t>
      </w:r>
      <w:r w:rsidR="006858F6" w:rsidRPr="008C08EB">
        <w:rPr>
          <w:rFonts w:asciiTheme="majorBidi" w:hAnsiTheme="majorBidi" w:cstheme="majorBidi"/>
        </w:rPr>
        <w:t xml:space="preserve"> to </w:t>
      </w:r>
      <w:r w:rsidR="00C85C7E" w:rsidRPr="008C08EB">
        <w:rPr>
          <w:rFonts w:asciiTheme="majorBidi" w:hAnsiTheme="majorBidi" w:cstheme="majorBidi"/>
        </w:rPr>
        <w:t>engage</w:t>
      </w:r>
      <w:r w:rsidR="006858F6" w:rsidRPr="008C08EB">
        <w:rPr>
          <w:rFonts w:asciiTheme="majorBidi" w:hAnsiTheme="majorBidi" w:cstheme="majorBidi"/>
        </w:rPr>
        <w:t xml:space="preserve"> visitor</w:t>
      </w:r>
      <w:r w:rsidR="00C85C7E" w:rsidRPr="008C08EB">
        <w:rPr>
          <w:rFonts w:asciiTheme="majorBidi" w:hAnsiTheme="majorBidi" w:cstheme="majorBidi"/>
        </w:rPr>
        <w:t>s in an</w:t>
      </w:r>
      <w:r w:rsidR="006858F6" w:rsidRPr="008C08EB">
        <w:rPr>
          <w:rFonts w:asciiTheme="majorBidi" w:hAnsiTheme="majorBidi" w:cstheme="majorBidi"/>
        </w:rPr>
        <w:t xml:space="preserve"> actual museum</w:t>
      </w:r>
      <w:r w:rsidR="00C85C7E" w:rsidRPr="008C08EB">
        <w:rPr>
          <w:rFonts w:asciiTheme="majorBidi" w:hAnsiTheme="majorBidi" w:cstheme="majorBidi"/>
        </w:rPr>
        <w:t xml:space="preserve"> environment</w:t>
      </w:r>
      <w:r w:rsidR="006858F6" w:rsidRPr="008C08EB">
        <w:rPr>
          <w:rFonts w:asciiTheme="majorBidi" w:hAnsiTheme="majorBidi" w:cstheme="majorBidi"/>
        </w:rPr>
        <w:t xml:space="preserve"> </w:t>
      </w:r>
      <w:r w:rsidR="002B7CB1" w:rsidRPr="008C08EB">
        <w:rPr>
          <w:rFonts w:asciiTheme="majorBidi" w:hAnsiTheme="majorBidi" w:cstheme="majorBidi"/>
        </w:rPr>
        <w:t>to</w:t>
      </w:r>
      <w:r w:rsidR="006858F6" w:rsidRPr="008C08EB">
        <w:rPr>
          <w:rFonts w:asciiTheme="majorBidi" w:hAnsiTheme="majorBidi" w:cstheme="majorBidi"/>
        </w:rPr>
        <w:t xml:space="preserve"> encourage social interactions with other visitors. </w:t>
      </w:r>
    </w:p>
    <w:p w14:paraId="4B167D26" w14:textId="2D5BC0C7" w:rsidR="00623981" w:rsidRPr="008C08EB" w:rsidRDefault="00C85C7E" w:rsidP="005351DE">
      <w:pPr>
        <w:spacing w:before="120" w:after="120" w:line="276" w:lineRule="auto"/>
        <w:jc w:val="lowKashida"/>
        <w:rPr>
          <w:rFonts w:asciiTheme="majorBidi" w:hAnsiTheme="majorBidi" w:cstheme="majorBidi"/>
        </w:rPr>
      </w:pPr>
      <w:r w:rsidRPr="008C08EB">
        <w:rPr>
          <w:rFonts w:asciiTheme="majorBidi" w:hAnsiTheme="majorBidi" w:cstheme="majorBidi"/>
        </w:rPr>
        <w:t>Removing the</w:t>
      </w:r>
      <w:r w:rsidR="006858F6" w:rsidRPr="008C08EB">
        <w:rPr>
          <w:rFonts w:asciiTheme="majorBidi" w:hAnsiTheme="majorBidi" w:cstheme="majorBidi"/>
        </w:rPr>
        <w:t xml:space="preserve"> visitor from the</w:t>
      </w:r>
      <w:r w:rsidRPr="008C08EB">
        <w:rPr>
          <w:rFonts w:asciiTheme="majorBidi" w:hAnsiTheme="majorBidi" w:cstheme="majorBidi"/>
        </w:rPr>
        <w:t xml:space="preserve"> real</w:t>
      </w:r>
      <w:r w:rsidR="006858F6" w:rsidRPr="008C08EB">
        <w:rPr>
          <w:rFonts w:asciiTheme="majorBidi" w:hAnsiTheme="majorBidi" w:cstheme="majorBidi"/>
        </w:rPr>
        <w:t xml:space="preserve"> museum environment</w:t>
      </w:r>
      <w:r w:rsidRPr="008C08EB">
        <w:rPr>
          <w:rFonts w:asciiTheme="majorBidi" w:hAnsiTheme="majorBidi" w:cstheme="majorBidi"/>
        </w:rPr>
        <w:t xml:space="preserve"> by adopting VR HMDs</w:t>
      </w:r>
      <w:r w:rsidR="006858F6" w:rsidRPr="008C08EB">
        <w:rPr>
          <w:rFonts w:asciiTheme="majorBidi" w:hAnsiTheme="majorBidi" w:cstheme="majorBidi"/>
        </w:rPr>
        <w:t xml:space="preserve"> </w:t>
      </w:r>
      <w:r w:rsidR="005F785D" w:rsidRPr="008C08EB">
        <w:rPr>
          <w:rFonts w:asciiTheme="majorBidi" w:hAnsiTheme="majorBidi" w:cstheme="majorBidi"/>
        </w:rPr>
        <w:t xml:space="preserve">restricts the natural freedom of movement to explore detailed </w:t>
      </w:r>
      <w:r w:rsidRPr="008C08EB">
        <w:rPr>
          <w:rFonts w:asciiTheme="majorBidi" w:hAnsiTheme="majorBidi" w:cstheme="majorBidi"/>
        </w:rPr>
        <w:t>artefacts</w:t>
      </w:r>
      <w:r w:rsidR="005F785D" w:rsidRPr="008C08EB">
        <w:rPr>
          <w:rFonts w:asciiTheme="majorBidi" w:hAnsiTheme="majorBidi" w:cstheme="majorBidi"/>
        </w:rPr>
        <w:t xml:space="preserve"> and exhibits. Therefore, this research proposes </w:t>
      </w:r>
      <w:r w:rsidR="000A5612" w:rsidRPr="008C08EB">
        <w:rPr>
          <w:rFonts w:asciiTheme="majorBidi" w:hAnsiTheme="majorBidi" w:cstheme="majorBidi"/>
        </w:rPr>
        <w:t>M</w:t>
      </w:r>
      <w:r w:rsidR="005F785D" w:rsidRPr="008C08EB">
        <w:rPr>
          <w:rFonts w:asciiTheme="majorBidi" w:hAnsiTheme="majorBidi" w:cstheme="majorBidi"/>
        </w:rPr>
        <w:t xml:space="preserve">R technology as more effective and efficient in enhancing the visitor experience in a real-world museum environment. </w:t>
      </w:r>
    </w:p>
    <w:p w14:paraId="163B2955" w14:textId="3FD8E834" w:rsidR="0066607E" w:rsidRPr="008C08EB" w:rsidRDefault="00D22FB5" w:rsidP="002F15E0">
      <w:pPr>
        <w:pStyle w:val="Heading1"/>
      </w:pPr>
      <w:r w:rsidRPr="008C08EB">
        <w:t>2 Related</w:t>
      </w:r>
      <w:r w:rsidR="00DC5B2B" w:rsidRPr="008C08EB">
        <w:t xml:space="preserve"> Research on </w:t>
      </w:r>
      <w:r w:rsidR="00601EB8" w:rsidRPr="008C08EB">
        <w:t>AR/</w:t>
      </w:r>
      <w:r w:rsidR="0066607E" w:rsidRPr="008C08EB">
        <w:t>MR</w:t>
      </w:r>
      <w:r w:rsidR="00601EB8" w:rsidRPr="008C08EB">
        <w:t xml:space="preserve"> HMDs</w:t>
      </w:r>
      <w:r w:rsidR="00DC5B2B" w:rsidRPr="008C08EB">
        <w:t xml:space="preserve"> in M</w:t>
      </w:r>
      <w:r w:rsidR="0066607E" w:rsidRPr="008C08EB">
        <w:t>useums</w:t>
      </w:r>
    </w:p>
    <w:p w14:paraId="0F026652" w14:textId="7A2A8587" w:rsidR="00EA4FA1" w:rsidRPr="008C08EB" w:rsidRDefault="00AB4981" w:rsidP="00730642">
      <w:pPr>
        <w:pStyle w:val="MYPHDTEXT0"/>
        <w:spacing w:after="120" w:line="276" w:lineRule="auto"/>
        <w:rPr>
          <w:rFonts w:asciiTheme="majorBidi" w:hAnsiTheme="majorBidi" w:cstheme="majorBidi"/>
          <w:szCs w:val="36"/>
          <w:lang w:val="en-GB"/>
        </w:rPr>
      </w:pPr>
      <w:r w:rsidRPr="008C08EB">
        <w:rPr>
          <w:rFonts w:asciiTheme="majorBidi" w:hAnsiTheme="majorBidi" w:cstheme="majorBidi"/>
          <w:szCs w:val="36"/>
          <w:lang w:val="en-GB"/>
        </w:rPr>
        <w:t>Public acceptance of</w:t>
      </w:r>
      <w:r w:rsidR="00ED5996" w:rsidRPr="008C08EB">
        <w:rPr>
          <w:rFonts w:asciiTheme="majorBidi" w:hAnsiTheme="majorBidi" w:cstheme="majorBidi"/>
          <w:szCs w:val="36"/>
          <w:lang w:val="en-GB"/>
        </w:rPr>
        <w:t xml:space="preserve"> new technologies such as</w:t>
      </w:r>
      <w:r w:rsidRPr="008C08EB">
        <w:rPr>
          <w:rFonts w:asciiTheme="majorBidi" w:hAnsiTheme="majorBidi" w:cstheme="majorBidi"/>
          <w:szCs w:val="36"/>
          <w:lang w:val="en-GB"/>
        </w:rPr>
        <w:t xml:space="preserve"> MR HMDs</w:t>
      </w:r>
      <w:r w:rsidR="00730642" w:rsidRPr="008C08EB">
        <w:rPr>
          <w:rFonts w:asciiTheme="majorBidi" w:hAnsiTheme="majorBidi" w:cstheme="majorBidi"/>
          <w:szCs w:val="36"/>
          <w:lang w:val="en-GB"/>
        </w:rPr>
        <w:t xml:space="preserve"> </w:t>
      </w:r>
      <w:r w:rsidRPr="008C08EB">
        <w:rPr>
          <w:rFonts w:asciiTheme="majorBidi" w:hAnsiTheme="majorBidi" w:cstheme="majorBidi"/>
          <w:szCs w:val="36"/>
          <w:lang w:val="en-GB"/>
        </w:rPr>
        <w:t>is</w:t>
      </w:r>
      <w:r w:rsidR="00730642" w:rsidRPr="008C08EB">
        <w:rPr>
          <w:rFonts w:asciiTheme="majorBidi" w:hAnsiTheme="majorBidi" w:cstheme="majorBidi"/>
          <w:szCs w:val="36"/>
          <w:lang w:val="en-GB"/>
        </w:rPr>
        <w:t xml:space="preserve"> </w:t>
      </w:r>
      <w:r w:rsidR="005948E5" w:rsidRPr="008C08EB">
        <w:rPr>
          <w:rFonts w:asciiTheme="majorBidi" w:hAnsiTheme="majorBidi" w:cstheme="majorBidi"/>
          <w:szCs w:val="36"/>
          <w:lang w:val="en-GB"/>
        </w:rPr>
        <w:t>of</w:t>
      </w:r>
      <w:r w:rsidR="00730642" w:rsidRPr="008C08EB">
        <w:rPr>
          <w:rFonts w:asciiTheme="majorBidi" w:hAnsiTheme="majorBidi" w:cstheme="majorBidi"/>
          <w:szCs w:val="36"/>
          <w:lang w:val="en-GB"/>
        </w:rPr>
        <w:t xml:space="preserve"> </w:t>
      </w:r>
      <w:r w:rsidRPr="008C08EB">
        <w:rPr>
          <w:rFonts w:asciiTheme="majorBidi" w:hAnsiTheme="majorBidi" w:cstheme="majorBidi"/>
          <w:szCs w:val="36"/>
          <w:lang w:val="en-GB"/>
        </w:rPr>
        <w:t>significant</w:t>
      </w:r>
      <w:r w:rsidR="00730642" w:rsidRPr="008C08EB">
        <w:rPr>
          <w:rFonts w:asciiTheme="majorBidi" w:hAnsiTheme="majorBidi" w:cstheme="majorBidi"/>
          <w:szCs w:val="36"/>
          <w:lang w:val="en-GB"/>
        </w:rPr>
        <w:t xml:space="preserve"> co</w:t>
      </w:r>
      <w:r w:rsidRPr="008C08EB">
        <w:rPr>
          <w:rFonts w:asciiTheme="majorBidi" w:hAnsiTheme="majorBidi" w:cstheme="majorBidi"/>
          <w:szCs w:val="36"/>
          <w:lang w:val="en-GB"/>
        </w:rPr>
        <w:t>ncern for museology researchers.</w:t>
      </w:r>
      <w:r w:rsidR="00730642" w:rsidRPr="008C08EB">
        <w:rPr>
          <w:rFonts w:asciiTheme="majorBidi" w:hAnsiTheme="majorBidi" w:cstheme="majorBidi"/>
          <w:szCs w:val="36"/>
          <w:lang w:val="en-GB"/>
        </w:rPr>
        <w:t xml:space="preserve"> </w:t>
      </w:r>
      <w:hyperlink w:anchor="_ENREF_21" w:tooltip="Rekimoto, 1998 #199" w:history="1">
        <w:r w:rsidR="00315323" w:rsidRPr="008C08EB">
          <w:rPr>
            <w:rFonts w:asciiTheme="majorBidi" w:hAnsiTheme="majorBidi" w:cstheme="majorBidi"/>
            <w:szCs w:val="36"/>
            <w:lang w:val="en-GB"/>
          </w:rPr>
          <w:fldChar w:fldCharType="begin"/>
        </w:r>
        <w:r w:rsidR="00315323" w:rsidRPr="008C08EB">
          <w:rPr>
            <w:rFonts w:asciiTheme="majorBidi" w:hAnsiTheme="majorBidi" w:cstheme="majorBidi"/>
            <w:szCs w:val="36"/>
            <w:lang w:val="en-GB"/>
          </w:rPr>
          <w:instrText xml:space="preserve"> ADDIN EN.CITE &lt;EndNote&gt;&lt;Cite AuthorYear="1"&gt;&lt;Author&gt;Rekimoto&lt;/Author&gt;&lt;Year&gt;1998&lt;/Year&gt;&lt;RecNum&gt;199&lt;/RecNum&gt;&lt;DisplayText&gt;Rekimoto [21]&lt;/DisplayText&gt;&lt;record&gt;&lt;rec-number&gt;199&lt;/rec-number&gt;&lt;foreign-keys&gt;&lt;key app="EN" db-id="25rzxwaxpt2220ezaxox0r5q202fxr90r0vv" timestamp="1460034982"&gt;199&lt;/key&gt;&lt;/foreign-keys&gt;&lt;ref-type name="Conference Proceedings"&gt;10&lt;/ref-type&gt;&lt;contributors&gt;&lt;authors&gt;&lt;author&gt;J. Rekimoto&lt;/author&gt;&lt;/authors&gt;&lt;/contributors&gt;&lt;titles&gt;&lt;title&gt;Matrix: a realtime object identification and registration method for augmented reality&lt;/title&gt;&lt;secondary-title&gt;Computer Human Interaction, 1998. Proceedings. 3rd Asia Pacific&lt;/secondary-title&gt;&lt;alt-title&gt;Computer Human Interaction, 1998. Proceedings. 3rd Asia Pacific&lt;/alt-title&gt;&lt;/titles&gt;&lt;pages&gt;63-68&lt;/pages&gt;&lt;keywords&gt;&lt;keyword&gt;bar codes&lt;/keyword&gt;&lt;keyword&gt;image registration&lt;/keyword&gt;&lt;keyword&gt;real-time systems&lt;/keyword&gt;&lt;keyword&gt;virtual reality&lt;/keyword&gt;&lt;keyword&gt;2D matrix marker&lt;/keyword&gt;&lt;keyword&gt;Matrix&lt;/keyword&gt;&lt;keyword&gt;augmented reality systems&lt;/keyword&gt;&lt;keyword&gt;coordinate systems&lt;/keyword&gt;&lt;keyword&gt;matrix code&lt;/keyword&gt;&lt;keyword&gt;real time object identification&lt;/keyword&gt;&lt;keyword&gt;real world images&lt;/keyword&gt;&lt;keyword&gt;real world objects&lt;/keyword&gt;&lt;keyword&gt;registration method&lt;/keyword&gt;&lt;keyword&gt;square shaped barcode&lt;/keyword&gt;&lt;keyword&gt;Augmented reality&lt;/keyword&gt;&lt;keyword&gt;Cameras&lt;/keyword&gt;&lt;keyword&gt;Image recognition&lt;/keyword&gt;&lt;keyword&gt;Magnetic devices&lt;/keyword&gt;&lt;keyword&gt;Magnetic sensors&lt;/keyword&gt;&lt;keyword&gt;Position measurement&lt;/keyword&gt;&lt;keyword&gt;Registers&lt;/keyword&gt;&lt;keyword&gt;Sensor systems&lt;/keyword&gt;&lt;keyword&gt;Ultrasonic variables measurement&lt;/keyword&gt;&lt;keyword&gt;Volume measurement&lt;/keyword&gt;&lt;/keywords&gt;&lt;dates&gt;&lt;year&gt;1998&lt;/year&gt;&lt;pub-dates&gt;&lt;date&gt;15-17 Jul 1998&lt;/date&gt;&lt;/pub-dates&gt;&lt;/dates&gt;&lt;urls&gt;&lt;/urls&gt;&lt;electronic-resource-num&gt;10.1109/APCHI.1998.704151&lt;/electronic-resource-num&gt;&lt;/record&gt;&lt;/Cite&gt;&lt;/EndNote&gt;</w:instrText>
        </w:r>
        <w:r w:rsidR="00315323" w:rsidRPr="008C08EB">
          <w:rPr>
            <w:rFonts w:asciiTheme="majorBidi" w:hAnsiTheme="majorBidi" w:cstheme="majorBidi"/>
            <w:szCs w:val="36"/>
            <w:lang w:val="en-GB"/>
          </w:rPr>
          <w:fldChar w:fldCharType="separate"/>
        </w:r>
        <w:r w:rsidR="00315323" w:rsidRPr="008C08EB">
          <w:rPr>
            <w:rFonts w:asciiTheme="majorBidi" w:hAnsiTheme="majorBidi" w:cstheme="majorBidi"/>
            <w:szCs w:val="36"/>
            <w:lang w:val="en-GB"/>
          </w:rPr>
          <w:t>Rekimoto [21]</w:t>
        </w:r>
        <w:r w:rsidR="00315323" w:rsidRPr="008C08EB">
          <w:rPr>
            <w:rFonts w:asciiTheme="majorBidi" w:hAnsiTheme="majorBidi" w:cstheme="majorBidi"/>
            <w:szCs w:val="36"/>
            <w:lang w:val="en-GB"/>
          </w:rPr>
          <w:fldChar w:fldCharType="end"/>
        </w:r>
      </w:hyperlink>
      <w:r w:rsidR="00730642" w:rsidRPr="008C08EB">
        <w:rPr>
          <w:rFonts w:asciiTheme="majorBidi" w:hAnsiTheme="majorBidi" w:cstheme="majorBidi"/>
          <w:szCs w:val="36"/>
          <w:lang w:val="en-GB"/>
        </w:rPr>
        <w:t xml:space="preserve"> </w:t>
      </w:r>
      <w:r w:rsidRPr="008C08EB">
        <w:rPr>
          <w:rFonts w:asciiTheme="majorBidi" w:hAnsiTheme="majorBidi" w:cstheme="majorBidi"/>
          <w:szCs w:val="36"/>
          <w:lang w:val="en-GB"/>
        </w:rPr>
        <w:t>highlights this issue</w:t>
      </w:r>
      <w:r w:rsidR="00ED5996" w:rsidRPr="008C08EB">
        <w:rPr>
          <w:rFonts w:asciiTheme="majorBidi" w:hAnsiTheme="majorBidi" w:cstheme="majorBidi"/>
          <w:szCs w:val="36"/>
          <w:lang w:val="en-GB"/>
        </w:rPr>
        <w:t xml:space="preserve"> in a project</w:t>
      </w:r>
      <w:r w:rsidRPr="008C08EB">
        <w:rPr>
          <w:rFonts w:asciiTheme="majorBidi" w:hAnsiTheme="majorBidi" w:cstheme="majorBidi"/>
          <w:szCs w:val="36"/>
          <w:lang w:val="en-GB"/>
        </w:rPr>
        <w:t xml:space="preserve"> using</w:t>
      </w:r>
      <w:r w:rsidR="00730642" w:rsidRPr="008C08EB">
        <w:rPr>
          <w:rFonts w:asciiTheme="majorBidi" w:hAnsiTheme="majorBidi" w:cstheme="majorBidi"/>
          <w:szCs w:val="36"/>
          <w:lang w:val="en-GB"/>
        </w:rPr>
        <w:t xml:space="preserve"> </w:t>
      </w:r>
      <w:r w:rsidRPr="008C08EB">
        <w:rPr>
          <w:rFonts w:asciiTheme="majorBidi" w:hAnsiTheme="majorBidi" w:cstheme="majorBidi"/>
          <w:szCs w:val="36"/>
          <w:lang w:val="en-GB"/>
        </w:rPr>
        <w:t>the</w:t>
      </w:r>
      <w:r w:rsidR="00730642" w:rsidRPr="008C08EB">
        <w:rPr>
          <w:rFonts w:asciiTheme="majorBidi" w:hAnsiTheme="majorBidi" w:cstheme="majorBidi"/>
          <w:szCs w:val="36"/>
          <w:lang w:val="en-GB"/>
        </w:rPr>
        <w:t xml:space="preserve"> ‘Sony </w:t>
      </w:r>
      <w:proofErr w:type="spellStart"/>
      <w:r w:rsidR="00730642" w:rsidRPr="008C08EB">
        <w:rPr>
          <w:rFonts w:asciiTheme="majorBidi" w:hAnsiTheme="majorBidi" w:cstheme="majorBidi"/>
          <w:szCs w:val="36"/>
          <w:lang w:val="en-GB"/>
        </w:rPr>
        <w:t>GlassTron</w:t>
      </w:r>
      <w:proofErr w:type="spellEnd"/>
      <w:r w:rsidR="00730642" w:rsidRPr="008C08EB">
        <w:rPr>
          <w:rFonts w:asciiTheme="majorBidi" w:hAnsiTheme="majorBidi" w:cstheme="majorBidi"/>
          <w:szCs w:val="36"/>
          <w:lang w:val="en-GB"/>
        </w:rPr>
        <w:t xml:space="preserve"> HMD’</w:t>
      </w:r>
      <w:r w:rsidRPr="008C08EB">
        <w:rPr>
          <w:rFonts w:asciiTheme="majorBidi" w:hAnsiTheme="majorBidi" w:cstheme="majorBidi"/>
          <w:szCs w:val="36"/>
          <w:lang w:val="en-GB"/>
        </w:rPr>
        <w:t>, Fig 1.a,</w:t>
      </w:r>
      <w:r w:rsidR="00730642" w:rsidRPr="008C08EB">
        <w:rPr>
          <w:rFonts w:asciiTheme="majorBidi" w:hAnsiTheme="majorBidi" w:cstheme="majorBidi"/>
          <w:szCs w:val="36"/>
          <w:lang w:val="en-GB"/>
        </w:rPr>
        <w:t xml:space="preserve"> for scanning</w:t>
      </w:r>
      <w:r w:rsidRPr="008C08EB">
        <w:rPr>
          <w:rFonts w:asciiTheme="majorBidi" w:hAnsiTheme="majorBidi" w:cstheme="majorBidi"/>
          <w:szCs w:val="36"/>
          <w:lang w:val="en-GB"/>
        </w:rPr>
        <w:t xml:space="preserve"> fiducial markers that trigger </w:t>
      </w:r>
      <w:r w:rsidR="000A5612" w:rsidRPr="008C08EB">
        <w:rPr>
          <w:rFonts w:asciiTheme="majorBidi" w:hAnsiTheme="majorBidi" w:cstheme="majorBidi"/>
          <w:szCs w:val="36"/>
          <w:lang w:val="en-GB"/>
        </w:rPr>
        <w:t>M</w:t>
      </w:r>
      <w:r w:rsidRPr="008C08EB">
        <w:rPr>
          <w:rFonts w:asciiTheme="majorBidi" w:hAnsiTheme="majorBidi" w:cstheme="majorBidi"/>
          <w:szCs w:val="36"/>
          <w:lang w:val="en-GB"/>
        </w:rPr>
        <w:t>R interactivity</w:t>
      </w:r>
      <w:r w:rsidR="00730642" w:rsidRPr="008C08EB">
        <w:rPr>
          <w:rFonts w:asciiTheme="majorBidi" w:hAnsiTheme="majorBidi" w:cstheme="majorBidi"/>
          <w:szCs w:val="36"/>
          <w:lang w:val="en-GB"/>
        </w:rPr>
        <w:t xml:space="preserve">. </w:t>
      </w:r>
      <w:r w:rsidR="00ED5996" w:rsidRPr="008C08EB">
        <w:rPr>
          <w:rFonts w:asciiTheme="majorBidi" w:hAnsiTheme="majorBidi" w:cstheme="majorBidi"/>
          <w:szCs w:val="36"/>
          <w:lang w:val="en-GB"/>
        </w:rPr>
        <w:t>The device suffered</w:t>
      </w:r>
      <w:r w:rsidRPr="008C08EB">
        <w:rPr>
          <w:rFonts w:asciiTheme="majorBidi" w:hAnsiTheme="majorBidi" w:cstheme="majorBidi"/>
          <w:szCs w:val="36"/>
          <w:lang w:val="en-GB"/>
        </w:rPr>
        <w:t xml:space="preserve"> from over complicated and fragile components hardwired into a handheld camera and palmtop display.</w:t>
      </w:r>
      <w:r w:rsidR="00ED5996" w:rsidRPr="008C08EB">
        <w:rPr>
          <w:rFonts w:asciiTheme="majorBidi" w:hAnsiTheme="majorBidi" w:cstheme="majorBidi"/>
          <w:szCs w:val="36"/>
          <w:lang w:val="en-GB"/>
        </w:rPr>
        <w:t xml:space="preserve"> This </w:t>
      </w:r>
      <w:r w:rsidR="006A3230" w:rsidRPr="008C08EB">
        <w:rPr>
          <w:rFonts w:asciiTheme="majorBidi" w:hAnsiTheme="majorBidi" w:cstheme="majorBidi"/>
          <w:szCs w:val="36"/>
          <w:lang w:val="en-GB"/>
        </w:rPr>
        <w:t xml:space="preserve">construction </w:t>
      </w:r>
      <w:r w:rsidR="005948E5" w:rsidRPr="008C08EB">
        <w:rPr>
          <w:rFonts w:asciiTheme="majorBidi" w:hAnsiTheme="majorBidi" w:cstheme="majorBidi"/>
          <w:szCs w:val="36"/>
          <w:lang w:val="en-GB"/>
        </w:rPr>
        <w:t>made the device</w:t>
      </w:r>
      <w:r w:rsidR="00ED5996" w:rsidRPr="008C08EB">
        <w:rPr>
          <w:rFonts w:asciiTheme="majorBidi" w:hAnsiTheme="majorBidi" w:cstheme="majorBidi"/>
          <w:szCs w:val="36"/>
          <w:lang w:val="en-GB"/>
        </w:rPr>
        <w:t xml:space="preserve"> heavy and uncomfortable to </w:t>
      </w:r>
      <w:r w:rsidR="00894EC8" w:rsidRPr="008C08EB">
        <w:rPr>
          <w:rFonts w:asciiTheme="majorBidi" w:hAnsiTheme="majorBidi" w:cstheme="majorBidi"/>
          <w:szCs w:val="36"/>
          <w:lang w:val="en-GB"/>
        </w:rPr>
        <w:t>wear</w:t>
      </w:r>
      <w:r w:rsidR="00ED5996" w:rsidRPr="008C08EB">
        <w:rPr>
          <w:rFonts w:asciiTheme="majorBidi" w:hAnsiTheme="majorBidi" w:cstheme="majorBidi"/>
          <w:szCs w:val="36"/>
          <w:lang w:val="en-GB"/>
        </w:rPr>
        <w:t xml:space="preserve"> while restricting the free flow of natural Kinect movement</w:t>
      </w:r>
      <w:r w:rsidR="00894EC8" w:rsidRPr="008C08EB">
        <w:rPr>
          <w:rFonts w:asciiTheme="majorBidi" w:hAnsiTheme="majorBidi" w:cstheme="majorBidi"/>
          <w:szCs w:val="36"/>
          <w:lang w:val="en-GB"/>
        </w:rPr>
        <w:t xml:space="preserve"> of the user</w:t>
      </w:r>
      <w:r w:rsidR="00ED5996" w:rsidRPr="008C08EB">
        <w:rPr>
          <w:rFonts w:asciiTheme="majorBidi" w:hAnsiTheme="majorBidi" w:cstheme="majorBidi"/>
          <w:szCs w:val="36"/>
          <w:lang w:val="en-GB"/>
        </w:rPr>
        <w:t xml:space="preserve"> due to extensive wiring.</w:t>
      </w:r>
      <w:r w:rsidRPr="008C08EB">
        <w:rPr>
          <w:rFonts w:asciiTheme="majorBidi" w:hAnsiTheme="majorBidi" w:cstheme="majorBidi"/>
          <w:szCs w:val="36"/>
          <w:lang w:val="en-GB"/>
        </w:rPr>
        <w:t xml:space="preserve"> A similar MR device developed for the ’ARCHEOGUIDE’ project</w:t>
      </w:r>
      <w:r w:rsidR="00AF439E" w:rsidRPr="008C08EB">
        <w:rPr>
          <w:rFonts w:asciiTheme="majorBidi" w:hAnsiTheme="majorBidi" w:cstheme="majorBidi"/>
          <w:szCs w:val="36"/>
          <w:lang w:val="en-GB"/>
        </w:rPr>
        <w:t xml:space="preserve"> in the museology field </w:t>
      </w:r>
      <w:r w:rsidRPr="008C08EB">
        <w:rPr>
          <w:rFonts w:asciiTheme="majorBidi" w:hAnsiTheme="majorBidi" w:cstheme="majorBidi"/>
          <w:szCs w:val="36"/>
          <w:lang w:val="en-GB"/>
        </w:rPr>
        <w:t>experienced comparable hardware issues</w:t>
      </w:r>
      <w:r w:rsidR="00AF439E" w:rsidRPr="008C08EB">
        <w:rPr>
          <w:rFonts w:asciiTheme="majorBidi" w:hAnsiTheme="majorBidi" w:cstheme="majorBidi"/>
          <w:szCs w:val="36"/>
          <w:lang w:val="en-GB"/>
        </w:rPr>
        <w:t>.</w:t>
      </w:r>
      <w:r w:rsidRPr="008C08EB">
        <w:rPr>
          <w:rFonts w:asciiTheme="majorBidi" w:hAnsiTheme="majorBidi" w:cstheme="majorBidi"/>
          <w:szCs w:val="36"/>
          <w:lang w:val="en-GB"/>
        </w:rPr>
        <w:t xml:space="preserve"> The system required a computer module installed in a backpack with a</w:t>
      </w:r>
      <w:r w:rsidR="00752DD7" w:rsidRPr="008C08EB">
        <w:rPr>
          <w:rFonts w:asciiTheme="majorBidi" w:hAnsiTheme="majorBidi" w:cstheme="majorBidi"/>
          <w:szCs w:val="36"/>
          <w:lang w:val="en-GB"/>
        </w:rPr>
        <w:t>n</w:t>
      </w:r>
      <w:r w:rsidRPr="008C08EB">
        <w:rPr>
          <w:rFonts w:asciiTheme="majorBidi" w:hAnsiTheme="majorBidi" w:cstheme="majorBidi"/>
          <w:szCs w:val="36"/>
          <w:lang w:val="en-GB"/>
        </w:rPr>
        <w:t xml:space="preserve"> HMD attached by </w:t>
      </w:r>
      <w:r w:rsidR="00752DD7" w:rsidRPr="008C08EB">
        <w:rPr>
          <w:rFonts w:asciiTheme="majorBidi" w:hAnsiTheme="majorBidi" w:cstheme="majorBidi"/>
          <w:szCs w:val="36"/>
          <w:lang w:val="en-GB"/>
        </w:rPr>
        <w:t>a wire and</w:t>
      </w:r>
      <w:r w:rsidRPr="008C08EB">
        <w:rPr>
          <w:rFonts w:asciiTheme="majorBidi" w:hAnsiTheme="majorBidi" w:cstheme="majorBidi"/>
          <w:szCs w:val="36"/>
          <w:lang w:val="en-GB"/>
        </w:rPr>
        <w:t xml:space="preserve"> earphones, </w:t>
      </w:r>
      <w:r w:rsidR="00491B85" w:rsidRPr="008C08EB">
        <w:rPr>
          <w:rFonts w:asciiTheme="majorBidi" w:hAnsiTheme="majorBidi" w:cstheme="majorBidi"/>
          <w:szCs w:val="36"/>
          <w:lang w:val="en-GB"/>
        </w:rPr>
        <w:t>Fig</w:t>
      </w:r>
      <w:r w:rsidR="00D02070" w:rsidRPr="008C08EB">
        <w:rPr>
          <w:rFonts w:asciiTheme="majorBidi" w:hAnsiTheme="majorBidi" w:cstheme="majorBidi"/>
          <w:szCs w:val="36"/>
          <w:lang w:val="en-GB"/>
        </w:rPr>
        <w:t>.</w:t>
      </w:r>
      <w:r w:rsidR="00DC73B9" w:rsidRPr="008C08EB">
        <w:rPr>
          <w:rFonts w:asciiTheme="majorBidi" w:hAnsiTheme="majorBidi" w:cstheme="majorBidi"/>
          <w:szCs w:val="36"/>
          <w:lang w:val="en-GB"/>
        </w:rPr>
        <w:t xml:space="preserve"> 2.b </w:t>
      </w:r>
      <w:r w:rsidR="00AF439E"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Vlahakis&lt;/Author&gt;&lt;Year&gt;2002&lt;/Year&gt;&lt;RecNum&gt;48&lt;/RecNum&gt;&lt;DisplayText&gt;[22]&lt;/DisplayText&gt;&lt;record&gt;&lt;rec-number&gt;48&lt;/rec-number&gt;&lt;foreign-keys&gt;&lt;key app="EN" db-id="25rzxwaxpt2220ezaxox0r5q202fxr90r0vv" timestamp="1447265862"&gt;48&lt;/key&gt;&lt;/foreign-keys&gt;&lt;ref-type name="Journal Article"&gt;17&lt;/ref-type&gt;&lt;contributors&gt;&lt;authors&gt;&lt;author&gt;Vlahakis, Vassilios&lt;/author&gt;&lt;author&gt;Ioannidis, Nikolaos&lt;/author&gt;&lt;author&gt;Karigiannis, John&lt;/author&gt;&lt;author&gt;Tsotros, Manolis&lt;/author&gt;&lt;author&gt;Gounaris, Michael&lt;/author&gt;&lt;author&gt;Stricker, Didier&lt;/author&gt;&lt;author&gt;Gleue, Tim&lt;/author&gt;&lt;author&gt;Daehne, Patrick&lt;/author&gt;&lt;author&gt;Almeida, Luís&lt;/author&gt;&lt;/authors&gt;&lt;/contributors&gt;&lt;titles&gt;&lt;title&gt;Archeoguide: an augmented reality guide for archaeological sites&lt;/title&gt;&lt;secondary-title&gt;IEEE Computer Graphics and Applications&lt;/secondary-title&gt;&lt;/titles&gt;&lt;periodical&gt;&lt;full-title&gt;IEEE Computer Graphics and Applications&lt;/full-title&gt;&lt;/periodical&gt;&lt;pages&gt;52-60&lt;/pages&gt;&lt;number&gt;5&lt;/number&gt;&lt;dates&gt;&lt;year&gt;2002&lt;/year&gt;&lt;/dates&gt;&lt;isbn&gt;0272-1716&lt;/isbn&gt;&lt;urls&gt;&lt;/urls&gt;&lt;/record&gt;&lt;/Cite&gt;&lt;/EndNote&gt;</w:instrText>
      </w:r>
      <w:r w:rsidR="00AF439E"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2" w:tooltip="Vlahakis, 2002 #48" w:history="1">
        <w:r w:rsidR="00315323" w:rsidRPr="008C08EB">
          <w:rPr>
            <w:rFonts w:asciiTheme="majorBidi" w:hAnsiTheme="majorBidi" w:cstheme="majorBidi"/>
            <w:szCs w:val="36"/>
            <w:lang w:val="en-GB"/>
          </w:rPr>
          <w:t>22</w:t>
        </w:r>
      </w:hyperlink>
      <w:r w:rsidR="001F5AC2" w:rsidRPr="008C08EB">
        <w:rPr>
          <w:rFonts w:asciiTheme="majorBidi" w:hAnsiTheme="majorBidi" w:cstheme="majorBidi"/>
          <w:szCs w:val="36"/>
          <w:lang w:val="en-GB"/>
        </w:rPr>
        <w:t>]</w:t>
      </w:r>
      <w:r w:rsidR="00AF439E" w:rsidRPr="008C08EB">
        <w:rPr>
          <w:rFonts w:asciiTheme="majorBidi" w:hAnsiTheme="majorBidi" w:cstheme="majorBidi"/>
          <w:szCs w:val="36"/>
          <w:lang w:val="en-GB"/>
        </w:rPr>
        <w:fldChar w:fldCharType="end"/>
      </w:r>
      <w:r w:rsidR="00AF439E" w:rsidRPr="008C08EB">
        <w:rPr>
          <w:rFonts w:asciiTheme="majorBidi" w:hAnsiTheme="majorBidi" w:cstheme="majorBidi"/>
          <w:szCs w:val="36"/>
          <w:lang w:val="en-GB"/>
        </w:rPr>
        <w:t xml:space="preserve">. </w:t>
      </w:r>
      <w:proofErr w:type="spellStart"/>
      <w:r w:rsidR="00AF439E" w:rsidRPr="008C08EB">
        <w:rPr>
          <w:rFonts w:asciiTheme="majorBidi" w:hAnsiTheme="majorBidi" w:cstheme="majorBidi"/>
          <w:szCs w:val="36"/>
          <w:lang w:val="en-GB"/>
        </w:rPr>
        <w:t>Archeoguide</w:t>
      </w:r>
      <w:proofErr w:type="spellEnd"/>
      <w:r w:rsidR="00AF439E" w:rsidRPr="008C08EB">
        <w:rPr>
          <w:rFonts w:asciiTheme="majorBidi" w:hAnsiTheme="majorBidi" w:cstheme="majorBidi"/>
          <w:szCs w:val="36"/>
          <w:lang w:val="en-GB"/>
        </w:rPr>
        <w:t xml:space="preserve"> </w:t>
      </w:r>
      <w:r w:rsidR="00752DD7" w:rsidRPr="008C08EB">
        <w:rPr>
          <w:rFonts w:asciiTheme="majorBidi" w:hAnsiTheme="majorBidi" w:cstheme="majorBidi"/>
          <w:szCs w:val="36"/>
          <w:lang w:val="en-GB"/>
        </w:rPr>
        <w:t>used</w:t>
      </w:r>
      <w:r w:rsidR="00AF439E" w:rsidRPr="008C08EB">
        <w:rPr>
          <w:rFonts w:asciiTheme="majorBidi" w:hAnsiTheme="majorBidi" w:cstheme="majorBidi"/>
          <w:szCs w:val="36"/>
          <w:lang w:val="en-GB"/>
        </w:rPr>
        <w:t xml:space="preserve"> a marker-based tracking technique</w:t>
      </w:r>
      <w:r w:rsidR="00752DD7" w:rsidRPr="008C08EB">
        <w:rPr>
          <w:rFonts w:asciiTheme="majorBidi" w:hAnsiTheme="majorBidi" w:cstheme="majorBidi"/>
          <w:szCs w:val="36"/>
          <w:lang w:val="en-GB"/>
        </w:rPr>
        <w:t xml:space="preserve"> to configure interactive operations</w:t>
      </w:r>
      <w:r w:rsidR="006858F6" w:rsidRPr="008C08EB">
        <w:rPr>
          <w:rFonts w:asciiTheme="majorBidi" w:hAnsiTheme="majorBidi" w:cstheme="majorBidi"/>
          <w:szCs w:val="36"/>
          <w:lang w:val="en-GB"/>
        </w:rPr>
        <w:t xml:space="preserve"> </w:t>
      </w:r>
      <w:r w:rsidR="006858F6" w:rsidRPr="008C08EB">
        <w:rPr>
          <w:rFonts w:asciiTheme="majorBidi" w:hAnsiTheme="majorBidi" w:cstheme="majorBidi"/>
          <w:szCs w:val="36"/>
          <w:lang w:val="en-GB"/>
        </w:rPr>
        <w:fldChar w:fldCharType="begin">
          <w:fldData xml:space="preserve">PEVuZE5vdGU+PENpdGU+PEF1dGhvcj5FZG11bmQgTmcgR2lhcDwvQXV0aG9yPjxZZWFyPjIwMTE8
L1llYXI+PFJlY051bT4xMDk8L1JlY051bT48RGlzcGxheVRleHQ+WzIzXTwvRGlzcGxheVRleHQ+
PHJlY29yZD48cmVjLW51bWJlcj4xMDk8L3JlYy1udW1iZXI+PGZvcmVpZ24ta2V5cz48a2V5IGFw
cD0iRU4iIGRiLWlkPSIyNXJ6eHdheHB0MjIyMGV6YXhveDByNXEyMDJmeHI5MHIwdnYiIHRpbWVz
dGFtcD0iMTQ1NjYwMTM1NiI+MTA5PC9rZXk+PC9mb3JlaWduLWtleXM+PHJlZi10eXBlIG5hbWU9
IkpvdXJuYWwgQXJ0aWNsZSI+MTc8L3JlZi10eXBlPjxjb250cmlidXRvcnM+PGF1dGhvcnM+PGF1
dGhvcj5FZG11bmQgTmcgR2lhcCwgV2VuZzwvYXV0aG9yPjxhdXRob3I+UGFyaGl6a2FyLCBCZWhy
YW5nPC9hdXRob3I+PGF1dGhvcj5MaW5hIENoYWkgSHNpYW8sIFBpbmc8L2F1dGhvcj48YXV0aG9y
Pkxhc2hrYXJpLCBBcmFzaCBIYWJpYmk8L2F1dGhvcj48L2F1dGhvcnM+PC9jb250cmlidXRvcnM+
PHRpdGxlcz48dGl0bGU+QVVHTUVOVEVEIFJFQUxJVFkgRk9SIE1VU0VVTSBBUlRJRkFDVFMgVklT
VUFMSVpBVElPTjwvdGl0bGU+PHNlY29uZGFyeS10aXRsZT5JbnRlcm5hdGlvbmFsIEpvdXJuYWwg
b2YgQ29tcHV0ZXIgU2NpZW5jZSBhbmQgSW5mb3JtYXRpb24gU2VjdXJpdHk8L3NlY29uZGFyeS10
aXRsZT48L3RpdGxlcz48cGVyaW9kaWNhbD48ZnVsbC10aXRsZT5JbnRlcm5hdGlvbmFsIEpvdXJu
YWwgb2YgQ29tcHV0ZXIgU2NpZW5jZSBhbmQgSW5mb3JtYXRpb24gU2VjdXJpdHk8L2Z1bGwtdGl0
bGU+PC9wZXJpb2RpY2FsPjxwYWdlcz4xNzQtMTg1PC9wYWdlcz48dm9sdW1lPjk8L3ZvbHVtZT48
bnVtYmVyPjU8L251bWJlcj48a2V5d29yZHM+PGtleXdvcmQ+TXVzZXVtczwva2V5d29yZD48a2V5
d29yZD5BcnQgZXhoaWJpdHM8L2tleXdvcmQ+PGtleXdvcmQ+VmlydHVhbCByZWFsaXR5PC9rZXl3
b3JkPjxrZXl3b3JkPk11c2V1bSBleGhpYml0czwva2V5d29yZD48a2V5d29yZD5DYW1lcmFzPC9r
ZXl3b3JkPjxrZXl3b3JkPmNvbXB1dGVyPC9rZXl3b3JkPjxrZXl3b3JkPnRlY2hub2xvZ3k8L2tl
eXdvcmQ+PGtleXdvcmQ+TWF5IDIwMTE8L2tleXdvcmQ+PGtleXdvcmQ+RWxlY3Ryb25pYyBjb21w
dXRlcnMuIENvbXB1dGVyIHNjaWVuY2U8L2tleXdvcmQ+PGtleXdvcmQ+Z29vZ2xlIHNjaG9sYXI8
L2tleXdvcmQ+PGtleXdvcmQ+ZG93bmxvYWQ8L2tleXdvcmQ+PGtleXdvcmQ+Y29tcHV0aW5nPC9r
ZXl3b3JkPjxrZXl3b3JkPmVuZ2luZWVyaW5nPC9rZXl3b3JkPjxrZXl3b3JkPmpvdXJuYWwgY29t
cHV0ZXIgc2NpZW5jZTwva2V5d29yZD48a2V5d29yZD5wcm9RdWVzdDwva2V5d29yZD48a2V5d29y
ZD5JbnN0cnVtZW50cyBhbmQgbWFjaGluZXM8L2tleXdvcmQ+PGtleXdvcmQ+TWF0aGVtYXRpY3M8
L2tleXdvcmQ+PGtleXdvcmQ+SUpDU0lTPC9rZXl3b3JkPjxrZXl3b3JkPlFBNzEtOTA8L2tleXdv
cmQ+PGtleXdvcmQ+Sm91cm5hbCBvZiBDb21wdXRpbmc8L2tleXdvcmQ+PGtleXdvcmQ+SW1wYWN0
IEZhY3Rvcjwva2V5d29yZD48a2V5d29yZD5wZWVyIHJldmlldzwva2V5d29yZD48a2V5d29yZD5J
RUVFPC9rZXl3b3JkPjxrZXl3b3JkPmludGVybmF0aW9uYWw8L2tleXdvcmQ+PGtleXdvcmQ+Vm9s
dW1lIDk8L2tleXdvcmQ+PGtleXdvcmQ+aW5mb3JtYXRpb24gc2VjdXJpdHk8L2tleXdvcmQ+PGtl
eXdvcmQ+ZG9jc3RvYzwva2V5d29yZD48a2V5d29yZD5zY3JpYmQ8L2tleXdvcmQ+PGtleXdvcmQ+
Y2FsbCBmb3IgcGFwZXI8L2tleXdvcmQ+PGtleXdvcmQ+cmVzZWFyY2g8L2tleXdvcmQ+PGtleXdv
cmQ+U2NpZW5jZTwva2V5d29yZD48a2V5d29yZD5TY2lydXM8L2tleXdvcmQ+PGtleXdvcmQ+Y29y
bmVsbCB1bml2ZXJzaXR5PC9rZXl3b3JkPjxrZXl3b3JkPk9wZW4gQWNjZXNzPC9rZXl3b3JkPjxr
ZXl3b3JkPmxpYnJhcnk8L2tleXdvcmQ+PGtleXdvcmQ+UUExLTkzOTwva2V5d29yZD48a2V5d29y
ZD5hcmNoaXZlPC9rZXl3b3JkPjxrZXl3b3JkPkFyWGlWPC9rZXl3b3JkPjxrZXl3b3JkPmludGVy
bmV0PC9rZXl3b3JkPjxrZXl3b3JkPlFBNzUuNS03Ni45NTwva2V5d29yZD48a2V5d29yZD5Oby4g
NTwva2V5d29yZD48a2V5d29yZD5ET0FKPC9rZXl3b3JkPjwva2V5d29yZHM+PGRhdGVzPjx5ZWFy
PjIwMTE8L3llYXI+PC9kYXRlcz48cHViLWxvY2F0aW9uPlBpdHRzYnVyZ2g8L3B1Yi1sb2NhdGlv
bj48cHVibGlzaGVyPkwgSiBTIFB1Ymxpc2hpbmc8L3B1Ymxpc2hlcj48aXNibj4xOTQ3LTU1MDA8
L2lzYm4+PHVybHM+PHJlbGF0ZWQtdXJscz48dXJsPmh0dHA6Ly9odWQuc3VtbW9uLnNlcmlhbHNz
b2x1dGlvbnMuY29tLzIuMC4wL2xpbmsvMC9lTHZIQ1hNd25WMUxUOEpBRUo3NHVKZ1k4UmtSVFBv
SGlzdDIyMjVQcGlBb2lWeUVHdlhTN0tQVkV5RENfM2VtdFBnZzhlQ3BTZWV5bWQyWl9XWjI5X3NB
UE41aTdxLWNFSG84QzlzWlkxb0l4VVBKckdLaERUU2kzOGh3M2Y1SnpBUVZLMFE1MjFXU0xESzNu
UnBxbWw5aG9VRDRoTW5yMmJ0TEtsSjAybHBLYW16REx1Y3NvRlVlUG5YV1BSZWlhdmRKQUxlZzU5
X0l2c1dXMHEtQl9lcWpxRUsxc1BXMnRPWFRyZzJ1eHY4TzhSQU9Tc2pweEtzMWNnUmIyZVFZYXBX
Y2cxTkc5d21JT0xrbGF2X2VqZlBRaS04SDQyY0hTMFJubUl4NnlkQkI0RHZveDkzeHlIa2NqQkkw
dnhUZHJWTkktcjF4OTg0dFJSVmMyOGJ0M0JYQ1lOam1YSHNoSXE4OE1pTDNpV0hIWUdoTGJTWFJN
SWxJU2h0NlhxYVVGcUZBREdXMHhVckgxd2dPem1CZjBlWDd5YUo0cEdmUHdkRjVIa2lTdHBJSUFI
M2xSOUtLWEdFcGgtV1BrY3lyUTRjY25zNVdCQm9wVVZvWFA2YnoxN1NNa0RSWG1ZM29vQldfZ21z
UjVUSmpIbGVXRGpaWm9PclFySnljS2sxOUlMUDRTTmN1cmtOamJTN0Q4SnYxNGs5ckFfWldyV0s2
eDlpRW5jVjhtVjNDTnM3Nko4WUgwVWM8L3VybD48L3JlbGF0ZWQtdXJscz48L3VybHM+PC9yZWNv
cmQ+PC9DaXRlPjwvRW5kTm90ZT5=
</w:fldData>
        </w:fldChar>
      </w:r>
      <w:r w:rsidR="001F5AC2" w:rsidRPr="008C08EB">
        <w:rPr>
          <w:rFonts w:asciiTheme="majorBidi" w:hAnsiTheme="majorBidi" w:cstheme="majorBidi"/>
          <w:szCs w:val="36"/>
          <w:lang w:val="en-GB"/>
        </w:rPr>
        <w:instrText xml:space="preserve"> ADDIN EN.CITE </w:instrText>
      </w:r>
      <w:r w:rsidR="001F5AC2" w:rsidRPr="008C08EB">
        <w:rPr>
          <w:rFonts w:asciiTheme="majorBidi" w:hAnsiTheme="majorBidi" w:cstheme="majorBidi"/>
          <w:szCs w:val="36"/>
          <w:lang w:val="en-GB"/>
        </w:rPr>
        <w:fldChar w:fldCharType="begin">
          <w:fldData xml:space="preserve">PEVuZE5vdGU+PENpdGU+PEF1dGhvcj5FZG11bmQgTmcgR2lhcDwvQXV0aG9yPjxZZWFyPjIwMTE8
L1llYXI+PFJlY051bT4xMDk8L1JlY051bT48RGlzcGxheVRleHQ+WzIzXTwvRGlzcGxheVRleHQ+
PHJlY29yZD48cmVjLW51bWJlcj4xMDk8L3JlYy1udW1iZXI+PGZvcmVpZ24ta2V5cz48a2V5IGFw
cD0iRU4iIGRiLWlkPSIyNXJ6eHdheHB0MjIyMGV6YXhveDByNXEyMDJmeHI5MHIwdnYiIHRpbWVz
dGFtcD0iMTQ1NjYwMTM1NiI+MTA5PC9rZXk+PC9mb3JlaWduLWtleXM+PHJlZi10eXBlIG5hbWU9
IkpvdXJuYWwgQXJ0aWNsZSI+MTc8L3JlZi10eXBlPjxjb250cmlidXRvcnM+PGF1dGhvcnM+PGF1
dGhvcj5FZG11bmQgTmcgR2lhcCwgV2VuZzwvYXV0aG9yPjxhdXRob3I+UGFyaGl6a2FyLCBCZWhy
YW5nPC9hdXRob3I+PGF1dGhvcj5MaW5hIENoYWkgSHNpYW8sIFBpbmc8L2F1dGhvcj48YXV0aG9y
Pkxhc2hrYXJpLCBBcmFzaCBIYWJpYmk8L2F1dGhvcj48L2F1dGhvcnM+PC9jb250cmlidXRvcnM+
PHRpdGxlcz48dGl0bGU+QVVHTUVOVEVEIFJFQUxJVFkgRk9SIE1VU0VVTSBBUlRJRkFDVFMgVklT
VUFMSVpBVElPTjwvdGl0bGU+PHNlY29uZGFyeS10aXRsZT5JbnRlcm5hdGlvbmFsIEpvdXJuYWwg
b2YgQ29tcHV0ZXIgU2NpZW5jZSBhbmQgSW5mb3JtYXRpb24gU2VjdXJpdHk8L3NlY29uZGFyeS10
aXRsZT48L3RpdGxlcz48cGVyaW9kaWNhbD48ZnVsbC10aXRsZT5JbnRlcm5hdGlvbmFsIEpvdXJu
YWwgb2YgQ29tcHV0ZXIgU2NpZW5jZSBhbmQgSW5mb3JtYXRpb24gU2VjdXJpdHk8L2Z1bGwtdGl0
bGU+PC9wZXJpb2RpY2FsPjxwYWdlcz4xNzQtMTg1PC9wYWdlcz48dm9sdW1lPjk8L3ZvbHVtZT48
bnVtYmVyPjU8L251bWJlcj48a2V5d29yZHM+PGtleXdvcmQ+TXVzZXVtczwva2V5d29yZD48a2V5
d29yZD5BcnQgZXhoaWJpdHM8L2tleXdvcmQ+PGtleXdvcmQ+VmlydHVhbCByZWFsaXR5PC9rZXl3
b3JkPjxrZXl3b3JkPk11c2V1bSBleGhpYml0czwva2V5d29yZD48a2V5d29yZD5DYW1lcmFzPC9r
ZXl3b3JkPjxrZXl3b3JkPmNvbXB1dGVyPC9rZXl3b3JkPjxrZXl3b3JkPnRlY2hub2xvZ3k8L2tl
eXdvcmQ+PGtleXdvcmQ+TWF5IDIwMTE8L2tleXdvcmQ+PGtleXdvcmQ+RWxlY3Ryb25pYyBjb21w
dXRlcnMuIENvbXB1dGVyIHNjaWVuY2U8L2tleXdvcmQ+PGtleXdvcmQ+Z29vZ2xlIHNjaG9sYXI8
L2tleXdvcmQ+PGtleXdvcmQ+ZG93bmxvYWQ8L2tleXdvcmQ+PGtleXdvcmQ+Y29tcHV0aW5nPC9r
ZXl3b3JkPjxrZXl3b3JkPmVuZ2luZWVyaW5nPC9rZXl3b3JkPjxrZXl3b3JkPmpvdXJuYWwgY29t
cHV0ZXIgc2NpZW5jZTwva2V5d29yZD48a2V5d29yZD5wcm9RdWVzdDwva2V5d29yZD48a2V5d29y
ZD5JbnN0cnVtZW50cyBhbmQgbWFjaGluZXM8L2tleXdvcmQ+PGtleXdvcmQ+TWF0aGVtYXRpY3M8
L2tleXdvcmQ+PGtleXdvcmQ+SUpDU0lTPC9rZXl3b3JkPjxrZXl3b3JkPlFBNzEtOTA8L2tleXdv
cmQ+PGtleXdvcmQ+Sm91cm5hbCBvZiBDb21wdXRpbmc8L2tleXdvcmQ+PGtleXdvcmQ+SW1wYWN0
IEZhY3Rvcjwva2V5d29yZD48a2V5d29yZD5wZWVyIHJldmlldzwva2V5d29yZD48a2V5d29yZD5J
RUVFPC9rZXl3b3JkPjxrZXl3b3JkPmludGVybmF0aW9uYWw8L2tleXdvcmQ+PGtleXdvcmQ+Vm9s
dW1lIDk8L2tleXdvcmQ+PGtleXdvcmQ+aW5mb3JtYXRpb24gc2VjdXJpdHk8L2tleXdvcmQ+PGtl
eXdvcmQ+ZG9jc3RvYzwva2V5d29yZD48a2V5d29yZD5zY3JpYmQ8L2tleXdvcmQ+PGtleXdvcmQ+
Y2FsbCBmb3IgcGFwZXI8L2tleXdvcmQ+PGtleXdvcmQ+cmVzZWFyY2g8L2tleXdvcmQ+PGtleXdv
cmQ+U2NpZW5jZTwva2V5d29yZD48a2V5d29yZD5TY2lydXM8L2tleXdvcmQ+PGtleXdvcmQ+Y29y
bmVsbCB1bml2ZXJzaXR5PC9rZXl3b3JkPjxrZXl3b3JkPk9wZW4gQWNjZXNzPC9rZXl3b3JkPjxr
ZXl3b3JkPmxpYnJhcnk8L2tleXdvcmQ+PGtleXdvcmQ+UUExLTkzOTwva2V5d29yZD48a2V5d29y
ZD5hcmNoaXZlPC9rZXl3b3JkPjxrZXl3b3JkPkFyWGlWPC9rZXl3b3JkPjxrZXl3b3JkPmludGVy
bmV0PC9rZXl3b3JkPjxrZXl3b3JkPlFBNzUuNS03Ni45NTwva2V5d29yZD48a2V5d29yZD5Oby4g
NTwva2V5d29yZD48a2V5d29yZD5ET0FKPC9rZXl3b3JkPjwva2V5d29yZHM+PGRhdGVzPjx5ZWFy
PjIwMTE8L3llYXI+PC9kYXRlcz48cHViLWxvY2F0aW9uPlBpdHRzYnVyZ2g8L3B1Yi1sb2NhdGlv
bj48cHVibGlzaGVyPkwgSiBTIFB1Ymxpc2hpbmc8L3B1Ymxpc2hlcj48aXNibj4xOTQ3LTU1MDA8
L2lzYm4+PHVybHM+PHJlbGF0ZWQtdXJscz48dXJsPmh0dHA6Ly9odWQuc3VtbW9uLnNlcmlhbHNz
b2x1dGlvbnMuY29tLzIuMC4wL2xpbmsvMC9lTHZIQ1hNd25WMUxUOEpBRUo3NHVKZ1k4UmtSVFBv
SGlzdDIyMjVQcGlBb2lWeUVHdlhTN0tQVkV5RENfM2VtdFBnZzhlQ3BTZWV5bWQyWl9XWjI5X3NB
UE41aTdxLWNFSG84QzlzWlkxb0l4VVBKckdLaERUU2kzOGh3M2Y1SnpBUVZLMFE1MjFXU0xESzNu
UnBxbWw5aG9VRDRoTW5yMmJ0TEtsSjAybHBLYW16REx1Y3NvRlVlUG5YV1BSZWlhdmRKQUxlZzU5
X0l2c1dXMHEtQl9lcWpxRUsxc1BXMnRPWFRyZzJ1eHY4TzhSQU9Tc2pweEtzMWNnUmIyZVFZYXBX
Y2cxTkc5d21JT0xrbGF2X2VqZlBRaS04SDQyY0hTMFJubUl4NnlkQkI0RHZveDkzeHlIa2NqQkkw
dnhUZHJWTkktcjF4OTg0dFJSVmMyOGJ0M0JYQ1lOam1YSHNoSXE4OE1pTDNpV0hIWUdoTGJTWFJN
SWxJU2h0NlhxYVVGcUZBREdXMHhVckgxd2dPem1CZjBlWDd5YUo0cEdmUHdkRjVIa2lTdHBJSUFI
M2xSOUtLWEdFcGgtV1BrY3lyUTRjY25zNVdCQm9wVVZvWFA2YnoxN1NNa0RSWG1ZM29vQldfZ21z
UjVUSmpIbGVXRGpaWm9PclFySnljS2sxOUlMUDRTTmN1cmtOamJTN0Q4SnYxNGs5ckFfWldyV0s2
eDlpRW5jVjhtVjNDTnM3Nko4WUgwVWM8L3VybD48L3JlbGF0ZWQtdXJscz48L3VybHM+PC9yZWNv
cmQ+PC9DaXRlPjwvRW5kTm90ZT5=
</w:fldData>
        </w:fldChar>
      </w:r>
      <w:r w:rsidR="001F5AC2" w:rsidRPr="008C08EB">
        <w:rPr>
          <w:rFonts w:asciiTheme="majorBidi" w:hAnsiTheme="majorBidi" w:cstheme="majorBidi"/>
          <w:szCs w:val="36"/>
          <w:lang w:val="en-GB"/>
        </w:rPr>
        <w:instrText xml:space="preserve"> ADDIN EN.CITE.DATA </w:instrText>
      </w:r>
      <w:r w:rsidR="001F5AC2" w:rsidRPr="008C08EB">
        <w:rPr>
          <w:rFonts w:asciiTheme="majorBidi" w:hAnsiTheme="majorBidi" w:cstheme="majorBidi"/>
          <w:szCs w:val="36"/>
          <w:lang w:val="en-GB"/>
        </w:rPr>
      </w:r>
      <w:r w:rsidR="001F5AC2" w:rsidRPr="008C08EB">
        <w:rPr>
          <w:rFonts w:asciiTheme="majorBidi" w:hAnsiTheme="majorBidi" w:cstheme="majorBidi"/>
          <w:szCs w:val="36"/>
          <w:lang w:val="en-GB"/>
        </w:rPr>
        <w:fldChar w:fldCharType="end"/>
      </w:r>
      <w:r w:rsidR="006858F6" w:rsidRPr="008C08EB">
        <w:rPr>
          <w:rFonts w:asciiTheme="majorBidi" w:hAnsiTheme="majorBidi" w:cstheme="majorBidi"/>
          <w:szCs w:val="36"/>
          <w:lang w:val="en-GB"/>
        </w:rPr>
      </w:r>
      <w:r w:rsidR="006858F6"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3" w:tooltip="Edmund Ng Giap, 2011 #109" w:history="1">
        <w:r w:rsidR="00315323" w:rsidRPr="008C08EB">
          <w:rPr>
            <w:rFonts w:asciiTheme="majorBidi" w:hAnsiTheme="majorBidi" w:cstheme="majorBidi"/>
            <w:szCs w:val="36"/>
            <w:lang w:val="en-GB"/>
          </w:rPr>
          <w:t>23</w:t>
        </w:r>
      </w:hyperlink>
      <w:r w:rsidR="001F5AC2" w:rsidRPr="008C08EB">
        <w:rPr>
          <w:rFonts w:asciiTheme="majorBidi" w:hAnsiTheme="majorBidi" w:cstheme="majorBidi"/>
          <w:szCs w:val="36"/>
          <w:lang w:val="en-GB"/>
        </w:rPr>
        <w:t>]</w:t>
      </w:r>
      <w:r w:rsidR="006858F6" w:rsidRPr="008C08EB">
        <w:rPr>
          <w:rFonts w:asciiTheme="majorBidi" w:hAnsiTheme="majorBidi" w:cstheme="majorBidi"/>
          <w:szCs w:val="36"/>
          <w:lang w:val="en-GB"/>
        </w:rPr>
        <w:fldChar w:fldCharType="end"/>
      </w:r>
      <w:r w:rsidR="00AF439E" w:rsidRPr="008C08EB">
        <w:rPr>
          <w:rFonts w:asciiTheme="majorBidi" w:hAnsiTheme="majorBidi" w:cstheme="majorBidi"/>
          <w:szCs w:val="36"/>
          <w:lang w:val="en-GB"/>
        </w:rPr>
        <w:t xml:space="preserve">. </w:t>
      </w:r>
      <w:r w:rsidR="00752DD7" w:rsidRPr="008C08EB">
        <w:rPr>
          <w:rFonts w:asciiTheme="majorBidi" w:hAnsiTheme="majorBidi" w:cstheme="majorBidi"/>
          <w:szCs w:val="36"/>
          <w:lang w:val="en-GB"/>
        </w:rPr>
        <w:t>In the same year, a</w:t>
      </w:r>
      <w:r w:rsidRPr="008C08EB">
        <w:rPr>
          <w:rFonts w:asciiTheme="majorBidi" w:hAnsiTheme="majorBidi" w:cstheme="majorBidi"/>
          <w:szCs w:val="36"/>
          <w:lang w:val="en-GB"/>
        </w:rPr>
        <w:t xml:space="preserve"> </w:t>
      </w:r>
      <w:r w:rsidR="00894EC8" w:rsidRPr="008C08EB">
        <w:rPr>
          <w:rFonts w:asciiTheme="majorBidi" w:hAnsiTheme="majorBidi" w:cstheme="majorBidi"/>
          <w:szCs w:val="36"/>
          <w:lang w:val="en-GB"/>
        </w:rPr>
        <w:t>comparable</w:t>
      </w:r>
      <w:r w:rsidR="00AF439E" w:rsidRPr="008C08EB">
        <w:rPr>
          <w:rFonts w:asciiTheme="majorBidi" w:hAnsiTheme="majorBidi" w:cstheme="majorBidi"/>
          <w:szCs w:val="36"/>
          <w:lang w:val="en-GB"/>
        </w:rPr>
        <w:t xml:space="preserve"> </w:t>
      </w:r>
      <w:r w:rsidR="00752DD7" w:rsidRPr="008C08EB">
        <w:rPr>
          <w:rFonts w:asciiTheme="majorBidi" w:hAnsiTheme="majorBidi" w:cstheme="majorBidi"/>
          <w:szCs w:val="36"/>
          <w:lang w:val="en-GB"/>
        </w:rPr>
        <w:t xml:space="preserve">AR </w:t>
      </w:r>
      <w:r w:rsidR="00AF439E" w:rsidRPr="008C08EB">
        <w:rPr>
          <w:rFonts w:asciiTheme="majorBidi" w:hAnsiTheme="majorBidi" w:cstheme="majorBidi"/>
          <w:szCs w:val="36"/>
          <w:lang w:val="en-GB"/>
        </w:rPr>
        <w:t xml:space="preserve">HMD </w:t>
      </w:r>
      <w:r w:rsidRPr="008C08EB">
        <w:rPr>
          <w:rFonts w:asciiTheme="majorBidi" w:hAnsiTheme="majorBidi" w:cstheme="majorBidi"/>
          <w:szCs w:val="36"/>
          <w:lang w:val="en-GB"/>
        </w:rPr>
        <w:t>with a mobile</w:t>
      </w:r>
      <w:r w:rsidR="002B7CB1" w:rsidRPr="008C08EB">
        <w:rPr>
          <w:rFonts w:asciiTheme="majorBidi" w:hAnsiTheme="majorBidi" w:cstheme="majorBidi"/>
          <w:szCs w:val="36"/>
          <w:lang w:val="en-GB"/>
        </w:rPr>
        <w:t xml:space="preserve"> </w:t>
      </w:r>
      <w:r w:rsidR="00AF439E" w:rsidRPr="008C08EB">
        <w:rPr>
          <w:rFonts w:asciiTheme="majorBidi" w:hAnsiTheme="majorBidi" w:cstheme="majorBidi"/>
          <w:szCs w:val="36"/>
          <w:lang w:val="en-GB"/>
        </w:rPr>
        <w:t>power</w:t>
      </w:r>
      <w:r w:rsidRPr="008C08EB">
        <w:rPr>
          <w:rFonts w:asciiTheme="majorBidi" w:hAnsiTheme="majorBidi" w:cstheme="majorBidi"/>
          <w:szCs w:val="36"/>
          <w:lang w:val="en-GB"/>
        </w:rPr>
        <w:t xml:space="preserve"> unit and</w:t>
      </w:r>
      <w:r w:rsidR="00AF439E" w:rsidRPr="008C08EB">
        <w:rPr>
          <w:rFonts w:asciiTheme="majorBidi" w:hAnsiTheme="majorBidi" w:cstheme="majorBidi"/>
          <w:szCs w:val="36"/>
          <w:lang w:val="en-GB"/>
        </w:rPr>
        <w:t xml:space="preserve"> </w:t>
      </w:r>
      <w:r w:rsidR="00752DD7" w:rsidRPr="008C08EB">
        <w:rPr>
          <w:rFonts w:asciiTheme="majorBidi" w:hAnsiTheme="majorBidi" w:cstheme="majorBidi"/>
          <w:szCs w:val="36"/>
          <w:lang w:val="en-GB"/>
        </w:rPr>
        <w:t xml:space="preserve">the </w:t>
      </w:r>
      <w:r w:rsidR="00AF439E" w:rsidRPr="008C08EB">
        <w:rPr>
          <w:rFonts w:asciiTheme="majorBidi" w:hAnsiTheme="majorBidi" w:cstheme="majorBidi"/>
          <w:szCs w:val="36"/>
          <w:lang w:val="en-GB"/>
        </w:rPr>
        <w:t>keyboard</w:t>
      </w:r>
      <w:r w:rsidR="00752DD7" w:rsidRPr="008C08EB">
        <w:rPr>
          <w:rFonts w:asciiTheme="majorBidi" w:hAnsiTheme="majorBidi" w:cstheme="majorBidi"/>
          <w:szCs w:val="36"/>
          <w:lang w:val="en-GB"/>
        </w:rPr>
        <w:t xml:space="preserve"> came into production. The</w:t>
      </w:r>
      <w:r w:rsidR="00AF439E" w:rsidRPr="008C08EB">
        <w:rPr>
          <w:rFonts w:asciiTheme="majorBidi" w:hAnsiTheme="majorBidi" w:cstheme="majorBidi"/>
          <w:szCs w:val="36"/>
          <w:lang w:val="en-GB"/>
        </w:rPr>
        <w:t xml:space="preserve"> computer</w:t>
      </w:r>
      <w:r w:rsidR="00752DD7" w:rsidRPr="008C08EB">
        <w:rPr>
          <w:rFonts w:asciiTheme="majorBidi" w:hAnsiTheme="majorBidi" w:cstheme="majorBidi"/>
          <w:szCs w:val="36"/>
          <w:lang w:val="en-GB"/>
        </w:rPr>
        <w:t xml:space="preserve"> module is</w:t>
      </w:r>
      <w:r w:rsidR="00AF439E" w:rsidRPr="008C08EB">
        <w:rPr>
          <w:rFonts w:asciiTheme="majorBidi" w:hAnsiTheme="majorBidi" w:cstheme="majorBidi"/>
          <w:szCs w:val="36"/>
          <w:lang w:val="en-GB"/>
        </w:rPr>
        <w:t xml:space="preserve"> </w:t>
      </w:r>
      <w:r w:rsidR="00752DD7" w:rsidRPr="008C08EB">
        <w:rPr>
          <w:rFonts w:asciiTheme="majorBidi" w:hAnsiTheme="majorBidi" w:cstheme="majorBidi"/>
          <w:szCs w:val="36"/>
          <w:lang w:val="en-GB"/>
        </w:rPr>
        <w:t xml:space="preserve">harnessed in a </w:t>
      </w:r>
      <w:r w:rsidR="00AF439E" w:rsidRPr="008C08EB">
        <w:rPr>
          <w:rFonts w:asciiTheme="majorBidi" w:hAnsiTheme="majorBidi" w:cstheme="majorBidi"/>
          <w:szCs w:val="36"/>
          <w:lang w:val="en-GB"/>
        </w:rPr>
        <w:t xml:space="preserve">backpack </w:t>
      </w:r>
      <w:r w:rsidR="00752DD7" w:rsidRPr="008C08EB">
        <w:rPr>
          <w:rFonts w:asciiTheme="majorBidi" w:hAnsiTheme="majorBidi" w:cstheme="majorBidi"/>
          <w:szCs w:val="36"/>
          <w:lang w:val="en-GB"/>
        </w:rPr>
        <w:t xml:space="preserve">and </w:t>
      </w:r>
      <w:r w:rsidR="008A5E76" w:rsidRPr="008C08EB">
        <w:rPr>
          <w:rFonts w:asciiTheme="majorBidi" w:hAnsiTheme="majorBidi" w:cstheme="majorBidi"/>
          <w:szCs w:val="36"/>
          <w:lang w:val="en-GB"/>
        </w:rPr>
        <w:t>carried by</w:t>
      </w:r>
      <w:r w:rsidR="00AF439E" w:rsidRPr="008C08EB">
        <w:rPr>
          <w:rFonts w:asciiTheme="majorBidi" w:hAnsiTheme="majorBidi" w:cstheme="majorBidi"/>
          <w:szCs w:val="36"/>
          <w:lang w:val="en-GB"/>
        </w:rPr>
        <w:t xml:space="preserve"> </w:t>
      </w:r>
      <w:r w:rsidR="008A5E76" w:rsidRPr="008C08EB">
        <w:rPr>
          <w:rFonts w:asciiTheme="majorBidi" w:hAnsiTheme="majorBidi" w:cstheme="majorBidi"/>
          <w:szCs w:val="36"/>
          <w:lang w:val="en-GB"/>
        </w:rPr>
        <w:t>the user with</w:t>
      </w:r>
      <w:r w:rsidR="00AF439E" w:rsidRPr="008C08EB">
        <w:rPr>
          <w:rFonts w:asciiTheme="majorBidi" w:hAnsiTheme="majorBidi" w:cstheme="majorBidi"/>
          <w:szCs w:val="36"/>
          <w:lang w:val="en-GB"/>
        </w:rPr>
        <w:t xml:space="preserve"> a body motion sensor</w:t>
      </w:r>
      <w:r w:rsidR="008A5E76" w:rsidRPr="008C08EB">
        <w:rPr>
          <w:rFonts w:asciiTheme="majorBidi" w:hAnsiTheme="majorBidi" w:cstheme="majorBidi"/>
          <w:szCs w:val="36"/>
          <w:lang w:val="en-GB"/>
        </w:rPr>
        <w:t>,</w:t>
      </w:r>
      <w:r w:rsidR="00AF439E" w:rsidRPr="008C08EB">
        <w:rPr>
          <w:rFonts w:asciiTheme="majorBidi" w:hAnsiTheme="majorBidi" w:cstheme="majorBidi"/>
          <w:szCs w:val="36"/>
          <w:lang w:val="en-GB"/>
        </w:rPr>
        <w:t xml:space="preserve"> </w:t>
      </w:r>
      <w:r w:rsidR="00752DD7" w:rsidRPr="008C08EB">
        <w:rPr>
          <w:rFonts w:asciiTheme="majorBidi" w:hAnsiTheme="majorBidi" w:cstheme="majorBidi"/>
          <w:szCs w:val="36"/>
          <w:lang w:val="en-GB"/>
        </w:rPr>
        <w:t>MR</w:t>
      </w:r>
      <w:r w:rsidR="00AF439E" w:rsidRPr="008C08EB">
        <w:rPr>
          <w:rFonts w:asciiTheme="majorBidi" w:hAnsiTheme="majorBidi" w:cstheme="majorBidi"/>
          <w:szCs w:val="36"/>
          <w:lang w:val="en-GB"/>
        </w:rPr>
        <w:t xml:space="preserve"> smart glasses and headphone</w:t>
      </w:r>
      <w:r w:rsidR="00752DD7" w:rsidRPr="008C08EB">
        <w:rPr>
          <w:rFonts w:asciiTheme="majorBidi" w:hAnsiTheme="majorBidi" w:cstheme="majorBidi"/>
          <w:szCs w:val="36"/>
          <w:lang w:val="en-GB"/>
        </w:rPr>
        <w:t xml:space="preserve"> unit</w:t>
      </w:r>
      <w:r w:rsidR="00AF439E" w:rsidRPr="008C08EB">
        <w:rPr>
          <w:rFonts w:asciiTheme="majorBidi" w:hAnsiTheme="majorBidi" w:cstheme="majorBidi"/>
          <w:szCs w:val="36"/>
          <w:lang w:val="en-GB"/>
        </w:rPr>
        <w:t xml:space="preserve">. </w:t>
      </w:r>
    </w:p>
    <w:p w14:paraId="460EA7C1" w14:textId="116B732B" w:rsidR="00F02DDE" w:rsidRPr="008C08EB" w:rsidRDefault="00756760" w:rsidP="00730642">
      <w:pPr>
        <w:pStyle w:val="MYPHDTEXT0"/>
        <w:spacing w:after="120" w:line="276" w:lineRule="auto"/>
        <w:rPr>
          <w:rFonts w:asciiTheme="majorBidi" w:hAnsiTheme="majorBidi" w:cstheme="majorBidi"/>
          <w:szCs w:val="36"/>
          <w:lang w:val="en-GB"/>
        </w:rPr>
      </w:pPr>
      <w:r w:rsidRPr="008C08EB">
        <w:rPr>
          <w:rFonts w:asciiTheme="majorBidi" w:hAnsiTheme="majorBidi" w:cstheme="majorBidi"/>
          <w:sz w:val="13"/>
          <w:szCs w:val="13"/>
          <w:lang w:val="en-GB" w:eastAsia="en-GB"/>
        </w:rPr>
        <mc:AlternateContent>
          <mc:Choice Requires="wpg">
            <w:drawing>
              <wp:anchor distT="0" distB="0" distL="114300" distR="114300" simplePos="0" relativeHeight="251659264" behindDoc="0" locked="0" layoutInCell="1" allowOverlap="1" wp14:anchorId="1BC71742" wp14:editId="4BEA947B">
                <wp:simplePos x="0" y="0"/>
                <wp:positionH relativeFrom="column">
                  <wp:posOffset>52070</wp:posOffset>
                </wp:positionH>
                <wp:positionV relativeFrom="paragraph">
                  <wp:posOffset>378257</wp:posOffset>
                </wp:positionV>
                <wp:extent cx="5715635" cy="1433830"/>
                <wp:effectExtent l="0" t="0" r="0" b="0"/>
                <wp:wrapSquare wrapText="bothSides"/>
                <wp:docPr id="71" name="Group 71"/>
                <wp:cNvGraphicFramePr/>
                <a:graphic xmlns:a="http://schemas.openxmlformats.org/drawingml/2006/main">
                  <a:graphicData uri="http://schemas.microsoft.com/office/word/2010/wordprocessingGroup">
                    <wpg:wgp>
                      <wpg:cNvGrpSpPr/>
                      <wpg:grpSpPr>
                        <a:xfrm>
                          <a:off x="0" y="0"/>
                          <a:ext cx="5715635" cy="1433830"/>
                          <a:chOff x="0" y="0"/>
                          <a:chExt cx="5994400" cy="1433195"/>
                        </a:xfrm>
                      </wpg:grpSpPr>
                      <pic:pic xmlns:pic="http://schemas.openxmlformats.org/drawingml/2006/picture">
                        <pic:nvPicPr>
                          <pic:cNvPr id="72" name="Picture 7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105275" y="0"/>
                            <a:ext cx="1889125" cy="1416685"/>
                          </a:xfrm>
                          <a:prstGeom prst="rect">
                            <a:avLst/>
                          </a:prstGeom>
                        </pic:spPr>
                      </pic:pic>
                      <pic:pic xmlns:pic="http://schemas.openxmlformats.org/drawingml/2006/picture">
                        <pic:nvPicPr>
                          <pic:cNvPr id="73" name="Picture 73"/>
                          <pic:cNvPicPr>
                            <a:picLocks noChangeAspect="1"/>
                          </pic:cNvPicPr>
                        </pic:nvPicPr>
                        <pic:blipFill rotWithShape="1">
                          <a:blip r:embed="rId12">
                            <a:extLst>
                              <a:ext uri="{28A0092B-C50C-407E-A947-70E740481C1C}">
                                <a14:useLocalDpi xmlns:a14="http://schemas.microsoft.com/office/drawing/2010/main" val="0"/>
                              </a:ext>
                            </a:extLst>
                          </a:blip>
                          <a:srcRect t="847"/>
                          <a:stretch/>
                        </pic:blipFill>
                        <pic:spPr bwMode="auto">
                          <a:xfrm>
                            <a:off x="971550" y="0"/>
                            <a:ext cx="1099185" cy="14300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6" name="Picture 7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89330" cy="1427480"/>
                          </a:xfrm>
                          <a:prstGeom prst="rect">
                            <a:avLst/>
                          </a:prstGeom>
                        </pic:spPr>
                      </pic:pic>
                      <pic:pic xmlns:pic="http://schemas.openxmlformats.org/drawingml/2006/picture">
                        <pic:nvPicPr>
                          <pic:cNvPr id="80" name="Picture 8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114550" y="0"/>
                            <a:ext cx="1911350" cy="14331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8CD9A8" id="Group 71" o:spid="_x0000_s1026" style="position:absolute;margin-left:4.1pt;margin-top:29.8pt;width:450.05pt;height:112.9pt;z-index:251659264;mso-width-relative:margin;mso-height-relative:margin" coordsize="59944,14331"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1PYSrMDAADqDwAADgAAAGRycy9lMm9Eb2MueG1s7FdN&#10;b9s4EL0X6H8gdFckSrL1gTiFY7tBge7W2O5izzRFWUQlkSBpO8Fi//sOKdlNLBfbD+SQogfLJCWS&#10;M2/emyGv39y3DdozpbnoZh6+Cj3EOipK3m1n3l9/vvUzD2lDupI0omMz74Fp783N61fXB1mwSNSi&#10;KZlCsEini4OcebUxsggCTWvWEn0lJOvgZSVUSwx01TYoFTnA6m0TRGE4DQ5ClVIJyrSG0WX/0rtx&#10;61cVo+ZDVWlmUDPzwDbjnso9N/YZ3FyTYquIrDkdzCDfYUVLeAebnpZaEkPQTvHRUi2nSmhRmSsq&#10;2kBUFafM+QDe4PDMmzsldtL5si0OW3mCCaA9w+m7l6W/79cK8XLmpdhDHWkhRm5bBH0A5yC3BXxz&#10;p+RHuVbDwLbvWX/vK9Xaf/AE3TtYH06wsnuDKAxOUjyZxhMPUXiHkzjO4gF4WkN0RvNovTrOzPMk&#10;CSFux5k4n1irguPGgbXvZI7ktIDfgBO0Rjj9P59gltkp5g2LtF+1RkvUp530IaSSGL7hDTcPjp4Q&#10;PGtUt19zulZ95xHk0RFyeG13RWlk3bNT7Ff9HGJ9ei/oJ406sahJt2VzLYHZAKYD4+nnge0+2XDT&#10;cPmWN42Nk20ProEKzlh0AZ2eoUtBdy3rTC85xRrwUnS65lJ7SBWs3TBgkHpXAocoyN0Ai6TinXGa&#10;AB6818bubhnhVPFPlM3DMI9u/cUkXPhJmK78eZ6kfhqu0iRMMrzAi3/tbJwUO83AfdIsJR9Mh9GR&#10;8RclMCSLXlxOpGhPXCroWQQGOTYdTQRiWYSsrdooZmhtmxWA9wcA3s85vXBIfwbX4q5BJHbGmSwS&#10;HE6iFBQwFgfOshxHJ3Hg6TR7SnEIv9LmjokW2QbADJY4XMkeYO1tOn4Cznw2wzWh2xMKGi9HGPFI&#10;GPEzCgMpYf7mpv5YEwnMxQ7dZ1ZK5DY58u6FSUNRKwdbTbMktYE5ycXS0TJwLAu0OfwmSoCX7Ixw&#10;zp+JJIcyMYFcf0EjYZ5jkMWxDIRh5ArIqQx8o0ZI0XTW5k7YtNgrqB+5FI9JPE0gVU39+XyZ+kmy&#10;zPzbW2gtFqs8ifE0maxOqUrXpBSHDxtNIZuXP56tettGWeqn0Ph0pPHpM2rcxvuZJQ1J61fxGxe/&#10;i5LOszyGU+Cg6ChNsh9S9E9R9QCC4QS+Ho6DPShW7S/zOJj8UoS6cByMME6+VOpyjGNbBb904/nG&#10;UndRGO7WBBdKd/QdLr/2xvq4D+3HV/Sb/wAAAP//AwBQSwMEFAAGAAgAAAAhAEOUcQDXAAAAsAIA&#10;ABkAAABkcnMvX3JlbHMvZTJvRG9jLnhtbC5yZWxzvJLBasMwDIbvg72D0X1xkpYxRp1exqDX0T2A&#10;sGXHNJaN7Y317eexywqlu+UoCX3/B9Ju/xUW8Um5+MgKhq4HQayj8ewUvB9fH55AlIpscIlMCs5U&#10;YD/d3+3eaMHalsrsUxGNwkXBXGt6lrLomQKWLibiNrExB6ytzE4m1Cd0JMe+f5T5LwOmC6Y4GAX5&#10;YDYgjufUkv9nR2u9ppeoPwJxvRIhfWjZDYjZUVUQyHj8bW666q0FeV1iXEdivCkxrCMx3JTYriOx&#10;7RK7n2vIiz+bvgEAAP//AwBQSwMEFAAGAAgAAAAhAHUq3THgAAAACAEAAA8AAABkcnMvZG93bnJl&#10;di54bWxMj0Frg0AUhO+F/oflBXprVk0NxriGENqeQqFJofT2oi8qcd+Ku1Hz77s9Ncdhhplvss2k&#10;WzFQbxvDCsJ5AIK4MGXDlYKv49tzAsI65BJbw6TgRhY2+eNDhmlpRv6k4eAq4UvYpqigdq5LpbRF&#10;TRrt3HTE3jubXqPzsq9k2ePoy3UroyBYSo0N+4UaO9rVVFwOV63gfcRxuwhfh/3lvLv9HOOP731I&#10;Sj3Npu0ahKPJ/YfhD9+jQ+6ZTubKpRWtgiTyQQXxagnC26sgWYA4KYiS+AVknsn7A/kvAAAA//8D&#10;AFBLAwQKAAAAAAAAACEAxahDNjM4BwAzOAcAFAAAAGRycy9tZWRpYS9pbWFnZTQucG5niVBORw0K&#10;GgoAAAANSUhEUgAAAcsAAAFZCAYAAAGAqzSZAAAAAXNSR0IArs4c6QAAAARnQU1BAACxjwv8YQUA&#10;AAAJcEhZcwAAIdUAACHVAQSctJ0AAP+lSURBVHhe5P2Fl2RJduULx/vWGujqSqbIYGZmZmZmZmby&#10;YGZmjsigjMiMZKbKgq7qriapQS21YHqYpXmjN6OZkdT9+871ev/Fy7Xu8vTw69fN7Jy9z97uds00&#10;Pv75f6Ll4R9haHML+0A9Ltw0ILFpj7KxVwSVF+LmZ8tN33z8IvRw8TDGI9AULZ1PuHz7KpYeBpjZ&#10;2WHn4YKZpSvaBrfQMzAiprET58Agyrt3MXJL48ptU65dv4K2kS63bt3i2uWbfHr5Ire0bnDzphZX&#10;r93g+s0bXLh0mWvXbqGjr8e1G9e5dvN7BKdZYG6nS3FHHPktAXiFGBOV6UVgogW5jSFY2Ouhb3uT&#10;sERL3IIM8Qgyw0DaYWR2i8gYV7yTrPnkkyto/OQv/prOx7/GJ9kRcy9PNK08yOjZIzo3gurmDrbP&#10;3xEUm4mhmRnXbt+SD9UiMNYEc1sz7OzdCIiJw83XHxtXHXQNDaShOhSUdnH25uc8+OrP0LWzlcOd&#10;21q3pFPXuKJ9g9vGxuqO6Rlqc+XKDWzs7Ll45TJB0Sl8Xwbh8rWrXLpyRR4v4eDqREahJy3DsaSX&#10;+RKeZo5rqC4+wSZ4hBoQmuyEvvltbD10MLK+joWjHlrSTis7TYITPXAOMEX71lU0/uJf/Rcevv8l&#10;ey8+Y3Koi+q0KLycrLGydcQ7IgK/9CjMnU1w8Lbi+u0L3DYw4JapMc7BRqQV5FBQ007bwBzB8TnY&#10;e4fKOfpEZGTRMLnL1PErTNyt0bW4gb7JdTT1bnHx8iVuaN5CS/s2mjoXMXZxlshq4xscQ3hqunRQ&#10;oqp5ie99+k+5ev0CwUn+lNR7k1/lT3qROykFbhRVh5BREkpKhTP2nvoEp1hxW/cKxo63MXO8hWuw&#10;KaU1gXjHWWLipC3t0kXjt//yP3Py7D2BqVYEB9ixszhPgI8njvb6GNgYY+ESRMfIJv7R+Xxy+zrx&#10;RZGM97YxPjuJm7sjUamFDO8+wtjOgZqWSbQkStYODiRm5HH65a8Jy0onKM6P29o3uXXzFpcvXOLy&#10;DV00tW5KRHVxDckiPCYGh4BA9Cwc1KmrbaAlaXtLMsWK0lo/ssrc6RxIxCdMj8RCBwLibInItiYg&#10;3QqPcCOs3HSwcNcSWOniH2eIa4QBHhHG2PsYY+OlxRXd76Hx+U9/Tok0MCItnKjYQh7dXSM9LhoL&#10;VxdKe5ZR3fmS6tVzrgZE4hwdgr61pKi9MV+8fU5NcSaNrR0sHn5keOMuBR1TZBS1UaqaZPHkA8t3&#10;n+IRGYmpg4U0Xpcr169x8eZ1dI2tsHO0Q8vUnOal+1w1MSMszZXILDtis10IjDPn+1cuomenR15F&#10;DAnZztLhXCLTbYhItiIi15agRHOi071xCjDCxkWLsEwr9RGSZoO1tx6eEYLZcGO8o0wwc7iBxsPn&#10;TwjOzMTK1xY//yAOlvsozUzAzNoeHStXLl4zx8bNCPdQSUnBg4m9HUmFKawuL5CdmUzb8DI7r/+M&#10;+olVtp/9RBrWRuvICn3jSxw8/Zqm4RkhC32MzI25raMjjTLC0toIXz8fISFN7D2chVhcsZTRD4o3&#10;w8HdhGu6N7ByNBQe0Ca30ls6aktoujXxBa6SxiH4pJhTWOuFq585niEmmDheJyDZgoBIC8IyHEgu&#10;ccQx0EAgZENQsjm2Em2Ng9NjrJxdsHRxorosi+3ZLsJ8XElMSUVXX0dArYuO4MvC1oCU/EgsfHzx&#10;CrRmfmaCzEwFU5cw0DehZmwdS0lfA+mQpZMXRTmxtJenkhPjgVewOYbmWsLW1zHU08EnxBG3QBtJ&#10;fUtCwuwE/4JZwxuSVU6YOd0gMMGY6CwLEtK9KKkNoVI6l1flQkldKNkVriQVWFFQG4h/qDm+kcY4&#10;BmiRVe0sEbUms8qX2Bw7/GNMcY8ywiVEBztfHTTunh1jZmODsZUFPY39rI51kRjkgpuXJcbmOpha&#10;mHNTU4BupouDmx03bt5EV8rC8sIYoeEhuCuZ4G1PdIgrOYl+JMf64BNqxnBPFW/urePirY9rgK6M&#10;vETI5QaOnjr4RTnTXRMj7zMhMk5KgL85AUkm6NhexStWskfIxDVIXxprTU17PAXVHlS1eVLaEER+&#10;jSsFVR74SEr6RhkKXs2Iz7KRlLfD0UdLOm4kbKxPlMAgPNmSgvpw3EJN0Dg6u4OVkyVGFkacHe6z&#10;MzNOWkwExeWJ0lkLbB2NuHL5E0ytjfENs5cB0cTd2YrtxRniQgOwsdCRTrqTHOFFbnIkqWE+5KUF&#10;8csP53x2fwtPIQtrj5sYCk7MXHTlURsHXy08nfVxcDEnPs2HmFQvDC1vkJRkKdG5TWi8KX5BOpLe&#10;xlS2hJJT4YSHDBZ//98IjDamuLeXf/nrj6QV+vF3f/sfqV1Y5+tnkwKbMKwkTbNKvEktcBByu0pY&#10;kh2XtT9B487RHUlLc8GDFYdzcyz2N0pEA3H208I/0gxd6xtcNdQjLskZW2lkQZwvtXmJHO0uExMV&#10;RoSfkFZeEonRgZTnJVOcFk1GXBA/fXePib4GUqO8SQn3ID3EjdAAZ0JCHHCyuCmE50lvYyFBCe54&#10;BFtTVBhLf10efU05lOSGMN5TTWtNFo+ezZFR4KsmofQCD/7oJ28pyfEgRIgmtdCRholhstvb+LPf&#10;/Q4XfyP8kyUb/HTxCzETeEgWeuhJjb2Gxr3zU8xtTLkldW19ZJDmigIy48NxCNSWSBtI8b0sKeZC&#10;ZXoY1QWxxEpjB6oKWR7vIDzQk4bcOMqy46nMTaFCjpICUTAlcXz7+i6N5Vk0liRSrbBzeS5Nlbl0&#10;l2XT0VRGa1MBTRUJhKY4CgObMtxQztxgO3Ny3UGlk40ptLfkMdRZTEtrIgUSoewsN3x8rEhKdCEh&#10;3gUvEQyeIXpY29zEzEwTHaOrBEc7Yuaug3eQCSk5fmSXuBOZoo/G4emZ4CoCVXMDP3m2ze78AClx&#10;cfKBvcLAs7jZezHS3kR7bTZbgsue1ioebc+yNztAfmocbc1FEtF4aXQuU32tlOemSTSaeHW0QKzg&#10;NjM1hsqqNOpqItjbmuN4c4z2+ny6m4qpq0jB192G2f4KjjYn2dvb5nhjmvfv7/HkdIv9zWmOFvvp&#10;UZWxMNlJQXYAhVlhZMX6kpXjRU1VJPaigGxEAlpZ3cTPzYrcnBgyE0Pp6s6luTmRiEhnsoq90PjZ&#10;T37E3uYKB1urPLk7y4R0MDk6mrsHm2zMDeHh5iUMO0JzUzVGpiaMjo7x+f1dDtbGSI2PZH99mgM5&#10;5ke7mRnqYKi9nu7Gct6cLlKdl8CD40Ve3d/n/M4cj45WKcqMZXdxgvbmQloasmhpyqWhKRXbwm72&#10;zw7Un3W+u0BeRhwvH5/y9sE2v/z6ET/5+gW11Zmcb09yZ76bkc4i6otjGGgpJDEukAAh0ILMRGnP&#10;Is8enbM2P8Lbp2fc3Z1jfXkSjfv3TlgcHuPdo2MhjxV6O+uIDPblqRDJw6N1Hp3uS+cG8fDzIzQ0&#10;XCRYET9+fsjmfB9JcVEcHm5yujuDt7czuxvL3NlaYFMi9+HBEn0tZewtD8l1llgaUzE91CbvG+bt&#10;y3P2Vqc4O1jlaH+emuZ6nMra6Dv6nKioODlvgMLMFBamhpibnWBzfY4f/uQLpkfb+M23r/jBi0P+&#10;5KsH/PmPnlFZlMDscBMTku7TY40S+TaWJjrYmG5hY6adzTkVMzMqNH71iz9ifWmGx6e70rkjXjw+&#10;4s2LM949u8fJ1hIfX9yTdFogOjGG7YMn9HW18ux0nfODOdJSE4gL9OLz1xtkSU0tz0/n3eNjqmvb&#10;uLc2JFlQzuO9eYqyU1iZH+Xh+V2eHq+SlhjF/eMN6egef/qXf05Oehzhno7iOKyw1tUjIsCNdwdj&#10;pMWG8mx7mLOpdo53prh/f50///KEv/r5a34nrPvNvQV++/GUn3+8x9evjpjrq+FwoZfNyQ4eyPs2&#10;JtpYGatiWNJY48//7Dcc7m1wb3+NJye7PHtwwPHeImX5qbyX0N+/s0BiTCTuXt442Nvi6OyMo4Od&#10;1FAFczvE5eRxcvoIR1dvvDw9iUnIJC2/UF6PItjfGx9PN4lOknQuDkMTA8FzOhnpqSwv9zA6UCoR&#10;GGR1fo4vNsax0BS7pqvLD56e8tWHU14/vcPH1/d5fb5PT10Ju8vjvHl0wA/fn/Px0Q5//PaYVy9O&#10;6W2tYHygg5GRXhrrK4QPyllbHeOHb+/yZGuKF8dLaGzvbLO1NsiDwwWeCB6CQ7zREj8XJmVjT+Tg&#10;C8Gal4h3Nxd7nG0tcJJ66mgjbkYOFztLipL88HC0xN7WlpCgIOJiY4XMIvFxdyExOZbH51sS8bsE&#10;eFrj5+lAbLgf+emxqOoLqC9PYG5ui5gQP4lekqTYAKZ6evgF+/Pz1zt8/miFz59s8dnjTX778w/8&#10;/vf/wLcf7vH5sx1+/e1zfvH1Yyljd/nwZJuffDiRQC3yg7fnnOwt8ezuHj/84pXg9A4bIlc1vv76&#10;mYxEPqNj5QwOlTA1UsH6Yp+kyjRnEs0Hh+s8PFCivc2j4zUhlRWONua4LymppOFjGaC7+2M8FxX0&#10;/GyNp6cLPD6alvPGhNwWeHF/jZdnymurvJRUO78zItkzKKk/LBmzzqu7ct5RH6vTlTi7BGBhZih1&#10;3UxqtBev7y3yxeM1PjuX4+Emf/jDH/hCOv7ty33+819+IwOxyv/+Pfz1v/ixvAbPfvHv+Ju/+wfa&#10;KwvJz0/g4YsDvvryPS+fnIjx/vY9cxOVDHbnMT9eycRgOb0defR0ZNDensLoYBlLsy0szdQJlrvZ&#10;XukXwhkX6p/gRJj04eEi5/tzPBF2/T9/9z/4j3/ykb/+3bf84k9+Iyw7zz/+7//Oq7Mt3jzZ4/2T&#10;Iz57csjr+9u8eXhHRvtAOj/C0VYdgT42uDhasXVwIhCxYXK4ii9eHvD1u8e8frjFuwcbvD2X48Em&#10;Xz3Z4dWDFSHQDXn/Iu8fSxCOFjmR9G8uSCIzPYhUKWtbm+M0FefzQkSRxg9+8ILpyXI6O9MYHSpg&#10;aria5bkm+XBpwOYQe0sDnGyOSjnpk1QeEPru4WxnlNPtCYn0HPeEvh8eLvH0ZIXnp8u8lAie35nl&#10;iXTu/aNt7m4OS9SWeH48w/uHq/zmp68EDsvCypu8vbfBxzcPpT5Goq19A1NTG/T1jdAzNxNiXOWB&#10;1OLXQkD3j1coFsfU01xCT0MZL8632VsfY3d1mHdSAQ6E2YO97DlY7SIh0oM7c600Vheov1l4+e4+&#10;n0n6anz5g6dMTZWyttjCzmo/m8u9zI7VMj5SLCncIpq2i/v7s9zdGuPR4TSPDiYlghPSAcG1pOyz&#10;w1keCtiViD47WZY0lNSV/yuPz4/meCMl6/XxHO9OV3lxMM8XTzclOit8dneO1yczvH2xSlVZEvra&#10;xiQkpImuvo61uSUm+mZUZobSW5PB+1f3eS7VYGuyhi+e7/PTLx+ry9/O0pD6OD+cpLYwmrrqdDKT&#10;Y0iL96dBBIy5GHgH8b0hAa5ovP3ijOauIOqbwhkdyWNrvpXt5Q7WZ5qkcE9xJJE8leje2xmX5+M8&#10;vDPOPaHux3Jx5fHezogMQp9gdkgiPSiDMc793UFON/vUzz8XjP3Zz17xZHtMGtrA6cYQz7fHeXkw&#10;y1RrPvVirG9eu8iF71/E0cmdGzduiaCPxMPFFR8XR57emWK8vZiGnDiOV7v5+tEs75+LcjrZ5M2D&#10;PdKDnKmsyJIsWZK2TEnWjQkmhY0FJiuznfS0lePt44zGi3eHNPW4U9TqTF6jG/XdoVR2ONPSHs7i&#10;XJXgt5y7kiKP94WctkYlipPS2SlJ52F15x7uyWtCMH/4x/8paSwd3h/icKNDIi+DIh1+fjTOo11R&#10;KfcVYlkXAtnkCzneny2KrEzg9u2LfPLPL3Dh4mUcHV0korckha2pLsnh5c4Qnx+P8MWJDMyO1Oad&#10;TmlDJ19J2VBgcSbXP9sb4IUM6Nl6l5Sebanju3z+4oiT7SnJ0hGWZ3spyYpD482Xx9R0uqg7WtPl&#10;TUW9O219kfT1ZNHdncW84PeORHh/sU3wquLp3qREeIBXknbvzxd4JlF+cTAhrPd3vJVS9Pv//q94&#10;9Ogef/vvfsnXHz/y4d4qnwuRPJO0f3F/h7eC188fCqmcLfDu7rIYgnC8fYPwcvXBSN+U25o6XL92&#10;hSeimj4+lPJyKukvg/Zif4Sn0vGXygBudPNgq5cHm50cL7SK9u6WLBngw8kkP3pzKD54SbJqmAox&#10;G/dXezla7haMipTqU8VI+gZQ3xAgZJTFzHgx4/3lUtAL6e9LoakjgmZVBIUNzpRWu7I4Wsf51pAU&#10;4knRlDWsTtVI+raKGunlZL2X47UOMQctHEraH60PqNP90d641EPpoBDRV8KSrxTcnq3QXR+PjZMD&#10;IZGxmJvYcPHiFUnlG0JuY3w4F9I6X+Ld8RSPNvt5fTQh2J7hlXT2yd4gT3cHpJNdMtiSVfL8+e4k&#10;L6Szn4lmf3c2xXPhk5eSdacyKBpffPGIyrpQVJ3pTI7nMjKYTkdLgpSbfIYkqpMTiXR0RdMlrDwp&#10;rKxqj2GoN5vZqTLRkrWsSCeP9lU8OB3m7oaKncUmwWIty6NVIh3bWJwuFSnZKCPcLandJQzZKWVA&#10;cC8jvT7RQHdDCi0V0Vz4VHB64TKXvn+BK1c1pdHS0QeSDU+3RBBIOTmcko7O8HxvlLcn80JkczyX&#10;LHm2P6XG8ZuzeZ7fmeFUpOdTgdmrwxneHM9yuCjZKOVR48OHB7T3JFBR54OqL4bhkWTqGoOkk5l0&#10;tMbTUBesTuOmJvGe7UEMdCfT1hQv7iOBTlUsbT3RNDaEyjVC6GyJobc9jbHuHGYn8kWc5zMjQmRJ&#10;BmN3uYH9pRrubbaxNVUhDqZaLFs7N6sX0Ws7Qi91iGsGrlzXNhcZaC16eknKkQiFR+uCb0ljwfWb&#10;sw1++ZPP1Tr2zZO7AodJnh3P81I6/nB7BNEKwg0yCPc3eCTE9PxghmMZ2IdClhpvvzylfSyR4rZA&#10;Khp9qVIFUNnuR2OvH+3j/jT2+MsAxJNW4UhqgxOJZXYsTlYwMZRJd1ecmONIIa8AERcxFNe60dkQ&#10;xsRIoXS0WCLazt31TkYkAyZ7c6nr9aFS5cbMVAbTI7kMi9+169nDqXQYE5cg6aAB17TMuXzrFvP9&#10;RdyZbmZztIF76/0cLfWKRRvmkcDgtRCZwrLvH67zQdTRS4HAuweiwO7OSwpLfRfCfCwRVVj4TDTA&#10;ycoAGq8+u0t+vTOxpXbkt/lS2OxKQqUDac1upNa50NARSVd/PIXCyInVjgRnW5Nf7UJ9iycV7Z4S&#10;UcmEzjBa5bGm0VE64y4dd6V3MoDV7RIW5nNlULI4XW8W5xMvli9acF1Fc6c/3X3puHbv4dqyhqZ3&#10;Dpcv3uCanjMdzZWsjQv2RypZHCmiqTyGOVUJwy2ZLPZUMt8lf++tYmNEsmJeSuF4HQez3dwVQXN3&#10;uZ8nUvJeCTE+E5Fyb2dSeGMYjfcfHtLVF0X9YAAlbZ5US0QLW91IKbejtsuL0mbpULM78eX2FDe4&#10;kVvvRkalI2UqP1IqbEkrtKW+2ZfkXGtKZMDqmrxpHPSlXN7T2u9N/7Ckd0s4Y32pDHcl0NcRK/U6&#10;mZ6BSNqGQvAeuIdhzRK3bMO5cukGmtYhIi976B2IY6y9gNnBfGloFyN9SSz3VUhmFLA0WipHJZvT&#10;DUz2iFMZrWFzpI7tqSY2xuqY7ytjWXk+0cLRgkp9aNx9uE1mszNp1U54JZoSm2tFsUQ1q9KF7EYX&#10;IovsSZGUren2IrfRlcxGZwp6pGOl9uQ1u5BQI9GvdaWuzY+CagfamsPo7oyitNafmcVsVB1hDPYn&#10;El/vRFSRDTW9geS1uwpEPOlujsFGdQerpm3MwirUouF7hl7sr9Qyv1jGsRDJ7noVQwKdhbF8iVyV&#10;lLsM5obTRZPHidesFYgUMdWXyVRPITO9pcz0lDDXW8LiQAUrQ6UMNWUx3Z4vgkE8XVyWAzWCy7xc&#10;F4rrfShQuRJfYk95kx8Nnb7kVHnQ2hVMZpsHOe3uJBXb0zwRRm6bt0TOm/QaR5r6o6lXhTA4kCbX&#10;8KJWMF7c4c9AbxoNrX74xRsTn21HrGRGtgykkjXtXVn4DD1Av3WfSw4xfHrhChe1XahsDmVxuJip&#10;/gyKcp1pb4yRTpWyM1fL7kw9O1OVwvZlAodW5geKmRPjsTZVxY68NtOTJx3OZawjl7muUiY6y0RG&#10;xqJx/vwOeeXuZBQ7UNvmT4tEpLU1VFLUhbLqIHIEm7kltpTWeFEtg9HUG0xapTNFLd7kNniQWetE&#10;Vo0TZWW+ZDe50jOYzdBMCtVtXrSqohmey5boedE8FkhilR09Q/FUV8tn9IfI58TjNvwYvcYdtLwz&#10;uXpdnwuaNpR3hErDazhYbCSvzIGm1iCRm+28kBL1dE8wKHXxdFWUkpSy/bl6DpeaOBFBv7/STHt5&#10;GmkpESTFRxIW5E1klDvzQ4VovHxzQJ1grEFqZ0q1HcmSYgHZVtS0BBOZYy2dciWvyZfwFEsa+sNo&#10;7okkvcqR0k4/koSJc+X82Hw7wbc3eTUeFLcKAzfEsLiUS8dIOA0NsVQ1ejA1n0FhixutEp3J+Rz1&#10;D0V19UF4jz7CtuMIXedErlwz5sINS8bHKlgaSWOwK5EsYfm+/jjO5qRjGyJKRAauSOk631SJrq2S&#10;c1I5XekmOzaQsEgfbPyMiYzwIjU/mK25BpYnSlmXwdA4F0/YIvWzoUE6WmxNTrU7/vEmuIcb4RFr&#10;RGiWFVmSxpnVzuQWupFdoPzqZUlknj1V1RFkVrlRVOtFYYcnhXX+xKXY09GeQVd3AgOdmXS1RlFT&#10;EkZlTQSlFVKTO5MpqfZmbLqMVSlTLp0nGNet84mhGxdvGnPlliV3dnu5t9fM/TvtQl6pLE9mMyF1&#10;fWY0T+RcG7vT9VQVJxId7oaHnzm+QZ7Yuxhi421EZLgXdm7G5ErKK6k8JcQ01pWOxuun59TUBVDV&#10;GiOYjKCxO5HGjmRhuWKWeivpbEokr8qeNpGJcSWOBEYbUdHhLY32lHNSqasU8mlNYmFIMDWWJx1L&#10;EaFQKo4jl87aJAakoaPdmRK9YFr6A1mZEa/YFEpigZ0wuo90dJ//q2gCQ9d4Pr1twac3LeiVMlLW&#10;5kKmsHxBpQ8NkupTw7kiVmKx8tTBxtWU6Kgg/MR++QbYkZ4aTlicE6kZIWIvSzmW2n0w08zaWBWL&#10;UyWUV7oJGT0/I7bCjdg0qY1S9EvzfKnNjaKjIVWOaMpLI+gVQNfXRlNRGE56iQPRCjMXe9EvHexX&#10;SfQ6UxgezKK5IYmRkSxqVYEk5NtQNehHbasvw6pMRjqyKC0NZF6IY1Zq42RfqXjdeqJb59CuXMI6&#10;sQr9sDouatnxRLzu5mwDe1sqtpaqORe9Gh8ZiJ2nEU4+xtKxIObHsliRrFgarRBDniwdKqejN1rI&#10;M1B0ehZHqy3cWWjhQDR3S7WQ0fHpPlmljkTkSAqWBFIj5UBVGs1IVz6dNZk0lEex1FdOZVEofQ0Z&#10;AvY4KgqiGFLlSdEuY7Qvl6nePMbFDKxISuULUYXn2dA5lCwk5ybYjxU5mcaqCIDx3nSJVhInkn6b&#10;o/VUN/jj0bTE1bRuroeV8v1rpnx6TZMZ6cChOKbW4mTCogKIjg4nNTudpNRgFuU68yMltAiTbs81&#10;MjVZxtZMI9NSYw/XOuVzapkTIlucKJM0bxcGLmFFfLDGg5d3CEqxpSk3lPgEYdhcIZyyELqFNHra&#10;o8UzxtMrOd7XlE9XWww15fH0N+cw0pbDWEsOgy3ZjDfnSZGWYj5ZzNBgJpX1YvNkxAe60+maSGJx&#10;ppym2jiWxspob0pjZ6GdnQ2RhrXF+Aycc7ViUfCXi52TuJdrN7G2c5GUDBBSCSBRGHRdIny21iIu&#10;ZpYn+6PsrrSzOSllZq6Oe0vt3JmtZ7gvmVYRJ01DUikq7ZjsKmCur0R0eRytnSFoPHt+SFiYLQW5&#10;nnRUJTPQmsmYSlEWlTRKp1R1SQy358iRy1CbpOlgNCHxlhRl+7E4WM5gm2CnpYDVwVqmugrFtdR/&#10;p1DkcUkwMtFTREtbkgiJGKZnckX/dlPXHkxJUb6k9TgZ5SOkNdRz/dJtbupoYmRqiLOjqdTJJu5I&#10;CVlfamBtpo4zsYDT0qYnByOiZ4c52uoRAdGkzqL1qWoREUWkFdmJ0HEQ8kmRjCxkvK+I+upw+Xwx&#10;3q+e36OjOlUilkFrZQqDrQX0NEhpKM2gvy6HvnrpZGuedKKEnvpUelpTaS5NZqazkoXRJvl7ORPt&#10;pUwNlal/D5mRx35Vtvy9mAlJ6dGBHLoEQ+NdOah6I6krD6WuM4LJwVLmxNkMCPnlpvtTWpnI0ozo&#10;2P5cpuV9iidemC1hfayFLRm0MWnD0kClZJW4psYkEfnt3Be/uzvTJtcuVX+dMyEdGxV7uSgD0t2R&#10;RI8qgXq5bl6pkNHrV48ozY6iszmTtrI0VDUJYoaz6KrNpK8uV44cBuqlwc1FDDfm09+Yy6R0bKA+&#10;XzSrYK49m8FGEQnCrOMyis1SpgpzA9iTkS6vDpaByZS6V8mQZMW4yLRZIbYBGbyp7gKGu/NEp1Yz&#10;KZ2bH66QTKgRLVvMzECJZFSViIYy8b4F6i/v7gjO+iqzJYot4pAEUtUiA1W5VOfHiGhokQGpFZso&#10;sFhqY2NWBMRSJ/PCuNXF0VTV+KPx8PyYxBBXchODqC2OJFXAPy253ddYSKtEbqRdCKe5hObcRAYb&#10;stidaqG1KIuRRvGrNdlqvKoqMqjPDSclX+RaUwo5aV4ycHGS2pXsrynpVcfhvKS24Hi0NYvFPvGn&#10;My2MqwpY6CljYaBcLcYX5PzDuVZhzC66q2MEt6WsDZey2P8dRIZE4E8NVbIk2TCpymF6oE60bIa0&#10;NUNglctoR4m8XiGEVE93e4oQXw49nRlUlPihwf9H/mk0PPwt7lJaHAOFDIxvYGDjSUH/OrbxqZj6&#10;mOEY3YShrRUJKQ44+Vpi7XwZLa1L6Frrc13zEo6+rnx69TK3hEj09PWEqKowiwxF384Pbe84wspH&#10;0ZLXrly7yGXN69y4dYUrN65zXecq16SUKBOolHl/N25oc/OW+FFdTTS1pS03bxNXZIVPrCUZeWIg&#10;REpGZlrhHW1FXm2wCA4H/JPNcPW3xtxNG79oS5xEGUUneKNlqIm29S20XTS5qncJjZGnf0bH6Uc8&#10;ArVxTshBL1ZAf/YVLsEmFDS3s3b+BcOru5ham6OlewP/WBOMbG9zW1sXYys7guOisZECftvwOtpa&#10;ukQmVfDsx3/F0uErXGMK0LN344amNP7GFXR1tDC00pfr6KBrqo2Hh6+6k7d1tfnk5jW8gmKpbBlU&#10;T5H7/qefqAevuLyQclFU2VU+xKbb4Bqig4WbJs6ehoSLNLW000Xb9AYO3gZY2BtgaHYbM1sDnILN&#10;MHW6hoHxdTSefvYnPPrwS6H6Jrrqigh2tcPK2Yns/EJMA6wIy4gkNCEcXWNdjCxNsLR3JjU3A1NH&#10;fTTtTLH396Sqe0guZk5schb2bqI3I1PpXX9Ax5z4S3sjTCxvy4crMzkvq6N266Y2ZtZaWNkYYWDh&#10;xC1NLW7d1sHEyl6iqIWjfO7VK1fRvH1ZFE4xxXXKZCrxykUOauUWnmBDTIozDgG3sPTRwtJJBt3o&#10;Ch4BDuhb3ZKBMMU/3RJbPxlUW0007r39YzJrogiMM+Gzxy8ozs4kIdwDA0t9WgbmGJm9j19kLmU9&#10;81i7SuqkhDM6OsHG4hhRsfHiZNKp6O2UD7HC1EYu7Owg3nKa6LRiijp6sHVzQs9AR1JZm4sXLkjj&#10;b3DlyhXMLTS5pWeNpqEJmvq3pfO6XL5yDU0t6bDOFS5IZGvbIimRDmaXiVGo8CG92BH/aDNC0sxw&#10;izCQSNrhHmiMva8BvrEWklVGuEUZ4BdnKtl1G89IG4zsbqGRXt8oKflColPK+1fntLVUkJadhae7&#10;Pzq6Wmy8+x0la09wSy6gZnKKld1neDnZq38k9rI3Y/vel3RP72Li4cFlwVFsaQM9i4fsPP0ZFdWN&#10;BCclSud10TG6rZ7FeV1LTz2F9drtG2LFPAhIyqJpvJ2AOBf1fL6wFBssnLW4cO0SpaKoGruiRTp6&#10;kV3uT2KOC3kl3tIxfZyC9HAK1CI5wwMbT11CMuS9mXYkFQSL2zIjKtNTBsEWXQvpZGRWGhEZqZh5&#10;W/L5g11RDrXERfti6uGPS0QEER0NmNlcxyvUlMhiUSV3XlJVnsqd7TUSEpNpbJtkau8FOoaW6BlZ&#10;YmDnRoB/mHT+Badf/Ib85m6JrgnXb1+TaF3DXlyGibk8v3YFB49AkrL8iEh3wSvMmMAoWyEPU24b&#10;XxQiukhqYQAN3XGUNfiQXeNLVIqdDIKQjzLNzV9frJehkKEOKWX2OAbrE51pi2O4AUEJ1hJFE+yD&#10;dcTZaKFh7miHXZAH4UmOvDpeprO1hsQIB7QlxawdbNA1u4qhpSaeobbc1LQlMMyZp/f32V2fJyYu&#10;hGtXr2Ji74l7YixaerqYuzsLARjTmJ9CZaY/+dnuhEZ7ckNbOuhiJIQlBBPqgJWtMT7CjEFJFvhG&#10;WnJJ8xMMHa4TmmRNQIIhQfFWlNXHUt2URJmkbGKuHQ0qYdkaZ0pbvHAN1MEnzISAGGP1VzjeUYbk&#10;N/riEWmAja8WIQI/n3hTbH2N0DC1NcPIylLYzpRH22Niv0qJD3XFw9sWPcPb6tnO12RUtQRTV2X0&#10;lV+0nt0/FKHcTHBAIL4e9kSHeuBqYyx2yZUAT0scgvX49tUZNWX5UlKs8I/Uw8LxBjYeRvj4mOIV&#10;YEyHlC0Hb3NiEt0kerq4hhrgL4QSlmZCTJqzlCYD0ovcyKsMobbDX20BK+Qxr0bSOsIcW59beIRo&#10;E5Zurv4+Oa3MUzBpJiRpgZ90Lj7fDi/Bp42PHhrOXnYYmZnh5GYn9miY0UEVecKojk5mwpT6fPrJ&#10;94X9LuPgboCW6WVcPCw5WpujTVRPTJA7Ae7CdCFelOfEU5AaSVV2LK4SsS8e7ZIX6yN40fzODHvr&#10;oydpb2SvI9fVw8fFjMAgO1KzQoiUNHR2uU10vAERybaEJJsTFWVDUWUwhXWhBElUknOdSUy3p2Xj&#10;SD2V/e9//wcyksz5zb//a376p3/GP/7hD/gGOeISqCtEpIWdx02cA01x8JNOKhMVzSQKppZWbE53&#10;kp8aRV5WmIymHX7hZgREOuPi7EhMkhMpwY60FSVy/3CL5voyokN8KclKIC0hlMLseBpEAqZE+REX&#10;6sWHeyuEB/lQlBlBRUoYHha38fYSUyx1LdDbihbRx3n5kfhEWOHibUG/mITm0hiyU/3FBGfQWZ/N&#10;QH8T548H8A7VI0nS/k//4reUj4yJQDCjd3MDVXkQv/3Nt5g7aJPbP0WgZEKUkJObEJGtt476JgGP&#10;IEM0bBytMZZyoamrS0tzGUlxwSSn2eMiI6DM/avLjaUhJ4LuijzK00IZb6+grbKA2pJMIvzdqC9I&#10;EsGcQnVuKmUinCtq0ykoiefpnWlqSvLJz0uhvCCDxrJMygrSaa9QtGgdLfWZ5BQE4R/lQG5yBPND&#10;HfS15PFf/vpvaK4Tf9qWRXN5EaqWRKpqQ8kRgoqKc6W0KIaUDDd8/S2JSDMXJWaPpaUuZqa30BMh&#10;YGp9A1dPPbzCJY0z3QT/CiZFtcSEReLi7sHZci95men0t9TKB+Qz0NPJ2riKpioxz6paupsrqZBG&#10;P76zQG9jKeG+btKxFGlcKX2tip9sob2mkGE592i5nwhfD0pLkyTqcUwp35bPD5MlUVXVF4p3zaOy&#10;KErS3ZLD9SGiIgP58Pw+p3eW2Vuf4nBhgPqKfBaGO3nxaI+u1kpKc6L59vE2jaWRJKQqLG5NcpYb&#10;kbFOOFjpEhNoS1KsP4WFCcL8HhSLHIyNFNu1sTwvF95id3WB051l0lLjeXX/lO3VWe7I31dnZ5me&#10;kkbEhItBbZUOl4sZHhPL1EBGeDCzox3sb0wz1tfCymQ/XdJ5ZUrpQn8tfg7m7CyMcrI5yeHaGCfb&#10;M/I4Sr0MRGNdBuMDYpU6isisKkavapil9Vnenuww2FFDtUQ+IymarvY6fvJij7XZAZ4fL3G2NsHu&#10;dA/Pj6bISw9jpLkADx8r8ZF5zI708OLpQx7cO+bh8QqbC+NsrUyi4enqzrO72zyQETyTEU1PipQL&#10;7HG8vcCLB6fi1qekqFfg6eKOp08Abh4+6k6O9jXgKArn0fEiB9tTLEhnVudHWJ+f4Ju3p4x2lhDh&#10;5y5RGmeoo5rNuT5mRtq5t7/Cw3u7HO0syPvmmB1sRqu6jozOWfL7xwmP8icrLZ7KkizxhhOsri8x&#10;MzfO4swIP3p9wK+/fspP3z3gR893pfNbkhX59DQW0ddezPRIvRjzNnlfq/prk/mxZjHjNWjsb61w&#10;vLXA/YM1DpZn1HP67h5u8FKi+cOPL3knKTQ52kdUfBrLW6sE+3jx6GSVNUm9uux0nm1O0VFbRntj&#10;Jf5envRNzvP+dIKp/nqCXG2ZGlCxuTzFqQzkmxcPWZAPfvHoVFJynG++fMrCpJiA9CR8/DxEwJtT&#10;nBnH4WwnRTEBfH42w/Fstxj8SD5Iu/74B+f89OU2v/z2Nb/7k4/86uN9fvrhPs9PF9kdUXG82Muz&#10;g1k+O99mY6KBu6sDLI1VSye3VyW0Wxysz/Hk/jHnxxvMTfbR21zPkaTPnfVJyX0/Any98fX0ws7d&#10;laAAP0JCQ7l3ckJuST0hYdGEhYYTn5FBbUU94eEhBAeFERocgp+HaM+UOOrrqggL86e0MI2Dg3nO&#10;pWFbK2PMzQ6y0inOPyeW5sYmnj09ZX6khYPVUR4cLrG7Mk2D1Nvs9Eg+f3GPr9495qunuzw9WFRP&#10;suqoK2G4q47F+XFmJocYH+ljWh5fvtrh82fbvDtbR2Nutk9c/Kik0SyzM1242JpiIIJ5V0blRx9O&#10;BQsdeHs6Y2VmgLOUGldxHraWhjha2/Jiu4ekCH/8vd1ISUzAyd5JUi2VmOBQAn3cCA4O4NXjQ2oK&#10;4gj2taNYSCozKULwUyBEVUJ7bS7uDg5011QwKnhqrUlGU0efN0/3eX9/gW9e7ql/tf7xhzNenK3w&#10;48/O+dmX53z1cp8fvLrDb3/2ml9984R3j3d4eb7F2ycHfHx6IAPxkDdne3x8cSaB20GjqzuViYkK&#10;9dHXX8hYfyV3Nkc4lU6fH6/x8GiDx8ebPLq7IdjdYm9pjHPB74P9ee7vzcpoz3HvYIIX9zZ5dirZ&#10;cHeRBwfjnMvx+sG6kNgabx/vqqe1vDid59HRmLzeL+fNCSTmeH3aw709GazYEFLi/NAxFukYLAbg&#10;TNL+/iIfH6zx2f11Pj7e4geCw9///vf85Tf3+PLpMb//h7/jy+fb/NUPzlifGmRpuo+3z0/UTB0U&#10;7MQ3H5/y9uUDNGbGK5kZq2B6uJyp4UqGe4vp782hry+bvt5s5ifqWJhqYGVOxZpE90Ck39HuNKfK&#10;LE5hsMdHy3IsqWd4/c//8bf8ozRCmU/3/GyZp3eXpWNbvHi4zWvp6PvHB7x7uMcvf/KBN0/uSJT3&#10;ZeC6aK0IJz/FC0NjGwz1DfF1s+H1ww0+PpfzH9/hg6Tnh0ebvJWovnqwJIO3JH9f443yM/zZIueH&#10;iyTGeIue7sZY5waBvo4CF181w967t4ZGv3RmYryIkf58xoaKGOopZmupl7PdcfYFuLtLQ5xKx/ak&#10;7u2tdXO02c/93e/m7j0UXDyQQ+noE+noQ2FaZfLhQ+mw0lHl5/Cnh7O8OJrj7f0V3p5v8l6ZAHW+&#10;IZ3dUg/SmqgsHw8bkZFuGBqacVNbj7eff+TRwQLffjjni5cCmfkBDtYmGVVVsjDXLUw9yKK8b3tp&#10;kM9lIA6WR7h3Z4yWvFhxUdWsSokpzUvGyERHBugAjd6BTBamaznZGGJ/fZCt1W6mJkqlRBQzO1Et&#10;BNDPvd0pweyYPI5yd2tIPdPrfE+IYW9SOvFdh54q8/WOF3igHEIsjw7neXm6pJ7b80RKzL//qx+L&#10;nlXSboPPzxf5/OkGnS3ZbC22cPnyRUJCItWzvGxsHdDUFn1rY0BhhC1n+4uc7K3Q39XAYFOKtGFG&#10;BmpXpOWi1NkGNpb6qK8SRVWeQH5+ptT5cIa664mLCpDBsyVGJKZGaZM33cNx6l+V5yYrJGIdHG70&#10;cLoxyvHqkHRmRD0j496OYEk6ei4dVR4f7Emnd4blQ4ckssq8PmXC4ihnOwMSYXncGuCxDISCpddH&#10;sxxIuh/Mt/FYMuSZDM6z/Wna6xOIFPxd+PQCHu6+ZKTnSCPTuXLpGramxiRGh/DucJKuuiwiJdov&#10;Ntv58TdveX5+RwZWqkBvPe7OlsKy2xyvj8hnz/BaIn//aI37wid9qgoRFBFoFNQ7UtSm/CjrTHlH&#10;ENUqL+l0jOAxhdW5Btbn2jjfmeCBpOijg2np8JQ6gvzdf+IP//gP/PjlpnR8kOevHnOy1S3Fv1uU&#10;0wBn24MyUN8pkzfnElHB08eHq/zwxT6fP1rjvaR0erw7Vy5e5NNPL4kLccPExAInJ090NbV5sN7F&#10;y51evro7Lh0d4dWRQGixma/fnfLl61P2F/vpqErl1d4wj1Z6ePlAsC8E9cXLYxEoS2wvDkq9X5Z6&#10;3YZGSauLdM6Lmg5n8huc6O5OYnK8mL6hdPGMRVK8yzlY6eB0S/kxpkc6O8CT/Qn4X/8Z/vB7vro3&#10;y2+/OBDcTfHkcEw9kenlyZSk8ShPJc3fHs8LGf2B/+fv/zcvj+bhH/47nz1YFlZdE/1bxu0Llwnw&#10;EaHuE4a2lh6XLl3n2jVdPldmdgkDv70zwfP9Eb54uMgLyZjn+5IhO33ShiHuLrZzstDKs+0+fvh4&#10;QRTbgBoOr06U6a8T1ObH8ULaodHZEc/kYBrl9Q6M9ZaxJnJosr+cxdFaJieL6GxPoGsgnrJWDwpq&#10;nURoZ3NnoVs6Ms29owHOj/okapLiy00crnRxsNHCzmwL97eEiVd7JZVHebg3wcu7C+qa91FY87MH&#10;K7yXY6gzD70bF8Sj+girWnDz+m0uXrwqJv2GlI9l/tWv3/BaGvzqzri6o6+lLL09nuKFwOKFQOLl&#10;wSAPFSJc7+HhjpQlgZEyr++LB4u8OpsUrTsvoqEfjVoxpfX18cyIS+jvT6ChJp7Whng6GpJob02g&#10;rSuY3pZklhfLmBorYHwon1mJ9M58M2tL9WzM13N42C047OdopV0EeR3b46KWVltl0HJYXyznbLOD&#10;+ztdPN0fFoKTtFvr5USyorowkM66RNwdrfjkkwtclLS9/OlFUU9eUsxF0Uh6f3yyKWVCmXCszNOb&#10;5o0yXe1QsHe6wDsRDMocvffnKxKxWfm/sPnetAzIpPr8R0KSu9MtaDQ2htPQGktjhy9VjUEMDCbS&#10;1hyBqjWJ2upAVO1RDA8q37O4MD6cjaotGZUqmrGBLDr7YunsETnWHkRjfSCjUldbqiIZ685jsEVc&#10;xkga02NF3NlqFjJrFfVUztpEGfsyOA/WWrAvHcGxcx+NzCEcoxv5RNOKa9oWPLy7op6e9tkjZTKi&#10;iAwRHE+FsZ8Kjv/Tbz7jf/zd/1K//tWjLTVk/ttf/oA/gNTcZf7+H/+R860J7m9K9GVQlB+BNDLK&#10;3KnqCaK805uGtgiqVP7qaWytw0E0dwfQLB2qbQsmX+VBYbMXRXWBjPRlSeOzGBtJoa0visbuMPKr&#10;3ehVxap/6ZqbrhBhUcDRWgfj/TlCVN3iDgrIrneicyiY0X4R+wtVePY/5GrxMK7pdVzSs+TiVU0u&#10;3tRnvq+cDYHL5lgjd5e6eKKk/PaIdHJKPSVVmX/7Wl13l+Af/5eUlA111B/sjHIotf2JnHNfWPyJ&#10;Ut6ExTXSyxxJrbAnv92PnHoXoqsdSagSDdocRL0qnCZVIA2dwVS0+5DY7EpxrRfFytS0Vk+qWl3p&#10;6Qmmvc2bjm5/qtocyW1QJjv5MDQSLoVbotqXxt5CBfvzDZLmaUyMpdA/LpkwloDv4CMc2rcxT+3i&#10;0xsmfE/Tju/ftGBzII+1kVqWRoqY7s1la7qB/UlRXf1VLPZUsTHcwHx3JauDIg76K9S/lu1MCDmu&#10;DHK+ofhORS4KEUmnHyid7O5OoKjBj8IWL8qVWVmNriQXW1Oh8qW824/8OgdKhXSKm1wobfegqjOI&#10;khY3agcCSS2zo7IqUN7jTk2bCzlltuS3OFPY6Ez3QBhdfT4UVTvRWh/B3Egu3W1RjA0m0y4ZMt6b&#10;Svz4OTo1C9jIcVXbmn+u48wVM2+JXqN6/u3sYAEjHWksDuWwNV9JT4OUtYly5oeLWJ+sEZJsYHmo&#10;SjpbzfZEo3pg1kZqGFMVsTPTIq/V8Hh7GI3wbCuiC20JyrQgvsyevFo3YpUpKsqUNIlqTJmDeu5d&#10;TosnSeX2JNc5Ut7vT2aNE2lNTuR2edDcGUVBnUS31p++jkQqKj3p6o6luNGXmqYA8iTiQaX2lDZ7&#10;kNPkSqnKk+p2X2Ln3qHXtC2Y7JI0NeETLXuuGTkwO5whIqRHiGScgdEwxroyWBgtZqIng63ZJumo&#10;SFFJ+fnRTFZmCllRJi9Jh6a6S5gVWTrbW8KyRHmiI5u5nhIRAzXi8UqCKJYIlJR4Ud/uQrZEKqXC&#10;gba2aOKk4+mVDhR2CGb7Q0ktsaVmIIQSlUSpy5PyVj9KO31FRAQz0JtMQ1eougMVnT7qn9M7esPJ&#10;lWtFpFmQXO5IcZeke4c7Ococ3PknWLYdot+4y41bxly5YSjYdJAyVUxXYyT11e50toawPFnM6mSp&#10;EFYT89LoO8uVws6trE9Iys5UsjJWyeJYKRPdOcz3ljLdVchoWw7DDVksD1SgkVBiR0WzN3mVTlQ3&#10;eDI0lEh+pTdxeTb0jEWQICkZm20vePOhsi1AHn1RTUeSJJHJbfQiXdK5pM6Jnr4YOrvSqK73p2ss&#10;kcQcB/oFf63DUaSXO5DbIune4I+qO41KGdj6Dj9ixg+xVR3x/dp54mNj+PSaDp/q2tHaGyESsFHq&#10;d5JAwImVqUrBV7MQUB9Pt/p5vKWSKPezO1XFnVXBq0R3S+r7/d1e0lJCSI6PJDEhXHyuAyPC9BoV&#10;tb4UVwbJhSMp6HDFX9K3uiWYlEJnkrLsiC5wkLIRR2aRG90j8TT3hAvm3IkvdaegyYNM6WBxuYI9&#10;V9IFf5mljtK4LPpa4qiqCaCjNUgeoyhXuZBe7MSLJ2NqOJQ0BJHUvYRD7z20yqYYHsrj4rUb0kkb&#10;DpfqJEpltHdJhglHHCw0iyOql2gVsTElLmmhVspKNx1S3h6JsZhoKSBKamtQnCsRMb5ExnmyOt/F&#10;4niZqDWpk1XlYcRkWdHUHklqkSMBiaa4R5tj736DnGp7MspcCC+yI67AlsryEHIFpwVCUol5LlQ1&#10;xRCWaUlJo3Sy2Vd9i355VQiDfcmMjYr7b84WhxAhAkI8qkS5vT2dmsoQsXb5kpKFRFX34tJ5xj/P&#10;VZFalcDF64Zc1rflxVm/+NUeESOJbM5WigJLl5QtYV6OnfEqFgYbyE2LIiTeA99QNxKTgrFXFqPw&#10;sSY4wB1L19s0SdvuLHQIjtPQaKqOpbA6kkYBcnFZFEk5HrQ3ZjLZnc9oVxY1SioXeVPZGkqC4Kig&#10;yZPQaGMGVMKSrVHSkTRGppKELXMkYsFi19pEIaXTKo1en1amxRQy0pVJl5SU1v5YtWQsFb3cKgOR&#10;317Crcol9EvHsXYP48KV21zT1Ce70JGcBjeymtyl3mYzM5jL4GAkkZHWmDhp4eRuQ3R0AI7O5uJc&#10;IgmNko6me5GbGyLWq5EHIif3Z+rYGK+lrNQXjcBYC0KSnSgsCaWgIoiC3DDGuyUKbelMDxZRVh7O&#10;xEiFeiLhkLBYVacQVa6n+raJVuU2jc4shqTB3V3xIv3KGR3LldR0l8OXzDJn0b7RTMv1JqUcjPXJ&#10;0ZXL1FAJK+MN4nIauZrRw6XUblr6+6RWGnAmFk6ZaqbYvsXZGlZFQrbWZOAf4I2LtzXRsf5MjVQx&#10;3JXI+lgz8yNlTIj33dmplFLmS0tTLPPynnurncwNlrIsbdeIlVHIbHShoSqKluZkyioiaa1Llkil&#10;M9OZzVCzMuOplMH2AnqbslCJ1pySOjSuyqdXzh+STirz4Aa7s+lsjCdRRHzbWIwMmqR0hqMooDRW&#10;pmuYHsmkVeTilBTxI/Gss/2FtA5Fc6longuhdfintgrx6FPdlM3qbJ3Yqk4SkqKIFyKJjY4gPSeJ&#10;5Xm5jjijsf5cxnqyREVV8PRkVH3P2XS/yMXFVknPMmYmc9lYaJOBrFJnk4aXEE1JYTDVRaJgykLU&#10;vxm2V8XQWBbO3EQNgz25jIgCUdVlU9ch55QGiiOvlDTNYLqziNHWPHqqM5kZLmNAUrylOY6YVGcq&#10;iwJE3MeRni5CoTVYBiqLwd4kZkbyuX+ni35xONetvNFtuYt5TjtdnalcEYF+0chYXIkXfiEBhEUF&#10;UlCcrLZxLw6H+aDYueMx1oR5j5ZVHC02iU5V8ehOL2Wi1mpEnpa2O5Ob4aCe5j0lA9nZFYaGq68W&#10;CWkutNWEU1cQTY/gca6vkg6J5lB7IcMdOZRlh1Kc7k9/e456momJxTXaKuJoro2hPD+E3oYclvul&#10;463ZTMl7Vsbq1JObFkbkOp2C3ZZoIaMMmmsSGBX10i5F/fXTl1QNLIsyEpEeEcflG9fRM9LHxt5E&#10;PqeYod48NhdbmJkqk+Jfw/pMAy9OFScyxdmulJG9QcmgIvZmJGVlgDdXq8musqek0lkYVcVgRz4D&#10;0vbmTulkW02K5HaHWJ4YdTrOSAenVBWMSIQ6ytLorstkWlJguLVQBiBNpFU2fU15dDdl0t+aIyld&#10;znh7KSNiwSa6S9nYqmFBPnRjtFEt0ntUiYw351Ii5aSxIYSOmhBqGyKZm1Lm2uXT0RxPQqwr09KZ&#10;+eFCSbsiRoTElHmuDfWJLIhWXRPZNtdXynBPCo3icmYFgw/X+9R2amW4itPtfhHmPVIyKhloEdLs&#10;K6SlLoHSUj+aKqST7QrOmtLoqE1T/0Y40iIXU+XSXplKQ17Kd3Ps2oroqcqkp1YwKp0fqJfzmgtp&#10;FkWkqsqmtyZLfa/YQFMh1W1BzAhm+zqFmBrlGlVxoiXzhMhyWJUID8pn9DXKe9rFinVLprRnMaoq&#10;loFRbo8o5WC5jZmBMu5KNEY605ibk7IxL1JOxPnutIp7YpKz07yl0xWMS7TmlalowtLn6/2SxpXc&#10;3R4QX9slGVUggkP4pToDjfLcaJryUyQ1i2guCSMlxEMdrfbSVPXXB72N+UxKx6dbBW/1CVSnRtJV&#10;KREVxlMWRukSrG4MNkoa5tLVWkCpCPZ+GcnRriIWpsRyzZVzd7ZN9GgNm9NNjMh7ticbWRkURzFQ&#10;zpwiwwTbHdXJDLdlcDrXweKgfOZAgbiPWmb6C1gcrWKuq4IOqXmKaN8YKqVfmbsunzPYkMFYZyHr&#10;wta1xfFiAjKYUBWKOUiQc6UqdOT+f2N+ncaXf/E3ND/+HbUPf4N5iCdWvtqEZphj7qSJoYUR143M&#10;0HSMJqZhG9fUYDwSw/CMcScwzZ3E3HY8cxvwqxzCPimR7IZhIkQ9OQQY4BxsiGeILi7+WngE6ePh&#10;a4S5jR4GlrcwszXh8i0dDE2tcfULxyc8isDIZCwdRMinuuMbbYmZ0030DW9w8eJ1tPR1sHP2JD2j&#10;hKzcOmpUS2IW5vHIrMMzuwnb7HpMbTy4ePn7XLryKRevXERTV5k3dBNNvevSj1tcun5ZTMBN/vmn&#10;3+eq1iVMzPS5dOkGVtZ2XL58nStXrnH56hVuat7CxNJa3m+MnrTP2ccfLS05V15TjguXL3H16jW5&#10;9iV09JTJVdfw8fGiri0MJ08LUY1uFNaGiOcOIku8elKePZmVjjjLWHhEmBAoClG5Xy4oWZxfmhVW&#10;zobomdzGwOaG9FkXXauLeIUZYWB1ndsG19A2krbd+gRz89toGd3ExlEPOz9TrH11sXHRxj/JFAvn&#10;m1y/8T00fvUv/4aNl79h+9VvWX38x7RODBIUmoiqZ4ixoWkGh+dxT8mjYWSP3vUtfOM9MXPWoba9&#10;jbsvf8vm2RcMLdwhv0KFd0gK1m7u6BproWVuhLO3K7f0dLG0dyMoIUEC50RwTDC39LUYWjwQi1qN&#10;kY09rSNTuAXECVcMYeNshZ6xEU7hKUQn5nD1pg5+iRlienoY23/B1MFLhjYfcPjl73j0o/9AdGoO&#10;F29dxMhaD2MLXbQNrqNvoikJIJ030FTPT1TWLVRP67ulza3bNzEy1eby9QuYW1hj6ejFbR1Tbl6T&#10;wbtxk+9d+B6a2rqEpqRJuY74LohXLqOna8BFzYvcuKqp/j784qcXcXGxIjItDDN7Qyqa4qjtSKCy&#10;JYT6zlgKqoJIFi8SnGBCpAQup8RHEltPfQeIf5ANqaUuxBZaYe2njbHjLZx9zdSB0zO/hoHdLfWS&#10;Y2Y25jI+V7msfVmS3A3fGEs8Ak1wCDXB0k2X7936p2jZXUHb7Bo3dT5F41/8m//Ks49/yuP3v+Ds&#10;wzeE5bmpJ3mlJnmRFeNNcrjY3GhPIvytiHCxIdTNCV8vuaCDPTEJhbgGBkmlO6F1cIKU/DKsvULo&#10;GxlHW5npekFLTFapSAhtAoO9KSwuJjAkBCdHZ2wd7TCzMxXnuUpOaQEd42vUdPTiGhIlWa8pjbMW&#10;RNlwQ8sAQ3MTDKwNMHV0ICQtncjcClZOvubJj/81K7vn8hn5OLs7YG1vzi3tqxIsXfQN9ATVl9Xf&#10;0ysDf+PmbTX6lPXlDEy00dEV1N4S5N+4IO/RwsDYAn1BpJ17qARci5vGZhLI61y6LIi+Ifbh+nWu&#10;a13kk0+/R1BIqCTNNWqE3zOKwyhvSCY43owGCWJNdzypxS7fLZ2WaYtPtBHhCQ4k5/oRleYgATEm&#10;Id+BmBJHQaagNM5aveajvfstvMOtcA9yIDLDjehMVwwcLuMZaYpXuAlhqdaEpirTJs3xCLfFJVhP&#10;2E9PgHULS3ctHPz00fiTv/qPHDz/OftPvyarLovgKHOcQo1k0D34yQ8+8P7xPsN9rWRkJpJbUExa&#10;eTOpBRVcvXWdyxevoRp/RtPMIdsf/oKNt39GSq0KPUcbrDwEmUEeuAUpq4XZ4h7qSEdjMZV5SVSn&#10;B1GW7EOcrx2RAX7qWRfWflGYufniHRorDY1jdOsITX1dvANDmNt5RExaEarhFXbvfSCvppO14xfk&#10;FlUSlRFDemUtJrbW6OjoCnVeliBe4pPvfU+9BuWVKzdFO2pjau8plHgbUzMjzKzNBE1OfGpix/rn&#10;v0PLzJpbFk7i9Wq5cvMTrmrfEmosxMJenzBx40FRThjZ6aNprIlvSIyUBX+ScgNFFwcIe0iyF4VQ&#10;3hRJUY0fWdUBhKcFkljsilekBC7PkcgUC2y9DeW5DXYBWgSmmOEZYUh0tgM2QpeRiY54hOgTm+ug&#10;nrsXmmEpfXIhLNsGr1gz7Lx18Ykwl/dIXBIsCEy0VF/bUxLFOVBp11X1jGeNBy9eEJVXKC69ja7p&#10;KRwDvYjKKSAxOZfPnx9zvD4hiqKKwtRE4uLC0DQ0RMtKKCO2GBNnP0w9cmk7+IhVWjENaw8omlzC&#10;LTEZ9wgLIrKLhBacWDx4IoPThIezLR/eveTRvUN62upk8LJoGZ9jcuWEjVd/wuTRK9rndzC0caS8&#10;e1bqqi5eQvk+MSLXhjbQs/Bg5vgtB5//htPP/oonX/4VzUMTWDkpM8x0sXYy4dJNocVbn6rrn0Kv&#10;V25e4LaeptRrK0GkIS5uztyUv5tY2coAB1PcPkpRdS0+kd6S8WaEp1qoaS8i1YYgQc0Ng4vqVSKt&#10;PW9LolkIkj/l0+9fxsBCj2zRyZklfmQU+VDREEFmoVjNQheSih3xjjMWNPpIzXQgrciR0Fxr/GPM&#10;CZRr2vloYethiHuwkXqCcobU2fhMZ4KSzInOtcNNAh1b7kJRvR+p6T64e5tLAnsRnGysXpNXmcAc&#10;LAH3jDAgLN0Kcxdd9CwvoHH64B4O3u7YSK2z8gnEyd8VW08D4iKi+fzhjvpG8e72OnIkkFFhblJj&#10;QtG3sMdPEFTb0i+1URPXIBNcg7WFDixx83fC0cud5q5RtKyjCU7PUfvf6KQAdrfmWF+b5+TOuiA9&#10;Xb0IlL6xKVcMDMnqGWPg+Al7r36NmacfG0+/khpijr2PnySGuLzuISJioznYXmB7dYam8jTS4/2J&#10;F5T4eXvj5+uPl6D8hraeejXYy1cuiZPT5LrBVbSMb+Lobo6upZbUr3D1ekr6hgY4OrlQVpZJZLoT&#10;ftHmBCXaccvkMtqW13D01yEsyQYbd10RQ5+ia3ILa1cDnDxscHKxJFOQWdmcQnNfEhEpbkL1zupF&#10;GZXAKb+gxKQ5kiyBTM4XxJe5E5VqSXyWBaHJFpQ1BGLtrAhDQ2EuEYl+eth7axOcaEaaIDJeAukp&#10;ieUaYkRsti151V64RRkKDevjJzTdOhIrALQhv9mLEEG5QrfR+cZoHN49xtbFGSMRA0bWVnJYCn87&#10;09vaytO9ObHDA0KzHUQLYhPDXaUjZqIALdHV1eLK1U+Fugy5paUlA3dD6tEtNKXeGZoZi5AxV9ca&#10;S2sbqUc66Orc5KvPX7I0O8L63AjxEpggoVc9Ex0sbSywkvppZKaLjoUZxtbGOLibYmIq9dJAXz7P&#10;BFMrbVx8TSgqSOJX37zn3eMT2hqqcfHQwtFXMt1LB3sPoaNwXZx8dCR4ovacdDC11MfaUk90gDcO&#10;njIgPlZSv22E9p3kelb4BgltRZkQk2GNtYsJdq63cQ7QwdnPGCt3HVGgZlL/TARF+li6aknC6god&#10;OomAcRdEB1PTHEt5fRg17ZGU1PtIoLzUQc0T1BY2epBfq9xS7y0IdhKxZo5vrDnW3kp9NCBUlGhq&#10;oY066FGCOP94UxJz7EmpdBUal0QosJHkcFLfNh8nNdRT2uIUZEB8gTXJpXbk1bvhI9dzC9XHIVBo&#10;9ujsEEcPW0xszNTB1JVAWDrYsbO8wvFSNxvTfXQ3FRHvY01ihB1lVaF4B5mLQtVH1+g2tg7m383r&#10;vnZDpLqmBEST8Fh3PPxtRYjoiGQWdalngua1i5ztrrG1PCPmT0VUeDiR0RGERDiQn+RHUXooKSK0&#10;wsM8iY8KJz89gYLUMKKD5HmCNz6BplI/9Xn7bIufvb3Hu9M58qWOW7poCqqMhBqvYe5wW9TzFRw9&#10;dbmodZlrxhewchUp7yDqMFCQIIOYGyc0GCT9tdCUgNngG2xFcISzBMtERIeZiKhrck0lQRRFK7SW&#10;ZIG3iBBHUaLKtGpPGbjIFAd5ry7pJd4UN4QLehypaPEiTixHUqG1oMVESoMlp6cD3H39mLRCb1Lz&#10;3QiONsYv0owQCZoyJdslUFsCZa+ea+7hqydaRZJORFNakQu5FZ4iKJ1IL3WW5NIjItmS2DxLCaY2&#10;frGmEnzlLgRj9c3pWdUuUn8tJZinhxI88ZX2yk0tZji42Qi93eTl/bvsTXayMdrB6GAb/h4eVBam&#10;kCfFPj1LlFiYOXYuQlXuhljYGKJ5UwZBFKedhykRUtCtZUBMbLSxtBPLYHaLaPGw9zbnJTkGmexq&#10;IdrPG293ezy9HHGxsyAm3Jeq4iSKMiPJSAwlJyWS2sIk6uQz6+XIjAumMjuef/HDt3zzZJsnd5bJ&#10;TAwiTIKgTNP29TciLF5ZLvm2tMlIaEwbW2c9jBwkMN56uLgaiWW5QnColVgKGVRJ4MAIe5JyAgU1&#10;oRI0N1x8bPF01yclSTJfgpiWImozRlAr142MFIEitBsnpSQyyUlUrzGpOf7UqSIEfd7q33gTcxxl&#10;oKUESdCUZe5CEyyJybLlT//r/xT0SB3MtSU8UpedL39GepEri22CbKmlyu9JLSubpOS683/+n3/L&#10;01/9O9xD9DCxvkZ5i48E3wz/aAtRvbp4BhjiH2ImtdYIrwhTYSEDsYMCJHOpmdt725iqaUyo0dES&#10;HUM9dKWGffnoITtLw+zPDqkXLyxOiScqylWySUSEZKWLrzEBYS5S826ic/sawe5WNEsgWkujKUoJ&#10;IjfBj8aCOBqLEinPiaU0OZqznSWWJntFUFWTGBtKRKAnTUKbeUmhIrDCcLUzoqYoCX8ve0L8nCnL&#10;FlGRHEhFfiJZSWE0lGbw4zenHM53Sxkok/PcqM6Lob4iS86NJSsritKcOIoSwqnKSqSuJIWKgmTK&#10;8pOoKkmjVq7dXp1FQ2U6HbXynsoYorK8BZUW0h+p9z42FBbGUVeWQk1pMg3lcbTXZPPo/hZtNQWc&#10;n25wdrxKi7KybFcd1SXZtLdm0debRlqeMzEp1hRUBBCfIdSY7kK4iJ3IRBt8AgwIEZeQJrYvKEKS&#10;Q86zkfLgFWYi9dZKPLaeJKCe1HJNrGy11T7YwPy2sIouKQXOGIsAsxVQ+As7OXrpEhBrhZ2nNj6h&#10;kmRJdiRmineN0kVj/+QUcyd5g6Wh1BdLTA3FgxmZ8fXzfQ6XR9md62V2fIyYsFAiJZiOgjx/qTur&#10;85M0tlcSJsJDuUO5tyaNruJkOkpTOZjvpLexgPaKHAluJuVZCcz3NvPseIWt6R5BXBopsWGEeLtQ&#10;mBcviE+lvjRNBj+V2vJsGchMKotl8MszaayW5yJ2asszqJPj568P1VOhsuL98HK0paI4g4LiePKL&#10;4tRrlivnNtWWkxwbLp+TRZu8f3qwgZ7mIikXJXQ2FFGlBKo4kYQUDxxDzEUNG9JcV8L+8jCPj9f5&#10;83/9O779xS852FriwcGSJPWYsEkVc931jLVUMNlXxYrU/YaafM62x1mebGJEla++Obm1KV0tGCvK&#10;Q4mVEhIf6UJMqA1ZiV5S4+PEytgIs3ngG2CGtwgfZ6ntGQXeWFldx8nNCEuhfxszHazNhGFEJwQq&#10;TCIMoyxH7ORmSnSylXoN9JRsD+KETVLzpQT564vKNUXjxz/8EVsC8cPdI5bn5lhbXKSlrpaPjxY5&#10;WhrnzvQA6WlhpKdHMNXfxdRILwOdzWzODVFSlI2rRwDpqRLEZrEvOSk01pYwNdbL5toi2xP9jA7U&#10;sDjcxo8+PObN+YZ6fmdbQwlpcRHUZKTQ21ZDZVE6LRX5goIiGuSxubqQo615GfxKclNjmBhspq+9&#10;mu6WIvXsxOWherKjffCwNKCtvghl4WmVfG5XgzKropP9lQmGOmqYG+5gc7afu9uTEoB22juqqG3I&#10;prEpj662CkFnqRy5cv4YnfJZymTBtZkO9ndm+dkv/4i/+tNfcL4xyvOTKQ4Wu9lfHOTF+R3yhe7f&#10;vHpIUXYyX78+prO9hpdnC/zx5ye8fLTK5nI3sTH+DHZWMdlTy9pYC5EhtkwM1TLQU8DWXDP9TVlk&#10;CeukxriSm+ypnvLp72qOh4P4Ry8rYaQQslIiWJ7uZX5umLsnW6wvTbO/McvUUBMzoy2omgplrLIl&#10;Jq001RWhce/sHp5uHowNDKvvOnh5fsDB+gwfH8/zaHeWIVUV8TEBRAX7cG93g3sneyxODXMmNcvL&#10;243M+GTC/AMYHuyhoqKExsZa3AWt3gFh2IqRj4jOw9HBiZ8+3Od0d1o9kXhioE2NnJb8HFSN5SzP&#10;DHBHgtckwextraKpqoDDTeWWC5UEtIKZvjZOVmdlwNb46skmc73V1FfmCrXLAPVWMdbdKMFTps20&#10;099SqZ5ivr0wxPKE8huKStCZK/U1mnv7m6wIM6zP9jEkg3xyvKym/F7p48hIJ4sPviKgpJXImkFs&#10;irrEpliSnVfAn/7ix+qkSo2PoiQvR9CfwaPTPVITovnB63u0N9Xwqy8f8LtvX/KTrz+wsTDH4nwv&#10;v/h4zquTJY52Z/jy7RnvJJnf3Jnny4e73Fnoo0GYZGm0kdS4AHIzEijJiKY0I04QXyjX6OXu3ixv&#10;n5/yox98xg+/+sBPfvpT7h1tc7w9x9PTfR6d7PL++X3ubC5xfLCLxq9/9hOGVZ20Chrv769KXVvm&#10;4cE6nz874nhrClVLNWkyENEhQXzz5jHvHt7hydkq756f8eLBPg8OF7l7MM94b4v6xp3oqFCeiGqd&#10;Ge6iqbpI1KENjtZ2Ilp2BSFTEsxB9f014aFB4hMjWF0Y44tHe3x8ucGdvWX1FxNVZYX4B/sRERnK&#10;6eE6/f29pKSl8eHhEu/uLbAwLJkt7QpwcxaFvMS8IqrGelidHWRjcZQ1yeT7hxsyGCu8eyk1Vvq0&#10;ND8jnZ7j/p017kn/lJuDXz46EVaa5nx/CS0jHUL9PEmUBKtvbKGtU4VvSDAOtjZq25SfnsL64iS/&#10;+vYHbK3Ocb4zw9PZRt5u9rCsKqQlLYiUQKmVqdEysJsS5FN+/eUjfvTyhD/50XP++Kun/OUffc5v&#10;f/iUv/j2OX/0/pxffjjhVz9/L+N6jx+9k+dfv+SP5Lyp3jrx90Nszah4/1CZ41zD+fYYh2td6uBP&#10;D9QzP1THpLDe7Hgdo/01DPUKMn/7Z7/h5GBLCvsemzKwe9K5V9LJszsbPLunrO27x9uHh7x5cKC+&#10;jVQRAe+f3OWHnz/j9YMd9WA+Pt0mJikSd3dXooND8Q/ylZrgKZ5UzLi/Dz7enupFa9JTE2hvFiR0&#10;tpKcGI9faDiBKclExqeTkiH01yJ00dTC/OQ4R9urpKWnk1+i/AzbSWZlF9WVpZwfLbAp6O7trCQh&#10;wpd7d2aEzur4Smj8wd1F+lSNhIWG8f71A949u8sXr59wvDtHUV4ujx/c40wy+83zc0nGh0JZi6xM&#10;KUsF9wnrLLKal01RXDSmFjYYGpri7uGFrvZVSYIxzrbGeXa4wIsjqaOCrtmhdr5+/5TjjUmONsZ5&#10;dCi2a6GbleEGeqUuFwnSEkWB//jbB/zVtw/5t798xU9f7/Orjyf85OUuv/3mjFfnAgYJ/POzfT6X&#10;5PrJDz+yuzbLDz5/zvOjFZ7sz4sA7ROd0SnPF1mfbOdsXVnI8g7zIyr1jP21kWYpY01MdFei8as/&#10;+gm7iz1MC+3M9tUzN9jB47v7PBQaUTJsfrKbydFuooRS4sIFKavTPL23K1Cf582TYwn6PM8fHTI9&#10;Nkh/dxu1VSX09fWIL/QlLjmF+JRUnD298PHzIzU1ldCoCIqLlFW1J3n5eJukaAm8h6cIAJHezi4i&#10;u6MIi04kMS1b6NpDpHywBLhagh9MZLifGP4IUYdheHv74u3lhZ+3F56ebjSVSeCTwskW+o4P9MPX&#10;1wdvX19Kc9OFIcqFNWKkxlRxtjcj7Qhjf29e6FZBc7vUPKnNmal4O1nwYWuSLyVwBwOCdmGbGzdv&#10;oK2vxdHetHp+6levD3hxX3k8Fqpb5rPnexLcGUn2fX76+Qs+E0T+/IdCiR+f8NXLY756JYeg8wev&#10;76rXaX73aJdvP3vI83vKuvFzvBRAfPHqLl8JDf/ihy/4yftTvvj4ij/92Ud+/PkTCZSKaOl3ckLU&#10;d6Ix0IshQeb+snJvyS7310b4+GT9uzWgf/bjL0UotEmmtTHUXSBZnk9XUwaqhhxyUkPw93MnJzNC&#10;amEKzbXZDLSVsDjWzNpUq4iNeqHNXqlZFYwqxb63nkUpxrvLY9zdmuVka449EVGHUoPPlDsBJfvP&#10;hGpPNmY42ZzmeH1U6vKkUMgED+/Mci4D/fBwUqhbmRUyzbO7s5LxM9LpQam3gzxSpmgfynkHs5LR&#10;4+qbeB4fTUmdn+b56QzFOTF0NecyN1bHUFc+oz35jPdXCeXXsTDexLjQ0sRAAyNiK6YHWiQZH/GD&#10;r97x/HyKV4+n5FrtPDoeJTQggP6RcZ7udWGoc43LWlp4B3mIsnQV2j7hxy92+Pb1Ft8+2+Lrh6v8&#10;9NUuP3q+LseGDO4QXz5e5d/96g1fSsA/vrjD73//B7796hH/+pcf+E//4qf8/Kdf8ORkmd//49+p&#10;l19/dHeF3/+v/8z7p4f8n3/4A8+/+rmw3RL/7b//rYzBIn/6o7f88Ov3/PYXP+BHCj3/6BnffHgm&#10;7d5lYaKbp/e3+eqzx8o616eo1+Bs96K+1Y+mjkCaVUG090XQ0R/FwEAavb0pgrZUUWIZ6jsw5ucb&#10;2djoZWdnTChsRl0zDyVzj/ZnOJbj9GBZMlkoSRB8ujPPvb0lyeJdHojsf366yYdHd/jw+FD9i8xH&#10;6YByy9fL+5tC6XJI1ivr1v/6qzN53OA//eYH6lvGXpxty7HDP8jAvLi7q37tF3/8M7ESy/L3ZfW9&#10;cq/lGh+fKNfc55sXgogngoSHOyLmlBv7juUz9/n5D17L60dqpHz18kgGUIJ2Oqhefu9gvYn+jlRR&#10;kt6YmZjy8PkrLMxt0DcwxsjImEB/a+LDPXh2Mic2S8rRyYJ6hVflrq7Xd+d4JccbsU3P5fV3omqV&#10;ZHwjdf7Ds035HBE/8rcvhI0+PpTBf7rD23vL/J0E8/3DTWnLAZ8/PZAkXaFK7FZkpC8VhfHqe+K9&#10;vGzJTIvEycGMLKnJUWH+DA218MNvPuO+6AwFOMqdYho//uYji5OdrIv62pzrEqT1cSDZtbvUz+7C&#10;AMvjbcLPzcyNNLEocnhR/r8ucnlP6taJUNL9O5Pc3ZngzrqgR4J7tDUg9qOdOxvd7Kz0CEp72Frs&#10;lGsOciS1R3mPUmOOtybkUSnqyo1TUyIopnl8OC8DJQMk6PuTL8+kJszx73/1Th3Mz7/6hr/7m3/D&#10;z3/1J+qbIJXbTp+crIqYeMYroaxX99alxi/L4K3z9vEmb5S/ifpV1gz++OyAp4IE5ZxXp2uiAXaE&#10;Kjd5fb4tdXVJVHw3B9ttVBWI4LEzJNDPGUsrKywsHbG0tqW5TYWtkxO76wu8fXHID4QSv3x9IhR7&#10;l59JcvzwwwtB7BkPTjY42VtkSepwn6jr7vYietorGOwv57Vyn6EEXdlk4akk4PN7i+obOB8eSb+P&#10;lLWNN9WscbwwQm56KMfLvbzeHyfB11FKYKXYrkx6m0vFV2cSFuTFk3srovIrSAj24rXQ7akkusaH&#10;r06pa/emrErZRy6W2rZwujuTGe4roK9LKGuyUTyNMjmvSPxeBdMj1cyPN7MtQdpf6ePOyoBk06xk&#10;iATkzpQY7E52lAUll9rYWVSxNd8uwWyXZFGxvtAhfxO/ttzPva0xCaCy9vm4ZJZyjKn3KbgvNKzc&#10;6qccz+4uSXBFcBx/t3z/g4M5dceV49VdZbFnQYMcb08XeKM8l7+/v7/KBxm0zwQBihJUlvV/J2h5&#10;d76kRsKbM0kCZeVr5cZQOfeV1L3f/PFXvHn5AG3t2+jrGhEeHq1eSUlbywA3dy90dPQxt3HF1Mqe&#10;pTHx2uLzHpys8OzBprDEIvdEQA2Kd63MicbPy1R9Q/a2iJVRVSk//vIxnz07lONAkk/ZGmhSEn2C&#10;7cV+VmY6mZZrbcz1cCwAOlSSf3VEarlK/O041ibXefhok3vbo2yPNTHWXkxbeRpxIa7cuHoRZxdr&#10;rOwNGGkrYKSzEI03X5xQ3emhXsK4viUIlSqGvu4UOlpT1LdFrc92iOfpZG9NVNW8+L2tfrZXWtQT&#10;b9cWJZM2BrgrhzLwZwrypA6eC/Xck3p2d3tYxIHURGVN9gPlptRx7u+MqO/bPN9X7vdQzlO2JJDn&#10;Su2U4+EdCejemPo43xuXcyYlk2flHOX5hKg6yWZhgrubAzyXoChrvCtBeyOBefdgnReSBB8ebcnf&#10;JXgSsGciTj5/vM6bg2nenIhok+OBtO3XQmvdDcn0taSQlxmKja053//eJ1y5eIVQEWGmplYkJaRy&#10;QZn1efEyNg6uaoVrpG+AvdUttkdqOFvp5MODBU6l/o+LmlxfEMVdFEOQjwtezlZUF8aK+lUEypYg&#10;b5mzjSFJznnpo1D02Qodddn01aYSFeAlKr9IFPauBH2fg/l+GqtzRLgVkpEaR1pGrHjVRbFgfcxI&#10;jZwalSQY66W+qpSW8gLiEiMJ9nNF48Xnx+Q2O1PY4kpJuyvFTW4U1rlR3RomiI2mvj6W3q40Rsfy&#10;mBwqV6+UON5XzOqUiJ/FNg5We0TcDKqD8kBo4WRjUD3oyl1ILyUIjyVoz0XUKHcwqQMq5zwVgfNQ&#10;uU9VDqX2PJa/P5PXnx1LoCR4z6XDSt15odztdL4iomlU3j/DA7nuU0mI50eT6lmlL4+neLo7IihV&#10;bgsT2pTrfDyb56uHK7wXP/rqeEbOEYMtrPFaWOPxjrRJQeXxPA0l0VIbPUmNdEf7xgWuX7mhnp1w&#10;5eJVbO2ccXJyx9rGQR3MS5euitd0xtnJBUM9XZKiHLgviXy+1sY3DyZ4oeyAMt+qXpu0pziaUDsD&#10;XK1NiPRzoyQnkW/ePRAb80A0wiGvH++pvwxYnhygpaGM+Ehv0uI8eP1omW9EUL2QNr+Svjw9F1so&#10;FlDZAOT14zvCInu8EMHzUo73L+4KoluFBUdZFHR3VORg62guNPuDe+Q2uJJe70RRkwd58v98OXLq&#10;HMmr/+63OGUPxMIaT6kdYQwOpDLcn8nIQL46sBODpWwLYreEQu8J4pRD2e3k7qbQhtTJ+zKAyr23&#10;SkCUu6nvrver78N9tDfA+8+/4vWbl+wvtPFwd5gnB2P8QRTef/6//1bOHeU//Je/lkCPCi1O8/rF&#10;I/n/FP/3v/mF2tsdbC5zT9D54mSaJzuD/M1//x/q21n/9u//IIJnU20BlDs9/89//Qv1NMQvRGQo&#10;d2ir9+B4oNwFukheWggXP7nAp//8Ey5duMSVK9e5evW6CA5fqZk2Qrv6GBtZyvNAbt/W41//2//A&#10;WH/Hd9tQKDdEb/TwdKuPZ9v9vJCEfrTVxcOVYR6vCWvIGDzbHuEbSawfvhCG2B9idbiWF9uiQ3rK&#10;iHQ1INbNnGgvV1Ji/Lkz2yKvDXFvTcW3b3b40Ztdfv7hkJ+8O+SBMNETEZZHa8PiIJrYmusmI9SN&#10;ILlGmK8J7g46uFroo/H1V08E4nHUtXhTVOtASpkd6XKU1XlRVeNBfo0gtTCILlUCqo5EmpujKS0K&#10;YmqikIG+TPE8RahaMkXp5jHUX8T0eAVjA6WM9hdLnVW20ShleaJO6FaoVND7Ugr+uQzEodTWs51+&#10;qX8j7C00szfXLHWjTWpnh/pW3HsbfWxIvT7fHpT3N0htUra7WZB6NM8TUc4vFMV4X0SEIE1hAAXN&#10;b6R2vr2/JMpSqPaBCB3l9f1p3olYeCV19/095RukRfV9ja8ExWPdxYLQCJrKIwkIisJeqNTYxAov&#10;zyBMDC3QvKmNsgKhMhXz5rVr3Lylo05KZTeKr5/t8GBDgijXeSxBeCR9eiJtVQ7ldt/ztV4ey98e&#10;SaCf7w0LgwzK45B6y477m728OpzgjbDRx/vzvBMV/OFUNIKyhYcE+93dKd7tD/Pt82W+frTAD+X4&#10;8myaz04mpRbXMyW2K8TVWIJoipejPjsjpRwOl3+3LHl+hQstHZE0tMTQ2hRPT7fQ6mAO82PF4s3y&#10;WJ4WFTtWxdq0It1zRBZn0FAXTafUm7GBMqbGq6TOJtHdkSL/Fx7vC6dMkqOw1pOmTnkscpJkSGRk&#10;SFkdOJPTdVHNEryBriz2l1o5WZEAbveKupsQ/9nN9GAx63M1bE83CLrbOVptZme6jicyIM8kKZTb&#10;Do/XutS3H5+vigibaWJ1pEK9r8LJeid3Fltl0Id4LoLpjYiOt2J13oqy/Vxq6Weibt9LoJXtQEba&#10;08VHXhBPnUZGSrAETBMDAwtMTC0wNpYaKqhVthtRH5evcPXaZVHFs7wVNf1CysH9rVG1CHu4OyZB&#10;nZVEnZWgSbClJLyQ2q9Q/WuhzYfSlicS0JdSHt6dCM3L40thIWXzGSWplMeXoiueSjDfKgtZyOML&#10;6adyqO8FvzPGZ/fkc09neSXvfS7PXwkjKduXPJEy82RPjp0hND77+IKmtkQZ9BgKCr3FT2ZKnYyh&#10;sTGG8toAWtqiUG6G72qNp7gogLG+LJHQOep1q4e6c5kZyRFDXqpeunmgO04drLnpKnlPhJyTydRg&#10;FqO9uSyImFKWUR/qEjRLEHs7M+gcDlHvSlCvEn/bE6i+r7WgwYM2Vby8r4iHe/2CvGEeCvr2JaDL&#10;U4XqdbDP9zvZ3KiQOh4pIi2FkV45vy+NWeVmXGWPCGGIlZES9ToQO/N1UgZqubPcyNZELXeXm1lZ&#10;Lma0pZjW6ngKEtwI9DUnKsIDR58gDAOSuXDNkNuXrnDtuqkEUNkMXYsbmsZSxw4lIXb48tk2n4kF&#10;+kwoWzl+8FL5ynOTP/rmiShm8dcKU0jA725OqMXW//ovvxQhNCtssS50KQp+Y0Rdbj6eSMCEMR6K&#10;8HskokgRSEpZUhLk+amwidiVp8eKohcrc7oq15oUFzAuySGKeLaN+8IMD4Tmnx/I9QQQGu+/OKNY&#10;amRdZzjlrW5Cq850jEaQUeJAU0cYq5NVtDfE0dmapL5rZGQ4gd6+IEFvrCAxHVVPHN2DsXT1BDM2&#10;lk1Pb5Qa5W0dMbS1xtLXmyQ+K4u50QLmJzOl6MfQ1BBGR3cInf3h9I3G0NMTwcBgjFwrSL2fzcJE&#10;Gaf7KqnLGXSrkjiUAOyLwFgerhMRlq2+jfxwqYHGJn9q6v0ZH8lic7mW6eEyznZ7RF32cLhRy8hI&#10;EkuzhXJ+OuuLEuTZYtbmSxiQ5Oofa+FG4wqWdRtkjZ3h1LWHde8uWuWzXPCMxSKunGvG/lzRd+Sq&#10;oQs6huaCgh6hc0Gg+g5ssUgSBMX6vBa781EC9U7U84eHy2qqVxT2E1HWysIEv//93/OPf/93/OW/&#10;+J2Ui2UJrLIgwSxf3Rvnv/7Ln6lr+hMRdz96ssYLcQbKffv/+j/8NW8fiCqX44Gyf54g/9198cnC&#10;MkpQleR5LELu0c6w+q7we8JSGm8/v0tFSwBZFZ4UNPlS0OJGZbc/XaOJYlf8yKixJ6HUnsI2NxIr&#10;HMht9SK70ZOGvihqu4MpafVTT5soa/QVBRxETqk7HRKcVjkqVT60jIfT3BvG0FgSpTWimCsdUPUF&#10;0j0cSVNLMINDCTS2hUggQyiudaJElHRts7c8ekgQCpkcKZDrBdMj53eNRMv/hd7laG+LZW+jTnxb&#10;k1iCctbmykRd17K9UMl4fyp1zf5UNfiJdw5ncCRWzg9V7xE0OZpHo2iE1oF6jDu2se3ex6R1leu1&#10;83wvvIp/ou+GpqYNl67ocPG6GZdumnFd2xIjU1N2pXaPt2ZJEMUidIoPr03jYLaV8fZ8pqX+ropd&#10;UXaimGgrZGWgms2JemEKSbLOEpb7q9gaa1QvYq3cFbQ3p2yp1c6xuAFlR6kTOe4JMs/Fgil6QFmy&#10;4/Xpoih10QmiAd48kCAKqhWLpmyFeSYBPdkYleQVlS864u7WhPjMD6cU1flQUO0uataL1EpH0gSd&#10;lR1BZDW6kidBTCqzp6BeHuuc8MqwJElqbGKZLUUNnvJeN9ILXWhoD6CwXtRwkyupxbZUNAZKQIPk&#10;7yESZHeqZXBrJXg9/fG09YTSPuhL7YAnhWVuIqAiGR9LFUNeSmdzhHqjmIIWD/qHUujuj5OAR6Fq&#10;j2C4V7xvXzozg6l09fkL2kuZGPWjrdeHilpHofUslqbz6WkX5hgJI7fWnphUM3q6IlkazWGiJ5fZ&#10;iWzGe5OZmM4ibvgJVq1rOLTvcq16GqPqJSzSe7mmYyMW5Trf13Xi+zrO6hvUezvqWO4tEXaSz+zI&#10;Z3moghUpLxNSMhaHi5joFuaR0qCUoKl+KT+SiP2NGexMNbA2XMWUmHrlmO/57k6pKZVyjUr184Fm&#10;KV2qQvWOOTMq0QtDteyI+NuZbpTXy9iealOvDrc3rxKW6hYVP8SBJM1dsYEnqwOiEXpEg6gkmO9P&#10;qRFkNnYEki+ByZJgpDW7EJZho/7ONrncjrQqJ7IlkBliVYraPEgqcSS3yZNSqXNpMoiZdc5S6yQZ&#10;2j3Ja/eQZHAko8KJdEFaiijkdPGxCWJ18ju8xdN60zYhNXkgiIJ2dwo7PEiusKVDENTSHklNoxfd&#10;3WG0dQWqKbWtM5hqEVOZpQ5kVtpT0+n+3coew+GUqpwplc/u7AyhuT5UaDib1ZkCtjcrWdoooVm8&#10;cnt3In1jKVJGgijrcGNYPrt3MFqunUL81HPsu46x7jjGtHoB/aopbnkkc1nTlIsXLvOptj0aZm5c&#10;lUPVkExXYxjNDUGUl/vS3R7H5mSNeqmFASkXMwPZdNYoS62k0Cv6YrAthZ25ejbnqkTcdbKzUMbK&#10;WAXbs/XyWMbWlCBV3r80VMbcUClz/aXM9Bart2+Y6ypnqU+5ibGWhd4KJlV5jLRK34ar1WtQLPSV&#10;sTNey+aooH+0jmlJhO7qZDSevT8mINWSkBxbonMt8YkwJD3XnsQca6LSrAmKNaVUampKgzO5jXLU&#10;upMtQcoqkUEtDhDqDFQvBtDUGiEItiUx34YiQVVFr6d60Y6cdqnHfd5U9XlJogiKBfnVPb7y3I/i&#10;VleSiq3Vm2tFFtmRWC10Luq3WOVGtpxXWOpMW1Mw/VIjh5RBG0hjYDSDtoEEOgStnQNRLMqgjPRl&#10;0KoKEDHlTUabO8WdntSPBJBcpexc5kKMWK2iDndKJdlq+wIoks+rqY0hYe4JNqp99Bt3hGaXMKuY&#10;46pJoNgRC77/6UUuC81e1JVgGjqLGo9mfaqc/alKocVWDuaaRIW3sDVTT1G5C2nFdkyPZjMrgekS&#10;XTDZV8zGlDLwRcwrd6yOl8nzAubGCtmYqRR6bhJRGUpVs6C+M1ZYqUCCWylIa2VzWtkeShCt3MfY&#10;V8DueB3zXWXCKLkS+CI660TwdZSzOdbKirDFiCB7pCUbjSdv75AtnVNPwM13lIsHUVLlQ36eJ52q&#10;KIoFgWWVrmI1gmgfCyVPWcRAJahsdqek2pn0FmeiBIkBicaCRmWJGHcyhabjyx3Iq/WSc73kPc7k&#10;VDlTP+BDoSC8rtefIqHdtq4kuroU4SXBb3ehos2XpsZIOroSGZxMEBEVJtSaQbPU33qVIKLRW87z&#10;prErlvHpHMZ6Utk5KqddUJ0p9TxcBrSm2YeqLg+hcaH32hAJfjw1bYE09UVS3hxAsZSCgkpnamri&#10;SJ9+gsfAPczbDtCt38RICapnMvWNDVy8JP7yqhYXNO24oOehLhFNdbGiRJvVW1Ydr3ZwtNIqpSCC&#10;EdEXU4LMZRFgO3PKNhzVUj9l4AcL5G+l6i8Znuz1sC12695GCy8Ov/Ocj3Y6RZE2iYBp5WipjuOl&#10;Jnneyb1VZWWoWka7lDVuE9VrinTX5ZAW6yO+WBK5RkTiQA3ZiX7kpAUK1RcwIV5f4/GrfXLLHams&#10;kcyuFzXZmURHa7IgTpDV4ENdSyAdMhCqgWhyKpTNzSTQQpnVqkByyp3xTjAhKt+O0CQLqirDRLh4&#10;EZNvLarYk47hUFQjISQVWJFT707dYCDlgsosodKkSlvSmpyJKLEjU9BT3OhBZbkPfQq1toWRVeXG&#10;0GgmquE4WnpDqa0NZWA8iX5RqCVl0s7haAaHU5hfqmB8KoeRuTQ5T+h5OEKEWZC0N4ShkXgRPcG0&#10;qMJRjYdR3xVAc38Q/dNp9A8kETekKNi7OHQeY9N6B62qOf6JKNg7+2Ncu2HC96/c5sIta/V6J9l5&#10;gfS157Ao1LYldme6u5AtZXWMuWymZzI42Gzk0V63eM9qmiWJBtuTJahV7Amt3ltv5tFuhzp4D7a7&#10;xJ7081yOpwcDnO/1cbbZKXZDxUMJ6smKIF5o+dGWSr3YREVuLFkZ4USG+2Jrp4ufrwOpyaEkJviT&#10;EO/J6ECxJHWu1PQoodk3h0QmW5KX74ZvqD7xGc5ECt0GCs26J5ril25NrKAsvMBBvc9CWUMwFR2+&#10;JAoas6UuFtR5ywCFSf3yoGVA6luXHy094XKerwTdXV53I09qbnq5UHWt0LTUrewmJ+KLbCiscaNM&#10;hFdGrhOq3gT1d8IVnUKDrZ6Ud4m6bnalptdXaFKCnm0nLOGn3qKkszdOhE82rc2h6j0NawT9OdUO&#10;NIqFqq1RfkiPUu+0VVEoWqA2QVRxJmU17gwMScD7wqmvEXXdVUhK7xEegw+x6jrCQXXC1aIRPjX2&#10;oXMihU9v6HLpurYoWnMJprXYoFS2Z2rYmBCqXWlgUDzz6mSt+Ot8OkXVz03ksSE2brg9ndbWQIok&#10;gXt7YliZLmJOhNLYYAbrazVi7vtYHaomLzOQ0Fg79Wz9rPRgkhMCcPOxIyrRn7g4P4LDXbFxNcLU&#10;SVkT3word0NcgvSln8pyaBnqJSEmB0TQDecw2BXPxmw1GufnJ1RWCNU1eJPT4I+xmx7JyVIPK9yJ&#10;TbRBVZ9Kd32SHGLwq4LVAqC0IozCcjdBmp96Am9aphsdjWIZpJaNS1BUDdHMjqeIF00WfxotSPEh&#10;qlBqYo5kVbEjKWmuYhGK6O9JEar2wl2SKCbVnvRsL6IzHfCMEsqu9pDznJlRfnpT5TAp6nCwK48+&#10;VTI9HYnicePZnKliSFldoTFdFGEGE9IxZcGAk61edR0d7E+muilanb2DvTn0D4tXns+kT1Tv7GwW&#10;mW0dePXc43L5AtaN29wuGUffJZao6GguX9Ph2nUDLtw2RdPYntJqT9IVBS8CsHZAkrfHj8ZBUfDC&#10;Vp2qFAa6knl21KFeqahPxNnySDk9MibBgcb4BomWSAqkuDCNovwMMjNjiYz1wtnDHAc3c4ICPYiP&#10;CSIxPhgvXxucPPWxcDXAxduWmPgg4qIEPPFe4o8zRLHnMztYynhnPmMdBewsNkhSST0VVa3x5fsX&#10;lNdEqW99j85zoLUjXHxjONkieoITrMmr9MQ/0oLiUqEsuVhHeyLt9WlCM5UizaVmCCWXK/Rbbk9t&#10;XQjRUrciC2zIljoZnGgljRevWRcldUtUpASjsT5GvUqDsjFfY2sI7Q2R0qhUqQ9CqY1SC2YqGJT6&#10;09yUoF6Do6ctVb0GyLAEc2i0mN7RGCqafCSzfeWz5X0d0sHWXKaVBRQGiyUJZWBKbdUrpMVnW5Ga&#10;5EqPSH7lCwWFWjvE1473F4uFKWC0t4Yw1S6fpnRiVL7Ep/mDWPqlE55fxffMfLkkQujTm1b4+flR&#10;lOVDaaGgtk1qansUzYOhIuwiGRnOZVVq2smiYh9U3F1WUZUXRXCAGz5+Drg4mWDiaICRnSF2bjaS&#10;KP5ES3CUebXKitsTktTVdaK4Rdj0isDpFnoe7kyjQMRmpgi4ErF/48P5UlNV3F/tUm+ofbgs/nSt&#10;RSyRIqrqRRErHrYeja8/f0ZDZTx1qgQCpO6lFrtR35pGflUYtSK/U5K8xNynUl0UKv5Nsr+3SIKR&#10;SWm2O7UlwbTWJtFYHUdPSwb9Hem01UepN/5MSXWmrNCP8tJAMvO96B2TOlwUQG2RmHg5b7RH/J5k&#10;WV97pnrPr4G+HOH9dEa6chmT/9dK8qjElI+OZtEidbekw5Mc6WDvXBJ5YkfylSXrusKoVlZNbQqi&#10;WwI73JDJpPJDbWu+Wu7PD4jklw7PKpusibE/3lBxui6ebKGd2ZFCRiX4sa2j/LPsITQy+7iV0MHN&#10;+AaiK8VrXrMXn+nGlVs6FFeG09WewpPDAfXio8pCZ2frnWLoxxhqLqUqO0GSK46srBSik4OJjY0g&#10;OS4IL38bSioDUHWLYBvMY7hN+teZRY8qXQAQzPZCGydrHezPi58cLuZoTSVWpkEUeg3TYllmxXd3&#10;CVhmByoY7smiriaImaFC9RcPaxM13FloFkHVJT6zmY1podl3H+6SV+pOXpELjVJv6kUpNXWkqRdX&#10;S630xSnEmPAUL+rL42XAs2ivTaEiP5TG8lh1xg+0pUkmZdEvDR3tlywrjBFqTRS/lUtdnZ96NzpV&#10;fTKtValybh7NFXEMtQhSOouY7FFWxMpTH0Pt2XS1pKtX5RlUAtJdRF9HJp3Kom2jCSJeokkpdBdL&#10;5Ex/lwReAtctn99SmyoITmdho0zETookVJZQfSYT0mllI8h+oeiNmTruSDbfkSxeX6xgVBJiqD9A&#10;PHEozjXzaCSpuJnRxf8vqhHHnBZCItK5fENffdf1DU0d7K1NyEoJJjTEl/j4eKHISEJj4giLDCMp&#10;NV6OGBEkIURJ3VNulbh3NMGro1FeH86wK+Z/faRKxEw1yt7CJxvtLAuS54YqeHF3Uqh5jKd3lIlt&#10;QyzLOdPjheKNo8S3e9Lap+xnnCW1V8a6K4YdQePhijKTQ1G7kggrXWwtVtPfHcPEiKjZu493sAzU&#10;xjPGEgsnO7R1bqlXTS/JCqYyX8x4VSwNFfFUl8TTVSfok0BkJPioETrSmUu/IKu/LUNQJIhszaC9&#10;StBZlSDnSp1VZVMota9I7Eqe2JWmlnBRYpIYIkrq5BgShC/01qrXfRnpyBe6EpM8KJ6qX5nFXsb0&#10;QDmT3SXMdJcz1VMs52dJpqZLppYKRRazPFdNV2+yqLkUeS2VNul8a2uUem3EUaHqsZECQX42CyMV&#10;31HSfDe7O3dJrWmhqH+FgqpZgmr7cG9YQ8e7kOuW4Zg5W3D19qdY2llibG6Bob6petqIia2l1Ddn&#10;7Jzt8Q9wJDkxiId742I7hnhxZ4THO4M82RxQHy/2x3l7NqdekklZB/WhMhPjzhjPTyZ4sjvM9kQd&#10;O/Nt7C7WsT7fxLayHvp4JWtTtazMV9HWHyVttFdTbWWLv4ybMk00m97WTEZUReo5QXPCNu1N8VL2&#10;wsQFeEnCCDI/vL9Pfo7YCBEt3Q1SU6qVXQWzRVDkSVEtEv5PYLq3gr7mdDrrE+huTKG6IEq9zWJH&#10;dTrjbaLmapMZbS+UAIq4kA9VdhbsE2oeVeXL4CfR2ZCoXiF3SFBTVRgmgYwQIZUkkttbkiRc6l6+&#10;UGMRwy2FzA3UqVdUmuiukAAqgSxjor2EzREVO1IXhpvy2ZvsYGw4k1ZlK8e2JAalLCwOKwvWtrI0&#10;USYJkCO+T+mwssF0PoOSgOMtUo9asxhqLWd6qofU7GyS8vMpbW2gtrcHz9BQSkqKuXnlOjp62uo7&#10;pe3dLWhoihM7UiptS1X/CNArJUD5qm1APOD4hPI1XpG0M4cJGQdltdDdMUnG3jJBX50kWxXTE8Us&#10;zirfGzexp6zjNVnB0aZKbMoQL4/GRdnWsNxbKuzRLgmZw/5MI4vTFaIpshkSy6ESFT0qCb08XC+6&#10;QOq+lDpli8qWDgWtCmozpea6EJxjhsbTxxLMrFhBYYoU0npBV7YEJ1GMaQY9DSJ4apLkMZeOyjxa&#10;q5NoqpQCLc/bS1JpLkymv14osUWUaXOODJQERYJalx1LZ3my+qeo9tYY4lJd6RXF2VmXyniHWItm&#10;Qa4gbLBBVKq8t69aEkACNthUQLskU1NDAiPNxZIMZbQ1ST1dFEFQFshYf4l6dbfF4Sr2N9poaAkS&#10;b5lIv3jjkgp/urqLWRvvYG+rhYZGX0oKxW/K522K4KmRJDxe7Rd0tlMn1qFDsnpa+Zqss0Bkfa16&#10;Mtr8QD1rcu7OWJskkbLzeAYDjUVq4z8rNW2oM0Ndz6dEMU9OSmmYTRJ1KQp6rIQH630iUHrYFwE0&#10;pZKkFAQpa98qh7L7sbKlu0r6omzhvjwsidYrHrWnWr3d5YnU8Sn5vEfrA8wI6yi7GqxLSThaV/Fg&#10;t5+juQ62ZpsZbBY/KSw4KcHvlSA31UeIk3AW4KTTIq5B49sfvqSqNJL8zDB1PSvPDZcBTaUoPVLQ&#10;J7RaI3WySmrQQAE1hbHq2WEdVUmCpEJU5Zm0V6Qz1laiXmxtoqNUgiuBL08VIVIqASlkrL1IEkLs&#10;TVWGoEP+X5nGiAxQdbEY/Bble8wMSaIGGkuFdlsKqCgIF9MdR7sgf7yrUpCXQY34wv6WbAl+qgQz&#10;gaa6eIYF9coih/1tWd9tSyJqb0nU4Zi0a7KtiBn1DrTV0qYSBiRplMehZmU9wyIZXEk6Va4Y+H5G&#10;BOm7QnOzYl+mxL6sCCUPitI+XmzleLaVLYUCJXmWpfYvSu1Ttuscb88S1JeKHpCEU75A7yuQAMsY&#10;jeZSX50sSZWNSpleo8xulICNS5sOFqqFdZQlySrFUtUy21so5UTqfLUgTRJuXCzYlJSTuyvdEuBm&#10;SbJixoWV2gVYsyNldEkZ6RYlvabsPdyr7FYr6B0QTSHMp8xnqsiJQOPZwxPSY3wkUPHkS5FXdgyp&#10;KYuhTZBUK2ImOMiBOgnAslDHoASjW9mIqr6QvZke6VSFILGUptIUmgtSGKwVSqvOYaatgklBaENZ&#10;CLW5oeqgDtTl0FWVwqzUwjYJVGdZhnpxOuWrqYHmfHoUdDYVCsKFruvzaK9JoUUsU217iHqr4H6h&#10;YgWFLV0ySILACUmSkrxQGYR8tfJbEPGg7J+6OFTLoajV5YFqNkZrZDCFvpuz2Rhp4u5qN5Nii2Z6&#10;C8S/FkudaVKvIj0miaEgY66nlC1lgeXRWtaEDgdkkFVCreNSf0fEJq1MiioWqlasiLI98IrQ4arU&#10;uk0RIxtSBzemG1iSuqdMU92abxYRViqiL0u9QN6EHKPSztGhYhF3UvubxE6J2FGm3kyI0l0QNPaK&#10;NZuStnWJr1eWNZwURmhrTqG2IkbGPk9oWihcSs9YRyEz4xVC+XkyPn7iy/VxjdNDo/7BL2l6+GcU&#10;bxzhFWGMS5gp7lFGGDnd4lPNK1zW0sfUJ5XKzR9iElyPT20zbnn5+OTE4OdthqVnIFZhDVy2DCYi&#10;wYTAcB0cnPREEVoRluiBvYcm5lbXuK11EU0RFp9oXsbe15pruhcwsjBF28wU70gvnLy8sLW3x9re&#10;laual9DSuo2dg6N6YaXK3k10Q0PwiA5H18oZS+8kEqsGyWtZwya9E13XaC5e/ZSr15U986TNt6+h&#10;ZaTLNRFzN29dFVWqLJN2hds62nzvwqcYWurI329x8aKcq15q7SZXrl1Vr8T1/YsXuaWpLc8voaNp&#10;wKXr13H19xZVe4sr169hINf95//sE+xcrhOVZ41bhBG6xgYkpgdg4XyVYvHhKRV+pJU7EpftQKmw&#10;SmyON8WN0fIowqnYlcRCW9qnUwlKtMHA7DY2nkaYueph63kblwA9vEJM1auR6FtcwcDyOroGVzE2&#10;1sFRxJmuudR0GUs7P33sYp24ZXmJm9qa6h+4NZof/SVNT35H4/m3mLrexiPBHGdfLSwcjdE0kE6b&#10;OWIRUUPOyAbWoVZ4psXik2CHU7AP2V13ME+pwio5k9DCTiIyA3EK0sfCQwfPSCO8wwywdbsuHb+B&#10;mZUEx9kMHbObcl09aYA+gWEJBMWlYGjtIFI/hbS8FPxjbLH3M8DCWpMbt25wXSyCnrExYRGJjM4c&#10;k57bQOfcI2JL29EKTuf/CojFKDAFzesSjKsXuSxBUBacuql9i6s3rmFmLZ+lc0X+f10CdUGC+X10&#10;jG8RFBSIjq4hevpGXL16k0/lNWVdPBtJqBtaytJtDjLA7ur/X70k7710UR3MT+X9165dw8hcuaFI&#10;ad8VYtNEsVdFEhDhSGF9EA098aQU2ZJd7kJ+pQfR2VbE5zkTlGlFaK6t+ouV+AJXvKMtpW1XRSnr&#10;oG99DT3LG7gHG+DgrY2BxS1JdhkDabuO3lX0DSWwxjfRl2D6xFthomzS6KKDa4ieAEDnu2COP/4N&#10;fY9/TduTP8FH2f8vyhyPCBfC8mrQ9Q3GJryU29Hl+JfOEFWUSV5lCQFRPnQMzTG4eMbeo29onB4i&#10;v75fFKEfzt5u6JkaYmJhjY0kRKiy15+ysKKLJpYuysofDhgamaPqGmZ6ZZ/ApBgCQiIws7cUlOug&#10;J429ra8lmWjCzZvi8Ry88QvO4PDJTzn9/Nccv/gJW89+TOPIHgbuAerFGhMruiWAN9HS1ZJgCrIk&#10;mLp6WpiYGKFpqImxtSl6RkZcu3lDvfWthZ0xaampmJlbCypvcPu2jnpPYGUhqCs3r3PDwAiPoHi0&#10;DU345KomnmHxcl1JCAnmhQsX+f6FTwQtely4dlntOSNifSipVX54sKewzpfy1jCSBZXZZa5EZlri&#10;E2OMV5QpXkHGopB15XxHQaUZzqEGWAmLmUkwbxveQNfyGk5+hngJaExtpZ0O+uiYCsvoyGta2gSF&#10;OuEeaEZIcgihifZYudyWvt2S5Ppn3wVz69Vv2XjxJ2y9/jM2ZJBC46MoLK+lq2uIjZU9ipu6yG+f&#10;ZPL0G/wl2C6hDkInJqzeec745kNOX/9KGhWFuVMAxnau6BvpYWRlhFNgkJp+3LwD6JxYx9rdSr1H&#10;6i1pdGhcMp1LB2SU5xIYmYZndAJh8blomZoLrX0qFCKNTamQATOnuqkXHQd3+tbvM3/6gYWzj8zf&#10;/cDTH/9bsqu7BSHmkgDKio/K9veX1StA6pvIAFkbc0tP2Sz2+v+7CKKyjI2wgkK9WpcwNjGRc3Xx&#10;CoiR17QI8QvAydlZzQZWLm4kZBdiZCrnCP2aWJijqSvv09Tk0+9/X70Qorm5JX6hnmRXCF1Gu4of&#10;jKFVBFRehTJ9JpLkfFtiBInBCcaUN4SQWeSJhbs2EVEu+ITbEFtgTYQg1jfWDkO7axgL9St7JFt5&#10;CBCctLF208ZExtHex0iuH6QOvm+YibCFUHGwKSbO2pi56Av4TLmlc/27YD758Gsey/H0w684kcCM&#10;rk6JcZ0UT1kmFiWfEGcbvOzNMbSxFaQ54ejkTXJGHiZe9rilRhKZE4dnrD+RaZFEZ0RiYGoqyLqG&#10;jr6m0Jk+3798TWpEGj5hMRI4G4ycNbF1tScoNZFb5qZ0Ts8Qm5rGxMZDQaY39i4+6qVBy9vHZWCV&#10;5Wec0LO2xTUigeTqHlrnDulZv8fjr/+SkJwcbF3sMbHTkQCYYmh+E1NrLbQMbqi3I7947bpQ73eI&#10;0tUxVAdNz1CHgCB7bt2+KIMahI7QqZaBGbcEtddvS62PTMJDEjE8KV0dyItSR00lmMZ2etzSv8I/&#10;/Sf/TNAsdH7lk/8/e//BFdm6noeiHvccWXulTuScc44FFDlnKKDIqci5CAVFKChyzhkaGhqazpHO&#10;cYW98tpRe2snaVuSJcuWLdk69rFsy5af83yTpTvOb7jjrjHmKhoqze99nzRr1nzh4uMARUUy6jti&#10;UdUWgpq2WKKT+tgWjdQCFyhV/tLVLTOUAWeDrkvDERblipzKYJS0BUOWYA/PCBtEZDkjKMEBlrbn&#10;YUpKNbH7CL7htvAJdoFfhD2CY72RWeqPJGpsdI4bEvJ94RFhBt9oS1i6szF9LM6K+fiTX+FsCvjP&#10;0KjvhDzdHkVl4ajIiUN2vD8qMiOQHeeDlFA+iZ8n5H4eCAl2Q0BQBJRqLewc/bG6dRNZJRWoJ4p6&#10;9TPwC/KTThr2D4qGkY0JAmSeiI2PQVVVJazs7KTBg7Yu1giSR0I3NQ5FUSXUI6tw9PGDg5cXnN38&#10;4cjHGtKkmNi5wYzFceZre0UnwS08AsmqDtz//C9x++0fI7u+Hr4yHxoJa6KORbMjSq1NaVL+kAii&#10;wSEtGhmLmfHGuMTi2NDA2DpYSMO6DUz4NwsrGh4zfMjX8gmOIKJDYW7nxEV1oJZeYtEuSVfEtHY0&#10;l+5vaGwBMwsj6pQdFMWxyCtnsQp9UFwbit7REtS0x6GoQYaCygDpUmkRmc6IZBMn5vggJldcIMqO&#10;qPRFhNJF+oRIFu0ElwADFs9cmt/rFuxAoxSM6Cw3BCc6Q57qjPA0J/hGmSMohh5E7oKCmjAW3way&#10;JAf+3ppINjsr5u1XP8ft59+gf2oYyaVB0riE2FQHdFZX49XDU4z2diMhJhKRwa4IC3KGg7MhgmNI&#10;R9Sjsq5+utAc3Pr4NxT7AXZ6KQraZmDj5wtPWQisvSwQzoaY6G/G1uomeocGsLI8h+3lSQSHydDU&#10;PoTl43vom9xAxcAorDxc4RsmR2BEGoYXLxNdNBpenvBjscQ1a+va+hAoj8Pg4iE6plbRNTMPN6I8&#10;pzSHxbeBlZj8bHQeBnSuhpeobx/S4dKxirMGjE1McfHSBRoJ6qP5hwgMiUBAtAK68RMYUl8N6KBt&#10;3F1wiSh19QsjFVsRgeJx4vKl9rBgQ10wuoCwmESY2hiiqi4NZXVyFtMX+aogojCQiIxFSXUIMgu9&#10;kMJiJSpZiAxxocNIxNJYRmQ7ITDJSrrQYVKFN4tli/gML/iHi4+86Faj7eBCGk1nkcOl6+Tx74Wk&#10;c4UL5JlONJV2CIizoa66wiXYkkbTFp5h1FvqqlTMg9PvcPTkx7j24hPE0uoK6MfmBuH63i4+eXlL&#10;mmXa2lKNUmUBu0XJv+fQMrtygc7jAxMPtE8co2/nFDsvf4OF259Clp4FT7kbi+KL4AQ/eIfaoJC5&#10;UqGMRWu5EookGRpzw5HG+2THyRHB4vmHxaFlZB1mDu7UnDYUN/Ygms9jYmGGnZsvMb9zg7RXia0b&#10;rzG+dIS5o/to1eghi4og/RSw44vhT5o9ixvncZHFNCCiREHPXzCGd0gMLKysqZ2XeD9vOlVnpBRU&#10;YuPt7zC0fBtO1MqKxn6EhEfBkEUNZPPGZ0bBP8QLCWkhCAx3hKWLCT7g4z+g0UrNiz67YmVhFHKK&#10;w1FYHY6yhihpVnlGWTQqOzJpUtykAqbme0oXwvIMtyMtWkGWYktpIsMRMOL6sTmk3ug0F4Qm2Ut0&#10;G/l9wVPKPOGfZI24LG9kl8qkK2xGS9fXc4E/44tvjDkL7EwHbAJbb+OzYqpnlpBd3YzLD3+B7Mps&#10;xoMaOtMxvH72Evdu7uLBvT1UleahtFBJFAQiODqKT6yiUMfB1sABPTe+wuSLP0b95n3YFVTDIS4R&#10;wQolLtIpWgfQ9ps6omm4g4j5CJ8/f4JXj+9gcWIAmbGh6Giuho88nmbqDTbu/hDGjr5QjczQsudS&#10;T92pVybIb+hHelUbnGQxOH75a+w/+Q5Lxx+jsLyWGU6NuNw8JCmzmVvp+uhcDcxodphRxeW5hfE5&#10;Z2gEP9KniZkpKfIS4kj37zO+OAaFonFqE4FZpTC04XscH4VfrLhsqR3SS4KRUkg5SbJFTJYn4nKc&#10;EJ3pwphwgdHmB9QoZyQUR6C2LQtl9fHo1pVKo7Qa1emoViuQxTypKPNhEYKQVxlI8+LKyEazxbjm&#10;GmqAxPxAeNC5BydYIzLJHXI61MAwewSRNtMrPVHYFMCcGkqD5EUDRWaKcmPC4N+pqx5h1sirjkJY&#10;pgObIggW7pcYZZzOipleWYnCFg0aBxcQkxdDca1EWEYaPnv9HC/v7uPG4RJK8jJQqcygMbFleLaA&#10;nTwTVdpF0pkdll7+ORrWH6F2/ioaFvcRUljCjpKRCrwRkR6DSGbJqs4JDOl1ePvyAV4+eYjdtTnU&#10;MOYoqKGpeWVYu/kZNp/9mEaqGIlVzYhJzYdTYBjjhgVqNVPQrdxFU+8SWsd3sP34Sxx9/GvcevMn&#10;2L3zCkGRdInejvD0d5AuJ36RBbvw/QEAEUUMTC/QWFgxklB/TY3Q0dECM3NzWDh6oGd+h8YuEEHR&#10;EcivTeBik8ZiaIK4gMn5XnzvnjCyvsDYZA5ZvD3s3cxhRKRfYKYNS/Yni8Sif6yILJGN2tY45JaG&#10;oKgpSLpsaCKjQ0ltFMoag5Fe7gFFbQBULUmkX09uvvAj2p39DZDKf8sTHJFV5INUZtAoUqo79TGz&#10;yhdpCj+0tRQgjlSckM/fhxkRmc5IrvRCfAF9S4wlvMPpPaKcz4qZWVbARUxHVC4jQnoIPKOD4RMT&#10;iC9ePcbHdy/j9uEsyvNS0VKeTXqidlg5woX5zsDZDefNzmPkyj0EFmYzK5nCI9AQvpFWCKAou3p7&#10;oGlohAvpTdppg7IgDgcHmzjY3cL22gLSU5Ng6uSJ/OJ63Hz9e8ajn8IrMh3xRTVobteTBlVSnIgi&#10;clqHFqEsraOWK3H44BUu33hCWfgRjl7/GENbd+EaFkiqtII7EWPjaCM5UJEnza0t4BnkyPjC/Gpn&#10;IRXTydlRyrCGZrZETwVConyRWRyFpHw/umlrmLldRFSaA5x9DWDh8BFpVgYXXzpwmSu8g+1gyuhk&#10;RzMUneqJtl7xWWsOatXhaOiMogkKQF5tMPJqQqij/qjrTEJBVQQKm2WIzHVCHHVPXJ0yq0gOv1BH&#10;FFXEIIQa6BliLVF0qsoDAYk2iFd4S5dJTaRrjS3wgFeUMXxYYHHddl9SbGKBuDCzD/yoq/4xNpAn&#10;u54V0zPEH57BQQhJSIJziAw+Ya50mW74+tVLPDtZwebiMAqzklHHglox7Msik2EnvuvvH8pOcSb1&#10;2jFU02WFmiIgwhPF1SWStQ+KSCV1vmR4N4EsMQxhYW7StHgxwHxzfR7JKSymGTvd0hqWYWFIVPfi&#10;IzcvjBw+4BuMR1XvMEzNbRFVWAx732BUNzVTx9dw/doOxge1UGZFQJESjpCgcETJ5fDw9IOLlzdM&#10;rBxodC5K1761tjekOTDl72kUZI6ISYsiJfkgPSsF9o5OjCuW1KQg7rMZYnPOKNbW3QxRGcyAeR7M&#10;3L4ICHNgRPoAVs4mDPLWiIj0Q2pGKOqJxOYeypKKzr8xQkJgNhc4q9QdyUoPrkMg0guYNUt8UVwT&#10;hLR8Z9K2lXRl6KgUQas2zJKGKKmhuUwWl0BlBiXaEordkVoRwPvSiGYThXl0tcm2CEt3oBO2QX5d&#10;EBmUZpQ0W8QmcQs1YtH/uZjBfnD15xYcABsfH+bBIKQoPPD2/h28vrGL6eFO5KTFozg2Bl6ks8AQ&#10;PxiZGdPhsYC+zgiOcIK9uziqYiPlInc6rLB46kVJMg4evoads7l0XddwNsj22gbG9Frs76whNiES&#10;Fw1pVmj/zY1N6BZd8S8NrRBO/TZ3IkKYUW3s6FDdHeAdFk2Ko6FICEJ/SznayrPQXZuO4oxAlCkC&#10;ERlHLfKzJZIM4ehmK2mjOPTl7GECczMj+ARx5+P8ERjtDPcANiSjkpyN50hnHp3pRhPiz4zsAzPH&#10;izCyuki0MMynu5OCjZnxbJCY64HUYhcaFidklfkhPV+GrMIgtPdmo7MvFzp9AfU7nHnSla4+gDHE&#10;A6qmUFQ2h0gFyq5wR01XCB8biPLGMPjJzRAR74yoVHH9WoKBCEun4SlsDJDOxQpLtUemygelbRHS&#10;+cyechPpdzEKd8qXKUJonmL5WuJ67gE0V05B5t8XM9CXQdsTzp7esHN3g42bi3Qi0qubB3h6vIKp&#10;oR6kcuEV4f7wC7BBVFQI3Hk/a1KYsYk9PhKzZo0NYeNgCnMLU+Y26pGtmVRYmUx+dvDbzASezlbY&#10;39vA/Fg/Lq/OIjMuBZY25nDzdoerhwPMGENMrY1g7eIEV197+Pt7wsKc9ObpAW9fwQhuiEpwxW9/&#10;/g1+/uUrLIwOoFqlIKVbwI/U7uBtRGYwJf1xcaIYtmXi+KoRkhK5yBlhXDg/BnYXREW40Z3SEUZ5&#10;IzzWA7EprsgtZrYNMIJ3kBPS2fUx6R68vxfsAoyJEAc6eEsERtkjjAsfEG9LGg2GknRa3ZwAjS4X&#10;Td0p0AylSld7FrMGi6pkSCnxkE7MVrIoZQ1BUPDfIXSswYl2ZAEaqgxHarM9M6QdquppuPJJv+Lq&#10;z6oABLC4SaTlzGIPmjtx4IARj+/TL9oeoam2yKmlw63yQlaFB4L4fqLpgKViBoQRlT7sUg92opsr&#10;bKgpbs4BeHZdXKBoCl1NNCkxMqSH+tEJ+kiT4mITQuDhTZqysZEOTovREUYm4gL352Bgbgx/mT+i&#10;4sOlqGBAN2lI5IkLNuxurmBkUAxqG0ZkRDSphtrg74zoCD+EBnsgPtof7k7mSIygeVBGIC+Ttl8R&#10;g8zUQATG2zE62ODL53fxix8+wdqUDhWVCtK7NRFnyVjlTkawQWCkLcO1NWw9LxIBbkjL9EVeYQzt&#10;vy9S6Rx7K5kFk91ImWbMjJ40GUFIJ7o9vE2RoKBrTLOFQ4AhrPh4EQ/CmPXCU61ZXKKV9CiyoLh+&#10;ek6FHB26LPSOFpFuY6iXgajvDEcRF7qYVFhMVNZ0hkmX+a5qkyG3xJ8Ip3OlyRIX3I9ItaE8WUsx&#10;JaNQHB3ykIZWCifsz/efVxFIdvOVGiitwIeMZ8QmcIVC5YeSumCkFvK50u0QmeEJV9n3yAwM9yGK&#10;fEljThIyxZaWmow7l8dxMD+EEW0zEuV0d0SaUumHiop4OsezYTCCQk0sTXDRgK6RDs/JzRqO3sw/&#10;MV7w8LdnPDCAsZEZLCyoFYmRONjexNrMMLaXphEVHQO/EDdk0hWqlHGIi2DQJhXGx4UhX5GJ8tw4&#10;ZCUyg3o4IT7JD9F0fP6BplIhv312grWJHiSmhiOclj2Amcud2u0VQOseYEt6dIChA+k1yg4yyoC/&#10;6GwuSkwEFynOC6EBdrD3IqXz57BoN4RHc/9K+F4KnGHrfBHuwRakSickMp4kMie6BRlJi5qY40J9&#10;tSQbWBGFwShmtqwUh/Aaxcdd7kSTM6rFWfqk1r/9L/8Fal0O9ubzoWqORapolDgn5mXKRYYTvOhM&#10;MwrpSlmgnDzuN6NPADVRnNraMZSMiiY5UgvcKVE2bEQnNgnjSp0vqd4NMYmOyCHdx1BP08u4sRHO&#10;ihnhDXc/FyLTga6PFt/PHdFRMbh/uIaDxUH0qBtQkJsOZVoyyktTSWE0BgnBcPQ0gr2HIWztzenw&#10;6BzNmemM3kcyOz0kxg1ufuJq0a7woJYFB7lD01SN8YFOzA53Y2m0kzkzHF5uVvBytkRSTABi5WyU&#10;vGTUFKagIj8NzUXZyIgPQ0N2Cosdj2jqbgpp8qevHuLZ7S30kmIj5PbMfBfY4aKgVtR9MoTj+7Aj&#10;ysTMSfdQOkW5oCk76WL57sxkSeHMbT52CIukP4ilmy6NZ2ZNRn5NuBQRnD3MoVCIk4/t6TzpERJI&#10;eQzsaaS8/Eqal2gX0jajQoIPWrvT0dqXiBq1HGlFLowcXigop9lhRMlU+pDyHVhgF5RVyPAXf/wS&#10;X/3Zv0dhZQb+4W9/i3/8p3+iPwmQTFICjdE//uP/QCR1UZ7ujNyKIETE+cLRxwzKShkZw5WmyY1m&#10;jY44XYBOjJoyhU+EDSOTDXzD7c+K6R/mw472hIO7EzWGO+3jCF9vHzy+uorbG+MY6WtBXHQYURKH&#10;kuJExKVS5MtlNDzG8A61gneg0DsjqZhOnlbIKw6VriXuTc2ycLhELTWAXOaGm5tzuLoxh/XJQWTE&#10;RiDQg/QaTcse5o9wmS/qKrNRX5FJdAajvDAditgQ1PLfHRVKNJcpWNBUaFjAn764hRc3VtBZW4j8&#10;LDkXgm4vxBIJiS4M4A5sTHM4e5tILlRQqYOfMWRhdvDwoRukWZCFuiJE5oygQCfklkeTwliIghDI&#10;kvwRJvdAFuk0n0VJT7NHTg6pO84KyXzeRBYmNZnaHeMkfX7pHeiKwYkKVKlDJRTVdcQhmo5TnPhd&#10;UBuKKD7On3EircQb84OZ+O9//5f4yV/+LWnRGeruaFRM7eLkJ39Bt8umSmZeH0qHZwzNERuvsswd&#10;Vi7nEJnmSLoNRos4JTSK++ZvghDKiJfMkoW0RjCzr6fMBG7BJmfFdPGkw/Nxg7uvKxzpHB1cXBDo&#10;F4Abl1nMpW4cLOmRIA+GIi4WyrJg0pU9UnO8SV2WCEtzgwkdoIOXAR/nzPjhgWBBbeyUGFJtNeND&#10;VXa0dKnvL9+c4nh7BVcuL2Nhepg6GYqC9FgUZsahriKPxcxFgSIR9Solqkqz0VqUi47KHOQmx0CZ&#10;GoXclAhoagvw2ellXJnTI5+ILWNcqqvIQHlODMoyIviYFMQH0P25WjOyOCCejjGarjXI2xKK5EC+&#10;Vhg66jLR3VwOdUM+UvMiqH8eCEsUnR+IfGbhtoZcDLeVo70qDeqqbDSWM2PXpqG+MgUjvbXSFUpa&#10;a3KwMtOFnp58bO7p6WSzpHlfmdS+RAW3bCK+rhT/9m/+Dd2tDH/z7/8aP/ziOW69es6Ab48MZs20&#10;lk4aNzv89d/8FVKyPNFQwajnb4uffHWKvtYUZJWESRoZSyqOy+KW7Eg5cJC+XRBJaRFDBFx8zWHL&#10;XBxOUyUV0yfIS7rYvnegJwO30EIaCq8AvH5yA3dpgO4erqAkJ5XuM5J8T8MS4YDQOAd2rBjgYsNg&#10;f56mxRJ5sUEYbc5DpyoLTcXJaC1Ph6ZGgc6aPLQVZ+DVvSNsL4xicaofmtZqxEXKUMjcl5scjhQa&#10;HyX1T5WfiNLcBOSKj9Sig1BVnIDqElJZtRKtVUpcZWN9+fQAezQ/Qz1tKGUxm+uKUFeWRfRmIZ+P&#10;bWdj1JOiO1j41ppctNYVormmAM2qbPS3laK3pQTdrSXo6yrmgkXS3HDxs4Jh5WqC5HQ5Wpvy0dlY&#10;jLb6LAyoS9ks2RjQ1GJiqB0vn5zgyu4yNF0qHB3tYURXjtGRehSTClNIhQrGGzF1KI80m53vj0hq&#10;W3quN5/XHWl53qROO6Rku1EfnRGe5CoVPoa0mZrtDVdPM6YKA9bCEiYWFylj4sL6rnBzN4aDowm8&#10;fCyRkulNSrUm8zGTZvoglo47pySUzfP9EaCI2DAJkWIKj5W9Bc4bGyBaFosHd3e50PForuZOp0Zz&#10;gYMQnSWODVrAlzR6wfQDuLhawtfNDo10ntUFyVjSVqC1OActXNjqkiSJFuf7GlGbnYTXtw5xtDKG&#10;5Skti5SNaNJrjTKR2piGpvJc6mUK6ktEUZRoKMnlfTJQTS2rIf02tOSjpiEHn59exR1xhWQWs6Wm&#10;FE0sXE1tCepUBWjhVldOs1GYgY76YhaBDdBQid6aInQ0lqNHU4V+IkvTWclCKdBMtGWXhkKe7M7w&#10;7ojIUB9M9TRjjtv1nWXM6pow0V+PP/rZVzi+so8JfTP6u4swNdiK0SFxIeJrWBqrZ3N2QEOEVlRF&#10;orQyElnZPiggbUfGe5IZfJGeIkN4uDN1U06ZCoGcGh4T78HX9kZRnT9kNFP19bFwdGR2tzWAvb0R&#10;PL2IOi9bxkRTxkRGI3qQ/PpoKAtlCI1nNuW/5QkuiEhygqI4GHl03VIxHf0CYWZnJZ0F4O3lCjPm&#10;xNL0XOnCfOLihmI6UINKhcTIYHgEWSCQEcPJwRzjzHn5+emozc3Cqr4DTYWJ2NK3YoKLNc7OndU1&#10;Y7BFBS2R06UqwpOTdewuDON4dZRmSIWYkCDUlCtQVZGLZqKupjSDxcgm3VIjqYddLeVorGFhq3JJ&#10;fYUQUxS+Ob2CH706xuJgA9KigtEgilebjTIVqZZbW2MRt3KU8n0pUhKg7xTfCJvBUHctRtlUfR1V&#10;GNTU8TUyUV2aiEh2t3OwNSJjQnFzbw5P7+zh8zeP8Nt/+++wujSHJzd2cW1nHneubWFxqBVbI2Ku&#10;dRfmxtrx4PZNOv0GLI61YmGoDhO95dT3NMxN9qCkMEmamhAuYzYNckRXYzoqiiMlR5zBKCGMVhwl&#10;IIgIC4xi9Il05PqbIVhGl+thCRc7Y/hRKlxcDREUZIWYSC/4ezkghmiOT3ORphHFJXujnA0kp5bK&#10;aYKkYnr4y6QRTYWZmRjs6kKeUoH1viGs6etwvNSHnaVJKNLSkRsfQ6rpwYROg0dXd7A+OwFlUSmU&#10;KemY4e90HQ3Qtlegm4t5eWkc3ep6aBoroNM0oocoen1nB4erjDtLwxjkfVOj5EQIEdVQihYWrFOc&#10;g8sC9jRXYnm8D6s0So0VBVDzsZ0NZXxv9fjRyzvMvws42pxAPHNvS1UxGhvzuZFSW4vRUB8HbVce&#10;lhmpBrpacXV7Aq3U6zE21nCPOJN8hs9TC71GxYbJRhOdpQsjljzAEYebA9LlUtfn9fBhY9883sPb&#10;h9ewvzKBp/ev4uTqCk5v7+Pp4SIqC9Kxv7MoXfHjJqWoqCQZN/j7Jw8OcW1vGYr0MDJTBiqKkjDa&#10;X4PilHC0VqSiqCAYypIQIpexI4XZOsQJmfkBjFwWpNdL8PCiwaHWBxCVge4WCPBzhDyUGTRJjpz0&#10;KLS3s1nVCtTWxaODt/Iwd6QkBCIoxPasmBuLq9hd38HB7j52NzYwPTaKx0dbWB3rwOHiCDZnB5CV&#10;GQ1FfCz0vZ0Y1KpxZX0Go4wZGeWlUGQq+QL1pEQlGmvF2d06bG2tYXVcTCkYRFOtuFDDJN7c28Xp&#10;jQ0c7kyjvb6CzxeNzrpytNSVSBTZzsd21LO7G8ohpissjw+gr60WG8yl47p2TA+r8fXzK7i2NogZ&#10;bS3CfV0wzffQp67BkKYJA+11GOpsxAkXeY26LC4lujLZT6psoouehk7XgQF9C9SdRaTbOunC/P3q&#10;avS2VuDKyhSZoFL6isPda2v47V/8Dr/645/jVz/5XPqeyLXdETw8nCd6l9HeVIlKysG9k+tYXdXh&#10;9GAeu6tD+NG7I3z96gSfvDpAfl4cI52KDVqA+0T84VofNG1KLC6oMaRlc9ZmoCArHOmMJlX54UiM&#10;ZjyJDERcqDv8fW0RFeWDjqZi7ncrX2MSN29cxo0be7iyvYhF5utxSsD2ih7zZIl8RTzG9J1nxVxf&#10;nMbqwhSu7m3j5Mo2g/0aPn35EDf356TLcQ8MdECRkYrs2Bg8fXQXJwdbuH9th524geAIOQY6+zAy&#10;rMMcHWoLs2Q59c7Vy5PxIg9jQ31ob2nGrKYFpyeruHl5FtvLwzQlZYgNCkBvcw121yZxQod7bXcJ&#10;Nw7WSYNNaKMTnB7UoJ2o1LZUY6y3jf9uwxePL+NoWQd9exnkzMMLzKwPrm3j2Z0DXN8VRdTiNhFy&#10;sjtHep1nc5Rid1nPxZxis64gLycRneoSmpw8rMxrMNhXQy2twMRoC5q7chBeVAt39TK6Vq9gd38V&#10;qxtLbMQpvD3Zxfasno1WhkrqfWl+Kt3sNErL0nG8MopvP7mPX/3wNjX9AK9Oj9HZUoFPHx9ifawL&#10;d7mOz29u4MbGKG7vj0PMnBdzWVT5sRjvq5fOqI9j5g0lAnMLE9BE8zXc14a+9gZssS53bl7D1Ss7&#10;ePTgjnTx4vvXd7hWK3j1+DaWZ/R4QfbYWp0+K2ZEGCmgoQm3r53gEat/92gbX768iQeHk7jKhRhh&#10;F+RlxiMtOgK3Tw5w42gHD3m/+zf2pYvA1xdWspMi0a3poFXvgLa3H2L+pY9vAJxdKPIljUj0ccez&#10;W5t4cLyC2VENbX4BMqLDpWuljhF140NdKC3IpGtsglZdi6XJAWzNjULf1Syhen1iCFfXp/DjN9dw&#10;fX0IcwP18HF3xNObOxIiF8Z6JacsJgpsMra8uHtAROuwMNItNcF4bysdbCP1rY8GrFu6Jn1vVx3U&#10;ROPcpJZsU4eHH3+J4aOPkVSnRUjbHJyTchAcGoY//5u/RVdVAYro6FVFBdT5PFQz9y5NTUFZwLhC&#10;9vjFV8/wr3/8HH/07j5+8s03dNjl+IJMJC4A/Ixs9OrJNdw/YiE2x3E0P4DT/UUMdajIKLVsWHG9&#10;2zRkMn4VpcZgsLsBm6tjpOtZHG3P4psvPsZ3X/8QP/nuS9y7wf2/so47lLmHt0Tj3Matq9vYWJo9&#10;K2ZcTDiKsvJwa38bD092WMxNfMsXf3QwjZs7k6TdbmQkRSMnJh4PbxIFXKiXj67hZG8FTx/cwP72&#10;Enbp/oZH9HRz7LIwObUgguHcH3auXmjv6UdBYgQeXlvF/WO6xNFOFOdnIDUumnSUhfs3t/jacyjM&#10;TURSPG12UiSODndxwOfUdtZja2VW+shsn1T55eMD3LsyRvRWENne0giOrflBonEZS6SfuWHxpVUt&#10;RvpasUvETPPf9ykZL05v4u7NfWxQNg63FnlLR7zO/TvZxikbYp7GJqCsEqE94whqG0T/ldeIrm5D&#10;rUYPB083lDALt9RUcNEVqKFLrirLxxpRs7Iwh8tktM3dVWxvLmBydQ5ff/s1crPi8O7WFr6iWfvt&#10;Vy/wy68e4ydv7+P337HgH9/GH//wHj5/sE2W6UMDs/TmXD/fvwbLY5SxLhpIXb00nWh+sp3MMsQG&#10;7MGC+PtMh/S1x83ZbumizrOjbfQuaqwua8+KuT41jvaGRlxeXcLh+hzNxQJe3z6UFv6EVDVO01Oc&#10;m4mE0BA8F1fpZzfcZvZcpCaJi+NfP1jE9voIn3QYOZlJSJeH4WB1Br3U0eJCBawsbaDKSpQOwR2x&#10;M7vbKpDODkwk0htrynBKjfri6RG7ORfV1eVITopFeEQoouNiMTTYzUWfRVdvH6ZHtXh9cw33D2ek&#10;0B8f5I/Hd65hbXlSuiry5GgfVqaHuAha3Lt2Gft83MuHZJhbV7CxskA/MI/jvUXKxybuXr+MV0/v&#10;4NG9m5SSOWjbRFYsQmpaAsobmzEyOUWHXImO3gFYM3uXKhJRkp+Fn337GV48uI7rh5v44b11fH19&#10;EgejTZhibCqJ9cfhxhCOTo6Ybwvxs8/v4KdvbuNX3zzHv/qjd/jNd6/x+x+/wO9/9Ay/+eoRfvri&#10;Ot7e2cQbmqavXtzm/Z/id9+9oYEswdZsnzSEdn9pACdreur1LI1jH9Yn23D7yow0oGZ+pAVz4y1E&#10;ZR8mh5vPinlyeBmXN5epKWt4cvcIN6mFYozw0zvH+OHTe3RoJ3jx+AauHW/T1Z3g6e0jvHvyQCq6&#10;QOhrovM2BfrW0WWoqisQn5LNTEizMTwHnV6L7LQkycA8u7uHI/EpDPWkjFk0O5EmobYMhTFheHFv&#10;Az0tRWgkshvrST89rQjyD8DscB/u7C2gpXsEU0NaPLo8jhs7E9JBgrjwALy4ukwXuoi22gp28DSW&#10;Z0eJ6k0ahqt4dP8mHnE/bu7PkhZzkBAVQXOzg+P9NWk67vPTe/h3//HfYoqUe7w9idHWevxsvBfR&#10;jDwBsiDY2rmyQbfh72SFnJwUxg817m0M4nRRfOV8EhvLY3hKlngtLksqrpfXVY0YGpn71zakAwwz&#10;Ix347Zcs5sfX8evPbuGr5yf45s1N/Orbp9TTK/ju0RZ+88MH+Jra+pNP7hG9D/EdUbsyqGYE6oQY&#10;kXV1SUcTqsM+i3tMybtHN359U4edGS21ehB7ROjhKhE72XhWzKP9LZyQ1q7ubeA6d/QGt7sn+7h5&#10;QNq9fgUv7lyVJg7dP97Hs9MbePrkGHevbuHT57fp3G7jEal5g5SWnBaHKHk4MojOyOgwhMqDpYlD&#10;wbJglBYzL9apUFxEvakowkBfNzIVCoRnpiOjoBjFpQ1EAgvZ0o7Z2TlsLc5iaEiHuoYWlFQ2oqp7&#10;HkWV9Xj2gLlvf545MQ85GdG4yZ3bWhgh5TMWkP4Xp/vRUCtMTSOz4TaN3F188fETZtRa6nQlruys&#10;cj83qUGfkmqn6QhncLBB6t2gRs2Po8rHFyHBQbCzd4IFGSUpjvuTEoHj3Wm8uLmOq4tD0kU5dqjP&#10;W4t63Dlcp9maoV6PcRvC6lQ7Pn20ByXXQsV9W98ZxW8+vYkfPdvHn377CD9/e0KaPcFPXx/hdz96&#10;gtc0MZ+9fITXj27g59++xZtnjygnZJT7h3h+fRO3aOS2Znv5muIr72PcJnBlYZw0S9/AZtmk/u7N&#10;kW4Hv0emNDrq2gGuXdnCIa2vmJX16No+M9UxTklTT+5dJZ1dwc7GDFrpDjNTovDlm6dE5HUc7UxR&#10;kzYwP63lTichTC5HUIA/wkKCERUuR3BQEPxCgxHIoootnjqpyMtHXGw8bh9Rdx89haK8Fnm5Zaip&#10;rWOQTkdoRAziY2Lhxvtn5xejtKIJnT06JGdlIFtZQLMlmiYa2Rnp0pd/wgPkKFJko1iZgrLCHBQo&#10;c5CSkQgnV0fUqpg9qwvpYtP5Gsl48uwqVlZ0dIWDpO0m7FCPJ0Y02CAzbc3P4dOdBTyc6EC8tzNs&#10;zMzgYG2Bi9ZWREIv3nGB3xJFYkba4zu7uMPF/uz1PUYUcXH/Qzy+e4ih1mY0Vinx7NFVfPLkBl49&#10;vI7vPnuAT0mjAn3fiBEap1fxo4/v4vNHB0wH1/Hu5T2M9bcxj9dR69uwTOO3ujKNxbkJTE3o0dne&#10;jOysNBzs72CK2Xt9XY/Xd8VsmMs0gCvSIdcvSdlSMadICauTHbhCI7HPbjuiQbhDzblxtIuVpWms&#10;sAsmpvSITY1GDAt142ANz+4dSdstOrR3T2/gOndoalzPNzCJTHZkBbUvIy8TqdliDFQ+kpJTEB+f&#10;gIyMTFTV1KGZGj2srUd/dxUiQ5iv6GxDQ6mTCdTc7EKkKwqQpshCsDwQSiVNR00R0lIiERUXhYio&#10;ZESxGWSyEMhDQuDr78dgrka7KhtlWUnIS4hFYkwo/IJCcJmmKZ+Oe2N1HiXKLCyO9zHKrKCW+W92&#10;jKaC2qNlNCiitleR+t/wb98cb+EBaezdzRvwcHGGsZUVSsgsb58c4uUdOtOH+/j4yRHeMIZ888kd&#10;vH64h8+f38IviaxffvsJPnlxD7/45h3Nz018/foWNXEP7x4dSpsYjCMG83z6+Bif8eev3t3D6a1t&#10;0jyRf38fXz49xo8/f4IfffcFn+s1mYdS1dEAeXggErnvYrJhRno0mWSUyWBJGufxQ8a1T58cnBUz&#10;PS0R+9Sia1fmqIFXmM/mcO/6Fg6YCeu500F+bvDzc4W1jTEc7czJ6Rocb41JA22++vQOd+wy+rXV&#10;CJcHEZU+XAA7+Hu6wN/DBW72Zry1R4CPM/y8HOHj6YAgX/Ephg9ig13w8to0CtOjEC3zQliQL2Ii&#10;w6TB4hmpqZAHRyEpMYEmqoS0WoqC7EzJVUfLZbyNRHa2mOrQibdPbzE892G8vxnp8YGIDvPg83kj&#10;JMQH63MDyE6JZqxIZj7MofkSA1Gpyd0q9LYWQtfbC18vPwS4OaK+vBRF6WnIzVRiclqDUV0LIvyd&#10;YWbhguBAb+pmKj5/uo93d9fwQ+rdJ2JWCg3Mk6MF6frw37xhcVig10TMG6LvF988xddvb+Obd3fw&#10;m5+8wDcf3+LvHuOz51dZ/CP88utTfPeaj3l2hN/86AW+eHUDP/3qCb59e5OFvYKXD65INP71x/dI&#10;u0fYXZ/EF28e4zGB84im7i0lb2d+GE/v7VH+7pwVc3lCiyVmvxkK/ORgNYZ7y2hGCtFUlYXYCB8k&#10;xIVC213C39cwA1VjfljNDKfB4mgrbtFZLY2rMdJbDV27CvP6dlrmYckhnjDEn1xe4s8L0lGZE95e&#10;35lncBa3C7jNZhGT7x7sz0iXtb4rDo3x54cn89wJ5rNbq3h0fZH6PEcHN4KHx7Ok9AWciqEw4v5X&#10;Z3HnypQk/gMdxVIgb63LwehADZ7dX8SkvgoTukpM65uZWzvo/NoYVVoxS3MhDpYvjPfjj370Y2pf&#10;H94+Y2EeT/M5tSgUc6xTsnCVWlitDIWBuR3ReRENbeU4PlqSxlV8+2SXhmYX3zzawRcPt/Ht0x1p&#10;DtiLq9N4c3MRv/7dn1MH9/EdDc4TouclUfyzX/4Sr16+wJfvbuJ//v2f4/HNDXz3+UN8/GgXz57c&#10;wY+/fIIvP3lFj7KJv/2Ln+IZnftf//Yz/PiTB8z99/HZl2/ZHPfx1ZtbpPsbNH6zePP0mpTbX55e&#10;OyvmgI6dOKPC6EQFxsZqMDZZg+mZJubGaozy37PjjdSXVurMGK39DG7QQYppOzcOuah0vuJokLi9&#10;R7d7emMfj26IUY17eMRM+uj6rlTUmzRVd0jPtw+W8Ziof3i8xm1VGqMkZlidiBEaRzN8zAq78Aod&#10;8w6N1Zw0XumUXf/41hqfe4HFnMa9I+o0C/vk9gYdN/X9ZBkv7or7r+FPfvUZXpFd3j3elS6M/+SG&#10;GAI3hlsHo3zcMH8e5eIu4PM3J3TXzMk3F0iD4uL1/bi62UtD0YSrW90IC4vD/MwstmeaYWDhBDs6&#10;29AIX6Qmy6hjary5v453YtwG3+/np+J2HW9vb0rbm7tb+JyU/LM3x5IZ+uEpN1Lxn/7+L/DVJyzm&#10;0z38z7/7LW938cmjTfzk5T5+/PXH+MnPf45PTzdotLbIQml4d3oIRXos86se+8tTyIyXIzDIk5IV&#10;irSCOLx9c58McQ0vnz/A6+f3zooprtHTqA1Dq7jwfU8kNP2x6OpLQCc3rT6VrjIX42NFGB8pwYi+&#10;BHPTNVhe6sDe5TEWYYH0PC+NRLp+dRFXdidxfIX59GCVDnmVRVzhou7SFbO4t/bxkIUWZ8l/fMp4&#10;84i6w4z15sERqekAL+/tn11g/sY6fvbb37NgK/jsi68lJ/0P/+E30lC3Z4xFf8w89o//63+zwNv4&#10;p//1P6RhNqfXV/gcpEDq0mfs1i+eXMPn1KVP+O+3Dw+kC9Z/RfPxiiblR588k177M7ryj5+s4ZOn&#10;82SDYeytN6KjKQ1adSYXMRpOzm6orVBJX7j1dnGFr68z8jJCcW1vCo+P56i9YkjOojTY7em1eby4&#10;tYJn15bw5tE294OsQoZ59XCDWZy/579fn26TkufxJd/bp2wEMebq6xdHUsHFqKsn19f4vk6IuBmE&#10;hfpicqQVBbmxaK0qgDIvHuVFGdI8TkVGPGLjAonm24yMt9ngZ1lVKqa40ME0ETg/1UAqaiAS67BM&#10;ZC5ONmBquJZ0VYtx0u/4cAW3cozqyzE4WEjklvEFBXKbsDLfIU1YXVto59ZDfmcG2mJHbY6ysLMs&#10;9jRuHi0zbLPQh4u4xULd5vbgGpF5skGEcqM7fHB0htYf//J3+K//93/GP/y3/4bnt7fw4uVLLvgK&#10;/uHv/xK//vKBVMxHJ6t0lfss1A6e39ylOWEzsKDP7nNxTom8O3vMrwfSRECxs589pxYxvrziv1+x&#10;0G+finGIZIlrA2yUAazNlKGpNB7VpWkY7CyEi7MHIpOSYc+YEhoQikAfTygz5WQNFujuNjXtMr4k&#10;7X0iIhp1TxiiJ3yv72iQXt/j+2FzPiWjvLrPhiE6X9/f4mtvsum28FzMJbvH57i3JU1VekZj9eTG&#10;BteE0fDyBAY11ejrKsf2rAax/p6Ijw5GZVks9DR6ebmpiIkNkKYj3j/eQGNNIZ5QU6VirjKQrs31&#10;4wod0h5t++HmCMSkvh2G1SsrY9ic09L1USdne5ijunGZxmeHmerqxiTz3TjRx0IxmB/v8OeDibPp&#10;fOtaXNnqx97a2ZS+Kxt65tezyXxiSp90y+wmBrrdpFbeEfMzWewH3MSUvp/88e9Y5BW8+eRTFpG5&#10;ly7zL372mj+v45d0kKKYD/j73/75v+MinI1aFKMVn7LbXzKLfkw0vri9zW2HVLpFrbmDpzc2icxd&#10;PCeixUTe53f38OYx6fnmJG4e9mJQW0DNr0JoiCfcaYhcXLyIxgCUE50Nza2oqqrGzJhGcrJf0dQ8&#10;53N99ZaxgxT37Rcvccr4dosxbZ2mZGtxFEO9dURSFHTaWjy6vczi7UjHpx9TosRUwaf0BKeUkcc3&#10;Vvg35ufNKdwkqxVmyPGQtH2L9Hoy0w13e0MMd5ShOC8Km4sTjGRxjHweRDFp/d6mdNH9x3xPUjHF&#10;FZ4mx2gUJqox0K+EXlcCXT+tO7VzVF+B+ckWLEy38Il6cSyOwBxM4xq754AF2l/V09UOSdb65h5/&#10;vzuKI6LxaJMUTMo93BrkffUs4ChflKF3d0KaAisOFd4V2ksk3r26wt+t0mqvEyUCpWt4woW5zwI+&#10;uLGN+0SgKOaTe/wd0fyUxuGlNH9zTxon9VhM7TtcIPWJWSILENP7nrPbxUxKUUwxpegtae0V0SQm&#10;8r0RIyu4eE/ZBKd0hU/5vC3VOehUl8HR3pi65AdZSAQ8vQJgYmjKKFUPa0cnZDIfazpqSKd8LBvl&#10;Lt/nD59fY6PcZXwThxu7sDTdj8ssytxwO64sDqG1Oh95aTF4yxx472gdO2ujZKsJiPGWWwSEuH1J&#10;iTnZGsfhyghy06IxNdDA/Z3CJ3fWEO5rh/vcj/XxVuQkBWFK3y19YuPr7gpLCwP4+nniMR//LSOO&#10;VMy2Pjm1Mhxd2lj0j2eivSsZU6M1pNAq6iSNka4acxON7MpG0nATlmfVWKGbvbI+JB0nFHMxhcN8&#10;SL24Th29vKzB3hK3lW7sLHVjd0WLy2sD3AkdtpZ7cUDU32BR7zIK3eF2NnJRTPSblj7svXswL41b&#10;FEU9pY7888jFeyzKP49bFH8XA9DEMJc33OnX7HIx5+vldd6KLMhiiemvYozvxw/Pxi5KQ2JoTt7c&#10;ZZzgexWZ8Rkp8xffvsCvf/EtqioLYWZihgh5LBIS0hnHgnH+3CVYW9vD1sYesSm5cHFyxORQF9+P&#10;YItVPGWDPKaMqKszpdEWwT72qC6OR19TLo7WB3B1fRg/fH1bmgQvxhJfZdNf3aaJPFjiuujpvvPJ&#10;aHPoVRdLA8P3lgVDkvG2RpAo96LpHKHUteLu9iguz2nQz5SRnyaHi4MdfHxcERjsLn3oMDNQe1bM&#10;4Yki6IeKsLlGvVsSR+m7cbA1jEOBpP0JHO1NYHGqFaPUy8kxFSaI4u1VDTaXu7A1Tzolld5iRLhD&#10;Lbx3VcQKwp72/NaVCSJnVprAd/dwln9jFNnn/fic98UIRkYOMehNIOoRqUegVFCnKJ4omPj885+L&#10;9/8tJot4n/FA0ku6WGEexKC253yOUzbWU/7tY9LfUzrkTx9eppMUo6JYXBb8Y+rUWzrcd2Kk081l&#10;xjE25hwRtNnHeFOPgAAPXDh/AbFRychXlsCLyBR6aW5uTQTwZycnODq6kYKdUZoTBUW8C8pT/HFj&#10;Z1oagPr2xT1q1wmRcoxZ0vW4Jgf7bOqvXj8ggq/jk8fiQMu+NKHvPv2BvrcBPeoqNvgIutuLCII+&#10;6Hqolc0KdLQWQd1cBlVpIQoKslBfmYWWWiV1tB6lBemIDQtCJE1SeJgXc7urNBhOKmZJiw9qOwLR&#10;QFfbpU2UZnrpSb1jwyryv1qanSlQeHWLerrRz04aYiHVuLzRhSNS7RG5/QGLdo+IEsNNxVhEsd2l&#10;Rt4nDYqiik86xCZmZt69IuZmspgs8j/PzxQjGu+xGGKetMiO0uxM3kozprmJ4SzivqeHdJ5E862d&#10;CelxomCfsKBitpco7F/9/mspyIvJP2J+ppjPJUY5fUzUvhKD36jHj/k6764uYaynFPrOXDRWn13/&#10;3NzCBB++/wGCAkORlJQuDUN9/70P8OGH56XJfUnJGbjIYttYGaClNAH707V4cZ0x6UDM0J5AX0c5&#10;1I2FNEkxiA4LQFykPw4JDuFyv3p5TOpfk0ZEifvf536IfV4cakZ3lRIx4YG4K8YcP9ijHOxgc0aL&#10;juYK1FWwmKVZGOxvI7BWsTg7iJGhTulTotmJIWg721Belid9bCgVs0EbgfaBGGh0jCPaZAwMKDAx&#10;Ucb40YiVuSbsr2mli9xeWevF9T29NMj79i4Xm6blmI71eHOIb+xsnKLY7l4RA0+nuNgsBhF4T2RI&#10;oltsYl6muK8ohEDnHRb6ZHuYTdHH34m5m6LY4yygKOiYdHvv6gSLLIo/hVu7er72MG6yoR6IwWds&#10;IjGmSXwK8Y634ujMKV9/b6Ydd3jfG2zA26T0h9T4R2JsIbfHXMxv2AT9XUq016WhqzkdLnZmMDA8&#10;jw/efx9Ojq5EqTiLLgYXLlxCaKgcwcEhSEhKg7OjMxwsbeDn4oCUuHD0tqpw//tJfZtTHZjoq4Ey&#10;ToZwP0fcZ7O/uzZMamd0ukNDxtjx/J6YbrvL/dnBta1JTHXWIjbEgzrtjocsosiuJ2wMcTBGjIx6&#10;dZ+Pe3ETb4lu8VHem+e3mATWcZuScbA9gX4N04S+E1HhAWfFVLb5SfNKKjoDUdnpD5U6CN2jmVD3&#10;paKth7mrO5cUW0SdbMbyVAum9TWYG62no+2k/umod2enQ5yQ32/ujrFI86SecQlp9/j7x1zwR8xk&#10;j8QA1KtcUDHp/dosi0O0sqBiSOrjE96Hv38iRiVRB8UUWHEQ+QnNzGO+8Ufc7rFIj3j/5zeEVi5I&#10;czVPDycktL68tcHAvY+37G4x5e410fCY6H8i2ICFfEpde0aEPznka3HbG29HTVUccpMC4eliAgtD&#10;CyLwfbz33ns0QSxmYIhEqZZWNvjoo7NhqGHhMTC+ZMCY4IbGwgjcXe3C6+NhfH5rBp/enMW1+U5M&#10;d5cjP9ILYR72SAjzR25yFI4pP5+/vIPPGfLfPbuOJ3cvS99Gn58YQH5OCrJTgtDfWcTsvYvPHooP&#10;6qfwjG5cDJF7fnoDL2hwxAllj+9dxetH1/Di4RHTgjjVZgFLk/0Y666FMivhrJj5YlZmlz+qO/xQ&#10;3y9DcetZcWt7o9A6lIyW/mi0D4pr3ISiozsO/QPpmJupwNZKG7bXWiAGot4hZdykI3vArhfDv+8Q&#10;Afe4yGLW5BlFCu2knrIgV4XGsJsf0xXeYSP8zX/6zyzUKH8eoTEibe8M4L/8+9/hf/wvMCb1Skdv&#10;rm5qcY2/f3A0TeSOEcHjEkqfX5+lgyX1EvEvqYVv7tOpklI/vreOT+5vUjPFAjEPErmfPdohStYg&#10;ZlPvz3fRyKjg4mgEVxd7nHv/HH7wgw9YzA/g7OaBICLRzNwKHp4B8HD35b/liIhKgrnBRZqRATzc&#10;1uEp3++740n88NYsPuHtKzLIk/1hPNrW4GStAw82e3hfLfe1D999/og59zq+oKsVufl4YwyrEy0o&#10;zgrHIzLQ6e6Q9NiHZLp73DdxRsdjxpg3p1eYTdmkp4fcruLe8Srd/Trzfjdu8fY2Ub69zPg4O3RW&#10;zPI2mTTmqYzIrO6SoaQlgJsvChu9Ua4ORkWzDGUNwWhuj0J3dzJmpkupp8VYX2jD6lwjNufbcUi3&#10;epcLerChk9ApbYwxN0lxUiQhUgX93iL1XhPDyHYGcfvyEP7jn3+Bv/vzb3k/vXSFZIFkgdivHm/Q&#10;+EzjP//Nb4lKovdkBn//b/6IUWJPGo76737xHP/4939Kqp3Cf/3HfyJiSd+k3ufURWF0/vEf/iP+&#10;x//1V3S2WyzsLj6h6/yYxRXFFIbpNQ3QKxojU8MLeO8PfoCPvtdGMVtaLo+ATBYKMzMLuLp6w9TU&#10;BtZW4kom1viz3/8JHu4Pnk20FcNOeftkf4iFpSQwX9/d0eLuOvdlZ5TbCF6RlT69u4rPT1ewPtKE&#10;g+l23F7VQpkQiLQgO2TIPJEZF4aO2hw+TotnlJlHB0P45MEOfvz2GN++OsQXz2mc6NKFzopJfRN9&#10;9VjR1iEmwA5BboYozw1FmO/3XxyqJCor2/zR1BOINn0k6rWBaO4PQ/NAGOp7Q9DaHoP+oWyMjZaT&#10;bsuwMFePoZEidHcqsb7YiaUJFfW0n7pHc7TZL40nvsGuPdocwCkRe0pqvbY9JFHkU1Lw89ub0tzo&#10;54wHgvbEf8+Iru9+8jO8ujVPFI+zsEQyzdIjdp+w+I9vTuAvf8Sg/uiY7pc0dHMO/+2vf4yXNDn/&#10;/X+DWrmFV6Tod1yE//1P/0hqncR//09/If1bGoR6Yx2vb5+NKP74PnMqM+YzOuKUeCLPyhQOdq4I&#10;l0XA18MPQX4y+HrLmDHNYWVle3bFS24XLp2HmaEZfvvdKVG+jRcndM6k+08Z/J/xvT5jQ704nsVT&#10;MciU/z7dH8Nz6Xfieu1iYi2N4v4InhLFz69RYi4P4oaYuMAod/8y9/EK/8a/f3mfxb/Hpry3Ih05&#10;+uL5Ab57d8LmW5c8yNaiBpenuhEV4oWd8TZpNNUNMoX47190d9AEdCWirsUPedXuUDb4oJxIbO0M&#10;R31TkHThotnpKvT3K9DZlY6qajGvsgK6PiWaGtMxRrqa1Fejv6cIM+P1DM9iq8PwQDndVx3amxR0&#10;Zx10t+NnxaWZ2Z3rpM6OUjNJl+z04w3S6WU2xHoXm6EPd4XRuazH3mI3/zbAuDMlBX7hZMUnLOJA&#10;wau7G9TaBTxl3BAaekoUvLi9SqrdYoZk8b6PJC+ZgR9RM5+LmZXU47cil95ZpSwMoaokBdr6KMjD&#10;zwyPp5c/UlOy4eURCBtzcXk2C+mKl+fPG0qXLDUzNqT2LtI579JMCU2mwSMCb5GRHh/QqNGcPRG3&#10;eyN4wqI+pIyIedgPxcBS0ulDFkuMKb6+3seCT+HdLWq8mKfN2Ca0/g4N2z0yzJsbM/j64SoZag1f&#10;PVzGJ9Tk51eGScd6nDAWFsS4IcjDGiH+TljsL8PR9PenjfRokzA5UoCJoUwM6tJRWO1BSg2BtiMb&#10;oz21WBhVYWa4GgtjzZgfa+LPDdiYVWNYV4yhsVQMDogjI/FQa6inwxmo7wlDgzYEqnZ/UrQfOojs&#10;JTF3Y6Ebe7M9kia8uCk+ypphhu1lZm1hQXVEdztvtdTVPjw80BOB1NeVXlLwMGORhgZpAldJUde3&#10;BmiwBhnIB3F9lwtJBIiJ9NfoisUUWZEhxQBSUVChoW9ub+CFmBbP4gpkik0c5J4fqGfWy4HM0wbZ&#10;igTEJKTg3CUTyEKi4eMZBAtTK5qfC9y+vyYt3a6Pl6N0gOIdG+klX0eMIJYom4bu9ckcnpNxBCrF&#10;v1+JT3ZY0NfX56WfBVIfUe8fspiioA+5z4KyRfGEIz6lfNxnsR8QoWL08PPjBcmxvyKyP71L1rm1&#10;KM2ifnl7js8pot48nrAJTg+H6SH0Z8VUNQegrjkcTa3xaG9PR48mm6gqw4Q+X7qU9cJ4I/YYS9aJ&#10;rqWJRoyxE7Q92RRhMZ5Yg5X5ZvR0lzEL5TEDlWB4Mgcq6nC9JhyNXdSDnlA0NcVhSJfL+2VgcawO&#10;R8vdmCByV6ebcIPUfHdPR63kzp5MUcxbsTpTjyukcPEmLy934GCFWsOuFTv6lDt3e2uYiO0nAmiO&#10;5juY5zqwQ7d9tNbNrQc7NDhPiMTHDOjPTtZYPJqfO6KwpFlqqPgMUVwoPy9NhsqiBGhashEuD0F0&#10;ZDIsLR2kgwT/73nTF+hoL7DQ4gP855SKe/QB4iDFKV/jR5/cxD3SupCQMwaglNChvyRbvGSxn1Bm&#10;7vN9irnQYmC4GBwu5kyLOdJiYPgDolfQ8ws2gPR3/k3MmX7Mwj+jpAia/vg2G5S+QcysfsimEPOs&#10;nxPRL8lKYnrDra3Bs2K2tsShpzcTja1JGBgsxvhIBY1NK8YmctDfl4XlhTqIGSGtjclYmKwjpdag&#10;ryuXiBTHcbP4WBqj/iQsTpdjbLAEQ0NZGB0oxJSYSz2Sz/vkMq/WYWmmhre1WGN2FVNyFqfrsLnU&#10;ho2ZFqKzFXfvjuP4iHR1Z4pZqxfXVolkFunKWifEHEoxM3JppJ5mS4NrmxrsLrdicaoaq0vV2Fmq&#10;4+/aid5h5tV+3D+mCTka4Y6P8/nVfHy3dFabGOQtDfNmx89RHqqLIqHvykd7fSoaypJw6fw5vPf+&#10;BxIaBSr/38UUVzC5d4W0Tq3/lC753cMdatplaf70L75+CnF6yKv7l7nQ1E3GoGek/ccHUxIVv6Qx&#10;Ex7h+cmiJAXi+PFL5kpxK6KS+CjtFX//hPHsEzKH+Kjs8fESHvFv7x5c5i0LyX+/YPFEjn5N5/6M&#10;hT9a5jqRvXZorKRidnUXoUHNguqyUV0TxVyZA11/PuqaYtDaEwd1B+NJY7yUNceHiojUChaklhRV&#10;jCmi92BbjYWJGkwNKzHUn0X6VWGe0UU3EI+58XKM9OVjYUSMDi7FYG8BZocrpKIPkpJ1EwmoU8uY&#10;aWPQoefr0YCJOR5Ck3dmWrnoo7xtwREFfme5AevTtaThYWzNlmNpOZ8RiQwxmIFRvu7aZDk2+ff9&#10;mSasjVZhbaIOBzM9WBythJiYe5VIvyZmiMw0Mur0SZ9btpbEIDnKHXHRnoiKCYV7TBb+wInm55IR&#10;DM+dDQ4/f8EEFy+Z4YK1Iz65t4MfPhEfcYlcuyvp86cs6NtHe3hGYyfOy3lKWn0mjlUzjtFS09Dt&#10;4yGNy0v+/RmLep858j4R/NVP/4TFZGFvbpBW53Bre0yaLi8Obz7l72/tMZPTG+Cf/oEuX0Q+8YHC&#10;Ih/Pn0nDd8hOIkefXhWjG0fOitncnIwu6ubIZAlGp/MxPJMCDZGm7o6Hqj5Mmp/V1ZOEUS6atjMd&#10;GnUWRnQFRJ0Sw/psNDdFYWggk1SaCP2QGDkVivbeSPQOpbJoedCTfkd15RgazEZHZyqmx8owP1WK&#10;8ckCvk4Kuge4aVLQyQzb0hGBAX0q9TsXA51iJlahNGZivK9AGgI6My0uXl+B7ckW6Mka87MqLM/X&#10;YZsIv3lFj8PdLszqy9mptbiy2Uot7cLxejtubHXhhPlvi078Gpvv6mQFOmamENh9iICeKzDvOcS/&#10;qF3A/1k0BZP4Jph5JuCcpQ8umDnDwMIVhlbusPXyo5kSg7+pmeIsA2GwmGnFocR3D77/VEYUh875&#10;6bV1Fm4R+J//gP/+j/8o5eknt/fx93/1R/i///qX/NsKvv7Zn+Af/u7P8ISuWpzG+enHb4nAafzm&#10;l7+gG5/icyzjNZEuiimOtr2gVDy9too7zOm3tkdxjRHoNiOQGCJwl75CKmZ1azAatRFo6ktkRAlA&#10;ZUsQfw4nYuTo6UvFMlHX3ZHJ2zroB7KxsJKLXvEJS6+C9JqBvkEWuC8ek5NKDA7mYHAkG7phBTS9&#10;aRJNa7oy0NWcSfTmY7AvE6uL1bxfGu+XjAFufWK4+AjNlz4Rvf0JvF8VNucaiPJcdKhT0dedhb0F&#10;NTYn1Zjne1iaKaZrrsTsaD4am0PZJDnYWm/ExlIT9NpiHG/14ZimamGG7npGSWqvIB2XYnGmklGq&#10;is2VhdmxQhSMX4OpehVx3duQaS/DX78Hq65NvKfogLeyDRc8E3HeyheXbP1haB+E+SUu6H4/HlMb&#10;X95aIdLWabLolmmIXt1Yk44FS8eESYGvWWCBQvzP/8zgz5wojBJ/9/f/5hf4p3/6b0TjMr75+Z/i&#10;l7/+PT47PWQ23sRv/+wv8Fd/918pD0Q3G+YXn93FcxZQFPN//+9/kgr7QnweeiwGip99SnVHOPuD&#10;acaeibNilpPmescUKGgKRnVPNBp10WgZiEJ7TyKauxPRMRyPFl0M6nqFSw1FC2+b+kPR3CsucRJO&#10;Ko6BnoszPJ2H6k45ijqDUdwdhJIeGUraGHfq/KDrycckaXaK+XR6lPcdVBBlBRjqS8fEVK40F7O1&#10;LxZdA6moa42gCw5GizoMM0N02bpUanUV2aAYlzfbiMh8LJPmdxfbcURdXZ+qJwMU0Nn24mSrG1PU&#10;/W59NFS9QSht8oN6MBzDw6nY22wg1Rdgd60JS/QBeVP34K87gGvnBlxqZxBQoYVnQiHeM3WCka0z&#10;Lhlb4CMjK1wyd8X7dLOzNH9r+hbsTrSSrntwwHh1a13Hn/twa0dPU0STQ/q7J45D7zIri0OWpNfH&#10;NELiYP+Lk2U8EcgVH6AzF7+8zQa4u4bnbIAX4t8s6Cs68HfUzBc3VygxNEOMUvdIyeLAi/jw4jEb&#10;RBzafHRtBXcPF6Tbhwc0ZPvff3GoZTAKlXSzpa1hqOiUIb/RD40D0ahuiUZbfzRKGDHKOwNR3hWE&#10;ChYzqykADVz4Jm2cdIG/1sEEOtcYqFrC0NzFRawLg3YwEereJDQORqJrLAn9jDwDw0nILXNlfpVB&#10;w4YR99EPZbBpYjDQn4qWrhDUqMVUeXHtVn+o25KxQv2bHC+gBKRjaiWPUSiLTJCGHsrA7FQZrh9o&#10;sE8jJAbEHKypSaOk1/UGMkMy1D1n5zINjZO2JxSMXZlkgAIWvlBijLTBDYSNnMB74AAuPdt4r2oG&#10;H3il44KVPy5ctMZ5A3sYWDrjook7Lpja0Seosdpfj6nuEupyG1aGanB1oUsadbg20oBt8YWeiRYW&#10;XBS9kVLQhj0WXAzQWR6qx9GSlvdpk+LWwaKODp233G4zltzYHMKJ+HyYTfCABucFC31KE/SIuitO&#10;4xRIfUFKv7Y5zAaZx/VtcZh0gblcnKy2gBt73xezdTAWxezgLJUHkss8kNcaiKxGfyhZNHGctrAz&#10;ADntASjqCEVSjTcUXHAlI0ch6bi9N5UmJhNV/FkzwGJV+UjzHsV4xPzuQOR1iQscuaJrKA5F9T4o&#10;rveGujMU6oFwtBExPXo5NNpILMxnoX8wCRpNMDp7+Teiu1MXiI4RGer6glGu9kH3eBR6xkLZBBGY&#10;nUmnAcrA7GQKJoeUmBktoKbn4nBFRB0Rl1Sk9BQWuRhjo2lYma3E1HyehNjZ2Rw2SDWaxsYROH4M&#10;f+0e/LT78K+ZgEtGF/7ANhTnzxvjo0u2OGfuC0O7IJwzc8cKHf3eRDMuszjbk61Y53NM9RdLvx+n&#10;GVwncueHarE90iQVfIO362Ki+xjRPNnJn1sw31uL5QEWfpwNQHe+w+y+Nd6KDd6KATnHCzpsjXbg&#10;eGmIBmcc19f0uLnBIu+I/DlBl0uEE92PqcfiY8S7pFhxuurtf0ZmaZ0MDaS5pu5IKOt9UdZFdNb6&#10;oEWfhLKeQJR2BKK6O4w/hyBe5YmwYg+kV3lAUePFosih7o+DRk9nqI1CGRuhkkhWsqgtnUlc+AQi&#10;NJr6G4Yu6uEgETJGWm3m8zUPhqC8xY+6mAz9YDJ0fQp2WjsmxrPRxOftH8zEEPV3gK5XjP2dnSyk&#10;K61kTmXsIcq6iNwpvQKjczRdXcHU6FBGIqGRBRhmAZu0QdIlsasaxBeQ8rDBxV6YKqEBK2B27ULX&#10;9CRkg1cg19/A+foZmLbMw7JyDiZhRTj3oSHOGzrgnI0M71v64aKNL03MIIY7i6Th4HP9KhaznnlW&#10;TByqw+pYI2aYm5dp0tYYwaZ1pSxODeaZZTdHqefc9mbbMdVTjl2i89qKFiMdhbxPHf8mJr7XYrZf&#10;DAGnI2cTbPJ3B3TfYmje+ij9wngnjsX5Wav9NHMjEJ8J3xLf6CZSb+1O4GTjewPUpclEZ08CmtvF&#10;cdlIlLcHSlcibuaCNtGVdhG5rbowdA7HoJFaWdQSiMa+MNRoQtBKOq4n9ebXeUrmqUQdIF1urKVf&#10;zogRRs30R7UmHO18rKozCG1DclR0Ebk91NU2XzaNJ0pr/Bl9EtDQFYiGDuoyKb2Oz1FS54GGtmDo&#10;2BBNg6Go42Nyqz2pqcHo609EmyYAQ/p4lNZ7Mj5FUlNz0NuRwpiSh7lRImamAGtE6OyoEpd3arGw&#10;mEvKTSDFikOQ5Wic7kX81C04tm/AUb0F/85deJQOMoIEM2Ma4oKRI4zc4nDBMQx/aOVDemzBynQN&#10;jVgtlnTchupYvEqMa6nhI62Y1ZXx3wXYpsmaH6jAsIaRbLgSG9T0dUajlfEqbM00S2OiLs+1ScPp&#10;5nQ1LFo3ZvpUmO6tlKb4nVCDdydI6cNi+BsbZbgBq6RxMY9sRUwBpF7vTomI1YUb64N0sqO4S72W&#10;itmsiSW1xaKa+qcgjSrb/RBf5UVqTEYuabGsIwhV3SHIafZBZbcopi8qBc2qQzGyqUQVF7mU1Fqt&#10;DUMtqTObSM4larPqfFDE4pbQDKU0eCObKCxSByOvMRg13eFoGmLjaIMhPk9tZZO0dESjW5uM1lY5&#10;hqh5U2OZ0GkVzKDBqGuXoYKor1H7QkXKr1eLQTCB0s+9fdGMJ9RCXS72VmqxtVqN1d0GTM0q2QgZ&#10;6Cd6B5lHO8cj2CQy/i4F8yN16F0eQeT4bXj0ncCgbRMWqnG4k2rP24fjg/fP45yxHS44hEFeMgh3&#10;P1/o6OgHaAj7e5JRXhbMiFSGVRqzKer4II3bDos2SYaapckap0nbomYujJTiYKMDe3Tay2Pl2Jtv&#10;Zf6tx9p4DXZnW9gYpObhKiyO1GBxsJqFJypJy0vUZkG/iwP1LHQ5UVuBZaJ3c7wZ+/MdWOZ996bb&#10;SOFkBKJ9VltxVszYPFdkN/ogmV2fUOyKFFJpZL4LUir4b2pofq0vlERQMZEXl+dCdxuLAhY0qcId&#10;2c1+kCtdUESaq+wLRUmLP+qH46SiZ1V5o2k4EulsiMJuGTJprIpJ4bU9YWgdiUBlvww5an/kdfhL&#10;t6lFnsy7KTRdkajqCMDkXBZjhJjsmkMHm41eskdDcwT6R7IwTOPUO5aKgXFS8BDpvD+ZUSaT74fv&#10;q8GP++CFUjaSWhcLFV+vvIfmjXrcQmbo5GsPUNMahroQNX0fzsyabt1X4dC4hAvZnTDySpZGaHxk&#10;ZIv3rGR4zzYKzZpmrM+Q8laqcZWZ9faODtc3B3Btqxe7u+XoHYzGPPPzAs3VRJ+StKnC9nQjlikN&#10;G6uMQ5pcbMwUYo4NKqThMrV9bbIe+5t10qDzDTLIZD8fN6rCqr5e0tu5ARZ8Wo11FkwUcklfg5Xh&#10;egmpezSG831lGG3Pkwq5yr+fFbPQFfElnlDU+yEi3Q75Zb7IqaQRKvdHZIYDsorcJbosaPWBki6z&#10;pEmG0uYg7oACtaTHWnUkGtsT2PXhdMLe/HsQWsaYWwfD0LuYjOo+avIgkUXklmpkqBIFJU1X0B2X&#10;kwXqWehcNkFKNVmAcaaiNxi12hDklntA3RKBkaF0aVTvAGl0bDIf2mHq6GQuxhazMDUpPletJXVm&#10;oJPNVE9myOPzVlLfq/tCkM8GLCIzCO3vnKB2M1Y1sllKKoL4HjQIHLsH154D2HXsw6hxEReTGmFs&#10;HoxzHxnhwiULGh8PGDlEw9FfxkXPxPVVDbbFceOFNuxMt5DedDReChRSZtp74rDFTL4wSt2brZNO&#10;6loeYwFYhJM1DQ1SGeZJ/+vU1N35JupdlzTEtK09Akvcj03S8MFiGzc1dblJGmu8MlJFSqc+DzVg&#10;aUA8ZwX6O3IwImaWdlXj8nQPJjXFWBioOitmXWc0ciuCoWqMQpM6FlXULHVnBHUsFpXVMnZlGNqH&#10;SK/8fXq1F+kxBg10nGpNAjNiFgqIhjTSc11vBO8ncmo4lNS8fDWjRn84Uewj0W4Ds2sDH1vJ4uVT&#10;C6u58IV00QWqAJRRT6upvdU0YY29cRiYyoT4NGd2spQmKB/9E2noHIyDmm5UPRzFqET91cWhnU20&#10;frkcg2PiwEU0mvsikVQgruxMiiedK8kcueLMCUpBDZuqlOZM1R2M/uEUNls/widP4ao9hHn7Hiy0&#10;R/Bv3cZ5qyDJzV4UxTRl3rSNwL80dcT0YgHmBEKoi6O92ehuTkEVG79GFUyk09jp8knfpdieoyma&#10;oVNdpIudo5aSIk9Wuql1dLZsvLVJUuRsGw6XGGUm67C90EjDVCY55K050vFENY0e9Xi0BjO6Ekk3&#10;18eo+UNl1NVymioV5npUWOirxnBLIf9diwlN4VkxlQ1eSOACZJR6o603Ho3qGFTVMAJo0lFRE0TU&#10;EU3U09qeUGoUzQk1VFCwKHIpTUsatVBe4o4c6qxmIpbIpJtt9WfRIlDLAlbxcY38uWMsklRNQ0Sd&#10;q+6S8zYOM8yQzYJ2daFooPvs1qcRhSXMlbn8OQYL06XQcqEau0QWZjFIx+LC9kOMHOJz2JmJAgyM&#10;ZKBvIgFpZe6MWEHU2EgWVSYdmtRq01DbHEq3Tfrui4d+LhsNGjmbNJhNMYTwiUfMmndh13kF9qKg&#10;lRP4gbU3TMwsWVATvG9oweKG4SNrH9Q2hbFQbXSOXTha68IhHfHafDnZIh1zRNbVlTaM9hTgaLmN&#10;zrOdKCzHKgtzY0ODZ8djpOYeHG+248HBAB7v6/Fwb4hIb8f9y1o8OujD3mIDjulgH17RUxfbMDci&#10;BqsXYKK3kEjukC7dWqqIRHdTHgbUxdC1lyAzgWawowDzdMJSMVNL3aWLzza00c3SaWaXuqK2IxzV&#10;TcEM5zGYo9XvofB3D2QQNVEopGHJr/RHd38a/x2GNBqdCjrTuGw7VDRFoXs4gXqWhM4h5tfaAOlQ&#10;YftIAiraQ9A5GYtaIlgcnKhhlKnoCKGmkRZZSEWlOyrq/DDQm46eyUTU0Nl2qPPQNkBUaum2SWNa&#10;PmcLH1/XGA8d6bZTl84Gi4B2IokuOhCaqWjUDIRAQdrOp3a2daVibqVCOi94dChHumJzFx/fo0tG&#10;31wf/IjM2JkXcOncx0Vu5jWLuGTnDWMjotLAGh8a2eN98wB8aOVGZpFjbroa9/aolWsdOGIhtD3R&#10;6KGHaKR0aLsyWZAW7Cw04M5ON05ZlPt74qJPwzi9PMzc2IPb2714dMjfXxnEbT7HjdUO0m0nbu72&#10;kIq7cLCkYSE76XQbpePKe7OdKFIkQJFL156fjuzMJCTGk31i5ZCHie+z+qG7XUnGKD8rpoq6Uki6&#10;6OpKwqheTHBXopm5s14dTvRFoodhvkXDDNkQyeAvR8tACmMIQz1pr5RUllpDGlVRS8vCUFQahPr+&#10;MGmuR3UbF200FqVNNFDMejXacFJwBLUsgnQnQ+csUcvIUcFFqqQ5ae2IoCutQE9PhrToLR0JaO9O&#10;w+BcBorLg9GhScbEvAI9fZnQDuTyNhEzszQB44U0RZnMydEYns3CEI1T52AUZYBMUOKPmekcIjOJ&#10;ix6P2m456qj5WnHkiUbDtvcaIiaeIGjgBhw1RGbpNKzcfODo6MScaYsPDEUx/aVi1lRHY2Wi7Wz2&#10;tLaYBqcZh5tNmJxSYHudxoiLf7Klhr4nHYPdmdK445P1bukjuWuraob+fm463L3cz2LqiNZRnGxq&#10;cWO7j0juwL2Nbha8E1fXO3B9ZwCXRYzRt0ChiIKSxQwIdIeHpxWUeXHIVcQgOyscdTVpWGDUGaN5&#10;kopZXuWLspoQ5rcQlKjo3NQJks6JDlcxFmSxGNGk0ahsFwZw6iFzYZbKj0jyRlaFDwr5ODGeoak9&#10;FeWqIBRWBKBTn4qeGbrPjhjqXTpdZBQK6v1pfoLRTL1KKPJiAWmCOpg3qZvZDb4oqGR+bafmcsFL&#10;6mhYiOKqHmpoXwLaqOWTukJ09iswqkvFSFcJ2rqpnZVEywgpeYAuV5+IyZkydI9EMhZ50oH7obQ2&#10;BNcOuxlH8lBBDY8v9UJinjvqKCU9Q1WImH5Cqn0INxbVs+sKDHJ0iM9QwMvHDhcNnfCRgQ0+MvPB&#10;OWs3ZsxamhIV0dNGXSvDzGgu6tjUJVyfVkrFzlIzM2InQ303ru9puHXizhUtrpOWD9eoowt1eHio&#10;IzJ1uHW5E6N9Cmg6k0nbWhZRLx08UJdkkDrDiL4wJGXI4RvjhMBoT2RlxCI5JRQJ2TL0klKvEuGX&#10;V+h0qc/XyQI7C+qzYuZUeKGsKgRZuR5w9zdAbhWdZY0vgnMcEVnohoRyb6RxYbKr/VFYxdDfGgEV&#10;6bWc1KJQ0eFWBaJvMhmVarmkVRX1gehgVKhuC0F5axAaukLQQDqqIt1W00gV0IRU94agiJQqFqOR&#10;WqQdTCfNR2FgIRGFzYEY38mSTvesoSstoonJIZqyqwKgrSMyO0iv1OKu9hQMjiTSRbIB+LqN1MIu&#10;/m2BNr+fBe8jqjWNqejtzIVenw7dgHhcGjU3DM2NadJX6P9l+xV4DZwwax7DsWUdH6Z2wsLNBYkK&#10;GT4kKs8bWOG8mRfO27pjgZlwm8bkkMhZmarCqvgUhq51ciIbPfQaknlhPGmopqy00y3XhWJlthQD&#10;7RkQn/9urZN+idKTlR4apDbExLohOZtykBuNgrwYZKaFIzwpEBmKaOmy6TGJgXDxs4a9vxW85R7w&#10;DLFEXk0AGloj6X4rMdyrxOIkzdBoPtZmv3ez6Uo/tLelEj1xyMjzRVV1DHJocEqki8gHIKPcE/G5&#10;TghPdYRPggNCoi2lwSsZjBKZRFRWpQ+K6/yRxqIr24lyOllRyNaWGLS1JqOei5fFhhEHHhIK3KGo&#10;CUQ1nXIns1d5UzhKWdA0Zsyyei5ATwRNUjDqNLEsnj+CY6wQFe8AdXsmuzgTw3SSIyPU8J58zAxV&#10;M5wXUhZySGt5mNIVQ6NRYHysFH2DObT86SxuJoN8IRoaifCGWEzTTXbzMTN0lCMDjbBs3UDkyEM4&#10;qvdgWDeL8+lq2Hq74pKjH85dNMUFIyLT1BNGzr64ezSMF3f02GExjy9r6GrLGJuKuJA1dN0ZpOBK&#10;zI7loE+dQcRUY36qAjPDlURzG/ZnWzDRXYnBnirpGkY5ijhkZYcjMNIZoTE+iIinzivSpQv/+4c4&#10;wjvEDl4yByQlhSEzRQ6/IDc4+5ogN59Rri4KG5O11Owe7Ex1YW64HAsjRWfFLCpKQCtpp7ItFLIs&#10;L8jj3OncYqAo9kJrMwN5Sy63JKgbEtCpjkN9fRhaWmPRTxpMJnLDIh1Q3xKJ3t4UdJI2WuvjMEzd&#10;m6Z+TYyWop10WkZHm8bnU1YHoKpFDp02H8P9+WhmweNznKSxDwVlocgtDEZhfSji88XEHob8+lSs&#10;DFKjeoqgo/2eGCphrstjYbOksxhWR+oxrqnAZF8JbXsVRnrz8ObBGqYnq6CjdnVqM1Bbn8hFrsPQ&#10;cC4mZnOgn1BiiAUeGiyAX/cOrNrWYdWyBY/2bdgXjCE+LQ1Gxs7SdL9zRk74wJLN2VqO9v4I1DBW&#10;iU+U6gZi0DQWDWWlL1Q1UdIJcVc3m+lKNVyDcOh1CmbESjRWhSEs1B4pGfQGFQrUVBahoiyPGpgM&#10;ebQXvAMdESjzQFoqpSEzlrcRkMldpMmGrv62iEthtMtNRFFBHB8Xh9kJFSZ0jCds5JWxRoz3VGCb&#10;mXV9suasmM3laejqTEF2gR/6x4pRwDfX3JlBdCWgSpVGd5qHmpYEdLXlYXxQfJO6EtM95ZJuDXQo&#10;GOzj0KKToaOPO6iOp/nIQpUmGolEdDIRV8gCZjBn5pR406ikoJsFH+7NlR7XTwc4QIQOa5jdRvKg&#10;Z8wQCFuZqsbSVinRlMhOV2ByqBJDPSxmVxlmB8Xx0DI6OJX0+sMs9Hh/HnSdBRjk82oGRKMlQENX&#10;3aNXQtNUSGqmKRoOR4naF529dOU6bow77s16eGp28AdVs7BrXIZ7xQIyClW4aBdBvTSlm7XDJcsg&#10;rKz3oK0xEQ0sZn2/HMnctxzSv7IuAP192dIRqubaWKyQ/uYYiTrbo9DTlgu/UDM4y+yIKitpznV4&#10;uAzpaWQ+RTxC6EZ9WczsrGiUFKXz95GQJ3ggLs0HigJ6kwI69+Ys7JIJ9ul0r23ROO0wthDlV5bb&#10;MTeowuFqN2UkAwXFfmfF7GrOo+OUI6+eAZ6RI7csBMkl4uMwT1Q1JTNXxiIhzQ9ZeX7o1SqRnx+A&#10;ib5KbM/0MAeVYlynRB3jQblKRuMSwJ2NQnadlzQxR1y1uLGGsYImZpBhV6vNknZyqLME8wulGBlW&#10;8LmIUk02HVkxkafCymI9+omwxZkG6LqZswYKMc0CzvDfI3SOnUSFGMzd1ZyB4W4l5rV1mOktw5Ku&#10;gQgp5X54MyJ5Q6Wm/uS6o76SLp3vd3QoH5VkhYHhEowJ+purQHnvAlzr52FeOgWL2jmcz+lHQW0z&#10;vLLacd7EnW7WDqb2Iejn6zTXxGKZ2iSOfInPajvHotBEhz03WoW9mVbpjPqry73SpyPpiSGIoYkJ&#10;CnaEv7cjbL0s4czbyKgg6To+OdmxqK/Ow+pSO7ooEY2tbIY2Bcb4/kVDTk7mIbfWE0UNPhifEJ/V&#10;drOQo7jNgl5lAQ/pjq/SAa+MN0gH7A/mus6K2dqajqg8V+5YAgpro0mzLigui0JLTwoa1WnsuiK0&#10;VGdgqKOMhciGpkVJJJCqGObHhyrQUJeCorIITAw3EnU56GhKwgh1qbEqlW5SLr2hLMaf5GRHdLQw&#10;H2qzMdIhTiHJxchgMfQs2KA2DxMTJfxdNqYmCyUaHeBO6khXw0MFmFssRxsdcU0XDVVfJFTU3woN&#10;3TdzrH4oHdPD4qOpJiyxGcS5Q/00O+K5BzoLiWRhEoSeqTCiLaX178flpS7+mwyzugLD6kV4Na3i&#10;XIEO/5+CQURlKBHduoSPLHyol97w8A7EE4b6m1sDWJtuYpPVYYsZc2lOXISwkc9Vj5NtHRZHm1Gq&#10;TEBiXDiiEmVw93OGLMYDobHuiI0LgKa9CMtTpdTRPBxsN+GKyJgbOul0HHV9CmbFJywzLXxfpZhd&#10;LIZ2OBVN2kio6eS1ndlYn6/E3kqrdBL0NUaegyUidrEdNzZ7qZnf0+xAaw56NEo09qfRLQVCzSKp&#10;+7NQSo2sUyfSVBSguSEVQ73lXDTB1yxaUyJaSceapmyaj0IKewGps4jFTseQLg91bIqGhhg01MSg&#10;vjEOjZ1xjBGhqC2JxZAmD2N9BaSOdvR15EiPGxWnegi67S1kARTUxyLoO2lo+N5041loG46GqicY&#10;KmbROpqkak0Ai8sIVRtEFMrQ3Z1OhqjEfJ9KOvw1O6zC4gipWl+DNRZ5WleNPaJAfHXwzs4wtK25&#10;mBkrh25My6A9DdeaRaJSix9kD8AmqRB/6BADUwt/vG/kimA5Ud4oDqRX4ViclkLjs7dIZCx0Y7a/&#10;lsamAcV5SSgqzEZeQR7daDKdaRxiiU4xxr+9Jwm9bNJVOuEpMtnYQBGzbzX0ZJzjtT4cEGFbZJ3j&#10;zR4crHZhe0lNp9yM5el6eg7KyWAVTU4NRgdy0N6cgLWJJuzMtmKRvxOPOVoU0ed7ZEbFMivmc1EY&#10;BcKU7iitjEJJSThq6uOpa5lo7GEhu5QY7S5HY3UypqhX430VWB6sw7C2EN2N6ZhkMzy5NocpmpW2&#10;WuanBrq6xmxMUFt7m7LQpS6ULkbfxwINEpW9TUQ1tW60l1pJjZzSFkmvMcIdHR0qZAxowGhPKTUj&#10;BkWkTLnSWRr+WdkSCjWprag0EKmk0A4tIweRPUuXO6YrwTJpZ5GI21mopwFKw/godba/HGsjLbi2&#10;1ovjZS3Wh5v5mBwMzSYgV9uP/7NiHJaqRfxhchsM4lrgmKhirgzBOWNHmiAjmNjbQDdUilF9qfTR&#10;2e21fhzO96KxKA2JqbGIT4lAZmYq6ZMMVZCLvKIcKAtTGH2KGE0asUna3ZwV3wZQobc9mw2bj/3V&#10;VhxQh5dmG9BJXby5N8j7iM841Wz2UiyNN+LqGt/rZBO26YYHu5lrZ6sxN1aCPSLzhH9bFeckTTew&#10;2GU0Qa1nxSyuZJ5rCkUTu6+hJgXtHQUoqhKfkARRf2LgGWmPuEQ/GpQCaDvy0Nuaj762HJqPAmoZ&#10;dU9bIB0Y7mzJQl1lMgU5EwXKYDTUxiNP4YeF4Xra9mZ0NeVKj53sK0d/Uw7WRtl5fUJzy9kohaSY&#10;Jj5nPuZ0tZjVi5OtKzBN9KipkWLgaOdQBhTlvtB0Z2BisET6QHeG9xsgbc+Tglq1iaT6cgx05WCV&#10;xZyhlq1ON2NxvB5rXJSXV8ewPlWDjc066AbjyRYByNIO4V9kqvGBsg+XyibwQYEemfV9CA5LhaWt&#10;C95//yO4ebghKTwIyQlyJCbEIC4pDqnZ2YhJSUdiciIUYrRWdiLS0iORqozB8qIWD47G8fbGGp5c&#10;mcRVImemr4z6ViOxw8Fqp4SkR9empO2h+A7KwTgz6AgdehWmp0vQN55KA5eMLjakOL+pg75FnFB+&#10;vE3NZFMermupm9zmuvl3ego6dKmYCRXeiKz0QmqOPxc5G2pVJJKT/FFcLEd1WSRa2wvQR+T1tjJu&#10;MFJo2hPRVi+uSUOnWE8nTPSqWcgBLR1qfRZGO7hYjBHjI8yGRHVnswK1hdGkjCbprPTuxiz0N+dK&#10;lChQPtmvwny3CqNtJXSrlRKNTIxWoENNp6stQYM6Eh3MjH3DhShuCEcviyk+hV9eqkXPSDYamSEn&#10;2PV9fK1aOsohNsYAm22Fgb6rKxKz49UM7Q24stKCA9LkOrtazffkam2DaO0+rLqOcKlpC+frluES&#10;GYsRTQwGSdVu7u44/945vG9lCTN3P/gHhjCGRSEwQo7Y2ChkJEchS5EoDZcbmWrHiThHZ28cp0d6&#10;PL06iddHM3hyOImH4lvfxxNYJTVuz7ThyoI4SjSAI7rUk+Uu3N7QUge7qMk92JqniZtVoGcslnIS&#10;RXmJgXY0EvktPow3dqwB/cFABY6XNIyL2ZLO6vrT0dEdfVZMucIV8hw32HiZwc7JHt7uzijKkqOm&#10;OAbqumQMUjPV9Qr0thRgQM1ishgie86Jb35RmPva83gfoq4lQ9K50W7qXyMDfkcuurWZKGsOQBkN&#10;UE6pF4ueiroabrUp6CWC1ifUmGQ+nOk/21bHm5kdW6QTo6YGa6h73Lle2v0BZsieYhoPNZFWx9Dc&#10;QlqtwMR4KYb7MhngxfdeqtA3lCXFlO3VBmjpkAd1hbhMTdpfVuParhY//PQLtLS0o2JoDuWdiyjq&#10;mkHq4B4ca5fhK6+FsXsoTB0uSHM8Pf184eDgBnNzK9g7OtPQ0Az5eCM41hvJ8TKMjHewKMN4SESd&#10;Ho7h0f4YHu+OS9+xfH1rCc9YzNvbQ3S6nSyu+Mb3rHQS9f29YRzMt+GEBV2fp4FicdcnG0m9bWSw&#10;JkxNF6O6K4zvzx9VahnaehjlyERjvYyF/ZXYnddQLxugp9doElLYLsfMUPFZMYPDzRnWfREV6UnR&#10;dqYLjYSmNhsDrQXoZhFFJ1TkxaK3mfrWXcrFLSfNKrFApI1rK6iPaRjuIt1q+CYKY6iFJRT0Jgy2&#10;04kO5qN5IBI5Fb7SwLVcRRDaq1MxqM6jwIupCBVooxueH2rA7EA9C9mKrbFWrOnrMSuu3cdQPNtf&#10;L534dHmuUzo/Zr6vFjuiCVjMddJoj0aBau5UlSoevZp0jOhJ+zsqDOsKsLeswcwIG2E8F9ohanZ/&#10;E06OTvDy5deo0y6iTLOCjoF5DI7qkKHTw9DCSfpepomVOWnWGg5OTrB3soa7ly2UiljouJ/D/aWk&#10;/2ocr/bg6m4fNtfasLPSzozZgAUariO6y63FDuljq1NBo0SlKOw90ukd/nxrT8+IMUCUqqXPLo9p&#10;yi7Pq1nIGiyN1mJJNCXRpmrzh0LFeNjqh8ZaGQ4W2egTLfQAVczmhdByDfVs8A5NAqrqI86KWaMK&#10;ZyCOR0tNPLoaMtHdkI+eRupiSz7pSpyspJZC+miPEoO0/ZqmTFRQGxpKk1nsbIyzwKI4o5pyxpcS&#10;IpT0S2T2tWWhl3Q30l+ALeHM+qhzA2WoYuzp681BPfNndXk0BrvyMdVTzSIxXzYXcytig+TTgVZi&#10;ks0y01uNK7M6HC8OYo1OerG/gbdt6OsWJ1ZXkhmIwE4lpvpFcenySNEjfNy8aAg6xrWxWqJDzdhT&#10;xDxbxajShtEJHZJyclGubkabvh+pJaVISE2Ck5MzLIxNYUZkuvkz0BdEYm3h7HSNNS787EwNrorF&#10;F/quz8USbxeYgZd0dZK7PZzvwiopepK5dm+lDfNz4tMUDXZoePbn2iWW2GHgv31lEM9PZvGYNHw4&#10;14Zn1xbYAF3YY1Hnh6pongql7/KIAzQjROME2WtxkPJDYA0RLENDdOKjWehsI7B6E5FV7n5WzOqS&#10;BGib86BtVBKNJehk5hlUl2Cqr5q0KtBYgeHOCvQ3cjHU7PjWKuha+WJtpehrKMC4hovO++g7S7h4&#10;NRhs5Zugi9WxwDPc0V7e9rJA04ImemqokzV8Qyx8ZzkmtCqMd/EN8nUnu6ihLNwYXWNZIbVuoEGa&#10;iLfG7DU/rcL2YhsfW47ZviouZhfptgrzE5XQMpZM6YvZscXSob8RsoG6mxJB01BbG0lTRVpn5/aP&#10;00QxnM8wtixM1xKxjDI0D+2tibT95agrj0Vubji6adAW6TKFfq2MlGFRLy69WiV9+WiajTLHwm4x&#10;X46M5vO5mDGXBumQm7A3zWJNsfHZ3DtTrRjRsdjTbMbRIho2cX5tLa6SKU7FN8PF0Ju9CdwXF8Ga&#10;VUvrJprk/tEkxJeQxTWKpljIKxsarn8J5aiJQKiksaMf6VNigs5drY5ng+ajg76lvv77S8eIKyU2&#10;VCrRVl3IB7Hjme2665XoZ8H6WvOINuai3gZ0M5t11tPSd4oTicrQUZ6FnpoiFrOaReIidpXx/oR/&#10;TQHaKzJZICVOr+tQWB6G9loaGD7XGEP7ZD+Njr6ENEyT1FGOmU4uVl8dzZVohBKGciJKX4vdqV7G&#10;ixLoWajiulBUVsTyPabgZLNP0hv9gAIj03k0AYUoLaO29CZjcqiFslDHXBeHpoZItDEitVOjRRxa&#10;ps6+uL1B41ZKwxBPd1knncI40KGkK1exSBo6z25sM35cnqZL1BdRUmqwOqbGdE8uaV98v4Xvd6gG&#10;k6PFaFOnYGVZMEMOsx4fx7U7WemTaHOJTThPs7dNVpsfque+ZmFygKzDxl4bb8IW38s6/7aqb8Xu&#10;Qg9ZRYWrK1pMaWjk6FEmdSo61h7cEF+Ppw4fr/TyPmfAGBMMNFyHvi4FGusi0VKXAE1bxlkxG6mL&#10;jVWZRGcBuppZLNLlmKYMmmpSF5GgbRa0W4ge0q6+q5DI5JPW52OwuUxClEDoON/EOClssKVEOnt7&#10;SNAlqXK0o4JvoorFL+eCVKNTlY3pbsYJRhx1dyI7igJewx3Ut2C4vQj9wmT1KNDekM7HlkOvqUBD&#10;axzqW6P5PGXS1wDmR2pQXikO7LMr6b53qU+6HmZTGrJ5sbEYg10F2BSUS3SLhpllo4x0lUuLOMVm&#10;WmFIn6LmbtFdDrDJFsbF2XHljFGNdIw50oH9ef59hxS4RRcqjsxschNfM7y+OkCEtfO+RSxkLp10&#10;BSNEBjZXOrHLXLk7xjikrSP91uHK3AC1VSsdFKgqkUtruDwiTF4T6Z8N3EMXLy7M3FVMtunk+6NR&#10;o9te4t/FQY21uUbGkSEcXx7CFemLxH3YHqNu0ktMLNAAtSWjnymgi5ImFXNqpBzNdZlQFSehtSqF&#10;3Z9BzcpDVX46FzqbhajAGDWgV51LtNLodJRCU6fAGGlRFHOsU5wpRorsroFezXBLKp1mYee0taTj&#10;YuptJfQtxdCxIfQs8nRPHU1QFnWhGD10vO00W2M9VUiK8sbKaCtzZwkamVfrylKI5BrGklRqejrd&#10;LhuDwj9Kh9rPnZkmDS1Pik/9K3Bjjc5wtAFL+kYivApLA4wug0S4jlTcT3rk829OULumNZgmCmaH&#10;q/hzK2mUGtwnzkAntQ6puJjV2F9oJyorcJ32/wp1TJxtLs5VFd/o3mIxRZEvz7VgmflVHCqcHeJj&#10;VuoxOUmtb82EntIyNkXp0NJVMweK0ybF2Xwbk9Td0WbsL3ayYbLp0ClP3I8+JgPh1Mf6KqjNbbyP&#10;OM2ykR6Fa0gTKC6XOskaDVE+hvsKpbMd9PQmUxMqNDEmTjLrt1WmnxUzI1kGdWUW2ssyUJ2bgqZS&#10;kR1z0FqZCFVuCIb4YoPNDPaaUm7UzI4a6FiUYSJS11pGSha5rgy6hmKMNJWipyKdBqUe17gYC6Sy&#10;EWptj4p62lOPvia6Yz6PtrGAHcUd6CFN0TWPdqjQW5uPoaYiXF2nA10pRX1dGhenEMvzVcjK9IZG&#10;nYPRISV3Mp9IrJG+Rj9L3eyhhrSrs6RFEBdrGO4uwgK7f7xXRSplcUnVs2SFNeraFLVdKuBgLY6W&#10;e7jQjZgfqGY0aKamVxBNpFXa/mXx5WA+/y6173hBgwfr4jzZHixTHrbnmrC9RJqkuzyYa8UCG2GB&#10;z7HJ5xCHDpd1jXwPbPpZOl99uXTZ8xldGRb6SjHTVcImpMzQDQ/TawzSIM7SP0xqSrhf9A2MYRt0&#10;rGIYzYS2Gs1VGdBplZLsbDHLLnM9h4dpTvty2azNGKZR6iTIutTZZ8WsyI1GEzWutiiZNFqGuopE&#10;tJK+NC15qC9NgYZZcqCVKCRlLuoZBeh0J7trScN0uyxmXzOptp3o7KjCVBtRWFtMJJaiuyoNCZFO&#10;mKR56iaV9tbnYaA5l+G9B9raPOhaimiSiiUHPKkhDfK5JljUyb4GqdA6UtigOEbcFoqSfLpedqA4&#10;NUXTU0ATVM8dYzTigk+xwwfZ2Qt0rycbDOPLWqLxrCgzjFFTXFjhgk9W+3HAwqzw99O9zKX6BjrQ&#10;HumrBgvDtdQ80ilzrvg21xIpUJi30eEKtDQkkQ1yGT1qiNhK+op6Unsbc6G4Tn0lDtd66FQ7cJW3&#10;q8yLEzRYG4uMGtyEGx2nixef2ozQnev4unPiuyjieylTzZifqUS/NhdTQ2UsomhAFntA+AomBFL9&#10;ICVBRzkZ434sMr7tsGFE881PqtBJKRlg/FK1BkOW/v2YYun//////n/iv3/xyZ/8B7Tf/xXUD/4E&#10;HQ//FB33fo6G48cIzpcjIMYGDgFmiMz1gCzZGl7hxvAINYOjvxkMrC7iorkhTB1c4egTBL9oBYKz&#10;WxFUOork3kWkNDbAMyUHg4cvoZqdhHdKPOKr8+CZFgrvxFB4RsvhHhoO29AQJDdpUbt4io7LL9Cw&#10;fhfy8h7E5hchItMD8fnukCeYw09ujqhET0QkuCBZ4Y5UZSASc3wRleqKmBQnBIdbwNPbFE6upjAy&#10;+QiGxudhYmYAM3tTGNoZws7TDpYuFrhkbQAjC0MYm5kgMCQckQkp8AmVIyQuFuGJSYjme1aWNMDZ&#10;ww9VdU1IyUyGLCoA5o6XpNM5HL3NYWLK5zf6CEbGRrC0sYeDszvcAkJg7e0HSz9fGHi4wjk8BF6h&#10;MYhKzuVzFkKeUgpV5zIGlq+jtGcKquENlA9sIqN+EsH1U8jsWkVwZh0MLV1x7vx7fG4DXDA4j3MX&#10;z+H8pfO4xJ8vmBrCysEGrj4euGRqgI+MzsNY1MD8IowtLkj3v3iR+2diDCtbG3x4/hw+unAeP/jw&#10;A5jaGnG/z8PG1hyOTk44d86A9zWCwSUTmJiYw9jYHJf4s6GhMS4a8rUvXZSe54LBJZiZW3A9zWHn&#10;KCYfW8PKxhbmVjZwFFfLDpTho4uX8MHFC3x+M1ziYw35OFNzM+k9iMdfuHSOr8f7fPAhbFiPNDEv&#10;O8sVvhGWcPI3ga2nEetjish4GVx8TKEojOC6y6WZ2rF5nqjoSEb3RBlUXSnIb5CjvC0YNV3hSC/w&#10;QGi8LSKSHBGtcIV/nA1SiwKRXhqEmGwP5DfJkKHyRWKRJ3Ib/JGm8kJmlQyuclP4xlsiOssDjh4W&#10;MLG5BFt3C3gE28M50AK+0Y7wibCHr9wG/pFWcA82RHCcLcKTXNiHNryvIWzdjOHkZYa0vFAEyt3h&#10;6GbOdbkES+LCw53rY8f9cjCBf6AjAuQucAuxZ93MkaoIgHeENdzDbRCWEQCfOEsEJzvwdc3g6m3L&#10;er93Bswvfve3GLj3K/Q/+B26H/wWnQ9+je5Hv4RPXj68ot0RlO6KsCwXhKdYwzPMGtZuVvAOC4WD&#10;fyBM3Fxh5OgFM98EGAQoYR5bh/jmdRQMHqJ2cgxWoXYISgmFLDWJwHVESKIrZPF+SC8sgqptFs28&#10;39DyDfROH0O/dhe1A/2QJ6ahonEUk8u3UU3f5eZtAqdAO75xO9j7WMPU2QC2PtwJPyM4eV9EXJob&#10;UnI9kZrvjUSFPTIL3SFjgXxCLaWh9bZupjAhGA3Y1OcN2LB27giRx0MelYSV3btIyC5CZEYm/CPC&#10;IYsMh7O3BxffHw5+VihmcvKPJhBkpnD0M4a9lyn335iNzec0JRhMzPDeexfgHxAFa3t/OLmEob56&#10;EOPDl3F8/WO8/fFfYf/6K4zPH+LK6U/QM3uErVvvkFreBQX33yZWgYsBYTCRhcBIngB5QRNJxAMf&#10;ffghgXmJ4L8obRIoBei4GRoZwMLSDEamRgTBRZwnCTn72MNL5gJ7NxsYmpvwbyYSsM4RLOd5+xEB&#10;ampDYFpegK+/JwKDgmBt44SY2CS4u3tJwBQX7hRANTE1w7lLFyRw/uCD93Gez2FqaQFbV3GdDlv4&#10;hkTDwtEbIdFpyCgqhb2HDwxMrODhLYOdg6dEBB9y++DcR9J7uEhgfsD9+cEPfoAfvP+HMCCZ2Dla&#10;4KOPPuJ+GXAzhLW1DVxc3JCQ6Yf2vkTWPR6JmUGoaY1HY3cSWrQpqOuMR406FnVdscgu8UBJfSDK&#10;GgKRU+FNMLpJX2jIqfZCeLo9ZEl8n6xbFMEame2C4CR7JBb6IIJkEJ3ljqhMF/jGWUBGQncJtIS1&#10;swlsWFMbZ2PphEhrd2PYEbC2HqYIjLZHRqE/PEPM+TdjBIQ7wSvQCXYkeRcfWzh5WMGSALxg/D7J&#10;/hzs7E24P0ZcLwv2rhVkYc58nDlcQ23gHmmHsHRPxGV5EaxW8A8hQNmnNu4GcPGyhLuHA97/gz84&#10;A+ZPf/93WH3yG6w9+x0Wn/wacwTlDLfJW9+gf2MX8qwQvhlPuHl5wtaLDBnBRcuuQEBEGvzCUpCU&#10;04BC9QJUM/dRPn4H2a2rULZtomvxBPHFxQikOibmpyEgNhR+4WEoVDUTSCpkFTWhZ2QTGt0Kmrum&#10;yX41MPfwggGBE59TjvDUHLj6+yOzKB/2To4wsTCFC0Fz0coK6cVVsHK0h6W9DZXAEo6ezohJikFg&#10;VAxiM2IRluiB4EgP6bOOtKwcNqQ4dG4LrwBx6Qsd1m+9hVdENPrGdSiqrIa7bxgyS6vQMjSHkNgs&#10;tHTqERgRARd/DxbAGDaObHYLFi2QSh+VDm95KoJCEwhMK1wytkRLxyBKWnvhFBSJlesvsH3/M0wf&#10;PMDanbc4ePEdjt/8AvNHT3H46he49dXvsHvnMxw9/RUZOhr2Li4sojOMbdgg7k50H24ElzFsndgg&#10;9uZcd6qbwft8nfMw5Xu4yMY2MrsEZzd7OLnbwdrRln87cwBmVhYEkSUVzpoAJnmYmROkxrCw4a3Z&#10;edg7W8LByR7BwSTL4CgyvAtBZQ07WzeYcD9MjU3g6uwMd4LE4OJFNpkdDEloFwjUS/ybjbsHYrNz&#10;ERCVgNjkbBgYGxP8l6jMF/EH771PRfDF+XOGMLO2wg8ufsDHGcHwogk+/OADvP++uJov94OK7u7u&#10;SSK4QFWxQ1FtLWJSU1FeW4O4TF8oK8RVoRLR0hOP9oFk1LTHQKkKgqolBvlVcjR1ZxCQochXBfCx&#10;QUhWulJ9HVHVGo74bGeEJdggJN6aPWCHtHw/qHuyERbpDJncGUlZwYglWDMI4mRuGVXeKGqRS6/r&#10;7GNBUqYrcKbjMrtI0rdDTEYQidkRNr5G8Iy0hTuFKTDKSlLSkEgZidAWDl5GcPQ1pVA4w8aF//Y0&#10;hy/v5+BrQHLxgV+ILYwdzsE/ga+ZK4e9Nx2nryUCIt3o3j7g89rAzvcS3HxFHS/g/Y/+jzNg/ubP&#10;/wNuvvolbr3+Fbdf4t6nfyr9+/jJT3D16W+w9+hb6GaWML22h4MrB5idGMX28jRm9BqGow7oGAyT&#10;46mgZEEvHxcypwusg0MQnpUAv1hfyJOCER4Xwh2g9FOqgxOikd/YhoH1QwxfuY+5k0c4+fgr9C/P&#10;wzcpEvaePgiLT0NJTRuZsZwEEMrms2SjWsLenY3lYUtFC6IlSISdK1XUxRWXCJCQiGQoqivgGCIj&#10;gZBJy4q5EDL4xzrC0v0izKm0zmx67/BwdM2vIK22CgYu9ghNSkdj/wiyK8sQn6VAdlEtqluH0Te9&#10;SaLwRkF5AwtlA2s7RypwCqx9Q+Eki0N6TgmsbR1hZe9GpU0m8aQgLrcY5V0DCFdWILdtGOWdU0ip&#10;VGP22mvMX3+D5Tuf4ODdn+LeV3+Go8/+BM3T6whOS6MK+cHV1wFewQ60dlZcAyu4eHJfXU24Ua3d&#10;zQhCM9i7Ulk8nSALl8HUyhzvXfhAUiihSsJCSraRm7m5DYyMzAhOYyqgMUFrCEtbFt/LivvyES6a&#10;fEAragQbD1q54AjEpBcjIaOEiuHB+5vDgoA2MaaC2DlAHhMH36AQXLxkTFueyv2MQ7N2CJlK3t/B&#10;QXpdoY5CWY2p1Fa0ypZOBDEb1MyWwD33IT58/0NcOE/V53aO9zXle3IkAIpUGSioS4dKrUBztxLZ&#10;xVHIr4yGdqSAypmH9v5iaPRZqO+IJyhlKKgKQ1l9BHJUHlBWeSE5z5mqLdwSrWpxKDr6cqAoCkZa&#10;jh9yioORkCfjLck60Q8FpVGMZo6QZzohvcIT2Xx8RIYj/GPsqJ72cI+2gleUBeKUvnAJtoKPzA4W&#10;1h/Rjor4wPfrZgnPAEfY+5rBjmC0dSGgXKh2bhfhLrOGs589naQ7La8zI58pbL0vMWI5I788GHF5&#10;bghIsUFomgucZSbwoD32CKdCyvmckRbsUWu4BlrRiRjDyOrcGTD/1V/9Jzz5+Nd48PqPcO/FT3D6&#10;9pfc+PPbb3Hw6BSLB0NIyveHWqvCQE+DNGK4pjgbFXmpqM7PQH1hKmqzk1CXlYjKrFjkZ0QiSh6A&#10;kMAAeLiJyT0+8HD1QaC/N3zIqF5+gfAOCiRQ7XHBwwYeYd5QNVciJCoKm4d3EZMZjaDoMLJYGtwD&#10;/Zg9nODkGQA7Jxda0Y/YdIYwp0KcIxOHRychJSuX+eY8ilUl8EaFHzcAAP/0SURBVA70QlxSFKJi&#10;ZPAlg7k4UykcuLi0J14yPpeLB+2HD7KKs2BiawhP2vEOzQxq2tQEXSQboxQzOzfRObaCtqEhmLk5&#10;wi4gCMERUcxWzFRO3rRuwQiMy4KDmzdzl+mZPXZ0YwHtaV08cJ42U0Y77haehJjSekSX1cEtMRut&#10;U9uoHlzA6NpNPP7hv8L64XOU1KpRW1+H2KREBEUGk3WdyNr2fI8ucPW0J+hNCChjuPs4wcGFoLKm&#10;rTU9T0Cy2c9zDS6YERC0s8KycjMwYpYmWCytHKhIhgSnCVWdlt/FAf4yZ2TnRPLvtFq2dB9uziQ5&#10;OzoO5nIPT1haO8LWxoE2zJo29iJf1x523MfAqDR4BERSfS3g5OPHWBEMY2bNSyaWEikIuyyyrCAH&#10;YZsvmlyAGR2GFYFpTYUW78mKa/c+1fIi37czGzo7Ox6xMeyRWC/GElN4yJ2QURCL2nZa1c5IdA5S&#10;MbVCNTPQNZTN38ehvjMORTUEm1C8Yjf2iQPyKhiLCnwQmUbHlOZF5fVAYpYn4xD3N9wcoanOyCoN&#10;JMmHo7IpDKnFnkgp90RahRfSS7yoro4UDS86FQPWzAk+cnN4h5ogmDbYW2YJN8YnazcLWHuYw5NA&#10;Ckywl46xyIQqx7rCzc+WLuIi1dkNoVREAVB/Wt/AODvex5kZ2R3h8S5IyPUn8K1JJjESlpTVcpIG&#10;XR3zcVSGM4KYX91DLGHlwdp4Gp8B80//9d/i0cd/zO1XuP/6p3j49kc4efgCUzsrGN7RI6YkkL7Y&#10;AbGZ9ojnk0SFu6I6Nw3dqkJUKhJQlBaLsox4VOckQpUdi6IUOYoSfVAQSRYLc0NGuBvyUvzhF8Bg&#10;TdZ38XIkMENQWqdFClVRUVLF3JOIg+OvsHFwC009Y2TASkSk5XGHqqEo06B/ZhMpecUwdbDFeVNm&#10;TEcXGF1i0zo4okTdwHzoi3Da7dBQD6SnJ6CvbwRlVQ3o1Y+gubkb5UWVaK2pxcSgFuXl+bQXvvAN&#10;FdeMmkRaYSXK1S1IystGSXUrmgZmoWzugWZiHrHpOSiuaYexrR0M2JiBIXHIL+lAZUsfwehAdbCE&#10;oYUV5AlZVG97GEkHEazh6OFMEnAmuRTQ9mcjOCYWhfWdKG+fwNHLn+LgzR9h+f5bdE6vkARmEF1a&#10;iIj0ZAI0GoGhvrhkRetoyJzJHGtibsDM9x7cSVC2trb44P0PaBfPSbcffcic9tE5GIhL4UoDHgyp&#10;bKYwYG67QNCIq5AbGIuDOBfhSNdhaWVM4FnAz88PhrSZl6ioFnYuSEwrgoW9PYwtqMx0CZdo/e0Z&#10;XQwJztzSJpjYeROEl6iAzvAIDCdIrWAmcum5i/jgg3O0p8awtLSVZvmY0FLb0YYbMW9dpAW/aHAB&#10;aYpiWDnxsb4uqGlQoqwiGfHp3qhsTEBGfgCqmmNQVhchfb22tCEIRXVBqGqL5tpHobQ+BoU1ocyW&#10;0cggmBKV7sgt8WPf+KCiJRRK5szYAlf+my4qL5h21h9hzI7yNDqcNAIk1RZx+a7IqvKDL5UpmHY3&#10;ssgVaVW+CEm1533tEZ7oiqgk8SU71jjWFiGJjgSKFWw9TWk9zeHgZ4HyplQSQSTkyW4IireHp9yY&#10;9tQK4SSIxEJ3vpY90su8mVvtEJXlhGiFM/yizWFD5bR0M6IA2VHh/amOdghNdoGdvyEcAk3hJrOC&#10;azBV2IeO0t8SfpEOZ8D87Z/9La4//SmuP/sJTp58iaNHr9HN7BWS5o7obIblbL7xdD4p2SYs0QqJ&#10;Cd7YWZrE15+8wbsXD3Hn+CpuHR1ic3UJVaoKlJWVQl3ThHxlEe2ekswThosW1rjkYM38aEZwWbLw&#10;zEK2LvT7JTDziMXS4ZdYu/UV9l/9Drc+/TP0zR6jvG0S7cNbUNZ0oU6/h9CcUkTmpMPE1YpMEwXv&#10;SHfaAmsWgO8r1gOpqRFobSpDd0ctZicHsbu5jMskl+mpfjTVF6KrIR/VhUmQBbgiJMgHoVRtP+9A&#10;RFF1kzNyEZeei9oOPTpmd9G5uE3Lk473aAGTFHnMuWXMFUkkjDpMrpM8eodgzv2xtDNlw9myoEGQ&#10;RcQgOimFdpN5xSMEeycf49bzH2Hn6DEm5g4wunCEK1xf3dI+2vUzqGjtgI2PJ7yig+ET7IfQ+Fhk&#10;lhRCFh9Cu+0IC66RsKGXhD2lI7hENTImkAyY6Yx4a2RoJP188byBdJGbDz8ywIcXTekeuMbmFtKB&#10;FQFMc0taUnsLibSc3bh2zPlBUUkwdglG7eAOFm59h6GFOzB3cmUjujKHy2h5fWBuwwzv5ERL6kJg&#10;khAJ+JDoRDZPIJy8mEFNLzG2+DCDGjPbmiJA5oOElAhYUJGNLM/D2OqSdEqcI4HuL49AQmYK85cN&#10;8kpjGUOCUFGXhsLKWFrQcGQWBKNeTQfWFoOqlmgUVodQIWNR2SynaiaiR3yTqS1NAm9KnitJlGqk&#10;ICk30rayL9NLqJJJdvAKtUQ0AS9LtId/HONNmgOiFC6spQMCE60Rk+uCSAImLt8dAVQ9lxAjhNNe&#10;hlHdEjK9paOu/hF28AxjdPG+gIgs/jvWhv3vjMQCD2SWesEv3IjvwRk+ESbIoiWOynJASDIjEYlA&#10;HGTyirJESrEPI5sNYvjaQXzdkGRbBMRZIizZCa4yQ/auGTdLeMfYIojP7xJsAZcAG1i5keDcDM6A&#10;+fM/+dfYe/wFtu69w/LRc2zf+iG2736Bhv4+NHZWMktE0SbI+WYJgPQMqKpa8eL0FT599RSvH9/E&#10;s7ubuHO0hK62CjTUFKJAmYaa0nwUlRfDOTgAmZVVSMotQKAskhkvmJYxGaaWdrAyY2ayCYVu8x00&#10;W08wd+cbzD79FdZe/wJzj7/FApVl9e3PoL/2AHmNKtgRTLZUXZ9o+vh4OWr6u+AQYEc2o9+n3YhO&#10;iUR4Pi2njzlsnU3QWJ6Lhb4OtFHZawrTUZEZhfayZCp8CJLDnJASYg9FfACKc1OQRRA2NnUhp7AJ&#10;sVnVZMBmpOXXU52d0Tu+hq2H75gbYlCnHUOlVg9HNucFExOqiCGSsyqgatVjcPUIbcPzGFq+htic&#10;cqzeeMkY8BT79z/Dzp2P0Tm6htbhJYwtbaKxVYOGBjWylPkoqClHZlUVUipqkFPfCk9ZEFxoMe0c&#10;mWEc7WmhLXDBkADkJoApQGnKtTPh6xsw34n38OFFqp+pDSwdPeEWEMHHWMLcgjaelt+NYIuKkcPV&#10;2xMfXLqEyJR0NkoWLrp5oWP9Ghae/QJlXROw95fBxssXH9h7Y+b4Uwyv7EMWE0bSsGG2N6I9NUdq&#10;UTLicsIRneHP5/FASBxtZUE4ErKDGD8cEJnqxnqw6eR2MLGn7Tbn42wd8Acf/QCmdua0ho5IzJUz&#10;VyZKR2CVZTGoaclgTMqCsiKIjiUGTZoUuqkw6cJSAqCFjckk6Sza0AhkVIQSXK5IJkgU4su8VSHS&#10;l3o7dKmIzXCCVxhtZpIznINo1QNpPyPMEZxMhaKwCIBGZrnS+bGPCRAv/s1Tbkrb6UDr6ix9U04e&#10;S5BxS831Yf50pSLawCfGAsGpdoinKsconaGo9kd+cyhC+XzhVO+sehnKmmPhzNfLKY9mbzojjO9B&#10;fPs8hGQhp52OyyWgqZQ55bHwibRBVI4b5OL9Mtf6Mm/aeJrQoVgSnJa0zR+eAfOT736MuJIyJJVW&#10;oEKjY/NsoHvqCobX1inNGVSkGChKG6gSY6juGYayoB6vnzzBszsHONlbwt7qBC6vT6K6PA/RcgIv&#10;wA+ZKXHMMxlw9veFMdlWHGq3IUPn14+hpHsVZe2T+MjQCoYfmiCxehQZ/RvI611B7/VP0bV1ijT+&#10;XXP5FaqnryK0pAklI/uIVvUhm+Dxig2FlbsXWsbWkJyfA0NrsrJ7FO68+1d877NUIT/Y02b60U7+&#10;6It3ePviEU5vX8P9Gwe4skng9LSisaoCimwFdKNzaOgcp33Iwtb1z7F+4y1mSE4je7cxtX8XruGJ&#10;WCNhRZRWMfT7o6ShG0Ob96gaMpwzNicoTBAam4Pe6SvIbdAhtbwddb3zcAyOp7o2YfHGJ1i8/gZb&#10;p19h98mPcfj2Nzh89lMc3vshbj35BhNLO4jPU9KG5SGU4AkMDyCp0E1YX4Ch+QcwszHBBaNLMDQz&#10;Yt40Y6Y1kg60iDxnZCaOupoSkPzZgmC1tqRC2cDUylb6vYmZ+AzyPNw9CJ7MVNpW2k5a4EuWNrhk&#10;64T08hqop7cwsHkfxlT40oYuOPsFw87PAdk1EZAluzL72SBRQSLLDWUD2yKRljA+z4E9YYvoLEcS&#10;rjui0lzhQiD4UylC2MhhtHKBsVQDWkFXXztcMjaAgfj2+flL+INz77EfqPqOl6hwTugcUKK9Lx/d&#10;+iL0jeWhsV2BsloqpkqGOjXjUXMqLW0RGz8DhXWxyKuWIa3Ij6RAO8r8VtMWz6wpjsiG8jEB0rU1&#10;glP5HtKdEJ/lwXwZAjltbQTVzDvCDIl53vCQ2VIhXZFfHcrncIIszhEx6S6MNiZIzvYkwRNY3Fc3&#10;mQFcQg35XPYITrFFYJI1Mqt9EVvmiYgcVwTQFqfniS9Ey1BTm4nC4gQERbowZ5oglsocq/CAR7j4&#10;OMSaeZPuM8sP0Vy/iBwnyf56hptR7Ky4nm5wo4WOzxYHSGltaW8lYD58/hQKNmp8YT6SyssRX6ZC&#10;SGYOdyKXbyoUQcly2IfJ4BUvg2OYD5JSM/HZ81N8fPcK3tzaxZVlMYF4GhNDbSjKTUZ1QRZUylTp&#10;6/mmzDSW9g5kbmu4RqQghSCLZW5MLq5GRF4+PjQwoS3KxuqLX2H87bdIbh9AlroSlkEsdrgHbMMc&#10;YB3BYBzhAJ8oslqK+CzUCu7+DmgcX6XSFMKe9sjGyRsnj97i4NlnUOt1KK3MRp0qFw/un+DWjROc&#10;PriH+7dOsLfFTNdah+LCTBSXKOEeFob2kSnEJmdifIb78vinuPzij7F++iUGN04gyyjEyOU7UDR2&#10;w8HVC0kZRVBpJqTv4ZpaOzGT0YZQobyi0qkUEVB1zyCrpocZqZf3D0DLwApmLj/A6vVn2D39BP8P&#10;UX8BJMl1Zg3Df8T3xxdrC0bDTN09zczMzMzMzNXMzMzMzAzDo5E0IkuWbNleM63Xu2ZbtmXJ5zs3&#10;x37fjriR1VVZic+hmzezlp5+huWH38HC/W+zfYvO5BHSSmqRV9MOr4gIKrEqrcw1sj2Xq3FHyuMq&#10;tLvXmWVfu/yq1NEjrlEKgIrrjAKA1++eg5L6HW7LGVrKi1RbRQQG+kBXT1uysveUFGBtY4kL58/i&#10;6pVrtLm3cemGPFUuGNFZMlo5V+iZ6MHUhs3RCFGZobDzMaEVuwdV82tSkRs4UkmoKMZ2ZP1wfdhT&#10;dcTjFlR0b0LHSJXH4gLOXX8F1wk40SOroHUDd9UvkbS47Xcv4jLXfe7Mq1JPsJzqdXiFCjW0RHKe&#10;E5sdUvIc4Buhj/AEE5Q3+EqPawyNN0RonD5cIpRJFJrwSaCK0YZ6xenAJUCdiupIYDrB0VcdfhGG&#10;8I7UhCeB6RyjAfswVSrRVWmZHiFa8A7XZN5Xg3ugEcHH6EBwulLl9czvUrkZgwLUYOIgR7W8B02C&#10;RdxkGJSkDWcuxzNGB4EpprAPVIdDoCZis+zgSzUMTjSEX5Qp3QFBS3BbejLHRunCzv8ebNj843Vg&#10;xTxr7q5Aa32Hiq1ApbwHY4I8hnnZxJ32mhZXy+oK46IqdC1JaFbyuK125iUwF1aX6HPNaEXMoWXC&#10;fGNswpxjT8/sTF9swtCqCi0z8cCSm1BgRjHSNcY790/xcH0Ex0vdmOwuw+xYB7NdMvzc7RHqYY+E&#10;AAe4uRjilqIqLUYc84sG2cAYehauuKWsD1UDa4TF51MVLuDCjauw93GGppUatGgrDJgNdKxu0jre&#10;gp7VPR4wTWYiDehb6sCXyuLo6QVDCzvo24Sgd2mTdsCaJ/wmKhq74ODvCjMHQ3h6mKEgPxHbe6uY&#10;nBjC2HAP1pcmmTs74evnDSc3Nzi5u3O7mFW4vHuGPFl2TuiiOpZMbaNt/wU6V05xnttd07uM0u5J&#10;WkxrBEUnY+7wPURmFeCOnAquXrhFG9WOGoLXLTwBqoZmWFhZxs7aPAaaKrE50Y/poQ5sr89ja2OF&#10;5LCM0dFxFJfI4B/qx2MQg9yKWjTNHzArRUFVSwsXL1/EpcvnoarJHKOvhVtyt6X9e+P8BZx9Q4zW&#10;OYtbBOql62eZA8/jkspFXFe/QmKgM1G6BiNzLeiQ2FS1lODk4gITMzNm3ntUzDdgYGwoXXNUUdWB&#10;rS0dzT0VGBrrwM7DCDZezIIWN2FO8jNlptKxvk1VuCuNzLmpchY6NmR6NxUW4k0q60UY8dwo0uIa&#10;mMgzb5+FstYdgvMM1f0St+M61PTvQM3gLjOtJjTV5XH16llo6tyFnZM6QiJMaf/dEZ5ki7hsZyqb&#10;KSJTPFjoerSn+lQzXWSXOiAh2wqeoaoISWDkSNSHg48K1U0VDl73EByrJ10mCUkwpopqIzrJjMA2&#10;5PsEh6ccrbEG90ke9rS+iTlWcPLWoFW2hbGlAon9KiPVPdaTMTOtLWpbY+lY5KiWSiTFS1AzvESF&#10;vE0nqQZbrt+RU8cgdSlrekea0I5rwdpThXZaAFiXANYk8BThEqwujY5zItAdvVWkUUliHv9EPfgl&#10;6EodUP5JevCIFiSiDYdgNdgQrEZUY2OuzzVUXMK58xKY8yuL0DDWwz1tdSjr6DCj6EPb3Ar+CemU&#10;4yCo8WRauhjAzJGMEMiQHhuBJ3vbuL86gtOlIcz116CntQy15XkI9XWFv7M1Ylyd4Mr8pquvj3sq&#10;Biyge1TPW1K7eus2lDXIfra2BCDtEqVeSe8SdEyvwcBM2KGXQ6HUDO5Aw0AFCjyp+pZqMLJmMblb&#10;oqK5ggfQDmeum2D56TehammHy9deg42DNlyD7aFvQdtAIO+uT6G2sgK9Pe1oaajEzHgfpsb6ERwS&#10;BBcXR4QH+eMKc9o5Fvr5cwTD+fO4SiW6yvx74Y4yYrIrcI7AbJzeR1b3FIx9fXBB4S7ZLZAHOp3F&#10;qCjtyy1VJdzQU8MtdU0qHu2RWwBcQiLInqGoKM9GZUkGspLCEMWcm5MYjNq8QJQmu6Eg1h5F0U4o&#10;iHCBm6kenC21YWasCicnS6qeOtVSA7dIHJfEOgigMxev4wJz5tUblwjWK8yfF3Fb/jxu3LmM67f5&#10;nvxlXKN66hiJ0S3GZHBDOASYMuPwfFprQE7xJoKCPKBNVTaz0Ienpz0UaJv9AmwQFGNBC6pAJVTm&#10;ub4HJdoxex9d3FXjepRv4KbiNSrgdehbK9Cm3pQe4mTsLE8yvQtN89vQ4TnU0LkOIxPaRhd55vR7&#10;bIqso2vMfddhzPMsLkskpnkjKdMDBWVeVEVbhMTbUD0NkJzjSrDpIDLJHLGp5sgptUVMmhEVk8rJ&#10;og5P1oM7i9g1UEN6cGNUigm/T6KO0EZAjLj8QDBTobwjNRCVpg+faDW4BCmS7NSYR1UQniJGCRlw&#10;/+7x+AgnclXaZjXDy9I2WjATCjfg7K9Gwr9FMCsRfEpUdWZpgtzA5Tbc4nVh5KkIC9rewEQTBLAZ&#10;uyrAlxk3hQQiBEXX4RYM3eRgLp7CHa0h/cKEgf1NLksV0emW8CXp+HM7rP0U4cCcHJtnA1vaYmMn&#10;JdzRugh5koKm5eWXwJxZnIWyLr23gS7k1dWhSmAq62tD0USJbKkJeU11hmMxAscMLvTNGclhOFld&#10;wPZkJw5nBzDVVUkbm4u6ygK4O1rDx8ESgZZmiPI3hjULwsrGGEZmarRUd1lEV6GkIo8rLK4bt6/i&#10;xmVxMVtc/L4ojS08f+sKQXtPKqIrt2iL5PiZ/AUoaN6lPaLVsNaDur4Kt1cRF87dQnZBMa6pq+CN&#10;S69AmyBW0ZWDui4zhIkKdlenMT81i97OVjTVlGKktxXdbfVwdXWGrpEezLld5668wQxHlqdKnbt6&#10;FRflFRi+1fDGrTu4pqqOswo8aL6hkKfVNXJ3kLZRUZmhXUcRt5j/rly+gOs3buAa852crjpdgQ70&#10;jcxISBowMJSDkSnznbMJfv7pM3zr0SbeO5jFRHcDKnNjERfqhDA/S5gYyMHC+gbMWfA6VixkFooh&#10;nYOK7iUSFUlL+zzV6BK0DG7j8vVzBCOPkfpNaOmxYAgExTu3oa+tCRUVOegYKsPIVoMg0GPhKTKz&#10;ykNN7zY09UiAWszderRWJC0LGw1pNIyNrRrdA9nfndnHTZ5WT13qRHFi7hHkqKJ7m8dVXFO9Q3K4&#10;hKsKb1CZrxC4otNCEWo6/Nz0tnQtTnSOWAcoMk/dhYmTHElSlewvBysWtrgs4RSoSoDZwSvYBGl5&#10;bgiNtUZariuqm0KRlOGCLFkAsvK8kJrjhIp6b+QWOxCkxlQ7UwJEB8m5FggjGCKSrTg1olNxgFcY&#10;t9f7HoGogZRCU7iHqSA4WRu+tLMhidrSZRM7H1XmUNpLD3k4+SpB1+wSM+Z1gvEGc+hdBMdrwEM8&#10;/TyCdtebtp/zmjAnG7ndhUe8lmRBbfl+SII+IlNNpHzoFEai4X6JZzi6RtBa09qaMes6B6rBwpnn&#10;neDWoDUVl0VEFnXm8XTwloeRK61ziDLtuar0qHvRS+wUogQrkpiW5XWom12DMwlIAub03DRUddSh&#10;QsVU0SLrq6jSiihDTk0Vt5WVcPOePG4yp9xUlIcSrWl5Tjn250awPtKInakOjDZXoqowC7np8fB0&#10;omUw04UHFcDL0RDm5iqwsxfW0gFKynehSHAqKctBTp7Kee0irly9RVt2D19/VXRonJcuVF+6dobv&#10;UQHuXGGmErnkGq7evo0bd+nHSRjahpqwtDfF2XMExfWbXJ6KdFnh/MWzzF0XcPfONWip3Mb9ww2M&#10;0MJ2tdWgsbYQ3a2VGOxphr+wsraOsLOwlq633aZq3Lh1CaqqBIPKHSoK860ybZy+KgwM1GBsrA19&#10;PXVYmZM9zdTh62kKGytt2JAkrC11YWFKJbcx4r6b8X0t6JsyS7iT4MxvsnAvIzs9Aj/45F18573H&#10;+Pa7D3B/cwYtlYXISolHZIQXTKxo+QyvMt/JQUHnddrhi1A2uMK88bIZWF2FNZnZzEE0OeYigtKY&#10;wDC6CwMeX0sqkakZAWl4D4HBDsxcFrB01SUo5eDmpoOkSHvkxDkil6oY5KkNPX5PQfM6M6J4NMMN&#10;qBtcJ5AVYOdKK0araEv21tS7yXN/gVZMXBxXZG5SgCGzvb6dHIF5Dbc1rrB41aXc5R2jJ3UK2frI&#10;UWnkYWirgKvyr0Ne+zKs3VShx4LTpEU2Yk4VHUjicoERbVtsuhVB54iS2hDEpTshLd8d0WnM6WzB&#10;8VTRfCukFVghkCBLzDEmMMWDPu8gOsVK6vEUz+R0DVVCaLKu9AC4iFRdgkdb+m17Bxa6DR2AeF6n&#10;I1VQ9I5aEnCmrvI8N3ep0qpUWi3uG5WdQHOlVXVjnoxJNaQdpjqHM09SaR0IqEC6Ax9mXnHpxZ0g&#10;DIozRHyWhQR2L1rYAO6/kx9tbbgO95cZOFQf3mGGXKc8SfY6DBzuwIXKnVJigcAEWlkquz8BL5RR&#10;qLGOzTXpuqcNrbANScDM/eZLYC4szfLkqLKIlOi9xWh7RdoXRcipKOOuqgqbMpWUVu3ePZiZWCM7&#10;IQNLw/UYbsrFRFsZs1QpCjPjkB4bCE9bfYQ5GSLazRIOFtwxBxV4ehvB39+WJ5zM7KBDBlZkNrkj&#10;XQOUhtkp3mF+egOvvSEuhF8lQM/i6699jSrGDHVD9D6+Kl0Xu6d+G4qCuRWu4PLNN6hSzD63b0h3&#10;QFy8eAUXzl9hNmM79xq0CLi1mVEMdrejs7kadRV5qC7JRntjFbOVNaysbWBoYkSV0mPm0UWQjwXc&#10;HQzgbMMc4GQELxcTAs0YVgSio40epzpws7dAbJAnIv2cEOxlBidaa1c7A4R62zJbW8PZgYTkrk+F&#10;usyiJ6BobUwsbmN6rBGfvbiPD++v472jRSmXt1bkIDE6BH7+jnQqdBF6FwkoFVjx5Ivuc3kqpIH1&#10;LZjYKkJD/zbPC20SLeNdLWY3U77Hpk4CUDe7C3MHZZgy7+ka3IBXEAuCOUmPQLBgPvRxV0NysAWS&#10;vI0R4awON0vOp3NLGs+pRTBbO+nB088M3v6WcPYwZjOCqS1tHPORBwvTyVeOmY4FTVApG17n+i9A&#10;y+IWbaI6rH1YD8xwkoIEqcLU+Y40IkabxKFreQOqxhegY3kVWqZXoKBNstEnwbipkXiuwT/KnOpp&#10;jsRcJ6TI3Ak8Z8hq/KTfhIzOMKJlVWLe1IRvpKb000XOwUoSCGOyTBGWZIzITFNE5zqivCWS6msu&#10;PZctSjzgNtEYSVk2cPUTD7a7yfNAZaRqWrsrQJduRMvsKo/xXW4/VStABQHMo+IJinZUUiNaTjs3&#10;JelOJd8oLfhQcc2plIaOdwhALRLLXSk7RiQzHtAROPurk0BomyO0uCxNRCaTUOJ4/Di/ucsdaUC9&#10;J621FRXdJZTKznUYWpAE+bmm6SVaYnmY8Hw7cplGzmJQgpKUYTUsrr4E5sbOMiwd9WHMotQ2VmPW&#10;0ySTqkg5R40WSY7W856aPORV7sKYxTwz1oPViXYsDtZhuq8aA7SHVcXZaKsugIe1CQKtTFnEZrBi&#10;1nN3N0B4lCMsHTRx964c1NRoN5kZ5ZSucbmXcU/1MjS05XDjxmW88eobuHzuGq5cOoNrV8/j+k1m&#10;J1pfMU5W10ye26gBFR0yrzVPrt4tKKoQlNdegYraLSobsygzlp6OMm5fv4DwAG+MdrZhuLsNk0P9&#10;aKsppKrHYbC1CIHuTtJ2etkbQZ/22ECXVsVYA+4W2rCm6oR4msHZVhfmBKUnbagdP/N3NkWEjz1i&#10;AlyQGOSOCA9HWnUXOFrqw4rHytfcQHqeToCHGUICyOjMd7YO6jAjmJ6ezOL9R7t4cX8VDzbGsTHc&#10;ijhPKwTY6cDKUgEWPjxh4nqZdF3tKu7ps4iZfZSZhVRM7uKW5iVoWyngrg5dhIYYsnUZCnrXaSdv&#10;SE3LRqgQrb/yedwlAHQJaFEctm5Ubis52JnTZhqpwFhTAYoKV6GuTfurRgDpyRPQKgSnNpwISFdv&#10;U6qmEWycVeERyH0KUYEBi0SbllxZ/RbMLWgDDa7By1sVvgHKcPeRp02Ue3mN0F9VypriEomwivrW&#10;12DCvGXlcAMWVH1N49u0j4wAxlfgE2ZE1ZeDR4A21TIIyXkOiMmwZpa0ln49ISKFVjRKFbGZ5rDz&#10;0IKjI+1pKImS+dLOVx7f/93nqJAxn0brIyCaxBKqDZ8oXcTRJgdGWSE5wwn23soEEzOnvxiiqYjg&#10;cCeYWtPaWzFT00K7+NyFLRXV0l6Vlv8SguItCC6qFVXOiIDW5TYHxVqSXIUNv4OMCg84kxhE5417&#10;uCaBR4vuKjrDXiqysNZhSQYwJzlZuNDFuGjQumsymlyBdwRtsgC2NR2HxR1YiuusuufgFqQNS0YA&#10;h2AN3DM+D3WrG1AwvoZX5b7+EphzSzMwsxOjT9R4EjQYjBUJQnncpXW9o3iXO2QIQ3MqnaE6nBxc&#10;sL24hIP5UXSX52CgrgAZkUHwcLFBcIgvrOysmOGc4OvsjNy0aKQmBSI9K4gspAVXsrebhwa8fPWZ&#10;lyjx5vTgNgq00GKAOoF57hXcYV66cY0KSHDeU6LNVWCBEjzWzmrSkClLRzWe+LswZL7RMbsHLRN+&#10;nznIyFKVllCMy2VWM1JDTkIYeuvLkJcWQ8IoQml2EpU+FC0kEC87SziaG1LxWCB6KtJPSOhrKkJX&#10;ndbHhGChFQ/0skccAZga4YPUaG9EBLogJtQTafFBiA72IDDtEB3gBH8Pa/g6mSPJzxWpwZ7S3eOZ&#10;MT6I8LWHtyOzEbPeDx/v4Vv3N/Hm1jgOVvpwf2UchSkhiPYhkL1E/r7BY0xGN71BcrzFY3OeWZp5&#10;w/iy1Esqp/kGmZ8qqnEBqgaMAPKv8TXzLafijohbajdxS/Uqbqte5DliURGsgvhEx5Cc4uskLYLK&#10;RAmmxkqwMKG11KUCmqoyY6vBP0IUuDPV0QreoaKnnK8jbOAWaQc7LyNujyrklc5Bz/AGbbEiAgJo&#10;5X0V4ep2m2pP+8tCtHK9LeU3S9pUY5PLsPegctrfYLvNwmdO81SBGrffwVcL7iGGtJLaMLbTQkyy&#10;E6qboxESb4rcCkfE5dhIP28Sk25CUIprjHepdAQ+1cSBbsI9WJPZzAZffv7fcPBUhasP64F5zpEW&#10;0DVYKLwmQpJ98LP//QP++vufSddZ3/3x/7AuxbXWe1h86yMkJBnBhTkwe2AFY7Xu6Dj5BA1FNvCO&#10;1ENWUwmWxzJQNDyG+cFk6Fnd5LK14eynj/HNbXz1z3/CxeEqt/0eheoaye06icACrgF0gm7KfP82&#10;zBxv08qT9Myuk4jEtrFuuY2u3mrw8NNm7coxk9+RBmNokcgsRC+30XWY8NiJiCKvLu4ffu0lMKdn&#10;J5lXqEbaylDUVIKSlrpkZ9W0VaFONdAz0YSRhRb0TGnr7K3wYHsOW+OtGKjJxlIvFbMhHz1sPq7W&#10;MKcV9jY3YdGbICPRF9HMNx4+WnD2vQdX+n5ff224eepKPahW9gZkRDVuJNVA5RIMzTRYTFepfHeg&#10;pETmsdQjIfCAB5pLBWrrosydVIYZc4/ocLircAnytLWqzJPmZmR9O+YQcf2SAHr/wS7WR3sx3tmA&#10;rppiNJXkIS8+GhGe7nA1N4W+OrOUpTHzrxkzFzOriT6cLE0Q6e2C1EgfxMd4IDjMhopvBCtjdQR5&#10;WCEuxB3B3vZICvNGtABmoBNiw92REeePAO57CMHowG12szdBArchIcQD/gTftz9ktnxrD29tj2Bv&#10;vBkLQ+2IDHKFj5sVfF1NYG95lxmcquyvDy8PXbg6U7mtCCDT6ySdC4wYV6GhS+t/5ywJ8xyjwG1o&#10;0DHcVjhLAF6Eni1PtN0NGFiKgen8XEOeQFKEnvEtqp8CwUoSJBBt7XQRH+0hbVdsuBuiElwRGGtP&#10;5mYm89GHnbe2NPBax5p211oVLq607qEuCHHXQaiXOgJ8NRFEy+bGLBoSqAV/Fpuvlyb8ArURzML2&#10;81VHNNXLlwoaFaLJ14YoSnVBdrgNEngOM8Ot4W2rhQAeH38b5t0IOxRXhSMl3wHZZbZIllkhPEUL&#10;UWnGKKmLRHFNEuY3+uAZ7MysSJtP6+fITFsxMYbf/eJbVDXaQlo/hxCRcdXxt398KQ0iCCuvITB/&#10;Dguq0fMf/Q/sna9Dg5Z6/u1vICLeiGqqgtCaIbTRFnumJeEnn53AwpMET0I0oZ1NaO1lPAulohsj&#10;qGES63Xh0kD2L7/8EkmJJBZPJRjYytOOiuGgd2FDghI22NZDgSqtTbt8CxYOzP12ylDTZfTQvsrM&#10;fp2ipUwxuUWyIygJXA02Iwd5KNKFaNDimlCFxdA+Lat/WdmZuWmoEJDCrqoSjPdUxZS5UuUOrt0m&#10;8yqIe/6ongr3YKRrgJ2JceytTGK0qwLrveUYbS5Ff2MR/N3tEEyLF+DkAF8HexaZKbyC9WFAqyWy&#10;kjVPqBFfG1oLxWM2sSfLODLLalzjum7S0ipAQekKM50xDLk9vg7myIh2R2aKM8KYk4J8aT9d9WGi&#10;L88caIDEADvkRrkjS/w8QJwPZAn+yAh1RzaBtTY5gNWpQQy316GvrRqdLZWIjwpCXmai9GNLNhZk&#10;TjtzJBNkmVTF9Cg/ZAs1DHRGOAEWF0LguJgjJtgVaVTB5GgfeLNQxfOdRZ50szJCQhDzUYQbtFV5&#10;IugmXG2MaJOtqaQubK6ICXRFZ0UWPnlzBx8+WMDRQjemuC11pWnMu7lcHq2xuDsnzBVZKcHI4Pbn&#10;sKVFeCAjjGrNfYr0t0e4lzXyoryRQTAnhXojPsSN2+SN1Fg3AswOYSFOCA92QqC3DbLixfPHfBHm&#10;bS0pd0tZCvISA6RWkBXJ74hnqgUgJc4LEdFOsPbQh4O/CWw8daQxpk4+BmR+deZcVRKgeAo/LWY4&#10;3U92KApSg1CcIcZB+yEn0QPiCcNFacEoy46gIwlHJok4Jc4TpTkEFd+rKkhAZUEyP4tHSW4sWmpy&#10;MMUItLM1gzefHWJooBk5Ob4oKAxFeib3XeaGoBhDODBr2bDgbT3uwt5TDl4Eu7Cl7rR+niEGcAs0&#10;hJ2LJl2eImzdVamsSsx5urBnfjW1vUcVVZF6te19mAGjTGgh6ais7tBeE0jO8vAOY2Qzp90X2Zz1&#10;Z0SFc6Od9AgR45UVmPmv4a6q6Am/AjUCSln7Jq7dOYML11+TrhDIMX7JMU6IUTvibhVLbq+bvy4c&#10;3XVp+amozP5GtO52XL4lt0fHhI7IgY7I8rakjCbM/jp0R8q6V0i816Ub+oXYGPN9cTnHlgQkAXN2&#10;fgaqWlRLtXtkZ1XaV3FDsRpZWpWgvEVw3sCla1dx7SbRrm2CtZFBHG5Po6u1HE2FWdKF9KKMOOY6&#10;V/i62cLPxRYeDkZw99SGIe2MoaMcFPWuSPlCmTlJXv0Krtw+gxtyl6R7DFXVaVWsTZEU7I20UDdm&#10;OBZqmBvS/W1Ql+qHkiRf5Eb6ojA2gCDyRE6MN/ISBKDckUuF9GP+y47zY5GEIcnXGb62ZniwPoup&#10;3mZm4CZM9tWjv60SYYFuqC7OJKPbSbelOdPKpoe9BEEUlTDS14HKZ0lgeCOGAPR3sUBuQqCkkPG0&#10;qeF+LkiOYPGxpcf4Ij6C9jXeg80bCdFeSCQgEgimrPQQJMb5IjM1GNtTnfjoySYO5zqxM9mKobpi&#10;FKRHIjslRhpPnBYTSPLxREy0P6JJEDFcV0I47XOkP6Ii/RAT7k3V8kI6P0/gNqSEk0DiQpAaFYCE&#10;MG4Lp7LEMFrjCOQlR6AwJwHlRekoL4hDfmYI8rgtGUl+KJVFS//LMoJRnhsGWaYfAkIsWNAWcAsx&#10;ZmZSpQVTgrmDlnR3vjytsCoJx93ZHFFBbojmOUnlPstSogi0OOSlBBJ0kVxWNGqKkrG2RBX7w/9g&#10;uLcN/Z3VKC8kIPNjUZIfjRQen6LcRBTztUw8vUuWgIWFGeQkicdzRqKpOgmyrFBkZbgiPsUBian2&#10;8PTTYgRyRG6BF+ITLeleTOATYATfQH3YuzAz0wIaW7LILW7D2l6Rzoc23UqeGfgqzGxuk1A0EBJh&#10;xHwpDydXZegaXoWFrRzM7e4SoCLPXycp3ZMU0oZKZ+5A5XNiXmQ+VCcg5e5dgAFdh4YWYxYjgaLy&#10;dcasS7h99xJ0jVU4r5FEXEq6V+HoyfhHu6+idpXA5PxKF2BPl+Hkok63KAhDFRbOitKwRfGrQoZW&#10;CnDx1SEBicH9NxHPfK3O7dPjNrkHkVRsL/4LmIvLPBmmlFw95ko53KKdlFdRoEoqQFVZHnK3L0mP&#10;s7h25x7V0B+TvXVkffEDYrWoLk3HSHshakszEODjSkXxhqcT7RFPqHuQMTR5IK7TNytryEHO6DbO&#10;3z6HV858Ha+89v9CjlZUR/cuFG5cQjitYFNOBGIJrIwIRyT50+ZEEYxs8X5OyI9xR2dJAvOsO2ID&#10;HJBP1o/wckAeCzaPxd0kS0JdThzVMgCjTeJX71pIGMUYaatCnSyZ2TIdBSmRCPKksngyR1mawcfW&#10;nIDzQFq0H3NkoDToPTaUVi/CC0mR3kihSsaHeyGWgEmKDUQi1xVHNY6mTQ0LdiEYvZFEAKZRjURL&#10;jPVBAlUqJUH8z/lJIDsjDfjW4xXmy2E8Xu+TngItgOhkrgtPrj8tOgTpSeFITOB3qYJxsZ6IjfEk&#10;yH2YZ/0QH+mC9EQfFOdEI5egyEqKQKUsE0XpKYjwcYMsORxFiaEoSQlDTX4iqgtTWOwZBEQcwRCD&#10;7NRQgjUaWakhLPxQZCb4oYzv5af5wi/cFG7hZnAJoWJSLY0tVKClpYi6okw0ylLQSoDfXx7F7mQP&#10;Nif78Yuf/gKffecHeO+DjzBFcp4caJee09vIc99VL6Mi5qKnrRSVVXQEVRnoaCtEV1sxmmtz0Swe&#10;VlmfynlSOU8JTg+2kZMZje7mQrRWpqOlKhmttcmoKY9FmvhBh3QHpKfbkFQsSAIi37vRPrsjPtkb&#10;/pEGPC4W8PXQJMEyp5ncRpCPEaPPHTg6qsLBQRU+vvoIjTBFYp4dnLyV4cIM6OSmBA/mVGMLOdhS&#10;zTy8VaGpe55R5ibMqFaGVK5ALxPoad2BivJlKChSGYkFVaVbUJRjTLh7GZqMTQp3KTByVyF36yw0&#10;dG7AwV0dtrS2SopnoMbvaaveoRszgQnjiBvtv6MXY5yfCiyd7tIx3kZErB2VlGClpbXne57BevAJ&#10;0oIT1dJO9HCHK70E5tTCEhXNCAraOgTjHahpMMPpasLU2BSd9VVkvnR4eXmQjYzRlluER4td0pMz&#10;J1uLsdBXzuKvxGh3C1Ji47hBDsya7vB3sEZDeTqL1I+FF4LkyEACyQZVmeIX7JvI6HnIzkuHq7sn&#10;DDSN4GfvID0oU0bmr8uJRXkqCy0rmurlhhIqT0aUDwsvnoAMRnVBCvIJsnwqRFZsEApTo1BCxU6J&#10;oJpwPQKY99dGsDXdjY3pPoy0lGK6p5rFHE1lT6AVdYCbnQVcqKwJLP5YAiotJRwZLPIsoZCRBCMB&#10;mkaFSI3x534FoSAzFo0VuehoKEFhRizfD0ICVS01NpgWMY5Wl8AmeLMIkoKMaAx2VCKby3u2PoZP&#10;nqziwVovtiabeayK4GbDHGplCGfa6fhQP9prbjvVLD6FwGeLIRATUgIQH++KcOayDBZqcqIn+rrL&#10;0MF9a28oR2SgD+pLcrA01kKFKsNwTyXSSAitdTm0jTGo4TEaaa9EY1kWhtvK0VHDjJ0mACmeKhuM&#10;nFRfKrIdzJkl9UyUqDyqVAgl5vsr6GyUoZeg6iGolmd7sDjdi8XZQUwtjuH+O89w/PgBSotysTw1&#10;xGM8wG3oxtH6DJbGe3GwMYe95WGsz/Ti/vo0HmzOEtj9WCCZz/YzVvBcbC1P4fTogCoZj7qSVHRU&#10;ZqCtPA2DBHVNaSyaCeyehjy0VeVgoPEl0BdmBjA30YcoEmKIjyliQlwIIgvGHi2E+tFu+9rSZTmh&#10;RRaF9HBXJIaIvgAbBIXS+nppwNNXl+qpBhfaTRdX0dOrDhsbJQQEmsDaRhmu/jqIy3KCIYGub8y8&#10;TvDqcOrmRuVO9YShnhz0KC7aBKa1EY+V+k04mqnC3lYDkREOJGo7BPpYkSBsEOHvTAIMQlFxPDKy&#10;vBFCAgwmATqRSLyZvSPiTBESZgkPTwNY2xLUThqwsiYpal/jduox3994Ccy5uQXo6ppAW0OP2U4b&#10;o3V1KIpNJKvbsJgzydjxcHFxgp6BARbae/HO5hiG6tMw21mClYFaWsZy9LaWSNflfNxd4O9BO+ni&#10;SBuVgu62FjQ2VKKiPB9jA10Y72/HzEg32vheVlY6wuJiYGlqRzvqhubSXNqkbHQ0tmB0eIBWJh6h&#10;tJpFufE8SYUoz09DR20pl5vAohF3tDSjq6kcw10NqCvPQ3FuMvpqiiSWf7Y9hZ25PqxNkERayzBP&#10;O1uenSARhJO1Oaz1dBDkYIPi1EhmpFhaVD8k0SYKhRRKWZAWjqp82sK8BBYyLVl2Iou7CL2NzNSd&#10;dRgjEc0NdbGAKsnocWgszkclt6+X2zM/0sn8lcB9ScLp0jgm20uxMFSFVVrZUdo8Jytt2BprQUtJ&#10;DulxYejkd9IJKgGcXKpZeV4s8tPDuZ/RUjYTlrC9thADrXVUoVK01JcQnBVorJJhbqwJm6Ot6CzN&#10;xN5CHzrqi6gyocjmsmTMlKKVUj2zqZjVnFbmxaAoT1jeYOkJwsXMtnU8vnU8Br1VWUijrU+PckFH&#10;RRwzcRsW+6polUMR5GpHgkzC+8+eYnFiGBvzY3jn4TYme2pRV5yGcU5ba/MwRgCKp+nODFRgfbQR&#10;u1NtOF0kKQ1WIYVZOibYGY9O57G7M4ak6CA8P1rA8QKBz7xZJ8vG8cY4nu/O48XOHN7anEBvdSaW&#10;+xvxeHcGzZWpcCewPGgDM3i8aln4YQFWfO1FRxGCjfE2dJRnIMJPdMzZQSZ+BinDDdnZbsyAOohK&#10;tJZ+hzgs2BxWFspszJUuxnBgprZitjS3uAMzo3tsSjA0kIeevhxUVG9AU+MWDHXlYG1C+6wrjziS&#10;gz+/F+BmgmjGjriYEAT5OmF6uBWL3IbmikzMDTehgELS3JiLosJoZGYwhrEV5iSjLI+1VJvDlo/M&#10;2BD4+ZnRHdGh0S1lZ3ojINzgJTCfP32Kwe4u9Hd1kpEbMT06iqGeLqwvLWJpZoqMOUVQUXl6e/Bo&#10;ZwX3twcwQQWaG+zA2mSvdJKWZocQGOAGHy9HbiQVk3Z2m9l1Y2kWE8M9/H47emh9BauO9zZge2UK&#10;J6eHsHZ3pWXQQGKUAFsr2bEYDdVFzCPpqKsoQGpiBEoLM1Gcl4K0NPHc7nAEB9G+EgwlBGhpfipK&#10;izOoyhFoqZRhmGry9vEqDlYGsDXfjZ3FfszwII0TmA3lOchNiyNxOFGhrZEc4IPWchlPqnhcSjRK&#10;82h5uQxZKm0jl5dP69hZV4L60mw0VRJ4helUVAKJwCjLTcFQS41EGD31pehrqkBTRQ7X04j2mgLU&#10;lWWgp7kAT7aGcDDbjqWBKrSWJKG9NAU5BL6JphKMlG5zHdFSQbdXF6KC+yhIoLO2iEqXg+KsWKoi&#10;bV5lDk63prE514/54TYe+zr0N5dhdrCF1jUV3Y2F6GsuRmt1DsHfjan+NpQXF8HMzARGxnp0BaEo&#10;LkpDe2seaiqS0NaYRzIoQCGtZFVxEqoYEZprs7h/iRKIxUN6q4qDUFySAv+4ePgXd8CzbBgl8/dR&#10;NTSF93/4Q7z49id477Nv4+Nvfox3Hp8yfgShm8dykMS5T4LYmqHSkjBOtmZ4XHIRzyycEheI8GB3&#10;7G0sUJUbEBXiiwJZHN46XcbedBfKirLw/P4SPn5rDZ+9vYbvvLOBZ7uTePvxKk73J6niJYhjfJDR&#10;EfS1FPNYsFb7arE+1ophHoOytEjkJfqjMI0uhM5joreK9Ucy7C9CT0smxrsKMN6eTwIIQ3yIA12O&#10;B2siBcFe5tzuFNTmh8LBWgsuDiYwNVGDsZEinB0NYGioDD9fG9jaGCA64uUls2JmZhldWjW3eXKo&#10;A5Pj/ZieJC7G+zDU24ql+Qmq/BhJtAzLVPvZ0XZ01MkwwnO3yGiwPj9AUSnhMU+jzc/BYGcVdtYm&#10;UCJLxUBPw0tgvv38TeRmpqO5rgbtTQ3o7WjD9toyvzyG9blRaTo93I2J/lbc35ojq/VgZaIFy7Qw&#10;4111qCjJRHlZNgL93eDt6gAPWxt429vyxAzQCo1jc3UWC9ND6O9owObCKJa5YSuzw8xSoZRySzhY&#10;2ZGlE1n8lairqUJtdSka6lnojdUspjpOq1hYMsQmJMLK2QWmVtaIjYxi8ciQm5UPBxd/yN9Th4W5&#10;GZQuncUHZNzdRea5qXZuQzNtdjXa6grQWJmHRGbQYGZhNwszJDMPZ8cyo1EN82lVxXXXsoI0Fm0Z&#10;ettr0NVcQTKpQk1JFu2p+OmNCgx11ErAbK7IR0NpDkoJ6qG2WrRU8KC3VtM+0kF0N6GhOJOFUYN3&#10;j6dxutyDpf5KDNTSDZQlI4m52UBTGZa6yigkITRXptF6pqOW2U4AVCjzMNc/1d+AkY4qtkosjrVh&#10;f3VUAt7CSBtWp3owSRJo5HFv44ltq84m6bEgxruxQuuYSPDb2+giNyMIFUVhKMj2YxER6BWpbCyG&#10;OpINbW9VWSqGBmoI5EQ01meT5BKQVRgPd+Z275RsWAQnwCs+D7aRmXAr7oJVBC3y2g6tNu13Gi1z&#10;Qxmqa0swTZdwwvhwMNGGzppiZMSGIdzfg9nQj5ncj8QbwJwegAhm+q2VafS3t8HPk3Y02AknGxPM&#10;tKlUnwC892Ad7x/P4wfvbuM7b24wBmzi2ek2PnzxDL0tdYwbkWhlLn3MddXmxqGL6vT8aA4HPN8H&#10;KyNYn+7Eg+1J7Mx0YX+2Fy9OZnE434F39qelS3uP+L2VoWrUForOSmfI0sIwRkfTR7dQSXfh424F&#10;TzcbAtIUDvaG8Pa2hRNfZzDqNFbL6FRKuB3lmOxvwhrt/URfC/Y3F3BysIOjvS0sTI0wWrRgdoLr&#10;WZhHX3sjgdtJMWrE/FgHdpamcbi1hPXZUazMjGCV00PGgAcH6zwuMzjc3+BxCHoJzNXVBcq6AWzM&#10;LWgDAlEvK8DyaC9PMnduZQIPdxdZED3YnB3Ai4MFPNpgfmNe2pzuwBJZq74ql4AuQoC3A9ydLOFs&#10;awpXczssTU5ieqofQ0PNmF8YJEBascOTMj3cQcarxQhVerCrmQrdj1nu0NzMOAb6ujAyMYiKGp7w&#10;xhqU1FTCKygAoQGB9OCG0DG0goWDM/QtDKHG/++o6sDRLwTRSenQ0jWEq5ku3j+cx/acKFAqFYE5&#10;xWxTV5bO/CVDXFQg/Lzc4eFoDW9nK1QTUKNjZLDlCVq0TmwvDZA8BqgciWS2NqpoAm1mDC1GIrpo&#10;YQe6Grm8Dox1NmK0i3a6ux4tVPmp/h6ydzstfQ2ZkuxJNXuyM4/3juZZIC1YGC5Hg/jlj4Jo5CWH&#10;wtaQGV5XFY1U8cneWpTlJKCL5NFenYe+xhIqYqnUoVJTmIym8kx0N/AzKmsHp7MjLZzK0FRFUNIO&#10;LY52EdQZzGtZVIYKHtNajI92soBLMTrYiPFBHoPhTqzND5Eo+zHS14ApgnuYzqWrrYyxogA9jcVo&#10;KiMxcB0t1bVontxE7OQqOp/9EPlD+4hqn4dv8wLM8gdhXTwG3bRqqEemwc4vBvb23lg+fIS17U00&#10;5Gchxs+LltWb6uiJiBAvAtMXKfEhUkumdZ+dGkVnRzuyI0PYgvHhwx3IksJRwWPw4fM9fHCyhB++&#10;s43vPVvFR48X8f479/H+u2+jl8e8mA5hjAX+/RcH+ODRMt46mcPuXBemud+H8z347tt7OJnvx6dP&#10;d/DNh5t4n6D9/rv7+IBgF693x1uwMVSP/akWHM800W5zX0lUZXni18q4nTHick8E3UooOqrT0Fia&#10;iIayeKklRLuir1OGge5SRrR8Klsp+rtLMDpQjYnBBireKJamu+kIxnF6QLLYX+D/dIr1JOmmDCx3&#10;5mBppJmtBWNdlZgYqMf9/TlMd3eyVvuwShUdHuzEw+dvvwTmxtoqnGys4WHvjNzkLNq/Nc44juN1&#10;BvfFcewtTWB/eRIHLN63dmbweH2ExdaOlZEGZqd6MnImqstzaWFd4elkA3cHK3hbmvOA72Jnvg+n&#10;6+N4sr1IppjE8fY0jjanyDYDZI9xskY/dtemCM5OTJPtG+uKaF1zUVlahOjIcHh5eSIgKAhupqaY&#10;6ugkoFuZQetoQfKp8pkM96GIjI9HYmIyPF09EepixRPwEpirUx1UlyYJmMU5cWhhEXu62cLDzRkO&#10;lhYw1dNDcKAfVpYmsc99Olkfwinz8/5qP5k5CMtzA5iZ7scUbVYAmT45NQ4xMREYGx/F7OwYSkqy&#10;kU7rebi3whjQiLLSfMgK8+Dp7YacjBha/hE82RzB8WInCYxuoCge+cyQuYnhVGxjmOtqoiQnhVY1&#10;D9XF6WiozKWtlVGxSzDALNrJvFguYybJ5zxVBCyZup3HZ6CNhcB8PTtCC8Xp3Eg7s10TZulghmmj&#10;xph9ZxkZVhgvpvqbmYcb0UWia6LtnhhqxwLjxygZ/3B7noQ0SXbvwSnPy4OdWRxt0HrW1sDByQ0u&#10;bgG0cNEIDqGaJRUiLCkHwQlZcA2Ogp2vH3TtbJCcXwB1VTUoqCvAxsEYMf4OiPTzZ4FHYnpiHBFB&#10;foghsUYGeyGQTmWc6tFLF5LDHFyeGoP8+DDkxIWiNDMeJVkJzITR0gitqCBP+Pu5wyfUH2PTw3j0&#10;5jM00ibHhXvStY3h0+eb+Nbb2/jsXQL04To+fryF7354gg+fbOBb7x7hG8928eLBBv7z/QP84P19&#10;/PLbj/EZv/PjD4/xwekiPjqlwCwR0D3lFKAW1nsXQZiFsY5qRpQKjLbRqdAhDQqFbCgkqaYRnDxH&#10;FRl0dmloqcmkcsrQWpWOgXbR98DzVpdLQi3g9wtJqrk8Z4kkulT0t/K81mQw/2dLP/7VXZ/OuJPC&#10;/+nOGjKkH0FrqRMRg1GqMRXVlbEvgfmDzz7FxjRllaq1MDaA+clBTJGFdxYn8WB3jSE7h/Z1AY8P&#10;t/CQkr1JgB7uLLJwh7mgcpwc7WBmnP56sId5px6psdHIiEukHaSM0+IIj71JyZ4ba8EBT/wirVZ1&#10;SQ6Wp/po0ZowQyvV21qIUlk86ivTkRbjTYuWKvXABfs5wsvNGuY6mniyTwDQi/fy4NWU5aOGuUn0&#10;aGoyr6kqKkHxxh1khXnjwfIAHu5MYYPgXGL+WGTLSAxGd0sJAnxcmCHsEOBpB38va+lShZG+Boy4&#10;jJn2KubBbhyutsPf1xLVVUUIDAzka1842dmjUpaHrPQ4OFJpVTW0qOCayM9OxTxzxfxIN8rKKpCZ&#10;VQRrawfOm0UC65EGFezNtGJtrJEMnC1l1MK0BDibGMFYUwNrM5Pc/w60tTagpbkWocH+cGI+H+d5&#10;OOb+3j9cp0VaYlYaJ5gIsp42LPJYL08OYXt5huDskZRwuKcRNcx4ESGBcCPxmJjoYp2ZZV8QIZV7&#10;gwS7tjAu2a7NZR4bku3O2iz+8Plf8OcvvsBDruOYBGnE46ynr4ui1GSUhgTAxlANhubGMLa0hCmb&#10;HbfNzMqC8cEVqtr6qKhqhoq8Em7dkyeQHRBGUgrxI6jpnAaZp54dLeH54RI+ff9NyLLSkB4fgYOF&#10;HnxyNIBv8Dh/tNqJpxP1eEpXMUblGipNxjzzbl9eNBJ8aCkttWBgoomIiAAMMjtPDrbiyfEmPmb+&#10;/N77R/jJBw/wg/dOaWfn8c3H6/j2822q5RY+fbKDbz3dw48IRAHK7xOcP/vmA/5/hB9+cIoPDxfw&#10;k4+O8W2C+wVB/U0q8CdvbuOTt/j/yQI+enMT73KZu4xDbaWpqMiOZDxJZHZuRQ9t71gbXVInAdxc&#10;hNnuCowwtx/NtePp5pAUWcYJzo3xRoy1FGGRFnqXIrFDm98igM3abqzMkAZciNbWlESbnMwm+lUS&#10;SNDhL4H53e98G4szE9igpV1dmMLq8jyWCKRpsus0LdDm4gS98DAWp6ggo8xu/OxkZwVHa3O0isLy&#10;DmFznoq6sYTdFb7HojncWsbbz07x4vl9PKVyHmzN0/uvoq+pCm+ebGGLoF6e6MaDw2WpF3OXRSN1&#10;tW/PYY7rammoYH5kIK8sR3RUBHxoZf0Dg2Bt7wAXd3eEhEciIS0ORWUy1NZWkEzo1bc2cJ9e/b13&#10;HmKXvl20nbVpkkan1GPbymyYwEzpJ277cnZAalYqatrrUFpdjJjoEFQws3Y0N5BMOpi9CKK0JAI/&#10;C/FxsUhNFp1TdQSzE6JDfGHPHG1OFW9rasLy/BwGuztQ3NiNiPRyBMeysLp7uH+tZN186QkPi6ME&#10;JhlVXIYpI6F4u1oyh5vgxeEcNiY7aIkbqIiVZGHmyYk+LE/T1rCwxwZaMDc5gPHhHlSUMXvSLm8Q&#10;WGsLYzwHy3h6uoNTHtsNWtS+thKkxoUgNjwY3m6u2F5dlDpa1nlsd9dpqbfm8OiE8+/v4ac//al0&#10;+WGZ51Isa3m2ExvzXSSlYcm99NaWYyQ6DMeyTMT5e0FNSwNK6mrSs33vKqjgunisyuUbLKw63Lz0&#10;Bgw17knWe3y4BcOtJVSaAqlH9ojO6vFKHx7OUOHbyhFBYpwlkb14cw+L/TVYGazHIYG6PdGCma4K&#10;9FfnYn2oCdvMyz2NOWiuTcbsYC36GZUOlkZIqPZwsjdFgJsdVljsbz2axTeezuGTkxl87/kyvvfW&#10;Gt7ZG8N3X+zg21TTbzxcwDefreEHHx3iPc7z2dsE7f0ZAnMKHxOI7xytSHf9fPedA3x0fw2fPN3E&#10;j75xQku8hTcPF/FofwlvnW7i+fEK9uYYA2j5h6mKU51lGKjLQ3dlJuZ7qrHYV4vJDkYHAlIAdZ0R&#10;b5n7dkB7PcJtH2ksZLYlULuqMdVbQ0UuwTDBPdZVTpDnSr/a2NeYyWOYjt6mzJfA/NYnH2NrfYkq&#10;2U+AjmF2kspJ+9BZX0qgTWFvdRpPCKajrUWsTPQzrM5jZ3ka2wyr6wTt9lIPjmnZhPodrA3iYHVQ&#10;ArJ48FV9RR7tkCPc3azQRgBs8v112sP9lXFavVmCvh/L4x14fLCCk915jA03wdffHc6uDnBzdaJa&#10;usHDyQV2tuawtDSBrY0ZjIx04eXhCF9PDzg6OsDSyhL6JoZQ1yG7GunDmxnSxtoSDlRGZwLQw8MN&#10;fv5+VBJXuLq6IDtddLSUoCA9Bzl5RfBkRnX3DIKNrRf8g5MxPLmCVAIyJiEVJhb20NY1hp6BEexs&#10;bGFmZAQrczNYO9pDXVcPYbHJCAhPRFBUOkJjMhCZWgy30AR4h0YhKCyU1pfWNTuFeYR2c7CPbQCV&#10;ZVnwp61zsrWCpYkeLMx04MPtSqVNrqcTGGJ2nRpiLp3sZF6so4soojJn8Tj6Ijs7CeuMGMeHa3Qt&#10;S1TNSSriKh6fbPJcjECWnU4XkIj4mHCCpAtDtKxvPmdRfvhUypRLM13obCkmeR2TFDexRVe0tTzG&#10;eFDArFSHZlrl0T7mz6Y6OKupoDMuCg0ZCYj3cUewmwtU79zB9XPncenCRdTW1EBJ4Qau3LwCI2b+&#10;XUaUiZ4KPNwYxe5sr3QH0sn6GM85nctEBwmH0WK8nfatCM8fb+DR4QY+fv8pnj3Y4XaMkBhI8HOj&#10;dCAs5p569NO6T3XWSIBtLElBTxPttL8rsmh/Y3iOo0K8EU8nVCyLw0PW3UxPFR4zirx/fxGfPFmh&#10;Su7gze0xZlaR9Wfww28c4yFjyo8+2MWjtSEck9BEp+Qm63iFJNbWzvzH6SxFZnSsX4oE8xSZoR6q&#10;OS34jLgeOzOENYrKMY/9MeOZ6Bw9pnt8wPp9TCV/yPOyyGhwtL1Ai1uNGZL8AG2x6IvoaS7DaEcN&#10;Y+EIMTKKZyeLdKGzGKkvwGxnJaY7KnG0TLfK/CkB8713nqAwI4KIzUNtYQImaBVbi7NRR2s5xJPY&#10;zZMleh7HupsIuCFa02FapBUsL0xjY30Fx7vrZOUJzBLM69vLaGqvR3hsAEL9POBkZoi10Q6M9dXT&#10;ug5gn/ZJTA825rHKndxcGcHOiuiZmpas8c7uCrPJMBqogl0drWhtqUdlRQkLLgvVZaWoqihDXUM1&#10;snLTERYZiQBmzKDwcATztae/PwICAghGZ9jb28PcwhyGBJKxqQnsqLTmJuZwtrHDeHcLD1YFujvK&#10;MTpUBxsLLbhYE/ic11BfmwXdL6m0+I6dswusXd1xV11DeuSKvjlJgC0gLAbOHt7w8PFFSDDVOzYN&#10;pQUVqKmsRlhosEQaUaFh8PV1g72dA6wsHGBv4wwLc2vYWJnztTXcnZxgzW2yNjaHtp4JzM3MUcec&#10;Gu5jBzdrdbhaWMCdBONOMvJysICPowX3y4SW0gR6JmawtLPG6Egz/Nxt4OdhRxW2lqYF2Yno72tA&#10;a4OMx70WE8zYPbRcmdmhJKJIZGZGoKGK7Ew1727OYTQoRl1lPgrzc1BUWISc9EzkpaTA3lgXj6a6&#10;8OniMD4kURyJ39qN90eWuyt6SwuhqXgLVy9exNVb13Dx1hW6Ghcszo5goDUf80PV2JhqwunuKB4e&#10;zzISzWBroR/vv7WPD18c4YCAXZloxjsPl/D+M4J0dxLvP13HL77/AY5ZD/fXJmkr6bhOthlJBvGQ&#10;tn6Ty35EELxzvIone9M42RijC5vCh8+28Y03d/ha9MaP0slNcL45PD1YZM7cxuO9BarfMtYnezjf&#10;IUVkCu++uYsPSE7vv31MZ7eHA1r+D16c4LOPnuAn332HefU+HqyP4F2CenuyndspiG9Kure3lPFJ&#10;jLhKjfRDXKgnYoLFr8uKIZWB0NXXRICfF3LT02BpytqjiERyvvBIT2zsDOLD58zD72xy+0fxweMF&#10;fPCIpLE/jierPSQRfv5wHu8czrwE5uryGi1JPXNevdSt29skrpG1Skq2SFAtMG+OE5RT/e0Y6OTn&#10;7bU8mXUYpM2KiwtGshiCFh/IorCnehnDxNIU5lYm3DATqMrdQXJYAJpZcK1VuQS3GMSdwZNXTnbs&#10;wyxVtqEsjWpLq8MsmBgfAAc7Szg72cDT3YFK60j1M4OVKGZ7a2Y+b7gyy3h6OcPPxwMe7s5woSra&#10;WFtQVa2YfRzh7e8DW2YhS1tr6FBBRQHbORBkds7wJph8vFyl0Te7M03chnakRlEp+Z47AWhvZ0eb&#10;6worW0fmKjuY27kQBDawsKdy+4XCLySGmcsWFsyRxubmCAj0Q1BwEOJi45CSHI+01GhulyMSY4Ph&#10;5MiM5OIBEzM7qrwtdHQJKAPmNYLT1IK52coK7u5OyEiPQUVROopykpAUHYjG8mzpWmiwhxnBaAJX&#10;ayO4WpnCg/vnbGMKB2Y8fZKEj4crCtJiUJCTid7uLvi6uyDQ2wNeLk7woTvw5HFxtbdAQrgXuhvy&#10;EBPhicQ4f5TkxZIMh9DbWIS+9gb0dNRDXVWB2dsc8eG+iOP5ykyIRgydy1BDOS1bJe0YgV6Vjcm+&#10;StrmCcwM9mCCZBsf4o+7zPZXbyrjwpVruKdwB+paatjfXaYtFg9r68X9hU4cLvdhf7Ebzw6mCKAR&#10;HNLenm6N4yEB+fhgBodrIwTvJE42J/DWg3UCdQ7/+ekLPD/dol1fpSItEpxLeEpL+eLZEb744u/4&#10;8Xc+xH/97D/x5T++wNP9GbxzuojTjRGCb4uvF/A22/PjOWn6eH8KbxFkb5/O4/H2BAG3hEO6tW8+&#10;38Xzgzm8OF4gCSxJfRNvP1qn8s3jxdNtPGEWFZdfPni+j8eMDZurM8zjC3jvzSO8++wQD/aWqXor&#10;VL9lDHXXMBIMSP0Bj063SUSjjHjjGOxoQnl+OkpyknF/f4H7sUDHOEri6sFMbz0x1oJjkszx1iRJ&#10;bJ2RceglMHf31+AfYgufQDNExdgjNtYF5SXxaKxNR39HIQGbg7GeQswNlzMf1DDUFyM4mApEpVFR&#10;vwVF8RiS61ehp3IXutoKuKNwCcriJ8hUb0Ne/hKszVSx3FOJITLpYEs+9pY6CPo6bEw3keG6sTJe&#10;i7UJ/j/bgPRkb5gYakNXU5XLUoG2pgp0tFSgpaEADS5fT0MRZnoasDPWh725PmzN9GBjqsumR/XR&#10;hR2nlgaaVCFx0zOnhlqwM9eBu60ZfJ0cEEg7FurtjGh/O/TXZmC4IQsDFYmoywhBTUYoZLEekCX4&#10;IibAEV6OBAObt5MxAtwtEO5rh+QID+QkBKMgNQElWbHITApEcqy4HBCIgsxolGRHIY3/p0X5I12M&#10;g431Qma8LwEUgvriRGnfy4oSkJ8Rg7K8NLRU5GJbDITYmMAJT7gYcywKIz3WH35UwBGq+lRvFdan&#10;GrA6WYstKtjWUj/efbFHW9qOrZk2rJHUVklwWzMd2J5jVmS2XZxqxtp8J21Vq5TFlmmLN5jpV0br&#10;MT9ciqXRKswNNuGtt57j6ZvPYaKvJXWQPd6na1nuxN5aDw4WWnB/tRd5qXHw8fRhrPBCRUU+5lh8&#10;C1ONLKhcuFsxc146i8tX5HHx2nXcu3sZySmRCAx2RXiIMwt7mDl6AO8fjePdw1G8vcvXJ2N4sT+C&#10;F7tD+MbRBDPhMJ6t9+BdTt/c6qVy9OGtvSE85+fH88yRBMsh9/VkqRPvvfsCv/vFt6URQydUtMdU&#10;zsO1YSrQDL7x4Xv4069/gI/eeYx//O0PjEpc5/PH+Ptf/4zvffMtfP63v+N/f/UL/PS77+M3v/8D&#10;fvHNIzzcGsFfv/onfvfb3+Bb7z/CXznPu/sTeHNnAn/835/gsw8f4p9ffYkPTifwyUfv439/8hF+&#10;+dPv4hnn+a///m/8+Nsv8Ktf/gifvEv1fbSL958cUo1P8N57j/DWkz28R9VfGOnEw+05til0t1YT&#10;vIO0v/N46+EOdpdG8eb9ZcaWNuysjSM/MxlFudkvgfnJN94h+1VjkmF8drgBcyON0lAv0RYYyhcm&#10;W2hfO7A01c6T20Ok97IIBrAy1om5oVbMDnUQtO300fTUQ/w+lzFNizjKghLXAhdoBRYnRcZgwYw0&#10;SZ0iy1yuUMnliTYWTbs0FQW0MErlHGAWGmpmEbWyGDuwKqbTPViigi+Nd0rThbF2TPU1MdNwXVT3&#10;6QEW4GQvl9/FouvG4lAbl8NlMNPMDTZjQTTascXhViyNtPJ1E4mhk/sg3mukzRHXPLlt3KZ5bv/i&#10;aIPU6bDIY7Ewysbp/Ajf5+fTAzVU/iJOK7gtDVibamXW6MQ+s/X2QjctVwet+QAt0zD/78HeCq07&#10;Pztm9tpbYUZf7cbecgd2FtuxSsCtTNLmj1XS2lVjaawKa/x/bZLHgMS1QUU/YvG8+3yVx5DvTVRg&#10;frSY+1+KxfFyxoJKnqdyArGaYKkiWGuY2xk55uoYO0TjNk/VYn2+BRsLbYwPrZz24AWt38bCIN1L&#10;LqoKUvH0kEW+L3ria7nfhTjdbsX+eh1WZkp5fMX11Eh4OFP5qf4Wdm6SKiwPFqGlJBh3b4kHmcnh&#10;7A15XL19DRqG6vAPdaV7MZV+tiI1MYy2k8djuQv3FzuZA/toE3vxcKUHT9b78WilF882h6SB/o9I&#10;BG9uDRGMI3xvEO8dTuLZDoHH9x6u9+GjF0/x19/8mEo7jqP1QQJzAk8OJqmUw/gni/mYinmyOYp3&#10;nt3Hb3/xKZ49OsXPP3vKeQdIEiv4+2++j2Pmywdbo1Taz3Gf07/ziyecPtif5vkZxT+//BMVcxlf&#10;/fMfeLo7j1/89nPWSwOaq/Nx8tY38PfPf4fnD9bw5tE8fvOHP+HPv/4elZ1qTWA93JxDenw43YwD&#10;o5wzQv2dSbQrePvxEp4cU7Vp5R+drmNquI0Ze5n7MYPwIC9pSKm4eiHI+R1aawmYD56uIU1mi5Q8&#10;a6QX2PK1DV9bIbfIEtmFlkjPN0cGW1qeGWILzJBcYo20Chskl1kjtcwG+eXOKKr2QGmNH0qqA1HV&#10;HI3Oliy0NaajrSkDPe0FGOwuQX9PGYb6qjA2QMtMth4TrYcWmaCeG+/GNIOyCP5zE12YGmnHDC30&#10;zGgnJgj+cYJwfEBcqyMJEJgrZO0lKoDoSFrgPCskjDW+3pglGBbHyKLT0uCIgxW+XqVNYO444utj&#10;ZpejlXFszfZhd2EAe4u0HtNczlQn1kg+Kyzc5WmCdZJAZgZanmoh8AjwiUYuvwn7W8w2a93YImC2&#10;qUjbXPaDzRHO0443acHWp9ukzo4dqtoRc9TBKovtaJ15Z0Z6/faTXVqgI3zw5jGe0NIcr1MNuE2n&#10;LKb7m2MssAk8O1xkznkX+8vDPOErZNVBFrawfTN4vCOKkCDiVFwieH44R7u2hAc705INe7g7S/WY&#10;w6O9KYJtju9P4dHBPLdlHD/+z4+kwebPT9ckyygs2sOdHtpAFslOPfYWSmg5STZjBdhcqEFfi4gY&#10;RTzOhSSCAkQTbLa03yoqOszyIWhrKEOAlzVzswnVUgG35dSgJKcMBUVx+5UyrTydiosBXB0MUEf3&#10;tTLTjJ25Dq6nCwe0tkd0CuJ2uKOlLuxT+Q+ojvs8B6erA8yYg3hAAN0noZ2uD+OY04fbY7hPAIr/&#10;f/u73+Grr76S2p9/+ws84rF7RoX88st/SDb3dz/7Jt7cHca7T47wy+88wROS5LOdBfztf76NJxv9&#10;nLcfX1BJ3+I8f/8K+OnPfoZ/fPE3/OX3v8JbB+PMsXP4ksv+8h9/wzd+8F/46GgGP/6v3+DPf/oj&#10;/usH30RwoAd+9bs/4s+f/xXff2+HESYY3l52UsePdB3WzwXOzraMYMYID/dhBHOFFz+3cjdGXVsx&#10;HjwQFn2LeZrnf2sZm0tT0gi7vY1ZWubNl8B8xNCdXeiInCJH5Je6EJBOyCtyRnVVCCrLg1BTGYqy&#10;0gBUlgWhsiQI9ZVhqK+KQFVpKFob4tDTSkvYnYfRnny01yexJaK6kvPVhqKmKhjVFcGoYSsu9UN1&#10;XRhq66NQ1xiL5tYkdLfloa9LhtH+UsxNUqnZpifou2cJxJEqzNK+TY9XY3FGXDSn+lLllmYIpKUB&#10;zE9QwcW4TIJL9O6uz/diRQxcnx8kow9LbXmmjypB0M71SiN6tthWuKw1KvD23CB2qBrr03QABPr2&#10;HNtsPzbp/Q+XR3G4NIaj1QnsczkC0KebM/jmd36I7zzfJOiHaUvJ4o+f4VefPKIlH5JO5Bdf/pO5&#10;larJotuY7cKL997Hd7/7HXzz8Qrf75I+35rt5GuhsAN4+vbb+OOvvsNiG2XhjRN0o1Knxskai5Dg&#10;O9kigHYJOoLyeHMc99f5/8YUQUzAbc/y/0m+ZqYRoBRAYxM2774EvCl89xOqBVXg4c4sAT9PkJMw&#10;uI5jFvJD2r+D1VaqTBOn9VwXlXaqhOSYi/62aLqFPPg668LNQYc21xNRgaZIj3OH3J3rkJNTRGh4&#10;PLJlJfDw9MWNW3cZNzQZN1SgrHQPBrpqsLHQQKCXGWLCHUkUglBoTamQJ1sE3T73UfxPkjkS+ZLb&#10;LZTslJ8dLHeTUHtITGwE7QlV9JD/31/jd6maJ2tsG318j85kmXZ+thGbM3U8nn044GdbtL27i13Y&#10;pvU9WhPfZZ4leR4JkHOdT6iyh8v9kmo+2hnH3wjMQzoZAfwnJLQjWuMHzL8PaDeXxIgc1sf0cDPt&#10;vDWMDFQY78owM16P0oJIyDJDUJgehjAPJyjKX4eNrQEByKwe6w5LUw0kxgQgwFf0bdiR1Ezh6GCM&#10;gb467DGDHx1sYJWAnOrrwC7FYndtlPs+hvXhzpfAfJ+evLu5gCejGD1NMvS2FNC+CMYswHBHifQA&#10;q6H2YuYdvm5n5uQ8w9y4obZS9DWLAdT5/L9YajODVVSwetrbCoz1ldDeFmKoQ8YAnE8gNWFyqAaL&#10;VKTxgWoqXwP/L6eCUk07CzDax2V2iee/lqGvXYaBrgL0teaiqzkDvW3Z6KT6DhLEw91cXlc+Jrgu&#10;scz58SYqaBunBDbbMq3k/HizNORplsF6gYCeG6OFnWHmojIuC3AT1Ku0z2Is7co47R1BtMHPRd7b&#10;IoC2qXrifTGCaENcjyODi5FBH3/2fXzyZIHzM7Ox3X/0GL/6FoHJghfA3FroxT//+SVPZgfefv8j&#10;WrBBfOOTb+OTp6vSsgUw10gMGySKLZLK9toc/v6n/5XAf7QywumQpOT7i8PYmu/hPCQVoeSMBGtc&#10;5iqz4hrbOlV+i8tYm3o53SYhiVFWm7M9+Na7J1Rhgo8qucvlPdia4fYL9R5h7pqhzR4nsbBQqc4P&#10;9wY4baLCV3KbirAxX8Bjmo3GqkAkhpqioyoaWurXERpgBycbDTjb6UNJUQ7KypqQv6cJJXVN6bJR&#10;/8AoRsamERgUjq6eLtRXV8OCOT8m1IUFN8AiZ4beomOhM9glKI6YD8VIo9PNWZLOMhV8jmQ1TEIb&#10;lIh0j05khdM5cdloopOKzXM6ysjD/d0RPfl0QDs8Hztczt7GJBv3h/n1AXPqfVrgh9s8nsyt2zyv&#10;2zxuuzyPW9MEMdv6dDNBL25VI2gFcEUjqMU53l/ilM5GxJxZMZyTbm2LwOyoToGFmSomCaqStDBa&#10;YBL8aDWO6Kzywjygd+86VG5fQICHFSKD7RETZofq4lSCNwOOjpbwJDD9vJxgZKyGwZ4K7lcVRlpl&#10;WBupRbCTNQx1FNFYl4OV5RGsLk+9BOanDMaiQ6efuUkARLwWYwKHunPQ15ZFUGSirT4ZLbWJaG9I&#10;pSKmUiWzCeZszlMszT/SK4aRFaKfwJUAJkBMoA8S0OIui86GPHSxtdbQ4opbXupzCfAC6X8xnehl&#10;Ph1kXuyv586/zLvj3IGRzhK2Igyziek4QTvVX8H5y/i6hDmvjK8FAZA8SADi87HuUr7HeWibF5gL&#10;V0XGJUCXx1uYHwlkNnHnwzyz5vwwTzxfrwgrO0UlFZ0k0120tv9u4v0OqW3P9eCDT7+HTx4tUInF&#10;2NNenDx+gl98ch/rBKQA5hoLYJ3AE3/HZHwBwA8+/hY+fbxGIL8E5psPNvH203386le/wq9//DHB&#10;I9h/iGw5SBUeIDD7WDhUB7L7KbOXUI5DqoV4kNcRPz9eHsAOC2ePwD0kIRzw//eebEjL2OJ2bbIY&#10;T/j6hMx/ynayytfif6HGBOgxLfYpFVV0Roje0A6el47GXBJeCQmsCsN9RagqiYeLrTasjJWhpiqe&#10;B3xHui58964CdPWMoa5BgCppQvmeCvT0DBEaEQUDcwvcULyH/pkpdPb2YW56CL3tlTjYorJvi2gx&#10;LLV1Au6Q2/Hh20fS+t97toVH+4skDhIIVWp/c5r1xFoYaUNncylrpRCt1XnorCtirZQiOykcAxSE&#10;oowQ2JppS/fjGuspw9BUBceHU5J9PyIJCcJaIijXSG4DHeWMRU0Y6almdKpjNCKpk9D3eIwPRb4k&#10;cTykQ3myN4u5gQaMddbwWLSTDFoR7UkLqneP/9fxu7UUolzsMNrsUYCSvG1hqHwLJQVJyIr3R3tJ&#10;ElpL4xETbIdlfr+nqUoanRbk64ggH0dYm+qz7lrQThCKXy/YXaXzOV7D80eb2BNKfbBIsWqV6uf/&#10;9+77u6hp8kZDawDKy71oYf1QWxOI6oYQZMpckVXggeaWeLQ0JqCqPBQd7YlobohBbVU4mTFSGkZU&#10;V5mApppEqTVUx6OzPouMEY/W2gyCO5+gKcRkbxVlu0aaLo01S51EYuTD9IDocKiTpmPdFQRmFUFa&#10;LYFsnKAXHS2zVNoJAn52mIDl+wujPLj9VNr2fIxxOjFIMLKNUXGXRurJSJy/t5yqSHtG9VyfbCXI&#10;2shyTZICbhCskuVkIa/z5IkmcuIqlUk08Xqdn20I9SQAhHL+u20ReFss/r1F5lS2f3++TkUUTSx3&#10;XTTB1v/6jmgbVL4dzrs/L/JUO/bmWgkw5lb+v81tPODnh8xgx/ME1lI3HtL27U+34lTYONq5E9q6&#10;gxVa4OUuyXp98u4RHu/N0wYPsPXT1g7g4RaVgmpwIjqbhF1jJjteIZhpm0+Zs06pMscE8+ZkBz77&#10;9G38+tc/xW//+yf45Y8/ww+//S7evb+BtrpcmJppQFlNDpevnse1a5fgYG8HQ0MzmJhaQlvHEBqa&#10;ejh39rL0PF/xg7UqqhoErypu3ryLOwrKsHD0wO17ypicYu5fZIbdEhZxSOok2+a2bJEk3n+6hWfi&#10;UsWjVVrLAaxRocTN0sKN9bcy2gw1IYcgNLHSRAfJfba/BY0s/AXaSkFeWzymorNQxJkHzNMi458y&#10;X58yZz9kTh/uEmOK61gzovOyG++9dYDJgUY6w3KSEMl/qBH15VkkUxLh6rjUATnP+pqmIGxTWaP9&#10;7BHkagFnJxNMT7ZgcbwG+wsteLQxgJmWfDjoycNI5xbdQjnqyhNYU02Y6ypDZ1kyUiPdUF2YhPLc&#10;OCRHecPbxRJ2FrqQl7vLY3YOd+5eg7aeCgxNtOARaIujfRFJGF8IzlnWvgTMp2+vQlZphYwCc+QV&#10;W6Oo3AHFFS7IzndCSbUn33NjeA9BR0sCFVLkyFSqZzIVMp9Mm4legm6IqtVH69nZxP9pOwe7qYgd&#10;WehqSSdrZmGoRzAybW9HHk98Grr5PQGqrgZxKaaMoOSBkq6R0XYO1ku2cp0HZ4aWenGsVuqBnBvh&#10;yRqj9eU29Ldk8iCX86BXUu0aeFDraPcaMTtWw1aNpalGzE/W0ZbVUSnrCUqCk21VWF0ynQDs+kQr&#10;NrmOjWkClW2VgBU9xOJmV6GoS3y9RvXc4DwCwAJYYvicmK5z+vK9Tsn67pCV/w3MbaqnsKECnOJz&#10;oWD/nk8A9GChS7qmdyg6QQjCIzFyilNx3+YRC/dwrh0n/Pw+wXdKUD3iyXq0TsBxmUe0po82xiXQ&#10;PaSaPtzsIyD7Wfhk2w1aONo4kcGO5zul281OmbWOCfaThU4cEOwH/H93pgVrEw04YIGtzVQT6LXY&#10;XhQKVUFnlI2R/kYkJ8bg6pWr0i9FKypowMHOAxYWdvDw8IOFpR0tmTkuXboOM3NLXL58neC9CRUV&#10;dYL0Nu7cVoGcoib0OY+ighLU5OWhrn4POtr3GE1KmDenqfKdVCiRKQfwbG8UHz1eRnKwKypzo1Bb&#10;EIv0KC9kxvpKz1yK9LOCo5U2ClJDEBNggfayWAw2paI8KwjDbTI82Z/Fx+/ex8cvSFQH89iTnIfI&#10;sxPY57E6oDov0f1MEYji6sAUBaC7WYbkGB+EBzpRPLKl+2frKtKkGl1hbcwOVKGxPJFKnY7WSkYo&#10;xrm8lCBEhzgjgoC1NNZAbUkmlhf6McdzOyIUeLga6wRvgJsRZhjjJjqLkRDqjHAfa75nhvhgJ+Sn&#10;JUJL7R70dVR4PJRIdmrSU//T4wIw3JCNmvwwtNX8axD7w8dbKKkMRmVNOEpKQ9DYkICe9gwM99Jq&#10;1qcQbNnoqMnEIO1DZ1MOGUcm5cDBjiIMcuU9bQVSmxnnDrfk0O5mMeBmY6AnE52tKWhrogVuTiTr&#10;paK5LgGdLSkEeSo/S8NoF+0pLdTMUCWVtBy9zXkEaK10A6zIf2sEi7j8MD9C4Il7QGk/5obqyJQN&#10;tJ1NbI3MguI1LSsBuMj5FmlVNqaYDWbapI4AUYTiczHvOgG7RKCvTxGY/wLr+lSL1DaoThtifqln&#10;lQAUOVIA91+gkgBGZRVquSk6cPi+AJr4TAIrwbXO16K9tL9UXebUdTLx+liLdGlmjf9vUr23uK4j&#10;guuYNvYBVezpzojExE+ZjYQ63hfgorI9Ylb8kIpyusL8QyssBtkfcL1SjybbKe3tsVBUgvJ4mar6&#10;r++ezLZKlyYeLnbg/kIHHq6K5/Y0Y4+gfLzRi6q8UJTkBqM4PwqFeTHIZtF1NedggO7G042AUrpJ&#10;Zj+L1199DefPXIKpiTVsbRwRGBAGa2tH3Llzj59fk37m/etffx2vvfYGgXpVUsyr585BTV0VV27c&#10;wJWrN3Dzuhzk79yChvJ1lKT4ob0oAu0yNwzmuqMhxRUTJOnlsTYsUF37u8tRXZGOqAgv1NfkceoN&#10;N3c7REYFISLcH36e5qjODYe3swb66uJ4bKvwdG+C7mVQeqD2k13xOJMxacDBPt3MGpVyk+ARHX8b&#10;zOA7wkrP90s5dmakmXXHjMjMWFeaidz0UOnxIMLSN5YnITszHGVFSUiNckB6pB0ay2JQKotFJt/P&#10;IYHEJ0YiKToKSeERiCGRhQR7ISbSB8M99RQjZsihDhTK0pAUH4bUlChERwaQWLzgxUzp624LF3sT&#10;2Fnp04XoQ1dLBdYWenB1tJKGn0rAPHm8iMR8E2SUmCO7xBJx6YaoqHNBXoErCqiWMpknqsoCUFEc&#10;gIbaSJSXBKG6PBKdjanMi0m0HXnMgIXMgIW0IYXMlQQuM6oYlDDaXUDrKR6LQSbm53NUOAFGAY75&#10;4SqCr4ZZiSo1UsPCJfjG6gkkFtBSLwEmlI5gITgEyDanWwiKl2CTAEdwbcw0Y4mAFJcyVgU4CcJl&#10;LltMN2YIXKrpGsEowLk6XsepUEt+xvn/LzBfAvblvP9qEpiF7W0mCMXn4lpjjdTEgIiNGc4/WS+9&#10;XuFyRRPfkwZLiO0Q1yLF/6PV3FYug+vdnSEgpXnEftbRLpEMRrlsWvqj5T7pMsHT3QlOB6XpDz95&#10;iKPFHuxx/w8XCEgxyFzY4DkS1GAFZmnzF+ka1ukC9qiK4pLDKVXxPtXykMdJqLBQTnGjsLgscbLa&#10;h+8zz+3QhcjSfVCc7YuSTKpSujvSE12YgcxgZ6mL69fO4/yFs3j1lVfx9a99Da8TfOpq2tJdM9ra&#10;htCkjTUyMkNOdhHeeOMc5OQVoadvCDc3D1haWsPEwhaWNg64dZMWV0lZuvNHQe4iDLRuID/JC0Wp&#10;/shOcJOeBlhdkIDFoWruRxWJpxOTJPq5wSqUZIXT1hYyDiUgOcwNGVF+sDbSgomOEirzojDamI/V&#10;3lIsduTj/hydTn891XJO6tAS7f7Oy0x7f0f0njOP0/4Lm7pKct4msXXTrs/3VqK7LA3RbqZwoAJa&#10;m+rB1FgbdnbGWGX97TMGrJJcRVzZW+zFEcnx4dYYNvn6gNl4c36AVjWZKuqD1PQo7DAf72zNMbMu&#10;MC9OY3pMKGkTBa4RY4MtGB9uo3i10T3WYXSgCY01BZBlMQKW50E8+SMlSQwDNYOzvelLYO6cziIw&#10;TQuhGVqIytJFYoEBojN1EJttiGSZKWLSjZCYbY74dDMk5dhDVuqF3EJPFBb7IzffG+XFYVTCeDSx&#10;dTQlo75KPP08mfKfg0nmv8l+0WObj4meUvrnSkz305ZSIRdHqjE/xLw5Ii7k10hgWRqtZaP9JLhe&#10;gkdkRAJgrPGl/STrr4wJ0FBNWeC7LPotzrfLvLbB4v+/YGP24PuibQpg/KuJ/7epJkI9xf8CrJLS&#10;kiDmhyoIJjEi6SWohe3dYVHvkjjE7T57VKBdqs8eVWh3oR37POGibc22cB5xfY65kZ8fUZ32Oe8O&#10;t+lwoQ37BNLuHHOR1FqYSZtop6sIpmYCiRaT2/NgY4SWlNZOXDIgQHeozIdUt8PpZqk9ELmS/28J&#10;UJPc5hkdNgVBcLsXh0gOwlEwm2zSpu/y+GzSUWyKYzZIm0pHsc7PxTXChwRrXV4Yz1kIUuIckRbp&#10;xDzkhCAvYyiLn/E7fx43hIU9fwavfP0VCZhnXn2DllRFypZ6+sYEpTk0NPRoYW/gjTNnOd9rVMsr&#10;uCt3D9dv3saFK7dw7sJVApggv3oNSvIKUFe+B1M9DVgZqEs3iXvamqAkPQx7s8zW03V4ttKOt9Y6&#10;8WSlC6N0XN1UrJ6qFNrVENSmBiLF2wrOeoowVb+Lme4KrPQVY32glCTEYzojbHk33pWGyR3hBafP&#10;7m/h7Sf7OFifJ4jmsDjRL7XBtnrmzlbWYzWtaAbiQ71ha6QGC0NxiUceBvr3sMoY8WBvEo93xvBE&#10;PKSbpCeizhajhxhgsrMswEnAr08RgJNsE9giCaxRtbdWxnG4u0hQkyS2ZnG8PYutpREcbM5gk9NF&#10;uqXhrgrJUi8zJoknIYz112K0o1waUaahKgcra6OXwDx4vADvRC34p2gjJtcQMdn6iM7SR0SakfQj&#10;LkkyC0RmGPE9UyTkWiA21wyh4vcGqaxRmUbIIkjzyj2QVWKHVBmVt8gEFU0+yCtzQWG5JwpKPJGd&#10;54aSQj+CNxoDHdkY6sjhASqmneBBniIwxyqpUjW0WzVYo8UQj5/cGme2ow3coP1bHiOgaBHFNcB1&#10;WlrxWgB1k4ARQF6gfRWg3RC2lEF9jZZ3WbK7BCn/36F9+etf/sT2R/z5D7/Bz777HjZYwBtUxu1p&#10;gpQK973vfIK//+2v+OMffofP//Rb5rI2ftYsfedztl/95FvMDoVYGCrD6eEG5/0cf+P8H5yMM3sy&#10;z/L95RFmYO7fFF3COpe5P9sktcN5bgPVcovvrU9UE/QEJgG6wX3enqnn+rkN3JZNqu3JarfUKfTP&#10;f/5Tyov319loc4Xi7bNAhOUVHUNPmDGfbjNzEtDi7ooHbCKLnkrZlLaWhSSezifmPVnuxjMSRgtt&#10;ZGm+LyoKQhDsaQwdrVuwttKBMnPOG6+/iteFLWX72tdelWzq1772ClXxPG7dliMw9aCrZwBDI2Mp&#10;S4oOHxVlLSrrOdy9o0gg6sPU1Ab6BqbMo05QvKuAa1TeUD93zHbkYW2wBCvMcOvMX5v9ZTgYLcaL&#10;jRY8muXx6M7Benc22nL8UJPihspEV8R5sf7YUv3MEeKgA387bYJaEe7WOgi0N0KUtw2C3VmPIS7Y&#10;5zF4diTGxS7hnYdreLw7h5ONSemSjLg89GB3FqvTorOoDS2V2VSpTFRlxyHKxx4T3UVY4PnaENs3&#10;UIKtMZ4bOqRTEu4JndQuyXqyrxSn+4s42VvF9vKo9AyfQ3Gp52CZJLCBtx6sSYM73jxewpunKzje&#10;nCQ4J7BG+7wlLoGtikeJ9KC/vVZ6YsTseDNm6QwnGcvGhlpo4etRmJOIguwY5s9/PfB5/+E8wnP1&#10;EZChg6BsHYTL9BCep4fgdD0EJGsjOt8InnHqBK4WwrK0EZ6th9QKW0TnWSIoxQSZ5ZaIzdFHfJ4+&#10;Qa2LrApTyMpskV9qi6JSJ1RVe6GszB1ZuU4oJIhLqbTN9bHMmmmoKPNHe1McfXk+FqhcYqjeslBE&#10;KuW8uOZJpl8iwGb6KzmtZw6tkIAoeq5WqGir3DkBxpl+obxUBoJwivMIhRXvi+ky558nuPGXX1EZ&#10;OR9BsThSiY//85f4wfNZrM324W9/+AXmB0s5f+X/aXNk5NXxavzzy79gbrSCNoQg/cN/8QDX4Se/&#10;+g2++2IDc2MVtOoFWOB0gYBbmKjAzu4SfvTJY2lUytF8A9778AP85Q//g79+/ieqNcmEivzpJx/j&#10;H1/8FZ9//hc8WRVK20uQfy6Rwvff3WEWbMZf/vJnbHMfvvzH36UOon0C7Qc/+SXe2RnCpx++i799&#10;/kd8we88YLY8or36259+iX98+SV+8mJLyqpv7TNrbQ3jGV8/paV7vDoi9eyuT9WgghnTzUEbd26e&#10;p+q9ite+9h9sXycoX8OrbAKUr716Bq+++jrOUBU1tXRgZGwKMzMLglgNF5kn79yRh5KSBi2rPBTk&#10;xU8WmnM+fVy5chNaOiYE5RXcuHRB+nnGvWmqOUl4b4zWfrAc+3RL20Pl0utttj2ej53hCuwTFAc8&#10;jjvj5diZrMD2RCnWe4ukzw8YI46n6yWV3KNTOCJ4Dkiq95c68GSrl6rWSpCVSQMJnh1SrdZHpJuX&#10;N+jIDhgb9tlWB+jY2guxwhoJc7FEgJMF5nrpuKY7uX112KKD26Uj2aTT22HUWqO726dwbHKbHu+N&#10;S4MgRK/3e4/m+f8o3j6ZxqNdMfpLjNoa5efDdFH9GO8Ql/UYqeh8xGW60a5K9DUXITc5GvG08A3l&#10;qShlTm2pykBtcQxaKpLQXJaMMC9bGKrJvQTm82c7qC4lU1X5o6bBD8WVrsgstEZ6iQCaNkGnjZRC&#10;XWRXGiOt2JzNlJ8ZUkn1CEYdpORQKWlxCyt8kFvkgZxCLwmEBYUeyMxyZhZxR14WVTXTA9mp7tLT&#10;t8eYPftoWUQ2neovpcrIJJVZGSmTBiYMtOZimidujidrhhZziVZXZMgFHiyR0TapKKLDRtjNRQL2&#10;pXVt4//MlQSrGPolAD7eVYppLnumqxz4/L+xT0U+ma1hXmvEx9//b3zviXgawxz++vuf0n62SMPC&#10;9phZXrz/Eb73fAWrPKn//OovePfRGk9yB05WunFImyqynni843/+4If4+Ue0TPOtPHm0y9zG471t&#10;/OLDbSp+C956ch9/+/Pv8Pv//RX+8Jtf4/c/fAcff/cH+OyYyrbRR0CJh1j18TR8hT/87n/wx9//&#10;D37/219RFbvx5Vf/pNVrw+HGPP7w0/fw8OQAnz2exfP7e/jH3//M+f8Xf/79b/CHX30f91eHgH/8&#10;Ucqkz5iDnhCQ/77M8mijX2oPxXSzlyraIw1xG+8qg66GOi5fuIYLZy4SmK8wT76GK5cJurvyVD9z&#10;nD17XlJKCwsrWlgTqqUJbt26S/BdZ7sBVVUd3Lohj+vXxaADLVyghb3A5V28eBMtDS2IDg3G6jyt&#10;HoF2NNuA3VECkOdTFP/OaBkbQTnO12OcThB8Iy14OMd8R5Ac0Ko/WmqVRvkcEXy7zPXb0wTuQi3B&#10;UontkVLssD1ZasTzVdr9+Ro8mKvCm2vNeLrchCMub4cqeDxOwA8LhS7DUms29pjPD1lXQxUxSAm2&#10;gYe9PuytDeDmZA4vZ1NE+lijKNmH21pHYFYyLpTgZFE8J6heGs731u4oPnq0gO++s4n3CcyPHy/i&#10;w0fLeL4/RQIcwztHs1KfwdZshyQqQ61UZCrjdF8V+isyEOFhgZnWPCx1M+Y1FWCoMQZRvgawM5aH&#10;jZ4SlK6efQnM49N5JKSbILuAYJSZIzpNG0kCcMUGiCX4EooMkSDTZ940QH6VLTLLLJCQY4AIoaDJ&#10;6ojLof2lclZVBSEr2xkVtWSEhnDk5nkwFDtKr/Nl7pARsOmZLsjN9UJtRThzTjAKcoNRSltVURSK&#10;7qZ0qWOou0E8RyVPmorOo97GDLRWZWKksxTD7cWcp4TALsECbeMcT7LophaA3eSJ2yVYtqhKW5IF&#10;aSV4mPUI4j0eKHGXwF8//zO+oqr87U+/IYsznxJIa1RFoa5//8cX+P1//wg/+Na7+PsXX+A7T2eo&#10;osX46h9/piIz04zTao9R1YcbpR+Y+cG33qGd/YIF14glbsciC6yjNgXLS0v46btr0mMpRIfPf/36&#10;N/j1Tz7Ft77xLn7x8SGB3Y0///Vv+PWPP8UPv/cJvnWfJ/Ronev5Gz59cR9/plKeMlP+48uvaIM7&#10;sMNlPH/nPem7ogf2aKkbP/rZz/HH//4hPvvmC/z5lx/jeIH7948/SHfOi1utHoprmrSwogn1FKQi&#10;rmeeCJsrhqvR4otfMcuI90W4jzk8bNXh42zC7KgNMwt7mBhbwZRZUpsKqHRPHSaGFrCxdIYelVD0&#10;sgowX754FVev3sTlS9eoqhfw2mtnqb4XcOHsWZw9d4YZ9A6uEeRLoy+vxX7wYJEqyIjCWCKauAdR&#10;dNycMDsf81w85j4/XuuSVPCI+VtMt3nMxUOzHonrt4wLhzzH90mKe6Jzjcd8nQBf53STCrxF17JO&#10;oO6SfHd4TkXbpEJvTxLIJIUjEu/hQjMVth2nXMbD5Q6uswOnzP3Cuu5wXRtc3tpQJY753n3GjxOe&#10;21O2p6udeEySeGuzG2+vd+LtnV482+jB851BtiFm+XL0VSVjui0f3VS/DdbjBkVmY7QUU51ZGGhO&#10;plhUozAqBA4GBtBXVoHePSWYqakj2tcS83SMK735WOzMxUJ77ktgvvlsC6W0mBUlfqgq90NFuTMK&#10;ZJa0oTaITTNESoEZEvOpkLkGVEYzlFW5oajABZWcv6EyBMXlrqgsEz9aQ8UtC0MFrWpZQSBkeb4o&#10;KQhAfXUUmurj0FqbiOZaThtjUV4SiFJ+v6zMh9NALi8QLXWxqOR3ZQVeyMv1QFKyPVXXB/WNESim&#10;Gtc1h6Gk0puvPZld3VFRx9flbpzHGd3t8RjpyZIUdnWCikpgbo4zP4oOHJ70fR7kY7LuJk/ALC3q&#10;WKcM/a2ZaG9IQmudeFBXDNU7E4MtJIB2cT9kHHoaEjHYloqBlmSyXirG27Ixz4y5IU62IAEWzCzV&#10;fpa2Z4EsPDdcgqWJKqkTaZvFttBXyXmYh2mhDqiMawS1AJnoUBKdQ/sEyA4LUxoPSlXYEgXKTCg6&#10;lI6odIfSQAHxMLN+6XKIUFbp2uXWkPTekQAps+Tpaj8ebwxL1z0Pmb2Fav4blP/Oow/4XeEERO/s&#10;w7V+DDVlk+ziIcvwRV6KK6qzPeFoqQptXVXYODjCwsYBGjoGuHtP/IyAIVzdfKGrbYp7tKzyd5Vx&#10;7dINXBQ/FExQXqBlfeONCxI4Rbt0/gLOXjjD9y9y/lt0Bj0kGu4P171HuylU/IffPMGB6DSj0xG3&#10;cx1w33eZs08ICAGK41m+z3MmgChAuE0buzpQLhX8Mb93yGN/SpdyINnZBgnEAqi7/wLvIf8XCrdN&#10;kP677dCSHswJUqjCDrO9mG4KBScgd6jO+1z/Hts67ezWGOflOk4IZvG9LX5/lzZaLP8+t/U+1326&#10;QDUnWO+vtOLN1Q6pPV3pwFvrXXhGInl7cwBPeA4frYre9GaeB57ziZfLHazPwATVe2OwgKRCSz8m&#10;8m0+lnvzsNCZ8xKYj2jZ0goskJJrhfRcR2TSepZVBCEjz5l5kBZXDF4vD0RxiY80ED0pwxoJqWYo&#10;zPdAbVkolZD2NdsLzTVJqCuNYlHHoL0+C12NmVS+bPS0pqCpOgKldf4orQ5AOZddWxuF1pYktNWI&#10;p8NFoaE6GA21gWioC0FnUwwaq8RzPCO5zFj0NKehptULiTIGfin/6iK+QA/R2fq00wZIYbbNK7RC&#10;OXNsqQByVSia6iKkaUtjNJqqotBVn4xZqu8ygbTOnLlAJRxqzcJYVy5BmiO1qe48DDakYqyNAKcF&#10;GmjOIDCzqORpmB8rxfJkOcZ6RMcObXZfLmYG8zA1mIuOxjh0tyaSGFK4v0kEdAImCPL5PhlWaNVW&#10;mVcXB8sw0pKHmR5OO7KpIiwyMvpCTwmWe8ST2osx3JKBxSHas+mXmUZ0EE13yZiRmcNm69jq6RJq&#10;mX8bsDPbTRUgAFeYbZb6CMwh6Q6KR1TKE4LgyebovzqDRvDm9rjUKfRwawD3N/uZi6ZQI4tEdX4I&#10;CjNDYWKkjutXXkFKtJc0zM3UWJ2qaQxVNS3cvHkPDo6euHb9jjRwXV1DC3fu3sP585dxhgp5htZX&#10;tDeYRd947QzOvX6GavkGLfBlvHH+HPx87bA+3459RozNoVpaV5Ilo8eOiB8kzbdPZ0k4A3Q4Lfyf&#10;zoYu55Au4QEJ6SHJ5KUdF9dvW+kK2nHMZYncuEMAbQmimxQda20SqNdJmHsEpOilFR1uewToQ5Lx&#10;Y4Lk4WI7gd5Md0OLy3ZAgB2L1wS1APEeyVwQgAD59iiXw7gkSGKLrwVJnJIktrl8QRYiDh2KQfMC&#10;7DyHQqG3CfD9KS6D+f2Y6nzCqPSQ6v+IpHREEN8Xysx2vMC22CHtj7ikJQhpi6RwKHrwxfq43kna&#10;XAmYT55uEIhekBV7QlbkjZw8TxQU+SE7T9wYG4L6hhjUVEZQBYPQUJaAhqpIqls4Oupj0N8iHuUn&#10;ij8edeXx6G/PQVt9At8nI/TIMMT/BVgHqEQ97Ylo47Iaq8OocIloJwCrqbTNDSEoK/GgcvqiqjKc&#10;QHdDdQVBLDqJhLqWBaO80g+lVNeKaqpxmS9VNBS19VRQgjEt05zfdUB9nR/aWqNQRKKoqgxAYYHo&#10;aKIiF/J1ti9GqHhT3TLUFoVTKRO4T+HophrOEhT99WmY5vbO9OVjliw21pOLzsYUEkwyQZ2K6UEx&#10;XlcQTRq6qKRzPUWYoN0eIevNDQhbXcrXaZgSPc516Vgk4EYbuL6OfIwzL2+QnWfEtd3WHIx35mGi&#10;Iw/jHbnMsOW0waUErgyzBPvqGK08FXx+kN8jWWxOVjIrU4m5/I3pCkzS7ozy+2Nc96q4BsyC3qNK&#10;bs+0Y1uyzl3YnRdP5hMnXyhUB092s/RwqwO+fzAv7kGtQWNJFDJirGFucAe+znqoyg9ClSwAmclO&#10;KMgMgIu9Oe5cvwF1FS0o0MqKHlcBTJEhX33ljGRbX3/tjf8DzNe//urL1wSo+OzcBdGTewXbYiwv&#10;3YFQTBErxJDDo4WXQw7FgAgxGmmfDmKd7ubTFztYGRY95YwYU+IGcIJvslVS1d0pgonFe0RgHtB1&#10;iOkJlytAeiRch1BRTsWN1fdXqFACyGJeAQC+L74jvr9PIEgRZqKegG6XwCG+L+YRFl9ECAGcUy5D&#10;RKAjksHWOAEr1snX2//6niCGzTFmUEGUg5VY6i8nmfQww3N/pctkJBGCUKxPbOsDkssRCUQsX3z3&#10;dJkRa6JR6phaHWFeJlFsUqUX+8soIIUvgfnsyRazngcyM5yQl++G/CJ35Mg8CIAIFBQHorImCrnZ&#10;/mirS4ZM5s08aYx45sqQRE0kZhsjKlWP6mqHpBQ7FNMS15R7o64mEAX5BHg+7WxxCJoaUmhlk6iE&#10;sWisi0ZLcwwqqwLRVJtGEEXQPvuioNQNOQXOyM6xRxWVb7I7E+Ns7a0JBKIn6it80VUbi6bSCFQT&#10;bA20tRVFzlRuRzTWhKOqLBo9jakEUgr6qLJVBaGoK4uiRQ9BQbYPWirjMN1fiIG2TGZXMZBeDMpP&#10;RB/B1skM0N2RjNqaUBTQYtc2RaGyIRIFJI5qElFteSTzbDGWaYO3xaWdqTJMDeRgdbYUo32Z6OtM&#10;4boCUV8egpWJIkz38rNRquE0A39bGoa7MjAzkicpaldTNNcZi872aLoGbnetP4pqeNyLnUhIPlTo&#10;KPQ3xWKWtqatIpqEkoG5vjypDbYnk/B4XJhbxqnmwgVMUsGHO9JJKDISBMHPYzZHkhG2e3mIpDFQ&#10;zAKiQhPkQsFbK+LRUh6N0kwvFGZ4IT9NKKUf0qOckSjujAgwZtODr5sxzEw0cfnKG9J1zTNnzksj&#10;fP7dXhc9tv8Cpmj/Vs0r1+RxT1kO+1tjVO8hPCKAdmcJJCqjyNcHbMKaP2L2fUiVfyDuBhEWXdj1&#10;jVG8ebyID9/cprqPS2NiT2n1RYH/u+2Ja9GTdA0zbcCXf8OPv/OR1Bv92ZN5AqqP6+wh0EhKVN8t&#10;ZtpNNgF2AfRdqrEYDvnRt3+E9/YGSAq00fxfIjYx8ouqvSoGfTAD706L9whq0SPO+Y4ZGXbFkMll&#10;ES1GpMy+v9BL0m0BvvoLl9HJJoZrtmJtXPQCkzDYdvn/tuiUHK6TBobM0yFtjNIeE/BiP3anGni+&#10;ijHTVYAFOrpt2l0JmE+fHiA3xw85uQSGzAVJ6XZISLGnWgYTJG7MfG5ITLFAWrolIqKNkUsgJKWL&#10;AQcmMLC6gkyZCXIKzZCdb4qSEhtmQ30UE9wlVK7cLOaXkmDUlIahOM+PzQflBX4oL/SlBYxEK8HR&#10;WpuAikLx4zppzJhRBEk+cyrBVx5Kiyvu/QxHZa0XSivdSBKeyMixRHK6Georg2l1w9hCuKxoFOUy&#10;h7Lg2hri0dFMG9wQStCH0IoTmFkeBEMSSgt8CcAEZBQ4ITbPQmrxBVwe83QSc3Vimilyi6yQWWCO&#10;lHxjJOYac2qG+DRjlJZ6IDvdEclxtlQcbntlLAHE7NkhflFLPHowme4hDmvTZQRfAsZ7M9DTRrJo&#10;TkBLRQwVOQczBI24lthJspvoTeH3E9BTRVJoS8RwTzr6WpMxIkDXnU+AiV7rTCyOFGGKlntxgIDv&#10;TKfq0yYP5XN5VE1m6qmuLLJuIcZJMBMdaRiiC1joz5c6HZaGZFgbLSDIs2i/0zDTksrllCEqLhCK&#10;emZ4RV4PX1cyw1VjD2j7JEM3OBf6kUUwSa6FXkoXbsV24HW/Mlx2zcIlFVtcu6mOyxfv4uIlRbx+&#10;URHnLt5+2S7fldr5K3K4eF0FVxQ1pV/oOqRKivsbTzf68XRvFE92xgjIUWmwvRjf+3RvXBrj+4i5&#10;+YEAp7DdO+N4yCam4nk9AkgCUAI89wncw4UBqQdcXGLC338nPXj8j5//laAloGgFf/4/v8fzg2n8&#10;6Ge/wPdfbEo5/39++3v86BsPpftST5gN3/zwe1Jv7v2DPfz+59+Unv+DL7/Ab3/xHenOmy/+8RWz&#10;JVVxqhvferKKg+VRfPX3vxCkvXh4vI1//O1P0g3t3/34uXRXEL76XLq2/uWXX2Fr+uVQzWO+vzhA&#10;taVr2JhsI0k2SPZbdCCu0e0sD1TxvSqew3Iss+1QNbcIyk0SvwTMR4/XkJZtBVmpHXLZUvMdEJ9p&#10;x+K15WsrlNQ5IK/CCnGZekgvtEVOqRPK6nxRXuOHojIv5KT50domMyMmorg4FJUVUQSiL3IznZGV&#10;4UCb6sPmSWUTmdWd9jQE5SVeKJC5ITPPhLnWGJkEQUySFiLj1UkQJsgvsEJyigFtqi4VXBfl9fZI&#10;zTVFeYM7sgrskUZVTU9zoB0NRCGXk5hgTWUMRF0FQUwLXFvpxe3wkBSphCpfXxWMilIf1FT7oLlZ&#10;qCDzMZW9utRTak3cl65mAqYlEm3NYair9UVerh0Ki5yQncX10D430B5X0uo3VgYhJ8NN6uRqYI7t&#10;FHfe1EZgoCkOfY0EWHM6M2ox2isSadWD+F3Ox4ze2ySeOkg73BeP4nInZJRYIL/SHiX1PpJ1r6kI&#10;oPKHobctiRZbdJQxLjTG0IZ7ooUZvas+FiME+fRAOkYHkkg+YRjuS8DWfAk2Zosx2BqPpfE8LIzm&#10;YGKAqtqfjvGBNOb4UHSTqGaprHPdsRgeKkJ0Yz8sm/dxuWgMF/L6YVUxDW1ZF+6VjOCNzG5o5g5A&#10;K3sQd6LroRVSjrvOKVB0S8f/o2yNaya+ULMKw4V75jh3Qx1nb2i8bDc1ceGWFq7cUYOHfwB2mK1O&#10;FuohnvYghhPucSp6lUUTIDxdFx1StLaiA2u9X3pfDNp/uE6QrlNFxcAJtpO1fqojv7s6QJvO74on&#10;Q9AOi3st8cUf+LoT99d68NU//0kAt+HvX/2TuXoEu4uT+MMvP5EuM/33Z08JUCoXrb94xMmHn/4A&#10;758u4ou//IbA76Eycllf/pWKSBKgUu6vLeFPP3sfBweH+Ov//ICq2oEvCJYdKuaX/wRVcxDHa+L+&#10;WfEEjA5+98/4+xf/oI3twqa4JY9gFMsSt9vtzfe+bHM90v2g4nKeuMNJ3AW1NiGGZdZgnU1Y46WB&#10;Cow3/6vzZ+fBHLwTNOEXr4ugZNrUYhtk1TsiMFUbvgl6CE2zRGqZE+ILLZBaZIQ0Kki2zAYVtZ7I&#10;pv0qqKLSljkjOtUMueUuKG/0RVqBKVLzDAk6PeZXM1pgPWTyu4V1BF2tAWSVBrSMpsjI16aFM0FJ&#10;hT3Kyz0JYFrfUleShAPyq+0RX2KGUJk+ZA0+3A5jRGaYIEVmhbJGb5S0+CK+yBxpVeZIKqKK9aQg&#10;K8sRmekOyEpzZib2RSOB2lRJFaV9riCoSml9a6qcuW4bqq8Lge1GMHsQPG60wm5oJCAbaZmHaCUn&#10;CaKRhnQqejzau+JQXOeO2g4qd70zKusI7rIwZuhs2udElOX7oJNWvZ3k1FKdyHyahlbx2PvqOIx1&#10;5WC0IwdDVNXJXpmkfhPM3tNtuZhuycVydxEVkMDqYJYlqIZ7MjBFxRM9yvdXmXmW2rA5w5M3U4nJ&#10;6UTIeFxSq80RW2aAqBxdhOXoICZXB1nFZigstidB+qK/OQ6TVMjhbpJBbySqK11QVeKNWhJFVXsT&#10;AhvW4VK3A4WMTlxI68TNpFZYycZgnT0AxbQOXM/ph0ZOHzQSa2EYVwpFnyQoOiXimq4briiY4+pN&#10;I1y6qo2z1xRwkeC8fJOAvKuBK7eVce7aBXS1p2B5pFgaOjhGKz/flcfjSdXmfk+10ebTYk+3Uck7&#10;CpnHy7DKglygxRM/vrQ2XMNsSBtIpRM5TIBSPI5kj+CW7soR+ZRA3qK9/N3//pfUfvqfH0rWVljO&#10;H/3kZ9LgiyfbE/jfn39Xuin74fEW/vLnP/L9P+HDk2m89eIDPFsVl6La8Ns//JYq/BKYP/nJT/D3&#10;v36On3z6RHqKwt7SKP7K///re2/hx7/8BQ6YTzcmmvDzn/9UGiX22198DztU89/8+kcEKYnlZB+/&#10;+M6bJKVOaTTawnCtdKeKGCwjBkDsU5nF/bPipgfpBgiSi7jFbI32eYP2V9jo6a6yl8A8fryIZNq5&#10;TKpDap4TLZ0jorJo74odkMiCj6KqhWbw5MsMEJdnTjA6IzXbEelUwPRCR8QWGCIgVQt+SZoIStNC&#10;SLouwvMN4J+mDftwVfgxg7rGaCI4wwC+8TqIzDKGrM4JWeUssDJrpJAIcqsIxmpvRKfZIjqF6pxu&#10;hewCR4TFG3Bd3BZay8hMfURk63N7aDHLrRGYrIO4AiNEcV3pZTb8rhnBF8TiC0Ed1a20xBVFJfYE&#10;qyXKS11QWelBBXTne6JTy1dS8ToxqIJqKSvlvhTZIyHPCgEJWvBJ0OB2a5KMDGnZDZDL7cwpo8Vl&#10;S8jh9uc50pL7oIngbKJqdzWH8D0XlBSRXMq8UVzigYxsqmKmA4qKPZGZw9c8Zjn5rigt9EJjdTDy&#10;MlyQn+GKka5kApdKyozb0xaHHiqw6Nke60pBN3Nub3MUmqoD0NsRhaQ8IyQVGvG8GCOWOT+N9jud&#10;MSI8SQepOSJKkCgZNarpDBrqA9FcFyH1incze9dUR6G9PQGNQ+3waliEdtUa2zQUy8agVDQK1YIR&#10;nE9uxuuhhbgbkAP9IBnMfbJw4bYuzly8h6tXlZgtL+BrzJKviM6f81doZ2/gtYtyePWCHF47fwNv&#10;XL6Byzduob0pB4M1GegtT8dwQwqG6mnr6SAGa9PQW0kiS/VHV1kSiS8LfZUpGKzLwGgjLXxrLsFZ&#10;hpGmLAzwva6KJPTXZqGzIoWf0d63MkO3ydBTm06Hko3FoQrM0ZqLy1Yrg1XM0jW09dXSdHmwEqvi&#10;hgbRSTPW8DJHEhBro+IGgibpMtruLFVUei3y6l/5uQB3F8EvBmH0SVOhzmIqcvAJ1f3BxhDEva/i&#10;8tUes7MgCwFEMbhFPPVxg5l2jeCdHxL3GYsx2GL8N/MkyUYCIpVTKO3aRBtWJloZNxq5/WI7W7Aw&#10;SBVlJpWAefLmImJZgBFZRkgpskYULWNWnT2LU5OqSUCla7NACZZ8GzK0GOBugvBEFgfnCyMgfePU&#10;ESczQjhtZ3SOPjyj1eAarMT3Nfhag8s2RhA/i8o34XeZ1zKtkVfpjvg8M2ldGRV2SJRZIDhRF2lF&#10;lmymiM7QQ3a5LZJoaWNzrfhdU24D3+fyU4pMEJ9D5S4z4ntGiCs04XYZIihBG8FJetIY3mAWqk+k&#10;KoK4bSlUlYR0LeRXGNM2mlH5TFFYY06rzikBl8fiLqcKNbb6IFd0PslskVtMW19si3ySR2m9E4pL&#10;7VFYaAdZMYkk2whZJKsqqm0z3UFxhZjPFHnlFlQt7g9bbpUV3QWBIhwE52tqEaOqvKi8JA2CrJX5&#10;d2wwGY1VQRhop0WlWo71pdCaJmJqKAPL44VY6CtkEZVifYr5Y6ES41TS3tYE2tI45nBm8a4olNGS&#10;Z2Vb05Uwf5N4qqs9UVHuio7WaFrdCLS1hNCB0D1UOqGq1g9lJNX61jy4yRrg1nkAx4YlWFbOwrBs&#10;CgrZfZDL6sHdzE7IJTVAMaQEt6zDcO6uLl67Io9XLl3Hf5x7g+0sXiUIX7uogPNXVXH+mi4u3zah&#10;amrjzOV7sHOyRnt9HDpKo9BRyH2rS6Aa5qC7IholqZ7oqY5FfV4ggZqA9rI4jFNJB+pS0V2eQAAT&#10;cPVpBGGO1IPdyXn6q3hcCMTx5mwM16WjvzoFfbUpGCDIR/ndjrJ4fj9Nmk80Af6BmlQSgAA1SY/O&#10;p6kwGv01dDeVzO10KT21PJacr4+E0c82QiIRbbwtH4P1WZyXcaFFhsnOEgKHuU/cbE9wrzLPil+6&#10;E217qhWLJAPRabTJJpRTunWQdllY3t1/gVXcCbW3SOezJh7+RovLbCxuGRS3C65PtWNh5OVTNMQ9&#10;wBuzPViZpDUWwLz/bA2ZzJaJ+eYIiNVAWIoWvKPVpXGyvonMfXkGiGGRBWUZIiRDl0AVCmlIwJkj&#10;jFbVK1EDwdlUSRa6O8EYlmkA7zRd+BKMAbSzXlkGcCZgEsod4BqvzeVQ+QjwWII0l0qXSmsckaJP&#10;1icwCdDcQlpR5tvEXHMqIRUsSRvRVOH0Eqp6uQ0VwwphtLQCjH5U4LBUAyQT4IVVBEglwVPpgOJa&#10;Zy6LqkvFLCyxRq7MDClcb2K2DpILCfoqYxKNPgprLVFQas3M64LaKncWtyPKSt3Q3hKG/vYoNFcx&#10;l9KqV9AKlhC86SSFVDqE3EIn6aFl9Z0hBKMj12WH+Awj6XY5kdULaMWratyo1A60lp7Mj67M4V5S&#10;q6lzZY4NZI5kliWgmgn8ujoPlJU7Ur1dqeq05Y2010X+aK4IIRCjaInpBGhFa2inZcU8RowFySSp&#10;bL6WlVly/yy4nR7MwfxOeQgVPBY15XQFXH51Nd+vodVuDmZuJbD7klDc2QH76g0YV07Dtm4FWlTL&#10;s8ktUM4ZwK2UZtxJaMB/+BfgNdcsvGoeif9QtsOZKyp4nYp55tVzeI0K+cpNXZy7bYTzd43wylUN&#10;vHpFFWdva6G5pgKjrVmYEPfyUhW7CICuqgSCLFECUXsFc25TEvN4PHoI4Kp8P9QXBaOpJAQ9tP9d&#10;NQQjVbZb9OIXR6CpOJLTcDQWhaG7ht+pS8QY1bKzLIHgS0YzQddezHxfJcBNMFanoaUwDt1lyZjt&#10;LEJnaSLfJ5irCN7qDAzXp1KhU6nUyfw/VVJtAeye6mQCMwe9nHZT1QfEc5WrGCtaCzBBkA7VEtji&#10;h48aSBCNfM3lDdRncn6qfQvnaS3CLG3odBczvxirLWw4baq4XCQuCe1RjcUdTeLuJjGwRDypXozj&#10;FjdlrI3xNdsK2zxVVgLmyf0VpGYRDDIXJKfbITbZBqFxzHbJhnANVYFTqCICUoRqmiGtxFZqwoJG&#10;5urDP1kLwWl6SBZZjxknPpeAZQtJ15M+D83WQzCBGZBpJAE2k3kwKksHoVTawFRdxPLzxFwDKqYx&#10;7SoVlLYxMkWPxW/K9ZgjkcsMJigjM7VJGNqISjNAUbXIoK4EoRVBYUnls6FKWXP95kgW+beMSptj&#10;hvQCa4KUCsiCT6ddjiCAo4WqE5zxRbTlRfpchwli042Qm+uEptpg5kxmVypMPm1tJQu7vNQXgUGa&#10;UiZNpzJnVoo8a4RM5t44Elg+LaVo2dz+hGxtxgH+z3lLCOSCIkdUVXjS1gXRooZy+b6or/FGXokR&#10;7a4TQRpChYwgGViiuMESMmbxAqqujFm+mOCsKw9iTvZGA+12d2swWut9UVvjhSLuX0omiY4kKQaG&#10;pKaZoJBEViizR3GBi3QZqbVKDHGMQCfXW0+lbKNCdzdEYHa0BOWNtNZNlfCsWYNHxw40ZCO4l9UP&#10;tbwRqOaN8n9a2/xh3Enroa0tw1WrSLx+z4rZURWvvnJeAuaZ83L4+g09fP2WMV6/a4yz8iZ4Q54A&#10;vaVL8KejrTICrUUkiIZYqnY41S+dhUzQEZxdVMbW0hi001r3Sx1mBFF9DBpLQzDJvC2u84rLYl21&#10;Uaih7U9NtkZhtovkFPoakwgKgqM5DR3V8WgjyMfaMzDUlEZ1y0JDcZjUS91eGYPmskjUFoTydRya&#10;S6MJ+ET01SWjpSwGI8201jWMDgRzQxHdBZV5gGrdzW0U4BSKvTZcQbudQDAmSYBvyIti7q/FRDsV&#10;l+Dtr00lCPOprnQ7tNlDVNrBuizpdUeFWA+/SzveTGLoqEqWlFrY8OHmXMmeT7TLME3imOulDR+u&#10;Zh6vkEDdT6KQgLmzP41o5rXgSKpdFBUtTBvJGRa0i1YEHbMMlSqMdtQmRgNOiTpwj9RCHD9PyKGl&#10;ZaHHUUFE1ksqZQ4kyLLrrJBYwc+Y/cIJ0ggyu7gjJZbFk1HhRFDYIYGqklDmyDxrhYIGW4TTaiaz&#10;8EXnjgBXLO1iBO1qEJXVg/nWp8CA6qyDhHwjBHNbw5kzA9J0kFlrgzCuJ5TqF07ARNHeRpcbIYTv&#10;xZebU6WtEV1kxu2xgifV3DVMBYHchyiqfxyXlcR1JnDb4/k6mWDLytcjqOyRx3ydnkewVIln7BK4&#10;tLulVMYCKmNmthnyaR8rivxQnO+DHO5DZhGVm+QRkKwBt1h1eAuVp6NIyNTivmgju9ocuTV2yKly&#10;Qaq4xzVPH9F5gpj0kZxpjt6ml1m1tzUOJXk+0hDBTqpJYxULvCGGuZG5levLzWCu5WeVZYGSJe7r&#10;oY0byEBHRyLaO2hx++LR2B5GQiNRcH8SsnkcUgyRk2XDzOlNFaK1645G5WATc+YmnFu2YVC5AtXi&#10;eZzJGMDZjH7cSGiFRmoHziXV43p0Gc7reuKcnDmBqURgviENLHj90l28dkMTZ+T18f+oGeMVPXfc&#10;1HZkxryNpYlarNF+Lw9lUwUyUZLrBlm+C0qrvVBeI37endleqHptJIEWg/oSP7Ry31srA7hvbgRd&#10;BC1rHC1mNAlJPL82BO0klpEeFji/0yyeO0W1qi0IRz+B2l8vLGsaxlpSWOSZtLmRzLWptK2ZmGoT&#10;w92apJ7PaQJqZVBGUCZS4WiPOU9fdQIVkcpOoPXU56CBSttFC9xUyDxeHotWNmGXe2mRx5vzMNdZ&#10;iKXeIkyKJ3UUkzxoxVtLotHC1lYSI6n7QEMamosi+X8cBhvSub4sOoZEbk8St6FAGnjSX5Mmgb1V&#10;KDtJobM8nvucJnWMDRPwEjBXt6fhHcYMmGaGmCwBNtETq4Ug5ssgAiau1AReSZrwStOGD1naIVQV&#10;7mFq8E9k8YlsyTzoGqEKSx95+CYwUxJELjHqcIlSh3O4GnzjNQlmFSRzOdH5hvCl0sSWmMKP2TWE&#10;APOgEvqzQN1YzAEEciiBEE4LHJylJ1lnn3gNxNGmik6kOFrSSHEDdzlzp8xQul0tijkzSFjpQgOE&#10;8HUgvx9FtY2kAkcXWSCGwElmRkyikgVRpVPKzOHD/fPK0kUg53dO0oJHOsFP8vBM5n7GkpxiDJnH&#10;qHBVIaiucmVWdKASWlGtbWiZxbVaIyqUKxprQ5g1XRGdoIOUJEtkpVvS9jowq5rRhehJ44szaTer&#10;Wj2RwaxcSjVOy7JEPPN8LIEZTCBHJmkghcSQITNBUhptMj+vLHZBEY9XFUmrpsUBBbXibh9TJFeY&#10;E9R0GJw/nPEgI88aOVx/TDaJkkqbwHwra7FBSKYO0kVvdYExyhocpI6h0jpmTVkIOhqCkNteAY/O&#10;Y5jWr0C9ZAaaJYuQl01DSTYFlewhXItvwv8/ugoK0dW4aOSP1xUsCEYFfP3rZ/4PMF+9rkOFNMfX&#10;lS3xhoYLzshpICQmCL3N8ajnsaspc0dmpnhwuIN0iam2NACjXSmY6iFYM70xQ3UcaktDW2MwMknC&#10;mQWMGqwzmdj/PHeUZ7ujrymUqhtOtYymCwhHbWEgWsoj0UrVG+B6aku9UVvpiyYB3moCtJXFTsIa&#10;7uB3uJ9ttT5sfhjqYK4lGfQ0JTJbJlNdc9HbEM/lJ0tjhrvqIzl/KDpraZfrYiTF7mY27q4l8UkA&#10;TsEElW6Sitdfk0X7TNUvFjdzZ6KlmNa7LgVtAshU5pYSRo8yrk8WITmEpqIo6fV4SzZBTzKqJuHK&#10;Aqi60fx+LJoKCOJigrqA8xOgpcneL4G5ezoLt2g1OEQQSCwwi0h1mBF47nGaEvPbhSjDkyogFMcz&#10;gfmTQHJL0GReZEEn6sIlWFnqdAlP1afi6bBIdGh9teAWoYbQFGMWkS0ySxwJCCvEUUXEE9wDMsT9&#10;n1RBgjqewPFLMEQirWcIbXFkIZdDtg9icYXn6Ek22o3bEkQLHF9mQsU1kTqMEkqYTVmk/gRVIEGW&#10;RFWKKDWlalJxaQl9SCSBVPREqn0gs3IY15lSYSmtW3wvhkrpwf0SnUeig0qMwRVkEZHPZcjM4cf1&#10;BjIrx5B8IukKRI6OyeM2cJsKSm2ZRR3RxOzWXBuAatpe0dNaywLMz/NERVkQysuDaVejUFcbjQZa&#10;tsJi0RvsQUdgjPRSG2TTjqdnOLGYklElOoRaItBYH4KW5jC0NIYiKEOLBKeGQJKWHYnOmcc3IMkY&#10;dgEqiBCKTyAnMkIkErCh3H9xP210sQmCSQZxIgtX0ebzmCQU0w2UGjEeWEg/N99cHEj1LodL8x5M&#10;BDCLZ6CQN4HLmUO4TlBeoYWVT+2lWjbhNbcMXDIPx39QMV+/oogzr5+X7tN87cJtfO2KGnOmFu2s&#10;Ps7escclBWN4hwTTQodhuD2SNi4QQ+1UjS7mtxaqRQ+tHNVDKNBYRw6mewsx0Z0njTke6kpGV1Mk&#10;Wrp8mK8D0UZrO9qRgUna1E4ewyba3A4WckcFFVYWhl4xMKUilOCMIHjEz7KHU60iqHIEVnUIRtvi&#10;MNHBLNkaye8ToNWBnIagocyP9jkD/c3J6Ghi9q+2RXUNSaAkkEQSzmxOsLaQBJjVexujCM5YTHZk&#10;Mj9SiWlHRf5srRBKn0S7HkWljaWNTpEeENZWGote2uPOijjp/9ZSob7cTr7fQPA1E3yiw2qknvaW&#10;ubghn9vL89HIaSfnbSR4+8XyCyP/LzBdQlRh568EB550Mw85mLrJQUn3EryCmOtSjJCYRWUi2BKZ&#10;E9MyqAapBFmyKS2wsdTLmphljLBEDQRxHl9aunCqWTTVyD9V2Ds9+MRqIYrqlkDFS8qyYiEGsihd&#10;mY18Ud3sz/xH9aNayKrdkJXnKHVGhQlQkfFjWJAZtKRZVKuEclOk1FggLE8PmRW2yKqzRXylKUFq&#10;hPxaWugiQ36PgKYVDstlbq20kYCXTAUN4z4EEGihwl4TbP5UzdRyFjdfZxZxHwqowoVUcpKDsMrC&#10;Akfys7AcQ0QJCy32hQAPSSIJZJhT/VzR1hTCDBeIqiofqlsACsrckJZDdcu1QRFzZlq+FXKo1tkV&#10;VC2Rz8vs4RerR4tMW8zsW18XQMWIkwbwV1X4oLzSg3aPJEYwJpCIxGUbT+Z4QYbBgmho492i1Ohk&#10;6CRSNOBBtXcmebrSvfhTof35vj8tfgTJIzRDm437S/ITmT+z1JLH0pB52B/p1WXw6dqCUd0GTKtX&#10;oZA/Bvn8SdzJGcdlWto3MntxL3sEBik9+I87ZrSoOrh4QRlnzlzGK6++jrNnr+HsRQW8cVUV524a&#10;4exdC5xX0GPWVEVeoRvPK7MulU30eA7VJaGvgba0OpLgzEB7lciWSSjNcqV1DEZ5ji8yUqyRkWWK&#10;yERua6wOQiN0UJTvzHwYIg0XbKtm8VLN+lsSqHRiWGIOlS6WyyIA27MJYHGZpQSzXXnMavy/m1mx&#10;i8BoIgBIkkPtyRiife3jdzuZS8c7xCiraFQUu6KSbqhKdMKRYFtrQv8/nv7zPbEsTxNF8zlz7umq&#10;DCfvJWRADgQIAUICgYQQciAhi7yQR15C3ntvQuG9t5kZGZGRtrJcVlVXV7Wrnurp6mp3z52Z57n3&#10;w73/xHvftaNnPuwHhGDb3+vWXmtt2mPRiiy6x9H28nu3aHUfMLceEoiCEK5sMCdTZW+Jda0zcjDP&#10;nq324jLBuD/TRrB1SfZ0j0Dc4/sd2uIrW4NYnyLhzvXi2iqJanUQi/4G7M7wvIjbSNuiEWqYlrYb&#10;Uz1lH4D57pvH8I1RVXpyML3phrcvD3UdtKm86N0ElZcnSuTNrlEbxseKMDZcjPmpSkwFShGYZuZa&#10;LMYAgTDCPDhC5WmhIonW2TraRjELQg2t7MB8PkZpx3wEhZdK2zNCu9lnwCgB5WcurCXj1zEneqkC&#10;XYF8SQ3GyfiDAhyDBuk2ibgv2sPcWE1L6xkQIC+koppQRyB6SAoDBJNQbZEfBwnEzgDtHgtcWOFu&#10;vh8hSDu4bt+cjQppRU2XBm19OoxRHVuZOwdmCXrRGETlFI1Uk+vFGKENW9loweRcDWYWazC16Mb0&#10;cgVGJy1Sz6DdzUbs0UYNjjqYUa2YFaCipRwWjVKLzOkkp26CeoigGFkqlDpHzGy5EKBVHRlm7qOq&#10;bG3X026SkBYKMcb9GuQ+do+K82jAymEVZtcqmenNGKVKi5Zf0XgTIClMLDKvj4v9LICfhLR4xDxM&#10;ohkiefXyWESE8C/wPPC6tNJViGP0D+djmYBZPjtB3dFb2A++hWn9U6iXXiB6/LYEzJSZp/h44h7C&#10;J+4jg8AMMzdQFXmOPQ24cCkUFy+F4+JFMXokDufCZbgQrUVQfD6Ck/NxIT4T7STy4UABZgJu5uZO&#10;FjczFFXtNlXsznEfthbqsT5Thz3RL/ioCcfiVtJaFU4PO3Cy3Us1G8bL28xxVNibhyzinU48PhvD&#10;m/vzBMskQUXl2u9j1myTlOvtwyW8El0Qmc9ei1tMd+b42TweXxvB0xtjeHZzAq9vT+M5QSuGWj29&#10;MolPbs3i1bVZfHZnkRZ1HHf2hvBcjBgi4G/t0baejOPu0QjXMUnrPYmHBObtQ36HGVWMHrp16Jca&#10;rfYWCXra50Na2Ft7w1T0HubfbmzPeKnsdTjg/3fnSb7LPM7lZgK3FwezvQTjiDQ59OXlIR6HmL2g&#10;BxvTLcyl7TicafwAzE++eABzVQrKOpSweuRw1qXD3cTcM+NgoX/oKypaTjuHaFNHmO9YlKNTtEgE&#10;weAYCz7A/9Oy9lA9V1arsEHrMLVSJnXnGxRWa44svcm8R3B1scCGJ0TDih3dXFcHVdHFAir2ZUmN&#10;RbUDKtQ0Z3B7eZjcKGXRlaGW+7WwUQZ/wIpWPy3oBNV5WE/VqcDURgX8c1RS7k83yaVnyow+5jvR&#10;KNVJu9onLB2tc2DLgaZBHToIWnGrxUeSCay4MDpnp6UspNpaMbxqwgCXJubqJmbN0UUeO8E+P1uC&#10;61c6sLrhQg/3q43H0Svuq/rtOGYRLS63YPOgA3PzZSSnQgLGiemVcroI4SQITLoMAdhV0Y1xuQEr&#10;67XSDIRb+166jQKsndRhnOdrlPa2k9/to9sYWjLRTjMzU+GHlj6ofTXVupLqWU5b3zSUi1mq9PR8&#10;PcaZdTd3WzE/34RlXnwxi+HCggsLay7GiELpttTIdBGWt8uxucXsR0u4d+8KSraeQLP1Hvnb72Hm&#10;a+rMI6QSmGnTTxA2eR+xVM2wjl0EG+rw4/gMtHqbpA4GQUExuBQcK3UoOBeeiAuRKubNHJyL0+J8&#10;vBJzS7XYPa7F3Rt+fHZvGd/c38AnV6fw7t4iPr+/SNDNsKj7qGatWKAz8nZloY/upplxqHuMboIO&#10;Y54Z85CZUoDrNUH0govoUvjFw2V8SsDe5Xl/fiWALx+v4fN7C9IsA29uL+PllVl8emseb+7O46vH&#10;KwToMr56to53fH11Y5bKSmAeE7C0yK+ujOPp2Qje3ieouZ07x36SQj/uHw9RqWmB17rx1dMNPCOQ&#10;7+zTFm/149X1WTy/OUc7LsZTjuHu9rDUQWJzqhv11YxktQ401pSg3k1n5HbCU1GMsmIzKksK4CzM&#10;Q6ndCHdZPj8zoqYyH22NxRjyMzfTworW4206iO2pug/A/MkvX6BxIAsTaxapUWJgpIBAs2GEAOjx&#10;G7HKCzw+7pB6s8wslmGShTo2VYQhFp60DNG2zQv7UoIBfx5mZ4swPu+m0tkIJHF7oZigyEXLkJog&#10;y6IqUImmuP5ZC4aoLLVU5roRKt10HgHHjDlAFeV6l1jA3fz9IIEvOjmIgu0isPommC2ZtaZWi9DY&#10;nYVh2s/pDSsVk4pNVQzsOKXXEXGTf8WKmUMnhtYKmU0LaGsJKOYwYbXLaf9KmOFamB+raP+qBtRo&#10;Zk6r61ZjYt4mNfDU1irRP1CC3l4e53AhZjbLqKhmWq1crK0yT10Zwf5Zh2RVByaplARm30ghQePG&#10;PN3H0EQeFrdL+b4C7TyW2fV6LPI8blEpRydLsb3Tij1aqrU9MuzlVpJECUFcymOiclL1Wgezadlt&#10;qPJlSm6jjeTYxrgwTIIQHRvWVmkZ98ol97GyWc1zY5X2RQwe39j2YPOkWupIMUiA91CFB0kEU7SI&#10;vslWVO09RuL8M6QuPkMWFVO7/ArpgQdQMG8mTD1AwthVpHZfRkRODeIysnG0tyRNwhUWkYKLYYk4&#10;FxyN8+HJuBClwscxOQSlmksGSnmNS1vTUFCZgtoGI8bGKrE530rlmcZdFrTIai+vLuCLu4u0iIM4&#10;4LlYW6nCziat3boXh1udVNMO3CdoXt8bp23twtX9Fn7OzHrag88fTePtg2V8+WQd0lxCj1bwjn9/&#10;dX8V7+4s4f29JXz9YAUvmGNf35ojgKdJCEt4Q/B++WQNXz5cwZcPVvGZmJqEv//s/rI0WufpjSl8&#10;encOXzxaJoks4Dn39/ImbSb3+TZz8SHt6aPrYvTOEL87iedU9csbo/C3V6PN60RzUynq65yodttR&#10;4SyAy12I6moHvN5Kvpbw1YXG2grpOSaVFTY4S/JgtWbzeySjiTppoMcuSX5jofYDMN989RA9VL7u&#10;PjMCk2WYmCjG8LANY6O0V2MV6O5mdhsowgBzQA8Lt4dZppP2sW+GLEd72Un76uPSNEbbyAzUTPBU&#10;tdN2ski6xUgQgtg/VUxlM8NDtq9oy4KnQw23V8nc46QCmeHsFBdTDasrHeaKJPT02tHvYzYbL8XR&#10;zU6MrYj7p1wPAdMt1JqZcHLFgTkCZWbDiXGqzegCwUSgi8alZgJ9bLMIkzt2dLEwe/n/QVrChhFa&#10;X9q6Ju6/lGEXTCQGtXTPtZlK6GR+q6eCV9Smo7PNhIVZD6YWSrFKAEwGLGR3Adxs1PfQPYybaVuL&#10;0Ul7OEryGSEw21tNmB2plrrrra9XSwDd323H6mwjdhabsTFXBz+dweDMhw75tU1abLDgttfJmnvN&#10;mJ4rx8qOBwvbzF9H7VS9atpWJ0mIGYzqP0hrPLPJKEE7PLVSIQ0omKQDmeJ1295uphspRH073QeP&#10;x00QO0hcpfxbXIu+KQfJIR9d/QY6Ajdqt58gauoR1KufIH3+KVKm7kO/8BLquadIHr2GH3Vt40LN&#10;Ai5llEChzaHStiMhMQ7BoSm4FJZEcMbgnOiKF6kkMHUSMM8RmA+vr7HQA1SveTw4GMMuC+3WYQ9O&#10;Nmg997twwNy4S1IT92fFrP+D4nZbgLmeTqXbn0URKMAZbeLbhxv4+tEufv58F988XydAR/Ho2jDB&#10;Oo2HVybwjPb1LUH0CUH0hH8/uEZ7S2DfvtxHBWrjOrrw+PKH4XcCkEL93lNh3xB8n92ZlUbe3D8d&#10;JcBm8YZA/ZSKe3ePyslM/I6ffU3lfXd1Bs+PZ7A51oGhDg+6myvRXE9VrCtETa0FlW4SfBUXj5lq&#10;WYiG6mK4Km1wVxOcLhMqKvLgcln53oqVlRFcoR3eZcbe47m8wnNy9/ogCWgM13f8UovuBu3v+rzr&#10;AzC/++4Jmjsy4WnNlBTNR5s4MG6SLnrvsBONHQWYZFF7hwwooM2sFg0os8yCzHtNzE/2tkyUdavQ&#10;v2pFmWi5pSWp69JhfLJcGrI1P1dLhi/FwDTZY5gEwAzWzvzUxkzbxqzZMmREZTttGi3rMNfRTpCv&#10;nXoxu1rGwrahk9bz8KSZal3FPFjOTFuC0WUrVZk2YIaAFFaW9rqph6pA6zm6QqUeMzJn5RGkeWjn&#10;Zx2iVxOtdwutYg+B2sb9GGAO6uIxNVEhxwn4wZkCTDBXDnE/R2ed6BQ5mBlVWEgfresAFdfHLN05&#10;wZw8quEiAK7H5F4ZOphTnW0ZdB4EfI8BE1MkjEDVhyn/l6oJ0iJMcP2Xb/Ri66BJaoGdnqSdJSCP&#10;jjuwMlfCIjUTQFpaYcaD8Txm0ErpfuXOThOGxIyEfi3PkZhjiQAlSQyOMC8uVOPqSQ/WF8V0Lh6q&#10;vOgV5MD2fj3ae01Y3K1GTYeWEcQkDUCfnqnhtpqwtz0Fz9wVZG28QdHR1yg8/g4KKmf49H1cHL6J&#10;S/2XEdmzh+DqeVyQF0Kda8becRfqvXkIpn0NCk3jEoZLofEEaBouiZ4/tLGXkjKxtOoj0XTjFbOe&#10;sJliuozXtxbwlBlO9P89o+2+Klqgt6uwuMDzPWxCO69BB0m7xWfAwU4HbhyOUNGW8f3rLXxNS3p5&#10;r42i4cDKfClOt+uwveFBYLSY62rB/csDBCbt6a0J3DjuxTqJYGvFi7vMls/EuFiC7MXVCZystmFr&#10;vg4b8x7MTjnRwnoprUqD3ZmK9jpe23q79DiDzsZS+Lxl0uMT2vjqbRQqaENJSS6Kiw0wGDOhz8tA&#10;uk6GVH08FIYEqAoyoLGoYSsxcX05sNhSYXGko6yZAsU4MbdYjcc3xnHreJTq75ceg3C8yUix2s79&#10;bcDlfTEEsgN3SDAPb/1nJ/avf/YS9pp0srceHR356BuwEUh29AyLHFmCrj4Huket6J1iQdNOlbRm&#10;SLdQzMyjmuJ4mKsVLErm0wYFCpvS0cMCrmLRFvo0sAlbQ7BW9qrQS/tV79ehalCLWrJ5C1+ru9Ro&#10;H8mTstD0WikmFmgFp40EqwEDywUYWs3F4JLoI6sjGMXIEhOLlKq0ZKVVzpVs7RBB19SnZi5l5iVI&#10;Rwjc/kUbuhYsaKNt9dCm1nERNrahV4t+KrTIpe4uLQqqU1DRkglvfw6Ll1l5tBBTcxWYXS7DlLhf&#10;OZ+PsXUHeucs6KLKtYt7qNyv7hkz6vvFMehpp2mBqaBmdxpKvBqYK9NoO5k1qeSbzFrDdB5bq+Le&#10;ng8ny+1YW2ykYrTSutTREZgxvWjE4CTP+aywwGVY2nYxO5Zii6wqlo21NoJvkCzbicU5FlXAhU3m&#10;yNOtHqxMstAW27BN6zc36Wa2LJXGkgYI+rn5GqztMrOctmBlqwqBsXKsLbThgJZsYXoEBYP7kE0/&#10;l+5h5q6+oWI+RPr0Q2QvvIBs5AoSB/YRXruA0PQiyHOymNnLEKNMwfko2tiwBFygnQ0KlyE4MgMh&#10;cRqci01HUJIS15j9RIHt0iGIxpHVQDW365VGzby8P4Nn96bw7E6A6jmBtdkW3DzxY2etnuelEq3t&#10;KkwwCiyOV2J2mNfRRwLttGPMX4y9rTraaRIL7f6aGCa3JnpU9WN3pQ1PrlM97yzgGQtf3Ct8eDKM&#10;q7Sht48n8PLmMm7vTGNprB3DPXUY7K1Bk9cBW6keJa58lFaYqWjMgBX5qK4tRl1jGWrryqG3qZFu&#10;SkamIREGSzpU2QlQ65OQlZuCHP5dXG5EmSsPliItiUuBDJ2C31UgRROD5OxwaK1xKHSnoLw+laQr&#10;HE0DjtY78PKemBlSDM9bxGUqpehIciAc00a9dEvnyp7vAzA//+I5GpvJyI15tK9O2grmKSpH51Qu&#10;FcAMV70JDQ20QD5KNdm3j7bXS0C19hixwpW56zTMLiVoatPB05AFd20mco0Jkncuc2ehsDgJ7S3Z&#10;ZMUCePjaMsysNG6Q8py+Khn6skSUebPgYlEXu+VYX3OjolHFXEl1ClDtBvRo6s9FeQM/azPwJCox&#10;OubEwngtD4b5bLGGamRFm7DRtKfi9kjbiAGF1XLY3Kmwcp2iRbnFZ4XDSas04sHkSC12t3zw9VAJ&#10;Ce4OWt/CWgWqurgPnjTklyShrY/EMOPEAPNqJS1sYQNz3mQRc3ABKps1aOrIQ2NTHnp9doz2V2Bp&#10;ohqrUzzBqz3S6z4LZn26jfmhAssblVLXwPp+C0aHy3gheqRuW3d2xrE7zWxBwOzOt+HKWp/Ug0T0&#10;4zzeI/sveXFMy7M4ywzKi3pMm7YqxoWyKB8/m5OeyDY7X42hwVJpgPjd21O4eX0MV057sb3Vgr39&#10;TizROq6Snc9O/Vjl+raX6xEYqUPr3Cb0M8K+voB8/A6SR24jyn8D0YPXkTB0ioTeXUQ3LOFSagG0&#10;5lxUt1bjYryGKpmES0ERCKaNvRjO95FpCI7LRmiyFrqiYhyfduNgrwnTdElzcySYrVossfDGJisx&#10;NcuF+XdhuYJ1ZJEmVNtjzr5y0IentJdXTtsJ1F48vTmOU5LSEX/37NYwFgLltKbtuH0yhLWpJhzy&#10;mEQXQzH4+/2TZWnKmI2ldoz4q9DstaO7w42Olir0+Op4ferQ3FiB2poS1NU7YXeokZUdhyyTjECK&#10;g86cCI0xBYUOPWx2A8wWHUx5WljyKSxmNYrtOjgJYl2eAtkWOXKK06GzZSDHrKQ6EtilVrgcFlSX&#10;F8HjKkR5eS7rXofyamKltxD7G8042enC5YMB3NwZwOPTcTqIRVzdEB3xx/DkGrM2c/DtwwHp3uv9&#10;Y/8HYP7suy/g97kwO16NjnaCgPmvTSjIeDlzpAcdDO+TSw3oG6W8d9E6kjlnVzxYJBsuzbUxP4nQ&#10;yuyw2kXrVoezzU4qgg9bi+3YWenAyW6PNHi52JqKqSEXdpaapA7Ws7xobSzumSk3L6Cb6yyX+tpO&#10;zDBHDpowOGrHpLiYBP3UIK3hSDmVghaGaj4gWmBJIJ2DVDJ+t4bZ0NGSjvoR2mNmXN+osOJi4Hcp&#10;xhcIJp8eU+NOqku9pDiT42Xo77FhSRT1EEmo2wK/34HARBVGSE5DY8yM3M4IgdjjK8DGagPm+d0A&#10;C+T67V7sXqnH8DjzUX8JNheacbDSSaKow9VdvzTD3hPmn425FuxMt+N0pZsAbcIG1WF9to0WppPf&#10;68US1W55ol6a5mNmqAbX9vpYbF1Sy+DcKLMGLc7OshdHm2043GpFfz+tNi12Rw9z5iKLfqWKkaMM&#10;y0tU0ukOrM134PJhP65c4XU4qsCQ6G4YMGBquZiq7MZQoBLjqx5mugJMr1aiY2UaitF9GFaeI2bs&#10;GpIm7iF08Cr+z/5jXOo9wEft6whyz+BieiFsZW7IM/QIjlIjOIK5MjgUl0KicSE8BReiUxGUYERk&#10;YibObq/j8d0AxsaKmINpDUe1aB7XSt0yO0j0XfMW+OhCGiZyUOlTwU2FrGvPRr+/UKqDqQleo+Ua&#10;EqcTeySQYxLQxlIFaujGWrsy4adDmRHdCxfacbjewu04YCyUQZEThVRtLDJzEqHLTaP6WVBfT+Xz&#10;lBOoHjQ2VKK+rgxVbjtKSgtgJOiKik1cclFZZYOnphR1dfxOvQtVVbSu1aWoJ5gLHbnI0hOM5lSC&#10;Mhm5tnTo81WwFulgLlDBbM1kjjSgpZG1NNOGo+1BPLi5hKf31vHm8bo06+L/6pR/j/b88lYf7h6J&#10;B3SNkmBasb/Uhb21Run248KsG2srNYw5zR+A+fPv3mFmmAU7XYeuYRu8fUYqlAmuJipgowYtnVSu&#10;wWI09NnRNMBMyHzW5M9Fa78Nda0FaBzKg7MpC9lFCdAVJnMdLipRIZaXRQ8WP3OBl7mhVSrMK1SC&#10;6xvjfB3DycoArU47Dvi95Wk3fH0GVLXSUjNrzi2UMSzXYnnHQ+Wm1fDpUDdqRA0zXWm3Er4ZKtWs&#10;FSU1aejrs0oZq4P72dDHQuD+T7AIuwk8ccN+YbYKE/5yBAbFHDe1tJBNuHO3HwdHXgzwt0ebzdgU&#10;95zErYYJD9m4lbZQzF1E4mEmu7Y/iM35FtrRVqoS85wglg0S0kITt8vcQmDeIssdrnVhh4R0sMkc&#10;ydf1ZYJ1htucKsc6iWyJWfPouFMisO3FFmwvcJ3ztLVcz9zQB4DuzDdTOWlzZzpwuikmQWO2Xi2X&#10;ZgSU+vZOCUufj6EFM60v83ePCav8vngU+95SDy0tM+16K6aZWatEewDPVXWnBu19zDnzorGF2zts&#10;gJ/5s9ffiJLRTdgWHyFn8haCOnbxX5o2IPdfR4z/FHF9h5B5t6C0NmN4fgPFjX7EZFdL9zQvRCoQ&#10;FKbA+bAknI/IRHhcLpIVGRifYGHRSk4Oi3GhJHBa8qYOPfzTdjT2GtA6xNoZ1qF1PFvq+jhJ5VxY&#10;qJFmMhSTkN3Y7WMBD+MabejjywGIeX2/eLolNZA8vDZOUhtg7nOgoECDbEMSdLSZKnUs0jLjkaCK&#10;gjw7CQptErLzNDDaDHCU0CU5zPy+AbmmLOTlq/m3ULl8lJflIp/Z0FqUTrAyv7updOV6FBQq4XIZ&#10;YbalwOlKpdVNh68zH3MzBM56HSbFrcCZYkwukhS3a3B85pOeanefGfrB2ZQ0w+Lb+2t4J2aZv7eG&#10;l9fn8endJebdGTy+Os5lgsdK9dwfxrMb4rmxoqV3kuLWRjJvpNuq+QDMd29eYbDHg52jXhZAITzM&#10;TrbGNJS1q9HQb4CrVYPukQJauzwUljIsM0OV1ahR57WSiUoICBO8rfkEMVVnoJo+vor5oJEF6KPC&#10;NZMNRH7o4IaH6aGHqQqDDPADVM5ezM/UYirA3DRbg+XVRqpkGXppn/to+Tq7SQIdOaiiNW6khfVT&#10;QdtZiOJeoasukzZVNDIxE0/TcjKfDUyUoJdF3DlahMmhMsxT6Te26nFyp4OgL2AW6WTx0vrO1pFp&#10;S9HVW4QNFvGmmFto6QPAlmfqsUELurbCfCfmD9rqxeYmCWKtEnNLZSxuKvu0B/ub/N1mw4dniNJK&#10;72x2UN0Y5hnq9/fbmS29mGZeHCSI/ItmqXtit+gPulKA/qk8uoNSLC0STFSE5akqbE23YJMWbY92&#10;9milC/skrMtLtIS8WNdp7aanS7CyXYXhiQLm6zKp2MWA71nmyKUAgT3eQIXppI3mPq914oTqu81i&#10;313rxl0W+Lunu3h6topHJ4ssjBlc3qSyrw9jdm0TldPXEdJNlayfQ0TXDoL91xDRsY1zLev4P7zL&#10;yHT3MmZ00sZP4UdNAZwraCUYMxAekoCQCDkzpwrhzJZHe/NSx/KHotP37gAu7/XgzukwC3AId5gj&#10;xbxMN28O4ezmAFb3m7G0yyLcqcX6JmtvowGH2+24TiK/fzqGe1SVO/sjUhe42Z5aVBbmorQ4X1Iq&#10;fSGjhkWPPFrO3DyCzUzbaTXAWWmBpTAb+YVUNLsa3uYSBMZr6JRqcIVgFw9VvkPLK3rxvH+6gfsH&#10;BMTRFMFAqylU7WgU+zx/p9t9rBUfLWgv67aFCk5HtN2J5flaBKbLMbZUiPZhA2p6VXQEOjQOquET&#10;jw7pMfA7Dbh7Mo5XJJT7V2eJgR6JYD5j/v30+gxeEIgPTydwc29I6rF0Y3cID44maF/HpVkRBWZu&#10;H/9nJ/bf/vAF85Eb89MVaCXIOocLoS9JwQQD+cRSLVp6igiQEgbzMoyOV6FrqIQ750bvhB31BM6U&#10;vwITg5Ri5qqpATdWBqkOE61Ym2nG9GAV7RpZer4HC2PlZIMKjPQSeO256Gk1Y4XfmRzyoLvdwdDP&#10;164SWpUWLM+2Y2KoiiemHqcHBM1WOWZm7FIxi4cTLVJZttabyWA10iiQ3kkT2VgnNSrV9Wjhqk7H&#10;MBV+pLuEhU/bzeMTY/6Wx2owP+Ki9fNwO+K2RiP3oQFLUw3MMbVcdz0maXX7/UXM21QZXojB3jLu&#10;WwXOxGx9VMWZ8UZJ/de4vnmy22SgArssNHGLI7DuwOgaCWo1F/0ruTxHFvRMWjC2ZpduyYxumNFG&#10;K9e9JAZ/W9A7b0PbmBEBAnZxvZTbLEaryPq9FTgliWxONuFgthNzfhLGRAf3wS9NYHZZDF9a7GEW&#10;HcbBAq3xVj9u0ipdpbofb3fj6e1Z5rFx3Doax8tbyxAPMxJPGXt+bwGP70yQ4Wmbmde2T7ZQPLyG&#10;jwjEj1uolj1H+H907iG+bRMR9cu45N1EgnsIWWUe1sMuInObEZlWg4+jtPiL+Ez8BV8vRtLm6bJx&#10;djDInNSJr57sShNjvX20IU3reY3APBGtpXQaBxs9+OzhOr58tivt15u761SXDby4MounJ5O4dRKA&#10;v6taejR6HS1lbXU5Kj1lcHvcaGiqZ26zo7BEh0x9GpUxHqr8BKgtcahoVDP28FqKc7bcjdMtP67s&#10;iDGdzK90a2tUuxU6J9HINCJ6rk1W4/ruCO4cjDOGtOP+5THWZgOtpo/f75b60t4hOYiudHcui0nV&#10;+nB2uQtHrMXr1waxQpu9QTLZJrkc8LNTWlQxQ+PxTi+WxZPwSKQLM+W4dtRFRRzDM5LhqxtLeHV7&#10;gS6xg+Q4xVwcIEHSIeyPSa3Wr26JvsOT0kTjEjA///w5qlwm5ssKdBFYnj4zXH49BtZs6JoxooyW&#10;yNVMVhgkUwyZYfeooSuQo6ImFz4W/jZ3aIIM301gjU3UMQ91o73Fzh2rR6vXLGXN7fkurAaaERio&#10;IEDqmbk8WA/U8DMv7aUHy5O00nzdEb1omFv36L0P1/rJZp086CGCqRkTfbVYGm8mEdRQkal6/aU4&#10;WGunWtSTFGj5JrxkyXxM8SLU1GrQ12VDO1V8dqSGat3O3NuGRYJvgQwqbOf2Qiv2mIH3Vzt4MQk0&#10;gnRttgG3ziYxSzLZX+1n7hsjg/biaKMdq7T6l6n0mwTK2iRz9ZyPhTRKNa0hsEo+dAAYM6BpKIf2&#10;nudvkaAbz4Wni7atQ4NybwZaxe2UAY3Ug2pszoH+USuafAYE5ioxOlGObebJuzemcLA1gG0SlACl&#10;GMd4st4rNShtzXppg7g/62042aIybnXg5smINDH1ZZ6ns40RXN8W3cioDGTgZ9cX8PLGsjR/6ad3&#10;NwlUFttBnzTh19VjgvrqLlxT2wTmFkJ7zpDkO8B/aV5HeMMyQssn8XF5ABerxhFa0orc3k38RYoZ&#10;4aEyxNC+hsUWSC2zwZER0JjS0Eq3085iDIheR3RAZ8zRnz1ewtvna7h/bRKv7y/jm5f7+Jz78eJs&#10;Gd3NNrhLDCi356He5URjVRm8NW4014tMWI22Di/aulrQ2F5KYahBaxOXejdaCNSSEiMG+j1YmPPi&#10;+IAOg+AbnSmgQ6qiurVIfWvP1jtw55gg5d+bzK0ij07PVODK1WHcuz2Ppzc38Zgu4sXtVXz7Skw4&#10;vYpP7y3iybUALea81Gr6iPb0U2bFN08+PKrx+c1VgmeO9dnNjNuDs70BHDJyiKFnhytiShgSoxgn&#10;uu3Dxlod87Fogaf7mm+nOo5JSvqK25Z6Dx2P4Qaxc3m190NPIl6vx9enSBL/OR7z3ftnaGzMRxOX&#10;/h4rRsTN6JE8eH0a1PsIzHrahqI05kYn2n1i8q0mDM6R0Xqy0exnCHbRWriU/L4Dvg4nAv1ujAy5&#10;KOtezBJwwmYtE1CXySYTfireWDM2ptuwQwDuc6dF1tqYaeR3arHF16WxOqxQKRYDLdhf40HyQDeX&#10;mnHjdEg6yMVAPcb7KyVLOt5PFSaIpv3VkiVZIPgnaKfHulzSo8Anh2pp8XwSAYihQvtzHbi3O4or&#10;XOcOrevqdKO0vi3a1z0yp2hJPWRGEmQhlKffV0KyoK0kIK/RWl3d+/B0pn1anUXR+XqEgBw0Ylo0&#10;dEyYCEgWWnMWAls8B0tOzFHp25nLV9bFBNS1zCoW+NqtdAJeLPJYV0gO93iRzg6oggciH9KlBMqw&#10;R+WZo8Vfmvby/LQTgFSCJbL0YoM09efJro+sTydAsIr9H+mrZGH04dHlaenBTF8w27y5Tdt6RrvE&#10;dR9utuPerXFm/m4Mj9mwtOPA7FE9KscnYZ+9jQQqpciX/4d7GtHlw1BWTUFWNokQSw9i7F3IrOhB&#10;dlEN1VGBH18Mw4+DLuFHFy7g3PlgXAqLQlpWBvPtEAttFC+uLuD21hg2xzux6G+hFW1CQ4UZJQU6&#10;OGg5i61GFFqMsNgKUFZZymznpMOhOjZUoKnWg/LSElRUOuGurYSzuhQl7mLaVBtJtwz726N4+/IQ&#10;XzwXTxLfgHgQ1T1aQTG4+Wy9mwrXx/PQ+aEvK4/7ATPdyaYPRxSLG4eD+OIl1frlHj6haouJ1E4J&#10;qEe0mW+f7eDrlwd4z/V+8/oId48DVM5hrmOMQsMaJMlsrrZgi8QppnW9fnUE929P4wGt6f5qN842&#10;ewlUkj3r83i/GycH3dKMh6IBT3SCv0438ezOPF7cWeI+z0qPYnx8Ns38SQdDEn3I/bx/bQT3+Hrl&#10;YPQDMN9+/Qg1XVko71AykGehsVuHoeES9HQUY6CNGWqkCcO0Vh0dZtS3ZsLpUaCsQQWDVU5GK4en&#10;yQxjUSYcbiN6uksJkCaMMvxvLDRiksAR99pmR9xUvHLmz2LaXoJ7ohbikQq7S6Kl0kswMPuJBhYq&#10;mHjcwByVbYaFP9Jfhc0ZMZi2E5O0xUtTtQS7WyrghfViLC5Voc/nhNdjZqasIhgb0NvipCIEcEaL&#10;0N1ox3BnKVWuBSsE8OE8mYyA3WUWEj0tTtaYJ0T+5fp35pgNSQhrE01U9U5sE8RHy2Ig6xB/R4sy&#10;SSCTTFZIJCu0sWuLbbhBC7S0Woum7hwcHHdgat6F6aVqLDB/BlY8mN+twfSKC74ui/Sks7WZFoko&#10;NukiTnb6aPEGME8H0d9nxe5mCzp8NkzPi8m7irF96MXYCLMyz9U6tzk75oavxUpw0nmM8LzQGq4w&#10;Y+6sdkkWals0XpEIbzHjvRCPcbgyjmcsnsf3p5l7e7B6WM1tleLeZarJkQ++2W5ULJ7iL+qncaH3&#10;DB/5DhHVd4LooWu4MHofH3UdQONbRG5lGU5uHqG+vhZHJzeRmaVHYqISl85H4NyPziM0Og4R8fGQ&#10;pSQjLTUd2QYNNDla6PJyYbRZYS+vQEGpE/nFxShxuVBaVYXK2hoCshylFQ6UuRwoLi1AhdsOl8sM&#10;T3UB68iNVZ77Zw83cYe27yXV7CsC56evjvDzl8f44eUV/OLlGX7y5ADisQhfUtG+f31IQI3j4VmA&#10;ajhDEh3E81vzeCC65t1dwee01kKpxPNLn14XPX8WpYYZ8SChz+4s4zkBIxTtU75/dBrArYMh7FN1&#10;xUwWe0e8nstF8A5o0TNrxjCjSE8gH8NzhRia4jWbKcLMqg0Ty4wnJOr+vjxm1HYp3989DEizFxxv&#10;MOOKTvTc5n1+fn17EEcrPbS+1ZieKEJfP39HEu9iVpWA+ezNPegrZMipSEJppwbaoniYStJhLyX7&#10;l+fBkJMOXZYCDrMONeX8cVsJulq4Y20F8NE6tjdZME0b2081HR+ooVWk2o15aTubpKEua1SxZeay&#10;WX5ni9lwfpTZcboWa8x+s2NUByqVeLjNggDweDk9fy1WJ0UDUpU0jm1pTKyjCQGqwg7BOz/CAuP/&#10;1hnMJyYqMLdSiaWtamwdiAYZqvkQsygBu7xC5aUCdveV8uLr0OQtoLLwggfapdsXR6JxZ74fVzcn&#10;pHlpDqjOuws+ArQDx1QfAc69xW7sLxBAa0P8fp+0nKz5SSY+bC/SnouhPDy5YtT6/f98UtnxZj/a&#10;vFYc0nK20k5v0m6ur3XiCjPgTWa+G8cfnuUyPUWimijE+n6VBM4A8/vGkhe9fYVYXvcgsMTzQ3Vc&#10;mWsgOTGfzVDVp7twc39UeiyFaLXuHylgVGihovbi0ZUJqtUMPhE27Poabh7M4be//hpPnz7GZ1//&#10;AIO5DK6GAfQtn6KVgKwc30Xj8l24lh4gpv8QeYuvYJ1/Dm3zCiKzaxEiL0BQdCx8vUUorZSjpjkH&#10;ZR4TYhKjkKrMQnyiHCkKOZJT5AgNi0R8QjIylGrIs5RI06iRodHAkJcPvSkf2RbRL9QCl5PgdBbC&#10;XuNEa4uYqZ8qdziNV4+38ObpJh4SEOLhxd9JzxUh4Ggf39/awNf3tvHLl6f4KRfxOPvPqZai4B9d&#10;nsV3BOu7R1v4lsD96sWepHpvnmzhxYMV5liqlGj5JDjvn4gZ7Cf4uyncPZjAq5vTeHR1Qnp8hzRo&#10;e3sMj6i8L25QwWgnH16ZxsNr81LvtYPLHQis0wHtVaCNbnJooYiLmDWxGAt0R6JRaGOT1nqJqt+k&#10;ozsSmbaJtU3SlGZEoOIGfDiY65YIf3KoUnr6QYDuyCc67zM6ri2X0d304A5rUQLmp18+Ro4jCSpr&#10;HPTOFOjtqQzXSUhRxyMzR4Z8azoqyrPRWGfCqK+SClQh3XebHfJIz9KfHnRLqrNIpZkbpZJMdRA4&#10;tKYTzQQowzHzohjSInKmGKi7McPiX+gm8KhcVKo12rUj2oDlQAMWmRfnRKMP3492lUm2eH2KBcn1&#10;zwxVY5jquE1wr07U0DZ0Y5Hg651kRulXScPLStoy0TxqRG2bER4P816dGW3VFkx1uTE34CHwOrC9&#10;9GEiZXEPcpV2eZfKIZRzcayehECgLffh8poYke7H3nw3dqZ9uL0zJk2xeG1jEIc8ni3u954Yf7ck&#10;mvjHcPtgEidUVTG2TszItk4y2l2g6krZQrTABajGzdicIIg2/bTCYtqQHlokP+ZpaadnSqiSJZib&#10;r8Yg3cbcHC3tTDE2tukcmNvmpiu4z+3wj1uwtUeF7bczS3HfVkkKhxO4f2UK95jjbl4dwvaGF/u7&#10;JJ6DcYJ9Ej/7xd/hm29/gYev3mPz8mP0zp2ic/oMPfO30Dx1DdVjRygbWEHb0ika5rZQNnuCsLYp&#10;RLq6cFFjQ0iEDOLhtcER4QgJD2O2jERQRDDCoyIRGR4rPe0rMjIaSSlJSE1LQWomAZqVAq0uA9lc&#10;HMV5GBhh7iSp7tMlPbm9gtcP9vH84QqtG0FybYr2bRB3zph/t/1UlDnpoUrv7m3g89tUs3sr/HtT&#10;ajASoPvJm8vSYwXEw3rEIp7U/eXDHXx5dxvvmaXf3tmUGpTEYxO/Es87eXUC8UCfrwn+T6iKtwjK&#10;pzeZMe+IczaGy/uDJLExiRTuiOFep+JBV22ML/1SK74Y5H2834nNHdb0nhu1fg26Z8XwQgJqIg9T&#10;GyUYns+Df8xEN1fG696Kk2XGB16bDTqzA2bPTdbEMmtLZNMdcWeAsWtzsZVEzFpeqMP2VoM0Nndz&#10;pQmbrBkJmN9+/RRDvbno7tChuz0HQ53F6G5y8KJ6MDdBFRuuw8JQI9aGaeGYD5fFQnu7FaAFnOnG&#10;zCDz3XQztqhuOyzy4xUxKLRdaqgRn/kZ3udHmeOYOSf8lVKPHXE/cWKgCgsjQk0JyNFqKlQbjpf8&#10;CBBAs0N1knrNjwj1ZBab9HJdDPEzzKczXn4ubjG0YosH5m3NQUWTmrm3EpOiZ06rAZ46A2ZmqzA0&#10;bsbSQQNmtrzoGizB7GyD9DzOK3v9GOpycj31GCQB1Hp0GB+qICF0UCF7CawOgpKvkzzGqU5pxPnh&#10;bCcuixHntLz7tI+L3K+9xR6q6BBOlqioJJuj5V5cI/PeFhMybY3i81tUgpsbuLFBpeTnx0sDuM2s&#10;fMgscrrZLd27nOX5O5juxSLJbG+pk/vE4yfhne30cOml5SeRMfeesIACZNm1JTHaXmT2Hqk1cWO2&#10;lba9X3oG6fKuSxre1jNuxeJ2PYZo7w/25wjqA+zuLGFqNkCVXsHA8Cq6eybR0jsGr6+f1zpAZ0Lb&#10;tXeG9/deYLazF7lJqVDGJyAo6AJCYsJpWcMQFR9Fy5oImTwZifIkKNITka5MpH1NRX1jIZWD12mu&#10;i9eLsWRGFKgPp1xu00ms8/rfuio6YIjZ7lrx2VUCVDz6nZn40eVRnG4wOhz24ZRA2N3w4c61CVpY&#10;5uRrzHJXp3F1fxg3qHw3aVU/pbo+vbeEa3Qh4mlsz+4s4ovH2/hMAPrZNt4+38arh2u4fSuAq6fD&#10;JHEfxBPDv352iG+fHOH7l0fMebSyt2bx/PYS7uxO4JPrS/j05pKkrveOR0m2Q7i80fuhHYTxQbic&#10;4z0f9naaMLPoxMisFe52JRr7DPDR5YyNObE0XS216go3drrSLzmv63Q4W3RXi6zXzSUxoEGQ8wBW&#10;plow1leFgYE8qqYOvQEDqjuV6J3I/QDMn/3kLRqoKgF/vfQYtvlhbliMrl7oIUDqJSsqlGaJANpm&#10;3tuaoRKwSIUabnBje3PciGjKXx/G5jTVcqROymkbtHmrVIhZrnfMV4XJvmoJcGuBNixQLQO9dVgc&#10;8mJmoE6auGiDOyru561MkEmougeLvQRjJ9fRxr/bCPoOzA1TKedapPt7i6ME2WQD7YK4MdvM7zOL&#10;0n6KiZUurw8QXAQuf7M4SkLor8bMWC29PAHPkzXu/9BwIh5ANDXI97Tah0ssiiXazNlerI61Sa9z&#10;Q02YGm6g/RyXbu2IluK9pV4eN+0wj+90YwBjPS4G+DmG/BE8YKEdEXxHPB4xIdMJj2EnwPxKG3NE&#10;23x3dwa3zggwWvETquXseA3ZmeeIgJsec0mZ+2hN3Meksk+2Sy12V3aZDxdq0MeLH/CX02p7cUqg&#10;Xt/s4MUXzx9tgH+A/wtUSB0rZhbrMEprNcWosEt7fpOWT/RLvXc6j+P1CR7DzIdlkwV4Yw33b69i&#10;dXEATx8c4/XzO5ifGsPe1hp02dkID49EdKwMUXEypGWkw2TWUtFJikI9lqul1uzd1WbcPO6j6gzi&#10;FovwiMewzQy+Pi9GzbTj1k1u+2yGhDWINw+XuE3a/bMujIhzsEVSI7GdcvundB8PDgLSZFVXWNT/&#10;a3pKMT/svb0xrlc4L4Kdf58ddBHAJMt9uqmtZhxvt2M+UM2czQxPIL0ST1+jY3gkHgjLfPr54w3p&#10;4UpvH6xJD+75+um+9Pg78TCfG1sj0uwBD+k8hFO6dThD4h7lerp5TSd4bWeZW2cYQ7gPjAwbVLpN&#10;uq5VOrc1quM8c/28EI8p0TeY8YaktMl6XWX82t/sxNYq/2aNiu8sLzRLzwISHS/mZmswOliLYX8V&#10;RaEEo8Nm1LWpYPMk/Scwv/8cc1Qx0RlaNEwIeyl6nqxPEBgE4tqUlwxYgyl/GcZ7aghaAooZcnOm&#10;XepWtDjWIIFVjKSYp6quB7ow2VtDZW3FnL8JK+ME8kwfprvpwQn4BT/tLYt+tL0KKyMdWB5uwzaz&#10;0/JIC5aGhYKK3i9iKgoxtSBVY92Pt7d3JNAMtZUTzLVYIvg3qdLrtIGTwxUIjFLdqapjPdXYp9It&#10;jnFd4zxpI15eYL9EJKJTwxXaynnabaGI+1z3Nm3qHnPO+mgbFbEPe7M9tK60qHN92OWrIKJVkoUY&#10;6TE/RwLZ6sPZxjCurI3Tdo3z4hGAW7SzV0axtEPymatAXW0OTg/6scpcuDnTIk3+dPtgFI8J2uvb&#10;I7glni4mngG62YjT0y6po8PRXgtmpsRjGuqwt92KhTletN5KDLVXsCB7ccZcGlhwS7MstA/r0dCt&#10;g6dFJ/XkEeMc31ynolCR5ocdGBsXnRcasL4kZt7rJSHVYS5QB/+EHZ0DZswT5OLpaGcs6sU5ksFO&#10;M3p6Lcy5VVSDTqmFWLQkis4Bh1s+Flc7rp924+ZJC21YI+6eTPK4fB8ez88sJqZxvLc/zmP0M8ON&#10;YId1JFRGzGUk+ojuEpwPSFw7y7wGB7RyBNKtOwTkmRj2NInreyPM+UMEtZhXZxBXCUahXvcZD55y&#10;Gw9OpxiHuj/Mn8M4dCpcCgv+eF0IRDOJilmOgDzmdkR3zyMqr9RTi8ARrfXXdoboBMbwjHlUAv7B&#10;FO7sT5H0hvHoZB7vHx7g+fVFquQka7uG15dksD3MrLmMV7TSdy9P48mtRTyhmj65vkAANkmW92ST&#10;ikhFFfdqxX5fplvaoXUV7SEiFi1wEXcTdkmg4vxPj9aw7uiKCNSxEQf8/Tb09VgxxdpdpGBM9rPG&#10;pqoxNVP6AZifv30JpToB+hwF/J01VBhap1k/2ZtKSPBtLBCAPPiRPuY7qswSlUrYrjlmzOXRKqkx&#10;RwJqgCd9hspH+yeKX7SEiucubhIEM9301FSApdEWCYgroyyAlXHMDzT+b4XamvRhaahZAunmZCeJ&#10;geAhWMSN9bneeuxSdRb5/ZmeWiwPNmGV6n5CVr3CwvB3V2KCYF0YbMQWv3+66OfrB6Vap2pvTRJ4&#10;DODCEq8vip4y1bTM5Swwshot6M40M6a/DTfXR7DQX4ttqu0qSWZ1lMQzUU9mK5VujYjpMsT90C3u&#10;3+GC6KpHNVtuQs+gFcOLhdKtkbqabNr/ajw+npZ6sszx/eXdXioeQbHhwuSSC+vbnWhvLSF4eK6X&#10;eXxTVcyV1XBWqLDEololMYo5ZdZ4vvdoi852eeEPRrCxQuKa5TlbJ3PPiu6M/VSRTtwly4vXoyVm&#10;3MU+aeznzSPx7BRxv7aN9mqQisIMzWLdXunk336pk8TuKs/xmpi/tZkFV0tLWwF/Tzme3timHV/F&#10;6/uHEFN9nPA7t1apXGKaSJKMmD7jeI1WfK0H1/ZoMblvovfM/Su0w7Ts93eZ1ahY17aEAtHa70/i&#10;jIp5QMDePCWZbdR/ABFz8uHeAJaZrfZOGIX2fZimstw9XcCtnQA+uTrPjOfHrWPmzx0eP+treYIk&#10;PlwvTc0hrvE2a/SAJPTwbJqkIe4jNtIVeSU3skFbfW0vgOc3Vpnzua71UdZMLx6fkMhIAAd0WIcL&#10;XViYoPsKkNjonG4TvNe3J/CEDuPBMUG8KyYFC9CdDOCEoN1dp1JvtUu3rW6cjuHxzVXpGSjiMQxf&#10;iUf/3dvBmztbtPTddGwkNoqMmBPocKGTzvPDwITJ2WKMT3AZcvJ7VHuK0hBFZXS0AuPzlg/A/OEX&#10;7zFEtAaYA3vaSmnd6jFDVVrlhZwjyueoOtNUuhnausneWox3N2C6l/ZrkIoV4EqHqWAEiZiXc7S7&#10;GtND/A1tr1jHBrPmsgDjUAt/56aFpeSz2DepqkNt1Vgf7yAoaQmXB3E434eDBbLiAq3gPE86QbU3&#10;Q49P4M72UKUJuhWC5ZB/i9bUEzLeJlV6W1o6sEaVXOO617m+Jb8XB7yIAqT70/1YG/ER4ATqCre3&#10;Vov1w3psHDehrbsAw4OVGOsX9psgHm+jcjdQ7ekSeLKEOwiMVFI1RN/YRroGD9b4nVUC/e7xPFZ4&#10;/EsEyibVb3y6VOoA31SXT9ZknmJRHtJJbAYYC5gdezps6Gizs/h53AskFlpy0XJ3RgDOMMOLi366&#10;ISYlHsDN7T4cLoupJphxWTyiAe0KVeXKKoubqrFHB3BIm3y80MfcS6VnDp6hI7nGfH/Czw7nxKzk&#10;Y7i6ypy00kO72MGcw+K9NsXt0CJSRa5s0kmIKMJ1vTibJeP34Pqu6FXkw7XdLulxfwd0UHepJKt0&#10;TR3NZqzzWE/X6RBo4Z/wc9EJ+3C5m9eClpvO4M7RODZo826fjuKq6Hq5TotL9blNQItHItzlZ5vT&#10;jcx7Adw+HpAaWG4QuKe7A8yBrJMF2mQCa32VUYgktDBRxXjCmMR1H9Ba7nJ/tnguT7nvx2sjjAzD&#10;uLYxSdUeY1bdkYZ6bc7UYkdcK5HdGU9u7oxSWUVvG/Gw4QDPJ2MPyeomz8HCUAP6vKWsYTowRhVx&#10;nkXjnlDNqxsjuLk1TqfWh9vbo3hytsCYNCyRxO0TsYzgkCDdWaWIcB/3SJa7a4wsJOG5qTrpQVIv&#10;qLTPry1I014+PJwmwKfw8OYkjq90YXqV6rjsQW8HXU5vFaYY6fo7yuBrtX0A5vffvkZHkwk1rhz0&#10;+yrR3UbPO9CK1ppC1JQaMdjh5HsTM1UDlbARQ8yLXV7a2j6qKxlmjSo329uA/tYKjIkGHTLvItlq&#10;vEcoagcV1EfPLfKmmKConWBjFpwikwd6JFt7RDDODjRIVnWbgN0TwFvy83s9krUUFneVFvf6+hgL&#10;cUACnVDCWZLEDpXl/uk0T5B4bB0Vnt/dppoJEAt7KoC5Pkn1DrTgytIwTucGMeOrZ+H6uQ+92GSe&#10;3ZlsxVWe/H1aV3FrZmqgVloOV/w8qWvchy5amBnMTXikFt0F0Vgl1sl9WxGNRFSPxRnxoCDmWRbw&#10;NME8O+Dh/jKPB2ppf8Vj/0h6tKwBqrfI72K2tmNaxGP+5rroykVrJgr+wd4EXl9boX2bwxOy/JWN&#10;MalVeIOEc8bzdLoopvZn/iE4D1mo1/YJZoJVNFotkgC3aDHFpMU3qFZrIpcTvPcuL1A1pqg2YgaB&#10;YWbYXqkFUjxmQExuLJ7VcUqlvbE9hEcE7uX1IdzYDLDgWZD7XKj6xyzWLdHwxuM7XezGI1rDx9xX&#10;oTyPeP6l7mY3FyGe1/ndkwO8YjHeO5qU2iVOeG2uUxmP1qiWYnJlgvHuFRbolWGCi4BmZDlmvry2&#10;RVKg8p3tUAH3WrFGm75K4hJtHqtTH9R9acGD/X0q7b4XXe0FUrfPHToHMTPd1iQtMgntFjP5CSPG&#10;6SrtJklKTCsp+h8vU2g2SCxiztc1flfU4jGP5YTEJeKYiCwrs4w/003cDgl6SjRucr/ooj5hFv/s&#10;9jbPEYG94Ccx95I0/ZgdqcdIdynJhpGF1/Qyz9f8jAfHRz7pwcQ7G8yWdI3LJL/t5QH+rp0q2i3Z&#10;4RmSzviYk07JRfJ30rnRAg/WYYz4k4D59tNnqC41oLOuGP62SvQ0Opn/3FTFJoz7agm4SvQy281Q&#10;7QaZewLDzJm0seM9FZighfS3c8X9FVihHV0b6cSJuP9H9RNFvjUjWmmHqbT1VBp+zqx5dWNCWhap&#10;fls8cDGAdWmkjQVBthXg8NOXE7TDzS5sDbdjoacex/z7ZLqXJ3qAyscTOFQnWevFiVp01dlwSKAv&#10;0d5O+RoQIPA2Rtul6QH3Cdy5QQ+2SAybgTZJEae7qY48QaIH0u58t9TItM7/LY4wk3A/h9vc2Byj&#10;LaRa75JUFrgt0Wi1J27k7zF/brFoputITOW0+bT4DO6Ts+UYH6+Eu1LHXNGBu7emMMucN0pr2NyS&#10;j0Ha5iXuw+VNWjyy9pM787h5lVae6xEdBh7cmmWx9eOQhbXNjC/uz61z/0QH56dXZlhsYgCwHw/5&#10;+Q3m1KMV5k6RhWhRDxk1tgN0LOLJWBv83rLoGM1cxO++vrWCLx5t4zrtvph28ZTKdspCFMPRxBO0&#10;nvI7Ih/d4jofXaaartG1sMgfHgeoKCO4ze1e3xyUZjq/Q3v65u4anl6dxX0qo1ifAPkx17k718bv&#10;+KlgHVTCSWmunJskjTOhrtskuCvTzHajzJHD2J5vw72TCXzycB53CVQxmkR06t4nmARQxAODxHNE&#10;xeMLxaML7zOfvr6/yW3RSVBxrjPjHl71Y/+4Fwc7wk6TuAgmkd+OqajiAUVXebyiy+Qur7+Y5Opw&#10;g5FsvuHD9C50WGuiYZD2fV+o++E4dhcpGMtt0r4JtyNu/AuVXSGA93k+Dkgcwrnsc/9ON0mMjFCj&#10;/TVYEvUl4tES8/cqBYi29PEVXluS3QnJTNyt2JxrxQGV9Wib5329GWODbv6GYsbtjI640eMvQGef&#10;BbWtOWjuNcHdovwAzC8/f4G2Gv6z3k4gejBI5RvuKMeor0KyqYEBF3pabBjqLkFPZwlaGyzoaLSi&#10;okiF1uo8TA570dvtQHmJAYPtZDQWyjytmWgAEidB3FwVjSgnLJht5tD1sQ6qXSOXekz112OauXGR&#10;SjdP5Q3ws2U/LelwqwTIjQEy20g75rje1lIz5voIkr4qNJfrMdRlI6irMdPnws5EO54yQyzTXovf&#10;ztOazlPRN0XHBn8Vt0Gr0MtcKRqg+hsxP0h7SRZbHhOZmcwsGpy4j7vTVGjux0hzOdYI9JlOD+YG&#10;RG8g0QgmHiLrpStw04oS5Ivc5/ka+Iby0R3IhzEvHj3tRVJniSVaqSXmqNV1buewE/29zJO0Ozt0&#10;A+vcvyNmjbUpHhsLeZlsLVr5RMud6FG0sdAqdawQvZR2yerbBLSYSPiBBBYW9+4ILRmLc5GsLDIe&#10;l6ss6rsEz55ozSYZHlDlRZGLafn3WDxXCNrrosP0AYuWCiYaUr57cYQr4p7tIouOllZMvSjmSxUt&#10;wYdznSSzZkYKboMkILoy7tBC3iCQbjHHiUmjVuZoF6c80lO7xdxIw347RoeKqSKiAwnPPZVja6aG&#10;Rd2Eg7VWug0xCzyBRKu8JWZl2O8lOBqlBwyJ8ZUiBx+y+MUjB64JO08QH4t7vTs+nFBxd8Vkzod9&#10;zHhtOBQ9nQhIcS/4iLb6Jh2AuJUiRgQtkyw3VumEmOMPtrmN9Q4EJl1YXSYYxuuZtVuxwu0tLYgB&#10;CGVcShlVWunyqhk5xL3GDopEL1Ym6qVhgDN+gYMqgtSDA+7DcqAOc6y7KUacmTE3/H0OjA+TmP2V&#10;xEgZa5JAFe0aE410TE0kHSrpJs8tSfdAHDsz/hxBOT9Tj0Ger4HRfJRUy+HwKFBSn4ocR+QHYI6+&#10;+QdMfP5nTL79d0x+9kdMv/075I3XwVipQLo+CqqCZOQUx8PkkiPHmYSM/GjEKSMRHB+Kj8MScDEi&#10;HlGJ6UjJcUDpGsHo/T9g/ulvEa6tRPvcO6xz/R+lp6Nn9wRF/n7ktlTB6BG9QRQsZjkUuizoSjuR&#10;XjIBefEQovNaEacyI8eSDKcnCc5qBdw16Sh2KqHNSZLGz1lsSShyGWAtVyO3MBG6/Cika84hNT0c&#10;sfEXEBVzAWHhf4H4hEv4ccQlXIoLg6YgC/Eqfs+UiOi4EARHBCE2JRmaPBPScrKRZVGizOvidvMR&#10;l5SIJEUykuTZUGYZERYdjaj4CMQkRiAuPgaxcbFITEzk/9SIiI6F2d6CqrYZ9GzeQFKZCwV93ZDl&#10;ZsNY7kS6IR9ZphIoDOWoH9hF4PANHJ2zKO9aQaKpDqbGFcirRlDmW0a43MBtpyA1IwUXg88jKPQS&#10;QsKCpOVS6EVEJPDcy2UIjYnApahQRCbEICo6AmE8lmD+PyQolEskzl+6iOhYMSlzmPQ+LCoC0cnh&#10;kClieV5CkJysQGhoDMLDoxASHMH3EQjma1hYJC6FBCOUvwsODeH2Q6S/w8LiuMRInQkuXLqAiKgw&#10;xITFIyY6kd+N4v5EITpFBq1BL3U8CIsIR2R0FIKkdV1AsjwFH//4Es5f/BjyjBBUtKTB5ctEWVsm&#10;iuoyYHFnQKFJhio7DXUthWjqKIWlJAN2jxJDa41oHXfxtQGDK+VonTChedCAskYlSjwZ8Hhz0NRp&#10;ga4oGZ2jlahsysPgvBu+CTtqfNnIr5BLTwSo7c5Gx6gRPfNlGN4ohblKwRrSIDYhFEnKWFic2bxW&#10;MtZIOBTGBOhZV0a7DMVVacgrkaOsLgeWshSY7FxYg5m6GKRpIpCqjUF2XgryrSoo0uIQHxtKPERB&#10;k5OBDGUCz3kY4jN5/iPPI0UejvySdKQXyJBUkAI9jzuzgOcxI4zXUlzHGJycXMZH42/+EWME5MS7&#10;/ycm3v4ZgXd/hIMWTs2N64uSWFjpPAA51AWRUJmjoMyPQ2wqL2JMMC7GcKOZamToC1DaPI2k0gHk&#10;Dh/Bd3ADobpsDO4+wPKzd1CUFKGoowGGhmJkOI0wVNqRrNcjzZyP8oER+Paeom37GVY//R2Kh7fg&#10;37iF9LwMVLSqYXTGQ2eJhMWRigJHJqylqXA3qcguWpTVauHggZnsCcizxSNTFY2ExDAWTRAiIoMJ&#10;oHCEJYYjIiUScnUKYhTRH/5mUaerVLATQOW1DXDW1CK/1IHkLB0KSz2ob+6BpdCJwhI7SqsciEkJ&#10;Q1p2LFTGRAI9hCfvPIFykeCPZdFFo6axA+0Do0jQZiNMlYnsUju0VgfBns/9rUOa3oH2kX0sXf4U&#10;W/e/gm/lCgZ2HsLdv4HiwSOUTJ7BPbyLULmeIItDdIyYHYBkQmBeDDpPgFxCUBjBEcciyMpEFMF5&#10;jsUeQnBEx/F4ognIiHMIDiGAg8ORkCRDcFgogR0kgTKE78NlIYgkkUZEhSM6Ko6v8QgKYjFEEtj8&#10;W4AyNPQDoASYxG8EOMXfMbFJCI+MRUpqBgmJhSuTITIuGSZzIckqEeeDWAv8flRsrARK8dv4RBn3&#10;K4r7cQEXuQ+XLgmCOIeCIiVcjVqYHCQ1UyyS1RFQaFnM8khU1JhhLFSgrbuCZGyAyalAy3ARRpYb&#10;MLPXgaFlF9rGLNKcwu3DRtgqUlBRq0JBKUFRLoerRU8g5sFemwVbVQYaBo1wtmTB06ODd0TMWayF&#10;zpGEnFIZrDVp0NvkkKVEkZwjkKSKhTpfjgRVGCyVav5PAbU5DsaiRKhyuW8NWhhsMhisCsgywpGq&#10;jkVBiQrlNRYoVHEk01DWWxBSuL54kl8s6zA1jYDNlSPLrIBKlwAjhai0LhtxWSFIy08kDhTIFU88&#10;4PqTlBFITo3DtWtn+Cjw9l8R+OL/RVD+d4y//78x+eW/onJ+Hqn5CqQZI2B0p0kTbtkqkpCeE8Yd&#10;TIZclcyTKEMIL05YSgYilAWIy29GjncVPipBQVc3NJUaaMsNyKt1w05LWFBjhL4yHeWtDuTYK1Hd&#10;vw9P4Ay65hGkN4zCOb6O9Co3TE29KG6fQX1/DwprVCjxpks7nVuaRpXjSXImI68ikcyWiNyiBCpd&#10;JNTGMF7MOGiM0dDoE5CSHg1TvponPAIJaRGIVUQhITUR4fEJLGxeFEMenOW1MBVWQG2yoaGnH8lK&#10;qq6tFI3tg7BXVKGwzAl3cwGc9TyG0nToSVLyHG6L4ExRUDWpviFUmEvBUR+UKJ4Flp4Jk8WB2tp2&#10;jE5uo847gJaOSbgahrB69g6HD77D1O5dFHdOoXJ0lyTWitSGQSQ3DyGssBaujhnExiYQHAQc1fE8&#10;AXkphAVNgF4MpkLFRhJYUSQVKlwE1SyCqpfG/cmkerMoQqMJDqFsBJIA5Y/Pn6M6XeD7EIQnBCNR&#10;EYf0jDQkyJJIWvEsoDSosrSSAp4/TyCGRPxvIF8MukQg0hkQXLkWK9cdSwDyuidT1TJ0COI6Ciur&#10;yfDJJEIFoiJiJTBforpKREBAXyJJCEI5f+GC1J0vLIJg5X6mpBIIVKjYhDAC/xKLOZpuqIhgzcbE&#10;vAtl1SZYHdmobjJS/cS8xDb0TjgxsVzF93mo71JLSztB5+3WSbO+O5vSWC9yOBsJUlcagZUKc60C&#10;ld0alHZoUD2QDas3DR5fLuz1mVDZYmCiGiel89wlR/EcxpO4Caa0YKRkR0GhjidQQ6Fk7dkInkKu&#10;U0ECSdPEIzGN5K+I5ML9j6UAxAfzmlyELInkzf9FkfhjEkNYExeRoYmFnDVjq1VDW5wMrS2RZB1F&#10;d8c6dCTA5klFhjGUfyciThaEGzcJyqXP/hmLBOb8u3/H1Lt/xeQXf8bgg68Rb1Qhi0qZV6eCrjiO&#10;Ep4CmZI7m80DyrcgRpmFsKQ0hKTmIFjjgsozD33rFryrn6B97QaKfeXIsGXA6qlAfmUuwSQKO52W&#10;oRje3mkMLtzF9O4zLB8/w/TWY5y8+BJF9R64mvqxd+1rzK3tkGUU0OclIVWfhMSsWESmhiE2MxwZ&#10;piSkKIORTSazu9JR1ayllUknC8lRVJkCs0NBi5GCNF044gnMyAQqQBSBmZQOnd5G++vEwNgSVveo&#10;yEYzShsboc3NgclWAFlaClXYRpZWwlmn5rHGQqGPlC6UjLZdkcaCEooTSVCG8O9ULQtVS7uYBYuZ&#10;WWV0H0+f/QYv3/8OP/39f8fO0X1snjzFzTd/g7Wrz7F183Moir3wTp8hWF+IaFMBInIt0iPsFJYK&#10;AiEGEeEsYNrMUKpjOAtZgDKE74USRpEAYkkAYeH8PFhY2hBoTBlkcA2LIRrhtK0CHMJ+niM4BECi&#10;YqiGBEOqMpkWKhlKlRqa7FyY8iyQy9Okp3YFXeIx0T6dI4iFbRXr+JigFiDVmHIRFi8jwWVCqTMj&#10;nsccpUhDc4+f8SUWSo2RCqqgtb0kqatYxwWCWijmhYsX8eOPf4wf/ehH0v6GRV6i8kYRpPx/CBU8&#10;PIJRIAlpqkR0M2cNTRWjtbsYDR1W9E04MDRXhoGAE73jdnQOFaChSw9PqxIdQ0b4RnJR1U7ibkhF&#10;WZOCdZYEe10qXV0ccp3MarS41up0OL0amGhjrawRW1U6DGUyKqYM+mIKDxUsKj4EKRkxkLPGElnj&#10;os5TsuIg10ShvD6bVjYB2oIEZBNIqVkks4w4KJS0oCTDxHS6jjheJ4IyMSmSx0LlV/N7mXGMUxGs&#10;4WSk58Yhy55KVcyCoYT76aALzUuQBndn5sWRECJhyFUinmR7+eQUHx3Qsu69/xdsvv8zlt//CfNf&#10;/AkTBGbH6hpVUgeTJ4uATCSqMwjOPMioMpV9s4jJL6aCFSLRWInksmEUDp6hdPwM2rpF9O19hpW7&#10;j6B15KBnogueTifMpVrUNjdg8/gWugLzmD+8g+mNy3jzyz/ixU/+hNmTYxQ2upGZX4K9u59iYC6A&#10;SFkcrMV2FkIWomSxiE5gtokRuUpBgEVAZ0plMSajlBbGUcsL05AGQ5GMloj2gpYo0yhDInNjrsnE&#10;wiTDkUQaGjrgrvPCVdeK2Y19ZBfaoC3KQ0l5NWyOcmZKM5I1MmSYE6iiCUjMCKV9pTUhm0YlxEIm&#10;S0RWloZqJtQljHYzBY2+GWhyyzEwtIPHn/0NHr37S3z2l/+Kt7/7D7z49m9x9fGXuPPut3jzV/+G&#10;B1/+HXKrepBmcSExx8B9TWfmSIPaWQNLbRdC4xIRFUe2ZeHG8FXYzUshzMnRkSxg7gsvXBw/T0kR&#10;VjoOIbToCWnxSGUei5UnITIxWTrmUKqlsI/iVVjJJBaJ1qCUMnFxcQk02lwCPJbAoKrS8grrKpen&#10;w0gAxiYkUOnEdj/kywvchyCCXWnMoyOpZFyxIZ0KG0JLezEslrm+AvWdI7jA74dzmxdJHuK3ghgu&#10;XryEc+fOEeA/llRTstiR4bhI0okiuZgK8jE2NYIipxkOVw4Wt2ows1qD1j49hucLMDRfgr5pO1qH&#10;LGgbEqpZAE9zljS0rpE5UTwAy85rX9VBUnQlo5DKo2TMEsXe2m2lAsloGwkCcwqtZg6srhQUuFOQ&#10;x1dXmx5qSxLUOUlS9hOASyTgQmKCEJcawuOMRRbjmt6WIs2IpzbG8VyH0HVFcH2ZdIx0R6oY/pbW&#10;ky4kinEike5R5HcblV5NwOdQVHT8vaXCQvXOQ1GVFuq8GFr2EEa/UBgK02hbw0iWFI7gj/Hg/l18&#10;dOXLf8a1b/4NV7ic8P3xl3/CFnPm/ie/QEugF3qHijtNFGcqKbNmaMwlcFR1IFVnRb13DN6+NVSM&#10;HsG7/gL103cwsPU1WmdvYvfxG2Q7LHA0MFRXWJGizURlYzM8tKdlNd1o9y9hcec+ZpbP0DW4RMtR&#10;h2CZnDnDjoGZTUQq0rkdFm46AZgsg0yeiGDat+LqeqQaChAaQyvH4oyURaPASWUrEmNAxdyytVRL&#10;LS0s/b+xiPYkDTE8UTJ5JsrrfDi8955q9RwKnRYdtMiZmjxkmwrRObuM8oZusqETjW1dSMzM4AUI&#10;RxLtbzRtVmRSEsFbCbneCU/jAGLiFdKTrnL425GlPdT2jGLh6C4uP/sWl198h+PnX+POV3+FR9/9&#10;Ha6++hmufforvPqrf8enf/lvuPX6t+ie2EacIoP7mU6wx5Od03iOVIhJSiDzUj1SyLSZKTxGgiP8&#10;PJmYmTA2QnqV8X+ZagUyuESysEOp2pGxPBdxtJhx8VQ8Kma4UPR4klEkP4ukrfwx8ixGKi/ZO9uI&#10;5KQMgiSGqiXnd/m9cLK+LB7VFZUID2FWpbMQ6hwri+H3wnEhLJwupxpai52FmIMco5H/J2CpdhfF&#10;EhaBCLG+uAQCLgh/ce5jhNMWXzx/Hh9/TFByuXiBqh0ZTTKRkSyiYK90oaHTR3tfh7mVQV5vDfxT&#10;dun5LSNzxeges1IdLfAN29DSX8D3DozOuVHVooGnTYsGXzYs5Ylo7suhW1LDUpZI8k+i00mHJj8a&#10;tS0m9PnL0NRcSGCmMafqqZqpzJhZKKbdbRnNQ1mrjmATpBVB9xXNWiEB85hzbJkEkpoRLhZx6hCK&#10;UhqUBFOOLR4qo5xKZ6TCxSLdQGXNiIbWlM1rF4m84gwp5qRkBcPJbBpHO5yRlwxrRY4U/URuzaGD&#10;VGipkrSs8dpgigDjkCyC7uQCzs6O8dG97/8N9777V9z+5p+lV+n913/Cne8I0Odv0TzYhhJmB3dd&#10;E+aWNzExNY+93VOcHd3A7s4Ztg5vweCuR83wAprHN7H99De4+v732Lx7GVmFWfD6qwk4HYsuGrby&#10;Qtx4+gb3P/1rXH/5G9z7/He4++qXuP3q57Qh/aju4NLkJ8A8tBFGZOpN0ji+JHkC2YlMJKfnz6AN&#10;LnbS22cSMApm21QGbR16B2fQNTEHlUkHS6mJ/09jvtTTbrNwaSlCWLwt/eM4evQeV97+AhEZtBEl&#10;RcySRsxTsT39fbB7WmFx1KKzP4A8RwWSMhIlyyeKurqpDfYGH9LMVahpGUaiXInIaBmZ0I6qzkFp&#10;aZ9cQtfMBvaffIutu29x8PgrXH79C2zc+hSHz77Dw1/8K17/5v/G53/5P3D46CeY27nOzJFN2xmH&#10;4OgLSNXwIiliaLnpBphL4kSjVdwlZslLSOLxxyfH8n9xUOuVBDKtfFKUlPukxhmqkngVyhYVGSeB&#10;MkIMwYqmfWf+jZOFkUjCJcWV03qGE4ShJBZzkQs6o11q+BGWMiNFAUVSCpSZmcyj57ltOgTaWhnP&#10;c6reQED4UN/WQ3ZXIEkhl7Z77sJ5rj8BcVyHGBgdEhtCZxEPMezrHMF4gcC8cO4CzvN9JPcrKSlW&#10;Op5cuwEdoy2MHlYkZESgfaAcIzNVGJ2vwshsLcbnPeifLEbbgAV+WtiekRIC0YSm3mzU+zQoq0+F&#10;vSqZRK1AVZMOda1cH8Fb6lEh0xDO7BbNXF+A2voCON0GlNTp4e7MQl2/Bm6fCrkEdLYjmXEoHmqz&#10;DJq8RCgNzMjyaCqmaI8IIwFFIVEdCRmXVCqnjlY2WSgkyT41KwFZljjIqJY5Fj3qOyopQHLWeyZM&#10;xYkorkhHooqKS9elKWRsoF0V6whLuYCY9DAocmmFuZ8aayJ+FPp/kfxDce0WM+Wr7/8Jr3/6J3zC&#10;5c2v/gOf/eJf8Pon/4jHX/8THnz9Z9z89Bss7p7g+o2buHXjGg63V3Hn6j7OduZxuDaKgc5qMi9Z&#10;RCVHBpdYtQYah50MVA5jsZbqVIwsMouMTKQ261Dq9WLxyn2s3nmNgxffMEu+xdu/+QeUtTXSczvI&#10;OmpMreyjtk3MwNbAE5PIkxTHk8ADUCYgI5uZoMBMS5sBZXaW1AChNdrgqGiEp7eLlrqAGcABT0sl&#10;LxYVniclKvUSrV0UDDYLs4YTI/sniNZk0OuL6TYDqOrugsleiLLaFribBrC4f5eWyAszLaUhv4jq&#10;EkNi8iBCoUK42gxziQeanDxExsgIjHSYy2tRUt+G/Ko65HmaUEIrt3T9MzQMr2Bg9Qq27r/Htbe/&#10;xbUv/x7Pfvlv+OS3/4HbP/0j2mYXke8Uak7WzEmRZvJWqBMkBk5OZ15Vkon5dzztc1JaNJdEqHQq&#10;aQmm/bvArCmy2/+6hfG/LGN0VIJ0eyOMShYRTSBSbROSQyFPj6GiXpJUWJmVisi0LNR3j9OmO+B0&#10;eRkN4hEbRUKIpUqnplOpVbAUFSOMSpnAyJCVb+E5rcPBtUeIT0rkelKkBh2xDwKcCVTapFQqdQrP&#10;ObcnWl5//Bc/xiVa2ItiupGPP+Y+0eKGX0BBoQ6uJjv6Z73wzzTQkhbC7c1DW38RplcbMDxTi8GA&#10;G5PLLiqkFTW0mkPTpega4fvOTOmRjS6vEqV1GfB256J/tBxzq17YXUoUu1W8/gY09ZSiqt6MAnsW&#10;idQCvVMBhzcNFe0ZUvbMLU9BpikO6QSWSrTeU11zy9KhtZGAmAcTeByxiaEkwwjImTmTCUJ5dgTi&#10;eW0SU2UUhBDa5Fi6xgQSjB5GbkdPMCZqQpFtjYO3Q5CYlqqcCUO5nLk2FUn6MOk2iMqWgHRzDLSF&#10;cdDZkxAjZ4yIOY9bd6/ho3e/+BPei+WXf8a7n/83fMHXz7//O2a9fyEw/xaPvnqLvqlB7G+v4fLB&#10;JraWpzA30oVhn+g4TuAQaK78HBQZsmDSpiMtS430HD0ytFootdnIUhvgLHOjpaOLJ8uDNFMOlMU6&#10;ZJYaYWuh6gx4eaJK4V8ZJnNkwlZJpqstkxZrpYXZMIUnJp6FGcMMEoTwqItIUSQjTU0FTUuVbFOC&#10;PAP6fCvzgYG2IAeVdY1wVtlQUadCGjNBEgN7YqYMlbVVqPM1QabXQmFQ8eQ7mFm2UdXVisbWZtS0&#10;dmNp/x62b7xAcaOX+aQT+XY38ysvYH4h7XMy+hZOaKdmkabMpjLFIFqmIKuqYa9wI5nHrC0uQ6G3&#10;G62BHcxdeYXp06dYvf0Glz/7NTbuf46773+D17/6Myq6/chzl7LQtdAY1dK9skRhoZhrMrNTeGxk&#10;ZzkvoFZG1QmhNaKVpD0SahnGXHk+KAgfX/yQ3SRQSrcwxP3BaOmWRwwBFhEpZg6gKsnjYcxn1tIQ&#10;4FTfJCqxVpeJFD2vj7mQipnG8ynuxwp1o9oSzGGRMTCY7SitbkY0j1OuyoKCqj5Em1/f3iup8qVg&#10;bp+LaNAROTZJTpKSs4B18UjXJeNHF/4LwchM+fF5BAvgXqINDyeJhF7gOY1CeaODRZ1KVezE5FK9&#10;9BiK5j6d9HgL8YCjgUknAstVzI+58LRm83ul/J8JFY20nv16lNcrqaJUwjYTqhr18PosaOk2w+nJ&#10;REW9Gq0DrCGnCmXubALXTJWkmvl1sNXIqWjJ0r1IVW4iMmwEpTUWlupUFDeoYCR45cyOsbIgXt9Q&#10;RCcGIyrpAoLiz0ut8Jr8JORadUjPpmuhwuqLMpGuZ7wxK2AqlcPVmk+nlYy2HjNqO/TI5bbq+vKR&#10;70qHujAe2fYEaLlk5iZAlkXHk0EnpIxi1kzC01fMlN/8+t/xJUH59vv/ii9+9t/4/s94+/O/oVr+&#10;Fjdf30Vjv5UrtmFnI4ChviZMD3WinYDpqCmHr74UAw3lGPSUobfagY7aYpQ7TCjII2sYDEhljlNm&#10;MthmZSJLpaSaaqHLFZY0FVEqGaKyklDjq0UuFay+vYshfx85Vj0KSh3QWczIyNFQOclm2QZmokuI&#10;jKLfJ/NHMsOExiRi7+Q6X2MQRovlH+unlRRzzJYj38xiy0qGjHYgXBmKNEMa4sn8RouNeSCbqmhC&#10;Mq1pTX0Xpub3YWIm7ejtx9TaPtbOnqJjbIYnOxfptmL6fR0Zk8BLTiUQSTaFLqTm5DPb0e6FhiEk&#10;SnQkSEEK7VwE820cbV/z0DQyiisxtH0VylIPmgKrGCfYl669xsO3v8f7X/935ulbmFpYhiHPhDyr&#10;BRZ7LtQG5hEVbQ7dgLB3sUnhSEljwWhTaW1CEB4bhB8H/xjnhPIEMScGRf9vYFy4dJF5LhYKZtSQ&#10;kChJKUV+jGbuzjFoUGhXQ8fzoGQOTUphHKDdjOc2kjNSqaAqyEguAsxhkaEkP1rlFGZclQGdzPsx&#10;/DxcZFXa3mSdAeGyFGmb4raJdBvkPxU6KjqKGT8c0enhCGNBxybGIiY6jmAMJjjPEbwXpMfOiYfu&#10;eOoKkV+mldosSmvNqGvPl7qbiefTtA3kYnzBhcVtL3pG7ZjbrEYP82WRW07STkYZQVlA69lG4Nqr&#10;0pFbnISOvmI6oUSuKwtFlQrWUDLc7aILG8HYQLVizixsSEVpmxKFdQrkljB/FqejuIRZL1+GbCqX&#10;2clzbwyjE0uUbKsgloTMOCj0cdCXyKiqCcgpioHGHI3svDRGKlpTWlCTg66NABMA1RUmSXcaLGVp&#10;yM6Ph61CCRvttKNGB6ubWbaGqt1pQHFtBl0HXV8xFdMUCU1BCiLkQbj/5DY++uqHP+MrMveXVMgv&#10;f/nPeP/z/4o3P/873P3iLZztxXA0Z8FeLUdDuwm1tUa01lrR7mHwrjLDZdeiqSIPrVy8TgPclG9H&#10;roLKSQuhzYCTilRoUMOYLYOZB6HPUcJksiCvoBwVTX3onJ4l4HLR2DiMnb17VOi/paVpQ017Ny/C&#10;PMN7P9WyAdPMspXVbkTHs9B48UMvsXAi5egemqIKqpivQqE3pLLoaB+MzJSFVszOz8FLq5yWxc8M&#10;ucjMUMJaaKPtSIJSn4acfAOyTTbcevI5mvpb4CivwtLeNaycPcPQwg5VvYpZgORQ8KGxSMYiVaTr&#10;EaspIKgrSAQkg2jaQVkqiy+JxZ1EleD+JUeTJQuhMBXC0dIJpYV2utSFAhLAwMIZPv/N/xtvf/8/&#10;8f2f/n/44tf/jLHVHYxtbsBSbEVOrhZpjACKzBRmtgRExNDqRQURNEnMl1F0CEk4d/5jXCAoL5wn&#10;KC6FIejCRVw6TxYPIpsTAJdCxK2aUISEkpCoegKAsmSCLCGCSnoB6SS5yIhQZjta2/hgxBCcYv/D&#10;+N1YOoHQ+ESEJsiQotbRpeTTVpcgKoo5MI1gJxjjFZm0rNEIFkAMoWW+RKXkNiMZI4K53RTua2j0&#10;JYRz3UFhotMAnUwiwcRrIk9LoOW/iJa2MvQNisnJnCR8O3xDbhRWZMLdrCHoUqiQxbSvbowt1GJ4&#10;vhLdY1TDLh3cbaw3Are110DlzJJaUs0ViShwpxKEGbS/+aho0KOyKRvVrToUVNEylrH2KpJQ2apG&#10;yzhrtj8bVoIzxxEPd4sO9nIV8ghOeVYor3UcjMyMOhudAdVeZ1XCWKSBykzVGy5CVbsZFS3ZUFli&#10;oC5gBiUJFFD9MvKiCDYlnFRZi4vHWp1BopdJebOgMkfqAWd1pcHNfdLSJpvKKDT5USSWTCRmBSO7&#10;UIYEVSiMjnQ8fE5QfvFLWtcf/hnCxr79+R/w+U9/h7OH97Fwtobu1RYU1Gbyy3EorEqCrTgV5cwC&#10;s13NGKH1bK60o6PKAR/Zr7u2BO20jG0VtAi2TNTlZ8BjVqKaDF1cmEW2l7HYRM+NRHT4pzGwdIL6&#10;gRHEpWhwePgetx58gbn1fbQPTqOkto0M2EwrswT/9AnGl/eQqFRJ3cx+dIEWKFKG6Jg4lNRUkYWc&#10;MBdmw2HToIhqc3x0gp6+UQxPTKN3dAT9MWrEAAD/9ElEQVSd7X4cbO5iuNuHqfEBFBTlo7DMBmtp&#10;OZmxClNbB1S2LpRVNWBh7xYs3PbWrRdoGxzFLpUtSaVBLLNTdGIaQe1BQ+8cjLS94TERkqJkiPt9&#10;NiuiaS2TMgkAgildo0Z8po6F08X86aB1GkT31A4mN6/j/R/+Pzj+5HucfvotBpc2UTc8hPxqF6wl&#10;RSSTPOZJOoikCBb0eRYw1ZGgFPYzhWQSzbz3o7/4kdR4cv7cOQSL+4K0h8FcLpy7SFBEIig4UgJM&#10;UPAlAvQCzxXBGhPGjJggWccCcz4iaPlFl7wwKY/bUVHtxbmwc8yf8cyCKYhKkfG4Vdx3F0zFDYiN&#10;i8M5EqHR5kRkvPw/82okPv74Ai5eDJHub8bHJyOa65OTOKLiuN8E5oVLH9N2p6Oc51aXm4OaRjqq&#10;/hq09zrR0GFB32gpqpty0NSVi65hWtdevu/R8dUI/5STccJE91IDT2c22oZyCSI1yhqUqGpSEdB6&#10;1PZoUdrKyFOTRoXU8noqCYJMlHqzpK6hdiqqicpa0aaCs1mFguo05PMzZ6da6umTW0YbSgU0MUNa&#10;yzKQpg+XOh2o8mOofkrEpYchUR0FS2kWxpca4fBkw1gi7oPy/+VJJFuqrSsJRXVpKG9Rob4vB7Za&#10;EoRLQRucDg0tcWxGGJT5KdI9yeJqNbKLKAoFCYxqMRSUCAJXhgzm2qjUIH4nCa/ePMJHn3z/R3z6&#10;03/EZ9//A15/+xtcf/wcLSNVqPQVoKgxixtJg70mFUUEZVFxGsoKc/GLN+/x+1/+Bl+8eI4bR3uY&#10;HOxHnasC9gIzSui1rcyGbocRBl0SMpTRUiNNkpLeu1CPqLQk7kgR1q4+5snros3JxvTSPdx59Su8&#10;/PmfYHO3kuXGuUxRoXtR17WA8d0nzJ0dCGFmuRgbjfqOHvpxOUqbimgrNMyseVgJ9GFjYRRHWxu4&#10;fuU61jY3sX/5kAq8jcd3r+Le1T00eMqRTUtsJojqvJ0o9bTi5qvvMX9whLqWXmzefIWJ49sY3NxB&#10;XgUVIoU5zGCE7j9zV9fAMjrGV9A9Ok7bzJyXGEmbk0H1TUV2bjbVJIXKzEKpaMTIzCbqW3pQVOpG&#10;ttmJ/sAWnv38j3j6i3/A6PYxFs9uon5wgCxpIeGIorCje7gT8pxEsmec1GqakMRXAiomXtyvZM4L&#10;DqHKRSIkOFgCpmhACbkYTICFUZHEfcVIqpRMyoRBtJei40FMXCTS0qm8KSHMnR9DpzcQjHKCPx8Z&#10;liq0D+zCXd+DS5EhUIn7popEAo+Ek8zCMeggN+YjjgoaFpMMe2UjEtJUzJMf+sqGhEZJM96FR0RB&#10;RrWVJZNQ4sMQJaObiSJZhIUgMS2LwExBUHQIwuIvUiFrMDhZSbXL55KHlh6D9KCgzqF8khdzYY9e&#10;uuURWHFjeNqJbn8BuriI53c6mfnEg3brCaqGLi2KPHKUNStR0khFs9PW1umpWCoCIg3FjaxZgsVc&#10;lYw8VzKyaRPNVQRMPf9HgOaWJxNgScyAySRoJeOSDCpTLDIMsYwnsSht0PHaJCPHLvJnOkobNShx&#10;pyG3MI4EkE5ySIXBESut21xNxaabLGliRCuMQXGdUrp3aq1SIJ0qqmWOzDTIKCIm2l8B6mSqrIJg&#10;jUa6MQpZeXQraYxmtP1Xbp7io1ff/SNefPMPePXdH/Di61/j8oMnaBh0kgXkZI0U5JUlsPjFRuSw&#10;OlJQVZ6Pf/7DX+O//u1f4bv3n+Oz50/w9P49zE0H0NXViYH2HvR39qK2vgnlnjrI0jPplVMQwnwR&#10;nhyDiOR4XIyMplfXIk5NW+Jbxc7Nb3Hn/X/Fs1//D1x5+SsENu9Rrb5G79QeBhZPUTWwiJr+QcSq&#10;5QhXxKOsvh4pPHHaIjnUlkRYqJITwz4MDTRjZrIf929fwcO713D5ZAsz030IDLVgsMON8iKGbr0S&#10;eTlaGFmARqMF1uIKZo4W5pB6zO7fJSjvYmR7HyEsSjUL0u6qgm94GpEpWsxt3abVPJHybmwSLRwL&#10;z+4qg56grfG2oLy6HpWeNoxM7uDZ+9/jzotv8OrLv8bE7D7OnnyDu1/+Jdl9BDPbp2TTSiiMGihN&#10;GmjzjGjx96HM6yFbMrepmOEiRL9UWk4WtlC9sDDa0bBwRIRHIIxZNlzkWVrWC+eYJy+GUZUimPvk&#10;CIqSSbYyIipCanmVEdgqDTOORcV8GQZ7WSWSsszcdgWO3vwDLr/8O9jdTVLHA6PdgZjYRMQnJ9Om&#10;piIkIQoxJJpggi86KQ1asw0Gq5XWPRQJVNS4xEQu4lYNlcOaQ4egoKsgMcRd5PdpATOV0ORZoDXl&#10;MQ4UobgiF17x7MrpRvQMutDM927vh5bToelyWlNGoX4LukZsUoYcmi7G2FwFphbr0DtchkYframX&#10;yku1qyEwfWP5KBe1SaUUfVRzHalSf1m9g9lPPIeVoCjgUigAQgBb+F70gy3xqqQpV3MJSo2V9UQF&#10;tDhToWEGTDNES723TKVUQkcSsu0yOKm85bTLeXSMZQR1oTuJuJDRzrKWylNgYD7Nq5ATjJnId3P7&#10;xVRQYsfVruH7eKojI01pCh2gCpl5kcyQ4ciy0SpTpXPFLRljIjKNSUjICMfN+9fw0ZMv/xaPvvw7&#10;AvOPePzF7/Ds29/h6PlV+mOr5PP19MCiq1JOKRmmMhflpTb88W9/j7/5y5/gN9+9xHdv7uPetT3M&#10;zwyjp6cVnrIKjPQP0UqUw1jmQevgAhq7RmiFyplhYqVGAcHsF0O43vIB3HrzJ/QuXsbYyTM8/5v/&#10;L65+8Qfc/dl/4PZ3/w2Bo3vIr2lCbgUL2JBJhVWQyVJ5EiuQrJVDa00ly8RBbUpBS1cNvbyZJ06L&#10;UYJwabwXwy0etDWUwFthwnCDDSONVnjLdKjMz4SHqu0qKqDttTHvmqHKZi7umUBmYSUCuzcRRDtm&#10;4vuiyhpM0j6HJCoxs3cVDf5RhCXEU22oFFSM/Sv3cXr3Czx8+2usH99h4YyhtW8Gx/ff4eaLb/Hs&#10;y9+jY3CeJPMShw8/w8G1pxifWkEut1vTXoeqtjpargp0BJZYJOXIZGGnKMQIDoKMqiiyougVIy3M&#10;jsHMcAKUkmKK/zFXBofFMFenMgfmIkahRkRkFOJorUPDg1FgNUGZlcb1KqUueHpab72jGiZXO278&#10;9n/i7N0f4Kzt5G/VzL+F0JgJlp5xNLT2MN+mISYhBD+mDU1RE2AFecx11XC6LFDrGWvMGhQU56DA&#10;oUZeUQYMhRqSVyjkmiRcig5FYoYKyWqSb4YClrJ8dI+IJ8NV8PtZGJpolOabHZqoQXOXndu0on+8&#10;FCNzboKykOA0wkW7Wt9XBHd7CVoGq6XO6c4m2tNGZjeCoKotG1XMikPzDuQQXIYihaREmVQeY0km&#10;1LSPJuZJO61kUX0qQZmCGp+OmS4ZWQWxyK+g2pUq4K4zosiVSaVlvnQmS9kwl7/T2JkJqc6FdIu5&#10;FTKUNmfQBmeiUFJbJVTFcbDxd6V1VO0q/rZE9JGlnRYNOA6ZZLstlQoKmsiYcgmsAqQm2mYDF11R&#10;HDJN4hZSMEUqnGQQgScvmSnvf/073P3iL6Wubbc++TXuf/63WLv5EP65EXQN1cDhzoORJ15ZZIGn&#10;2Yc+3yB+98MP+OV37/Drb5/gq0+u4ebpMkb9rehsq0VzjQuDA93ItReipKERzsZmFDorkarUUcLN&#10;SFZqaMPCkBDFk9owj+1P/h6jJ89x8tU/4eyX/x0HVJajr/8e13/9b9IIkx7mwUxmLYUpCxlmHphD&#10;R4YcQkYBrRXVMkkVCTXtclk9rWlFDi7JLjDD6rE02IX10X4Mdzag0+PAQEMxBhuLUGlVwZUnR3m+&#10;Al63De6yErS1dWB4dA0NnVPId3VwG3VwenwsHi9ufPYzTO5eZhDPQd/SLm10E4KZZ88FiQ7j0WTy&#10;I3RNb2Hx9AG2b76mVakkM1bi5qe/5vn8BUnu73Hy4D2mCfSFg6sE5QNUeRpR29BMgBSgf34a+VUe&#10;NE/Mkp0roNRlMkPSQmXIEUvwi25yYoSIuO0QQgWMiY1lhqMKcgkSNpZZLyg8FnFysnAOrXCGjpY3&#10;SuqCJzqAN3qrpXWFxkQz86qgsxazUGuRaCzAyc/+jLXH3yOBhKS2WBGTrkH9yC4efvtHzG7vwVyc&#10;DY0xFhciLyCb59viZh6vNjLvZ5OsmOErtKjyWqA0xrMYRY+veKQbmLONMlyIOI+IhAT8WIx2Ea3m&#10;qbGMI/kElIk2tQhNPjtqWqwYGHfRwppZW0b0j5VJj3P0DZm5FKC+y8wsXkt34UBlm5ngYhb0ZqKi&#10;WU0wCqtrlHr8dI0UMPfRotoSaQ0TkaKNQA7toaYoljZVzHscJeVHSzUBRfDYPWKQQxgtZAKvFW2n&#10;SwdlTiRrXUULG4V80T+VuVBPtdQUxcDioer5sqi2CtQw77ppsfPrMlBI0hiYLaNl1sBUooS5TEWs&#10;EJhU5Zpu2l+qcUm9GsW1ari8BVIHePHIyTyqqKmStphLspZuJiNGsq4KXSRuP7iCj3pXt9AyNYOG&#10;4QnU9U1hbvc5QfpbHNy/jspWJwpKS8hoTfCOzCG/uBH72zfwy598ga/fPsX3XzzBZy+u4+RgGX1d&#10;XnS3NsBTUUbF9EkNHKL3jdIonjNYhowssmz3LHoXThCdkIxYWiJzUSM2vvkXzD/4AYfv/wHzb36L&#10;/iuv0HX9DWxTO0ipaUe4xQ5DXTvy6juRV+OGjDmnaXwN2jIbknUJiJYlo7F9FDtXH8BUZWMWikZc&#10;ZCgWhwbwm59+j28+e46ffPEanz27g+2lSbR73bCo09DgtmNvZwtFVPPNsxe48+ynOL77Da7SPl99&#10;+VN4qXZVDYNYufsSeQRQOO1cy9g6KlraWaQxuBAUiksRyRieP0NeXRs6ZrYJrhayaT9STYV4+OU/&#10;4MlP/gknT6iWP/0Tzp79DLt3P4F/ehlNrd1oZi5u6ffD7K4iY5djcH4GOSSfaEUsLX8cUjLiqX5R&#10;kiJHxkcijhZRuAyplw4VT9ybFPcKLzI/BkfFMLspqYZGxCamSXk0htk7PDIM/X1dSFIk4UJYEHOd&#10;uGWjRniGGlGaHBx/+QeMHD6BzGglYxcgJIZFWFaOsd0VuDoqyfg5yC/PZH5PRkWTCVUdeh5/lrQY&#10;S+JpGzNQ20FryhxXylxXwCLLdSTCITptKMIREhWMjy9+jB9xCSIwVflqFqMejT1F6CMY/ZMN6PBX&#10;oGe0GFMrjZicr4NvMI/AzMPojBvdQ7XwT7Wjub8Y7hbRoqrlttLR4DOgd9zBjJaJGqplQ6cBNa3Z&#10;zJZUKeY9pSkC+oI4qXdNPhUvtzSR+6uAQyiiW9ybpd12yri/adAV8vNKFZraLTCYE5GcGQJldox0&#10;c7+4IZM5MQNuArKkKR3uLhWqmXsrO3Rwd2gJUHF+aEuZZV0tRQRcGrOrDA29BmTmR1IpzVS/SCoi&#10;rW2NHhZXhqTAZncKGkkmooFKZ0+kUl5CeNIl2Mq0ePLiDj5qmZiBiYXRODSBzokNjK7cxI1Pf0Kb&#10;1k7E22Bz1zB4D2B0d4/sNoGZiSV8/RnB+OQ6Ht3Yx+2zTUyM+NDgKUWePhvWXD06Cc4MnYaMqUe0&#10;yCdyDW1BCyb2PoGxppfZxcNMxMKKUsLi38L4ne/QunETPWcvMX79C3Rs3kfg9neomz2Ca3wDDv8m&#10;Kv3LKGn1IjojjeuqgX9pi+sxUa3isXH0OV7+8t9pl91I1WYjMjQIf/nTr/D9t+/w8v5NvHnxAC8f&#10;3sCb53fRQ7tY76nB+MQ0C+EQFY1DGJ29hrOHX+Dap7/B5OFdHL/6BtNHt+HgvjbPrsJU3YCIJDkW&#10;j59i/95zqkAc1SkKF8MTCax5+AKHJJvLqB2YRzuBeyExC6cE9+Hjn+Dk+U/w4Pt/xJ2v/wEPvvl7&#10;3H71S7z86q/x4NV3mFzbQb6zGLUtdfB4q5CalYIEeRSCo88hNPYiIuOYKSPDSWLMdrJI6V6gGIEh&#10;wBhJ5RMAFZMoR8aLcxmFiDgZImKprmKECZfo2ChUMvNqtFnSPcXzVNqQuESoSHSKPBtOP/8dWX8O&#10;sZkGZuNaWk8FrDVUoa48Fouc+SoO5fUWqksmcuwJJOkMFNUkw+pmhiqV0X7n0O4mUH1l0Nlipc/y&#10;CICCcqpAiVq6NRIZFo2LF0IYV0LwccRFhBGs2bYk1HXkMzPWYHadUWO3FcMBD6aWGuHtMKFnuBDt&#10;tK0DEw3oDzSjnsrq6cyjrcyi6nBfipLgaTGhmkCt69AQpFq0+ang9enIp5qVN2lR2aBFqjGMSqWU&#10;rKTN/aHvqsubD1dTjjQcK8+ZgsJKNRVSId3bFPczXVQ2pSEEaXnh0NFqioYcfWkC3UUiakb1sBKo&#10;OcyCDk8Gyj0q9Pa6UOk2S0PNMugqcssSUU3yyjBFM2umIiYjmJa/ANb6DDhaMlHUkCqNusrMi2a9&#10;CsKgWmqimWcVSNfF4pG4JVLb388vNqKVRVrvn0Lz+AqtyymLq4s7kkf0O9A1uUyVKqXvrsNsYAHf&#10;ffIQ33/2AN9//hDP7x5ieW4IS9ND8DV60ONljmx0k23ELYxYMn0c1UuL5NxyhBvK4O5dwsjqVRZ1&#10;IkLCDdh4/HtsffHfMP34B9hHNlFGFRy9/gmXV/DMraN+cQPWti6k2vKRYU3mCaavry5DeVsrTDwR&#10;ReXl2Lv+Evfe/wB1YQWuPnoJmyUXf/Xrb/H1d2/xky/f4vnD21xu4dWT2+j3NaGjuwmVjbVo9A/j&#10;4M4LpDGL3fzkB1yjdb/x1R9w8Op7rN76lBfVAUf3ELxD01SjeDT7FzC1c4QwmZzHxVwZI0fP+BZt&#10;SCdmdp9g5vg5/AtnSNeXwNUVwP2f/AnHz7/D41/8E17Qjj/56T/j5c/+De9+8z+k0SP33v2URVFB&#10;VjchMTUBClUS0tUyZOXIkSRGsSfHUY2DERwZhAvh56SubFJnASqmGI0RFBrM/WDGjBavYVBkpiNR&#10;noJ4WRzCo8KhyVZDl5ONzo5WnDv3MWTJcsQpWBgu0VCWj6Vrz1ioDtgrPCipckud9GtpK91tecyP&#10;sczsguVjoDWLJv14knM2PFQmMSK/vC4HadnxCE8g8BKDEZ9KJcyLhZ7MX1CeCqMtHQkpVOtLEYwr&#10;tOBBBGXIORRU5DKHqZi7rVTIEtrPYkwu1UgNOX1jVOk5FwFpRUd/EQlTy2uUSyuYjeYhKlS7SmrR&#10;rOuwoIlq2ztehLpODdoGjKjr0sLuTWfWy0Q9LWZ5nRrm0lQ09eezThJQT3WVZ4dAb2U+tCu4JEFt&#10;ipUadxq7cqROB2JWgQ5/AZWXWbBaTttKsNYR6C45s6cMSoKofcaCMjFKpSsf1VTI3u4qNDQWw+nW&#10;oao5m3EtlW4pnTEmmsQWS7utYhyKR2mHSnqQczmPwc6ManXLpcVMMlBRocWIpnza25v3zvBRZWsj&#10;qnwdKG1rQw2L1FTrRWVzF79sg64kG0qbmYHWiqxSHVS5udjf3MEPtK7fPruBb1/fwLPbW1ib68fm&#10;0gj6WmoIShfamO8SaCPFUKdIMfu2QkNWqEeOsxEl3l40DI7jUjxzR1AGdu79Gld/+y8Ye/gJrB29&#10;yK4qRFhWAmL1MqTaU5FYIIO2mIrKC2muTOQJViAuJQEbdx/D6NAjnuy+snUZd16/w/zRZZ78RtRU&#10;2/A3f/09Pn33Bu8/f4Mn9wnKx/e43EFXewNqPE4WIgmi3YexhTXk0r7d+fQHPGemvff9n7D/9EsM&#10;rpxAnl+G1rlN6JkT4xPk6Bhawv6DFyQZJbNePC6Fx7EAG5GoEgNnuxE4eIR6KmddyyDyyhpx5cUv&#10;sHf7U9x9/ys8+9kf8OoX/4wXtLKvf/Uf+JQgnd09k1piG3oGac+8iJJHM5MlMSdHk9RSmcNTkZSa&#10;QhUMlkApLKvogC7lS76PpkImpkZDLqxuvOgWxjxkNaGu3iONDhFjJ1VqJaqryxF04YI0PCuIDsVV&#10;38ECNWF4bY3Z2Y0EWmYXC8vRWApvbyVtqV7qj2l2iVbLDEYYFY8zQxoWV+nNhqk4lQWdTDeUJHXe&#10;FtOkRCUG8byESQMPxCwNcjUtoC4FclkCgs6fo2pT6SPPo8RjYgYsR0ufjUrppI21oa3XLM1GMDHn&#10;pH0tkKxo11A+qtqypKfGeXqYdQd0KBCZrisbte1GdI860dxrIblq0DNWRBVXsvC5+NS0kLwuomsb&#10;Faulz8icR6WsoA1tzEd+kRKmokxefzXyHXKUE4xldZlwMhfGpF6Ah1m1tE7BqKJH65gR3kETylo0&#10;Uve7iiYDSSsbjbSt7YM2uogc5sh0OLiOwuo0KjnVsy2T1lZFcGZKdy9ynaKHjwxOAtVKoAvl9QWs&#10;yKb9F/uZV5ZMC5zBiBAPvS0Z9x/fwEclDVUM0V6Yq1ywNzfzwDpR3d7LUF+IzIIMpOVnQ2HRQM0g&#10;qzLk4OrxFfzq7WP84pM7+PbVFbx7dkpQ9uHK7iy6qJCDzW70tFRCqZazYNIgS8pgsamQaSlGktaM&#10;WGUO5KZcRMjjcTE0AbklTZi8cxu5Pi9SLDpe6ATJ02dqw6CziKbkRLI5T3JZGiy0RaXVVtrhTALn&#10;Gwb1fGYtJRZXr2N5/wqa/F0oq3fAU22hdX2BKzeu4tmjBzg92MH1ywe4cZV2uJIqRnWtaWiHodiN&#10;5b1byMt34vV3f8KrX/9P3P7qjzh49DWWT57CUN4Ctz9AZWlCYnI67r36AQ++/gHJ6dmIjZdLLZ7j&#10;y6co93ajO7CO+cOH6J9aw/zCJhVJjcDiLh588i3uvPoSn3z/e5zd/5RK+Q949pO/x8sf/oStW8+w&#10;ff8tlq6/QC73KVGdimSqj9KYTLUkISlk3FYK7Ws0nYUYICy6zcVIMw8ER4gR/MnQmBTI1CUjhTk0&#10;NTOJn8XTrtKl0PampafxvUZq8ImKZBaNEFk0hnlVhwhZOjNZNbR52Sgo0bIojcxg4lH8RrK7aNRR&#10;IcUQKzWupelDWfxq5NCi6gnMuNRzzF/cZmYkipw50JvTCdR0XCJ5pKgSEUvV1OalQJYRhtSUGIQF&#10;/Zj7E4SUNFq6Ama46myCqhR9E3YMBOyYXvdgYVtMRGbiIjqlG6mCeQSARlIld2cOqjv1LHS11KPG&#10;3aRm7iyWuuKJPq3lDdm8BlSgpkzksvDFvUkxvrbSq6R6qVDP3zvcajqsXKhyaLVNKXRYahQyLw8G&#10;SNBVJBnWWLqe9UZL66bNrB3UUtUoBtUKaO3x0FFtR6fqYCgU9zAz4KNK51ekoaxdi7wqOUEWJ9ln&#10;K9+X1KugtsQiicqcU5xIi5rCfC7udybB5kmDo0kJax1jGP/OJ3moRQd1xgDRUPXJ54/wUa7DQnuS&#10;SzmnMlosBF4uCms90Dut/LIWarMSGTnJZL4wZGYq8fTWC/zmi2f4+skJ3j8+wqcPjzE93ofASA8a&#10;K4vRWUW722iXuolpTOWU5HoEx6VCy8KPT9fxgurQ1D2J7DwLQsWDZeIiCbYCaVS2riSJOxYjdU/S&#10;0aqKDr6W8hyeMNqBPLKVq4LWxs+cmon7n/+agbsdUSkp8I9MoKilE4VuG+yiu19lAb75hgB4/Qiv&#10;nz/EnevHuH66i+vXLqOkvBTW4mLmATE8TOSNElyUyzF3cgc7r36Kjdc/w9HbX6FjagUNXUsY3TjF&#10;9O51nA+n33/zC3z2t/9Gdc5EQnQy1SgF15gZ2yfXobWV4uTGXbz59AXdw2V8dvsMXzLDvn52Gz/5&#10;7gt88vwpPv/sLV68foVa2vyhqXE0dvqwde8VZo5uosQt1C0GkWKgbEo8cs05VMkkKmAMrWg0LWuo&#10;1KUtioAUQ7AiYoNISMyWqkjIsmIRnxbFglPARAI1WbJxIZisX1OHHINe6qKXyiwu1h/GPJxrsiM2&#10;Lg1tzczoiWGwujRSbiwsSyWjZ8Eoioh/i94r4r5drDIUeWRzrTWB1yQemXpeo2xeI2MSMvmalB5J&#10;9xIhDW5OVCQgUnYJJpsSWlMacrLTkMQ8LJfHQE8w1DRSvXrttML5BB5jCP9ePuwnUNV0OXrmVC2G&#10;Z4v4XjTsqGlPmXHbVHA3qz/0a3VRjcTIkC49gW2TGoA6Rwqle5iil4+Dxe+oTiJwmd2KxH3FDCl7&#10;jsy4kGtLRX5hKsz2NNZjvATomY0GlFZp+D8Zc2U6UnXMktY4GKsIXKqbpVYuKXRxoxKKHObhQlGj&#10;tO/eLHSMmggwlZQN8yuTUSCUsSSB29agyJ3Kc6ogWVtQ08vs229Ax4QZpQS8d9jAaEiF5GIj6B2i&#10;JdeTSvLR4NknzJQ5NhOLXs8TrUNmjp4snQtTZQ20zJKZphxkW7X03XJKK7MClemLV1/g9yz4b19c&#10;xdv7u/jkwRGmx3qZKYfhdTvQWVkKX4MDqWm0NmkG6MyVVL98RCalIU1rJBgL4WN27RzqpTLE0UbJ&#10;mF8UsFakIocslF0QxSUBeQ4qc66wHOUoq6mEqdCGhlYfFjfOEBafgeGlK5jYPeA6tSy+UuRXkfHc&#10;VliK1HCV5ePtm6e4euMUTx7ckgB5eX8dVy4fw8XsVFLCrOhw0MqFQ56pwqXIKPxfiQko8vWjanYD&#10;jYtbyO/owvb1dzh5/XPMX3+MiwkyHN9/jee//xdEpSppFamUXEyVVTxXJbRIlbRdPRiZnkdzZwdu&#10;cJtP7pzROgu1vo5bV/axOT+MzkYn6lxmNHBfywqN8FRWIldvQrHNhuKiIuh0Rqh5nnLy8hCvSENk&#10;QgrCohIRTFK4cFHM1CfGWUYyOxIIiSEISwohIMVg7yBojOlQ61PJ+MnQFWhgLbPy2mlItloU2i3I&#10;0qgQFx8PtUaLSGZiX0cj7GVGqooW+WVy5JPVTbSsTlrJggoV4jNCWaTMjfIgmEozWeTMPU7R6VtF&#10;m5fHbKngtY1DGkkhIupjhERf4jUXI3Ki+LkMMu5XYSGV1EDFsdJ2NtrgbcuHf6KKltONieVavpbS&#10;hhbz3H24vdHSJ4ApZhbQETRCAdPRNmhgpBKTpSn5eR78tH8l1alo7hOz2qngn3UQeGraWg3VX07g&#10;JsIpwORKkmYncNakoqZZh7xiqnfaJVgYgcxURGNRAskhC61dhbCUJDMaJTE7UySoYG7ug6cri7lS&#10;DhdBVc79MZbwHJVT4UrltKvp6Jvm72hPfSNmCVR62lQbVbSAv9cVRhFsacy0BvQEWLv9epQ0Z3BJ&#10;l7JxubDmnVl0e1TnshRm0Bg0DGTh828f4CMxxjFTr6UaZiNdlwOV0QR7YzOaBieoklaC0YDCymwU&#10;U+LraQ1/+Pan+OWbx/j2+Rm+pnV9de+AKtlNYPYTlCVoLi5Bb20ZTOK+okpMmahCjIyqkpDA7CHG&#10;RjLgUqnyimglaHHSc6LIWrFQGyJhdcpZTPFkY9q33FQoslKQZeDFqDIjh6pdwax67+V9BMdGYOX4&#10;JdZu3kdKlhJZ6nj6eRuL0Ij8gkyC0ox3nzzDzPQU7t+9juPdVdw426d9PUVZZTnKS+3IyzUgVHTc&#10;Dg5FGLNWXFQIVSoWIXEp0FjKkKIvwMzuQyzffwff5iHCMxRQGIzoYQaNSFbweGjT5LSLJg1tuVho&#10;y3UW5sNhBns7llcmsLM1i9mJXnS1VGOwqx5LI+JRDNVYGCjF1pALM+2l6HLZ4OC5KsxXobLCgiJH&#10;EdKzNJClKqReNbLUTIREJSBEDFymiiYwN8YnRRCUzG8poSQHZsd0MbyLnxEE9gojC8SEAjezkbeA&#10;rkN0ulDBlKeFiVFEpUmF3ZHPWBEFQ24m2nvLWNjZJMYYqRuZGLGQZUkgGGMRowhDipIWmktWfjJJ&#10;Oho2NxWERZ5XSQdlikMOHY2IG9n6RBgLZSh08f/8jpnqocqPRpaRhVpKtau3oKu/EkMTFejsZ3bt&#10;sktjJ9sHClHdlMvPqHbMgCOzYuYBE1r76Kh6tJJStvTn0KJmYnzRhermHDT35DCLWvg/rQQINxW1&#10;oZug7FShc9SACi9Vpy1DavzxdGQR5Cqpv2wO41BOnpwKLpOUMi0nTMqbeQ7us0sIg5yAFOqVAk+L&#10;CnXMp2Z3MgpJDOaGdDqIZFT7qHhjvGaNWbDXivNnQEOnTmpRLaQqmwlEkW9NpbHMk/Go6RQdHLSo&#10;ooUW+dTZrERhDV3KqAWuNjXBGEfllSMhK5R1k4j7L67jIxUzRbpOzXCuJTiFYhqRTpZN4mcZubkE&#10;h5aemygnY3hq8vGzL9/j+1f38OWjU3xyawuPrm5guL8Ngz0tqK8oRqnOgFYWl57e3e60o5TKmUzV&#10;jIoTs7BFsKDE2D4jMtVk9exUvsYiXRuFhPQI2qBoJNIKpWuTIFdSNamUyXzNpWrmFrNoCbyOwTqE&#10;JYYysFeheXgEiao0aQCvmTbXYBUjQZRorHXg5aP7uHf7AW5TLa+d7uCUSnl2ekCldKGwOI+ZNw0X&#10;gs5LfURDQsMQFRqCRDHLW1Q8lUfDzKumnfagYnQBBZ09iFEmSa2b0QoSS4oM0bHRtJe09VnpyMjX&#10;MUNYkEQSkqWxWMXkYtkpJLFizI10YKbXi+FWN18bMOevwUh7MXrq8tBSqUdbtRHdLEp3lZLZTtgq&#10;Ba2UCskZMVIf0pSMBBJABMJiQhARHYp4WQTSlHHQ5Ij8SJByP6IJ1tQMGXKtWSSmHIJDzQwuMiDd&#10;h0VJN5FK4qLbMWQwP2fCyvUrNXFQqqJRUZsNK61WJXOajYwt7j9WNumQoo5ERMIlbpukFUdbmhHF&#10;65CG6jYj0ghOMc2inN9Jp6Vz1HCdlQrYWSOOuhSSgejFQoVpE40fKv6GKkUr7PNXoLHdgr6hCgxP&#10;VWN6qQYdA3as75HU5xuwvN6AzoF89I+aMUirJ4DZNZpLNcuU8mFDZy5BbCUoDQgslxCQ4jZJOmq7&#10;NGga0KCqIwOdYwb4xoxo9gtba6cN/jAVZZ5DhjRdMKw8hny7+FuMf4yS5o8V/zfY42Ci9RSdyet6&#10;NXATzAPzBShryaCVT6EypsJWky512WvnvtXQKjf2m1HfK8gvE0pzOH+bInX509plMNF55HCd2dYo&#10;5u0EaeiX2UVCIHhdtKkWnnMx0FrMSyt6IMlzoqHQR+HV24f4KNOoISDVDOhKglOophEx2mjIDWJY&#10;CX20hn63wsDAnMnCycVP3n2K717cxud3DwnKbTy5sY2RgQ6Mcql22lBfYEVbhRmuCg1KCc5sY6b0&#10;5N/o2HAWjhh3SFaX8aLGk4nDIxHPfBSfzAKgJYtIioU8IxEyhZgykQWXEo6Y5BAWfiLzqQrZZjUt&#10;SC5zKAHEXJmkUSOa64uIDqLqptN+0zaQsft8tfj06SM8vPsITx7exo3Le9hZncXaygJsRYUkBZHX&#10;ZLgoBtxGMdeKXjNUvmS1GsHxBJ1ag2BFOmI1emg8zdBUV7NIUyBPS0aqMgHJcu67sJGxMZAlJyEm&#10;k4DVkdRoPXX6HOiY7URjgqVAha9f3sB//PX3+MeffYLvXt3B1d05TPTV0cLmobpcD3N+AtU9mnZK&#10;hlR9sNRAkGmIokOgjRdN9sZYaHMT6TIuITaBQEijq+Bx5prTkJHFbJdBUkhPQQb3IdemhqFIBXOR&#10;Flk8Dzlm2qJcql+WAhqdHHlUzEIHXY9Tw/OQDps9EyVVKqqfaBRRwdueg2IWXWFVOslYBh3PaUp6&#10;DFJVCbSl4Tw/kdK9S72DxenIQXImAenh9qguzlYqCa2cjswvbvDbaxUo8rCYuT69MwH1Xbno8Dsx&#10;PluD9j47+kadWNtpot13Y3qxCePT4rHypVjarEFgwYk+KmDfGAEayP9gZwlEb7cJvaPFaBe3SfhZ&#10;UVUy86YSbcPMkwNaWkUNXK0Z6J/Op2pm0WoqYKASWrl/btEJnYAwWCNhLomlzU2RFNXby7xKCysm&#10;XRPfMxOgRTUkFRKBmFq1tpt525WMwUkrXASq6ERQVKeQutvZPOlwtKpQ0kJgMxsK4GebowlQGY+Z&#10;mZbgFI1IDq4n2x4DG38nWmdFi7KTVraU6yrktrLFwGe6DCMt9btvntK+GrN5AbXMVhlUAhVS1dlI&#10;4vtkJYtevKoyJcDqTElwldK+fvkVfv7ZPXzx8ASf3TnEixvHmJschq+lAVUEpZt2uK5ID4OeYbgi&#10;V3oMt8WcB4VCDrU6CwkJcYiMFNMnRtAuJiMkLJqgipNGzocQJAm0YUnyGGnyosioiA+NE9Fk5KwM&#10;afYBS5EBMUmhuHA+BBpaRjFb+cWgc0hRyJiTCHzastW5Edy7exXXrh7i8Z0reHLrBDvLU1hfmoOH&#10;ACvNK4JaqZR6yciVtNA8TiVtXVZ2OqLiQ6VubvFcT0QSc5GYJzVNjjQN7SttcrY2k8fBfYmLRmxM&#10;JJISZfw7HVr+NlOVCEM+3+cmw2iVkZT0+PM//jX+/Le/xh//6nv85tvP8MM3n+PG8R76u5tR6dJD&#10;T0CqmWP0vDBZtPFixEBSVhj01njkFkVT8eK5JDFeRMJemkVAxkCpi0a6OoYWNhxmnm+dVoFCZn93&#10;nYWMriczZ0CTmwCzlYVjVSGfMcFSlMnMpCVoqKAFzHjM3rkFcpRUqlHGrFZBhq8QoypYlOn6BGn2&#10;A7VBhgIWmkPYVUaL0lq6kUICnEWn5PHJNCEoqc+iQohiTpRmEFeaYrjvKSSpMMnGZokWdKqGaDX1&#10;+HJY5HrpXuD4XJU0dGt2pYHKWILRuUoMTpdhYqkCQzN2dI2Y0Dag5+dWjM3bpEacwUkHOgetVCk1&#10;uidyUd+ThRa/Dv4pM4HKfE5wNHXTsjK3OcXIjQphsxlHbDF8TZKIQqihGB9sKUugvVXB1ZKGcgJ2&#10;eMqGWhKT06Pg8TCXUhnru3Ko1BbU9OhoYTOkybpKeC68tNUNXWr0T1IpaXEbmFutlWIANm2uk0pc&#10;Jjow5BCcjGK2ODgIeBdJQoCxaTAbbSO0siSR2m4D942uxxrDfUuHgfv27LPb+EiZo0K6Rkk2zERy&#10;ejrS1FoJhInpacw0csSnchFFyeLUqYz4+btv8dWTM3zx6Bj395fx7MYRxvxdaGusgqs4H5W5Orit&#10;OXCIBheqgaPEgoICI5WNDGvQIEUuk4YTRYp5WBMVEPOc/vj8BVwMDiYwgxAdHyIpUTgznpiIWCYe&#10;IZCWxmzKXJPNAis0kUBkEFMjihH/MubUMDExcWgQxBT+GQT03WsiPx7i5rUT3Ly+j/s3D7C2MIat&#10;jSXUNdShKNeKHCqbmMY/kqqbmSGn0iSSQNK57RiqXQbVLoO5WAOjgcVrVMNkVKKKea28NBdW2nu7&#10;TU8gsEj1StRW2FDuYJbjMZtLMmAgS6oMtJmZEfgf//FH/Ovf/wZ/+NVX+OH9c/z8y1ckiSvo6WxE&#10;tYe52hgJrSUeOWJCJs15FnU0bRWtuyUcufZYOoM4WEsVXK+CtjQemjyeR0sy1EZmH4cOBTYlVKpY&#10;VLtpqbzFVAc9jFRBK4HZVG/GaHcppnqL4W8W+y5IN4aWU9w4VyCDsSG/SA6zPUnKk+VUOPFYiKSM&#10;MF7/UKnxraiGNswRK3WsNpezLjTRiFdGSLcpylpoeT2ptG/8nkcMncpGcla4NNt3kSuLha+gNWPe&#10;pAoYmJcE4PU8nrJ6JUZnyzC1Uk/lK8NQwC3ZUn/AgZY+E3zDeRhbKKI9NTJPsniZCbtpVauaaFGb&#10;s1FJdaykMns6GVV6aF0JkiZazh6RRWknraVJJBrmO27PSdtbyf0UXe30tJGFriSCTYNiglZMK1Ja&#10;n4pivrqofK29ObTuGbA3pkudFUpIUnXMhMJ2ugnQ6mYtRuYc6JuwoliMOGnj/jB7is7zIpM6a1Sw&#10;OOkQarjtylRa0lBU8/f1vVoML9poqcWtnQ/32y3cjzwxcVdRLBz16SimlRVTZL5+dxcf6fI00LLo&#10;Usn2YoauDI1GUslE2qJkpZhBWkx7ICeYVDBorPj21dv/P1NvGWVJdh6L9p/31rrv2oKBhmmuqq7q&#10;YmZmZmZmZmZmZmZmxq5mmu4eHmk0kiVLlm3ZMsuWZkaKFztbuuvWWntlnlPn5Mnc+cUXEZsSO5Mt&#10;WB6oR19NPobbq5GZFIEAT3t4WOvBmwAUoLSkvxO+x8XFHBZWupRLOtCip5GnPJWVpxwTa5cq3CEw&#10;bxGUfyXNbBDPnxCLLV0kIN+9+D3+jzKXYP7BRUpYpTtQ01GDtYMFmfKy1JEu1qN597338Z5Y3vAi&#10;5e/770Lm6juUrv0Y6mmnbG1EB8+vt6MaWWkxSEqMgp2TAyxMLAg4MoqZOnQNFaGvowRTI3XYWIip&#10;XZQnploEoAnsLTVhok9PRmltw/972Ooi1N8cni76BKEmvFyM4e9hAR9HQ5gZKMCBPs7EkYxLCWdg&#10;eQO2tmpUFrN4frCKJ3uzOFsdxepEB0a6mhETGQAXdwOyFmWmuYzUhG7CYBLgNCXjGNtdpxwSq8Df&#10;piQSK8FfhYrRZdxU/QEUtK/ye4pQ1aPUslOk/JUl6+rCyccEZjymWObC1OI2EsIsUBRnj8wAIyS4&#10;K/E8laUV3uXUr5Ix1PldeidPAzh76sLZQxtOHvTGGtfohy/Bgtdhz+AUfX5i6Nhdg8uUrfJ4T+7/&#10;gxIZwCZAiVJMRRrsbe+vIIHSwJoSmd7R3EkJNu4qEDOMjB0pa/m+PJle9DeHJb0dsxqRbIbsMk8y&#10;oQfB6IqoVEtEpxsTXFqIzzblviHiswzhHytWQycjxmkTDGL2iBFSSqwRm2OMkCS+l2kklZgMA4JT&#10;C35h2jAU07jMhGTW5e/LSF0TwhpomPG+2Amfd0mauO9GsLoEqMIxjJ5YDKMLVpOkquif9E3ShCfB&#10;GxhHqRwuxq0q8D5dh2uABhlRjkzJOqMfNbaXkRbvEs81sSAwhVrQML8iNeKI2SF+cTpkRgOqAwMm&#10;IyW4BatKqsKMScE1hLYwVJ8qQpf1+3Y1gw3GyQVVPUWoMCjVdFWlwJdVEplSAJLylVvBmmKroakD&#10;G3NHbM1MY7w9H0P1uRhpLkVNYSpiw7zh6WiKUGfKCFsj+DuQTUxkYcPMHBBoBUdXfRhb8AIonVQ1&#10;5XCTbHSF/khBWQ4fXBeLQH2PILskAeydd8XMh/9F0L5HH/pDvHPpf0krUssoXiezXcE1WbIs2e26&#10;WJz5KqUvwShmwYvRKpfoDW9d+SEGW6ow2NWC9voqtDWUo6uxHClxoUhOiIatvS309A1haKZHpqHk&#10;czOAL8HlYMUsaaPL6zCCC8HnzGJixKxppgVLE12E+bhIaxOFeJvDz80YNgS0N4Eb4G4FN0d9+BEQ&#10;+ka3yHyX6evoE8lqRkYy+OLDEzzfm8fTrSlK/ibMdFehvbYEIUGeMLJSpn+8KA35EjdW1/I6mfIq&#10;mYyy1V4BGoYylM3XuKVHIXBlNYXElYe6KX2kAcFsKfrd5KBjQN9kLQ8Xfx2okZVEQFrymLGBRohw&#10;00WUiyb8CFQzfcpgNdalKkHJa3fktXv6msLDx4wA1YKNo660ercXA8qGIPOgX7JwkZeeHyOmFWlb&#10;0aMxUViIjnCpk56ekXJPNP3rWL5dRV9R7yKPTW9lehnqlOXKYoa96jvSyBcjAtbIVoF+UAdR6ZZI&#10;LXRDdoU38qp8kJRnRSCSJcmOTvRaXmEqkjT1o+fziFCmHGSAU8Im5dtSAuqgoD6ETOtO0BA8lJUR&#10;ySYIjCKzRunDgaDXZAITcyz1rHgv6NeV9N6FrvB4giEpRZ38leAdpkmw68PIWbTA8nOWN+FLie0m&#10;BqCTjUXLqzNBq2l+9S3AorSlwfAqBpd4flpkStFvKgbIM0n7qMCKidWLxwxksnChd3Qgiwqv6RdH&#10;8PmqQY9SVTz3RrTwin5Kc0pk0ZItBkVYENTCIozP9uGCuoEydM01aerVoaQlWv3u4KaCvATGG2Sy&#10;m3fl6aVUYGDEoLV3wN7iJBYGSjHZXoLRlnLMDDSjMDMGAW4WcDVRhocxMw99lSODKjbRAuFRNnDx&#10;oMckSJW1buIGQXVD5jKu3rpInygjLTgspib9QHRPkPG+973v4fLVS5SRDAQFej7FyzC0UIKlgw4r&#10;Wp4+iIGsKYNrYgaFGHj97nv0djelxYXff+eHuHHpB2SnBUrEHnQ11KKntRYTfS1MHpmIjwyDi6MT&#10;JbUdg1mPRQVOjprwJ/NF+Fghyt8WgR6i/5C+xF4P1tbaLIZwdrCGt5srQnw9EehmRnBaI8jdEt6O&#10;5jDWUYEZk40LA9ycktHGkdKFwaAr1mAxkcOH5+v49HwT95eHsDFch6HGfDSWZcPXxwnqBmQhKxlJ&#10;Chnb08fpvgs5tcsE9m3K31u8F1elbg4BSmX9q/jhjXfxg+s/wDu3voc7OvSWlL06JvLQJUB1yKRq&#10;BII+M72u4UWYMZBsTWXgz+sLsFGFhZ4c9LRlpFZdOY1bZGMdmFqJc2Xd2lERWKkyUYlFnu4wcwvg&#10;3IUVvayy2kWe0/uU07egYUQWJ/M4kRmt/ZRgy8AWUk08u0OTHlhdyHDzG2QdWVjzOI6+ZGb6ZANr&#10;AXTRB35ReoqVt+hWSLFEbJYj4rIdEJFmSZ+mjZAEBnSs8G1y8AlXp1+Vh1+sCrwiBSjv0pveQuP8&#10;PP77n79GSU0QylpS8Nv/+FdppkhwnDli06zgRe9qaMWESJlsZEsvKwaxM3mYEwSCxYzsbkgNPtYE&#10;hFcYf4NezorAcffTgDX9oLbJBxK7GlNOGjqLhiQNnpMeojNMEE5ZHRwnRhwZISzRUDpPN3pHDZNr&#10;VDoKTGTi4VOqsPGTh0cUMSPmYDIB+FPe6tGS2DhSJhOAYgK16Bax8pGDc6gSQlJJBlHqlOSqmFkd&#10;xAUbNyNKLYKSYNI2UZdYU0FZBcoaGlBQpXyVvw3Zu7dwh2zp6GCFzfkhzPXXYnGwDlX5mViZGUVV&#10;cSa8HK3gbqIHL1tzMqo2WUIO3szAQWF2UFa9gzt3ZKGipkjpepXHvUa2/CFUNG5A4e5N/IBM+d73&#10;KT9/eBHXrr2PK1felVYBf5dbeQJX9HOpkQ0U6IcMrVQIyhu4fO2vybLfp7+jj5G5CE2NO5ChzFRT&#10;lMX61BiGO1vR1VJLYFZhvLcaFfmRSInygzcTi6eVHkwopXXJ2sa6d+FkrAlrfd4kOx242RGM5pQo&#10;ZvQytvqwN9FAEBNOsIc1EkM8EenOIPJy5GtbWOkzw6krItDFBKHeFvB2NaKPMyUba8LWQR6BAWZ4&#10;eryGTx/u48HOFFaGW1GeFIIwBwPYGssza96WBjsr6r8LfTsZyYMo0GOKFbZVjGVxW1OMbhLPoriB&#10;2xoXcfnue5DX5T7lparpbUoeSk0TelF+7qry+/wcQUlWMKF/sqH8NDO8DXdrDVhpke2oTu6Iulch&#10;4JnUDAz4+xZ34eptCHtKXjECx4Gx4MhgcWSwufpRFpu/fSaGphaBZiZab6/D118Frh7ieSuUhZ6y&#10;MPViINsS7Br0oGSiOxr/G1aiscSW8tv0Em6rvEcprghFKgJLZ7KB9R3G2nUk5ziiqJqeMoPgzHZE&#10;WpEtgkQLKpnRL1qNgW8OS3tl2h9VuHgx8UmzNHzxp//5NWW6Mj2msSQ9xWJb/jEG8ArUQVquJ9z8&#10;VOkV6fPJxg5uygSmGgJDbaGs+4EESr8oY54H/Zx43IW7Fn2jGvxEA1SYBlRYf0YEvuh/FIMLxLA4&#10;tygjBCUZICTDGB6Us45MRk4+qtAh44nuHq9QMUhf+FljAl70s8tIj1cQ37XzUSCIdWHPxKXEe3pH&#10;/YeU9SRBfld0IdkGqEGb90vT9hbkDa7gNhNte38rPaWxMnRMVaFML6WkSU+poYBbcnIQK2DLKZMl&#10;yWTKGnelh8H4enpgbWoI62PtDLAmNBfl0B81oaYiD96eTvRXTvB1doC/uz2yU4Pg50fjHu4IJTUG&#10;nzH9oI22JJ809Ogrld5jcBCUyrfIdgKU7+Hiuxfx7jv/Gx9cfR/vXv4B3qd8NaYXNbBQgK6pArSM&#10;ZAlK0e92TVon867GdXpgsgV9obq2HOWmOgy1VbCzMI7ynFR0NlagqaIIIx0VqMyLIRO6wt2GrGdv&#10;DF2CWFWZskb+Cox4zeZGKnC3Z/ajH7Y20Yafi6XEiAGu5ogLcqU/80AAgRjr5YSkYC94O1vAy94E&#10;ka62iPG2Q1yAIxLDnOHEazTUp6QjqHzsdfHVoyO8OV3H9lw3duf6sdBZgUgXU35Xi+f/rjSW9Lry&#10;/5aa7sXseTVj0fBzjfKU3k/rEq4qfQ9iweAbKu/gjvZ1eqPrBMAV/v8mbqmLpSVk+VoMuOD1MBur&#10;Gl2k17zBur0MNZX3yZbKsKRF0dO6AyWlG7yXMgSXMu+FGoNeC6GxPGcvSj/eJ68AazKDPlyCtJn5&#10;FZmkmYxVxHIiF2FFtvPxUYOjy214EIyuvndgzn0lk4uUm+pUMddg40JvG6AMW1/613BNqptbMKZC&#10;cnRUg5sbvZTZbZjzXjp7aCCrwAMxadbSYwoiUqio6DFjMgwl6eoRSo/mSblLqWwmOuzp43zCtXD/&#10;Z79GSxHr3V8DNm7ysCD7CZVh66GAp2cT8A7Rwz/+5+/hwPMw9TDEn/74R+nBrr2b9/DNt39ATYkP&#10;Kge78E8/uQd7VzXsv/kRGst94cdY/devNyRf/6c/foeffv4I+7OlGNhYZP3oo3pyFJ8/GGLCMEVA&#10;mDVJSjyq4CJtwHuU6cKbavC7cnAP1oRXsAHUeP/sCGx7L/pyFm++L8N4vyXGAvO+qBsThDpi5BDl&#10;PJOxaCvQsZSRJiJ0D3Tggh6lq1hYVjCkkpYifaUsbsmLqUPiIZ5KksxT0aKRt2TgRUQxuCYx2lRO&#10;T1mI+qwkhPu6wtnZBm6ezvDycoePsxtB6UxQRiAmxgsJKZ7QNb4JZxcV2DlR7tgrUo7d4A2/TXDe&#10;IOivQjxfUUzMvfjuu1JH+NXr75OZb+C9q39N064OOzdN+gQBTkoKSwUJpDKqlxmIctJsBQv6IVnF&#10;SwSWGkz1VTDf10zQWGOgrQoFqXHoaShBaUYconwISisLqZXYUFcFenoq0FS7Q6/FoGLiMTHSpD80&#10;l7xjfKA7QeaG2FA3BPvYIy7cCzGhXkgLcCeoKWX8Heg9DRHqaoOkIDcC1QO5sf6IDXCCq40Bguy0&#10;UR4bgJ+e7+PHD3bw9GgGs721aChMQqS3DeW+CeuUjGIlRjjJEUhXmIAITKP3Ia/+V9L4S8EuoiFI&#10;SU88SOY9ykcZfP/K/4Nrd74vXfcd+k15HTm8e/OvpY58Tb1rBN1F6YEzt+68QxXyAxgbysGUFsVY&#10;jEPVkoO2tjxMKFNdveiDQ+3gF2bDTE5JFuUAHwacR4wDQWVKhlGHui6Tlio9r8FFuNPzRIRT4tlc&#10;havrbcp1njv3jexvwtqVXpM+y9T6CsQaNsq8Bk2jKwTwXalD3MaLMWZ3h8xG/8bjWtHjpklzKb3p&#10;I80Ql2MhNeJEpRojNtOY0pIJ1pG/IRpigoTEVJRaN7/4+39CdZYx2V2NyVk0iAkvriC1gIqnro0T&#10;RH/605+QnGIEMx8j4B9e0merUnXcxH//y89h6cWkQTn7R/xOmm2Eb/8NbpF68InUwR/5PZ9IDeC7&#10;39OrUxFEGEvLe7hG+ePv//U/gN9+CX2b2zAmKdxi/bp5GVMSy0vPSBXrzupTMjv5qTChXqXEF32W&#10;ouHrJpw8aQmoJCyd1GhXbtBni7mnbx+Jp2d+U+o6s7AnAYqkq3oFveKxBVpGPGkJkEpQ1FTGHbKj&#10;nKIc5FUUCEqypzp9pZgedEceWckJ2JwcwHhzMWY6yjHRWIr28mzUV+XClwxiZ2kGa0MjuNqxkiPc&#10;EBFJqcgbYc+bExyqzQymBC2emLLWdShri4ewiiUOZaDKYLl89R3cuHEFly+9g1u3r0CNwSNG9bj6&#10;mcDVh1LEU0vyNmIu3A2F75PVb0JVV6yPKlZ9I+uq3oCthTb83ayxMz0onedgaxWay3LQVJyFkpRY&#10;2BjowEhdBUY6zNoGGjAVCz8ba8FUTwPaandhbaqHYF9HJER6sLwFpa+rBewsdAlID/i428DL0gBp&#10;ZM2YEBfKYS+kEqxpEV5Ij6QU83eh57RCYpA7sqPcMd9Zhc9Pt/H5+Spen81hZaQF5enRZF96KHpT&#10;Vwc12It+LUpRM2ZKYwLQQLRsOt6FuSPloqXwllehSc+ooX+b/vIHEA8eFY9XU1D9ALfvvo+bBI2K&#10;4TW+fwuaOkJmquKazHtQ07kGCwaelTXlkjSSh2qDbGlJua/OunMNMCb7WMM9yBzO/sb0cw4EgxaM&#10;XPWgb6vF7/O7liow4f3yoXwM8FWDFxnJg9I0NFgFbq60MwSKBYFhQ8ZydJSFu5sMnF0Z+O5kO081&#10;BBCMykw2Nm4EEQPc1k0bCuqUdW56yMz3o4R1RlKuBT2XjsSYaYX2iEw1RVCsIYGmSmCKPkMxWojH&#10;JLga1w/xt89GKD/JkpR/BpR9XpGalJaeBN3fEOwyGDt7jmyC3D7UAn/6u0cwZ8LQspbBf//rL+AQ&#10;rEQm08B3BKWhvRK++8+fwD1eV/KMWubXCabbwDf/BbdgXSbAD/DhL3+LrBhrqJEY8C9fwpXXrUqJ&#10;K6NEm6H1Pl8r01uaw4US2oT1YEsAOvtqQZ2ko8F7IqP8A7jxtSoVjxnJSKyYJxrDxJxTAzKkFu+3&#10;plhiUucdqBoSYxrvYWC0CxeUtcQgZhV6N9FvRVCqKLLIQ52Bq6lHn2moCi1DZZiYGKC5pgir461o&#10;zIvDXGc5xpoK0VGdgYbyVFgyyK11GOgsfu70X7FkzEBj2AoTLWZdiw5kSgZre2Y+Rz1mWbEIrhyT&#10;ARlB/QbUyMYyd67jxrUr0OXvGoq+QAcx5UYL5g4KsHAUk5sJHgbwHYJT7s4VKJFNdXn+ZqZaiAh0&#10;RSRZKjXCD2drM9iaHERfYyVq81NRlpGIaF8vuFmYwVJXA8Z6mrCxMiZj8DxMdaGvpYJAJxtEU97G&#10;hbshhAziy2C1ohy2pqeMpXwN9LRFqI8jknydEOljhyAfMmS0l/Q/Lycz+BGMlmTaEE87pIR5w83F&#10;CGsLffjy5Ql+/GwLb05msDnRiYKUSLjYmVDm6sHdQQOOdncZ4Grw9tKlBdCHna0GNLWvQYdBocKb&#10;qaxBH6gs5k3SM6qROQ1uE4zv4Nrt70Nd77bU96Zr8QEl/BUoM4npUt2oad+AuQ3Zhtlaz+yOtMJ6&#10;eKgjYoNdEMZriI52Y+Dbwz3UnMymLy1nYcz61SOIVSm7Tay1ERbsjFBPEwTx3NyZVAN9NXh+KvDx&#10;UIY7ARnqpwNPDxX4BlKy0WMFsIR4yyOM8jUhypBqiRI12hbpIVbIIPhjfI0R5GgADwt9BPhZIz6N&#10;iavEk6A0R1SmEUKTmFBj6Q+jDVHdnIDBmTr0TTYTaLpwDdGEOz2fO/3bf33zHTLixZjey7DwVoJn&#10;jA2CS0uwP10MdbMr+O3/fItEMqWpjwnwq4dSP6DoN/4dmdKIDKyk9UMJlGqG7+Ef/+sPcAlV+TPA&#10;6Qf5fXz73wQnVZ2LFr7FNyQsWSS2jhOUX8E1QgzcF10+ykyEl+AVrQ5z+lMbenDRkqtreQuO3nrS&#10;2Fodesu3NuIDaNByWBCUtpTwqgYfQJHA1qYqEusJyemKydA3YEzJLVq2xxf6cUFRXUGSrIpkCnll&#10;nrQGTam6YEsZiS1FX+IdJSUoq6ijr74Js11t6KJ0ne8qRk9FBgbq89FVmwsvB0s4mhrDzdScLGCL&#10;kAgLqb/NTKxh4q7IDEJA0qcY0wzrmFF6OInFamVwhTJL10JZCh7hE9+7eR2q6uowNiIYKRVcPLnP&#10;CnOkhNUhW2jr3oaDrSai3I0R7W6GcPqzlEBHFMf7IZGgrMiJx+7qDHaWZzEz2Im+zjqMDrahuiwP&#10;oUFecHW2hbWZIeWtFXwczeBspY9gIVcjfBAb7o3EKD+EkfF8yYqOdmQQP2fKdsqsEA9+xhvx3h7I&#10;CvNFMiWrGNPqbkOv7WwudY34ulggkAnJ3dYIgWTYh5uTeLA5iie7ozhfGcaE8JNkUWdbawLTAiFe&#10;NgxkK4T5EfBeVvB3NoafvQGiPK2Q7E8Q8T0bHXmYUgXo3L3C5KEAGwt16BJ0pvRqHgx8IyNFmBpS&#10;mqrSWxO81gYMGkN5ONtosoiEYovcZC9kp4QiNzEYeSlBSIz3hH+IDSzd9Mkkwj9qSJ5GdFdYuegx&#10;09+BnbM+wsKcEB/ngRJ6rurMCBQlBrL4IjVSDEjwRn6SPwpT/RFBLxrmb8H6ocUJsyVovFCcEYrq&#10;/DjUF0WhrjAaGXE+SI31RlVxHMqK0lDE91vbkzAz34ihiRKMLZQjOcsTQfRtzr7KMKUsFv2ADt7K&#10;8AymUvJSg6u/Jv2vOpYP9/GrX/8Sv/j5V2hrTZDmWn701Vd4/XgTcTU1KMqwgXOECR7u9DDmVKFr&#10;JY+jw1mItVjFONfzx3sEJUFB1fHys4/xm3/6O3Q1xkt9rOfnu5Cl+tA2UUBkcQ3+7le/gA1t0r2H&#10;xwTUVcazEqw9CEbGtFiB3UT4xhAmemdFqbXXwl6W6uQO9KlcbByVYUZCEY9pN7S+Dm2CXjQmiWeq&#10;3tW6AgWNy5T5VEGGvHdmV1muYWSyGxfuqsmTqcRzEmUkIN5VoyfQUKAEEs9tv0r9LIvrsrJQU9dC&#10;b10DTpZmMUpvNN4qgFmN/voigjQfng4MSFd7BNg7wtNRrINqBCtXylVmA1tXZepr0RFO2raShQG9&#10;lInDXRrcG7il9AF/j+egchPqGjLwcLKAluJtpIS4IS3WGQmUDz4e9D8eBjA3pu/TV0CEnxWS/O2Q&#10;GeZCKemC/DhfpIW7IzPcE/V5KViZ7Mfq1BAGWqrRWJ1PeV2ItMRIuNH72liZwMpUn4BwQHKIO9IJ&#10;xDSya2yQC4Lp9VIiPSlZRWKxZIB5IJYl1N8JLvbGiCIrupobws/JFEmh9NAOhtBQZOWbaMHN1piy&#10;1Arx9JYhXgzOQBd8/foUHx7PE5iDEiiXhpuRnxYNTxeylAOvgeecGO7KROAh/W5KuAe9qTOZ1g0x&#10;wU6I8rVDaogr0gOdkclzFQ1OcWS7nGRfhAdYIjLYmgxFpiCoAzwtkc6gT+bxkkJd0ViUiEICMCXC&#10;A4XJQSjOiZbkdoL4f4InnL0MYeEuWFIf1kx4Vq5UMO7aTJSUWaZi/RkTuHuZIy09AJlxnsjnMfJT&#10;ghFHxi3J9EVWrA+K00NQmhlGEIQwaTkiO9kf5bmRyE8P42eiUJGXiIr8eNQUJ6K9IQ9bGxM42FvE&#10;7s4KsjJDUFgQgJy8YGTn+SC3hHXrp0YwMl7cGNhi+pUn/WKgBmWtMzxDdKV1eWzdNBj4SpT3dyXf&#10;ZuOhBI8QMWBABvoWslJiMaJ/FYxrwlgz5b4JgaLH+LPxUqJc1yGjiWlbctAwvQ5jgt87XHRrXKXH&#10;IzmR2USjjLLWVeLiKi3UFdyQvYjrcvTsxvKM10u4rfq+tA6PMc/RO0yfVuwDGLLezK2oKsmK+vSN&#10;evSx1gSwrtktmJGA1PSpenTfl0b8GFnLS4BUN6AiIkDNqVJMKGetXOQwK+ZTyotH2KnfJVMqSBNU&#10;lTSUKFk1JNa8IXtDGt4mnjchc1MBbWWVeHa0heW5fsz012G+rxGzA42YH21DkKcjgt0dEeHhCntL&#10;PTh7a1MSKVAS3KZuviEBUpcG19CKcpMZ3MxWDdcVxHPv38Xly+9A7haZgMnAyVgNSZ7WKIvxRHW6&#10;HzJjGJw+VsikRw10ITv6WhOEDD4GbWYEQRXlycJgI4jzIv0YkN5Ym+rHSEcdpvqa0NFYjNa6QuRn&#10;xiOCTOloYwZzI214O5mT7VwQ6+9AxqSPcbeEi5UOgeEGPTUZaYV30eIaF+pGqUlfzGtyJTAtDNQR&#10;5GHB9x0Q7m9DlnBEnABMsDvi6TsjApyRTH9ZlRWFL57t4/HWOEab8zHPRDbZVYX0+BCegzlsyNap&#10;EQRijA/io8i80b48hhv9qCviCcqAAAf6WzvEBLgwAbkiwdcFCYEeSA3zIUCCkcTrTpS8rw/log+i&#10;+duJ3KbE+iOGyiGbiaoyNwo5if7IiPFCRhLBFe9D9opCShITTYwd7H0Z5N66kr+yod/Tt1SGoi5t&#10;jKYMTCw14UolkpDggzTWdy5/M5n1nM7XuanelOGBBF44Egn6rMQgtNTmoTArBtWlaWTDVBzuzmFp&#10;theTo92oKEpFTkYE8nJj0dpag8HuNuQQ0NUVEcjPCUVxcQgysh0QGKYLd38V2hUZqWsjKcsGgVFM&#10;dlFG8As3lFo2xYNgA0INYClGHLkrwTtQiwlECU5uoktHie8pw8lbDc4+VFgW1xlnt+Dio8yEQ5Xh&#10;Jk+mukq5ys+L1Qp8VblVkmaPuJGF9QkQdfryO4rCNlwmBsQAF9oHpbeTEBRUb0ngVNK5LbGfr5gh&#10;Yq+BuwTqzVvvQlXtJu7yuzp612DEWDcm+AUJaZvfop8UQySvwoRJQ6yCYOWkIrGoWFozLN6SwBR9&#10;qTextD6MCyqaypAlQ6pqq0BG4RZ/+A49CeWqpiIBeQ0Xr17BpatkzOsKlC6peLC7hO6uSnQ2lKCh&#10;IAMt5bn0cwSMlz1c7czg70oZaysmlN6WzKwYWqVtLp5N8T0oan2AG/RGYkrSjTu8cJp+TcrlEC8n&#10;xFEmJgc6UYI6IpnAy/C3Ql16IAope7LCvJAb6Y1sBmJ2LFkl3Bl5ZAXBjr6OJkgmcHLiA2Cvr47y&#10;lBhMdTVhur8ZA02URf316GgoRmpcMOWVP+wsjeBkbcQEYoM0spAAZgglpy/ZL5HAjiZIA8mS0X4O&#10;SIsSAe6GcF9naZsRE4BkSti4MIIknNIukkyd6IcYBms8Az+Z+zlZ4cig3MuPC8CXLw5wtjyA8fYC&#10;aQD/wnATCtKjKY2dERlIoET7SEAKpTSOog8V0jYpwhexoV4I43sxfC860B2xLJlRAUiP9CeQ/RFF&#10;cKZEByI1Jgi5vK6chFCyZwQKsxNQVpiCfErHTErL3PQgZJG9xLYkNxwFaaxPJrrYaAcGtwl8oi3I&#10;HlrQZ+Y2tFFi5r7DALyOOwqUafTSLvb0er70oMGuyIgNQHl2IvIIzpQYdzSXJ5Mhw1CZn4h//M0v&#10;8MUXH2Ogu15aq6kgKxKVRXFMhCHITo3meUWjOD8cNZXJGBsTqyB2ITclhGANRWVxLDJT6S1THBAV&#10;Z43gcGOER5siK4eqIMkayakEZogRfSsBS+lqYUc7RKmozbgyYsK3sLoDC7KevvENaOhehBVZ0cNX&#10;HYGherClVTIyJyGQEU2sZGDhKAd1E7F+j5g7KYY28nuUlfr8jBPBrKN/HQp334emlhx9/S3I370E&#10;OfnLuEHikBUPkpW/RPKSQUCYM7RNmbz0LkNf/yY0NK5D5g4BrMZYp9S1ZZKLiLKAG726hThXglLD&#10;8BYUda5IgHQiYdlQPVq73CEYxSLaP5RktZh8sCTGvppZGUHPREfylQqq8rjLcvUWf5y+8tKNy/jh&#10;5ffxzqWLkL2ljPK0HByujKG7u5rZORCOFsbMlon0XS5SV0KAB+Wruwk83bSk+ZcGDjegbHxFGu6k&#10;a3oTCuqUBoof8Ljv8eLkICN7Gdeu/JAMZYCCGALbSQ9uDqaI9bXBcGU8weiEJAI1l4FYGB+EMG9r&#10;pMd4INjHArGUmrE+tsiO9kZbaSrKUiMQSgk9SclaX5SJ6Z4GLA00oJV+tzg7DpmJoZTGlrAx14eN&#10;qS6C3ayQSimYGuRECUyGIvCTBAgCXAkCSjy+TosIQIy/uwSESD83sjADmvI0JtSFgHEiGLml9IxN&#10;JNtRUibSX4VFuSKaci8n1g+vT1ewM9WO7akmjDUVY7i1DGU5CZR6/mS6ICYTd2SlhCEoiIzM+kwg&#10;8FKYCFK4LxJIgijhBC7PJScxhIAIIxiZGAjI+MhAAo8Bz9d5BKdoQCrIjEVhXhKKC+NRXpqMAkrW&#10;bLJZNhNFUqw7gcsEl0iQx9jDw88ALsH0lG4qMLClLRAZX+M2NFRk4ONiKTVWlaVEoTotFlW5iVgY&#10;6sBQcxWayIQVuRGoLoxDIUH57PEhPvroQ/zDP/8LygoS0VKfgzyCMT8rEKWFwZSugjnjUJzrh7Li&#10;cOxsz2BmoI/HiEFDWRSaqlJRXkS5W8TkkU/fmeaI8EgTJCTbwj9YG4GB6khJtEdosAUSYi1gSXC5&#10;0M5YibG7lmowM1WBr4cZnB11YM3E4hegD29fbQLbAgF+hrC1VpUmCphZkUEp0T2C1eElnkcSqf7n&#10;2S8kD7PrCKBvNTGTIygvQvHudchSsl699tfQUJfBbRnGq+I13FG6Qiv3Pq7KvI8bd8UwPhW40LPq&#10;GNyAntld3NW7AUMnZfgHGiI4xFga+qjNuDcnM7v4GMDMTpXyWxPufnqUqkrSIA9XP3WyupjAr4Tw&#10;BE2s74zigqq+MVS0DaXB6OIpvOLZ69fuipE3slBXliVDXsEPL16C2nVDBno7epqKmO3jMNDZgOG2&#10;fPQ05iEq1Ach/l7wdLZnseaJGsHMQxlXVX+Im6T/m5pXcdfwDt4hAMVS+levvwNVTRpt5dtQuHYJ&#10;ZQn+vPlhiCMj+djpIC3ACZUEYRK9XBwZqzzZD/U5EWQKeq0Ae+TG+0nMmkGpWhBLFmDA1mXHIpeB&#10;vjnRgT5KqbH2SgZQNvKTgtFRlUOG84OzjSk8HK3hYWaEaB8XxFN2ilE+SWF+lGGeZHxKxDBPyUvG&#10;C+kqGn8EM0aSvURjD8EhPFwMJVt8tBcS6avSKAuTuI2hlE6IIXsnBvDznpTWHvj0ZA6f3V/C6WIX&#10;NsfrMNKSQzZ2ha2RDjzsLSkLQ3kcH8RRqosSE+2BaF5jfDSZg8ePCWVCSgtGVhKZkIxTnpdKqezP&#10;awkhaPxQlBKKfDJYMcFalZ+AhvIsMk8qslIJ4AwyNlkth/WaSS+YnOCLPJ5bWUYwIsNt4EpAOpOB&#10;bLw1YeGgRpZQ5G8HorcyFwVxIZjprMbBDL35YAs+fvocX331M7z+6HOsr65iYrgXgy3F6K7LRweT&#10;XkNZOr1jAirInpVVKajktr2lAE31uWgsT0R9WRyTYxI6m3Jw/2QLE6OdqChJRmtVBksKvx+D2so4&#10;FOQHIS7Rjj6WnpyeMI6smRbrgkQmnvBwTySkOSCA/s/DWY1qTB7mpreo0OiJLRXhRDloa6dEAN6F&#10;t58u0jOdpDV/nD2V4UYWdPelX3W+Az2DW/DwFtKWrKb/ATR1r8Ha4Q5BrQ4t1RvQUr9JdnwPt25f&#10;ltYVUlS4Ic08Ur5Dfyl7BfK3r0CB/7t1+/uwdFCBMwGnr38NyorvQ5Hqz4OkYmwuHudAieytBEun&#10;22RFOTh4MPHZyFGiW8KCSVCfZBUWz3gMEmOO5Wj3FOEbq4X5TTKlvI6B9PTjG2KqlqwYa3pbevqS&#10;orIiFGSv4wZB+cGNm9C8oYuj+VHcWx+UbsjcYDNm+6ox2lWD4Z42yqMcVpAXnC1MYWOpTTOuCnnN&#10;K9KSE6oq16GhdgN5afGoqyqhf0iEG+WujaU5HE1MMFSVjeGGXLQxoIoYPEl+dhivzUZ1aigB548J&#10;3uD2kiQUJgViuKkQJen0JwnBKE0Jp6zzQ0lKBOID3JBNZjlZGsbGZAdZqYJJowbtzOx5yaGoyEmC&#10;u4Ml7MyNYG3ATEpQx1IOhxOYCWSelEgvpNLXxfPmJ3M/SRTKVREQCfyNxGg/spMvQcfPxpHBorzJ&#10;VEFIp59Koi9MS6CcjPdHYowv2S8YLfnxeH0wjddHM9ibbkFXdRqGW3KRQnY00VKBpaEO/VkYgUjZ&#10;SkkuGDY0wgXhUW6I5Hml8fqS43ms1DCkJ0XSK0bQ05rD2pTS29MVjSWZZMdQNFAljHdXooMAKCP7&#10;lLBUEiDl9G/5rKfizChk8/qjwylBmTSSKL2Cg3gcZnixWJmqORWSFjO8uRZcXR3R31yMSfrf2aEm&#10;7C6NYm26D1/9/Ct89etf4ZOf/g3uP3mC/OxUrI53YH2qD5P07bOjHRjsrMFoeylaS96qlsFaArYk&#10;C62VGeioy0JNSQL628rw+MEpujtqUZgTywSfh4mecnTW8TM1KbQbGchL8kRNPq8rj341zAFZaQH0&#10;qdnIzYhFWLAVfCj9fNwoTel/7cl+xpTcthZq8HPXpYpwYGI15/2w4/WaSVPdQsLpP23ukF01pNZR&#10;Ld2r0jhhG3t5qIulaGipHMlUcYm2UFO7RMn6HtR1b0BbRwa6unK4I/ceVCnpVeWvEZyXoUJwatNj&#10;KpFRldWvICrCEkpK78GI52FurAo1pVtUnddYnwr0u2LmjRjKqILwRH2ExBhJqy44e+jBJ8AI/hGm&#10;/L8mVDTfgz5ltWuwBsbmewlKXUPIaxvgmiz9n7oiTass9A2MGFjJaK4oIhtEEPnmcNZ2wJuDZdxb&#10;6kRZchBmOxn0vIGjbbXoam6kNHRm0DsjyMkeQW629BAxSCEDRgR7Sv4t3s8VQ/WV6G2qR3JSLKzt&#10;bHnRpHgtQ+RFB6NAtBCmRqGRwVydGYl8smEO2SKHLFSaSglGj1aSEYPq/GRkxocgRyxBQomVQemW&#10;IUBFL5bDTH++Oob18XYsDrdgkRm5syJT8oLddcWwNmFlONvC3syAzOeFyEgPJJNN4uOCkBkXSD9H&#10;NhQtnOF8nx42ntIxnX6tPD8JDRU5SIsPRmK4H5krDFG8LuH9RMNNTKgnQRPArB6IXAZkc3UOhmoK&#10;8HJfTNsax1xfBVk7GZ1Vacig/3Qw1YONiT5ZMAZpaSFISgtCBIEZTRkcwxIV547oaEeenw3ryg1Z&#10;GUHo6ShFW30JupqqERnghcWxNgKiGgNd5ZSGMagrS5FAWZwdSb+XhaayDNQUpKCnvoBSMUFiXNEt&#10;UZIVwmTkSPbQoS9TkAaha+vQWzF5GuqpYKi7DHXlKUy01ZgcaMTkUCvmlsewdrCOo4fnGB0bQkdz&#10;HWa6G7E81o1VAnOLyXpneQKb8wNYnezGAcF8tjKFlcEOHC0MYGWkGcPt5Wiuysfzpw8w3NsiSe36&#10;okS08rf6Ggt4XTloqEwkUHNQW0RWrclDWy2lMK/p7HiL3jsAAZ6mEuh83UwR6kf/6WMJW3MNlOdE&#10;oiyJSiDOCxHeFoj0NYGvqzbsnO/CK4DAcNeUHrHuyPesrO/CwkKBstiE+4qws1Oht6bl8teFktp7&#10;MLdWgLIefaeZDCJCLRHkaw51Mf5Xmb5Q+TqMNGRhrHELno66MDSQo4cPQ2QoGdzLEq52RowBf5RX&#10;pCI+kUorkfXsoUVm1oZvqAaikkwQGmUKd28DuDGxGJjJw8RcETo6N2FCj6pncQvLm+O4oKJnCPH4&#10;ctk78tDSUOWBreHl4oGqgiL6hnzq+ChmGitYKZvhR+dbuL/Qjjre2PmuMmb+QiyMtKG7pQ7uTk7w&#10;c/NAqCszsZsLKgsz0FBViI7GCsQEe6OllFmxuxltlSWUWAUICg2BsbEN9DX00FFaIAGuu47BW5Yr&#10;+b8CArM0O4JeKlB6glZdcQalcjmq6BerC7OQFU/pRh9VkhWPAga3AEt1ZgLO18YwP9iA+aFmMkg9&#10;egiQPAKnkwER5OUMTwdr2BOccQSSkJ+pPH5kCFmRzJdAMCZQxhbzt4sy6JsKUpFNULZW5pFBKpDF&#10;/c7aYr6fjuxEsjM9ZkpkEJk4EsXM5OX0Xq2Uf2XZCVjsbZSmbJ2t9WO0o4BASUNdQRxSwt0lUNqb&#10;GUq+MTEhAPFkxJhYyuEkStNUgjvVl2C0Z7FFWoojCnMD0Nmag8XZQUyP9TIJVmJqsBGj3eX0dRH8&#10;3RhpW0oPWSW6QtLpBYuTUV+SzoCNYz3G8vzC+JkQZCSJ/lhHpFIW+tNXqypchcKt9+DI4LY1VuEx&#10;CzDcWYyF0QaCvg6DbZUIDXSHORVGTm4mivMyMdbfhqOlMewRfJO8zlWy6c7KJKYn2nGwO4Pp0Xas&#10;8Fy3+Jmt4SasDzeigecjktjywjB9JOOirlCa1DDfV4Mxqpo4JqtUXnt/Zzm2lodxsj+Pvs4qVBal&#10;YWq4DX6eNlIXULC/Ke81fT4lvoudLuM0Gm1Mdu3FSQhxtZBa6vMIiJhAMwJPD94Em+i0DwoxhwfZ&#10;NJVAsbRQhqW5MvT0ZKCne116jIGZFf2fzjWS0rvQFQMoTOUkBtRQvwYdglBT+QbM9FWgp3IDRpq3&#10;4WSlxeNQSruaIdTfHs72RnB3NEVUkBuimNCTU/wp52MQE+OAJCbWoFAmkjBz5Od6IybSHk4OulIX&#10;ip2tJpx5HU4OglXVsXMwhwvqmvoEoz5/VA0+NrZY7e6Br5M7EkMjkJ2URMkQCAMTIzhq2+KT4w28&#10;3BtDfV4YFnoqsTBYgTEGxjBvTIC3G/2kA7yd7ejb7NHd2oLeng76i3y0Nlahr70BCyKgmipRWpiH&#10;4PAQmnUH6KjpojonHWnRoWSiBPoVZuKOerh72SGd8qw0Nx6lWYn0U2nM9nHo5XFK8jIw2ttEj1KG&#10;ubEuhFG6NpQzw2Yl4BmBcLo+hqUR0drZQR9XTAaOlOSr6IawMqb00dVEWQo9WnYMAR2JdHrR6GA3&#10;qWsjg9K0hKCsoLyqzEvheQXRF+VgrLMOXWTb2cFOSq1SXnczapkcSjKSpPNrqypAW3UBRvm5Usrz&#10;/ZkRrJGtp7pKMDdUhen+eqRTqsbQI2vdleFNNUF9eS4Ks6IJEGZ5+sAC+r+C9DDk8LpzqA5KCDLh&#10;4St47R0NlejvruX116G+Ip+B2khm6kQj62ePkmeqt47HCaTCoWQlSPPEcdJDUcRj5GcSuGTQYvpy&#10;IQcL0vx4zc4oJ6vX8/vCj/dVZ8LP0Qj1hSFYHizF7nQz38uGo5ku8uMiMTPQy/s3gom+duwTgI+O&#10;FphoMgj6eEwNNDAJJ1OKllI5FWK2vxLbEy1kyW7cm20liwUiipYkNswV52eLZPxiXlMynuxNY4OM&#10;X5QYTd9fgPs7M3ixM4/nG1NYHqjFeEsJFvsaKJPbER5sBwd6Sb9AA3Q3ZDPBBKMwMwAZCe70pUkY&#10;5WdDPK0RG+RIRjVm4g6in3aCGz2zGPqWwAQXQ0lra03Za0MfbaYKF0cdgkIFpjYyMCUQ9Qg2A907&#10;VHBUjapimZcbBOUtqW9cn8D0crJAQrAD7E1VpK6wqIgABPo4oLEmFy0sw+0VqKddaqzPRy7rWySZ&#10;3s5c2NlrS6PhyqjyinNi0NdSRJkejrAQ1kmkE5O7C62PO7x8dbEjJjm31jWir6MHQ70jGB0YwerC&#10;Okb6+9DX1UmADKO/qwsF2VkoTk7Cq3vzuLfRheKUKEwz+GZaazHZXkOJ0wAv0re7myUCXB0QSLas&#10;L81HbXkhasryKKlS0FpTgtnhdoIrBUUMstDYaGiZWlA2mdHTxVFGxpIxwujZIshcouHEHwU5vIhc&#10;frehFO2t9WhqqsPEQBemOhsx1EI5VJPFzBNJDxWPPjLYKL3Ko/05HK0OUUa1Y368jZm/hkEegUay&#10;nZeLLZxsLOCor4um/ExU8TyKyW6ZyeFSi2ZKJH8zNZrsLBhaJKVIZCSGS96vICOO7NRG5qiR2Lwk&#10;I0FSAAWpsehtLkGZaPXMSaTMzUIRb8jjnVE83BjG8WInA49BS4AkBtojlZnUQOEmXC30+dk8goee&#10;j8cv4vGr8lk3VAW1xZlSQhAgn2Ty6W5gcI51opLn2kImbi7PZiDmYpAM00vQdtXnEfjN9Pf16KZF&#10;yCDIyisykE1Zl5wegFQGb26u6JaIR2dzGYqZRKry03nuVCQEf1l2HJNJDZNRAioK09FYlojp7lyM&#10;tOdgmYBo5vF3thfw0Y8+xWdffo6vv/wEX3/xER5sz2C+uwSnKx3YWWgj81XSOjRjabgBa5M9Un+x&#10;8IPCAoSKFu3YIOxtrJLBCxEa4orDvQk83pqgCkpmjMVibqQej/dH8PH9WTxi8n98PIuj7SHsbvTR&#10;CvnCm6ALC3ZlghJzUtNQW5DAOCjCUn8tumvSUF0UTnIwRlVpHOMuGX29uVRDzqgrjUJ+sjeqsynh&#10;Y9xIGvqIDLKDC1nKw14dufFOtF7qMNS5CyNdZdiYqsNEUwZm2pT1WrIw0FeEouo1elgdSZV4u1tJ&#10;I6Ta6vJQQgU3Sps0zNju7aFCmx/ByEAHemjrNpan0MN71MR70VBBNmc99reVoLUuh0owgvXij/hI&#10;L77Oo2eORhdVydnJPi401pDFOtrR1lDPG9aIuclJzE9OYHZ8FAvcjg32YaSvh76oH+e7kzha76He&#10;L8Tm1AB2l6YwPULf1laNANEt4mSDQBcHxAcF0PwPYHFmTFpJbqiHUrKvVQqu3bVpbG4sIKc4V2pQ&#10;UlXRIWNUE3SNqKkuQa4IjOJsJMWFUSqlMbPHopDgjKG3jYgKh6erI4rSEihbE/n/FKQQNJVFGWgs&#10;zsJcdwOTxgS257qwNt2B+ZEWMmkr8tOjMcL/iaFtDtZmcDMxRE1mCqVPBjMtGYVMWkxQVOenMjDj&#10;kZtEBmFldzEZCAYuIfOJUs2AraUs72koQwsBVUsp3ddUgY7afAKjGO11ReisL5Kk8NFSF+5Rup4s&#10;dWOmqxS91RkIcjFBSognzNUV4GKmh3z+Zmd9IeUwkwPlb31JJsoI7NqidAmAlQT62nQ3mWkUU331&#10;WBrvIghLMNRWzqDMwgTZUQRnTwMlZ0clXzdhoKUWAf4+0NHVgr29OcGYyHrNJrDS0VSbgZbabHpk&#10;XqNgyYoUlOZFo6Uui1k8DplJwXzthlIGdwYlulNMKlzyu+BbO4rS0VUsnD7Aq69/jOeffYKPP/8R&#10;Pv/0I/TWlaEwMRLdFQUYayHDzvZgkfU+3F6JpYluSmVfBp4PUuKYGJhwJod6kRAWDG9vWxzsTOCz&#10;x1usc7IHWebTl7sE5Dy+fLJMAljEq4drePN8BxODtchiAomO9EBTTSbrjElisR9bM51YoMSuy4tD&#10;AW1IVpwnFUEoehtzaauasbncQgZLwGRPIXprU1CbG4bqvBDaGHNU5EcjPswF7ZUJKCVgw30tYGuh&#10;CXtrA+hoU74aK8HDzQQ21jrw97WFhbk2ZaoLgRSCcmFreM2zI12YHO+X1oNamB1FNxXe7NQwFucm&#10;MDXWh+W5EUr9JoIyG8NdNVQZjdjivRzuqUVRVhwqCpJ5DBGjHcTKALIZAz/68mNc6O9qQVtjNbrI&#10;RKP9PRju68Tq/JQEqpmRfozx9Xg/f7y3F4cbBOpYHZYne8kYdfzhHhQzSPMJHj8vN3i7iC4NG8SH&#10;BGKdx9hYmSPIBwnqNukxdKKlbqK/RRpm5RfgA209A5iSKacHx9HR0oCaqjJ6p2p0dzbBy9MZ7U1V&#10;SIgJg5urPTR0taGgokw5oYrCtERkJTMbVlagrLQUKfGxKEghkzWX42C+DysTrZgZrMccfdfMaDMD&#10;MBIDTBwezjaseGP4WJqhOiMZFbmpDAYmBAJjrKeRMqyV2bqT0rQeU0NtkjQWrFVMQBYSQGJf9Mu2&#10;VOajLCuJbJOGzFhKRAaVAHMVQV1VkMLzC6M0GyOD9GJ3qhWbZEoxFDCHJS7IA/pKYkUAC+kJ2DM8&#10;xzIef2msW2IW0XAyScm2yGQy0VOD5Yk2Sl+qEkrE1akeyucmTA80EYRV8HGxQj/luZBDE1QE4130&#10;gb1t6O2ooyxjAmCg5mSEIjtTtOR6sp68CMAMNBOc5YVxyGMAF+RQJtOXlRXFEoyxSMl2RHR6CGxD&#10;wmASXQCthHr8vzl90I7NRdPIGB69uo8OnndXfycGBjrRz6R7sjaDjcF2HC2P43B5gkmilL48jmzk&#10;gagQb0QEixZuX5Qz2cyODdIPRsGXsm+wtxqvjldYX1GU46347PkuXh5M4osHS9zO4OV9gvLlEeaY&#10;jIpyEqTr6W0vxouzZWxMdZDNq7BBRbQ4UI9zWpb1UfrbkQaMNBdjfYJs1ZiB9qpk7tfzf6J9IR2J&#10;YfYI9DTnvUwggKlS4ryxTIvhYqNDBrRkIjOCgYEC7F3FIAZP+PjaoaIkDVH0w0JhONuaMVlXSDJ+&#10;Sqg24mRna41gHMfS/DR2NtewvrpAHLWjjxiZGenA6mwvVhn/W0sTONicl9aQ2l2ZQktVHg43ZwjU&#10;CZQwltqZ4F++eIoL+VnMysWFaKyuREdTA39kBFsLEzwQpSx90fRIN0HZRv/Yj8PVARwst2N7fkBa&#10;MGuYIEtPpTRgNvYliDzsbOFuJSYHuzOgBwjKWazMjTMztPJEBrBO879EQHe01sCRANHT1YOzpT1q&#10;80vQwN9vbKQfK8lDY0MVamvK6C0b+DqfMiwLviGhMKUHtbN3JCCTUVqQh/CwBOjqW8LYyAx3bt1A&#10;Lc/lfIXnP9/DQK7FLDPS9FAjARVD2VAFXzcaclvKVwNd+qkE+scwSZomxwaglfJXMG4/JXAbg6qm&#10;NItyVbBsDJopI3ubKzBIqV5KUA63M3PHh5OxaigjC+kxCzHUWoXhFgKc3qg4Iwovj6fJlH3Yn23D&#10;zkQzmgiCYE8rRAZ6wlD1DuvJALWl6WTkFMnvClkqmLKKWXhuqBVjzKx9lMWCIZcnmCjJmGszVCzD&#10;zVLjmpCbbdV5kq9rIluK/y+O95C1y+DvZcUkaUnghaEw2w8luX6oLUtCTQnZntuu1iJUlSejq70U&#10;BZS1laVJKMyNQm1lCgLJSN7JibCPSIK8pStMvcJgndsJx7RyOEfEoYe+Mpb1lkBP3sj7GEvPfbg+&#10;iaW+WixRxgk5H+HnjvAAT0QEEZBBos9V9N36SDZkcqgPGfFxVFbOqClPx/pIu9RQNkLp9+reKj47&#10;X8RPn2/hMwLy5dk6PnxyhsPtVfriRORlRuPpQzJ2TzWq6cU3xlqojEYlu7I114ctsrRY4WFvrhfP&#10;aGP6qE6e70/hxT6963AT9qe7MNCUhVgx7S7GB31iaZYCJnNKSvEYCV8Pxq+rFRzs9ODmYgYXZzPW&#10;SxwL1RsTyjiZrqU6X0rgk8TEJBPRo4f3cLizgRWSkHi6W19HM9aWFyWSmx7tJUPWY2txBOtzo7x/&#10;I9hfnycJddIWDJHc+nBvfxX7G/M4PtikQszFxtoKLhiKxxSYW8DEwIjSpgEDnT0EzxDLMNa4XZ0Z&#10;lLZro304XethJmxgRhzAWGuZlMmLc2PpyYLhxYsRnfOuZKEIX28JlAvTo/SpHVjiyYx0i36vcWwu&#10;jlKGBMHBwRL+nh4IcfWFn5M71FVUkZGeivKyQmSQxdLTk5GTnY5MJo2I6FgoaOjAxTcEmtoGZEtN&#10;3L2rBC1dC7h5xdLL+kNVSRHrXXW4tziIFfqgNUqbUcqpUd7ADEqOEbKIt6tohLKBu4kRqjKSUEBp&#10;XFmYxqBNQFdLJapKspBB6SpWey8iUOrLRIMCZS3Bms33R1jB07wZRRlkRaoDAdD+pkr01ZVirL0O&#10;k/S66xMERnUOnjPjH9FP7ky30FdSdlalI9THjhLInV5FGUkhXlQjLWTJWKmVtyI3WWphFo1JjWIO&#10;qCj0jgLwovFonhl3kTJndqiF72ehmZJorKuWW+E/45kcspEWHQw/NwcmvhG0MakNE7hNlZkMjDJa&#10;hyI08TMVRSlMimUoyE9AYVYCrzmD4MigFYhDR3MB6tuaMXv0IWpnz5HauQadgARoeobDMr0Rmsn1&#10;uOsTixs6JrglK4fm9i609w/i73/zD1KjWqi3E6/RRfLuwb6eiKZMjaTvTor2p5/0oyXqIusN0YsH&#10;kykdUVmSisO5QSSH+2F/dRKfP9nB18+28LMXO/js3ho+fXyIz968xIPjY8ZYPDIpuc+P5vBgeRD3&#10;WE4YhwcLvUzCvdinN91aGqS9Guc9aOf/BrEz0oQpKonnuzPYm+zGOutupLVYqqv0uECqnQh0kkmj&#10;A13g7WbBcwyEn6cDAnmfYrwdEeRmLXn3VlqSosIUgrAWc6NNGOqsoJJqIkjr8dnHL/Hy6X08eXCM&#10;F08f4Nmje3j5+hWePH6E5dlxKoMezFMFLU2SpBbGJMW4MTeG3eVpPH9wSKZc5LF4bkszmBkfxicf&#10;vcEFMzMtWJmZwERPHy1llcz2lE6jpNypXhxvzGCdWndrfhjHcwN4uDGGwwV6HAaZ6CieHm9FC013&#10;Lj2bp6s1HKyM4GHlgEi/IGaNXszND2KIFTFFtp0Z7uYJETA8qWBvT14cZW1/h5RRpihpFuYn0dJc&#10;iw7Kr6z8LNSQtUOiIuATEAAnRxeoaRnBzNYFRpbm0DLSgqKGART1jBEUlwQHd2/o6hpQKnYSAP1Y&#10;mWyj3KtnQGfzdxuRFh9E2VMFP29X2Fpbw9XKUAJeb28LFlhRizP9vE76UOGHJilfmfWnRuqRGhOF&#10;RMrnKvrHFvpI8cCenvoKAqODErMZPZTXzZXFmO3tIIDzpAf5zFLyjlJFPN6ZpL9qx85MI6VWLRpK&#10;YhDgIaaLmcNCVw1xod7obChEN6VzeXa8xHqTZPa3S5ckkjXTpAaYOjKpAO4kz0l0vos+0OqiZDRW&#10;ZTFrZ/+fBqE2grednn2UHqaHYG3ifemhTxvu5f2cGpS6KQb4vvi/AMdQTz0aanKk44zwc+J3BjvK&#10;kZ5UgvylXaQuHmH08a8QWjsCz/op2JdNwLJwHOqJtXAs7YSaWxDqmsepVEzx03/7Hbp5H+P8vBFL&#10;dgzydUGgnwuiQ30RHOAmNfDE0FsuUTX19XUhPzEOsd7uZKkMrI93IzMmAEebE/jw/jq+uLeEnz3f&#10;wKcPFvD8/jI+/eQ59rZWyVbJyM6KxdPH+/ScW7i3OYwnRwzkriocTpMZWd9niwN4c7KMLx5t48Xu&#10;HH70dBNvjufwfG+SCmoA+1NtGK7LwaO1Xky15lLVkATopYsyQxDmb0v29EBFXiRqCmOYcEOZXFMp&#10;MROZqL3R0ZiG3s5iWoMi2r1sdLfRx/dV0DPWYoyxtkp2XmVyONyewvHJGrbXRlFdGIuJtmyM1iZh&#10;np9bYhKe6K2RBmaIBHKwNI8uJs9JYUl4T56+fIGf/fwXuGBlYQATQwMY6eijubQas30iqJl95oaw&#10;s0DaJSjF69PFITyiVNiiP9pl9h9vL8EYD55Pw5pN2ejtZgtHaxN4WdkgISAIa9ODWF8goJdGsEOv&#10;sUZAborjkXUTo4KxMT+B/c0F+s1WDNFzdtEkCy+ZnZ2BiqoKhEZGwN7FFSZm5nA0t4K5sQWsre1h&#10;bGoEc56zjr4JVPUNkZCZAw9vf5gamuLeAuXiXA/lHuUyPZkA5ST9WF5aBOqrciSJbWNtCQdzY5ga&#10;6aOyohDzlNTbzKqiYUj4OBGYDVWZ6GM2NDHShoWlPlw97TFNuTEy0PPWJzD7ebracEsGFA1ZPO/x&#10;Ye73NmN6skdqgHnCIDlc7MbqaDWWR6sw0JILfw9rhPJYNvqaKMtJpnqopUdnoHRUkskKsUk/PEAW&#10;qyODCAksulHE676mYgZKMurJnBP0k221BaguTmNSKJb6TbcXmXnX6WfE5O7VaaywnlcXhtDdXEY2&#10;7sZoF708JXFnU6kExsnhNmbxAYxTBm/yvi6OtNIPU97ymFZh0bgSFYO7mUUwTa+Eclwe3DKrEFM/&#10;id6TH8G/sAUGwdHQ9w7C8uZ9mFtawdjOnIzogdSICCaKSoQFeFFCuyAuPBBxYlocSwS9ZXdLDZNw&#10;rdSg2NbYgLbmBoxS8g2N9GGQSqy/vx2jTHzdHY1oYBlinb/+7DW26NliI/0RRkbb4j1+sDaC+9uj&#10;+OjRBr58toefPD/Cj17u4w0lrxg88sXTA3z6cJdSeBk/fraNj08X6VGnCM4JfP5gBc+2Bsmew0in&#10;Z4wKcaWcDsBYN+1JG1m0OpNKJQWNJUx2lems93gUZoZRcaSiuiQBrfTkTdVp0ra1LlPqsuprLkJ7&#10;XR66GgvQ0ZDHa8thgszCUFchumpTyM5Z0v3v4/uDHbxn/F6H+G5DDtVOEe9TGr+TxoRVjg8/fIgL&#10;tuYm9Fm2sDO3xu7iLgNjETviJi/StPMmb84N00OO8CLmcY/o3plqxgFl2UxvFSbJqCXU2tn0F16u&#10;tjyOOZyNjZAZHoyzzUkcM1uIpz4/OFiUMoPwHrsr41LDyTwz5D7/J7xEf2ctMxD9WUM5Kz8MIUEB&#10;cHR0QExMNBx4bsFOzpjoEoBoo/crR15GLKKjohHCIEhISSUD+sHKxAJnlDL36C+2eeMEKDvJBCNd&#10;lRJTiulD7s52sLa0gIulJc/VBiWF2QziCdwXjTIb41QEXWTyNowP1mONMntysgNDw63wC3BHfEI0&#10;yivKMDTYjbnZUdjamuDBg30sUuY30cflk90TUuJh72BBRitmcAwxQbQzQ5ZhcaiKNyQXXs6W8LQz&#10;g72hLiVrhtSC3EyGLMiMQVlBMm96Oi1EPm9mDf1mpuRna4rT0VhJRqvIQW9LBQaEl6ecHe9tlDzv&#10;IuWy8C2iQ3+YCW6OgTxBJh/rbWKS6cYgQdBUWshAKsQcPztN3yda+paZJBd5b5en+3ifx3DG+1tX&#10;moPCgnICzQFuHsEI9E9AcFgGguIzEZ1ZAveQONhTBelaWeKuhTmqqmtxW/YWlHQUEehrR9vigzAf&#10;Hwz19yE5PhrhZM4QylnxuP0wMuje+qw0o6UwMRx5MSHIjAoia0Ygn55S+P70hGAkkVEDfZ3hQV8a&#10;HB2K8+dPsLm5hlR+LyshAG8ereNTljdk1C+eE3hPdgnMA3xBUH72fB+vHmxKqz18QmD+7PUefvnp&#10;Cf7hx/fx46dbZFB+994yPjmdpWxuQz8BtDjZjsGWcgy1VqKXnnegibKf+0ONZeiif+yl7BdJsloM&#10;tq9ORz39d09rPpUJwUmgDtGPDlISd9XnMHkWoLeRoKxOpAJK4XsEWw0LAdzbkI62qiT+j99vIvAr&#10;E/i/JG5jmCyZcKtjUVcVh8ePDnChp6GGmYFBlZoudd7Xl5diabwPM8xYq9TBi6M9mBvqZNYfx9HK&#10;GDZnugnaAUlKiWcv5mYkIjk2HIGUhs62VrA1NERaFCtzdwGbs314drCKo40JBnu35CePdhZQSSCv&#10;z/ZKj9FbYuDPi0IfODMungqdipqSbCnTilUCnHjMpEBfrI73o7O+lBmmFPn0gqHMxt4+bpCVl4Oi&#10;vCLUZe/iw11Kh2VKUbLezEAdK6kQU9xmJoWgJC8JjvaWsLaygJOVMeIjAugbk6n3O3Ew240nYtDB&#10;JnX/UhuWCO7w0AAGpgO9jxt8eW3ubo7Q1tWElb0d3D1dYW1jhk3BSnMjUqNUTn4+ImLimEzssLPU&#10;R09DnzPD6xoop+/Mw3hXBSID3eFhYw5bAz3eyAYcbCxiYrAdwwNUCu21qCVwGmtL0FhdhEH6467m&#10;coKpQBokMdRdz4Q2TUDWY4b1vjk/hpOdZQb6FJaoSkb6xHF6pGdwClCKRzWsUgWI+3i8voTF6QFs&#10;Lk3g7HAdpwdrEqsuL06TeVuxMtFJZTSM29c+wA/kb8DJzpLKRA9uvh7wi41BQlIqCkvKUV3fgKTU&#10;VLh6eELDwoy/1YXbt27gquxVuDlbINTXWxpE4k7v/uLRCX72o4/xkL+3szZL2Uw/TGZ+ukO11ZWL&#10;h5OVOOgvxEhZPKZr01CX5IPGBC8kuRohyFob7jY6WJjtlBqUDo72UJSdRImdhtcPKUnPl/DV8z1K&#10;0xX86MUBPnmyjR+/OsTzowX8/LOH+Mnre/jq1T389NU+mXEVP319gI/PFkksk/jkbAWfkjl//GwD&#10;J+vDeEC5+2BvDk8Pl2jLBnmsPbx+sIU3Z+v45ZdPUSMG+hcnE2R56GvIpTUpxlgnY58+fa6/GhsT&#10;LRhkwu2tzcT2ZCvmeysx1pGLoZZskgIlL9mxozYLreU8Rm06PWoKLU8K/T3ZmODt7chHIwHeQIDX&#10;lMfjOX30hR1m/eXxAZxsr2F8oAMT9H9LY324f7DOGzVOb5OLvZUZPDw+oPycwNHuMllkDGPDvJEM&#10;qvWVOYKJN3+4n+Y5GkkRUSjISJdkyBTN/zyPt7kgvGSP1CTcSlDVlmVjrKeGAVOLwc4SqWVwqKdC&#10;6nTPZjZMj/ODt6slTbctXOxMkRQWKA14bmXW6mypkgYkZCaFwd/HCbKyt3Hn5m2o3JTDI7LT6YqQ&#10;ol3YoyQdoKyYG2lGXjp9QlkWfDyd4GBnI62GHuzvCEeylqm+Biy0Veg3erE93Ugw5KK+Ngde3h7w&#10;8vKEk70Ds3g65WIeDAw1YWBiBhU1dWhra2Cb9bIw2ouGuhqkZ+XDnZLOzckJ6xNtBGU39qbbMNdb&#10;TpanbGwpQzB/382anlJbC62VZFDW2+RwD3p72pGdmQp7OysUF+VKj+8ToHlwbwcH24sEZCPZux2T&#10;vD9zI/S9TFDzY/0E5jiVRiN62mpQV1GElKR46Ovr8fx53azvYyYa0S+8vkAVsDKF7dUZaX+VieTL&#10;L17hP/7wLX76k0/x/N4GAz4LFrQx+iYGWKmvgZOOKpOQEgzNzWBkZgYLG2uYW9NC2NrBwNgccpra&#10;qC6rx60bN6GoqYYQf08EM4F5uFjDwkwXb54f4snhIl4/OqRn6kJMWADqCaoPdwfxeLoGL+cb8HqZ&#10;CWOoGnP12egpSsB8fSZmGLCpYjUFVxPckbsEXUMNevpCzFCGT9DHv3p4gC8/JDs+3cZXT/bx0fk6&#10;np0s8PUWXp0skg138Dml6+PNafzq01O+XsMvPjrEV/z/RwKMj3fxxf1VfPl4Da8pdz8heL94toOP&#10;KYU/f76DJ/vTeHm2RJvWgvWRRiSGuKChKI5JtQRDTK4D9bmYpUpsL0/FbHclhilBl/ursDfVIg0S&#10;6alKw3hbIYGahwV+bn20SWrdHWktkgY7NJQSjBXpTLZZlKxkypp43rskYiCR78XgKc//whgrbFxI&#10;sskR9HU0YaiX0pRgmiboRF/KGuWZ1AK7OCV1bxzvMcsyGCa7W/DgbAs76zPY356nwV2QthsMpqUF&#10;MiqzugjabX7vbHsVu0uzOFhfwGhHAx4fb+H8YIWyaRpPuH+wOoulmSFMUQ4vMCGIpyAXFOZQOgXB&#10;zpk+0MkLPgERqKztRFvXGMpr2tHQWkM5WYiMZEpGZm1ryuYDMvIi2VYMGtgmm0/01GKHIK0sSkF/&#10;VwO8PJzg5GQPdzMjNOSmIdLLEeHO1vAy1Obne6gAWnnjSyizxxHtTykWHkoJHYGivHQqg1pYm+rC&#10;xd4eeppaMNTVxh6TzMp4Jxooq8sae5CUWY6EmHicrQ/hcKYZmyMNmGJG7eGNHGwtRXKCWHXABLZG&#10;muimJNogc8wMtqGnpRoFqaJDPxa5KbEYYh01VhZKCayPzLiyNI7l5QmsrS1ggV58Z2MJh7truH+8&#10;g9nBBnoayqwWgjIulOdnzeTaQ+CNEoCiS0v0M7dhcqhZSgDri/PY5j36+qsn+Mf/+E/sbC1QRcS+&#10;/X5MAML8PLBYmIFSEyPksm7szfVhaKINQ1NDqGho4tZtBdy6pYgbH8gh3MsP6revwUpfFeFBVAEO&#10;YpK7tfSIxMPJRqwPlOHpVCWSPSyxT9WVExdBqxOFw/l2nC+04nC6Gcs9ZB0RwAzkGfqwUfo4Me3N&#10;1VEfo8NV0qistakebIi2jUV67r4a3NulN3yyjJ8/X8XXj5bxZn8cr/bH6C038ZIA/fjxDj68v4kv&#10;XuziqzdHZM5Dyts97Mx14tP9UXx8OI2fPOP/KGc/2R3F/c1xfE5vKj7/kzeHeLQ3zpgdxZuHa5ju&#10;JPDo4cdq6Q8JuPr8GAwQiHN9lThZ6cFkexnWqPjmeioxThk73sr4mR8kY9bw/QbsMg4GKGOHGvKl&#10;/013lGJlqBYL/ZWoLwrHdK8YV51GJk6iPI7DkwcEpei2mJ8ewe72OoE5TI80joWJPnqWZqmldGVq&#10;QHo9TbDMTfTjYJNSiOywMTOCueFeytBxrM9PYotSaIesOdjZhHMGy9OHx/jw2ZnUWXqyvQyxZs4B&#10;M/XRBgE43kUQDON0Z44VPiB51x3KsJWlUYwwGWSmJaC8tACZqcnwFZIoKBj2Li5wdveAB31LRFQU&#10;MnNTUVKaT9nXRFZZwenuNmUZwc/jS6wgGILB3Fidi1JK4tqKAoQzW9s72MKSGb+mmcw70I4kSuFg&#10;P0+UFhVioKcJ1eXZ0qBvMSAhMyMDERFhqBJ9pQRLQmQg7MgYJkaGMDMxwfbmBsYG+1HZ0oPUkmb4&#10;xuRSbmWTkaZ54xhgrXmUOqXopuzpaypCVnoUPF2t4OtkTslMeTvfQ4k/wATYLg3RE/2gotl8lpJ6&#10;sKsWE0yO9TUlaKfUFUy6t7OCvc0FCXD3Djd4zcu8D31MJHXoaCikD82DDb3eUBcT6voyyzy2lqex&#10;v7WKk31K3Y0V/OTrr3F6uEU524fT4z2szg9ITf17K/20KY2YnhxEEVkv39wEW3XlMDLQxl01Fcgp&#10;KuG2nAKu37yDq9flEODpB21VJSjdvoIQbztK7CIm6mqyiRhoXktP3YdHGwM4m2rAi41BZIb5Iczb&#10;mfdnBuPttEj9tZjvqcLmWBMZpRpjLcXYpY3ZJkONtxWhtTYFAx0EA2X/WEc1E1sxXB3MmXRMkR4b&#10;iF0e/8nJOH78ZAkfE1i/+mQXZwsdeLE/gZ98uI8v6Te/eLJGQO7i9dk8nu6N4fOna3i1O8z3N/Hh&#10;yQrfXyOD7uPrF0f4EYEsWnV/9uoAnz1YlrpoXj05pPSfwovTVWnpm16ymwDeEJNID/enO8sxSRac&#10;6igj2Moxxevap+Qeo0J7frxAIBagvzaXbFqAGd6j8a4qgrAG7dWZjItyDDZloasm+a3fpNfs5vbV&#10;8zNcENJzbmqEEnQIS3MTGBvqYWZtlTo7+5jB58aYpehfVilzd5ZnCNQRTPa3Y4sZWzQAnRAEx4It&#10;mclPt+YpG2cpH0fpdSidNmewtjKKMwbEAn3Qw8M13NtbZBaaxr39eWa8eWkUywEBtDo/hKKCFDi5&#10;28HcwhSmZD4XSiU/dzc4OFrDzNIItvYWsKIn06K309TRgq6eDoyZ0Y2MDWFraw1/ZnlfHw+EBPnA&#10;ydEGaSlxqKLUDQ/1R2lxAWKjI8iWPJ67OwxsbGHk4gznoBA4eXjDyycGbl5B8PAh6GOikZKRjfTM&#10;bJSXV6CushLNNVXoJpD7++k3w8Pg7OqG6PgUhEQmITAuCyEp5YjIboRPWBJCwyPo+xrp4fqwMNlG&#10;wBRgtLceedkx8BIPBHIwlUbpzI80SYDqa6VfK0yh1Jwk+62xztuYUKgY2qsQRenuYGfPZGCD06M1&#10;An4Kq9P9ePFwH49PNrC9NCl5x0XWY2VxPsKCgjA1xkTLezpGuTs12ofFmXF8+eVrJq0tzPJ+97c3&#10;SnNge5urpN9fGKdsbyuWFMZkVwtGMlPgL38X5QF+cDQ3hZKaBmRkFSAjo4Br127j0tUb/E4f7tBL&#10;qqrIoplyf3Gqg6qhGQuDddib634LvIF6rE3ymN0V6GksxTDBJYqYUbJOD7swyuuc6cZYt+haypVG&#10;U/U1U1k05qNVtHDSdy0Ps55YV+E+jpT/jogP8YWzlQmSkoNxdH8WL04m8bdPVnF/uQu/eL2Dr59v&#10;0D/O4rP7C3i41odP783j49MZvDqcwJuTKb4/j1f31/m7Q1IPwDKtwMnWMs7310geC3j5iP7zxRle&#10;Pn9Mb94ltbRv0K4d7y7ieGUYu3N9ZEjWbVsZZqjExsh+g0xEosz2VGOL9TDBRNxHMM73NZAlyYy0&#10;cGJcdgfZtr02H531BVIr/zjrvI/g7qvLRltVOprLUvD80TEuLM9PSTPJl+cmMUumHOnvlDraJ/pa&#10;pdayMzHiYH2O0m6S2XSaknaWzEiPQoBuLnRTkg6RBVvpb7p4cWLUwltm7afPiY3whY+3PT2cMca7&#10;mwhi/p8BdbQ+if21MTJmO7YXhnBOoK4vDSE3Jx7uXs6ws7Mmo7jAiaAUU8IszA1haWkMY2M9mHPf&#10;T2oEcuR7FpRWxlDV0oCWPqUl37MmC9oRoPY8hiPB7OnpCU8vyiFXZwT4+aGsqAg1OcXclsGV2d7N&#10;KxCuLv6UZ+6IjM3A/MYBQiMJUO9A6BuZQ11LD4aGxhIz6mppwcXLFeq6unD18YdPSAyColLhHxSP&#10;0LgcBCTkwtk/HH7BIWR4d6SQXStK8qQGmNGBPgz1tUjdA872ljAhAxnrq0njhYPpX9Mp7drqxJpC&#10;DUyKDRjsrpWka2ZqIvypDlxZH3O0EUtMlmJMpWisOaLfPKP3X2adTzCgu1qbEB0eieb6CgyS9acn&#10;u/Hk+SlOT7ZoURqxwIARS3Y8oS872FohMEboV6sxPdrM80xFN+/ZaGcreguykeFgh5bEaOSFByDK&#10;3wsWTIC3Ll7CtUuX8T638aHeuHnzA3xw6yqqqgtxInUBMcCXh7A334cRyrpHB/PSgHkxEmmN4Otr&#10;LeO59tK6rDKuVvD5R49xzkSzPjcoJZolKrH1hWG01xdJY2dH+flRymoxfS8nOQyR/m5IDvOn0mCd&#10;BblRMXmjv6UA58sD2Jxsxcf3V6Q+SeEXD6aa8WBtSBqu9zcfHeFrMuCPnm4QlIt4droijVhbWRBj&#10;vPsxPDqMoeEBzBILPfTzAwTj+EAXcdGNgW7KT9HVJcZ6UwFtL09JS5huLU/SLs3jlLF7ureMF4+P&#10;pCGkBySoudFOYmREGrzRXldIcqtAF69pZrAJD1gnU321JKRpbI63SvOSF8iek+3luL8zhTcv7uPC&#10;1toS/VYrJplRF2bGJHDOj/awdEuzIqaHOgi4UUqIBmwxIA7pCw+3V6RROgebc5SKk9hcpodcGmO2&#10;FDK3k8erlTqMk+OCGICmCGIgb9CPShlpdxXr04MYI3NMMZPuLg7xZFuY0VsQHcksKBpiWIzJlPpG&#10;LIaGlFAEo6kxdLQ0oU8vZ8b/GeobQFtbB+ra2tAw1GfRgxpllrq6KiyZ3a0tzWBrYwlHNw+4eXjB&#10;0MgYDTV1/J1xrEzPYH5xCYl5+XAJiYB/dCpiYzJRXFKFlc1deHr7kp09oW9sDW09EzK3NZwcmARM&#10;zaDG39EwNIBPcBi8/CPIrOLR8mlIT89FfHoOPAICYMmkYGYtFnwKJ7Pbw9zMEqYmFjA20IejrRUi&#10;QsJgbUUZTIY3NzKBoowi3B2cEBsajMggTwSSFSICfeHn6QIfT1ckJcYiJIT+TVtVenSgnr42IgmW&#10;SAZoXIQ/YiLI7gSJl4crQoKDpIaqswerGBqsRl9vOcbobbta8lgyUFEcSUmfQfC3oqupBk21RbQA&#10;lWhqKkd7RyulVSUifb1w0NOMDyltj8kEnZnhiLA1ghZBeOOdd5AYn4Q71y/h8tUr+OGtm9AzM6YP&#10;rsDJ4jgebM1iZ76fybYXDyjhjqiU9niPd0Rn+SY9/3QXAdFDhh/G47NNshVtEFl3nYDcWxhlrA2h&#10;t7UaKeHBqMhIRmlmDGLCPHjvsplUeijxyUb8zilt0enOopTcn50RFFQO97Zn8OxkiYmhTxpe93h3&#10;Bg+3JiVGe0AQiIXMXmzTL66P81xmsUGQHewvoaooHVWFtEMkhby0SGm6YHVhGurEdMDyXNTS3/cQ&#10;nI315ejpbEZbSy1tRSni48KpflKRnZGCqooiBPh7o5v/7+tuR30dE+NAizSIY2a6BZsznThc6sfj&#10;/Wkcrw1iY6qFTD6Cbca9GP73cJtExWT29RevcaGhNA2l2eHorBUzLVIluq3KjJIWWW4sSUcXs7d4&#10;PPniJCuOfmdnbQ7L89OYn6GPJGse7axSHo1gdXUW/aTp9MIk+Pq5wM7YAH2V1NLMDpMDrcyUw6yI&#10;BXrVFvrPCUqCUTLwBI6ExGWm3NpawBoz0GBfNxprq1BGH9fP/diYCPq8MuRk8fwaa1DKi4+MDads&#10;jIQ3AeAfGgrf4GB4+vvBh9LTwsICJqamMBTApfezJ5hMjMxgpGuARPrDxZEOaaRLR3sJgvzs4Wip&#10;D0sDIxgbkmmdbDE5OQJbO+E7bWHt6i4NUJBTVYeqrh4MzC3h4hMEV29/aWCDn38Q/HyDUZRbgaL8&#10;EqSnpCCArObv5Y2oiEC4uTnBmGzrZO9B+ekAPV0d2JDdXR3s4USwmhkYw9LMBmpiCKG9rTSMzsNG&#10;Gy4WWnAyE0MWTeFCqeZlZwYXGyOYUSXoMzkZmJkjLiEMTXVZcLQ2hCsTn1gv19vVWpoyFBrsQU9a&#10;iQH6FjEkrLE8A+lZwUhOCUR+TjTa6nP4XgqZuxjlRYk8/3SU0FNnpmchJyUVSeFBWO6qw/lAE94w&#10;yT6hvJ7PikBtkDd8jY0x2FAOWUrYD65exg+uvAc5ZRnemxKM91VgcbQWq2N1VEUdVFoE9cY4wTON&#10;B0eL+PKTB2QSMcRsAPf3JvDq4QqensxzfwqfP9/DFy9PcMqYuL89j08en0iPoxf92lu0T/c2F6WJ&#10;1U/25nBGcItxrudbU2S9JZwReKeMo93FERzy889O1vD8dAMvzjbw6sEOjlZprfh/sf/oeBlvXh7j&#10;w+diWNwhHp9voI9J6adfPccvfvISf/PFY3xO8D7hOR3TQuzO90rdeKJFvJ5ATQjxpIT2IGu7IDrI&#10;XVI54cE+tE9mMDU1QDQTa0xoEDTUlBEU4AE9A1UsUUY/poT+5MUmXp7P4cHOMF6dzeD1Ie3KUje9&#10;cDs+eTCPR9uj+OXXn+CCmJA7wGzY35yLusJ41OUnSiZ2YaCBEqQKk6Ru0ey/Q9CJ4VprlLGzk0OY&#10;nBhEd2uFNEqku6USFeV5KKR/s3A0h7OzLYw1NRHv64HVyV760AFmxGHJM+yusEIJyJ1VytcpIXmZ&#10;OXgTdpn1RsnQjbXlyEpPQiMzTU5WCj2iO6KiI5GZnUFJ6UZAuMKZ8tXZ04tbL3gHBsHS3h6m1mQe&#10;MpmFpRWB6IDAwECyFNkqNARBIZFIT81CYU4mMlMipX7Enc1R+LiZSw/7MdEzhI6mGitSBfp6ujAm&#10;qI3NLWBh6wQ7J3cCkL/l4Q83zwCJCa0dbaGmoworgsWB+wnxUUgST7P2d4InPaMrAWLnZA0LayuY&#10;WznBzMKBWzvpyWXGxjw2WduUwS0xPtlTl+zvQknbWpkjrUwgHosQ5uGAEFd7+NMbe5HxncyNyf4m&#10;TDamZEw9RNBr9lPyRAf7wsvZDm0NNWTsSASSXcMCPVFbloMZMXh9tAmzw/UIi/JALdmmmXJKTC9r&#10;LE1Ff0cBqkvj0dqQRznI4OIxQ/08kRrljwAnU5xPt+PlwgCeT/TiuLsMs1UFOJ6YwUBjOYK9fChf&#10;r+P9Kx/g4rUrUFZVRHtLCWVdvwS0w+VePL+3QNvDuiZD7CyQve6tUilNS/X/5HSBUo5gJXPskdkW&#10;yRj3tig1f/QSjw9XCaADgnWJUnESz+/v45Pn5/jwfBvPT5bJiBP8jSVJ7j3Ym8Y5pfND8aTszUm+&#10;L/odZ7FPGf3kiN9fHMCLe2v8zDQBO0zvOE827pOG9Z3vzzH+psjag9L7q9M9+OjZvtTmIfo+39xj&#10;0jhakPoOHzw8w8dP9vHVxw/wGQF9SF/ZU1fAesyRxhCbmerC3tYc3u5O0iAaLxc7ePC+2DK+Uuh/&#10;xaM9pgZq6GGb6b1p5WY6cDTfjeXBGpyu9vCaRnj9E/jbr7/ABTcHV2bUdkqGGkkDj3XVSwPNZweb&#10;MdXbRPPfJY0KGWGmaCV9D/Y0YmSwFW0EZEiIM2Wqr0T5djYmMDIzhAFPzoIZXkdVBaY66hjhcXuY&#10;Rce6qlFKedBeJ0bZ10gjKaYG6+kJisgQLRihlDUz06HkJBh4HNHRbyf2LYyhb0APxwB15oV603M6&#10;ktGcHO3g5uIgeUcLylVXZwfY8D0HV0cY8bUhGUXXWJ/gopQlKznYO/PzztKDiOY7i1gxDagvTWSm&#10;c4CHmzslppC79hJD6ptYQs+EILd2hJahOY/pQyYOh62LN4zJbKYWBAn9q5+/D0LJ1PFx0QRmBFnT&#10;iZLSm6DwgqOzK2WvHaWmJTS1jKGpTfAZmBCo9jAgsGwp0YODPVFenIGCzHhpbqVYP3eIWTszLgA+&#10;TkZwtabcNdOHq5UpnFmndgSmmbF4WpcFQvzoWSn3R/p7EREcyCBwZJJxhifPy5V+0NXBilbABJV5&#10;sWisSCZ7ukgr500MUsL311OmMglXliAmKgiqKncQG+ZDgHshJiQIMQGesDfTwzK91XBDHdoqCiBm&#10;+88Pt+L+wRG/34LW0gKoyivggw9kce02t1c/wG2524iNDcVDstQeA+7+ej+BMoyzjSHpqWMHSz0M&#10;5j5sznYSjDM4XBuWAHqPoDrZGMMjsumD/QWyyQ5+9NEjHG3M4GxvgUl7FvcpM4Uf+6ff/AP+619+&#10;zeD9GL/9p9/gt7/8hICcJjPyc+tDBOCStH+yMUJQzvL3BsjIq3h2PC+9fnG8hMd7M3jE5PCI33t9&#10;Tn+7OsLvLEkDY54/IMM+3sFjMqoYqPDwYA6PKLOHqPA+fnlKxqdvvb/Lsof7TB4PCezNhX565X7s&#10;UxKL7qZd2rldes+FsQHUlxdIqz+21hXh0ema1Li5OtEpjXOeICaW6Ss3mbBOdmexuz6LLz79CBcU&#10;FOXR1FiKzvZSjA3X8MerqPFbyWRDWJvtxsJIE2aGGsmSndhYGsLCdDdamwuplfMQEOhOv6cBc311&#10;KMtfh5KqHG7JXIGM7FVc/eBd6GveRXlaNLrocdan2wjOXMwN1eFs5+2s8nMx8/yInnSulVq9kMAx&#10;pFfUgpmJHr2jutQcr62hjLuy16GhLA9NFXloqyiw3IXa3ZtQkv0AmsqyfC0rra6upcbP8BxUFW9D&#10;TUmsYSoLLdW70FFTY9GAtqoyZawqUv3NcThdj/JUXzKCIQLcbCm3tWDB6zDUVKas1IE55bfwtYb0&#10;j94e7gSzJ5ydyMh6VjDUNZbYztXZmXI1AKFk5dAgf2kUUgA9oJeTEyWleFqXMUx4LFMWWwtDuLsz&#10;AdBf2xOQIvmsUo4d7cxLrdMn3LbXF1BFDCI7icAItIeNqSqLGiyNlGFhqEJGZzHUoBfVwvRomzQF&#10;ydeNasDLkcWBCcYRUWS8pJhg5KXHSslSrDdUki3W8YlCfloAMuI9kCOWxQz3RnvnMNRUtaGmqAIz&#10;HW0YadyVViQsTk1CfKAfAijRfZiQYmNi0dVTjTwC/OR4A8W5YUgJc4WG/E3cuCKHy9cVICsny6Rs&#10;xISjSw/bIbHg+UoXnu6O4GihDWcr3Thf6+FW+Cf6yb1xeqxuHC33YH+ukxKTQS0mhm+N4PEBvaDw&#10;gB9SYpJdHwofRpD94ld/h9/+/A1+/PGZxI4vTsmKu1P4+Ok2fvT6QGLo52cLeMrYEtL4NcH48ZMN&#10;MueENMDg/o7oj9zBzz4+wfnGKF4czUkTBz55uIbPnm3jU5anBO9jljP60Y8eb+Dl6Rx98aA0Km1p&#10;rInM34/jzSkcrk9xfwyvyaiPmUxONphYtubQ21ZJNTiKN09PmXRo9aj+xGi4dSrFbbL+OYF8sjnH&#10;65lGJ5l2Z3mYYBZeewBrS5Ttb+gpA0Lt4eppgKBQS0THOCKeN629ScicDDRVJaO/NYssl88MW85A&#10;qEJpYRS9DQPFSgsqGhq4dfMG5K5dJgAVIK9wFXcUrkBB4RoUlW5ARekDVDEg+ul9JnpKsDRSg7WJ&#10;BmaKembLVmzQAG9M1mOJxx0fLCEAFKGtqQptdSWoKd/hvjKUFG5L68+qKcrAUEsF5roasCZzWhlr&#10;w9JQi1sdaWtpxCJG5+iqwUJPFHUWDdib68LDzgK+jvYIdHNEiJc9KjMCME62HKhORktOKGrSw1HM&#10;686PoXRjsPm7UtbaGMLNVh8eDobwp8yNDXaSFmzKj49n0MYhOzEQidFiTVgv5CTz+/ThmfF+SI7w&#10;kloI08SK6ZHu/Jw/suJ96bHaKDcLkZMWjqzkKGne4USvGNwwxOw6huOdOdZ1ucRi0QFuiKJnWab0&#10;nBuspAWowe5Cq7TEyUevj7HG7C9avNcpg3bnu+jhmumxOrE+yc8wcOYmmrAw0YLFiTYsTbRTibRj&#10;g9uFoQqyXSlVUC0eHm3h9UefIiEulolDE3PDdQzefmyt9uJwtQvbU41S35qPuzOBGQp/Py80NhTj&#10;yeNdrM9VY7I5CQpX/wpX3r2E9z64jav0l0Ym2sjJTYS7pzV/ux4fHo/i+d4gXh+J7RBeHo7gw0MG&#10;7Mk4/dQYzpfa8WSrHy/4v/Nl7u/04eFmD+6vdeMBWfbRBll2kecz146D+VZ898c/vZWrW+M4Jss+&#10;IOOJ7ePDefz37/+Az1+e4R//6Z/xGQH5iMD+4x//SFb9O3z12Rv88ds/4L/+45/xsy9f40/ffYOD&#10;xR48OT/Cf/3m5/j7r9/gJ19+gv/593/E/a1RfPLZl/jqzTl+8w9/h7//8gyPeI7f8Dtff3oPv/z0&#10;QGLd7775T3z55ik+f7IqjbV9erhOyTwpLU796sMzvH55D6+enJIJ6RkF6MikDVX5UuPo2d4iATuF&#10;LTLsi8dbBGwf2hvKkJeRigf37uFCe22etJyFmKXQVJpBjZyFxnIxyz4SFYVhqGIpyw2SGoNykvxR&#10;lBGK5CjKGysdqeHB3FQPLg4mSEvyQU62P8oLInnwMORnhklLTYgR9+3VGdISDf3NedIan01lSRhm&#10;gK5Mtkjs2Sqm0ORF8rfiUJWXgIqcGLRX5UgTeMV5CVktllKYo3xaGG2HeCTBwminJKPGuhswO9TG&#10;0o75oQ6pLAwzGMXcw4EWaQEtIbtmxKoCQ61vZ+73VfMzjVgZacT6aAM2xvk5+q41BvIK91copxdH&#10;mxnMtVifbcH6TAuDnP+fpheYbcc2g2RnsQMbfH9lsglL49UM/irKlQqChZ+baqIyaJX66NbpHTbm&#10;uph4mgiqJh6jEcsTVB6j4nONPP8CHqOambgLM4NlBFcz6zscMeEuyE0LQkVBFCVQAs6PxtDdmIqm&#10;ihjUlUdJA5kbuN9QnoQW1l9rTRo66rPoF7N485P5GTG9i/dTrA/DeqwtTuN3s9BeU4COunLcO9zH&#10;v//7v8LZxoheqo7yqROHW6I0Yn+1kgFWzvMtQ29LBlyszOHk4AIP32AcHm2zrsqw3p8OHeUruHTp&#10;Mr73wS28e/Wi1OATkxzKJG+NgABH7G5N4hFZ8RnZ8ulmH17uc/+AEnOX261BPKSXerTeh1cH43i+&#10;M4hHBOTL/SEJwI83erE6UI4d1vvjnQEcsV7E372NQTLSOJ5Rdj45XWS9jeDZh6/w04+OyEJzBMIW&#10;viV4tyiLvyMo91aH8eGjdfz3t3/EKZOf6Lr71d//Bh8/WsOHLx/hm//8O/pWymgqw3/57+8ktrwn&#10;gL+3iq9/8iN8+1+/kWLwj3/6o0Qii0x6L89WCPLfk30pg/dn8RkT1SfCdxKYZ/d28cUr+s4Xp9Lw&#10;xQ/P1/Hx4028eLhLab6C0+1FethRSa4ebk6T7KhEh1uwJ/qoyaK/+vlPcGG0qwLjPZWY7K9hkNdi&#10;mhlzkhJzTmRclnka00Vm4MVRMttUL29IGzN4O5ZEd8kAC/3lLIN+tLsScyOij62KnrGS79dTBrew&#10;tDGgCYwhscTF24YHsZX2R5ql5S5EWSAIppmZ5wYamNGbmGHaCJBWgkpUBLM85dq8WKGO29mhZrJ3&#10;HSYIyCkCT4BSLCwlltafJzhnBprJMDx3Hme2v4HHbMQ8PfLCEM9ngMcm6IThXuA5SgAkQJfF9fK6&#10;BYvMsC5mB2q5L5bhqCHomgmYWv6GWIYjj/VVyteVPEajxFg7S70sYqGoNgZDN4O6j1mwi7K8i/uD&#10;zIpD9Bh9DHQxlK8de8udBCJ/m2V+pJy/U0IA1zJ5lBP0LQQDE82YWEqiGm9ebmGZwTBLNTE7XMR7&#10;Uor50VIsjpeTjSr4ObLfBOue+yuztdhY4LVM17DUYkmUqTqszvKaeQwxA+aMQXSwOYmqohTEhvri&#10;lHLxfLebcorBMViA/fUmrEyV0O9n8R7mYGO2Rnq2iqmpJQwtnFFUVIScBD8s9aXAWFsWly5/gO/T&#10;V168eRPX5G7A3N4YTu5msLTRg5OTKWOqitK0BwdMYPeWu3C23ouTxU7uk0EoaR+skR3XBCsOSO89&#10;JYgfbfSTQYfIqpN4SPAeL3SQPXvx7Xd/wovDCTJ5P+XiEIN8Ave2R/GTn/8CH92jpyRAz3cn8Ptv&#10;vpO6HQRT7i33s/778a+//5bedkz6/M/+9ld4sj+OR+eH+Ne/eUYpOozT3Un89B//HR8dT+MXf//P&#10;+NWXTwn4BXz3779GR0MpaiqKyJZ/xPNjSt6jt4MM/kSgvri/iEdk6jNKUyFn/cVzccK84Odhy3vR&#10;x+SxxESxinsni3h4fxuby+PYpuc835vDSG+jNLuquaYQq/ODePpwG7/+1U9xoajYG8Ulvigp9UNz&#10;axzq68lYVdGoqYlFfUM8amvFewncT0CN2G9IRDn/X14RiYbqGLQ2JKGuIk4aVNvemIeBrjJMkXWm&#10;xbhPMSaQgBOLV63Qn4oyP9FBf9ojtcgujfeSSQaxJk0yHmR5+56YVC1ei4sU8y/FIr9bC2+367P9&#10;0srdbz/Tz6DuoAxslNb/mRvuZOngMcQiwd0SmNfpgTdnehn0ndJ2c6aH8rmNrzuwJSamcrsz38vg&#10;rmUCqcfCVAMDmWCba8beyjAOVsewTZkhpjdt8nPbCy38bZpzyu9tAm9rrkNquBCgFK+3F9r52w38&#10;XTIxQfeX/aWJOoKULLvYzfPvpe/oZxYfwD63+wTsEWXYLn9nm7+xSqn548/OcU/MetmktGU5ZJAd&#10;b/BzZJbdBXEtzRJTL09VY4XgW2VZHK/ib9bwNwVjU/ZO1ZCl61mPTKizHXjzfJ31KJICr3mRamKk&#10;AofLddiaKsDxchk2uZ2lvF2bqebxyqlQ0jDemyk9Q9PawgrqGsbSAtqZSeKZk/7IiPPG5cvX8P4t&#10;JdyUU8F1mRvQNlCFhbUmXF0MYWOthXAy/vpSB3aZjI4JzuOVPoKS28UunFOiiscE3idoREf/Mevl&#10;lHVxLBo+FnoZ6GRFlvsE2wPWwYev3uBP3/4nHjCRPCS4HmxSwm6O4NXTM/zTT5/Tv47i4foAWe07&#10;yuC3oBRM/XBrAP/yP9/gMd97vDOEX/767/D6eILMtok/ffPvlJdkZoJUPGL9kAmDb3LbhpfP7uO7&#10;//5nTHY1SsuKWtha4U9/+DepOy89MQwJuUX4+ZstHJOhxaCZurx0eNiaIijQE5paivDzc4Kfvx1M&#10;TNWgZ6WJ7rEG7B0t4/G9banb5v7pLu4d7+DkYAPnJztYX57Az3/2Y1xIyrVEUq4VErMtkJxniYQc&#10;C6TlmiC70BxpOSZI/XOJyjFCTB73y6yRVGyBxBILZJXaIK/cCUU1niiq9EFpTTCaG5MI1gS0NaSj&#10;syULfZ2FGOimDOooQX9PBcbIhGJy9DCZbqyvmcAls1GKiiIGT4sJuJNkPjEIYZwsKFYDmxhswSjl&#10;6/SI+GyHtBjR+nQ/WbODLNtNEHZJr8XE6v2VKQb924WC95ZHGAjcX+QNXx3HAV9vTJOtqOG350Qr&#10;oABohwRQAcQlyssF+rG5MTIr/doiK3FpvIGB3kgWbMDjUzHwgT6YElaUx6fr0iJdmzT/Dw9nCII2&#10;vi9mqAyx8Fy4/fDJHs9JmPkpPH+wj1ePjvD0dJOZfprvjxOMo5IvOmXQna6N49MXx/RK87yGQdzb&#10;mWZmn5K+f8Byb2uMrEOZR7Ceb1LyMfueUiKKboZ725RcuzM4EU39zPrHZIVjfkY0UDw6WsHnbx7i&#10;bGue74vhkPRk/L0Hu008XhUOFkp4PtXYmilk0hOr2KdQVmdSHodR+oYgP81XeqammpoulJW18ezF&#10;SxRkhqIwMw7Xrt/ClRt3ISerjFu3b0ONwWhqrgI3Fz3YE5Q+vlaYE4luvA4bQr5T0u/OtuGAyeyQ&#10;yWV/ph1bEwxWyvx9SstTAUQC85QJ65jbA5ZzAvB0fQhHTGCP75/gu+++xZ8IuO/oEz9/uI77BObf&#10;/OLn+Pab3+OP/N+LfX6eLPzNH34vAf0RWfdffvcHAl/sD+Bv+dmX3H744AD//vOXZODveKxv8WZ/&#10;DK/PF/GLX/5KYsFP7q/ymL8juy3im2++xR/+8AcEWqujc2Qef/jmG3zz+9+hsjCaftsBeZliMe4k&#10;aRJ7bHQIZGRvICLCD4GBbnATT/l2NoShjRb2763jaHeR92meMnaKscPCrZh+d7K3gr/9G4IyOlMf&#10;USwJ+UZSSS4UgCQwc0yRVUDgFVgip8iKwLQkAPnjZU7IK7FHYYUTKqv9UFbmg/JyP1RW+pFhA1BR&#10;5ofG2jAUF/oSoPQ8dVFoIsv29OSy5GN4uBLDQzUEXQtmyKCz3M5Spk5Tys5wf45SeYaBPsX9cbLt&#10;ND8zP9nD97sxTRAK0M4KII51EZA9BE6XxLQbswNksjFKhlEa5yGyMtmVwNxfGpZGlZxtTVG+TDGw&#10;p3GyPsEgZHBKrxnIa29fH60SyASDANPeEiXn0tuRKaKvbZ9B8id6GrH+j1gTZpfHZUrlZymx7t/j&#10;TfwTjgh60YG9y0y6t8T3n33M4PmO3ydQ7j3CP/z4CZmyH8fbC/iP//wdvvpwn0zbKTHfLtnjjKA7&#10;WBlkIDKJrAvQzDCLj/O8x6U+uccEnxilco//eyz65SRAU5IRmIf0RYcrQ9J0KdFPJ13j2hR+/qNX&#10;3J9hYM/hPn2MOObDPfGaHuagBQdrgs1LmFyKud+AlpogJqY8ZCY60YOGUrpROZUEIj8jCIa6GpCR&#10;uYOYuASE+PnCzsoGisrquHpLFgpyd3BH7i6UVRRgoK8Ad2c9eDjoI4RMIRLYFn32BhPfBr3hJhOb&#10;aHHdmuQ+ywEVxi6ltSiCTXepQvbnyehk9ROym6ifQ76/T6Dt8r1NHkPsH671MPnRIqx0UYL28vx7&#10;cY+APCIIhf8X4H7AuntIuX5OiXp/c0Bi2XtUHeeUv/f2NvDvP3vGOpmUGsqekvH2ea8PlwdYPwtU&#10;NoO8XyPSMDl7a2MmHHlpkbGyvChEBDsgOc4LaZGB8HCxgI6OAhLjfeHraQs3J3PcVbghLRIe7OsC&#10;FwcLaZU8Mwtt7PA+nBxt4vHDI8bFONan+mmdmJwYO4IsxBzUC2k5NsgqtEdmvj0B6EBA2hNQPqiq&#10;CEJ5mT/KS/1RWkLQFQew+KOpJhw1zJ51lWForUtEX1sGJWsWelrS0FQdi+aGCFRXBqC2KhCVZQGo&#10;Lg+kD/FGWUUAyiuDUNsQhYamOLQ0JaOnLZdMWoDxwQqCrhFTozWYn6bsHavG+HAFpsarMc0MO0XA&#10;ionQMwTv4gxlMGXnOqXeIt9bniYoKXdWKY1X58SM+j5sLI1giVJ1iawo1t1ZnurCBi9Y7IvWyA0h&#10;YwnaNUrc9Wkei5/bJZDXJvg5JoADyuYjMZKEN2WfwBYjQg4JbAFKAdrdhQHKzH4JlJtMCEeHe/jZ&#10;l6/wm588p1wUq85RGs8zU//u1xIo12a6cHJ2gr//8pzBwgBdEBPF+X96pOOVASaEESaIMQmAAiyi&#10;o/uIr0/JkmcEo2DDw9URKWmIxHK6TgYUKoDMerIxivvic/zu44NZgneSIJ3C60c7+OL1OX3XPHbm&#10;yDL8nPC3x9werotlWbpwf7+d8ryeiaeKSY6+ZqoIC5PZqCn0RHtVJDydtNFUlYDhtgRU5ImBBQ74&#10;4IOrUFHTwvrePTi7eEBWQQm3CFQleQJSURHKd+VgoKMIZ1ttfl+P9qKRrCyGxVEt0DPeJxsdE2gH&#10;9IUi+dznte4tEQhCyvP/h6tMgmTR/RWCkBL3ULzHcrDEfdGFwvcPVxjES7QPcwQ6Zfs2Jfrukkhu&#10;3dynnRDApVw+pIc/ILseUxrv0148oh894f4ZAXqP53TvaI+gfEow0Nvuib7SEZ6TSIqDENMVp4eY&#10;PDbov0tSYGOlK/nwqtJEdDZnIifNH4XpwcgI8ae3VmVCugpvb2v4eFnAylwdPh42CCEofTzs4OJI&#10;T26mAS9Pa+zszOGYoNxYmWH8jdJ2tWKPpCBU3cH8CL7+9A0utNA3NtXFo60xAR2tKWiqJbBqKT/r&#10;k2hA6SErotBSG4/OpiR0tyRTliYym7LUJko3rL4yDjWlMfSUsagoimAmCaUpDuc2GBUlISgvCiKD&#10;hhHYASghsIuLCM5yvlcRQWC/XQKhrT6FfjSDIM1BR1Mm2il9u1v4ujUdXS3p6O8sQm97IYZ6xBoz&#10;pZSyFRjsLqe0rSZg68igDfSuzWRbAptlluwqVjGYp4+cGqIUFfJ0hn5TdAtMU67SV27OEsgE9Dr3&#10;Rdma7WUm78LKaKsEug16UeE1t+fEXL5O/q9NAuXv/us//k8RoNxlQjg82MaPn6zjf779I4/TQTbo&#10;xPOPv6Av6ZBAKRobzs5P8OsvziV5uznP31vowW///T/xmJl8hyZ/f2FYktkHTCgHKyO8USM4JNDE&#10;dm+djEhZeo9Z9pA38GhNgHSCbCrASN9JVhQAPSJrimFmr54cEMhi9g5lLIv4zjHl7REZ40hsCdqj&#10;zWkyZzvOtslUK1W8xgJKzAxMDKWhIscFk22pMNWTQ4CPHfrqxIOVghDgaQWZ2zKUqqq4IieHuvZu&#10;ZGTl4jol7F2ypK6OBjRFX7COGkGpiyBfM8k7iwYv0dgl5kEecHufADjfn8Xj43Wc7y3xtWikYVIS&#10;4z8pU0Xr6vHmKM9rgJJeDD4Y4XUymYj+QrHMCpnscE0AeZDqYoRKgB6VfvvhDlXD+qAE7IM1ApnM&#10;ebhKlUMgH9O/ioa2Y/5f9ImebrxNEnsE6y595P4y7zXls/iNjelOKWYWaG3GabmaqwQodbA81EpJ&#10;n4L66mRJjtfmRCHciV77zg1oqNyBi5MJ4mOcYGWqjIzkMOTnphCMenBztYWtvQFsbPWxRPJYZmyt&#10;kgzWRgYR6uMqjVXe5H0+3lhkcv8CF9pqstDVlI/+1kJ01OdgqLMMI50lGGgtYKEfbMnHkJhJzdLH&#10;98QaJGItks66XHQ1ZJPa8zDcUYyxrlLMDFRhdkRMByrhcfIx0JGHgfZcgqecgKmVyhTL5DDl63A1&#10;wVUsLS7U305Z213Kzxehrz0PvW38DQK0syGNySCNIE1Fbyv9aUcOP5OLkb4iAo/SdrgOc+MCdE18&#10;XS+1Es+NN2O8n79B7zozQolMUC5MEowTbdIoonlulyiNxcpiYjmSFb5el0AnZBFBKpanZBFLiqyO&#10;t0hZVGTbA3oTAcq16TaJ7YR/FKAU8vb4cAc/fraJR0+f4RcfHdGDtuEPv/sNAfgWlII9BVP++vNz&#10;ZmCyMRlbvPdv//U/9E4E3eJbySrWLt2dJwtzK/6/wt8QS2WK810l+4pZNSsMltXJLpZOnqNoxBIJ&#10;RTA9A5jAfXm+IUnvfZY9SmwB8CP6ajFx+5Cyd5+/J7bHAqAbYtnPGuyuVnBbgvHeBPR2xaGuyAtV&#10;2V4MLkVoaciiKN0HsaH20FCThazsHSje1YIMWVFRTR3evv5o7+xDY1MHIqMjsb9/KI3jtbHQYVIt&#10;JCMOERi0EGTnXSanPSHPGYBn25TfO4t8f5agmWKdiJkiohV7WFI2s8OiEatbWph6YbwDc2KaF+tl&#10;R1gEAnhdtHhTORwQyHtk3qMdAo3bU9FlstlPJdKGTd7HDd6rTZY1WqI1xodoHDugFJZk76pYfV6w&#10;M49Llv0L4Cd7qtHfUSZ1r80P1iEqyBrJ8X5oL0nFOLGxNFqNjZEadBbEw91UA8o334eDuQ783M2R&#10;FOsKCyNlFKTHIC4mWFrLycJcH+7u1nB2MkZzdRqxUozJ9gKMNZRIfer21nqYFbHHevjxjwUoCS7x&#10;bIbW2jxpjpdYaGqguQAjHaUSOEWmmOgn0HorMd5dwffLMNZZiVGWoXaCSswJ4+fFKmCt1ekQD5EV&#10;pbPu7dokAy2FlD8EXIsAe7W0GsB0f4M0HnOZknVuVCw23MyAa8E0K2B6sIb/q6XMrMcsL35mpIK/&#10;k4OJwSKM9hZgYoAXNFiCkZ63Zay3nMAuxkj32wHRM0Pi2Yp1LGTPYdEiS8ASmFIhCGfE+yyzg/VS&#10;F5AYsbRAdl0WZVSMS2wlMDuksk3fI4pgP+GDBCgF060QsMsEngDl6lQnDsiUnz9e4fvtUrP5689/&#10;TOkkWpTfglIA8ejkmEx5n7KRQKL83pwfxh/xHY9Pf7o4IIFyf2mAjEfgiLGizOAHf26dPWZWP2E5&#10;oqwSRXjHPXpTMZZT+JA9fv/lgw0yKQOU+7t874DH2hfHZRGfPRKAXB7mbwnpOMoAFqNSeJ3zdZT1&#10;ZMp5sZZpFtqb41Ge6wtPRw3JE8rLX0FYoBOUlW9zXwZ37ypD4a4GizLkKV0VlVRQVFqB1Mxs2Lu6&#10;QF1LC1ubW/D3csC9wwVpipJoiHp4vIAnJ0v8TbI+JfjjkzW8erwvjW99KCZs7y3j2cN9abbR3jol&#10;7cY0QThENZaP7uZyqZTkJKIoK17qg3V1NER6chBK8+NRUhCDOdqezYUOsqZIAkxs9Kn7tBqbrPtt&#10;UR+sX9FYdiB8KD2oaIUWI8lWpulrRV8yy/3dKQKuFVM9dehsoZQfakdxUhAMtG5hi6wtJl/v8PMn&#10;VEArxEa4gzF0VW8iNcIVhcniUY3BSI1xg62ZJrFQiMzkGAT6OsHIUANWZMz4KB9JZu/Mt1KKM9n2&#10;1iPG35l1301JO4vFxWH8VLS+DvYSWL0l6GrNwXBvKbe5GO7JJVu9lY8djcmSjG2ujueWmZSM1UF5&#10;2dtKFqQf7Osgo3YWUnqSbbkdJFAF6/YRjIJZ2+uzyahigEAGj5GBVulZEDloJ2AFSw+2lUgTfid7&#10;RamVlvoTz10cbi8iGMnUbcwoBF8/2XOKjDvBcxztKpLYeJznPsntAL3pWHcREwqBy8oa6y7jMWsk&#10;sAmWmScwBSuKtWAXJJC+LeKhOGJi7wqBJfpFRUus6CKRtiyCRUURXSiCSQUol8i2y7zRqwSnAOUS&#10;pc5fQLkqGgtefYTf/9svyHCiW+YtKIVcPjo5wW9/8Yk0XenTj57j22/+QFk2RJAQVAShAI4klwUz&#10;M6hOmPEPKLv26D0PVnq55T5ZWZRNns++2Ke03uJ5fPxsh98VnxXBR9/IbH8ipB63b4HM7ZqQf8KH&#10;jjJwhX+dZIKr5T3NlNaHmWbymx2tQE52MFJiPaGveQvWptq4ceMirK2toKWtDTlKVHUNfSgpadND&#10;KkFVSRWFRaWISkiCmp4eAuKiMLG8iomJCcyMdeKUflYsjrxJhhNdSoLZz+gh7x8u4cmZGG42TkCK&#10;BdYo39emsUtJvSRk3cIg7UoVxAp+4jkcPeL5KXydFOknrYfb35gLA205eDmZU/4x6PWUMUzm2pNk&#10;rniWDK0J7+PcWDPG+mow2Emrw+00Y2BioJpJvIzAZ3Kj9D0Q3nJrjH58jom4CzMkjL6GYsr4ZlRk&#10;xcLZVBMxQfZkZtb1fAsmqOaOmKCn6rJhpswkpXiD9dYkreNTlxeO7HgPiHV4+lsqUVmURSD6wt7G&#10;EJZGetLjKaoLkyAeWzg3TiDuzOPZg22cMGmJYX2H9JtffPoKFwoLfVBREUxdG4kGeofmxji0t8ah&#10;jB6woMAHRYV+qKZHrCgLok8MQmNNFH1gJHV1FBqqE+kl4wncdFSXx6CvM4dAzqMcLWIlVLBSGjA1&#10;WE1WEYwl2KuWYKqQGE08Qk88gVg8THSEDC0AKcCzOEq5SfacJWNO9YtnNlD60jsKxhZFdOaL11OD&#10;ZGwCcnqoHDPDFWRYyg0y7AI95gJ/a3lEMCK3rDCRBVfJbGJtV6mPksGxJvwjJeAiZZF4LVZ0E32b&#10;Yl90m2wQSILFhDQUA5U36D9Pt6YpsSgb/8yWhwxswYJrzMRijR8ByhWCVnioNX5OsOjhxiQZk98X&#10;cxMpu0RjgvAv66yTVbGODVXC1lQrtsiy26JQsopFnEVL5N5cO0sH2a4LxwTm1kyr1C0gWgi3ybgf&#10;3luTxnMeEcSH4v3lPv6fgKRvO1jslfalLgbp/29Z9oRSUrTMzlEePjjeIkMt0XI0o4z+KDnKA2kp&#10;AQgLdsZdMqQCvdLtW1fpi6wITAfI3VGGoqIG2VIdl967jKtXrhOkYv0ec7z7wVVcuyOLu+oaaGhl&#10;HWwvYZp1LRLB6cYE66RHqrNZqhHBns9Ol6W+2dePNrkdx8JYO0Z6q2ltmpnoK1BbnsVEX4Gaigze&#10;41aMd9UgTzzpqioHM/xcSrQPyjLjEOrtiNgwTxwdzhJkoq57eW38fHctyaICy7QB3a3F0v7EYANG&#10;e2poh0gojDkxvE3M8RQNaQdUNuME70RHJVbJloWpkXCx0YeeuizvLRXTcgcJJIu+shp7tEoeZurQ&#10;uvsBBhhj7Q05qMuPwQytWHVOMImgVVrhvjw/TXqOSkSQK9zsrHHr6hVcvvg9KdEpKsmhprEYu/ti&#10;wPsaPnq6R6aewc+/+gQXapo9UFXvifpGX1RWehOAPnwdhJIqH6TmOqOozB+trfGorQxFfU0EWhpj&#10;COAIVBGg9VUJqC6LRW1FLBrJpLUV0TTCCWiqTEZNSTwlcRq9YjEvpugt+1ESzw0JwNVRxlYRZJUE&#10;YxWBRrByf0Qs3SdJ5XKyYTGGycSCAcX+1AABOSj8KkE6WEEWzsZgF/9PXzrWT/naS5/JBDBFwE9K&#10;QK7EylijNC50RSpNbwEqfBpZUTTGrBGoAqyiLFM+/6VIACaQtwgu4TPFBNW/lDUG2jZvtGgAElvx&#10;ngDjX4rwgAL8onHo/3xH8jYdEsD2ZkU/nSitlEJNWButwx5BuU9A7hOIR5TLJ6LVcPbtiniik/1Y&#10;NEiIboLlTqlhQrDix093Je94vEpPy3JE0B7TGwnwCuCKsZ1iAS+xFR3wArSHBOoOk8jJ9jR+/Q9f&#10;4be/+RV++48/x9///HM8O17DHhNHZIQb7irdhHjm/+Ur7xF0qrCytCNTGkBHxxAqqpq4Q3D+9V/9&#10;ANeu3cLNW7L8ny5kZOVx5YPr0NQzJTD1ERYRhg0mhWNK5iPKxg1e184aE8bhHO7tzzIAp/Hh+Zr0&#10;LJAd1rFYs0bESFt1trRKfENZBtIoTw1NlLHF6xQju8qzI6SuKOH3xciwGYJMNIKdH4nZ/3P0xmME&#10;zzAWmGDHKEEHmfCXRDLl/5aZGIc7GWtMQG11QhIXoyAjikB+22A2P1KLISq7WQK+vSIVfvZGCPS0&#10;RhNV3gjJYWW8mvXbhUPGT7C9HgxUr6AgJwQTw2Xoac7GfF8lZjpKEB9oj2kqMrHAc05SMGIJSitT&#10;sdCaDi5dfA8XL70DFTUFqGoqQEVXAeNk3S3el10qJDH08idffIgLqQUGSC80JgCNkZxhxGKMwnIX&#10;lNR6ILPIHpl5jsjOcSEoowi6CAIzBuUloagsCycQk1jerl8pGmNqyJZ15bFoqUlCUzXBWcP361LR&#10;3UTJW58pydlxAbjeMgKolpVK1iPzzY/UUxqI/kYactGQwiBdYLDODNG7dhew5BGY9LyUzmI72V9E&#10;SZIvNSKNEJiiUWmkp4iv+TnK2wGpkYlymmWcUmVSMCzBvkAmXR5tkEAqALpEebsw3CCVeXrcv5QF&#10;suwi/79MvykeDS75TAaCKAJcQmYKwG5J4CS7/l+gXBfA/Mtn/+xVpMLXgg2l/jcyoeg035lpoczs&#10;lp45cjTPQtCeUrIe0MMe8DhixItYP1Y8vet0pQ+7/K3n95alqUmHghWXesmKghn5uTUCUoBTdCGw&#10;Lo8I3jP+75jf35lsIeC6cMAi+gd3KH23yZh7vAYxcOHrL57gb77+hMy5jf6+ZujqaDKALuG9H74H&#10;fR0jWJiLqXIe0NU1gpWVHWRk7uI9MuWNmzLM+KrM/DK4evUGZO+oQUPPHHqm9pCVk0dFgbAshfRX&#10;uYyLVJzszWJ+oh1TrNcDSsZNnssur3OHCbO9NB6pkS7oq0tDbV4k/F1MYU1A2pjdxTLv2wbZqTYv&#10;ArNM3kOt+WglcE55jPuH89K8yKfn67hPuSwGR4h1iUUDn1h/aIJydFIshUJVNE3L0tNcSMJIImFk&#10;oSQ3Bo3labxnvchK9GVslTBWKsmYhZgmGQiyGBePi2gtkdYLWqCaK08LhaH6TXg5G2CJCa+/Swzw&#10;r8EqVeDqQKUEyi0qoOrscOTG+yE+yBEedvrQUFaEovDk8rehpaUIHUpuDR0F2FhrIz/JHzW5kWgn&#10;bh6f7+JCXpU5ErONkF9midxiKxSU2iE7zx45RU4oqfRAVp4zWpqj0dWcjp6WLHqQRHQ2vd1v4In2&#10;tudLfY1dzZnoaErjvmglzURLfSL9Kb0n9wcFoLoL0VafJq1S1s3PDrBie5vzCKq3HlBIViFNRcOL&#10;aLWcpvYXA7dnh+h1hksoUfk5MfiAEnmoI5sVTtYdqcLSuBheJsalUu7y9Sy3c+M10nZmlJU1Ica6&#10;NmB1nP6S0naJN1fMpFgdb6aHeDtoXJQlMUZXapF96zOXhbekDBGsuU4wCYYUZZUAFWNcRSutAJ5g&#10;0v8blJuUlQKYq39mx7+wpGDOLQJxnwAUsnRH6iwXD6LpxQG3e9NkQm4PCOAjsuOZkKECeGLFO57v&#10;Lo/x9WcPKUdFP9sAGaaP2x6cbw5LYBTvnZApD+hBBbiPlzpxPE9wi99Y6pJYWix3KLppDvj5SQbR&#10;gz0x9piBOMi67WfGp4evLMuHs5MDLorZHz+8AnMTOxgbW8LNxRsWFrawt3eBsrIG3nv/MjS1dHH5&#10;8nXJa96WuQNZGSXcllWBsqaB9L9b165DSVEe6up3YKivhAf7M/xt0TDFa+S5P9wliy51Y5aJM9rf&#10;DgNNuUiJcJdKbkIAEkNd4ElWEk+Bzoimosv2Qy+VWF1BGMqygvDkaFrypF++eYBnQsrvzkndXMLH&#10;fvhoW1py9IBeVrTCbywMMC7a0FSVgZzUEIQHOtI7+6CxKl16fubUcBVJoYn3rx0t5UmM1XQ0E/gD&#10;AsQF8YgPd0Wkvz3c7Q1hqq+GOdqfeSbJEZKLsGkrjLUB2jgfJ11sMNaaSxMR4mGBMG8rhPtYM8EY&#10;oL40D8p3ZaDB+tDTU6IKYb3dfJ+SuQQdJLPqglC8enaEC0VlXqioDUR5RSBqa8LR0Z6MzuZUtDen&#10;YLA3F2MDxTStufR3lZJPHCXTTVJGzohROQTSMF9P84S6W3N4IalkVLJpbbTkTWurIlBHD1pVHvG2&#10;v7ErB/2d2dJ+R2MGwSWeCykeVV5KZqIfJIsJ+SdmaIjha/PCGxKYok9onRW2vSCmItVhnr+3RrCt&#10;TzUTJPVkMjH96+1nV1jW+L7YLgoQ8rNiyti6GM8qZnpMiqlj4ntCyrbQx1GOsojGCNEyKm6qWMxZ&#10;7AuGE6AT3vIt44mVxClZCTqx/7YQvP8XKCVA/hmMQroKQEvg5f7eQg+2COp9SpXTtUFpKNkpg1Qw&#10;4iFZQ0jWfYJzg8phh950T3yH3vTZwSxeiWUv6An3eKx7ZMAH64PSYO1T7p8KRiVTCpYU/XTnZN8z&#10;gvJ0rg1nTAJif3ehgyzZimn6nor8MFQWR2Jhug67a+1UFFlkhHzUl0fC3FwXqmqK+OH3v48ffu89&#10;6GiJFQ/s4eXpT7Z0h72dK32mPC5d+gB/9b9/gHfeeZ9y9i7lrhy0VTVwR+4ObsrKSiCV4+fuKtyF&#10;irIsdDVlEOtvg2gfY3iZySHJywAp/lZIi/TgvRV+fJBSsw8P7+1geoT1vzCBreUpesIhjA12MG5K&#10;MdNDn0mr1F4eitIMXzzaH5c8q1g2ZIvHeEiZKpYIORcP2Vkfo5wdxebSIMHIpEr/ONhZid6WEunR&#10;9WKuaWuNUFpUYwN1yE0PlBL5JpNXUUYQigoSUJIdipRwe1TRJ8ZHuiItNQipyQFISY5ASLC/tMqD&#10;l48LggJcEehjg3gmEx83M9SUZqAwKw75mbF8zxf+XvbQYZ3qqSlBX1MJ5kYaMGaS0tfThPyd27C3&#10;0IebPevF1QLzsxO4kJHjjuq6cBSVBKG0JARtTUkY7spFu+gfbMpAW614BgIB1SFaUkWfZjbBVCQ1&#10;5nSS6QY6SzAkuifIXM30kL1dGejrzkBHG7NNCyVsfSzampPQXBePplrxuLVktDaSRXnsYR5nnoAZ&#10;oVwQvrGnKQ+z1OOi5XSJEnOJnnCZ4JEabrgV0nKyjwmB2UlivrE6CWTLBPQcE8U8ZYRgww0ynwDc&#10;BgNcAHF5rFb6nADowkg11icFKAVIRSFrsgjZvMrvrTIZSMwofOWfGVGA7y+vRb+XeE80o4uyLjwq&#10;gbJKdv8LQ4oHDK2KvkWWFUkCvy2rlMSiYWdX+EYyoQDpfTHciyx3znImJChZTbDnGX2YGIgtHlxz&#10;vNSP3akOApfyk7+1x98Q+2cEtJC+Qr6KES9iceCjBTIFZfEpQXhMEJ6RlU64FeNNxUyMPtqJ8twg&#10;5Gf5ITstBIXZkf8/W38BJld6Xgujeu655ySeGbFGMBpJM2KWulvN3GpmZu6u5qouZmxmZjWJmXGY&#10;zIntJIacxE4cx46dY8d27JiS2Fl3vbs9+e+9///08z27umrXrg3fetdaH7wf2hrylD5lTWMuwsJP&#10;49XtG7Fp0wZseGUjjh07TYmVgtTULJZsnD0biL179mP9+k3YsH4LXnppPYG5nf5yH3ZvexWv7diO&#10;w8eO4OUNm3DgAMG69w0cPrgP/idfx6yvBfPucgw0x2Nan4UBbSHme428d7O4sjqGTncb2lvL6Gtz&#10;UFiQTABUQt1Wi+bmGsgyddUEsb4+A3UlEfDoChiQaB8YNL/y8WNlXUoZD/z5t6/jg4ereMjAeods&#10;9pzglERdj8iUkmRLknVPKCk/u+k53WgnI08OOpEaH4ghqessJnUxvB4d2nk/dHVJcGjy4KF01upq&#10;oW2vgEZThdbmRmiqa1HdUIfiklzUVuVD01RGtejCyuIkyciBJlU5VDUlaOS2sbwQNflZKMpKQnpi&#10;BBLPByMxPhrhoQGIjTyHpPOhVCjncf36Nayr0JyByhiAZnMw6jT+qG/3h1ofC4MlASZrCtyubLid&#10;uQRsEWyWfLjtJcrskOkRSlAC9fKcF/NkvAsE1Qq94hXKzcVxM1/b+ZkLl1gWp0yUsDpu9QSwjlGv&#10;na/NBBEBRhN9edajsN0TGSPJm3xT+jBZge8sUb5S198jiO5QIsj7d8imCgOukFUvr815vC0Tp8mE&#10;96Q1849bAeEdMqwAUrYCTtmuMeZauU12FRaVcocgldwp0iAkv6uAkMdR9pPVq3l+Uu5Q/kr59DPZ&#10;SgC4L3MoeZ63qR7kPWHfR6tDeEigy2Tk2ws9uLHQiesLlEn8LRko/f6dWQKLYJR+SL6WdVA+IBDF&#10;K378dBVf++w9hVWfEPyPLhJgMjtfYVQCkfvc4TFFBktD0DsCzhvCjqN4mwHiLemzozR8wnN6zN+X&#10;bO3fJIPMdLTCbSqiFMyD25APQ2saQZmB7PQohIT44Qjl1Ssvv0TAbcDG9RuxjwCMioxHelouztFT&#10;BgdH4siRkwgLi8DWra9iw4bNBPAWvMJ9d77+JsKi4uAXEISdO+g5d7/O7WacOLILASe24+GCB4u0&#10;NfPdzZTqvfS4A5TeU7xng8r9dskcXH0V+n1UXK4W1JanoCAjgr7yHEIDTpJtDiMm9DRZJQTLIwbc&#10;mrPSnw9CRup89GQJn322iue8B/d5f+XZPmJ9kmf6gM/iPp+DzOiRObP97mZM9xmxQuvVVBIFXXUp&#10;kqJknG4aFqa9ykwhaYx6TxqBHizhzoUBJRO6LEHfpiqGVauCtqV2bZmGwlSUVuSghGx5WcZjX56j&#10;IuyhXesh+Tgx0GOD27a2SvOAJNYe6GBAVDP4NMLYXKesaSNsm5AUreR2un71EtbV6YPQZA6DwRWN&#10;Bm0w2kzhsLszYbSmwWrNhNWSTZ/Bh+guRaenlK/Jpr1NGOlppjGlpxykJB2xkD0t9IlkTunvJCiX&#10;JviejOahl5wfMeLyjBsXRq1KBgKZLyj9jfdZee9Qjt78IzCE5WT0hcygv01gPKDnk9ciU+//kfnW&#10;3qMPJAhkPuMdYUqCUrzirUV6Sx5HAPkpKOX4AkylSKY1gvNTUEqenrX/CbRVglf2le8QfMKetyhn&#10;7l8Whu3gcdeKAvCLIovpeZc7la0w8J0/gv8O/a2yJSPf5fsPeR4PeFxZp0Q+uynv81wfrVIJUBE8&#10;4fXKaCHpuvjo4RJBOIFv/8XbeKGw6YzSRfJoZYh+cFipgA/5O1enHbhMdXF73qeMC31OIIpvlHmK&#10;j3kPXxCobxGYAsYX18mqrJzv3ZrBP372ITp0ZWTENPjINNb2XKgbk9BUm4js1BAcPbgbr+7Ygk0b&#10;N5ABX8LGDRvpLXcSrJGIij6veMmwsBgcPnySMjcW68mkp8/6IyIiCmlpGQiJiENGdiFSUjKwkZ+1&#10;NTRix/aXcfb0HkQEvolBRx3U1alorMyCsYX1yNeOe5TqsubpzflO2NVluDLjI5NTWhKYTZUZ8Gkp&#10;FbMSEB10SkmLMuhqwqUhC64OG3CP9+GZTEwnaD6QHDe3ZYzvijKxWUY+ffSc8pWqQdSRFHktiqXL&#10;XI9OQy2GzXVI9N9LoPsjOjxAyRE13G/BHT4DGaklmR6e0tPLqK4PHy1DVgiXSQpPbs6TeLqhKstF&#10;aWUOxie68Pz5Ldy/tYwndy/h1pVZklAPZPnBK6sTBOsYQdrJ7QjVpYuWrx82YzNBWY3asjw01Jci&#10;Pf08sjPicevGZaxrNEeguj0IBnc8tHYypDT2eNNgcqZAa0qC2ZKuzATp7q1Ah68Ufb01mKA0naNM&#10;nRpox9KkRWkhXRQQympDLBdnnfR+nVidcSjlxkI3roskvdDHKDakDF26OtuBi/STAlapqAIYBUjS&#10;KCNykhFe+vKEeW5eWJOrwpDy+T2+f/+PwLt5oZPRT1hQQPkp660xoxSFGYXlyHYC2DXAiQfla24l&#10;3cYNHuP6ghuXpljRVwRsa8e4STDeVSYfe/lba4C7vUxgEsACTPnsAUF7Z6VLAej9y2vgVt7jfteo&#10;Eu7y/ZtkiNs8xnWqCNn3Mf2xjAx5QaDJjIX37y0oDTZffve6kivmA7KnTOwVMD3kNd+coY9n4Fsd&#10;MWGFlfEG7+81KpHbynEZSOjv7zEgPeTrJ6zkTxnAZEn3xyuUygxiTxnE3iLbfuH2DDwGWaU6H05N&#10;NuVZBnTNaSgvDKfnO4C9O7Zi67b12LxpE9nyFaVs3bwdoaGROHUqAHFxSQpT7ttzADnZeYp0PXbs&#10;BDIzspCQkIQz58Lgz3Lo8HFs27wVY0PD2P3qLhzdfwBnjx5A0KnjiAsLREZyLPJkfc+5Ljzic3lx&#10;sRfvXKHKmPOh11pPFq9Ch6kaLRXpUOUyYEQFICbgCFJjzvJ63bg/bcCLJQc+udmLD+mJv/QOPeST&#10;m8qqbu89v4271+aVrOYPry7QeszTJy5A5tnKcL7bS5Sv3bRnLg1sNblIPncAkcGn4O93GEFBJ3Fb&#10;Jjdcm1QGbcjoIOk3X2u9l0x0VD2UxTI6TNogHlMSX78yg2ePr+KD9+7jrae3lAz2ty7PKrmX3n56&#10;g754mZ6WtoZB9gJZeHG6AwuTknGfZDbG63Xp4DY348wpGTsbixsCyrym08hvPoNqfQDqWGq1AajR&#10;BqLBEILa9mA0asOhUoehxZCIVkMKjPZsmK05MJpz4bSVKIPOR+kZB7oaFFnb46zFZJ8Gy6zgImEX&#10;6FUukEUvkhmlXJ51K0C4Ns9KqgCiSwGWMJmA48aFDr5ea5ARYEgDzk1WtnusZGuScw2kDwioRwSc&#10;bB+KZOX3P2XAu2TOT9nywWVpEOJ7fP2QQBB2ls/lf4WhGQwus9LfXqGsJNDusYIIgIWdJQuAyNKn&#10;ZJsn10aU8lj6F/84rUgaT0SqSgR+Qt8mI3Ce3yJbcZ9n12R6kjQkUcpKI9UVkbo870sMCgT+C+7/&#10;No/zNh++NPq8QyC+y610XTylInjC4PEWz/0d/ua73O+xBJU5BjCW2wT37XkPrk87GfB4DXNkX24f&#10;8r48IYhvz5HV6b3v8t4+4P/3ec+e0ueu9ujgtZbCasqjN0tBU3kyGsriEBLwJvbs3Ix9O14nU26m&#10;bF2Plz7zEplQQPkqgsmUJ0/6ITw8hhI2FHsoU3fu2k1QvoLNBN9rr72u9FPueO0NbN+1F3v27ceh&#10;g4eRHJ+AN/e+jqCzJxHhfwJRAceRHh2E0qw4LFM1PV7twvvX+vG52wTWgyk85rOf71ZjvkeDYXcj&#10;OrRlMJSnopx+L+bUfuQlhTHI9eHGhBlPln0MOAxC1wfxhU+u40ufvMCXP/sCX/zoKT5+5z7l5x3I&#10;MuYPri7h5uosiWMQ15dnqN464bO2wk4JmnE+BPGhRxEcsB/nWIoLE/BCBrg/WlL8/XP6c2kUfH6H&#10;rEkJfPsSvenNRWVK4LN7snrZLB6Sne8RnLIIr2QVkNXSJLPA2w+vKik+Hl6XkUNXcZ/Me4FglKmK&#10;MrPp4twAlma6MTPsQHttAVLpKWWM7OXLq1hX0H4WhRo/1FqCUKEjIPWBqDScQ7WBADUEEqhBqNEE&#10;Qu1IgsaWglZzItopbZt0iVBr0mE05MBsphF2FcHXUapI21FK2+GuJoz3tWHA14B+Tz0GOxow3kOG&#10;HdYRpAYsjQtQGfEJziuysCoBKSx2lR5TgCIgFfAKAGUQwC1WrOuseOL9xCM8EtBxn/usrE8JCmnu&#10;l9n4UgSEn3pLAeFjvveI+yhA/ZQ9FTBLzh16DVb+hwTNE5GHynsEBf3Hk+v0J2Rs2T6nP3t6c4Kv&#10;xxhFx5XyVBlfOcXjDiiVReS10ojE19JXJQHjvwcK8Bye3SBIWQnvsTI+YgB4LIGC1yMjed4SCUtQ&#10;SuIm8Y4CyA9ujikpND64Pa68fpeAf+v6CJ7xWLIVYIv8e0gZLlL1KRXGW2RJ6Vp5zNdPWIQ1le4W&#10;Vq6u9hLKVVbysijUF0UhJugw0uLOYu9r6/Ha1i3YtWUvNmx6iYD8jALKDa+sV0B57lyI0sDj5x+E&#10;s35BBOE+nDx1Bi+/tAGvUKZu3LhF8Zavv3EIx0/6Kyk9d7wqXSpbEBl+CKkJp1CaGYBBcwEeTJvo&#10;LW14uuLE21e8+OK9QbxLVfUhPeYHV/qw3NOGxR41JtwN6NWXoDErDFkhRxF3+gBO7X8NIWePISHM&#10;H5lxYajIS4autQLvvX0TX/3cc3z84jZB+RgfyrofDy4rI3weyFjge0u4tDCg9FnK2qfdHgOK8tKQ&#10;kx6LzJQQZKf409slY2nKgRd3GSTvz+DLL1aU+ypqTfrR33osiciv4sHtVQV475CR32Z5cX9Fybcj&#10;Q+Zk3O6tKwyuZM6HNxbw5M4yAX4Vz++uKgMbRnukz72bv9OrzNEcG5ShqHY41ZWwa2rg738cK6uL&#10;BKXGHxl1p1CmCUCDiWa35SyqNCFKaTRHobItmPI2FJXqEDSbY5RtdXsISpoC0GpMo9zNUgYZtFki&#10;0WIKoQQ+D5MnFWaXjAbKgZ7y12TIhNdRhLGBJsyN6BSJK5L38gUZeSOj7n2Uth6F+e7MSzKrIdxd&#10;HGSlHqZfIIAoG2RQuIzOWRvpP6awqTSwXKc0vsWbpozeYSUUmSutsAJe+f8hK+M//vPP8Ntf/xK/&#10;/dUv8dN//h4+/2yVfo/gFGCSGZ/eWcQv/+2X+PUv/gX//rvf4gd/+yWFff/ue99Xvvdv//pjfPHF&#10;Ii6T+W9Rhv7LT3+KX/78J0r+UZGm9yhJb8y7sCzBZtSgSOEnl2QZ+j8WAv4hpe9dXuddRviHjPCP&#10;WO6vdvAayZ4MRvepCgS4kkXu69/4Bv7pW+9B+h2lq0O6PJ4RaO+QRd+/O6201H70YJaF0leG0lGW&#10;igx+l77xA5kzyQAinvIDflf2k3Uy3706AH1zCtyWQrTWpaEqLxLHjr9GP3gW21/dhPUvvYwNL23C&#10;Zz7zilIEbC+/LC2r2+AfcE4ZtXMuMBhHjh5Xpmr5+YVgy+YdZModOH78LCtUKGLpO48cO4O4mBTs&#10;2LgRe3e9iotyP8hsd6ZtuDNpw12Wh1NmfHytC1+6249HcxY8X7Rj3FJMVozBQHsejFUJqMsOQV1W&#10;CBqyw5AXexqpkScJxuMoSGbdSwlHVXYsKvPOK+kyv/jBLXzh3Zv48od3lWTMMmzv/UeXCTCZk3qZ&#10;MlNSzUzj0lw/Jnqt9LZqqIpS0VyRRqvlwG2ez705J+6yPKHteMaA+S6fwzt8dldpv96i13+bzCsL&#10;9CqpbK7ynt5bxec/fAwZtCB9pR+9kEzv15REzs8J1Lsyo4X1SkYYPX+wiksXxpXFkhdkFBuV30XW&#10;2bnpTlpBL7o8RmWqV2ZqBK5eXsK64ubTKFCdQp3Wj0wYpJQyMmeLKxQN1iCUtJ1FebsfKvXnuD2H&#10;OnMYWp3xqDfTf/qSoaYPlWwFamcoSxAa9CGwd6ai3RwHnSkeVrKr05mNrq4SjA6rMD3ehtlxmTvZ&#10;htF+GeiuIlANuESDf5csc0285zwBR/DdWyKouBUJIaC7SpkmMlZaSGV0jtIYw4sTdpKBAPK/NAiJ&#10;H5V+SAHsFfqU7/3Lb+mrKOnoEW/zhn/vBz/Cd770iADpoqxYVPKu3CFg7hNc9ygtxa/K/3//w3+h&#10;BKU3nrXjt//xex6bMvvpY/z8b1/gyjxZfpGyl1H+CkF4ed6BlUkjtzb6FzfPQRhZJLR42Q4GHvHN&#10;9KPSaEQg36dcfnpVWHKAUndEaRC6R9aXYXiSJ+atW2TIhzLPUsa9ztBzzisgWyvTSqLjzz2+QIAu&#10;4POM4p+QYZUiA6zvzSp9nzI6SKSwbD/gcfQN6awYFQRnFvKS/fD6nk3Yu2c7du14laB8BRs+sxF/&#10;+qcvK6B8+eUNSnl1+04EBoYooAwPj8LevW9iO987eTJAGdmzZcsues4YBaThYZF87zj9WQh2b9um&#10;gPIhA8/tGRvuM2g9mnfjLQanJ7x3b6/68OHVHrwnC8g+msAXbpHRed+eLXvx3pVuBhEqiQtk1CUz&#10;WdWGW7MG3Fm04fqcCbfGDbhFxr3Fe32TgH77/ii++P4tfP69W0pKlE/eukmAXMd7D5aUSd93lgZx&#10;cZL25JLkHm6H11COhtIkslOhknzsGeuBlMd8Ls/l+ROcj1hvbk1Z+Uw68ESGOj65hme36fUfLuMO&#10;69p7j6VldhkyCV0G+8u41U8IzAdXJ5XGpie35ylRabFuzGKRvy2tr9Nj3QTdBG5fn1W86LXVcaWV&#10;drzPScvnwmiHGTeuUL4WE3DFWn9K2LMo4utq6zkCMQBFrf4oJXsWtfohq/4kitrOoETtB5U9HK3u&#10;8yhoCoZrKBW1ukDUG4Ioc8/Ri/pBb4+G3ZsIsy0eFmsivJ5MGIzJcDhzYbXkoMtbgYnhVsrdEnT5&#10;SjA1rMYqH9JtAZEMIp+nF6IvXJl0k+0YqWZ9yjhWGdd6cdqj+EsZ3yoAvC2AJAivzXUp35PGIynC&#10;kuK1BMg3Fjrw/Z/+lh6NXoxAuM4Hf4NMKjM8hN3+9Ve/wYMFF0HsI8O6FFBeZfS8Seb++x/9C/1k&#10;Fy4vOPHTX/yKAOpihOvGH/7wn4y6NqyyXOZ3rxFo15Y8LA7867/9Aj/5+c/x2599m0Dswa9//Wv8&#10;7Kf/gu99833FTz4h4/3qV/+Gf/sF2fvn3yM4u/Gd73wbv/nlT/Dvv/mFkq/mw/fewf/++Dr+/h/+&#10;EV95a4XglRbaKfznL3+ggPI3v/kVfvmv/4Kf/eNfKV0r3/n77+Efv/u3StrDD8mYnzxawOeeSLKp&#10;+f8u71xjZbk9jLlBLRoqEpEUcwzbtm3GK5/5E6ynXBVQvqIA8mVsohx95ZUNSlfH66/vRVRUjALM&#10;oOBQvPHGAbLjq2RHP6UVdtuWnQgOjlJA+eYbB3H4yGns2rkXe3fswusE5YNlD2V1ByWrG49Y6R/S&#10;qjyiH34458KD2TWgPqb6EEBIebLioQ924NGKC/cX7Lg/Zcdj7iNgeZfy9i0qjHepPJ6v9uAF/foH&#10;d8d5vbNYneBxqQ4+fLqCj59dggw+kXyxt2mHro478FC6v2Y8uDXpgrelFDkxQfBo6hmYaUukJX6W&#10;gZLn9pSB9gGD8M0xnsOij97diXdujyk5lCQlycdPZUD/DD55xgDI8kUytDIP8xYD4eMVBt5BrEzJ&#10;eO4egneMdbYTPY4WWrZeeM1t6LI1w2moxWg3/b25Cr2OenTbVPDxvTD/o7i0vIB19cYwVGqDUUjw&#10;lWoJQgK0hj6yzhgClTkEFZpzqFDTY9JvlpE1i1pO8/8AVGqEFSNQ3Uo52xaKssZAqLQRaNJEQm+O&#10;V4bqWcyMzK589HaXweXIx/hIEwa7yYxja+lD+jvrMdbXinky5cqEDcsTdmV6luRGlf5O6YNcnXGz&#10;cku6Rx+9J28qQSH9msKat5b6KGOlwWatMUjGtX7KoMKoso80ivzDT36Ddy55KYXdlMU8HivFHwjL&#10;O2Q3Sclxfc5O2WkmW3WTnRkpyZgPCaDv/uinZKQxvHh2C38gm94WCcp9nj9cURIrfXhXZLV03dC/&#10;XZdGoS78jscTGS7f/82//yelOFmSle0ff/pvuDRqwU9/9e+sTL2Usp2Urd30Pbfxy+9/ib/LSM0I&#10;+s/ffBsfffAB/u7L91kJLhHc38WHBNk3/+Y7+OLjefzsV7/FZylhhf3+4Yc/wUe3p/GDf/ox/uaz&#10;dwjIBZ7vggJchR3vicxdK+8Q1O/dGVPm8clE3XNn92Dz+s34zJ98Bp/5X39KQL5EcK413KxfLz5x&#10;syJfZWyrdHkIS/r5n1NAuXXrdhw5cgpHj52mv3wDp8iaZ88GYef217D/4An09o/j+9//AZ+9hUGG&#10;DHWBsnDJqwDwyYIPDwSQDIBSHi96+RkZkvfjMT97wmB4j0HxHn3nHdqFB1ROdxmM7xNcTxeFzagw&#10;CLAX9Oyf3JnEh/TanyiZ2Kd47eO4zOc44WnGXLcGd2ec/L4TlwZ00NekI5XyNzVgHzKCDyIt8Cgy&#10;wwKQGR2OzMRQVBcmos9Sy992MkgQxAzctyld78xZ8c7NIXz+6RI+fjSHv/zoOv7q4xv4C24/uD+N&#10;L74tKVhWyKgDvNZhPL02odit57QS80M2Zc3JxVEXFrw6VKSGIzX8CGL89yD4xKsIPrMDFbnBiA3d&#10;j+DTexB97hhWF2exzmPNhY8s1tNbBJsnDSZHEtrdQWg0EZwEaJ3OT5GlakcUmi1h0Hsj0GAMQJM5&#10;ACpNDBrbz0PvSIezsxBWdx5M1nQyYyq02mQ0NcbDbMyBQZMBqzEXNn0BBjz1WBgxYZ4VdGXaSUa0&#10;Y3FIj5tzDjKVk+9Lt4oFV1mRL8+5KROFHTsV4Ckd75R5shUwCghFooq/FIDKPtKP+ejKiMKe88M0&#10;1n1a/IBM+eFVL96+LNGWDMqH+l/8e0jm+82//wfevt6tSEgZLH6Xn0mKwYeMnuJFv/bBTTKNpD+c&#10;wAthrOvc78oQ3mblFmC+uDmi9CVKS+djAvHfBZRk/SeM5JKy8Of/8iP88mc/wS9++s8E4wBDwX8o&#10;v/X2bR7vxii+9o1v4be//Cl+8fMf4xc/+zF+/L2v4HOffITvfOEOPx/HL37zn/y9Qfw7WVCA9vvf&#10;/wG/+tefKkX2//Nny/iHf/xnfJaSVvylAFFAKef7PiO7SN3/q8igdJm0PYHGyjTs2PY6tm/ZgY0v&#10;byQgXyZIN2DvvjcRGBSs+EYZOieDBGR9TlmYSMazvvrqTsrXXQpLHj50CrteexMHDhzDboLz1a07&#10;sGXrbry2Yy/++Yc/QmNtBYMSgUip+pSyVED5iAH1EdXFIwJVyhMy6aNFF8HYRR9H2U7L8pxB+G0y&#10;4gcMIs8Juhe3RvCEcvYB1c67t3rxcFG+58K7lzv4HS8+vtGDj2504eObPfjkVh8DcAdlMsFOJfMW&#10;j/+2tNQy8N4dN+NDPqPbw1q4W3JQkBqEhJgAJMaHIj0pXFm/pbYgBpeHdAwEPtwYtyis/eGtYT67&#10;QdaDOVqFC/jGJ7fwzc/dxl9//g6+9OIyvvzWFXzhxSV8liytpCO5I/Njp6hKLFgcYWBhnXy+OoqW&#10;4lRcGjSSreljydjLg83wabOQFXcMsYH7EXBkr7I0/roqw1myYiBqyISNpnP0hwEEXziarGFosAej&#10;3hSAFss5tNnpJVk0boLSHIQqSt16sqhkvDOaU+H25kFrSYDPV4ae7hp0dVYpOXkG+uvR08/X3iJK&#10;2TKYTYVw2sqUGSRz43oMdVdjqKsao/x/adyKi+MmXJqmLJyxM6KbKEtdSreJdJVcIUiXJ6x8TcYk&#10;WGXImcy0kIaWO3zokmFcOvHv8aHKzAjpn5NuiR/+7Hf44FY/3r45infvjOPb3/kufvC153hMefz5&#10;L/4Zfv/rf2LFZ5Qj4z1a6VVA+ZxS6fs//hk+fjCqdGlIt4KMphEf+IifiT/8l1/9HvfmZYEiB26w&#10;PLjiw+/+878UcD4mG/7HH/6AJ5fpE6+LD+5gJJ8DP6aUHOdvD5Fp5/H+syf49Q/+nJVN8pzOEXiz&#10;+MInn5Ap7+F9MtzHH76Pv/nKRwSfzOoYxy8ZRN5iBXlOcMmwureuTypM+QVWGGnokWO8Q/8okvVT&#10;cCpTwa4zsFyfZmCZoNoYQn56PGzt+cg8H4TDr+3AHrLc0VP+rKTJLIl48/UDCA+KRMCZQIQFxyI4&#10;KApHCMI9u/aREfcQhHsV4G7btoMyd5tSdmx5laDciE2bt2P7q/vgd/I42eUCPvt4Ucm/Kucjsvp9&#10;Br93eK8/YHB6X8rVYQJskMClcpA+XCqI59JARj/+gvdSsqM/41YaYB4vd1Ju9ij7yn5vc//n/Owe&#10;wSPtBo/IyA+WCHrakduUzA943x/Stjy7Iq3UndyP9Yle8dqEWSlXxky4OmbETfGPJIUnBPMDqqmn&#10;Sz4CqUMJDl94OEmwj+ALDyb57AZ5H0fIjH342id38WfvX8MnvKYPGLg/4jU+vymDOUYURbIkaW7k&#10;+DzWEwZqT3sVcgT8KZHo1FbiyqiVvtWJi8N6peHvEqX6//7a57CuutEfbYZotFuilWF2tfSWTQRh&#10;ky0IKpY6AlBFsGpd0rBzHs2mUFS0nkF58ymUU85WtwVDY0iEVkdgduTB7shFZ0cp1O0p6KBn1OrS&#10;YCMTt/NzvT4TVuk+cZbCbSuHTpMPj6McPr6e6tdipFNNw9uOWUaqKW5lZFC/twnTAxbMDcloIBkV&#10;ZKGndOIGb/51av6LfE+AKB32j67KoAIZLdPHGzPKBzNIII7gn8iUv6MP+93vfovf/+d/4Fsf31b6&#10;D0Wq3uVD++a3/lpJEfndb34RP/rBd7kPfSYf6nd/9BNGZTsrsUhfH+5TIn/zez/Cr372A3z3O3+N&#10;3/zrD3GV53KVkV8aEKZ61Up6/Acyq4PeUTLK//4Pv1fWRfz5v/6CFYp+8dld/BdZ72//4hP86jf/&#10;pswE+eWvfo2f/MNf4tvf+kv889ffxpe+8Hn87RduKY08j+iZf09Gfo+S9dmNMWXi8h9+/3tlLUdp&#10;BX736ji+S6Z8jxVFZpPIwANhRWml/bSIt3qLgJW5me+RoSd7DCgrSEJ5nqyx4odCYYzoUJwJCEdc&#10;dCLiYhLwxp6DOEnfeOr4WcREJCE0KBonjpzFrh17yK47sWvXHuzc8boCyg0b1rpEtm/cvgbKLduw&#10;Z/cBVBRk8TmQ6Vi+TmaRAQ2iIt4j+31EyfmOKA6qh/d57iJD3yHAnvH5CTAfr3Yr4JP/32VgfYvP&#10;S8An7z1c7FA85b15PhcG6gf8/wE9/SOy4mOy4iOC4BG3d+lVnzI4vs2g+Jw+9L3bDAYE1fusE7KO&#10;ybvXhQH7+J0uPODzvTNDxmaAf5vK5B0G3ncI5HcZhD9Lxv6Ax5AGqS/SznyWPvYLtBJfpL98h8dY&#10;HtBjsV+Hxd52zFM2PyZB3KXyu0sZ3GkuoZXxYLnTgvKUBJw7cgx+Bw/j3KEjCPc7iKnOJqXR6iYJ&#10;6ibr+7f+7AOssxnTYNSlw8itzhiNFi2lq9YPxQ0nkFt/EgVNp1HcdBaF1WdR3xoKtTESWmME6hoC&#10;UEWmrG4OQWVVBAy6LIItH3Z7NksuLJZsNLcRrNpU1NfHwWTIxmB/LXp85ejuqoC6LY3fyUOXtw4d&#10;zmp4rHzfWws7L8LjrITdWobZSQN6O1X8TgN6fSoMdDfxdR1s5mIMDagw0t8Ar70cNl0RBrwNBK0N&#10;T3jTb5NVb80zOkr/HP8Xj3iZUWhxyKB0aVxlBL1/uRsPr/QQ3E5cv2DHxUnK6REdrkxb6Ec9jFr0&#10;uZNaelkLZTWlDx/0PQaBOywro0Ysjxhxm5XhEn2PjPWVVl0ZaLA2GF7mTU6RYcd5LvSPiwwSN6bx&#10;6OII5S6BQdA8ZUWUQQkCOmG9Z9eG+d1+Ao8sepmV9c6MMs3rPbLrWwSSvC/MuTZnUlpkJynrJsnu&#10;I2RGyTg+RSZgpabEFiCKSnib3xGmFNn7tszbFHDyd3rtdfBYKpUVuBpKQ2BsiEZqQiDikzPoH2WJ&#10;gjhlIvOBQ8cRFByBzNRCnD0VRJD6Y9/u/WTK1xVQypzKLZS/0vAjTLlzE/8nKLds3Ybt9J0DHWYq&#10;FjIZz0kCw19+chv3aTGeyOAO8Ya83rtzlLXLPfRv9JgyfYrP5yEDpYDkMYPmI5anBKiA5S4BeIdq&#10;SIAqr5V9+TyEPd8i6O7Sqz5d7SJ41/Z/IN1PZMm7VFZ3+Mxvi4clu75zY5jgpFKhapKtDNB4m0rp&#10;HWFwnuczKqh70jDF796RY/LZvkWQfsD68sHVXnyJ4Pzcg3GCcgafvzfGMkrgEug3hP0ZPHg+HxLE&#10;18iSF/rbsDqqhb6I3jXsEMLO7MO5U28ixO8QYkKOoCwzGIs99VjpbcTlvlZ86wsydctMP2jNhteR&#10;T2OeCZs1FnZbHJraQ6HShVLShqDREEj/GAKT/Twc9I8uWzZ8jkIyYxpc7myYtTlwGAv4XgkctiJY&#10;DGRMcwFsJnrI3noMdrEQXEO9KjIj97EXwO3Mg9vFfSxFfK+MgCzld7IZHDJh4rahKZ7gJYt2lsLb&#10;XcxSRL+bAbsnk7+bA605ASZLMiVyNiZHGnFR1tlY8CpMeZOAlI7fR8siNVlR+RCeKmD1YoV+dUbm&#10;eQ6q0eOpwki3NDY1UPvrcWFEi+m+ZvreGvrRVoxRhk/1NmBuoEXpb7sl8kaiOKPrHVYWGUa3Qsl9&#10;i5JnYVTPLZl3pYcBwK14UwHIfZ6HgOwOJfVjMsOz65TcV0d4XuJ9h/BCvCUBI68lkZO07Ml8QwGc&#10;9FNKnlMpAkhZNk76LQWkyrzJ25OKXJWB7SJ/ZfaI+ErpDpG+yo/5HQWQ1ycoo1n5yLwyAKHXXg2z&#10;Jg8WdRY6DTloKovGscOv4VxoEOIT0xEUEonjp/3x2r4DBGo6YiOTcYwseWj/MfrQ17DjVZYdu+kv&#10;d2ErfeTGjWvyddem1xRQbt62Ga9u26bkxJEAIXM6ZVqajMP9xufuKn2n4pOfkv1kqOFjWoa3rzKI&#10;sDy/yAAmkpX3WVhRWEwAeHuWYLzUh2era0PyXkg/8B+ZVGSssOenrwVoAmYBpJRHBOpT2giRrw+F&#10;RWk97hHc8lrK02XajUU+H5Z78yI1ydZkyE+/84gAf7jaSYnNAMPn+y7r0tvXB3gvh+hjhwnIUXx0&#10;c0jZCqt+ns/oYz6jj+9O4gOysxznXTK2BB4ZrzxPRXVtwkCGdyr++Na0gSxtwo0JE7715+9jndkS&#10;D7M5BZ3uAjJWDoGVipGuUvic2XB4klHT6o+yhpNoVAeg3RAJtfo8XKZSDHla0enKw1BnBStyG6b7&#10;NejxVmJyUCaHSkqQJoz1tKHP26j8P9bdiukhyeVToaQTcXly4O0gu7oL4bDmE8CUt7o4SuF4qA3n&#10;YXWTve0paNbHoIGSudEcigajZHMnO9PP1moCUNsWgCZ1MEz6RCzNatBprSarebE0TG865lCGn91a&#10;YCQliJ5IMzpvpnjMO9c6cfOKB/OTlJwjzbi6THa8JKtWGzE72IrVaT1uLFroUfX0sZQVF6wEuoUS&#10;1kmwdSjdGEvDRmUwwU0C/eYyPfC8CUtjWtykjLpDab1ENr1AGX6F/vj6nFN57yor18VpFj6cpXEb&#10;g4gPtyi9ZRzudTKD/C/jgGUkksy2l9kO0h0iElAAKak+nrASC3u+p2QbIPjIkh8QiAJK8aMKSO9O&#10;/Xc/5Ts3BLgy4F0W1plh5O9Gn7MOTkMhbFQx5VlhOPz6FkQEn4Ff8EkEhkUjLikNbxyW9UGOIjU7&#10;D4cOnMaRg6fgfzYY2zbTf+5+Y23qFiXr+vVrRYC5c9NugnKTAsqdO7fjBuXqW/Tx70kwYZBYCwqT&#10;iq/8+uduKQFCJmO/RaZ65wYLn410c8hUs0+BpnhIgk0A+JzbDyg736HHFLDKqKf3eXwBsEhcAari&#10;RwW83PdTUD7kMe4TfI8vdpGpGVhXRd5SLS05+D9l5h9lsPyOMPTtWbI2v3ePtuU+2fYen520DTxd&#10;HuTx+5XuFcX+XGQA4Lm8TwkrcvhjMq+ch0jz9yiR3701jLdu8B7cJivf4nURuA8uUsJflrmyVEnS&#10;4s6A/vgSrdFFL+uCF3/9l5/FOmlVVbWHQWdNQrs+Fe3aDJjcmZSyqZSKZXBYcjEwwMjKrdmegbrm&#10;MDQ3x6DLXQyPl16RD9bCB9zrqUOvs0rJyyPLsk2zQs6P6zDcQ7lJsDs68+H0FVHaFtJzVmOkT41B&#10;yfHjKiZLFqDLV4D+7jIyaiXclgIMddehv6OeoGmBgX623hyIGksAKo30vUYCU0tAGgPph4N5bnFk&#10;6AyFbfu6KpXzHuqt5v9lGO0SplMrTeUPpN/pghsLw1qsyIRrvn9xyozFUR1Wh+kJBrW4NGnGAmXs&#10;dL8a82S/RUa0a0vSVUPQjWtxmduby3b63mYsTGowMdiIyaE6zJGtZ4ea+FvNuDihV7pZ7iy5cYNs&#10;eoNRfr7PgGVpWOD7lwnUW3zwV8esirS6wGC1zN+8Q090b5HeiJVHwHxt1o6HlNkPLlOKcSvDDB9d&#10;HmEloee5scAHv0jZymhMRv1AYUuCkUCVUT0KY95bwMf3F/HRfXofqSgPZnhcF7rM5eigBagsSSfr&#10;fQbno87C3Mr/8+MQGOyHqKgogmsnYuNSKWNPKqk+jh47ieMnTysL+rzyCkH48vr/Lpte2YDN60W2&#10;voxNm7dhMyXtrt1bcfeGSEEyHr30kyWCZEHYiF6QRWT7X5A1H9FiPKDEldZuGSb4NpXEh9JARekt&#10;3liZ+E0VIcB9Jo1BZNIHZLSHZLNHZDh5/+4CGZAgFVA9k4Y4MuO7BMUHslitLCzE995iYBYGfkEp&#10;+oxyWAbBS8PRc5YnikRe86oimcVnPpHjMWAK4KWx6ZnCyiKNuwhMsit/46HiY+V1J1leAkIHA0sf&#10;nwN/+96E0of6LsH6NpXa27wXb/FaPt0+YeC9zwD8mMd9R1rwqQBkosFffYmeskx1mmzICt8UjBZN&#10;LCzWdLTqkqGnjDToCM52ylvKTVmrstNTTkYtxPhADYY6ajDSW4tebzXG+2lwx8ysxKzMA1L0mCTo&#10;bPoi9Lqq0dtRDq+3EHp9BgFMiarNRhdBPNil5rHUGBtqhc/TALOpBBYT5an8nqMYfd216OupgdmZ&#10;jGZjFOoop1ssUahuDUajnsGBgLR7o9DUGoS6ukBoNEnwuvMpi/PhYXE6cgjsWswPaHBpnMxH3zjd&#10;2wanuYjgryfw2nB1hgCRfjPe6DsXuCUAnjGyPaB/kFWrlidNVA4NisydHm7B4kA7ZnkMAZ140UUG&#10;nktk1hUCdoXXf53Hu0H/+lD8DL3RM3qRu5QsItFuUjKt0n/eICDvzHkoW1y4MmrCCoPB1SkLZmVs&#10;cC9LfysWGSQu871L9LjX5xyY4W9eZUSXsboySVoyGDy5KI0o04zGrLz0sO/eFMacZ2W4gA9ZXlyb&#10;xEf3FglYvidD8ihnF8nwvfYy6BoSEHBqH0IDDpI1S6BpSKOkzUGorJ7tH4C9r+9HbEwqdr9+UEmO&#10;dezYKZwLDFFmhijjXf+/QPkpMDdu4vsE5RZK2vAwP9wiKzxdFUlKZlsimOivpbHnHgH6gCCUFsyv&#10;fHRLmShwa56V/aJck7SCU+aTSRT/ycoroPy0PLs0yGsc/+/K/YzvCTjvSkMcAfWIQBLgPiOLyiTv&#10;tyh1pTwnsynyl58JeIVNHystuD38nQ76bf4uva7sK75T9pNWX2l0ku9JF9dbV6Wri4GFzPtClBeP&#10;Kf+/S9DJ/wqLU429d0ueizQuDfB8GEhlCKW0F/CcZMyySPd3aFGeXloD5kPKY+lPlzaL73z985Sv&#10;1hRYnZmwSwupIR0GUzYstjzYbAXo6alGf1+d4hMdWspOby263aUEUyXG6A8XxtuUFBId9lrMUK4N&#10;drPysgIvTxmxOGZAt6OaslVy+jRhYqiB7FWLsYF6bmsUTyrM6HVlK8PwvJ5SWC35sFjSYaOn7CVj&#10;SlpLWabPQxZ1unPhcOeQdbPRSY/ZwWKkr9Tpo+k9s9HhzVEGKbgdvI72ZHpWHstMj6zPRz8DwwVW&#10;8gmeyyCDgXTX9HXWYJlydWWMjEmNvzJBQBFkl+YIDnrLbvdaN80lstXSpAGzw22YGGjEpREzlgbJ&#10;oEN6LNGHXpkjCCltL47rMe7ltTMoXeE+lxkELvRrCVI7rk5QTo+YMN3dokzOXeVvXiJrXpqw4BZ/&#10;88acCfdWHGRpLVmagBxV87WJYLQxaFgobWRWjVVh9BUGllUy7GM+5Mes8NJ49PjqOB8sK9VVWQtF&#10;BqqPs7Lwf76+RyBIY9BzSfRFXznsVqHDVIi0+MNIijgGc3M27O250LcSlFRJ1UVp8DtxFKeOn8aB&#10;N47gzJlgBZDCliJRZQ6lSNdPwbhBhuexCCiVrpEt27D11S0MxEY8JLCeK+wwoWyln/et6+OQ9Jni&#10;hyVXkbyW7oTPvrhMYJKtLg4pHfF3CWJh08cEilRoAeCLq5LHiN6T3nStclOySpAi08pWuryU9yjx&#10;BbzSzfVc2JVgEJaVe/aIjCSt8wJq+ezJJbIzX8sx36cHlN+QvmjJNChdZNIoJQ1S8r8cV7rMnhCw&#10;0mYhs3RkRo5MLPiQKkR+T5j7LcpZJYjwnGTSwHtUKe9KJkIeQwEnQSlsf+9CB+4QjI8YBCQwXJm0&#10;4Ztf+RDrtO2JaGqOJQizoNWnEJhpaNdkoqUtnWCooOeTVtEqxROODjZQypbC6+ODpFx0OTLJZmRB&#10;ZxlG+hspaUvRVBcHoyaDsrQcbmsZ+nwq2ClvOx2UTE6Z6lVE0OXAbExDfy8Z0ZsMqz0West5OL0Z&#10;GOgrpXzNQ5e9BD4XmdNKn9uRr8hRj6UQo/0qjA/Wk2mLYSOAXTzvbsrVTg9lL6XxSH89f7MCcxNt&#10;mBqlt6UMvkA2uzZvx/wg5WZfszIfdHq0DXOjlNlkpQuUqeME3MVFM27d8OKGlJs+3Ljsxd3rXbh3&#10;RSY4kxkX7PSqRkVWXiZYFsd0ZFJZfl5DULcTLJTsvQQVwThJAI76GjBLv31lhrJ11ogbCxbuq8Uo&#10;FcAYg90wg9PkSD2W59uwONVML0s2pIe9PKXFvVXK3gUrblM63+Zv31mVbiA7Hl3pJMt0sjL1KH21&#10;izLYYpgSm69lGfzLkguXflWis1SaO/SpUq5TQstk6wH6SXMrwVccArsmFx4+G0trFixtWTC18LlX&#10;nkdNUTK2byHINqwNSv/TP10boL7mITf9/4Dy07KJ8nXzpl0E5Vbs3rsdqzNS+YdZYVkxCcS1/EH0&#10;wjLIXvzu/Xl8/GRJAeQn3EpXzxfevY6Pn17CJ8/Xlk1/+/a0AgwBlQBDQKRUdhZhtRes3OLLROK+&#10;Jb6b0lfmoCrpOpWWd25vjhMYZC7K4WcMADJZ/KNHi0o/4mOCXhrAlMEe3F8plwgs8bm3JpSl+t6h&#10;H5bpdTL/Vbq5nigDRXr5XQmC0mg3xfMZo9KSET0MImR6aWl+yv1fEKAPqQqUAMH/BZgCUgH69Rna&#10;l0mSwKgF16YcDOAM8nyOX5cuEbMuHXptGgxkSb2MxDGnwqgvJEAqoTPlwmoroWdqJ2tVoL45Gg2U&#10;kBUtZ1HW6IcGbQjq20KhosfUaZNhN6ehp0tW6spdk77aLMrSGvR1NNBrNmOEjNnfT7btKYXPV0WA&#10;Vit9mlZHhpLpwGBJgVYTjyFvBZYJmOUZHYNAJbo7czDWVQ1nez66rMVwGbPoSVmZdOcJykwM9tTD&#10;x8o21tNEpm7EuDCitx4d1gq0taTCoM5Bh6UM1xYkB61kd6ef7VJhtE/8YDN9ays8BLmvk4GE59PZ&#10;Xw0jmdZNT+qjZJ8bbacXpeRkhb+17KAPpf+7TOm5aMLMWAt6fSWw6TLoKRsJQANlqhXXLpD5uF2h&#10;tL1A77kyq6XMr8H8RCOGehisekvR00eJPlYCawdZioqlv7MYU321uDqtxUWCfbq3ETfJ3JfI1Jdn&#10;jLQFjQwsLbhOZl6mL14l6y7wPklAkO6bK2TcOVqBS6MGVhw3LpONpcX48UVpFSaAyezDnnrexzwC&#10;kjbBVEwgZivZANRVaagvjEd9sR+K0s8hLSEYRw7vxbbtG9ZASJZ8WUb+KKD8f5CvfG/Tlr3YvnMX&#10;jMZ6yJqaMjhCSWlJ0EhO2qesrJIpQRqsBIjvU1JLC/P7BKlkKZcVuL7+pWcEpGQMkBZmabkVOft/&#10;AVOYU8p3fvgL/Ojv/gI/+sH38J+//QVkGKFkARRwPiNwHpNtH8hwy+V+rM2/JSsKYG9NAv/5KwY3&#10;simDhaRTkWTYkrLlzmIvS4/yPWFsWUr/GVn+CcH3QgIELYLkqJWt9PtKloy/+tbf45P708r7t+cZ&#10;iCRJGllecviKVH+wSFZd4jnMenFt0oVb3N5nIHmwJLOD1hhydYSBfpqB94IX3xb5qtPzwZgL0dCW&#10;gHZzMitjFpqbz5M9z8NEfyfL4dnJXFoyZzcrbU19NJo1cWgznIeZYNLokhSWtVtyYCK4OzxFaGtL&#10;hs2YDRe/N9hRwcooa/SXYWq4GR2OMnS5KuGxkvV6KjDSU4XZUQJjSFb5okftKEOHK4veNUtpTOrx&#10;Uuo6qxSW7u9m5SejetyJZMMyMk45emQfAqfbzX26WtBHVu/nMbz2InT5xPtWcx/pyyQwnZLShK+7&#10;eG2uGJjcMWjUhaCJxeRJhNrG4OKJg8YVhVZHGBot4Wg2R9Nrx5GNS3ncKiz0a8g6djy/Lr6IvnCB&#10;N5qS5hq9wcqUmawsKTRrMEEvLN0pq5Sbj6510Q+qMTtWi6mJSgyOZKF/gCCeKMdYP8/TlQknA2KH&#10;PYffqyTz1StBaJIsvzhA+U8pLWVpkPepR7pvtLjQq8NFWTmbQWVGwMrAIuCc4z7L9PirQ/SplNQL&#10;fU24KKpghl61ywiLOhfa1hQY6nPQXBSKwhR/JbdqdNhhpCUFIDExFEER4Tgdk4LDsXnYGJiIzfv8&#10;8Oqre7Fz42bs2EDPuOUgtm6TltbXsGXbawSj9E/uxjaCctPuA0jOzMIH95bxoeJlL7CsZVYQYAoQ&#10;hR3fvUsgPqTPJXsKQD/7/CLeIlu+fW8Bf/bRHciKWi/IUs8pLWVY4lqmeIKCbHWX4PnW93+u9AvK&#10;65/97vd4LI0mZCSZJC5zUyW5schfYbBr01Q83N5a6FRatfEfv1T6kyXnrIDrvqQ1pdSXRGi3ZCrg&#10;fCcDKxXSEv2m+GGWt6QLiuwteX4lIdq79xeVhGrf+vY/4nOP5pU8wJKxUJJ0P7pIP0yVcGtOpheO&#10;0poMKmpFMkhcnXTSO64tECStu9KwJ63Cjy91cx8XvvW1j7BOWFFLVrPZs9DEytfYGg+NlmxpzITF&#10;LjI2BqqmSFRUhUKtOQ+DkXJXE47Y1DeRVXQEGlMIPWk0/V0E2tRBMJuTWNJg4fedBKXTRMaxFrEU&#10;wqqjH6R87XBSZvbWkUHp7+j3utw1SvJmn5Oy1N0AH1l5iIzRT8CKNHX7WIlHiilzk1Ba7QebK4Ve&#10;liDpJIDJaKOUrEZNNo/HykxpO9xfjsF+MjH3cepzGADoScn6I2SqPgK2TEO214Wj1hiJBmssVNZo&#10;aGQla204Wg3hClDbzKHQ2COoBnjd+hj6UzKuJgWa+lSM+HjelOZjnQ24NEW2HFQT/PW4Srk5R3D0&#10;UMZPj9SQkVXopoyf4+e3LpgJsDaMeQk2Xtf8SBNWpWGsn357uBEz/J6wnkjilSnJGCiv6UkpmW/O&#10;Oyht2rFIwF2hepjl9s6iGzenHaxweqyOt9N/mrBELzpH9r88YcClcS0fMj3rvFGRwxfHmvBozkEb&#10;oENAdBR2HwnE5jOx+JMj4TicUIbAIg38SswIqbMjtHUYxxvGsa20G3+SbcEboUXYuV/Gve7Hju0H&#10;sOnVI9iy/Q1seXUftu54E1tYtu7cj63bD2LD7kMIjIrGizuSgY8+kMz00eMlfPiIzMkiDU4CRgGp&#10;dO1I45O8J0mlZWD3ew8lZeRFfPatK/jKR7fp3chaK5TAsgzDrTmCUvpcR/Dtf/pXvHe1G+8+vY9f&#10;/uivCRQyz6UJ/OM3PqT8vaYsrf6QjPf8zqKy4rNkYv+rP3ufVqBHAeVdgvM3v/sPRSJ/5S/+N376&#10;kx/j888v4atf/Sp+8c9/rTRG/fCff6S0dv/gn3+CrzxbUtZ5+dXvfoe//co7+ML7j/D5xyv439/5&#10;vjIe9otf+hJ++K1PIMtivLgxw4AwRmBS6i4JY5OVKY3vKoNaaI1oJWT5A2FHaX2XEUnSHyrdMN/+&#10;q89iXVtLMhqbYghMsoctDU4yncNTCINV+gmTYCUraczh0Ep/pisNLdoYvpeG6sYwaAhihzuDkb8c&#10;DiflJwFrNiTA40iH1ZxOtiuGg6DU0WN66Pc8DumPTKdszYZBmwinPQPq1lho1OfhJkN73LmwEDwe&#10;Rw66OrNgNkXDYApFK4HfagyD3h4HqycVXQOF6OZ59nWWkFXzYTHwu/SgFn3u2kAITzaDjEwZy1Q8&#10;7gi926iMv7Vnk+0LYPdmKn2gZp6z3pYMC6/LYc1Aa2sMZXUW1LoYSulYGGyx8HSmwWpJQjs/66Is&#10;t1KSj1EuD5A1u8m8HfZieHnOk731mCJjDTPQTJLN+ijR+7ooR4dUSmvniLsO0wRMp7MAXd5cytcS&#10;zE+1Y4zf6aEHHutvIKA1BLgGt694sTJvwNUlM6YHm7BEBrw+z9fdNbg0246FCUrU2bVW3xsE3VSP&#10;ikBsV5h1ZVyNK3xvnqpkZVJN1m1kFKfk5vmt8h5cYORO0XchTDOHY8ZF7G2bwGnTBZxxXcb/y7CK&#10;ve0LWFczhHUFHmwu7MTrOQ7si2nA6QQVNu4LxNZ9/vjMzpPYvOswtr7GspsA3X0Ur+45RoAewfYD&#10;p5BbVMDKPka5OqSMXpLM7DLo4f1P+1alz/S/t9NkSwL1/gI/n6e3nKUKkUYgMh6B+CX6TBkd9eLm&#10;LN8TySjjj0fwnR/9An/3lx/j7/72W/ivP/wnK3U3WVBaMbvwjb/8qgJKYdV/x38xOAzz++Ihh5Wu&#10;F/z7L5SpeJKV/hEDx5e/+tf44VceKx5RFqr9/X+Bx6P0XOnDW/cvE7y/xU/++n08uncHv/nhVyHL&#10;RjxmkcWZvv6//wF/+YX38C/f/ZoCSJnD+fgSvaNkoWcAEUBelbmcy31r0phBRqYOSqIwSe0ivlI8&#10;5Q0G2IerXfibvyAom9soR7WRMDjOE3zxaDEko80UhxZjDNop57SOKBjc0VBxH70zCZ3DlLNeesWe&#10;Iug1eWt+sbcFTkcl7HbKSW8xbPp0yt0E+sNEuAhAt7Tu2lKVltaerkL+T6lrTYSq5RxadUFoUgeg&#10;oOwofWU4gcTfYVE1+UNrDOB7gdA7ItHRT6lsjoPBnoo2XSIMegYQgsxoSEFjw3ll8SE3GdFLCdjB&#10;8xseIksS3J2U30YdgdxRgN5eWS8lg9I3h/tJoMgg02YTECUERxXGyW4CWqdDAsx5tDNY2CxpBGM+&#10;7MY0Mi5BqSfgDTlw2/J53dX8roCwlmzYpIBuedyARRr2ng5peMqnXM8liIUdm7A4rebvZ0JtiYC5&#10;Mx4WAt7XmQ8v95EW50EeTwbojxBAE0NUEvTWXl6TAH5usBGXJtqwNE05O0QJ3FeGGxf1eHrbgxtL&#10;ZMvpNspoE65cWj0kugAA//RJREFU0HKfNvpxsnIfJX1vBf9vYoQ2kCVa4J0YRN7YMxyxXcQO+wrW&#10;qboQYBjHEcModtmXcUw9Aj/TAo41DeNIuQcnck3Yk6jCtrAC/K+T8fBPrsfOEwnYffAc1u86hm17&#10;T2PT66ewde8ZbH/tKF4/cgqrKzN4myz27GrfmicT/0ZpKGN5JXm0AFJWZX6L/0sDkDSqKMssKIMf&#10;Ph0AMacsuaBkdhdfSpAKMGWRosdknW/TU37+IYFLiftnX/4y/s/ffBYfvv0Ev/npPygV/ze//Z2S&#10;0kXmzSqpPvneY2kousH3yJQ//7ffUHZe4LmN4Ut//k187dm8AmLZ99d/AO7Nd+C3ROdHDBzvPHuA&#10;n/7tR3jv/Y/wf77xDmQNSwGlLF/xV3/9D/ja597Br378d5A0mUrybvpKWfXsCdnyBYErIJWs/DI5&#10;X1JcXp2VQS3S19pHiSuD5sVb0v6MmPH1L3+IdVXNgahqlo74MKgMUVCTPRoMgWgyBaOs6SwqW89B&#10;pSdbUcrJ61JVgAJaK9mlx06ZNtACn40Vvz0D+vZ0jHSpMNxN6dlRCq87E6PjZEhvAn1nDAGawkov&#10;jFmktKoarGnQUu5aXakEORmKv293JCtdJD5vIXp6yazORNjIxu3GBMrkLFgcWXC6cghGfseTT4kr&#10;SaQL0dqUjD56x4k+VtjuAoIijxU9E8N91cqwQJtFJlonkdnJ5N1pPGYiPF3psHn4ni+JXpgA9ZHd&#10;O1Nhccbxc7Imr6vTJd61TmHEO1dc6PYWUWYXkOnTGGRkSGEGhuhjL1EyXiDLLQzqMdOlIZM2UsK2&#10;EmQlDFQFigeeHWjCSGcF3I4UBh5KZm00WVj6gbMw2FOGuclWRYpPDctaFw2Y6G9Z66ekfF0dkzQj&#10;7ZS5NRgZpmzvysbwSCllfyklPwMEvz81Uksw12CcnnZqlMzMMkrweuj5exkkRL4bBqZwVL+IQ7oB&#10;7NEt4ZUyJ6oGHyDVuQQ/yyUEuRdwwrmAs94r2NI0hJcrfHgzvhxbInIobw14LSwfmw7GYssb/ti4&#10;9yy2vBmgvN66/xz27T+BM+cCcUcqLKXziyvdCjtJK6cMC1RGJt2RRhIy4fW1FlEZkysTuCW1pgBS&#10;Rh3JON61ws+uUw6SvWSGzCeUi5ITV1pJpaHny0+5751p/NOPf4qvv38Z3/7uP+Crb10k6y4qEwwk&#10;sdl3/uln+NYHl/l7owpbPuG5CCgfEYx/+MN/4eNHS/jLr38b//mz79ALkkkJrD/8x7/RB47g33/5&#10;QwU83/3+D/HTv/mQYJTj/gfe4fFlFbN3yYrf+Yd/UpJcf+e738ff//lzZSlCWVpCpsfJkoSyXOHt&#10;BcnfRDnLYz+9ITmd1vyreNV79JYia2U+7X2+/uuvkilzmik36v2QUXEWKjJRgyMO5Tp/5Df6obwt&#10;CmXqKLSxArfYCUzxWaYIZRKzi5VCzW27LZGRPwH1migYKWu7RtLpyQK5XzD3CyKogqExnoPBFYJm&#10;qx/MXUHQWwKhNQWS9QJhJhNbrPGsnBnKpGhJAu3qSafXC0eVNQT17khU8thlLcEMFFE8hzg4u7Ng&#10;7CZDOsKhsoVDQyZ2dNahvj6CrEigt6YogPJZizHgrWGAqIBJR69rpBwlKH29PM+uDDjNiazQGegk&#10;IB1k8mGy/0RvOWY763FxQEuGakVvVyU6BotgI1id3ZTnnkx4XMXoclbT26kx6KtEv4e/4a5FL4vk&#10;wx3vF4+pwjKBennGSimpwYVR+kNZ+Jbb5UEtVvq1uDYq/Zlkt3kL5sZbsLogfrGVFcKn9Js9lylL&#10;NwZwZc6Ke1ddGJgogL47DvW8l+V6fz6vQJSqz6Cer80MJHZbCoZ4DVN9dVicaMTseBXBWYxOXzIZ&#10;N4/bBrQNLCNr+ENEG6exvnUMrzWP4BS3ydaLiOTrz2jGcMw0h9OtAwhu7saJwhbsOV+HQzGV2HYk&#10;GrveDMOu14Kx6bU3sI2ydceeM9hJttz1xnFsop8MiTiqDDm8OSvdR2asiByfs+HikA7XxozKNKVb&#10;004s9lGejzlwZcyG29Nu3F3oUFonZckGWV5Brl8q7ZPLkkmQFfiPLaFKwrKbY/irv/l7/PwnP8TP&#10;fvwDfOHFRUpFfn5rEb/5za/xf/7uz/CP3/8HfO7JRWWJiR/80w+U3Es///H3lAz1P//nvyebDuKt&#10;J/fww7/5PD7/1W/iLz68jV//+lf49S9/qjC6NDB97x+/j9/+6l8J5gv48Xe/gvuUoG89ooT99b/h&#10;t7/+Bb70dAF/9udfwfu3ZXn2Sfz8X3/Kcx3F7eV+XKM8lXSoq5O8NmkFJhDvX+S1SApLSVVJFhVG&#10;lUBwW2lc6sF1Mug3BZQV2kBW+BA0GeKhY+WsUEeg2hCKZud5VOujlK3k5WmxR5JNI6GTOZOUgaq2&#10;GLSQ/ay9yaglk2rclLw2ylxLGOqMBKIrEmq7tF6GQuuKgtZLGdwdCWMn37dQprqioXNFQGONVlpy&#10;beLXZDgePZ3Fk4Ya6WoxhqO0NQAtHVEo0geghODO0/gjp5UVkl6zoPk0slWnUaUO5zHI0vR6PZ4K&#10;ys1Sek6RpNWUtLlKF0QH/WqHVwbBU04TWHYrgUswO+3p8HVno8l6nsfk+RsoLX0pMHWsyWON9jyD&#10;TCTq/jhAv6z6NAy6OFZysrkpk8BPgdNImewoIUM18ncryN6Us+NtSgNOp5vnQgYfJlAWxtsVoK5O&#10;mXBpyqyMJlqh3B3wVaPfV84gkYu54VY+REpSAnWBr3tkTVBvGY+TB3NHLOoY0MoN5xgs/Xg+IWhz&#10;hMDSEYOOvgzagjRcmKHfpZcVBu3tKOG2gv6UfnO8CYNDWqhHVhHf+xaiXRdxzLWEk7ZF7GgawL76&#10;Hhyv70eIyk1G1CEwrxnHIjKwZe8JMuJJbNl3BDv2HaSP3IuN23bi5S07sGnXAQLzODbvPMj/d2Lj&#10;riPIyo5hoGrATKcaw7YGXBwxYNylwjVZtpCB7vasA/M97QSnmZ+Z+Z4k1nIoqTpuzvK6JSXHJRnF&#10;M4irUy5cn5Oxp728H2stp/L60aUBekvJfC5ZH/qVAfzSBymzbaRvUjzs25TEwkpPb5ChKYNl4vHb&#10;9KySkV3ksnjZd2RsMOXpl7/2LfzVO8sE9bSSMUDW+1xLWiYeWFqM58jmZHUWYWlZwEcmGjy6tJYL&#10;SrJdXJySrBg8TwJMshrKWjeSoV2KtOBKS+31hV4lXYiyxgxB+ZCgvCNdJgSm0kJ7oY+g/BzWNVkj&#10;Ua+NoodMRBsrWK02BlW6KCUxluTikVw9FVp/MlcUQRmHVlMSTJSQts4cJZmW5PDJbzqt5O/JVp1C&#10;izcSOc1nkNlwGqk1p5BHaZxVf5bAjkRRSyAazFHQexJYmWLRbI+FzpsCtS0JzcZkFNeF09NK10wi&#10;qpvDyLZxBEQEGk1hrITnUEOwl+pYtCFK/qAGsncLwd9kjkYTweM2F8LQnoZOby5cLh63neDXiWxO&#10;VWa3mMyUrQSaNDDp2hOVgQouTxaauY+R0rVAxWtpJNB57kXt/qhuPActr7uNHlDrjFbOo7U1Ak5r&#10;JnoIwlGyaC/B0unJVfynSxqrvPlUCCmwSkOZicBmoNHqktEuhR7b68gjOxfA1C5dIAWUtPShE+0E&#10;dB3lZz3Ge+owTJDOEdCT/dUEVbHiIT0uqgfailo9FUZXLBoZsBp1YWjg/WhmsLA642E20SZYUjA4&#10;WIKhwQqMDtQzEGhpKZowNKJCL+Wwee4GAn13EUBQHvWs4JB9EUfM0ugzi3U1Huwt1OFovg7hhSac&#10;isjDBmm82XGU5U38ieTweWUD1m9+FesJzA3b93F7AK9s3YcNr+4mOI+hubkcM/06jDtbMOVpwyr9&#10;9ZC9FlPeJsx2tKBDWwKzKgfL3OcCwSl5Xmc7WnFpzKKAVRo+5rhVUnr0aDHqbsYFAneuT4+VITOm&#10;O9sx3U3lMWSiN3Mr81mvTDtwh0x7e0GG2nUpSZ2lC0LyM91dlqyFMgicTEU/J6200nUiKUAlc+Cj&#10;iwP44p9/A195It0ta10vIomlwUcktgBd1ml5j+CUPlZpKZZEZtLHKbJcckTdIiM+5f+ysJRk+Vey&#10;ZMxL3qguZStgFTkrDUPiRQWU0ih0e3kQ1+Z6cVXy+SwP8Xz78Ddf/zJ9vjmEPjIOKoKxpD4YJc3B&#10;BGQcgciKr/ZHGStnnZmMR7YzUMI16uKVNCCtBK2AVXLFFredRa0piHIyBFWGIBTze6VaArY9CCWM&#10;5rkt9KwEYaP5PFkzFfX0jiWtwWTkCDJwPBpMsagmQ7dSDmudCajT8DWlppqgTMw8AhNBa3UnwciK&#10;Z+T3m7RxaPfxHDwx0FFSGugJjfzcSQb0UtrqGGgqCa78ymNQ64LoXcOht0VScifB1pHM4yXAbE6g&#10;f8yGy5uGRm0kPWUu/SyPY5MAxWuhBK9pCyCT81yoBFr0YahqOQeNhkqB8nWEnm9mVA2fuxBuL32w&#10;Nwleyu6+8Xx4ByhxKe8t9I5ebo3WROUapKuop6sUY/R9C9MtuLwo3R/tWCKrSkPTJN9f5GuZNrYw&#10;3IS5oUaszLZicrAKbjK6w5sKPRm9mUG0lYFEUrdYXPH8jQz4Osn4vgzYrEmU6Aw8DhmqWIphAttu&#10;yqU6YLAwZEM3PIVjZnpG+wLOea7ijHMVR6wLOGSawQH9JDa0jOF/5tuwPqIC/+tgFF5+IxC7dp7B&#10;tu2HsWHDa9i4ZR82bj1MlnwTm3YexuYdx7F1F8trh7g9CrO+VpmbOmyuxahNBW97IVnQpkj2SW8j&#10;Rhw16DNVYMrH6+tqxVJfOxZ6NXBrijBkq8XSIMFKaT9BEEtG+MUBAtzVhD5zlQLauR4N5ri/SGN5&#10;vTSkV4YOTvro3+11yoTjhT+CeoHHuThOhpZ1UUfsPJ4TywT/qrxH63BlivKZoJbpVNdnZLCFnTLS&#10;h5tzZO1PmZmAk64V8bXCsDKqR4YGSmOTdM1ITuDHBPIT8cf36SG5j2RXl4RvV+fWkrhJ2hqRr7cu&#10;8DXBd2uRlmSmC5dmuvHw+gxkGUZZ/fnm0hC+9Rdfwrp6RyCKm/2gdp2H2k3AsfLWmSOQ13AK5dqz&#10;KGzxQ5M9ASpHGEoIrsqWMBTV+tPHEHBkxAqCtojbSjJXds1J5NedQmrpMeSRNest9KG+aMqtQAI4&#10;FOWNYahuoQSmR62UvLLWGP4mPWxrEBmaUoy/3aAX7xhOKZ2ACkrYBoLfOZquBAgJILLuSZs9As2S&#10;GcEaikqCrqTJH7VqBoemAOh951FQewoFNcdR3Uqf3HqGjBsAB6WzpSMU9p5wMjOPT7CZLNFwuOLg&#10;60kmOPNgsSfT51LG22JhYnDwDKStNfoQxDb7eYKAQYBy3GCIRl93LoGQyv14PZTpRnpfjS0M7fy/&#10;medodyfD3UGwdGWig4Gipy8Pg/30or48LM21oM9XjEHKy5nBBgKRlXOmBbNj9bixRD8mU8Xoye4u&#10;02Nd8eDOqo2sWY+ZkUYMSMLrwUoeT7qtEuFkkDIymPX25RKM6ejsyCLgmzHUV4ZunqPFJqBNIVhT&#10;la6oNp8H8d5LSOq/gfjO64hwX8Ip8zze1Exgj2YcB1sHcaimEwczNdhxJp4+8The2bEXL726Df9r&#10;8wa8RNm6/lUCkgy6ZdcpvLo3GDv2BirA3LbrILp9zRjz1WC+kwzX2YZpXy1WBloxaCtjqcAAt9O+&#10;RpZmJeGyIm+5HXHVKwP9V2RhYPrPMQ89Mb8/423GIkEmbCpl2teCaTKuzEmU740T6ALqEQJymvvO&#10;dakx5iRIPU3K5IExTwOmOjQMCAJULWb6tBjj96fJ0FNdbZgj6Od7tVjsNxC8Zp4Tj92jw+KQlSxM&#10;gJLpZISPNPjcudCDRzJKh0C7OUfPKKClNH1IcEpeKJGskotYQKrkJOZ3H/J9KS9uUwLfmVcYU2n0&#10;Eel6cQyyHuqNJfpKvr6zOob//Y0/x7qqdrIbS3GTH8F5Btm1x5FTf4qy9Cwl6Cmk1ZNx1EEoaCd4&#10;xVORMQqb/SlxA9FokSx4Z5HRwkJQFImc1QQrDJmqOoMCsmgGQV3FilFpjUORgUzM49RTkta2REFN&#10;yaqxxMM3kE1move0xMDsYCVzJqGUAKszELj0qK1kviKeXwUZrJDeMqs9AJnaAKQ3nUUSA0Bpwzl+&#10;J5GADkV1mxz/HJnfH5WU3k2UzwYCsI0BQu0kmCl5m8jmeicB6oskg7EQnIP9afBSSruFjfQRlKKR&#10;sMrn/I6Bvy+M287fNrjIlvZzaLEG8FjnGHjOMTBQ6ur8UKP3YzAJo2+Ohrk7DN7haH6fv0u10Neb&#10;hqmZSkzPUd5NZdDfxmBsuAhTw/S9liy4WPo6itHjK8R4fxWWRhtxdVoGBRgZ7bWUQib08jM77UM/&#10;rUM3mW+otxweT6LSajzSX0rmJhP11MBG5dA5nK50JXX2pWOwLx/dXUXo7qyDg8yUapnD2YEbCHVf&#10;RAiZ8pRpHmetSzhjWUSIehQnyjw4nGXG/sRmbDybjj/ZcRIbtryOjeu3YtOmXXh5+1G8vOMUNu8J&#10;wLZ957Bx9ym8sv2IMr1rhNJyjLL8EqXyFMEn0+HmeihRldKCmR4VxjprMETvPd5ZiyH67dFOynRX&#10;OWyaHPTZKzHorsNsvwazBM2ojZLeUU/mVGHAWkHA0Ku7mwhCvu8iIOldJ5zCuloMWVUEcjtmfGr0&#10;GWowSYCNOSUAUO726jHtoerwqPi9eszz2Ctk1VVK4zGCe7KDQYLsPUP2ltcLPSZ+Ts/PstRv5ffN&#10;uDbpweUxl7IkxNUJD+7OdytjWO/KCB3JnkDJ/Ei8JoEqrc4igd+6RV9LXylLXjyjJ1XWVF3tpcSV&#10;vFOS8E26StZyGd9c7CdTfoFMqZfILq2bAShpPIPixpNrANCSgTT+KKEMbXDFKOkna+ipEksJWE0Q&#10;KuhtslQnUWY4hwyCOZ+gLCUY0+oFjIF8zw/V9HvZfK/MHIPk6jNIIYtWkDUr1cGoU4ei3RFNLxmB&#10;MhUZjvJWR4/ZqBHmOY9agrSZgMlXnVay6KnIno0WGf52ngAIZ1AIRh69qqS5dPYkoZ0StdVEtiKw&#10;9dzH6Eok8ChTrfSb9KMtPN8Ggz/lciA0XspRaxDsHbH0fTHo8uTA7Y5VWmRdrgyMDZZjaqAMHgK9&#10;m7LQRomoVxgwiKxLCU7P20Hm8w7kE6QpaOQ5yPlbye52SlmPL42slQSXIxFdBPlgTw56vRno68tE&#10;F1lzargC/b5c9HbQV1JOu13JsFji+J1k+Piel/7RZ8nDaE8V+lz5cBlT0enIhM0pbB2mpGupo7Q2&#10;8LkY7VHwdKw1WvU4C9DrEGAXU75mULKmwcffHRuU+aWVGB9mBV7yodh3GeF91xHmuYwIzxXs14xi&#10;Z+swDpEtDzT14tVKL/40XYuN8Y34THAh1hN8m7fswfqXJPXkLryy8yQ27Q3CtjdDuD2H9fx/w+6T&#10;SEnLxIBbjRlPDYFChuoigxFg42S9EZcKQ45aMpSK0rGNPlAHt573hd6801RAINZgqqeJQKUt6G1B&#10;v7MKPlMJv1+LXjLsVFcjeixllLcCykYFkMKOPaZKjDka+F4zAUeW5vtjrmas0nOOOgSA/J+g7TPX&#10;KMy7NCiMqcIM2XKKzCqNTLKK8mx3Gy6Nm+lh61kaMEdwT7lbcWXMrgxpnCbbTnhpLehzhVVnZN6w&#10;nUzNACDyeHXYhtVRK25MSaLttWlpMgtmbdVuSl2C8t5qH55clTVQ15bTECDK6nJ3WG6xXCfI/1pA&#10;WVRzDlXN4QQJK3pLyNpcRVZ+FX1kQfNZlBGUlUZKT1aCWl0Ymmz0NN5Y1DtDUMFKWqA5izwyVgFL&#10;CRm0gd6zkN/J4HejK04guOAoslvInJSUwqo5lLWFDWcJClZyUyhcfWkEZgza6PHqNdEKqKSVN7/u&#10;tCJ/a8iOlZSuOVUnUd8eieLaEHq3Iti851nSyK4EiWRo57mYCQQd5WfXYAHlKaVdFyUdWaWjN4ug&#10;JdtR7hrIZA3OINRLMjCCvqw8ADZDFjp9rNhemfVSjE5nMVZGNei0U3Z25NJnximBoYzMLyOF3L4c&#10;pdPf5iRg3Wno7k2Hi5LcbKJUJDgki8JIRzn6XUVkhRL0unIwRBC6XZTitAIddkrQLgKui7LYFQpP&#10;Xzya28nAvNY2sryFv9fnLSOQC7EwVQ0nr7Gb5+ckA9q76OXp4QsYCKNzDyAt/xDMvGduWyrmRsgO&#10;PRWs+E0Y6qiAl0Ae6S9Bt7sAk311uDClg5lysrbnOpIHbuGYYQYhrssIdl/Fm+pxbG4axJa2Aexp&#10;G8PrqhEcLe/GoWwTtuwPxpZt+/AKQblp02t4ZddJbNwXgg0E5p/u9iNo/bBp31lERcdAVvye61Kh&#10;31SFTmslbsxYMGCvpnStw7CDDMhzGydTTvYQrGTI8W6CZYCVm2AcJjj6HJUY9dby/lVjuIOs6Vsr&#10;Y2TVfleFAt5BWzWGnLWY76MEFXbrFDnaooxLnqCclSDgM5QqU+zmZZl0/u4iX/fbatBrLcdERyP6&#10;rNX8bgtB34hRBgyRwZ36MvSYKxUp7Wkvpv8lQFkmycxL/ToyvchrA62FQzmmMOqklx63R8/f1NCz&#10;OljsVDiyhIW0rNtxiaC/syijjSQzfgcDko1SWFLJeHCd9+oGfaf4T1kCcHnMgW9+5bNY16iOo4xM&#10;QlN7PFkqHhW1rPgq6SYJQkbVcZwvOoychjOslDFopgfUdySi1iStn2dQS+BWkVGryERt9FUqI4FK&#10;ZqwQIJOZckW6Egz5lJD1rNTV0jCkoUymrCym5G22BKGOlbCO8k7rjkFO5QlUEtjKQAXKxSrK3XJ+&#10;XkT2rqZnVbWHK0P8dJZEaLmP3sFz5zmZO3jupmCCluxKtmwjOzaTAdt4zraeDJQ1B6KQklzrJrBa&#10;T6PGFog6+sxmMr/JkoCezmL0dRaRXVLXhteRCfu7ypCcfBCNTZTVvIYWawg0vgg08LpNDnpbXofF&#10;QV9Kf9pE2aoh8zbTZ9sJTqsjGTaLDEjIwlBPAZk4E3OTFTBawgnCKHS4szEzXo3+XgKtO0qR0hoG&#10;ICNltuRIcliT0OMhg7joQ7sKMMDgMjZUSOaj5+U+qjZ/smUIA2kIjIYYWMjeXieDg5vBhb5xhOc+&#10;MVSBoaFiHisdo31VWBwjw4w2wcDP6oeuInP4NiK813FAO4mTxgUc189Rxi7jqIFbyzL+R1UH9mbr&#10;sOl0OgF3Dhs2v74GSjLl+p3Hsf6NULxMUG4+EIbNBwnQNwKRnZOEAQJqyF7Eil+DC7MtmJDJ4WS5&#10;AXuNwpbDBNMoA4OAborAFHAOuiu4bSUb0jf2txGABLGnGCZNEpobYhicShjUqshEerJtNX0hPfgw&#10;ZXJHPVbH9PSi9ON9Tcr/FwZbKYWr0G0t5e+o0MPAIFPopIyzTHRS6tK7jpANh3k+A/SfM92t/KwR&#10;UwT3tWmb0tA0p/hhGcTfhi5dOS7Qi0oyb/GocwwGy4MEKdl1hT50plODq5MOhUGnO9QY9bRQhtfj&#10;4pSAV4INvW6fjEe2Mpg0Kg1L013t/N/O35Pk4D5cm3IxqBjxl196H+v0hgylud7hzIIMCrA6k6HS&#10;kbGc8ZR6EUqfYyO3NfSSBZS12s4YBTQqI72eLRZayrZ2MpXRG4V2byRqKCvl8yay0hoA/VAora/i&#10;61ixVQSrsSeB8jNkre9TGIjgLW0+ze0Z1JExVPzNYrJqERmygFtZoq+BLNLCfavoGcU7SurLUgaD&#10;8vZgylmZ0UH2ZlCopN+s5/clm3uDORgt7vOK7K7l96so+0rb6JspoyVTX34dS+Up1DWTQdVZaG2N&#10;horH1DnCydo8bss5lNFXN9IzqrQMTDxGreY0ssuPoozH0BjCYBep3BONauM5eswQtBFgdbzGkqYz&#10;qKL8b9Yz4NAeiAR2dcehjQytswSSbWPQ0ZPG/yNQWHsCNY0B0Gnj4LRmYLCznOeTCLuBflCmkjnF&#10;Z1bDpk/D+EAxgZqL4R4GElbWXk8eerzZmBghA4xVUP5mwdudCgulrbOD3rJTkqLlKmzj9RWgrSMP&#10;jTO3kTx8jfL1Gs45LmGPegJvqKe4ncJZ9TQCjIs4VNeNY6lNeGVPMDYTcJu27sXGV7ZQxr6ODWTK&#10;l98Iw+7TSdh8OJIlAq/sD4JaQ+BMG1nBNLg4qaXKKMZULz2kp5aVup2AqlcYZtBThfEuStzuWvTY&#10;Rb7mkyFrME1WmyXghmRAfy9Zy5WNUXrlhdEGetAqyk5WcHstXDrZn0HHS8aVVvB+SlSyr/JbBPt0&#10;Hz0ig8E4g8FMHwHb38rjtWBxiL6WbDreSYYjoLqkRZcMONerVsA26laRhWux0KfBYh/fJ3Ck20b6&#10;Uq+S+aTVV7zxTGcrgddIlmxWgDnpk26bdqUBSo7Va61BP69zgcdenZBJ6RYeuwlXyJqDdhVBb6A3&#10;lQwVLioJt5I54fa8VxnZ840//xDr8iuOoVLlh5Kq08grOoGGxhDUqmNQ1R6B7HoCSkt/yMgcVHYC&#10;xQRABaWuhuwkYK1gZZW+Suk/lKKyhULNyF9qCEAdmVNAJeBSmSO5fzTa6X1q6J2aGPHryGTm7kRF&#10;RgqDFjVIiy7BwEos7JtNxswl4yY1UqrxeJX0tPUEfGGLP6oZBMrE4xJ0xTyHYj0Z2Eam9IWgxHIO&#10;pcZAqMhIVZYIVFvDkFJ9SvGgiQWH0UCAtnmiUK7242/zvAmgRgaQxlYyqQx819GXmmJh8cQzMIWj&#10;QR1EWZsKu1W6Ufge2UndGkdWKoNen4g2uX7+fon6DM+N8pyqQuS+iv836vyUzn1dZzQ8Y9mwdicr&#10;wxdl32qedyv9fG9nHnyUyTKmtcddwtfFmB9Xo99bhZG+erJgDqySH4lbr6MMg301CrMPDZRjjHJ1&#10;aUmPkeF69A1UYniiBnZfNmrpnVX07nXNQdDpCH63rHqWx4qgx8BEC5rGbyCr/y7CO+8gwHUTBwwr&#10;lEzDeFM3jzOqfrzR3I+dDZ3YldGI9YdiCUo/bNhC2frSeoJSPOURbHsjBC8fDcK64xHYG1aE7fvP&#10;wKarxu0VL+WamXKMzNxdRltQAL0hEZ5usj69tFGXgeHOKoKI5ys5leiZBzz0lPTaE/Tosz0ERU8D&#10;xnpl8EMuJgYr+X4Vv1NGCV7L/SsJ0EZlXqhMY5Msg1OUkaujrfR2TZS0KiwRRPM9MprIDlnh+hoZ&#10;anVIg0u0JAsE8IWBNkVGL/YRVATzNBlqoluLDkOl4lH7LVUEPEHF76yMGAi+Nix063FvzkWQEoRK&#10;Y5EKXYYygq1uTZ6zSOYJYVyRycK6F/rpX71NlLlNSsvwJBlUwD5krcMU2VPkvLRAzxHYs7yGK/S0&#10;X/3c21hX1RgKnS1R6QJop9zTWqJRqDqDfCnNIj9Z8Sn1kmWhn0Z/MloI7D0pKGg8QyAGoEwag+g3&#10;xf8JAGWxoFxWzmpzGOoJiFJ+Lg1H1WSVMkrbUi0lqTEchn6yhC+ODLPWoCSfZdaSFQmaagO9rZl+&#10;0h6KIoImRx2ALHrMkkY/pNKnZhCoVfxeGRm0wiQtsv4oNJxDMs8pVxYskr5SArtYTRmupxTWRxF4&#10;0TAxCLRTJje4w5VummpLsLJ2ShlZrkZ7FiZfLOraKGltKaxIScrQtcbWEAKCXtAljTiJBCilbbeM&#10;iS2B3ZYOA+Wr3iF9m6EMZoGo4H3KqT5BaclraT9LBg+mPA+mlI6F2hABA4NFrckf7b5gNPOcDfTv&#10;ZnMMPK4UuOyp6O8oxCQr4fxQNVanGjHUXYrVZVaKhSb0kwm9PfSmHRkwGhOUxGUWZw70NkrX0WIY&#10;PZTOBH6LK4SK5RzPKQwdXWmUxNJgVaQ0mvjIuA2TNxHfexOBnhs4Y7+KE7ZrOKBfwmYy5fH6Puxq&#10;7MPBln4cytNi/eE4BZTrN+7AKy+vgXI9Qbnx9XD8jzf9sT4kE+cy1QTqmzBri6BvToO5LRFdjjQ0&#10;N1KOm1OhbT+P+vpwtDTH0l8X0kM2K7J2ZoAez5uDfloMmzWejJ9H+dnEyr7WuDVM6d/ryVcasDpt&#10;BbBpMpXxwyIfF4boTburMMPtlXkz/Vg7PRwr/SgBQxYWxp3rb8HKmJYs2USJS3na3YiFgVaCspXg&#10;bcWMDIkk+EY66zDaSZDRbw67KK1dlNUE7VxfG+V2PRZ6tfSWfBYE08Vhk5JwWRqW5P1+WxVLJYFZ&#10;RZatoictVxqKhG2XBrRKv6uw67ibKoFSWkY0LfIzAbZsp+hlxQcP0uO62wvxufceYV1GyVlkljJy&#10;a8JQ3rrGSNJHmdtIWUe5WUBGSVOdVtgypeY04vIPI7f2DMFGL8ion1l1ku8dRDrBUiXfJcMJM6VU&#10;nuRx/BRfKiN+2ihtZcVoaX0tFyCRgXN5jCz6y0yyXxLlYJH4SAI5v81PaWCSRqF8Hq+Snq7JGUtp&#10;GsQtAUDwSOtvJcFXSqYqJpOWyjhQSwgBTOYlUIoI/mZfPEpa6dd8iZS6QVAxcJQzAJSTvfIIiGye&#10;b0rzWSRTaubSs5bxOwW1lJEmMqM5Dx0d6fRxSZT05xm4omDtoFQl62vUsfDa8zDQW8R9KXnrwtHW&#10;HE3ApnH/85S1/G2eXzOZ196XhImlCpjM52G1JqORvldWKCtrO015fBq1rWfQZhaJy2OoQ+FxpMDn&#10;TobdE4mekSTYKXkNvmiCm9fREYNaWXyJAae2JZjMHk+ff57WgMqFQVD8t7qTvtdO1cJno/dEw8LA&#10;Z+DnOlOKMg/U11+H2skbiB66A3/XdQWUx6xXcNRyBTsJynPaWawrd2JvXQ/2Z7XjlSPx2ERQvrx+&#10;O9a/vOG/Qbl+dxReORiB/3k0FuuPRGPT63vJaC0EXRG8FspnoyzyFE+gMtB4yexdlVidVMNrKKCH&#10;UysJxCYH63lPpDU7kB79DGprT6ODga7HmqcwaJ83X5kIPzVQB48xF53mQsrCCqUM8Zg+RwbVQiU6&#10;+VrmnvbTh04PlJBRizBOed/rzcT0IGU9wT9G1THSVU+5qsbiiJpBgWxFpuwjACf6Snm8QlwYkwai&#10;fEwSoFME8SJ96yz9pnTNXOjR4uqEixK8iQzHAGmhP3YwuJAdJzvEM1cr4JQGqAHK1yGH+Od69Jor&#10;FUm8Ki3fvmoycRE9dymDQTWlOPcjq/rai5UGpVEy54fP72LdeYIsJu8wsim78jUEKFkureoEUqtP&#10;IpPslEXGjCs5hvPlJxCWcwgxhUdQRIDKmNNkvp9fR8lGEBaRvWQZg3JdIFntDFIq+H36tSp6M7U7&#10;Sml5zSMACgnyPL6W8avSRZJB9o2vPI1cBoRUHrPeFU6gBZBBCV4CSNcVh1pHNAME/S3Zs5CsK4Pl&#10;ZVCC+M1cVupckclkuxLxnOKDXZEoIzBKWXIYSCrJVNUMBvUicVlhqwjKHDKqwq68bun7rGPQKKMn&#10;zW88h9q2SOgY4XVWekCCsI1yuZy/1Wgi0DQhyhA+GWFjZ+VzEGhuczY81my46Ad76OEMegaQOjKV&#10;LpbyVsb1ZsLt4mc9lKp9OWinv2ygdLW7kqAnQzTSKmiN5xU/6HNnK94+l/cyh/cql+AWlRLLZ5HO&#10;+5PbeBoaAlbDe2LqSEQjWVqeR4kuAPm8pkrr2krc7ZTMat5LFQOXjnJdayTYDaVUASWoHbuBqOH7&#10;OOe+huPWS9hvXMFh00WWZZzUzOClqi78SZEdWxMacDi2TmlZXb9xpwLKDZu245Udh+k1I/CZfcH4&#10;zAGCc1849hw7hYUJLS5Ot2DYR1ZmRZ+YqMci/aWss3KfsvYygXh30af4qHvLnVidI4tMVWNqVhJt&#10;R8LXmYIeMuN4by19YR1mBuk/vWVkxFp6wSYyW5MiPad6CDD61QHK24WZeqVRTpjObcjAZE8RZgfL&#10;WCrItFkKMEUKj/ZUYn6sBeOUkvMjKsricsxPNqDLW6nMpJFsEePcp8deQF9aQXldR5lMf9rF35VW&#10;Vg+ZmZ5xnHK0l0CalNf0kiNkwCmCUrpVxJNKl8qwk8zL19NdMhCBYORvXqC3nSNTTzEwDtsr0Wui&#10;l9bxvLhvl75MaekVKfulD59inTStx5cdRzore4LqLKKq18as5vL/TAIyseyY0uWRWX8WGawUhe3+&#10;yCCzZDeR3YqOoLCe0pHes5T710knOiuEjALKINAq1fRv9GL1xgjUmEIpZyPpS8mSGkpVAreeMrZC&#10;E4EK6Y4hcKoInBpWqhItPS5/p5xMltNwGpn8vUoCQmRnrSkcrY5YxU+W8PMssnCjLxKVBFuhNMSw&#10;wmazEldTdlcQ2CaCWkYb1ZFpZOhfBdmrhkxd1k5mZBH5LAMlqqwy8CEAja5YRfYKCwv7yICFIp5P&#10;reScpSRV8/dldE+XJx3dnmxWiCJ6NunIr6DvzKWHy6AcZVSnvO3vrCbbVsHpodS1Z8BBEAmY2hzx&#10;ZLoY9HVUooPSzOvOQ093McZGq9DLrYYAzaZSyeKziWOAzKM0Dsk/isxq3vvqM8q9Untj0cD7Kd5a&#10;Al05mTFL+oZtYWhyR6K9K5qqgufPZ1JOie4iE0h/ns1agfrhG4gYuINQ3y0cMC1hn24Rb7D8v1vH&#10;8UbLBA41T+LlPAv2pmroG5OwYc9pbNwqra/rsXHTDry8/RD+ZLcfweiPP90dgm0H4rHnqD/GyEgz&#10;BMQFstcoQTMz0sAKX4/lSS0uT5hwccSoSM8rMzbMD7Tj2oIsN85Ky+8N9NNzjsqUuxJK0lYlc8I8&#10;/d+wr1JpoR32UJL2EPBkon5nGeYGazHTV0GpWo5uWzG6TcUESAnGfPTkQ2TEAf52dyGm+suUmT9D&#10;vkLK1FJM91C2Sst0v4yHjoXDlQqPvQKD9JYz9ObDHTLLhkzWtTZZfWVEQzC10gM28ndKlfcmGRSG&#10;vTW8RmkUUissOdXZSMDKyCTKYQGnaw2c4hsHHbVkyxplnO8EjyPjf4UZ+y2VGKM37TGWk13ps8ms&#10;X/7oGdblE0zhWQeRWnUG6TVnkEO5mF1/ConFRxB0/nVkFLJSlBCk9EnpZMaUvCPI5P/ncw8jIvUA&#10;csrJsJSuRZS8+ay0UpnqrEGUwZSfdX70auHIrT+tDOUrqCXD0fSX11CCtiWjWhVDCReOmtZwODvz&#10;6K/S0W46T8Y9xyBA+SuSluAtaaFUpjStJdBaXGFodYdC2xmHOkcoGeUMmp2h0HfQq/F3yynvVJS4&#10;jd5oMr8/pZ0MOghTBq4b+uJRx0pbR4CruG8Of6Oa+0jXSCYDjzQgJVB2Z5L1c1nR83kNNbYQNLpD&#10;+Puy0FEICnlOpfS+DY3BaG0OY6TNJKBK4PXKJOoyuAnQrp4SdDNid/QUws1idGeS1bJgoRf0DGTB&#10;6kuCy8OoPkr5w8rTzcrUxe8bLQlkTvGoMvooHNV2+nAZ3shA18bAU817IH2lVeYg5FMhFDKoFBn8&#10;USDAo78Xq6HuFP8cilaZpeOORoMlArWGUFQ38/xV0WjWlaN+aAkRw88Q2nEbh0yLZMplAnMJ2zVz&#10;2NM6hu1NozheO4CNZzKwcXcQXt3uj82b9uEzZMr1G7dh87YDeJlsufl1P3rLMDJpKLa8eRJ6YwY6&#10;PJkYoXRcGW7HrWnJilCvdFfMkuXmCCoB1kVKzWvTZtyZd2KQgamxiQqFRFDEulOq8lfm0Y6SrUYI&#10;xGFW/AEGtUGWKXrDIa8Kk9yOydqmHXXKcRd62zBJQEg+oqmeKpZyXBgWySrLUlBSEthLY2osUbZe&#10;lMyF3RVop11r1TOIsf54nWRUXwGm6bfHu6p5nvR7lJty3ksCSnrTCwNqzPW2YmlIWojJnJJ4TVp/&#10;PbWYVGbFtJDpmugNKVmd5RijZx5wV8BrLiCD51OiVqLbSDb0aDBob6aftGBOvkMQu9vyCcg69Fkq&#10;8Nn3HmBdJiNxGqVpUVMQ4gsOIzb3IE6F7EF4wkEU1rACkBHrKQ/rWNR6+p62KLSqY1BeG4iqlkhK&#10;vTA0tJ9DFQGZx4pSxMidKY1ArPyZtacIzLNKv6X0S7bZYskCifQRuTT/GcoKXa30ZFX0eyYZ7K6N&#10;hdpIsLESFfNY9fRODZSLWrJCszcKlQSGTFtqYEVVsbI1+6KgcrECusNg9sUo4JQl4ItlBA+9VA2l&#10;bGkbGY6SuoQsWMzPRNbmS18lgSnJsWS8bYs+isxK1iabF7dTNlPG1rsiGGD8UGWUFl9eF1lLzqtc&#10;FaCAp7szF8OUSD5vDqyUp10DRWjntenMvD5PKtp4Xc0GmWESixZbHNo9iZTy4aikx9XJ6B97Mvo6&#10;y9BPz+R15aCzIw+ezgy0kaFbCLxGKoEMBsc0ymtFMTAYpPNZScNZOoNJGj/LoJRNZ7ATy5FNdVLG&#10;gFRIP15OlVEiFoHBMIvfU9QFA48kPNO5mtA4uoLIoec457lOP7lCCXsFb+iX8Eb7Il7WjGMXfeUZ&#10;AnRvbA22vhGOnTvOYvPmffSVm7B+w1Zs3bYf63ccxJbX/ddA+WYItuw/jXYqhHZdAnzOPMpNmZ5l&#10;4LaOFb2S0q+KPlKtpCwZ9pUSVOINy+Cz5cFoOI+6lkCUsa4UMsjX1YWim569w1SADot0qwg4y8lg&#10;DYp3HCEg54c0ClBWR/TK71yjNL4+acDFiTasTKgwP1yFHifVR3eNAkjpOhknm0kOo2sLetqNDLgd&#10;yejqSiEgczE5VE1JTN87osWVcRMWFN9JCcr9JSeSz0TW7WqmJG1WWlynuxow7K7CANmuU19Cn7jm&#10;EaUMEGjd1mqM+pq4rVK6R7p0lRixNyqjg9xtxZSulRgwV2Ghu40Stpbvt8HRmo23n9zEuiqyVJs1&#10;iREjBnlVQciu8GcUSUNDcxxZLQYqvXQb+ENriOD7USgu9EdLUzRq6ymNmkNRpjoHo0w21p1VGKyS&#10;bNbcEcOo7Y9EMmg1pWtOg3xGSUVp2KyXJFvJsNkoG7rTyIJnUUD/lEGpXKHn8fhwZHBBLSunyRMH&#10;rZVsSmDIfMoyawjS6UFzmqVPMIbM7I88skMZA0JuxXHkswLXEliV+jCyZqQyPFDTEYtGMqe0xmZQ&#10;ntfzHCoURpXhfoFo1IWjvCFEGUaYXnNSAUAj/Y0MzG+2JKLJHAeVMQaNhmi0EmACyA5vLj1lDvop&#10;nzwdhbB3pcPKoKKnV1TpwmDynadkPgedLxbtLK38felCqiY4mhiYjO54qNtldE8OegeLCegc3ot0&#10;6Hl8vVlawMluDA6ZZO2komNILDhCpUIlU3SSz+cMytpE/lOZ0EumqU6hggCusjDY8D5I0Koy8Bqc&#10;ZFXK1gwGxgbK2HZrND1sJgwOgnJkGXGj7yDYcwMh3ls4YlrFQfrKN8iWr1tW8Rr95UHNPI4U2vCn&#10;b4bjtV3HsWXLawSlLHn3KkH5Bl7asQ+bdp/CBsrXDXtDsPlNBoZyXjvlYB8loyxj0U2pvDhOOUdJ&#10;2MMAPExp6TPnoK0xFA01ZPjsYygqOAVjewys9LzNqjglq8NAZzn9HZmOrLVMQMlgApm4vTKhIRjJ&#10;WqPtSmONZJK/teDAgK2KMrGGsrFGab29OkuWG6AfHFJhpp8AHWjGlUk9bkxbcEnJZaRSWHBCwM1j&#10;TA4QfAOUnwSajNqZ7mhFL1lOMgSOMYj0SSI3XzXZkyzZ20KJXEv5Sv9Jfz7hlcaeRv42fXAXJau7&#10;jHK1+r8bfqRVtsPAZ6yj77XTf9KbdrSXoltfTvYsV1aPnqRP7beWw96Sgc+9dx/rMliZS8mSTaZ4&#10;aN1pSCs9g9Kqk/Q8fqhoCEADWaScwG3XxShg1LUlwCLL5xkSoHYkKJOUm8WLUUrVEsCFBFRqDSO6&#10;NpDsexaVrFyNlFJ1lFTV9JNlKkrapkA0aYPRToaTPk3pcsmXhhlWWhkR1GgPR4M5lOfEykmmrCaA&#10;CslyNc5I5LUFIoEVU+1JUFgvh4wg3TMVBGuRgJ+AqiJjlHH/PErz7LqTlKr0WQSoikCuNEejVB2M&#10;YnphrSVK6YdUaWXgeyiBE4BSMrSBPlRmzVgdBZTTmVAbMmDxMKK7syh5GMTaI6Fpi0N/byksVn5u&#10;jYPRm6B0R8jSCs0ElXQR1dO7quhLZSn6JnMU6hVgn0djSzTlah66KNndXVnoHslFgwxhZDApk3tu&#10;CIfGcx4dw/xNVwqajNEMjjI5nEDm/q7eXGVYZCnvpY6ytpl+2tQbgyZ7CNQdEQx0/shigKngva+T&#10;riOyZyuPr9bE09dq0SwTnQffRkzPAwTRV+7XX8DO9nkcNFzCbnrLbYYV7GybxeFSB9btD8PxE37Y&#10;/fqbCksKKGUAwUtbdpItj2L9a0HYuC8Mm/efQ3zOaTRowyhj4+Ghz5PUl1N91QQX5eSIiuxXAIc+&#10;GwPeIgz48jBCH+lxpSkzZ4bIaKMyLnZMp0zylsWWxgmIhcFGXJ8x4O6SDUvDlH0jBIFMZreXKQP1&#10;7y+7sDpMdhsz4PacFQ9Xnbh1wYiLU7IkhSywpMOteUl4bFKmj12e4PEv2HGTAL1Kdl3ubSeQ23B9&#10;1qg0Is33tWGhv43nwX2nDbhEMM8Q1EoQGGxR8u7KQIUuawGDTIUixyc7KasJyiEGBSnW1hQMukrg&#10;47UOeaiGrIXoN/Nzq4wBlkHyLRiyNaKPHr/bXodeWzX6CMohetYvf/RIGnpOKcxU2BiA6OxDOE8J&#10;m1cjiZbp0VopEbUxBNEaKKuqKRN1qUrmOTVZs1ITjDqCq54+VNVK2WWMVUbqCDMYOmORU3OcbEr/&#10;RW9UR78mXRoqHSUpGUpGvZQZA5GtO4d0yrVYRvSgvENILj6K/Poza6OJKLkKKZ/ldS6BV8rvZDWI&#10;PCNgHWQwgjSXoNRQ2kqeIZWBFY9eTN8dqczcKFEH8PwC0EoprSN7FTEYqMyx0Fmy0Ufz39dNH2eL&#10;Ub7TRLapF4Yxn0M5K3WrlaCgz/O4CmCx5MBOdvT1UZ7ZI2FnQLBakjExWo8OV/FaP68nGa0EvIwd&#10;lqF+Am7x0i0MWo26OJgpUT30mW43WdaSiyl6nvEp+qbpChjtCbB3J0KWHZTpb5m1p5HGUqMOgYbH&#10;amFQqWXAMHfGwNWVAY0hGV4ZycPzb6PyaCOTS0JngycFah6rUdSIL4XXQJVAgNe1ByuDQ2prw2Fx&#10;tUHVO4/4vmeI7rmPsM67OG27ijcNy9jdfgH72+fwpm4Z+9tm8FqODv/jYDjCwsPw+p59ylqUGzbK&#10;epSv4aXNryoNPut3BRKU4XhlTwBS8gN4PrQRzVGUjlW4OKnDnQsWAkGLZbLMRQJHlmFQkkgTXP29&#10;OXB3JKKbQUaSq/USrBfos5U+RTKZzCldHFYp/vTSuORAasAovaXHkKcAfqangUBqgaye9XDRhWdX&#10;Ovh7ViXt5tVZPSQd5/0VGx6suCCLuD5c9CiLyz4m6O8uWilT1bh3wcBiwZ0FE27NGbAy2oqV8VZc&#10;nTQp/lP2l8Vfr02YcGGMrNpPz+goVgKMx5hNiZ1P1qwiWNvRaaqGuaEI+Wmst+nhqC2Kh7mlAKbm&#10;fFjVxehzNrCo0FyRioyEQORl0FLUUFlQ7g46KXvN5fjyh0+wLjR9P2LyDyEq56ACyvSCEyhpDEMN&#10;Qdegk6FxMus+AmVkIonmagN9ZFMAvWE4Gslizaw4TeowOL28qQOllLIpaLfFo1YrTBGs+D1pVKmn&#10;H6vkcQ1WRv72cB7/nNLdkk6wpRO4uU2nkVJ8iEzhB0NHApp5jFYL2a09BHon5R5lrJperKzlHBkg&#10;BEZPGprIHFp6tWqeh4x3bSMbSsukeEg1gSqtq2pXHCUjvRxZo4rnJCOVWk3JPMckHoNg6I2nVzyH&#10;WhuDCuW3DM+rpQeWrgQjg4xkZ++if9SSDRsIDslf1KiLxiBlUoe3Fj5GeBmY3sL7VUM5rzafV3IW&#10;tVLuSwb5WrKkpy8TPX3lkNy6dkcWv5MPF4/b7kiEmdJX75WMD8FKt4s0djhHEqDrjuF5BdOPU87T&#10;R2by/sTSU6ZUn0ZFa6SS/sRGz2R35TFo5KG7qw5DrKgOSz40+vNk9RTeF7K6JY5snIGOviwM9lei&#10;o1+LxqFZnOp6hMjex4jtf46DphUcMa7iKH3lPuMlbGqfxs6WMWxL1+N/HWBdqKzAnr1vYuvWPdi4&#10;SSY678FLW3fjFYLy5V3+eGl3AEF5GglpQegdLsHkVCmuzJvw3o0hPJi348EiAUFg3Fm0EWRtGO+r&#10;QndHDtUYLQQJQQJ7MZ97K5WS3Z4Or62ArNREUGtw+4Ksp2IkSAy4KYVMtyx5f+ZtZEknwWQjqJxk&#10;PjsuDevxeMWD27Mm3CfoHl6UFczcBKAdlwnqi2TUh2TN65KWhT7x5pwO95YkoXUjmVCG4zUoU8sm&#10;OmqVBp1bZN5LIzpMyRjbobVW45u8Hllbcpl+VqTouLsVjZUZyMqKphRPItDOozgnBTlp8UhNiEJy&#10;XDjSE6MRF0l7lBSKtIQQlkCUF8ShtDiRcl3SkjbCoyug3C3BF4Up0+hbEooPK3Intego1PpY1LEi&#10;ae1RKKEHK5W+scrjKKg5A3tPKnSUgKq2YIVhZGqQ15sFpzMNZnMifWIyjNZ06KypyoBwafUrZCWX&#10;Bp96StvapkglG51MJDZ4eRxK1ExKzOjSkyhWxr2eQU7ZESTmHaG8DIWKFb1ZEiRbWAnNkTBRIjZQ&#10;PlaQjSTlpYpBQ0eZKe8ZvHH0gyGsxGvdBeIlBZwaXwI9aQjVQIAyUkjbmYSSthBK3HAl1YlkVpBl&#10;5FXuIErvM0gtP4rSBjIcfXRVbQhsZsormSnCwFBPcFdRFleqyMZaRj/eREdXIX1ggtLPaHAk8TzP&#10;Q09A2HiuWns0HL2JynxPtZb+tO08bI50WCiDrT6yb1cOHAP5qJDGMoUReU1UDzU8JxmIYeghMOkV&#10;VfZQZTZORvNpZNWfQotIYclRK8PY+vIxMMTAwIqsk2UMTWnK8D+ZXqajxzU4Y9DOYGRw8rz0yTA5&#10;K6CenIVf3xOEdD9CzMALBHru4JBhCcf1i9hIX7nTMIv/2TCIfflevESmbKyrxE5lgdjd2LR1H9Zv&#10;pXzdthfrtx/BK7sFlH7YsO8UYvNkyCFVEQOaZDoY7q7HZbKNdCtcHl2TjtLVMdlTiS53OlTNtDGs&#10;F3pnrLLWqJl+v5W2oJuSb36IbCVsx7I00YqbiwQaWfDJohOyfPn9C7LSsiyOw7LkxeNFbvnejQkz&#10;HlCe3qH8vTFjJSAdeHzRS1nrIYvacXGgFTd4Dtd5LhfHZDU2MvgM5S9/59aCGatjkpLEgCWy+eqE&#10;hUC0K+NZZRGoSzJyaIrXwSBxl7/ZZaxBS1kmvXEc8vITkJ+fhNL8FORlpyA3KwVZGQnISDuP5KRo&#10;JMSGISU+AnHRQYgMP4voiLOIiw9AWWkCfLZydNnpoynXv/LFF1hXrj6LGmEGSsMSyla1LhFtlKB1&#10;lHqejvQ/rpbMSkTtr9bHKetT6i3xaKK0ra6JUFIkGvQJ0FPetrZS3rqy0dAuEioRlW3cRyfZ6PyR&#10;XnoU2WWnlYrbYpQkXGteq0hDCUv5K/5TmsXbpTO9TRIhp0NDqVkrg841fsoIlRoyokqO2RyCorrT&#10;rOz0fx4ypIx2cbAymCMIxni0d8YpoLQNJ6J3MReVZBy1LxY1lIcNjlBkq/2QSuDJ9DLpcJe5nwUt&#10;Z8nCBGmDP685FgUFDEQlZOC2ZKgaohUvV8Hft7jSWXGS0OGrxPSFNti6s6BhgKpvo0xk0DEw0ut4&#10;jToyt7s3GQYCo3OkkB5QBhFQ7nTJWFCZNympN4swNFELqzcHw3PV0DkTCLhIMmec0iIty9eLty5i&#10;wColixbznFUMCjZPnNJX6rQnQauPUFi6iipEpYuChhXcR2b39Ir3TFLy6poYjGRaXnlVIK1DGrRT&#10;Uzjtu4P91lX4eW7hpPUyJewVHNZdwD79Mt4wzOHVplG8me3Ey/vpV411SEyMxc5d+7Hp1QPYsGX3&#10;/yMow7KPI6/xNEJS9iAx8yRqauPgMhUrHfuTXU1KZ/oiPdzzi51kOhNmKOElcZnkAu72FkJWc+ty&#10;lmOyT4Wr8xrcXFLTt+VjYqAMw10luLNiJPOReZfdeHJJlruXBMZusqKDgHTiKVnyyZILt+kfr41T&#10;wo6bCEwzbs5alP0EmI/k81k7mdsNWUZfFn5aJkgvTenJmnY8WnXh1rSJIGzDdK8MZFcTLK2UywTu&#10;nCy3r1f85uqEHZaWUjJeAhkvCcVFycjOOo/MtFgkJUcgk6/z8sicLNk5DMzFWfw8kUCNI1CjERnl&#10;j9h4qp7yODiMRRj0VfHai/G5j+5jnaT0aLWEo7DiFKrrZKR/vDIczGpJhcuRQ/lWDiMNq9YUpwyg&#10;bqBUlSlUZm8y9LbzaCJjtZtioVKHE0QxqGyOhIY3OocVoLQpjB4tEa1k3RrKsHr6mzb6HD3ZTVpt&#10;U8tOIDD7IH1iANLKTqKZcjEq6SABQTlZRzA3UP5RqpZpApBUchTNliiUNgYquXxaeM56dzTqyYZF&#10;ZI+cKvpXMmUNJZBME7MNJdF3UkJSeqvIFjkEmwwEqDBJ3x4lMCW1jOTJl7GvZKNy4zlldkkTfWlL&#10;c7gyF9Eq66Kok2A2pfL6zzPIhKK6IQxubz6MlgxobalUD2mUwZSsxjg0NsWiqTkOfcOlaNRGwNlB&#10;/03AmayZaGyVPkgei5LV5c3A0EglhoZrMTbZoPRx+roL0TWYTwDnQkOpLBO0Pf1ZsPH45u4UWHvJ&#10;vp3xsNODeShHtQyCFjK0TPUaGCyC3s73h9Jh7GZAk8yCZN16XktFYwA8PJZL0mS6M8jsZWgeGMJB&#10;63UccVxBaOdDnHVex1nrVQQ5ruEopey+9klsqx3AtthmvPTGOQxSqg0OuLD79UPYvO0gXhFQbiUo&#10;Xz2Ml3ad/W9QxifTIlQzSDbRJ9I7LQyblNbLmcE2SrR6ZS6kDEmb8NTjyrRWybzX35+P3r48jI+V&#10;Y2W+FZfmjMqggttkxhsE5uJINdqbYihpM2HWpCojfRYH1fSSrVgekf5OI/elrCTT3aQnvL8sstau&#10;NAwJEEWCPrkseVWdeMD/n/H141Wvsg7M5UkzbhDQd5Zdime9Q6l8e4rAJzhvzbbjGllRFnO6QYa9&#10;Ql95h8e6MWOinG2AJPdyayqQmxuDgnyqtOJUZBNwkVHncPrMPpw4+TpOntpHAEYiPy8exYUEZ2Y0&#10;crIikZUZitKSOJgNsnxHCwZkGQxbkZJN4rMf3sG6wnrJYUMGrI/iQyYbaqJhNecpDKHRJKOlJQE1&#10;NZRWlCQ1ZBiV7hwlXACl59qIGhmnWsHPCsho+ZSDmVVnlFbGslZ6Sm0UJWkUI388SukFkwnC8/lH&#10;UVjtT7aUkTZhyKOviCg4ioL6EITEv4mErONoUpEBmpMZ5RNg6clGmyMOpu5UFLCCqck8pr40MhB9&#10;Fyubjp7R4KaElRZLsqSkKmmwRyhD+1o9/H2HzBY5jxpbojIwQgagSzSX0UMVPP9SsrBkxpPsCTK0&#10;MLvyBKXIKbQ1xpMB6fnIRnoGo8r6AJQ3ByOv5izPm+ylClQaVKRxq9UUQYlIediSBl1zKiz6VHSN&#10;FMHdSZDJ4kPOMriMOegfzuY5R8DVl4LMwhOob45Cl68QXqcsY1CszBW1dqRQahKA0iBEeWsnIHWu&#10;KCqZc8pwud6JfLj7cyHLzrfxHlqMDJ70lSZrGoMYAx+vRbqJUqg8zledQh6DXxuldasthdfAQFlH&#10;RdHhwQnzVYLyGk44rpId53HMuIxQ1y0cN17ApsZBbCzvxNaQKqx/M5DBWVJzNhOU++knD2Ljq+Ip&#10;/++grK+RIW70fPRuMl50mj6331VCKdpAMNWi11kInzVP6dR3U3E001a0UpqXUJbXU57X8RnIUMVL&#10;rPgPFjuVFZRfXOrA/YsOLE+24fqCnoxGuUl5KSuP3Vly4CpBuTyuwdRAJSZ6KzHcWYGBjgrMyApo&#10;E6Y1dqR8XQOmA7cXLAQvmZQS9NKskexHubvSgeUhHaZ9Dbg22o5HPPbDaStujhgx36WBtjoXTWVU&#10;SsUpKMylisqLQlZ2KFLSA5GYG0YmjEJ+ViwLfWRqNNIz+FkqvWN6OJJTaHn4/QnJEdytQi8ZcaCr&#10;CjPjDcpiUDIwYcyrQpe5hBI2l0x5F+tKq08omclrGsPRpI5ETVMAfVwCqlSxaG5LpQ+MQ7s5CTX0&#10;OsVtZ1Ai4yv5usEViix6sALpC6P0S1WdQkjeYeTSP1VrKE81ZA0WqbhZ5WeQVXkG+QRVKhmxuCYA&#10;BdV+SC4+gRJKwqTK04jJO06fFwWDLxv1qjg0N0aipDYAKUUnUVYXiK7RIn6WQml6Hq7xFJhYgdut&#10;iay09FHeFCULXhWlWqNNWj4D6Mkoyc2UgOZoNDqTkFByCmn0xWX0MOVqMqKd+7WJdwtENffNY2Wu&#10;pGxPzD+mjFmta4hAM6Vgg2TyI+MU151VJk23eSgXCXiVLYpMTMZ20LNSgjdqwqFTJ6CXfqiHFdHd&#10;VY7eoQr09WTBQvXRTf9ppNc2UCVU1AejoSkKhUXBfEhFsBsT4WRgcXXRt7bwGlqilMWJ3L48dA5l&#10;MKiFobT9LIroz0tk0kBbIGV2MFq18WT0Qly7aMXzF/1op2UwuZKRVXsacSXHcb70FKKzj6CUAa9B&#10;R6XTLit1U253++BHyRo/8hYCO24jtOsBjlov4ZTtKs6YLuOIZgrbK3uxN1GH107wXHzV9KpF2Pbq&#10;q9iy7Tg2SiPP1j1r6SV3nMTLu08TlHxOVekYHVhbBezKpBrz/RX0k2p6N0pAVsQBSlSZhC05hQy2&#10;aJTTfpQ2nUE5608TVYq8N9IvgwwoEQc0uEeZeX/eQQ+nx0VKxzsrNtwlE8riSBen23F7yUqWk6TP&#10;GiyM1OPCqAqzw1IacXWBHnTZSU8pzGnD9VkdAdiOQW8x+nwF0GrOw2JIw+xYI+7O+nB7mp5z1oNV&#10;srtkInA1FKEul0GeUjM5LhjpieFITI5EUmoEknLCEZp4CqeiDuBU5FFEJQYSpOeRkhyOtFSWzDAk&#10;ZAQhvYiWpiULQ/2yTL9JWZXtIqX0FO/R9EATtwTmWJsy91QWLb5Atv7an7+HdbX1J5Gcc4Ae7Swy&#10;+SDr284RSDLKJQmVKjJMaxxq6AuTVWcQU34CmS1+kKlU5Yxw6aqziK86qQz3ymZkzmryZ4XwQ7kq&#10;FE5rATrcJZR99IaUefVkFGHFKoM04IQip4ySk/sKWyaVnCCYz9LvRaCkLYggoCck+0jLr70vh5W7&#10;hACPh60jR+liMNIzqtojKDUJOAK5RMVAIuuPmELRKI1CbgYDm0wdkxEuwcjn76oooSXJdBH9Y4tp&#10;bZ2UMp5/LRncQxbOUxq0/OiHZRB6HCpaz5FZ/RTP2+qRGSrBZOxoKgL6UHo8acCqklEyBJNce0rF&#10;cZQwILWRMWWJ+C5Lg7KCtMd5nowZB3d3DgbGKmGVMbA2+j17Dr1UCTopb22mKJ7POTTLlC5eg05/&#10;Hg5ZF8VVCKsjFcWN/siuPUX1cQ7tzjhU0+830yb0dxH0vhK4LDm0GKnKYkv2TkpYyuRGbQylfwQq&#10;yO4q3mOjieDWZdG3NUHn7sBh6zVE9z9E6uSHOOG+il3mZazXzWFrwxR2kCk3lHiwK7IBG/aeRc9w&#10;m5LPdueeV8mSp7Fl6+vKWNgNW9/Exu0nsH73SYLyBAoqZGpbDVbIXuLP7s1bcYugujFrVVpTx7or&#10;cGGiDj2+LF53ClS0IhXVp2kJJOtgMNVaOC6wgsqq28+vduLZFa/SN+mmdHVSPTgM8ZgdKeP9Slbk&#10;7IUxFS5PtWFlrBWX57XKwrseW+5avluC8Kr0SZIZL/L8++jXLNpU5XtN9P8pVGyJ6UeQknISdfnn&#10;Uc1SkXceVZSZVcXJKOO2jNvC/ATExwdxv1BERPohMOQ4TgYcwOGAPTgUuAfHww/jTNRJ+IedoXwP&#10;QUTMCUTHHUNEKtVfUzDrWqKS5vPitIFeuVmZqTJCBSHqyWstYhAvwSRtzFB3LS4uuPBXX/0E67Lo&#10;xfIoOZOzj6KyJoR+7jRS847gTPB2HD69GbkVAUrLbFLNaaQ3+iGq9Dgiio7ibOqbiCaLxRJcAk75&#10;PK1BpGw4yskaJSrpEkgkWCRVRzS9XhhK9EHIY2WuJqOVkjXz6/2RQylbT2A1myOVho1K6cg3koVM&#10;QdCSler0YVCbY6FlRdNYElDHClanDlL6MiUtpYw4Km/yoy8OVYJHrSECZTx+fjs9pCMYmZREFeZA&#10;JcFykz1MmUqmpA0h+zVpeNPUBHJTKNSmeNQ0RGJirp6BSGRVOGUyAUHQ1hhlMD33kWF9tlAy+jnU&#10;Ub5Xa2WMr/S3htOvktl53RlVBBb9dlVBNLotlbC05yl9om2GSDJfFqwERzsZ1Un2lsRd7ZYIWLxx&#10;DFqBSl9kNYEnA9Lb1bJKdSH9bBY9ZyHlaQZszjRlALzDnAUzVUx7fQqMkgFOVtx2ZKOZfr9ZH4ru&#10;7lIY7WlUEKkMXOEEcQC/kw+HqRQdtkY0W7uxw/4QJylfAzy3cIrbQ5ZVnHFewyn9Kl5rGsD6Yhe2&#10;Blcog9GtA4V8Pml49Y2deJnsuOHVNxS2/P8HZVk1ZTv90Wh3PZaGZD6jLHikoUw0kN1a0E8VIVO7&#10;Loy1Y3aoTRmwLrNE5ubLqRQS4PPIjI46SGf+XL8KA+4yGFqSYdIzINujUVtLVdcWAB1Zv7sjF9PD&#10;sv5oOeztmfRmtfRkxZgYqcPsdAtWFg14tOLG7RkbLvS2Y3nUiA5rJbLSAxCXSBuVcRqZeZSe2ZEo&#10;LohFaeF5FObF0fNFIzYmAEHnSTgZYUjPiUZGZiTS0yMQm3COwAtGcOQJnAzaj4Ond2M/wXmQID0T&#10;cRongg+x7MHpsNcRT+VXwmdZwQDqdGZQvvK+9FQTjEXodBQpWQdHuii36fG7XbQ2ngLMjbbgL79C&#10;pswhMMIT96OsPIyVkxKHjNSko0Sjn6uqI2PURULvSWSFC0QOvVhsyVEklR9HaOYB+CW+gWj6QZll&#10;EltyDAVk2RzKwGSCJK72DKK4XxqZuFTyxVKm5onnbDxL33cGuYz80t9YoxVGpDfyJVJiEWQEQDWB&#10;WKQ+gzbv2kAELeWb5OCpI2gt7miyUTCqCBwd5aUMRihvOg29OwIaZ6Iy0qfeEUlfRZ8o/X46+kZd&#10;IJooa6taJclyBMr5mxGZh5BUfFSZflbUEMDrJcPx5rVqCRACv9km61eGo42eVWWNRAGvQcbBCttW&#10;8vcLG/xRSQYu4nVGZBxGSqk/jyn5bkNh6kmHd1DGscbDbpOFbVUYdFbBZcojq+XDZy8gOOmb6an0&#10;lME1LaHooVe00U9qzQmwO3PQSaD5vOUYZCUd6VXBay+Bh55DR68/zEgry6I72nPpT1RKtgIzvaXF&#10;ngCtyGr6YaOF/pXA9PblQ82gZ27PgdtShi6rij7fjm2G6zhmuYxQ3z0c5/aAfhGnKGFPG1axq6kf&#10;e6o7sSOiFpvfpPJhAEurTMIrr+/BK9ukSELm3di8/RA2Ur5uJHC3HeDzai/GGL2TDMa2tqZh2F1K&#10;ZipSZopcX7bg+pIZdy5Sfg7rCSZKuMFmhen7OygnyeqFhcfRTQVhVTPYtPG+V4ZC35pCZs1Hb1cW&#10;FcZ5qq8UuOnBB7pZockuS2TDK9MmXB6WFB6NmOW9mpVJzX1tZFEbJMHygL0Zmvp8tKnyUVedTi8Y&#10;htjUICSkhtEDRiGDPjEhOQw5+YkoKk5HQlIUjga/iWMsfmRCv2DK1LN7cYrb0yEHERFHEiNg4yhb&#10;g6LInOcO4YjfQew//ToO+u/CoYBtCE/ej5SCwyir8UNHZ44y8H6OrH/tggWjXQ2QJQ/73FW8D5Xo&#10;p5ye6CvDWE8V/uzzT7EuLuc4Kqoo+ZoS4XbnoZ6sJsOycsrOwmIrQGk5Wax1bUyn5LTJqT6OajJV&#10;nZZekT6xkBU6hUCNzNiPpMKjCE95E1FZx3Aq/k34Jx1ARPIbOBO0DTFpvJisI4jhPhUErmQpOC+g&#10;rTqNgvoAlDA45FUQwGTQEjJgOoGbx/MoIZBz6T0KyIwV3K+llZJVFYWWxgTU1EWggH41r/okmZMy&#10;WuWnzLfUd8ejUh+OuAKZYB3Iz4IQlXII+YVBZB6a9vZ0MgjZjMxSQbYUwMl6KnUi9xoCFTZuIOPK&#10;jJICeriC5nMoaAii70lAKb9ToDqHhJxjVBcnEBa9D7lF/mhsTmAEz6VXyYBbBlNTmno7CiGrXI/R&#10;6/R0VcPnZCW1lMJnLFfSJ/qsOcq0L4M2HR6C1aanpHWU8gFWY7CvAQ28Rjejv5vR1WLMpidMQisr&#10;rNVcpCxdr9WksNLLMn2ZSoqSFjWfXf059PfSy102o49MZKO/7eBvd/sqMcJjyiwLvd2BE+3TOKRb&#10;QHzXYwTYb+CM+Rr2qeexv3UC6+t8+EyhEZsCi+gXjyGd9/14VBRBKflfd5Eh9/7fQLlx7wn0Sg6b&#10;UR2e3OjE89te3LtkxpWLTnpeJ25dceHivA7XFvXwuYsYcEoINgYsZ4mSIX64t4AqIJOgzCeLqlhJ&#10;S8gsxQRoKiuzSpnoLCuXySpqY4Mq9Hor+D0dLtKryUTkpb5WrAyplSlUfXYVhj0a6FqK0VaXi+ri&#10;NJTkJyEtLQJpyUHILoxBaMJphEQfQWTsMYTEkZjiAhEeQ5maFo/sHAI3NRDngg/CX0oImTDoTZwM&#10;348ToftxJuQQYuICkJoSgdSEQKQlRSA83B9+QUdxjMx5NHA3whP2s36SZOplqYt4ymdK9wEZzmfD&#10;tWknZrq19N46jHQ0oJs4G3BLKcWXP/cE65IypQOTsoys2MiHqrLFoZgsU9QcRI/FSs/PysuiUFpD&#10;piw7SXN+FsVEf6suHtUER0NLLGVfBPIKzyCJGj0m6iDiYo8iJfMsL3g/srIIjAI/ZLE0m88r07Bk&#10;wnFy5QmcTtyL7CpeXBGlceEpyskIZBecRFr5aVSSkVoo7aqbA5FRSs+We5zS4TAlTDTaNcl8mPRT&#10;3kol2ZSspSEpRwpb6QHpA2OyDiCTx4jLOYomczzP+xxSM/zRQLln0hYQNGVksHylAalKzeui9A5O&#10;ewN59Lgh5/eisDKILJeCcrJ2nT0GufQ+6VWSSygO+bVByKnwZ6Q8jbbmFKgbU2HX0kPaKQ3JRL2O&#10;anSYWeFsdbDxt7yUZDpHPEpbqQjo+4yaTAx5GjDhkbyjTdxPZtHXYchViw49ZY2jHr32KkqxcnhF&#10;6ngqWHlr0M1KODRaC60+GVPTagyPNdCrFkDVEEd5l42ZMTUuLBgxPa1Bf085uroI7tEG+stCzC1a&#10;0UXWNekzea4ZsLqNiDZN4qR+CYG2qzignsPu5hlsa57GnpYx7G3px+5KH3bHNmA9wVbRHI/dR/3w&#10;CqXqxk3bsVlG9mx9Axtk5WZZQHafP149cBwjEy0YHKBvttC78brdHpHc+VQguVC3p8BgToVahhy6&#10;k6GzxqOzpwiDlHSy+vXFBTWGekoV0C6Pq9FDcF6ebSGbFBKAhfSSDeiylbHiVjNwFWKR139ZGnvm&#10;bVgc0sGgyUVDbRpqKlJRXZaJipJMNNYXoao0CwW5SZSp8cjKjkNoxGEcObMLx4P2ICByP84GvY6A&#10;0OOIiw9EdGwgQkLPIDTMD5GhJxEXxTpNNoyIPYWzZEm/uEMIYN32jzhGAIuUJcvGhyMnNRapiRHI&#10;yIgg4/ohNTeArBtAL5yLCfrbwa4azA+2Kl050iIs+WUnvZK5z4ClMf5PvzlLNXFhqAnfEPmalhGJ&#10;utokZSCAGOBKGu42dxL8ySx+KScQQNNaWEzWaIxFCYFZUOWHsNjXUVoahObaFLgMJXDqCuDQpMPC&#10;aG1WJ0PTdB56dTz07XGM5jGoV8WijUBqZsVUUQbrO8iy9Knncw4jMHwPMnP8UVoVpKwGraN8tnDr&#10;9OWRHVJY2dOhoRzzSOOJPQvDg7lQUTZqGUGnRxuhUUfA5IpEvWQlEIDV+SspMovJjs3WWDJiJBrb&#10;YngelJSOYtjJSD0dZXDQg6l4PpmlJ5BRfgLZZTTxMXtxPu2oMt+zpDwCwfF7UNUWifP5DAiUVtI6&#10;nF/pR0lCH8vPO61l6KNv7DEVw6svYJQnkPie27q20lYvgeUwZ8PnyOXv5pLhKMEoK4fIXEOuatga&#10;c9Gtr0IXmbPDWKykRnSo5ThVlHSljK5leHy5Bw8u9+Lygg199CAeW7ayApfTTSlrzURtUwIMOrLL&#10;mF5Z07K3owrD41Xo7M1F33A+vN256OgrRX9/PbpkIvVIGX1+Dc6bBxFIhjxhXMLWxjFsb57CMe0F&#10;lkUcbB3Fa5W9OJiix85jwWReIw4cOIUt2wjCTduwRVbY2nYM63ccwCuvyapcAZRup3g/I9FuZhCX&#10;HEoamfBOv90WiEraFF1XMlT0hTUWWhH6chkuWdUchur6aKg1BDG95gADiSTIun5Bi2dXbbg41Qib&#10;SVYYj4beGEsGbcK45IZloDE2n0dx3llERR5AYOCbOJ8cgEzxhyWprM8FqK0uRH11KaoqClBRnoc8&#10;AjMnJwGxiQGscwRW8BGcCTyEU/SDERH+BF+40rGfmR6LvOwEpKdFITkpFEEhh3GO7OgXthfHg/fj&#10;iP+bOB5wEJHxQUhMj0GRHDcjBnn0ogV5Umj3dFn0vOWYpo/uYJ3o47Puc1QpAyiGPPUYkRyzfOZT&#10;/c2K55bWahniJ2k3v/jJY6yrL0tFe1MmTO2UczX+KJf0HuWhqNWlQU2ZUafLIBOlo6Y+kYwYS+mT&#10;Bo+3GC5HBSztrEBORnH6Jac2X5kh3udhJbNX8mQqGCFYEdwlyM+m10zzh1OfR/1ciqbmKMq9SLJc&#10;Chp4TJ0+Ec5eyue+JLI16V4XA40+BZq2RLTUx8BKSWhhpHVY05ScLtIvWFgveXBiUUx2Syk7hgxK&#10;3Aqya27tWagtMbB3Edi92ahX07fx+IM01GK2u3xF0PK47eok3rgCVNWGo5Fs36BK4Lmch5YM2aqN&#10;RW1zKNVDNJyWHHqZHJjNGRgZrcHoBcrOAbIs71EnpabMRO/lTR/01mLAW600YkwPtKLHSHDY+Xvm&#10;UnRa6AeNLObC/w97f9nd6pqmCYKnOrMi4pyz0czMzMxMsowyyGzZlm1ZaJAlW5aZGTbz3oeZgyMz&#10;MiuzshIjIzISKrM7u6c+9Orpmp9wzXW/O6Jm1po/MB9qr/UuydrSC89z3xc8CNdsBz3FCGyTKsoW&#10;LdyzvXy+Vv5uEqfbw1hjQu+uUOo6O1mW3UxiekFnK2yztdCSpeccdXBttKC1N5uMw/+fH4BzboBe&#10;tRdnJ/SuRz1UGDJT5XUjmCxY7aJvMy2pobOVK63UhuUBVNldyvqukdYrRFkfwNtwB/9h4gAeY0f4&#10;w+F1fL/HpXhKz+hMls8kfAJTcFukqpcvrt/ywA2vGNzwZZLyc8+gdDJJBp7cn8cp2bx3KAP6hVy0&#10;TySjx5iOUXsBhucLMEqvL5PJ1Uza5hEqop5kgnEuZm1NBJY6pbFK+njtjIs9MuQ+veTcbBk0ffFM&#10;3iRMTuRidUGF4/VhspAaDa1JSMgLoI8LQFJ2GBIywqjOMqBurURXVxM62lTo7lIzIev42oi6umIU&#10;FGeihDK1vCKXrFbIRKYSamtAR0cTZWs9VM3VaG9vQBPPkZ6fiNRcesqiaGSQVQtK05mgZNXqLDJu&#10;Aiqr+CyqPDI0Y3NOi7tkvfeebuKDxyt4SZl6tMr6cA0rDHmPMXGwIsucTOHunlGxMLJgtmxXMc9Y&#10;l2dfXWnHX//Vt0zKrhrMjDZilr5maroM2kHxVI3op5+ZmScSG2swam2Ejehksqv5eTH6dBUMYBU6&#10;hwsZ+L1ERjJfVzaGGNQ2SztcC/2YN8m+inoG1wC2KTX3nMPYnRvB6fIkNuw9cM0Rxec64bCpMUPZ&#10;bHDkw+DMwQD93diUsDaTz1xFT6SGkcloXGbBGvPQSNCoG05G82g6SpsiUd8Rr2y7UNefoEyX0upZ&#10;6NXBaO1OwvYR2YSSU/bo2Fzuho0sPs+ks881UA52wjRZw8+a4FJmhxNorGSV5U4mZiU29ltYqMNE&#10;r2HeP5nP2UO/NAn3brMyqmdquoYB1A47j23Kz3P6hdNt/j+TY42A5Tb3KEsQnrBiXBYN1lhpc1Nq&#10;RX4d8rxyztVFMuxcF3b52eUuAY3+apUJLDJYGm9kt2oZSSXD9czOUsy6y7GwWY251UYsrpEtCXBL&#10;ZNqV2SGYeW4nk9dkK4NhKZdlkYVeQxo0I/Th9KFjthpMuxqgM+XCwoCvNYwj2HSG3KWniDFewoNM&#10;+cbABvz1p/Af30H06CHCakzwiUqnupmHb0wpZWoervsEMim9cc2bLCmzRHyT4R+aiZaORtyjjJyn&#10;PJ/UU31Rtcgk8kEr1csYk48KqX4wCZ3GTGUerFgkDe3DFJXRxgolKg/Z83NaV45ZQ72ynKSsGiB7&#10;bToX6a1dNVherIeDimm4j56wKAQp+UGIzwtBTHYEolMDEZcZjvj0KCSkRiO/mL6/phT19WVkvXKo&#10;myv4WorcgjRkZCcgNTOanjGWCUbbQ7+p7W1Ce2sVma5GYcmiGiq5xjTUqDNQ05yODm0xWmUQeX8d&#10;unoZ/2MNvK9+3Dkz4dGdWVwdmXD/yIKX0gV0sYTP7q/ig6slvDieVcb/3md8PDwyMjnpn906MuQs&#10;pe0E9jcHaauKMTSUh25tBn7+8/fwxsyQij6nnfKAOnyykLIvC030VN2jlGgi00aLKEXqlJkJw1Ye&#10;tkJUtSXBstiOWm0quqcLlA7q1NIQSr161NJrrfFCLqKxgwG2sdID5ywDd3EQJ8tTOHXNMFBnKNV0&#10;ONsYozfsImuVo40SUpZmNC2UKNunH50OQ1bYa5vIRFlXIrqs+agZSYZGlrO0ExgMRLrGGCJmO4OA&#10;yNiXipYB+jxZ7X2qFovSt7XCgpttw8RQNSW2Blu8pw2yy5KrCQf7vUrHvXuujfdCyWlpxabMe1vp&#10;pTSuo9SkTKT3FO+6xtejnbHXG8BSXq3Rny0v8DwyM56JJSwpg4q3iYTbqzqsUDk4ZTW8pXYqimay&#10;bL3yTIfbOkXKrM53U/rK9B++ztOHOkTe8HWRCTnXz/sYIKD103N1Y1y6W0wZyhIfU/ZsAlc+5tYr&#10;lQYdk6UGi7QPrjkZNTTM++vDor0NOgMVw2AC6sgwDT2p0E83YpnPZWGZbK2zvimvdMZJZJMlyxaf&#10;IGX6HG9oVuBByRo5fQXf8V2ED+8jtt6GkJRiTC65kNM0iVsxFZSrcWTLKCZnhJKUN3xTERiahqrq&#10;fCbSBFVSFxZnG2EylZNhZSJBFYaNxahoi1N2RWsdS8IA67KLrKc3ybaCPSy/QVxQVT0/MeOEZSkT&#10;iV9cLuCDBy48ObMpWwPeOTRgwaJFVUUGsvNjkU5mTE5nIiYFIio+CKEpgYimtEzMjkduaTZyS3JQ&#10;T69XVJSNAiZiTm4iKiqzmaiFZMxCsmUKPWQ8Kpl8quZ81NVnopYSuKI6jd9LIbCHo5ZWplmdBMNU&#10;FW0Bn2urBePWMmWG0oJbBfd2O44Pp3Dn1IR7JxbK7QV8+GAZn95x4bM7y/j8oRuvyJhyPD6a4TNZ&#10;6X+ncb45oQwRfMbPZUDBMfNAwF9I6hc//hhvLEx1Y2qyiZKvCUXNUajojKXkKFakxag+D1Nkq86R&#10;ErQScWWmxaA1j++zoBEPaquC0VmPssZYlNYnoLYpC3XNKdBR7+/ujWFqqk5pCbRM8wHmGbSLo7i3&#10;M8ebspIxxhWGWF/UKJuw9o8RwZ1EIsrPAaLG0GgeVETWJpGlljx0TKVDPUqkZWLWqCOV1s/WthRM&#10;DFcSnVWwzMhQsjrY5juwuCCNJL3YP9RibLgK9hmi8Cz9GBPgwaUJK5stlOCycngLbNN12CdDbSy0&#10;Y0uSxC79SANMuF4mPANmewT7RO0VJrPVqoZ9VkOgkf09KEfJ+Ov8zTblujCgJOXu9gR29vQ4uTME&#10;22IVlrcbYV2qUAaE9/ZR6vB+7SZef7aT16NvpPw8lk1oXLIkoeyTIRvMTFASM/FXOtE7Ka2/6Whm&#10;kg3LivMTqcp0p9rmSKhaEjCkpScbp19mMi9RIh9t67G22onV3TaM22TlhmZs855OKZvcLoILJbus&#10;fbOyNIfaxUfIMp4hfGgbb3Y4ETh0iPDJc/iObeMPNQ6ENZgRlCzr5pqQodYjoEiLm6HpuOlBP+kd&#10;xqSMwXW/NPgHJTLZLZTkDUq/Ym9nFoNYBkb0sD6aMC7tC7Q99g3+/1oFpperqIzqsLHbT6AaVbYb&#10;uLc9jffO5/GCEvCDu0t4ee6A7C/57oUda7Y+dKiKUVWejcqKPJSU5yAnP45eMgoZqZFITYlGeGoI&#10;wpODEZUSgcTMeKTnpqG6uhBN9H0tamHJYkrNUmi7G7A0P4bjfQs2aDdWlroxbWqlOuqAwdxGIB/C&#10;grOPcpKxQBCW3bXXnRqlhdS6QU9slUkCOWiWLTbI+HOUn1sbfQpovHdvGe9LQt5z4f0rBz7k309P&#10;ZMaJFe/dncPzcwseHxuVpUnu7xtxtjmpzMM835iGbP334ngBv/qLn+ONPlL3ol2L9aNholgmqqXP&#10;sZMBr6Nx7k9HVUscOgcz0d6Ti8qmeDJoHrRDZLb2MkyMl5LKc+kDSf2aEkyONcM8TuahGd9eIeIT&#10;uZfpmxbM/ThaN+N4U499VsCqfRDL8z1kkS7YFzqUZv9pY71i+scniigRKL36M8l+aejm69B4EQ96&#10;P0MJmTsbZfU03LlBGJwpgXmpjB6zisHXgsWTHkzSL04Pl5PJWuBYb8bOeR/lQRVWKR/3WQmyhL92&#10;sJjSsJmJ24MtF5mQktO9QAnLhHTL365B7FCSut0dcC43Yd7Oc5LNVymDHbZW7G33UQ20szKrsMTK&#10;2l4mQxLht6Qz+HwEzi01zGslmFouROc4E0lPCTibpwyOMC6WYlH2kWTCOXgPa5Sv+9Kws0h2dPK6&#10;socjk/xQPlvupQemr1pkHcnGtJStmr50lk0eg0GFjTUtpV4blim9Zc0aWUxKZscfbo/Ru4/iYm8G&#10;D0/n8A6D5MmBg0GxyO/oKZ8JGhtGaB0nSJg6xa2eFYT3LuGN8UMEjB7As9eNP+x2wVNthE+qDPmb&#10;RXz3BP6gcw7fC8uFl1cEPL1CcNM3EW8H0HdlZ+F4i9en+nlwMIPz3Qk8ubTgzv40ZDrSuay5ujuE&#10;3YNBnD+awipVin21BbtHLPeVFsXvH9In3qXvenRoogczQvb3EE+ubSpFTWkOqirzkFeWiKzSOBRS&#10;mmblJKKwJAO5+akooz8sr86l50tWujCq62jBxtSwGFsYf724dz6LU1nP594SPnjoxMf33Xh6aFf2&#10;F9lbpSen2rhi+R2JcqOS2V3RwU3AdC9psbc5xARmndpbYXSUKyO9tCQnzUQKuqZTMSJbIPKzQVq5&#10;091JPKUsfXrHias9E7Zp2d4l4394dwHv3llQttS/3JpUEvLB757xJYHoYmuK0tZMwBzDX//nH+EN&#10;va4ObZpsaMb44P3J6FsoJwoUorojHbVt6cguDUd7dz4myaZdfUWUPZVEfjXGZmph1ddgcqSScq+V&#10;aE0WmdRgboIMsCg7Jo1gwcgHofd0WruUYUVLDEK7uZF/t+GEiL5MCTc6XA3DdAO0/SUwGNRMCD22&#10;1vTY2Rqjyed5KUWX51pZcG1kNTWlaC0LbgQT5nr0jecwMTOUrQj66Dc7KG1r1FHo7UjDzATl03gJ&#10;LJR4K2TPdWlosXZgg3LXbGrCHCXcxgoRcaGLrEUpyu+4HETEzX4abj4Dk0E3WonjI2HJVoXxF+iD&#10;Zw3NOD8Yw+ZGD+z02Pt7g8pvTk51mFuqh22V7MSElMEOnaPJ0C8UKUP/pHV4eCFPWf5RTbZv7U/B&#10;pKUIJpFDVBzSqrpDZD5dH1PWdZEVtWVpCVk4Sspugferp4xyOQU8urHBBD6UoCK77pDZ9+lTdwiE&#10;++ssexn4TObeY3DJ1KPzLRMThIh9ZqX31SvBc0X01q2eI9N8iT/scSN5ZAcBhjvwHtzGtXY7rvOz&#10;kJ4l+OTQx9nH0WPfR9H0PVyLLMXbvpFkygRcD0zHbcrZjVXZScqBLx+s4WMyxUePVvDuAyeeXc4R&#10;HIZwwmvuboziLpnilDLuaG8S55R9j6+MuH86yaAcpvSz4cMna3h0aseGXYeJgWZ0tVSioboUZaUF&#10;KKsuQlZJIpLywpGcFYeM4nge0cgtoy+k9KyqyUNjYz704y1UMUOsI15rpxeHG/Tsqxo+7wjunY7h&#10;ztG0Mqjg4f48/R1VEyXji7vzSvmZ9Q1UdF3YWyOQkLkvCBIyePz0mApmv4f12wjjvLS1lDNBK5SV&#10;LqyzjH8Tc4Ex5aLqu9ijFVmVdWTJhmTPVwSEd88X8PKCTHk2i1dXdmVfkwuy5AtJ4GMbntCLXu5M&#10;U+104+c/onx1mFSYorm2zzeiuScdDb2UqfoKzK53YcxUj0FdLYZHVfRtjejUimRtxAylSDWlk3W8&#10;BpYJGerVBsMofdhEs7Jpysosg8jAwpHZ1M5ROM1MKiaRbbock0MMzp48vmeyMhl0A1X0IF3QDddg&#10;ijJseX6Ifoz+hz7oeJ+MuthAT0bmY4E4yIarTKQxAsnJ8QgczgZlyN2IJRfdlHkNAwkYNxViZCAP&#10;Y0xym56yzt7Oe1Fhm1LTbW1nYpJBmVzr9JErDPhlysglShfHXDtkv44pgs3QcD59bhnlqRbT+jqy&#10;ayd2ZCeoDT2fg9+nhHXQJy85ZQpXI9YO+OquwRjBQcbbTq0VoGM4DbaVGmXycgfZ0uAuUBa4Glgs&#10;QqdsbGsvxaClgD6xENPzhcpq4p0dGdBpy7BJ+b27QKVB2eYy9mCJFuNqm7KHgWw3dSgb1Bw5J3C8&#10;pFd2lpIKPmQgSTLeo7+5f2zCg2MrmdGO9++v4OuX+/jk5QbeecJgvJrBnTN6erLp1MYRAnUbeKN/&#10;C8FaN27ojnC7bwOh3Su41bkMf7Ll27lNlPsLaJncgk9SJ24FFuH7AfH4XkAWfuCdCO+ACCzYZOn/&#10;fsq1JXz+ZF053hc/yEA83BuF1awi6HXiLlnw8+cbvCcXXl04yCIOpTHk2aF4LQvVlR5aTY0y26JV&#10;XU/Z2YAGdR3auzrQ3NaAqoZ85JQmIjo1jP4xEBkkjNyqcCq5fDgJZKvLo9hzTygz+aX74XiVZOBo&#10;pe9XE8ialQHoNsb0nntYmbT89NRCCyWSXqdMGDhZH2S5TfMw4e6OCac8x70TJufZOC0AwZHJJlMZ&#10;13jeNdqAnYNeZcuDO/szVFYjWKWfdthpV0yV2Fppx9nuKN4hQ75POS7LoMgoI2mBfXZqVfYpOVul&#10;ZGVivnd/kfdiw+MzC/7iT79hUs60wDRGYz7ZjPHpehw+nKSHyVX8pXYyD+2DeayUYczQvNuZqAYG&#10;ud6mwtxyG9T0kNKYYzS1Y4YMMjNeR0nWDbutC/P0TVvU5jtLOhyujCobhE4OFWFyIB9GXQUPfpcB&#10;budvl4gQS0SopfluJkov0UvDguxi4tYrDTnbm32UuS0Y5O/b2jPIqNUY7iuAjYneqclCKw890WqK&#10;jDNtqcTgYCEGe0ow1FlGP6mmb+1W1t9cZiKt87z3GbhLNpGPnUpiusk886ZmHO+Ns1BlIL1WSbqN&#10;pUGsOXvhYCK77b3Q9TNBbfQZ5h7MGzroO7rg2myD86ABJnc5HId1TLY8DMhaP/YyDJoLMbtBRp/J&#10;RrdsUTCbi9E5yvC5MphdDTA4CUTzlOxkTOeymsBXjTmWx6KhHQdEe9nn//GeBW4zZRTBTdY7PVyl&#10;5+RxQpY8JhOebE7gapdJxverc4M4Xp8m68zh1V0HA8FJf7bCZHGTcQewSZ+6tzZAFTBAz0c2WllH&#10;kukEb8iMkP5N3BzaxR/QS/q1zOFmyyIZ04m3Srowub6HwNIeStV8+PukwCM4Gz/wS8FbnmHwDwnC&#10;2HQLZmRML5NvgfX86p4dHz5ewvPLWbLiCI7oyR+yzIUlZEHi969k+NsCbGOdDEwbLKNdGO5qQB+P&#10;Hk0T+vs6oenuYL2q0NhWTe9cj4aGamjaaqBqKEJpRQbS8yJQXhcLk022lWiC3cnEX+wgK9ICLPVT&#10;rfVS/vfjgLJYWrKdZDGrrQVr7l4csMyenTkola2vG1/IVLLkiOxvco8J9sWLdSaIVRkxdI8JeklJ&#10;fnogY3dHccByO6FHFy+87OgkgGpxRpCUTYe26UfXCNSLC3WYNfO+LM3Kvpt3dwmSsiQmQWlveViR&#10;r5KY717KekILTNxFPDox48m5FX/7Fz/GGxWVSehsL0ePloxoakTTGAPHIUsyZmPImoNa+ssBmUal&#10;oxwbLkBsdgDSCyPR2VOMMb0K66TdSSailkxno1Eepbxcoo/sbMsl00jDySDW5/oxq2/GslmNTXsH&#10;X5uxwoRYNDIhzR0McHo/Sq9der7V+T4m8zAO3HpMjzTj/tE8dD21ZL12mHRqzE8RAEaa4LS0UAaT&#10;tfh951wfGa0ZLR2ZSqf6yHARutpyMNRVynP10y/SKy5osE6fcLAmkpDSk5J7i0EqgbpOebhJY7/t&#10;HiQrDuLyyEYEncARDbm0goqslN/syGaiNi127GQl+uYNd4+yaNak4/V+miOz+cqWDS2yw7SzFI2D&#10;fE/GrOmIRedICrrHkjFsyGJ55qBXlwO9tRzj9KqTM1QclibsEvyke8Vp7lZ2QpZ1QY/dY0rr7jpB&#10;YVsahpaIzmuDTEItwWWKSG7G6Rb91woloWwjvjvPyp3Fw0MLnhzPMwFW8OXjXdw9sCqLUZ3KOqz7&#10;elydWDDu3kCc8RDfGz9H8OAOrjMx/2OXC/4tdtysMeJ/Uc3h7cpBtC9f4XspdUzGVPh7hcLHPxfX&#10;6StvePrBN8QbbUMV6DXVYGSmgnKuCQvmFiakFR8/W8bH76xSylLavtrC50838fnDLWUJxuY6Sk56&#10;wuaaUmjbVWhrqkVPhxqa9mb09LSjf1iLnsE2euh69Pe3o6u1CXptB1Q1RdB0VMDE2Fkncx3sDmBl&#10;pQ1zjkq4CGzHuyxDRw+Zbox1zTpd0cA+R4acrcPGTjcuKKEfkKVl52TZwPWLl9v4/NkGPiaIvGBS&#10;vE8ZLq2+zylpX9y18xnI7A/X8dHTbSbOPNl0kqRBdpWBGgSAs/URpdvrYpOeenNK6aff3WZ8zaoo&#10;Y6l0qAZ3HGTHExvVgwPv31tkvTDZmfz7jPM7rLsnx2Y8pXx/yDr5+7/6Gd5IzgpDXU0W2luylYaV&#10;oZlMep8sNOhSUTPEgmtLxfBgGXq7CzDQz0ScrKbEa4RhqonSsQTz663Q0yeamFjLlKwL+jZY9C2K&#10;pLUZ6MWWhrBM2bjh1MI20YatWVlVmoaaBWenEbdOUJbyt7tM4CUi7revdnhzdhbopNKVsWBqw/qC&#10;dLa3wWUhQ+nJfNZubC0MYnGakpOS2clrWadUME93YKK3Gjuz9IWz9IssDOm8XeH3nTMdOHSOYIuS&#10;cJWsuUK5ukVGFBnrJpIeuCh/bBqac0pH+rG7BwZKZzW21ilzya7b9Bz36Qkud43K/oizpgb0j2bS&#10;02ai3ZiByv541A0loUAViT4TvYaLrE1JapxvwIShAroJJi49cF5FIIYnCzDnVMNB7+pc5L1Ii+9S&#10;K1ad9JVksV1K0WdX8wQmWUqxj8g8QOlKsNgdIaPX8NqV2NvREpFb4CK4rcoW426Dsl//p48ceHJg&#10;4996vHvhxJ0NytX1GT5TH6yWBqxs12KSktl9NIiy+Tu4PbQGb90Jbg8fI4Ay9geNZrxdZ8bNaiP8&#10;6mbgXzuOkaUn8IirxFteSUoyXveJwc3rN3Hjti/e9vJFlbocJtqAfXrtrc0hZYzt/roOj09m8ZLA&#10;8Jx+9sOLZezTm071qKDtUqNBVY3axgpU1BRC1VaFZnUtmprqoFIJK9agvbUZnV3tTMxedPSooR1s&#10;4XfKMDzSSPYdx/NHiyyXSaU+zrcNONkYwwP6VWlgPCKLzRMYNpd7GT9qxl4PDmk/ZFLxY9bhA7LU&#10;7toIDnd5nzzXGf3jJ2THBydWnkePx+f0f7zfPZeMwNETBPUENCPu0IO+uHLg5R0HHjKxZB3YxwTw&#10;QwL4lkOHNcb68dEUNmQTYgLCPpPybGcSD87nFTZ8dbHA71twQU95vsXzUt1c8HqnGyO0HAbG/Rz+&#10;y3/6Cd6obUiBprOASZmJ6aliIn8F+piQ3aPZaOzOZoGno727CMM6FWZslFZb3eiivFUPJKGuWybR&#10;JqK+Ox/d2goYdI0wT1LGGJpotrtZIB1EfaI72cfOxJkjyy1T+q3Sc+4uUU5RGq6RxVYZWJuUrpax&#10;BmUTmnlDJw42pshsA5Q9Fnq5ITy+sjDxmmClzHYyKayTDZjj+3Wi1upcLz/r5LVbmfhqLJsoffWt&#10;sFtFanYoXRbrPK/sKfho28QA7Vf6CZesHXBRKm+yIrcJGgdk6nV6z31W2DzBYI7Sd4NMe8ICvNo3&#10;K90OW84ByCJHdqsaoxOyCLUsQVIAzXQ22sdkRYZyrJ3SK1uLMWSgVLfVYNHxeiWHmUnxzTVYtmso&#10;y7VMrnbsMXjvn89gc43lsNaBObsa9sU2AkEPlmkDhOkXbc0sTwLESq/SUrlAWeRkmYnlWJnrInsS&#10;fJbG8JJy6ONH9HUP3UwGG+USK/p0huc34PhgHHNkMdN8EfT2Eky6WlFiOUauNPT0ruF/6VzB95iE&#10;SSojElTz8CzW4XZBHzyKulDXY4B3WDreuhmAt2/fxps3b+Ctt67huoyD9fEnWLcprbn36NNenCzg&#10;0DEB51QPXIYhgmQ9KgpSUFFE4CrOQUVJHvIK8lBeXY4m+sZGJmdzay26NGq0qRpRXV1BudqApvZG&#10;VDZVora5kglcRnvUi5eP1vDZO3v44p1dJTnu75nxkPXykMkiwxYP6ddOKUHP6JdlIeWnFxZlOZKL&#10;vQm889COj1668NmrbTxmclweiCw18pxOsvgOfvThMV7dcVL2LzFJpnDM42zXgKMtUURUS5tUfLRR&#10;ruUePH4wh0eX9MuSUPSURwTRg41RbBD4DqlE9napcAig7vkOJpuRh5lqYRnPZPkRvorXf3mxiMen&#10;czwsuH8yRdVjwAXv52/+8ud4Y8qYh87+DAzpcyFLXgyO5MJqIBrPNMPEJJokQ805+mFk4I3KjIqJ&#10;DFT3pqJ1jBJxvARJxaHIq0tBeQOTmqy1Tma5vJxiwLVg0ULpQO81M9rABCArMEEk0GzTbVizy5hA&#10;shCDaolJtknmlAA82ZlQBhfvb+qxYOzEeH81k4YycaYBRnrM5YV2/n8TenszeJ+N2LAPUCKQdSmd&#10;V0XGUtquMHkWZjqxQCaVznnHDH3pQr+y38Te4rDSLyYDwTdlWhV94yYTbZevImlllWwZNrjIJF+3&#10;0XuRpU9k5971Kd6fdPUM0KPQ7JNRjw7ptekPZS+UMXM5DAvVmFmsh8nRiB59AbQT2RidLMTGaj8l&#10;dhfWeH/7DpG+E5jjvW2SuUUyry13YWONCXcyhN1zyrEt3vt8q+J3XWTvXf7+aHsId06ncbqnV8bW&#10;it/dkdZZ1s3l/rTS2CCS9RX92uf36OdOTKzkMZwd6bC9Q5++VYdl2S5hMQ9D5jxoHWpEDS7jWosZ&#10;/6HZgjfaF+GlseN2zxL+oGMZ/0Fth3/nLNJ7pmkLRlFYqoZ3QAwCQiLJkD64ce0mrl2/jeDIKMTH&#10;R6EwKwUNlZTlHTUoK8lBdVUpGa+W7MbkqqlEo7oZdWo1KuqbUN1Qh5q6GjSpGtDBZFS3ymRivm+p&#10;QaPM9G8qQX1LKXpHVLDSJ7/7chefvNzBp09X8UcfneKbJ3v48asDZeTMU8ryB7LfIyXkIf3ayeoo&#10;7rI8Lnf1ZE6TMvjgwZGZNojfIbi+c5+g9VLGE28pyfjx4zV8+ngd3713iHfuLvMaG0rr7K7I0v0J&#10;Jlg/llapAJfrMbNCq7FQCqNd1ltqwKKzFcdM1LVlEgDrfW62Bqt8fyp7Zj5w4gUZ9d6+lXZiQRnp&#10;84x185znlm3Wnx3O4y5B887xOJWatNw2Yn9bi//yF9/gjbahBKhHUlHRFYcO+qG+kTyMDlZgrI8B&#10;NkjGI7P195agvScezfzOhKUE+VVRqGjIQO9QOZk0E3XtBZS0bZjS1SlNwzYjWczYDIeplb9vhWWi&#10;ATptKZm0AovWFrKMhskgw+8oH2nIpavDNtOCJQbuyd4YE7AZg32VWDRJp/4IrJSsq2QWx2wLHGSM&#10;FVcLDJYiGCbr0NteCl1/JZb5f7Pj/HxMjbun87z/OhgG6nkPnfShLThapi+j/D1x6pSNVPbJLgc0&#10;7hv2fmwsDmKbiewyarAxL40EQ0qyH9jpS5wTcBi7lL6sTX7fNN1AWd5C0BjHklODfl0+vQqDfl1D&#10;CUffYyYzbnRheV+DFR6jerLSRBUsU2S1WbL11iRRVccKIAJvDGBuTqWsQmAj846M0ZMtNMK92apM&#10;bLbOqLBoJghNN6FPk08l0Ki0Vkvjk5NJu8brbywP8nwjWF3oVGTRYzLVe1f0lMczeHTHivOzGazL&#10;KnFHarjtjQzOIcwu98NwtEW56kLk1CW+rzvGfxjZR9zkMd6YJHNOXiFgbBu5PaMwrsxheWkWI6Nj&#10;6OsfQ0hYArw9Q3DjretKUvqFh8M/LBSR0dFITI1HWnYasvJzkEE2LKquRn5lJQqrqhgvDahSqdDQ&#10;0oLG5kbUN9aitqES1XVlfOVRR7VGr6hSFWJlib73gAwijHZoxhfv7uJrHj9+5wA/e/cQP3l5xNdj&#10;fPJgFV8/38ZXL7aVJR9l9TlZne7lfTLR/UWlY/6duw7l+PjJqrKiwdNzWTpyFu8yYWSt2K+ebOAd&#10;KowXZ/P4iF7y1cU8HvN7h2TY1SXW4SpjeEMmi+ejYyINekcJRqUrZKUKU/NlsFnKMe+qwPQCwW4q&#10;HfrJfMZvPR6cmQiS9IkHtDwEjRe8xtXODO/Pqew8JvuSrDtISLIAm6xlRQAfG8/Dd9+9xBtNw8ko&#10;G0pBtjYBxV0JiodUU8rOTTdjfoio30+/MEo/1EP9X5GAvr5SypUi6IZKMNBXhUkG/MBwI6YpWxeN&#10;jZSjnZSpKqIWqd5M32RtIGs1YnayFs7ZejJordKSJf2U0mUxqi0j8suSCNNKZ6/MHdzdHlFGzCzP&#10;kgVNQ1gxj/B+OpUxqrInpNtVh8GJTNjJmotWLRmzCcPabKxI8vA3joUhZa6aNJTMM4HswsyUr5s2&#10;LQ4XR5RtymR2x45jiEzEZGMSbpv7cbE0jl0is2OyE2sW/v/CqLK3/eXujNKZvEoPqjSLu4cpVUYp&#10;qVSYXSTKLVNK0mOaLI0Ym65BR38+eihtZ1falNXwNO3p2F8ZJssO4uxEj72DQXrNOqyfUKov1ZP1&#10;szFLa3BMhJU9SnTjBTxvo7IkyDoZWfa12FmhNFqhjL8w89pdcDjqMGUo4Pth7Lj7lH0zZMW4B0cL&#10;eHRmwLuUa4/u2vHk0Qp2KCt3TiawMNmF1rIiRMWkoMX8AJXrHyLY+gCxzk/gbXwC/8kL/IH+DMGj&#10;2wivIcjYdLQbDDxTHRljipIzHwkpSUxKL3i/dRPX376JmwFBeCs0BF4xCYhLzkRqejZy8gqRW1iE&#10;orJS5JSWILekGKWVJaipLoWqvgzVtaVMzCq0ttdC1SrekrZpbhhXD9dx/64bn7/ax5dPtpQVzWUh&#10;5c+erOA7MuUPXx7gh8/38TMm5w9f7vH/ZFEtJuU7/P67e5SoLjy+pHwW4NukZL3rxD0mhLSyfnDf&#10;hWeUiw/ImC/PqSgo79+jh/uYzCXbGsiqdy/pKV+eWZUFnmVt19O9IaqLBoxTIbr2qzA+S6a0V2LK&#10;IfvDlGGE6nF5i8m5mINhexZ6plPQ1hOL1pZYWq0qxn87zmRDWdbRKX3nFSXxrmOQsUA/S0aXfs01&#10;l0ZZlXB9WwWjpQx//MuP8EZmXSiymyKQUR+OPFUkChtiUNOYj9LydNTW5CM9KRLFOSmoLEmGrreS&#10;UrQeQ93FGOjKx4CmkMxUp8wb1A/XY2m2D/PTvMgUE8hCv0i5tmTuYlJQis12YUX6A8mg7rlW/qaR&#10;MpH/Z2zHvLGD8rOZCVaPTXsrv6OCm8myYqX3mx/BLJnSRTm5xIdcIFisztKDrvVjyliB2aU6bOxr&#10;seTuUSZjO5eaYbHWwWZTQaerh07fgO5uAgjvfZpySJaWlzGmMm9xZ24MJysGJgvfU0pKK9k6mfLE&#10;TeMubMlrb9t12FuawP7yOC43pyk5xyiPyayydRl/I0b/weEC7hIRT7cMZPxWzFvoCTcHMM3nOD6e&#10;xjqT6WRrCo9OrZTnY5izNsForqZ/r4RDNon9Xd/pnFmFoZEimOfq4drswexsq6IkVs0aZcu0R/s2&#10;3Nljgq31wWwjyLlVSp/b2cYEA5cBuWvEp/eWceiawQdPj/HZp+/ig08/h3vrFPFppeibXsLI8ila&#10;rFtonT1Cp/sZYnRbyJp9ipz5F6iYf47IiiF4JTTgWmA8ohNDMD1diuLaCJTVJcPC8vANDkBkbBKZ&#10;MZLJHYPgkFD4+QUiOjoB0clJPJJ5rTSk5+QgK68AaUX5yOFRVVaCOvrIyiayYUcdtFrWxQpl98k8&#10;Pn1nG+9RVn5wfxnv0ddJwn39eJMyfBWf31nFD5/t4mfvn+K7Fwf4lokpEvCCluKLZ5sKS37O1y+f&#10;byk+84t3tvDOYzLeo2WyoV3psJdRQo+l75av97Ytymeyzut9/i2r7z1j3d3dMPDai3hED/jqjuy6&#10;Nat4PPdqN+zrVDOHKugXKqGbpTKzSbdWMRw7KsZbC8zWKiy7mFRW6Y4rwAoBfJFqUEZObUlLvUMP&#10;N0H/eEWvtEfodVVYtDdDN5lHpZUG82wR9jfoPxlff/fnP8Ub+a1RyG6MQioLvqonDZEZvohJTUIc&#10;j0CpgEh6xqxUNFZnoY9SUU+PN9hVDDMl6eQwT85EmaN0XSITTQw2wkz5uGzuZWJplAYdafkc7irH&#10;WG81jS+Zao2+jB5udYGsZqFMW9AyITuwaif6MygX6R0dRjVlKxON8tVloWxl0hpH6iEDuV0yPpGy&#10;2O3qxSCl47CJXlg64835MCwXoWc8ld44F4apagz1lWFooBqz9LOLC70Mco2yKtsqGWjHOcQks5I9&#10;ZSCwloU3pBz7TLr95TFcbc1gk+h9uWEi2k3jnEEguwBvOOhbWHi7rjFlDZ5t/n3MpJXttPeYqDLJ&#10;eZesuLwom8n2Y21JJjHT221OYof/f8gEkv7Y06NxLNiZjHYVjjboERfbcbFLOb3UjS3+Pc2K3tyi&#10;l6a/31nuZpAQGLb64Fxog5t/S3/qvPS7OgboVShZySgXWxO4d0CWpJT77IOn+OlP/xxra3voGRik&#10;h9xE3+I+em37DKi7mDCcoXxyHirnOUr5d6bxHv5j6wJSsocQntENv4QKeEbHIiQhAL4ht5mMt5Gc&#10;kcgjFVHx8YiIiENkVDyCgsIQGBCM0NAIRMTHMCGTkZCRgtSsTCQkJyKzPBX5PCrKM9FYW4BJsvW9&#10;kyU8OXHQyzGZnmzis0er+JT3/AX93Of0eJ9Tln75YB2f33/9+vUzsuSrQ3xH6frNiz18y+PLp9v4&#10;5P4a7m+Z8NHdFXzG95/zXN+82sV3HxyQQTeU737y0I33KVXvkj2f0mM+p2SV7odH5/SY+1N4QKvz&#10;YF82qJ3BCevm3tHrxrEz1vfdQyMO90ex6G6G2VkFjVF2Kk9Hn2xqrE/FCBlUR2JwbzGWnVRX0tNg&#10;G1LGIK8qtmhI8ZTn67QQcwPYZ8zIND+7pQX68WrMy5IwplKMj+cSyGtwsanHr/7zT/BGqToW8YV+&#10;SCkPRmYlmbI6BWGJQQiJ86U3iEZlVTLa1NmY0NbAONyEqYE6ejT6xPEmGEZlqJ2KLMjgGVdTpnYz&#10;IZlkBo2STMI66/Rv22SgzcVRvmcCzA5ilWzlFhYl+8lAbmnocZjaMT1Uw9+TOSebYZugByPbbi7I&#10;XM1ODHQUKSwpfXWyb+EC2XJmrhqasWSMzmWheThBmRpUq0lE90AxqiqTMMaEtAw0KfvKi4S10ded&#10;bk8oK55ZeI1loxa2sRYFJBy89w3K3mO3nsekMnjebe6j7JjCk4M5BZnP+H+ri5S1Lh2fZYBJOEZ0&#10;d+OAz3XC9+tWJhefS2Z9CBjJhNa72wYm7Ajcpm4m5jRBSY+DtXGl1fV4R8/KKcfoWAHG9WVKK+0i&#10;k83JV8tcDVFYVr5TYYYKYNNNb2mvxqShnABDEHMOMpknmchGPLmaw5N7NlydT2Jjnepjrp1+ux8v&#10;XnyGH/3kL/Dl19/g5OEHsK5eYnThFCMLl+g3H0E1s4/acReaDW6MrJ6h1bKMuOkd+HcZ4FHaBu+I&#10;dHh4+OC65214eHvBK8AHN31u47aPJwIDI+Dp4auwZFBwMCKiwhEVF454Kqs4Hrl5KcjIiIdmQLYP&#10;lNEwo2SvVbz/ZJtMtoJXj5dxn8rhVMa7MkkkAc7W9fR1K/j0IZP0nhsf33PhSyaXsOg3lKefS2MP&#10;mfGHlK8/eveIrLmHr57v4OunO/jyIRP8EROckla2cJek/PkXd/DjD07w3Tu7+OTeEl7SKz48nsXL&#10;e/O8phGXVDFnyjhUM+4fmGh5CLzbOhzI6C3aExkLe7SrwyZVy/q2BiOyy/hMOnp5dDMp3UctMC3J&#10;4uRZ0I3lKu0aB1Q00nUi7QfS3y6DZ5ZosVbn+ilbaTHWx5WJDDurTE6rGuuuDtoLDRyLLdij/fjl&#10;z77EG+U1YdT8QahVxVH3R0KtykdxdSTqm5PQ3UMGGiqEdbIS9sl2WHVqBjcl5GQHDP2NlKlqBuDr&#10;qUZOsppxtAVOIy9IynbTv53LcDD3OANYS09Iw2yRNVc0yqgTSc4lM/+m55P5ldLwsmzpY8JpYaAU&#10;HqfcdJo6maQaJql8p0+Zmb8x34W5ySbS/SiWltWYXatGYVM46nsTUdwQidqWVKJ0CPLyItDbnU+G&#10;rYPb2gWbzKRgomywsFYcnWRtJhATftc1Aq0mjwzcR2YfovSb5DX7cED2O3fP4Gp1BucrDP5V+hSC&#10;y+6qTklMpXHIoVPkyT6T8sgxyu9PUjIt4Yg+9NUpvcrlMn+jwxET9vnxgrJp6ZWsNu5mQrJyzilp&#10;9zcpmelTl91dlDFq9PWXwkop75hvpsxthI0yf2VJg63NXhwcUwIdkoXp2/fXx5S9Lu7TB50dTGDV&#10;TS/vasDSJp9zuwcLTNqxMSqSZRd++N1P8KOvf4L7jz/HtP0IY4vHGHUeMDEvqCxcsC1tYnltlbJ5&#10;BmX2JTQbrQhLyYaXZzD8PAJx09MDnn4+8AsOREBIEILDQxARHc0jEuFRoYhNCGcihiE1ORzlJWkY&#10;HyLg0dufbJuwyvjYpsRecw3gbG9KGff56HwWT+jhHtK3XZ4Z+Ux6XBxNK91fUj6nVBXnm1M4JXN9&#10;QBn6gjL0co9JtC+r4JnxLv3h5y+28IWsyvB8Q2lF/U4S9NkWPnm6jg+fruF9+tEPX27gfGdGGRzw&#10;+aM1ZXTUPR6X24zL9WH+n57Jacezk1keBF7e2x0ZlytrGa2M8m/xprQHh+M43BvGyEw2hmZky8UU&#10;NPbFUcbmYsiQjglzFgaGUqkWaxjzA1QBc3jM44A2aI0xJoNONsmiDhkDznpxM5Zdc5S4tlbM2RoU&#10;sB3VF8DI9z//xSd4Y2wwA0P9adB2J6O7NRXTA/UYVQaZqzE/Q68nDSzTvWSVbjjJgEvChkYGyOK4&#10;wmAHvJgw4sa8bJI5TmZjclG+iqe0TrRg0dBBluyl11TBbiJDTaj4nr6LvtM583qQuHhEt60f1rE2&#10;JmQTWYpMSk/poN9cJpu6ycTLlLjiKeW7ci7pf1xf6aJ8KGVittGENxCtKGdHStDbV4ipmXIsLJXA&#10;staJyblmZdzurHS9MAlluJ1pjEw/0oTO1hx0dqZhcZrA4CSLWgcoNYYJNDTi093Yo4/aJYMe2Iex&#10;Tc+87RpUBtjvsqAPyKIHS0ysRdlimwG3acTVrkxLm8QXD7fx7bN9PNimX9k0486WWTH30ocmFS/s&#10;LAMblnkNh57yx8TEo9/YXujhuUQii9QdeS1/t8fhWKAdWKYvd1CFzHfgybmF5dOmBJbN1ATnKutr&#10;swZDDJSRmTIc352k/KU8u3NEmXZOz2Nj5S9j0riC8Ukn/bYZ7aNT6B0YocKxUJXM44vHH+JiaQ0j&#10;jWok+Aci0NMTt7xvw9PfE94B3ggMC0JoVASPSCZkMFkxArGJoSitSINuvBGbBKAVWx/rrEdp0Dhg&#10;AN6jz35+MYdjSvOzfZYTvfaDTfq3o0V8cndZkZSyu/PdU3r7DSqVvQnsro+S/Wfx3qMlSs1ZnO2Q&#10;wXYN9J82PH+4hHfpn59e2clo47giw71H5v2QSfj+oxV8wiT96OUaXt534OzEgH2WnST0p0zYH1L+&#10;fktf+vWLDXz4wI5X9xbpK5mQh3N4/4rn5Tmfn1lwvEa24zWlvjaWerG+1KMMTN/bJvlQvSyvN6Jv&#10;KhvtMnJrugYzJul1qMcWbcUpFdAhQfiAUlXWYjoiMTlo7Vy/m/y+zTrfl8XL9C0w6CswOJKJCUsW&#10;hkwZ6B5Lx1c/foE3JimbNO0ZsBnrlMVqp3UVlHItSse8lZJUEmXZPEC2EknaT2brei1LeRyvsDLN&#10;0u9nZCWMMmF6sDavgdNMr2RqoQeUPshOpduhn350oq+WgdSDMRk2N87zGrtw6CSrWpl0MtBA+hMZ&#10;4Isz0ihENKEEFjnsoix0keUkSdfpRU1jtQxiJjN92y5ZZpWBuka2PaCXE+m7Ps9CXBpkgnXyeWox&#10;yCSVpfdlJTubsRUtqgxM6qqJ6K898cHqCLZmmQB8zuPlSaxZ6S/nRwkwY3wuekCC0KpVplfpCTAy&#10;0GBIacS6t2NSWFBk7uWaBU8PVvBox0HDTjlEr3PkoEyd1+F02YCLFZOyiYsk1RzLxEYfvkb/uLPS&#10;izmDiojaTeacoG8dpzeUdVtsSmvqxe44WZWAwAo92jBg3T4CZYgfk/SMqLwpG+hQJsuKbrLSwRnB&#10;YsFGICOIbC7IiBQL7h448ODJOXSTY2jt6UWDpgua8TH0z+ihW7BgemkRo7OzKG5uRXZhHqX0BMrK&#10;yuDtyUT09kdQSDAZ0g8B4T4Ijw9Eck4sSmrSMTpejzUCo6zVussy2aFfP14ZYCCyPFfJ0qv9uDqk&#10;RGVg3mdySsf+1qYWThfV0oGezzeOEz7LLsHoSOaSEghlF+Une1ZcrU3hHRkNRGY7o/LYpQWQrcqf&#10;XS7i8nAK56esJ3cvnt2fw8MzE072dXh4YcbjYyvPwd+e2nGPn98neD1hYr/LBP/0xZoieb95uUtZ&#10;vI3HB7O42pjBi4MZfEQbcrlDGX00jxMCgEyxerhLwKC6uXdkhNslS2GOKO0B0hK/vkyFuDIEF1Xi&#10;BmN428k6IYCfumlXGDMyRnpTBshQ3YlsXWOSrripGJfqlXmys4xvK+PAtdQOvZ5JOZmm7M79/teP&#10;8EafphIjvbVkjWZKsTEmYxdlKVGb7DA32aZI02WLBjuLDD6yiCSNSNPFGUpLI5NzVodt/m7PqaN0&#10;1Sgd9m5qaJlBL+cxDquVpHLw++Lb3NbXjOiY5nX0HUzGHibAAI9+ZSSO28bK5LHFoFqxUs5S5i5M&#10;kSV5bieTctPOAmHli5xdZvCt2XnO2W4mElmGv1nlwwpKyX2Kt7VQcpvoT41TTZgeVzFJ1Vhksroo&#10;XwWxnJYupUHqatNCRmTBmShjLXzOuVF6ZpYJPcI65eqaIlmldVaG4/Up0nfR0EmUn4bsj//o1EZZ&#10;ZGEiEKQoW4Rd93g/azyfy8Dzr5kZlNJR3I2jLT02lmUiNYFojgBoasQS2VsSc2Neq3jQDSqNQ8q+&#10;w41+pZtkztJIhdDIJCNwuPoYTNLXSu9proXFUge7vQXLq92Y5PesczLpu4UJPEz/5FamQ+04J3F3&#10;z0WmXsIKk/XqyIEDAsfuhhEvnx7g/VdX2Fl34nB3kyppGv7+AfD08kVAUBglagxZMQbNLSVkCnqg&#10;3S5l+pibAHO2M0wmGue5Z3hfMh+UQCMD32Uc7+YQJaeZikCHKz7zS/reiwsC2ya/R5Y75bVl6N3J&#10;khxj+PjuChUYvRwD/EK2LXdNkMVYrkxUCfI9+rOLrWlK/j7sbPXi5IiebY1E4NRQ0vO+3APKwO53&#10;rhbxaN+K51cLZE6yJhlQVgT48P4yPatbaST66P4qv0P5vGZQ1oy92JjGFZPyGRlzg+pPAOOhdKXQ&#10;48qAf1nqRfqXV6hk5Nhk/a06Wbesr3lDO60VlRUVgsTzMm2ZjLiS1SfssyQC6YMnU1rMTcq2iYuO&#10;ZsxMyWp7KrJlPaZ0hRgazoCqJwHvff4Qb/S2U9ZNtmKBASbD4CShthem6YtmWBB9TD4GzVS9EuB2&#10;JtIGg256oEHxliJBJYH26b+2F6VPqw8rTNRVIyXeJI3u7DicerId5e8qz7tkEAncg1ldO4yDTFZj&#10;H7bmKCeZrOtM1s25AVbqKBNa+hB1TMgB3k+f0py8ynNvkp3WZJVvJuEyJeQKWUKW6nBQ+jmn+J6e&#10;cJlJsEnEElbfJpCcuYhyAhD8zs7yBAGGBpsMLd0f4hv3+Z1Nm8zIIIqTHfeJckdLk2SdYWzJ8DXK&#10;nzkbZTiZaY1ybEfY0ynrp/KZZdGwZUrbQ36+M8jAkMWeZD98WTBLAKUXu5KYLKOrdSPu0hPJcoon&#10;O6O4OqH03WbS8XcLTCIZ1TOjr1Xma67OUkHYh/DizIb9tUGYrLUYNRRjcCwHBlMpzNZKomsptD25&#10;mJ2uI1CwgofzMWEoxcJWK4xz9TAZG5UVFM52poj8E2Su/tdIz3NLp7WsyL29xmdaalV862BvMVl8&#10;AE01ydC05KKyMhm9/TUYZ1wcHcm9MlGODLg6pteTxhBpJbZrlMWPj9wjihyXIWeHK5StZMkdqgJZ&#10;JvN824gtsuhjMtajKwOOj2V+ag/mrRqCpx7Pj5Yo72VznWncXZ/BPTLX412LojQkKddZ57ssiwdU&#10;JQ/IXPvLwwQ03jsB6GCjDwsWaV/og83QiB2ClTQaiheUaVLv3XPS4zspWXfw0dUyPrnjUtZc/ebF&#10;Pr55vo8Xpw7Wi0yqNhNQRH0M4eHJPCXzAj54vIb3HrqV10+ebpE5TTikNN1yDVG9yFxLgzKuVep5&#10;nYeoQVlhQKbSyXpPT66scNrbYZiqpXJph4vlvrpIkjBXY2y8GKaZeiwyPmyGNugHK2CersLIRBG+&#10;+eErvGGgBHEx82XBp10JMmGEWRbGrMhRJgPp2m5ognm0hXK2jYVEGbc0qqDBspnMRpZZ42d2erJl&#10;kyTRIMwjLUw+LeyTPbCNaRQGmiM7Loy1M0m7sMz/Mw+1MpEkcUfJTmQNo3yfzMdzHbrGletsUao9&#10;P3Owwkz8bQfGu6qZ4GQXIpOsBCcNHlZZqEknI4iESXsVIBF/O89zSZfG3sIo2UWnrHogM0+sEx1U&#10;AQwMJu0R2WN1hgxrIxvOinzidZmgIj/k2Kcn2GGgTU/Xk6namKTDTNgZHLkobyixtuhPjxjwc8qa&#10;Lc0YHC5WkFEki6zderVNVCdLPD+zKzM2ZA2XU7LK3jrZfrUTJibD3o4sktyPWWsjFudbMDNTp+zG&#10;PEuVYqfSOCMzbNLLTM1WKYtNN/UmoFc2CDLXYY1MdMp7+O6hHY0l4TBMlKN3tJDJRqDcGKM01tHP&#10;iFxuxpipBCP6cmWQwy6v75xrINDQoljrMDRUqAxu39+VBiidIj/3mViKj1rvJ5D0YHuZwb7De2fw&#10;Hq0acJ/vXaZOemVK8w1Z1mKS1qKbTEwfRS+8tz5IJdDO4DVj0zmsrJIuizBfXIxj/2gIuztDDNwF&#10;paX7yZENT6TrYEVPqT+hDKRXkpMseYfJKEMjDygRlUEfVG4n0jjGuJQY2CQzy3S87eVeAoCs+dRL&#10;sCSZ0G+LLXrJMn9CCfz8iDKXSuZqy0Kpb+G1ZGv1Tbx/ZxUvyKzSLy1DQkVqy0axkryPWW/3pbVW&#10;+k/vr8BNW3S8oVeGNG45+pXRQw8IOspavVROq9KIKFMXSVgO2qLTA1nyc4DqrJ7kpVHKx8Zk1I+X&#10;YmqiAiODZYxbqqApFX19M9WOCj+XXbfamyvRqpLB5N0Y7FZhakgGh+uUDnHpjnDzIo6ZVsyOM1AY&#10;0C4LUWmcnpFJIA0NS2YNDwYZk2t9lslHthU6txs7YR5rUUbPL02TxchgG5ZB2IaZjBM85wSTeKof&#10;btMQE4FIu6DDBllTkkoSc52SdmGaiUYWPXFOY6KzBqsmYV3eH+Xwi3P6rmMdxiZkCcJ89I9UKK21&#10;diKPlTJVkkIQbId+RcbVSof7mpMgIQMZyLpuUy8OeM2jBQbXRBdZkglGhpRXN+9VGl/W6S1FyizJ&#10;jBZKXpHSd9cZSCtGgpVMxibiM/BWjjtgXq5DR382tP2SmF2wTVEm0zfK6mWSjNIa9+DEhtUlIuZq&#10;CybNJcpuzosLrUxiyn7ZgdlWD62uAAsu+nD3NCtY5JqNyUHGP9Xh5IQVu66GYbIao4PVsNJ7D2kr&#10;cEyGuyQQrNB3mqWrxDWFX//557ymUxkY4WTgLriqCS4V2CabHDGR71KerfEZZN1emRVzTnZ5cXcB&#10;9w7XGZizuL83h3PXKO5SQp/TE78go50xgfaXZeA+74+KaUc6xa0jeMqA32fZykCH481RRUau2DuV&#10;lktpEBMw22Zyy+yJjY0eWB212DlmUq1Jt4FW+b7MmHi6b1NarO/TU8u8SwGzl7K0BhN/n2x5xOQ8&#10;JygcSsv48hSuCI4yNvmSrKgMSiEgymyYvRWWg55KQeY6Eoyf0Geer1EOr+r5DDNKZ/7ZKpXLNj0k&#10;y/fZBZOLwCCsd8Tzf/Z4A3fcRpbDFOZN7Tik118T1bE1hSdnsvWeTZmv+s59J75+uIWPr1bwjF70&#10;Bf3uCQFqh9ZH7J1M4t9yyTTECdynPD4iy5sm6hVlYjPXoH8gFwN9BZhlUsqcX1mi5qc/+whvFJUk&#10;Iz8/HoW5CfRwo5SYlAeUdGs03atMyg3ejHWaD2xphYsJ6KCMXZxu4yH9kjI2lszFIF6ekSFx9Ivj&#10;7cqsBZneJEsrrhjJgpSv65SWIlkvVi1wG/n/0/RKM1qyZD99xAQWJ7t5TlYUE3OFns7Nz/cXKR0p&#10;dS9WDHBNUfaOtFEWd2PFQESiBL3aEWlE7zdB38h7WuF1tig7pXFFvrPNZJelHrd57V1Wniy3IC2Y&#10;dqKSNBi56CfFO66aKEn5usuEXJxoJVh0Yp3sLY05DkoP/XglNle7FMaRqWdbZNYVC/0rE2DaWAPd&#10;XAk6RzJR1RCtTPSWvkrpp1q2dkDWXRGJNW0uxQTZyrHSgUkm7BqDVeTwMn2HrEC3Teaoa0jFOgP4&#10;bGOK0lvAhGWwqsP5wQylZT8lX4vSvSB+WLpj1uYYqEzeHcrpLbuOCUO/xnq7s0+Pd8AEopQW2SSD&#10;F1aYMG7lkBX6WK/05CdbOgaDLKYt7N6DsbFylss43n9wwCRdJDOalYamO2Sv+6tTTBoL5emIMqD/&#10;eH0Ce5TplwSdfb5e7FB+UoIK20k/4/1dI59jEs8vXLhDVSGrwO+5e3G6Q89OVpZpVZsrw7i6tCgL&#10;aB2RQZ2UxGdkxicEk1fHdjw+EMk4Rs9uIyPKJG4dY6SPCTqi2I0NguQ+4/PJCZmbZXS8piXLd2Nu&#10;Rla1kFXy9Mo0wBfny3h0ME9fT/m7OIJ72yacUI0d0Qeu0gc6bLRlBPEls5YJbOf/S2vsisLg97Yo&#10;qQkSsqL9LoFMJsMfbvVTCQzjgcjcB1v49MkuPn20g1cXy/iAzHtBRl6hZRG1t+eg8qJSWDEO4Xhr&#10;kn6/DpMztBlzTSSwZqUNYp6xPTZcC7urHj/+BeXr6HATUXkc05Sm05SoM5Ses0T4uRkZV0qJaiM7&#10;zfZRvjbBMdUF8zCTzcBCpDFflHGlU62kZrIJvaR4TgeNro0edV36Yiy9/G4frCNkWspXN78jXtM+&#10;zoLgq5uBL75yXq9RWj+3mBiyj/wGZadIXvF1ZytkDMrdbSuTgN+V96tMWGE05wyDkwi6ans9f1KY&#10;+JgouEMGXKMPHWotJypOK0kkA+tlecmtnQ6YZuvISg2KyXbRb85PUgaRFS/dU7AMNzI5h7E4TkYm&#10;K0gDwjoT2UXklyTZtImvHCejD9Of9WJwqBiTc+Xon8jHyGgJy6qTHom+kQlySanzlBW7xfMMDRai&#10;oztbmUVjEp8uqy7w2GZgymoNjjmyNVFeFo9an5NJutPKJPAtBouswiddALJA1p09IxNjHA/IKvsy&#10;YF72zWBS7rA8NqQhjmUnfa47DL795REy3hT2ZAb+5hi9LJOdHniHTClzNe/zXDKLZod+6GCVCU6P&#10;K/NJpdFCBnhIR/sek9Cqb+I1h3GxSVnP356sMPF3Z/gbXnt1HCe/63O9oqyT7f+ens/RV4vXHMcn&#10;99fJfGZ6O7IwJe4ek99pVhEgO173YdIebMqA+W0m6WYvNuh7RdY+kT5Llt8TAu+9tWkcMh52yMpr&#10;BPkLmcy9s4CHe4tMnDlFQsu41oMVLQyjZehUZ8E40YSpEQFfMummiQxIEHGM4pT3fEwFsLUwQEtF&#10;mWnoVsYly/RCWZLk4weris/cmR/Fp/ST52TXjx+4laQWMHTY2vDg0oATSuWHZxY8pcx999Eant9d&#10;UpaMvHtoxsOjWbIm/eyVEy9P7QSDafpjghdBcnObCnGLQD9TiYnhKiquQVioQg3jajJlE37y0/df&#10;L5wlLUN6Jt34YD2lJz2ftQ3zZEInmdEy0UZ/o4FpRM3EG6AXJNPotcxuMhul4gKZZYXJsOUYp/Rt&#10;VFozRb6KBF2h1F0iCszrOyl/KWv5Kszo4O8XmZR7DCoXveRTSuU5/t8emVF83i5R0MHfSXJJy6WD&#10;8lICUJJO+kdl9sY2v7PKRJIgdNNLzo42KwnrYqIu87fSuHTKc7nJ/CvTg0Ra+pytQThXmrB51g+D&#10;rRajY1WY5zPqB5v5O4II72WZslwQeIUAYKc6WFvuxvYqQUmv4vPzvASaA9c0gWCE4EXgWmjDskz0&#10;pjS0mdUY76vkfXUzkGR1t9eJIWw1rqvhUUu2JRPTW8iMmCWlwUoGMQwrUkkmvN6TxgN+Li3IW5Rr&#10;MnTvkmh9uMznZ5nK0iCnK3wugt+pi1KJKsBl6MGZSDrK1m3FGzMI6JlkEPQxJdMhPZYk4x2yyTaD&#10;Tzy2dDFsEZBeUHZdkQWvNidxuiV9a2SLUwOudieZlJR9m1MwTdUzyOvJrixTBvU7TFZJOBmqKGrj&#10;UhJy24AHZ2aqBy0en1vpO8eZhGbcI3ve32QQ01ufS4sr/eq9Az19nA07vLezPaoAexcldgvuXo1j&#10;2Unwo9S1y2wigtfxmiyBMk4mo8el6pApdQ+P53gfZkpQXoeW42p9hgAjAwMmcLrRDwvBdo+JJ371&#10;SCYqs+yenc4T6AwEK0paMt4By1XaPsxDLZTgVEzKKoKDtCiUsCsTlLVW5bx3t3lsmfBwd56szc+P&#10;jMp826v9aVobLdbJghvSFsPElpk/sm3ECSWzjEJ6Sstyf9tKP0v23TApFkE2e9o86FMWGJ/ifc4T&#10;eI26ZsX26Udq8c3X7+KN5fkOBl8bhrWSuSoeakz0VSnr9syM1EPXU/V6EICxG2O9jRjqaIB1rAuG&#10;4WYmVjs2zANK14h9pgfnsrboQg/6OoophQfJoj1EbS0WpqQLpIPf499MSrdxUEk6SUo5pNVTkmyN&#10;vzlw6hV/uc4EFHnrlAYkflcWcl7ntTYs9HlmmmoyoYseU0bUHFGKyPQq+f+50Talv9HNBBX2WyAL&#10;b8/qlCTVD9QoAba3Nw7jtEqR5bL8iAwaOOL5ZQC8tCwPd1Ty3ExKYwc9KPW+s5eem16AXlqnrcbu&#10;kp6egYy90I8FGxNSX4HR4XKF0axjzQxAIiKTd53S12ElaDm6YJJVGcjWwi6yq5Zsi2Ycb+A5eJ75&#10;fjw5nFX81CMGsnSpHJK198mCx7y3HbLWOeXT6TJ9iWOCwNZLmWVTGtouxHvy70OCooOy+1L6jO0M&#10;Tkp+YQhlZUEmoYzrFHY8Z/JdUlb+8L09bM4OKKvWP9w0KhJLFoE6JEtuMfmeiiTcmyQj8xxkcFlR&#10;7y6l6gte9yll7VMmprRanpJJLumXHuyZKJlNyoidKwa/cmyJjyJw2gkklOEXMtte+l53CArLLHdK&#10;eBmCKdL2fGsYD0/Hsb1FC7KlxfEupSrByWrqhFvWZ3UTcMmkDrcwLOOBEn+LcXLO5xQmcrP+Zcfo&#10;i40hyJo551sWXKxNUUablIHnMndW1tqV1ttDAuURE9VJAnIR0KUlX1pPV1l/LsaDLDF5uDSFV+dL&#10;uMMyvL8jjVBGpUtsjYpknVZBViOQJWJk6dJFk3THyCJvJB2qKpmELo2Q4kUvto2KnN3lvR7LfF6C&#10;kovfWd3qwdBQiQL4MiZgTt+C6cFG/OSbj/GGrr8AhflhGCHCjw5IP1432urz0K0qRJcqD6PdZQzG&#10;RvoODQ2phn83oL2xAHNMsgVKUit9omFADdtUh5Lpi6YWmHSNRNBBhQ1XGehrZAPR7uLrRBasmoew&#10;xv+XPkFhQvF1Il3FW26Kt5Nuh9/JV0lMka7HLCQZWXRIptxisjkmpaVsSimcZQb1iowCItutEiCW&#10;6Dt3KIederI5pfgOz3O8MAmXvh/LvKdNG6UQryONRif0ZscLo5SMIwpbm3UyGJ7ymeDw/MBB8y+d&#10;w7xPspts6LMklcCKXOdzuGa1kFURHHNq/r8sVdlHz9OOPSbaOhn4yNWFu+cEmPUuTIzVQ9teQSTu&#10;x4Ojaf62hYgq063Ew3czicbxZG8Wz48X8d49N9lkgUAlfXZ6uAlMlwSNc7eR5TBJKS4DDSbJfgNE&#10;fD2lO72L8kr/wlelTKxaSs8pej8T2U8macsmMq/Hl16w3M7pt6Tj/HKNXowBemd7msEoc0iNDEQj&#10;E3oM75HNZGs56YJSNiBapHQkAD5cn8YjMtOL0wW8R5n2jMz1HqXaZ7zvzx6s4Z3LReyQdWTAx9kG&#10;PfhiF+9lgIlECU22eOf+LO+fgU1GOiWT7TroLck05+uDlLO8zi5BlUAo40UXpBWdie2cb8PBPhl/&#10;W6PsvSFKY4dAsmfnsxMcLyiXrzZHcUIZfszn3lqg116QAR+i4mQJGIK2tNLyMxfLb2eBQEdAWWMd&#10;irpb4r26FqjsyKSLBKU1s5ybEnXPhs8ebfN5F8jYBpbxGNyWccaVjFJ7PYd3S+Q/6/F4jzGxJJsE&#10;8/duqh2Cj91GuU7LIxZP+uCl9dphbSeIl2DBznybKod7tpXk04qZvib89KtP8EZZcSJ0fZQn9H0D&#10;6jJMdddidogJONyJobZqjHXVKWu5CoJYJtXoby+EfbKJnxfyaKHM62VyNsM2RLSQESxEP2WWCJnT&#10;RbnrMAyQrbpho35fnGTgkuGkn3K4swb7SwxOsp6N/k26VFaZfBuWYSzr+VD83bZpGM5Rso2uFbsM&#10;vAdEaJFC5wzgE6K4dNbeo3mf0dRjlZLY1KfBppmMwevJAHA3PZvL0MFkpZekrFshy85PySB3Sl4W&#10;kLSmykwUZQC9dOfwXmZ5vVX64PMlVgCBRsbKHlOWiOeZnquEYaaZsqOV5TGKOaL42dEEDPSo2sE8&#10;NNUnwmpohpOV6nTQizIpNx0MIlbe/rpR6SyXxZCPtik1D6eUXZlOjvSwzrdiiYi5wYC6Qw/1/HCe&#10;gU/G2ZDuHBm0QL/H3+9Rjkqfqwxqv39opRfSke0of228R+k7JWCJbL3HcpLGDOlAl6b9VYtWGZe7&#10;T1a65HmF1S7WyCaUwXvSN0fGkxkvB5SYO0wQ6X44JVuf87vyKoPrZTDJxeYMTtb4t42Mw+89P7Th&#10;vTM7nu1a8NGZE694LVkg6tkJfS+TyjZSqYzike0Mjvh6uvt6CJ2s8fr0yKx02p+5eT2ZqE0JKGsM&#10;SSvpJaWwzCY6otyVASFH9nGln3qfQOFYYpkesS5ZXk6C5CHL9FjWIKJEl5Xfz8nE9zdkXixJgCAp&#10;nwuD7TFBjg+MlO9UYkzmNRnaKcux8Lk2mKRL022sayaoScPfjBAQ6K1ZDrsss7usk9fyeE6JGxmj&#10;bdBRPTLOnXaNsn6xNBZd7bLcWRYy5FK6wmSi9MI8ZbhTjfUdLVZkyB7tloz62VqhpeIzzJplR7Y+&#10;2CjLZXWNH35H+VrJpNS2lmJmSI3BjioYBinrmJCG/haM9zZR8tEwU9YaJlT0Fc1KYtr5AFP9NZR6&#10;1MMjTUyOTrJTH33NFDbnZSzsCP1mDxNTS/bpIusxWRfIgrMMMocMY5MBA/28wVHMTmiYnFNEVCuv&#10;rSbDMQGIUvPDHdicGWBSduLCMYXD31XMGpPNRTm8Mt9J2qfvJZJuMdk2mczjmgYyoZaJ1YJVfm/F&#10;yIK3SrJTIvK3u3NjBBBKFenOoOSTuZXyfpUyTiS4nvJ8UbpHyORLE90Ku9towKWBRVYu21rvZVJQ&#10;+w9UYHKoGg4i3KShin6yBtreYuysyPAyPrt0zu8PY0RXjoXZdiZqK1GdgcnKen7HwUSewu72qLLn&#10;5B0G8BH92/G+HmbKaZmdLtPAZGiZDJt7cTanNOyIP7rPCpcgPSTa3mHgymoKm0TibQbQ1ZqB8pYM&#10;KEm5RXl5NIcvnm7ik4drlNP0liLJKE1lWOPlugwFI+NJ66q0UDJJn57MEjQmlUaTKzKhTA6WJJF1&#10;dx6QLSTJZWa+fFeG9IlnE1+5RfY8oyTfpvS7lGFpvK8r2pjL7XEG8gzu8Jwf3XMonlVWBjimn3vn&#10;/oKytKP450eKzyW7kbVkFs7RypjSUHSfSXu+K5O11/DgeJ6S18SkZlkd8LkvpuF0dit7s6zJ5rtU&#10;cXtkRCkPmZVzTtm6OT+oTLVbpcJx2zuwZu9kstE6WQfIciQQJuvJuvS56qmMZA8XKiGlVZtyW2b5&#10;sOxlKp94TAGkPSaq9M9e7FoZD/2wGTphJDgvLWhgk5XYZYQY60VWtTvj6xHLR0bCrcg0PYLSuluD&#10;1aVuGCeZzARSs7EV4/pSjBvK0KHNQudADtqHMvHp10/xRrcqH211OZgni5lGWzE91EyJWouJ/gZK&#10;0S5lhfOJoRroRupgI/Ms0MeYSdkT2jqM9jdjqL8Sxhk1g3UcF6smrJGmZRDBMaXWDv2P/C0DCTbp&#10;6/YWpxhwLFCy2powIr8n/Zuy/uciv7NhY5IyCbesRCgbC3yKPmCc3tM0irUZIgtlqKxGN9NXjfG+&#10;YvS35ZNZtYokFn+xOC4M38LP+uGkcT4kyskUsbv7FspdyhcTpcuUlmhHuWuV1mGtMvRPmWZGll6c&#10;pOejH5sdbsPhvAw5lD1IiJoywIESZI0VvUT/4LLKwlY81lswZaefHKtEF320jZ5ukUGyss5kXpSR&#10;NWps7vM5XJTDTIJDynNhGxtB5XzvdUuotK7Kmq3DtA8yMXfRqCFzyIRq2ZV4Bo+ZXE8OZvH4wEqJ&#10;q2eQG3iIVxtl0sjIo25IH94W7+/OuhmPdufx6aN1vDxbVNYD2mcSPiCC7zlfb4cgS+WfUt493Jun&#10;6pCmfr0iRR/TKx4ykO4zGU9XJ3BCILhHPySJKWAifYEykP5sa4zl0Ac3kX6LTGAxqZQ5ntvuHmy6&#10;BnFGNjwl4IhclZZc2er82D2ijLKRNWofnzPBT5mIZI0LJu4dJt6TSweZnwxLn3qfSS9+9MGxBXfI&#10;pGtLlL37tClM4IenNtw5suCUn985sSiLmkkjmrSebpK593jfqyzPTbKlk5LVLq3Yl2ZlT5A9qpBd&#10;MuQS7cPJrh47G1Qma/STS1R0TNh13o9MQBZgOqY6kO6KQ3rZfT7T+gLBmNdRZnjI2k68noDvCp9v&#10;ztKiTGpfpF1ZZ/LK3NvHBKMTJvEDAuzWnJT5DNYc3VQJ9J18ntk5DbZ2KHU3VNBbC1DWEoGc+lAU&#10;tEThxSf38EZnQw76yJQTWkpY8ZQDjTAO00OSZSz0kpNDVdD1lylrw2g7izGirUB9eSI667MxNtiG&#10;OasGg9pydKrKlGFt0kIo55ARM6LJpQN+Z47Gniy1Rnno0PdgTkeWk0OvgX2K1G/opUTme/7tNtBw&#10;8zjk991kq6XRDsxqm1FfmKwMHhhSF2F2pB4jvYWw6uqZ4G14eWinRGWCjXcpI4ZWKaltQw3YpqyT&#10;VQtmhuqxSL+4RjZc4PkcRLl1GaRANJRXp5G/IUCIdJaRQwuU8hZtk9Jts0LWXKRXnZ/pUgaRm8nO&#10;0qEsOyPLXiITs2XILw2FtqcQPW0F9BAdWKJs3dkfxP7JKP3FsLLAsqiHLSoEaYySwfwyckoGO8iW&#10;CdIa65AdvJz0qET7M2noYZCJnJKNfy5kQDeZQrygTCE7p4QUufeIcuwOZd4FE+hokdeip1w3MeiY&#10;1Nv0wsKKwrgynvQek+OutLBSVsnaNvd3LPTTVC6S0AQuafw54bmuKK93eH/ymbSYyjhcCUZZe/bh&#10;GZlqnQkgrY6bZJwFWSW+k2DdwOBswDgVxOp8B7/DOrSpCZSU/3aWhatPGdp3vk/GWO5l4kpid+CK&#10;tmCf0vWQTHtGVhPGl1ZRWRN1Z4kgsz8NZRlQWQJ0jRJX9vXYG8MegcHNBFrnfd0hmJwTSNwEnB1J&#10;Rl5vc53ejUE/b27F/q6s0N5EqShTp3pgJdHIfFPdWDFM5mpl8SvZ5lA2bJWVDLdZL6tUH8umFjhp&#10;VazjtbRjLWRSWfStA7KDnFlfR1XDfJmshX6sClNjNZgZqyeIt7LOpCFTpHEnFQlBeEuWA5Ehh2Re&#10;N3NjvAnzlM4LBLLB0Wz0jWaiti0Gla3RyK0LwfMPrvAG/ue///nvf/77/6t/b/z8X/5PGD/6G5g+&#10;/nsev4Xxk3+GmYdVXj/6e9g+/hvYPvkrjD3+AGVEsnxtAdJropBfG4n0klCEpXgjszoWRS2JyG2I&#10;QHq5P9IqApFVE8ojHKllwUguDkJ0dgAC4rxxK+gmbgfcgkewD675h/PvSHgEhSuHT1gsQpPzkVc/&#10;iLIOK8r6V9Hv+hhDR9+h1n6JglErsjsH4JlZhnS1AfNnP4Xz0S+x8PRrdLjXcD0nG3H19WiaMaB4&#10;SIsyndyvGlFVuYgoz0BSZRbCc+MRn5OI+LQYRCaFIy43CalVFUiobUZulwGN08foWngKw/EPMbr1&#10;Acqnd1AzsYPUJh1KO3moVIhID0J2ZQiqiHDZFUEoqgtFtSoMlfURPKJR35SGOlUWKuvSUdeUgXpV&#10;KlRtqWjpSENNazYaNQVoJrPKmrpZsh9GeRhyS0OQVxKEjFwfpGZ7IC7BBzFxPggOu4nA4Fvw9bsB&#10;b58bfL3N4xb8/G8jMNADt/h6K8QbPtGB8Az3hkeoB8uZZR3rD4+wGwiM80NYchB8Qjzgq8yL9IR/&#10;cCAi4+KQlp2L7MISlNTWITotDYU11ahubUR2VT6yywqRXliAhMwsJGXnITqZ5ZeRjfCYOGTl5mPK&#10;YERFbROfswU6vR4abTf8QnzhE+wBz8Br8A65gfB4f4TF+Cn37Ol1nYc8gwd8fHwQn5DA50tAaEQU&#10;PL394B8YgoaWIRRVd2DGccBY6kRoXgnCS8oQmJ8P37wcxNVUwicrFVF5uahsb2fd5SGtsByxmYUI&#10;T8pBakE9kguaKAf1KFSNQWc/w/TKfbjvfQPVhAP5XXpE1WhQM7II1bgbZd2zaB5ZZ7ycI2d0C4ld&#10;NmR0WZHTYURUUStuR2TCOzgegSFh8AvwQnJqPO/TDzduX4eH523c9LgJD6+bv3tlTPO47cm/edzw&#10;ucXf+iEkJhzRSXEsP/42JICx74XrPvyOj8xTZb35esPb1wMe3tfhxfr1D/TEbZbVzdvMk1u34XGL&#10;f9/yxbVbvIaPfNcHtzxY58r1b/PzG7jO/7t+8wb8Av15vUCExgQgNDoAQeF+CAj04eGL8PAIREbF&#10;suwDGQdh8PIOgJ9fEHx9g+Dl5QdPT9adjz+8vRk3Hr64fduHn/uyzhhTXp7/P4ent9f/eC/3ceP2&#10;bZ4zUDmvf0AoouOTEBuXyGvJ9RiPQYEICg1SXgN8QxEaEs3Yfl33N257483r13HN0wM3/XzgGeSP&#10;qKRERMTEKM8rh4+/H3z8fHkuxgrj1y8wQPnbm+Xnw/jy43N6M65u3PDA9eseePvaDbx1/U34BNxg&#10;ToWhqiFO2d9HPZyC+t4Exk8s4yQW2TVhxKwwpJWFo6A+Hrm18YhLj0JyZhIy8hIQGHUL6s4CDNE1&#10;jOqb0dhShIrGVNS1JqOhJx1TrhZYNrsxNNuInpk6tE9UYsjWhN6ZSvQZS9E1lQ/VUBo04+lo6I2H&#10;eiAZHSMZaOxKRrU6DkXE0q7BPDS0piI5zw/FTXE84pFVFYWixgTUarJQ15UFDZVdp66Q18xAhy4P&#10;i7tqZf3t6q5E1PamoLYnGS2yXelUDgbMeWgaTEJ9fyJaxwrQPVOO3MYo1PSlIKMmGJWdCWjszUBV&#10;czpiUoLh4fc28/YWY8cfMWlhiEwJRFRaIO8nAtGZjKdkxn5RBDIqYhGfG4y8yhgU18ehUp2A0oZo&#10;5FWHIaXAn0cAsssjUKFKQm5lJL8XgYKqSNSoUxGfEYR44mZmYQwyCyIRGnsb0aneyC6JRGp+JPEz&#10;F53aKtQ3FxCbmDcRXoiI9Ecw8SQ01JuxFIqQ6CD4hxEXE8ORQOyOjQ1ERk4M0nOjEJMaiGBiZphs&#10;Hh3P2A++juCImyirSeQ9JiK1JAyJxWHIqItHUlUc0hvTkFodQewPRWJpMKJyfBGS4oXQRF471o84&#10;F8L4DMabb7+Fo+Pj35Pl/5Mk+RuYP/1HHv8Vps/+ja//BgtfTZ+SMEmils9+jalXP0GFaQxJjbmI&#10;5wMmFQUhrSQYcVJAjbHIU8eioDkK5e1RyKsJQXIhHzDLE4m5vkjMDyGgBZOcQhAWH4KgqEBWjg+u&#10;y7S9sAj4RScgODGdD1qEsIwaxJf3IqSkD9EN02i2PMTU5Q8xfedD6A7PUTrUjsiSFGQ3V6JZP4bu&#10;2QV0O+xQ2yaR01aL1BqSrboEpb3lKOjMR2lPKUGxEkkVOYgh+GdVquipB9E4sYSczmHENLSiaNSI&#10;QFUvsseXoNl4itaVcxQa5lBhmUeVbR5lE3PoclxhcPkCVQMTSKsuoDjIQK02A2Wd8chvpkgo8+cz&#10;+yGzLJTBE83AkTIIRWZ5OHKqwlGuYrB2MEEbYxhIYcjjZ6X1UcrfhTURKK6RJZLCUMD/y2TgJaT4&#10;8vBHUlowwqMJBH7XCaJvE1jeQmCQDwnUD8Ekp9A4glCcL/wjCRphXgiJC2Flh8E/goASHoTrfl64&#10;FUAAIrCERUbCNyAQeUUlqKhRoamtl0najebuQRTVNqC2vRNNXb3Ir6xBVGo2Suva0darR3VTL0xz&#10;O7RBFhJsMWqb2tE/Msr7L4C6txoNnaX8TQoS8xiMJXyW+kQKiDjE5RC0E24jMpb3FU7CDyQh+JJo&#10;SJpCNp7eBGSC840bXnyeSCZBPAJCA5GSnYnA6EgEREfBS5b/SUtFelERYjPSeZ+1UHfroBkwoKyu&#10;gwKjEa2aSQyOOZFWpIJG58TsxgssnXyFnUffYv3qfbgu38Xw4h4mt++jz3mMgZU7aLHsonzEjtqJ&#10;FVRMbyF3ehOq5Yco0q8ir28WdSNLyK8fgG9oAkkkAL4kN19fISmS2O8I8fqta6wPHnwVwpT/u8XX&#10;214kDgFv1lMACSI4gokeFQYf/u3h54kb3jyPQpZe8Av2RmhkAIkhAMHh8vdNCpobLCeSr/ctns8D&#10;tz08+bcPySaExB3M63jgrRvX8AMmshxvXn8b3+frLS8PihR+l8DnzSMwzJeAw/jh9XNycxEUFIqb&#10;N4VwgxWC9GHZBweF8TuxCAmJQEBAMEnTj98hEZIwZYkmD8/XZHnz9q3XB4nxNq8vn3mRvOXVPzAQ&#10;4VFRfIZ4+PF8t3luL/9gxloISS6YBBnBZ4thDMQiMDSa90iwjEtCGWOutLoO4bEsY17b2y+AZUmB&#10;4Mnr87pCkHINIcUbIgwoCHz8/JRloQKDgxTCvk6xcNOD5c96uMX78+Tvbt7k/d68yd97UZCFILcg&#10;DgUlMYwV5mUOsSjVD5GJLPdoxmW0NwLC+Dv/t3lcRyAFZ3JmNNLzYgjioSTFFDR3ZqJSlY62rgqC&#10;eRHS86ORlkeB3JKKgqYotA3non+6HL2T5bC4NZiyt2DS3owhUyV69EVoH8lGx2gyyS6V71PQpE1E&#10;50ga2gfSUNIQCRWJs7krha8pKKcAzyGhVbTFK0cazUZtdxpKW+JJ7omobEtCKUm2jqRbP5SMptE0&#10;HhTlgyk85O9U9Jhz0T6VjpbxVFR0JPNIRR5xJqHEj8SdTnMThvw6Xqc8Bkk5kYiIo4ghCQVHkiTi&#10;g5HI50/Ji0YkCTMsyRtBiR6IzQ5CAnE8OiOAvyGhphJ7Em8hMt0DWcS8lAI/5r8P3wejrZ8ET3NQ&#10;WB2DFAqV6GSK5ngK5IxwRUD7R9xGcCzLOZtmJT0YQdF+8AvzhF8oRU/ITYqhW6zj2zxuMXa9EUfx&#10;H0Px7xfGe4mkqAu8SSLzQGSML5LTQhFFgkvIEtxNodDIQEFdAkVzMBLygshFMajXZChYFMznSCok&#10;vvK5K1qyUNLGuFCHo6Q9mrnOZ8q4wWcmiaeRuygYwhkbt72/h4urk9dk+cf/8n9jjo5ynk5SjjkS&#10;po1EKYfl838meZJEP/9HWD79OzQ6tuBfkAP/1HBEZAUhKtsHKRWhJCQGDS+cWhmImq44lNSHI4Ns&#10;HZ3qwwL1ZWFFIIgAHpoQjdD4WII7E4asfSs4FIHxqQhIyEJwWiU8kqoRVNSP9NZFRNYZEdJgQly7&#10;A01z96CeP0H5mAn1k1qUaosRWx6FrCY6s4YiHlVIqS5DTkMesqsTGAwkIFU8Uqlyytuyqc6qUNvZ&#10;zkIbx5jlAgbXu9C5XsG0/QGmNx6jZcqNNsMW9MtP0GrYRGkfCbFJjcjCQsQWFiG1QoXc+iGUN+vp&#10;CE3o1emxfuSgYmEgMlmKaql0isIQl8cKKgjlEY7gFAIlKycqyw+ppQwmCgsJ/MziACahH7JKApFD&#10;N5nCAJMjvyoMxXWRKKZjr2qm4qwNoioLoiqLUUg1nw40n5WcUxRFkstDfWsWlRoJM9YTQTFUYQkE&#10;5Sh/RCdGESRDCcwEEz+CIlV8Vl4lATmRgEHRkJKDvqEZ6GecJOZmxKbnIyYjF+ml5UziPujMFuSW&#10;FCGjoAAV9Q18LUR5A18LKTwaykiikcipSGc5dmDYVIei+gQKkEikFAdTMJAsKyIYmIFUpP5MJD8S&#10;nR9SmHTxif6IpeILYcAHkiB8BQBvEHhv+xPkqApJSkGhsQRACqqIJETHZSI5pRDtLaNQqwZhmHDh&#10;/PQTPH70Q5zd+Qjf/vJfcffxV7DYNjE3v4dF1znMi8c4uP8N9h7/CLbt53DsPob79BVWzz9Cq96N&#10;vPYp5Heb0Dl7wfjqh0+JGgGlzfiPWcX4fm4x/iCnBMGN3fheTiXCy9sQV6pGRGKu4rI86Sa9PG8o&#10;5HjTg87P4waJ7AaJQ47XRCmEKZ/LcZsu08fPm0TCJKcb9aNgEefnE0DXRjK9wXPcJmmKqvdj4scy&#10;p9Ly4xTwSsyMgn+oF2RfM69AEgfdk+/vnJQQ5dvX3sbbN66/Pkggvz/EZd2iqPIh8PiQNCNiQ5CU&#10;mkAyJCjFxyMyMoZlTdIVYRKfjNS0TBQXl6O8vEpxgbfp8IRobt2iwOIhZHn7tjjHW4pzFZJ8k9d+&#10;6/o15Xp+AXSy4WGs01DEJSeho7eXbiyfpEPHGhpFMornfUTxfSzdbhrjMwXRKbnwjY5BU28/xq0L&#10;BKZMeNKJevuFIDQilveYCI+bvggOjCJx3sQPeD155ut02iIM3ua1hTSFtP8HeYuz5WfXrvH/6FDf&#10;fvsa3nzrTUXE3PB4i+X3Jp0KsSg8kGR6g8ctpYXAn3XhRbL3FOInQfv5kkyaKCJbKlHTnIq2vkyM&#10;zhRCb6nEtKUJuqlmmOcHMD6txtBEHQYmKjBoKMGQoRQjdG86UxWm5uoxOVfL11rM2OuUDU1U2lQ0&#10;amLROZQK20oVBun+2kl2/ZPZ6B3LQq8+mySajua+JHTp6RK7Y9GgTUAdXwsaCObN0XRGAYjP9+Vr&#10;EKo7k1GuYayUBSCvKRLp1aFo0WUTv+owaq+EWpeFai2dK49OXQFqOlNRrUlGHR1oDrE5scRf2Qkq&#10;ny46OS+SBCZ76Hko8ZKcEa+QpxBaaALFFokuMtkPcVkhzOsQ5e+QeNZPnDfCSaQxGd5IoCEqoNgv&#10;aYxGWVMMhTKdXroXYtP8Ec5zZObTkaaGkYyJiRQjUQkh/DsSYRT5YSRBr0APxsAtCkXWBePXw5c5&#10;EXSLZuA1WcaSLONJ4un5ycpv45JDEBBym2TmhYLiBIqgOD5HGJIKwlhGxN+KSHJCHKp7MpH/O5ee&#10;WUZOKgrhOQJRVZeEFDrm7Ipwio9kZcXzQor7NP4+ms+azhyMjCap+9/G9bf/I05Ojl6T5Z/RWbo/&#10;+g1WPpHjH+D67LdwfvoPsH/6ayzwmOMxK8cnv8Lsx38JjXsX+e3NyG7IpaNKoWtLR15rEl1lPPJI&#10;GjkVAWRugmdRNNUICyk7heRRgLTyGhSqO5FZ24yQrDzcjk3GDSbSD/wi8VZYGnwzm+Bb1Afv4kGE&#10;qyzwqRlH9cwF9Ic/Qc/yx6g3nqN/5QFWX3wC28k6SkmA6bUZPKdsmdyLYbMRjb0kzeJQAngKCmsZ&#10;IC3FUGma0EiirO3oQveEjcEzD5P7HtbPPsfi9iOcPv0K73z7tzh68AVOHn2HB5/8OdwXd6GZGiUB&#10;5qCe7kvdMwHr0gUeffBf8PjDX+L+yw8xNNavBJcvVU5iahTiMmPgE+GFqGSq5gSqaToFT6oj33A6&#10;DAE+BokviSI48jbJ7DpCYz2orIJQWBWDZk0mGjpSUKmO5xFLIKGa7YtHa388mnvjKT4ikF3OQM4L&#10;oKLzRDwJOCWfSo9iJTqJziGGQRwTSmBMer1Yq5c3SccfAcFRBDOSWU4pVOpuZX+B4Ig4qDsHcf7w&#10;Y8y6dqkIS5FWUo7ani4UNZEUSwqprDOorEhYSUkE8USqQgZPShQSGfRJFALZFCP5ddHIIjGmF8v2&#10;yt4kRqq+OCrCWCYZlV5wLMGIyREY4YugEB+EhRHspRnY25MgLM2PgXz1w/Xr3khKZiwV1JDwi+mI&#10;eO2EcmTnqNHZboZxeg9nZ1/izv3vcPfRV/jul/+CL375W3z1J/+EH/3lv+OjH/01nn/8R7h68Q3u&#10;v/tTXL37czz66m9w/6u/xauf/Qqf/Nm/4vDZdxiw7iCnZQytUxuo6LUgrqoFYXll8E5KQ2ReLmIK&#10;cvEDuqObSVkIKa5D5YAZjYM2qtMK3PL2U5r45N69fViXJEE5vH3kb2mSlCZRIdDrJCy65CACgDwn&#10;CVSAWYgyJDSYyR+o/E7+PzAoQCHU6z5v43bgLYQQoGLSIpUmwJT8REQmhJNo/OARIIe/0hTpSZcl&#10;bkrIQ4hEmmaV9ySN6zz8KZDCYoMoSANZ7t5KfAaz3ANIDI0UPHl5hUhMTqfLLEZ2dj6iouOUBXyl&#10;+dXT04dE6fHalVHEyHv5v+CwcBLZa5IWcvLxF7L3fE2YPKQJ+LYsf0hX+5Y3iZz/5xMWBq/QMAJl&#10;GkVWBaJIkDFphYyJTOZBEoExmLERg2CSqVdwOF02RV1gBIYnrDBYXKiobUNKVgnFwA3FucqzC0HK&#10;M/6eIOVzKQsh8Ov83tskyjffpMt+800eP8AP3voey+h1nYjrDJKyZJ28Jc29PNfb8nrjptKsG5eY&#10;gLSMDKSkpjKHUuh0g+gcI9DYmoHhqUJYnY2wLjbB5mhDS3ceJq01xINamBx8dasw42hQdviaXqjF&#10;8EwZ9LZqjFkrKdCTMWKuQOcoBSpJcWCC5Egi045nkVzz+N08lKmjoCJJttMRVrRFoa4nFmWtr1vo&#10;ilURJMpwfh7D9zFILg6kMwqkKPdDQX0kz8vfE3ezq0Sg+igtWjmVkqeBJKxYJUcrWxNQ3iJNznTW&#10;YmKq6bTpZjMpzkuaE5FcFI5YEqHi+EiYAaEeFDk+dGuBdN+BFIvSOkSxF+7BevVAOP+OSaXDlObO&#10;TLpMurdMmoEcEk9hbQyxKkFpgs0ujUIuxX12cSzC43zo1GOJKTQVaVFIz01AXBoNF88VlRREt0gh&#10;E+PP6/rBK4B1TrIMCPZCWDiJmdgRHOgDX99bFIJvKaKyvIZigEdSahCxl8I8mflFYxKZQVwsYZnR&#10;TOQ35SC7JplESRNXQiEqOEUCT84LREyyJ8lShDzFR2EEyyoZAZE3ed3vIYL3kJEZj+joYPhIbDGe&#10;rs4vXpPlX//rf8fxF/+I4y//CYdf/RP2v/4n7Hz1W2x88Ru4v/oNXF/+Bstf/gMWvvwtjF/+Mxyf&#10;/BdYLu6j06Kjm8xDKtVJOm1vKp1PWmEAC8ULcQUxSKvIQkplCQGpAN4peajot6ByxI6Yhm68lVuO&#10;4CoVK1xDldOMCo0FrdMnKB3dQ6PtEXrWPkShfhtVM5tI7tAjqsmMpA47iodcmL/8HM5776G8u4uu&#10;NhMFLJQRUw8mbVNo7C4hWYaxAOKoDOswPG6Ec/Uc864zBqYD6qERaKbHoB6bxLBtjQFqwLDFDsvK&#10;AY6efI2te1/ggGC7cH4PvXYboitK4J9UgIjCWujdxzj84EvoN9YQU5KNgJQYZFaWob6jG8m5hcjO&#10;z0NmXh6i4+NIUBEkr1ilGcrbPxQxCemoqG5BNoFXHFVoRDASU0g8adEkCD8C5S1WZjCKG6nKGMjZ&#10;VcHIlaCuCkUhibK4MZGkFI3MkkS60gQFDINJxnEZ0UhOS1X6mUJCIxFBZe5HNynbCoSFxyApKZ0V&#10;n4eOTi2M5jlY7UtIJUhWNKhxePcpk9yF+i4N/BMY0JmJCJBVzisroemegG1uExNTdtSre1Ba2wRV&#10;VyeyK3MRlRmO0FSqzQwSN91iRByDPIbEGOZFN+QDL3+SQWgog45OJjYFMbGpSEnkfaTloVWlQUJ8&#10;uuIafH1CcfumH51LIO+X7rmsEZPzqzC79tHSr2eiqeDefYTlzbt49dVf4tmXf4Y7n/wYL//or3Hv&#10;27/A85/+Gh/86X/Fix/+DV5+/Zf45I//Ce7Dh9i6fAfn7/4I9z77E3zwx7/Bh3/8W7z6yT/BcfQx&#10;RdU6WsdcSKKjDE3NQ3ByCvxjoihgApXkDI+JZALlIKehE2l1GlwjuN+KTiZQROOGtw9dIcs5LJj1&#10;F0rFG4ZQvpdtPnz8pNlQQFyamG+SfLzgQ2D25asfyVEOXxKdP4kmIpwuLDaa5UDwiIuFB0H8ZoAX&#10;blJIeAQK0fghIomuLCGGhBMM77AIiqxoxcEFBNOx8R58/P2V17DICOWepP9O+vdkseygKIokEmVi&#10;ejTKa0mOjLMgkrM4ppKSMhQVV5AUshEdk0gACvgfLtLLk4RIgrx+/RY86ShDQ8L5vQwSaz5a21sV&#10;9xjJa8h1pdlVruUXFKiQlZDpbT7v9+mohTDf5HOHJCSimHHT2jeKFu04OgamkVFcD+2ohaRdTPKK&#10;4nMEkxDphkmWb3kG4JovAS2tAFEkyvDMIlz3EEdJscHn85KWCL4XkSCvirNUHC//vn6T930db71N&#10;10v3+da1N3n84HUrwC06bpJqZEw0CdkfN0TcULx4hfgTsElS2g508CisLEbXQCcWXLPQG0dR01SM&#10;suoMtPTkYGa+jvedD81gNkami9CjS0HPRDL6pjJgWKrC2FwpOsezMWgsxpCpBNMkT2mC1S80omO0&#10;BFN2FX+fi+ZOuu/+dHQOpKNjMJ25J/v8JqCqMwY1dJ4tw6moao9HA8VyZVssySyKYB9CoqQwJRYI&#10;UUbn+CGJDqm6idcfLIF2oBT1qkykZ4YgLSsUqTyKyhIoONJRVpmI3AriSHUwzxeFxv5EtI2noZrX&#10;LO9MQH1vOtQDeUgvi0BBRQKKyum4shnXMR4koEDEpxNHiDMhjCl/xuUtfw+ExPiQJIOQWhCBnHJp&#10;riVh5fgTvxjXWQEIS6TT5Dlk5//8img6uTASHLEqPRjxaaEUIXEKccr540h28fw8KYexlSQukyRN&#10;bEugMA8JDUAQ6yuGOJqWnIboiGgSGnMw5KZCvuWsm9TMUMSn+PI8fnxOYkhTCoVFBiqaqunYe5Ff&#10;lYtIXjM+N+R33WFRyCgP42sEkmk2knKJsxWxiEihsEz0IpH7U6j7MrdvMTd+wOtfh5/XD3D/7vlr&#10;svzbf/vvuPz6t7j85h9x9bvj8qt/wPkXf4/zL3/N4zf8m///9T/ys9/i9LNf4fLLv8b2s08ws+Em&#10;+LRTwWSzUAiIJMaMzFLEE6BT8kronIqQVViJ6sYOtGmG0No6gPoGDVSNPejpGoNhZg26yRUqtDNM&#10;ua7QNX+A0a0X6HY9wNjOexhxPSdJvYvl+3+O1Ud/hosvfoW1Rx9h5e59FLU2ILeRyd9SjnotHVFV&#10;NjJI0Bnl2UjIpaItyUVZQx3JTIO2vjGMGVfg3n6B4zs/wtXzn2P9+F0c3fscLz/7a7z31d/jxad/&#10;ibP7n2Pv4h20D00ihveeWV5HkqpFpUrLCq2ga8ogmBE8IxNJWMkkrgIUVFeQNOIQShAMDg+GbxDJ&#10;MDqIwREH38ggeEaFIbOiEsXqDiRQZcekJMInmMHH7wdGRMCbbsA/hBVYVIrKehVKqxpIUF3oGrZQ&#10;gZpJ8gbozENIK4pFZnEc8stSkcHnyy0ohkYzihG9Hql5GQT0QJ5TBvIQwKPiUMEy1wyb4Nx/jKsP&#10;/wR3vvjPWDh5hLSqGhJFPCZsegJBB4ora0gSGQy6YjS1DGB2/RDDLjeahidZrx3IKm3iPRehtWuc&#10;yt+G0moVHWcGwgj00hEuyRMYJm6ZZBlCcqB7iiQJhWfkobi1XyGd6AI1KlrH0dZvRlFls9Lc6uMT&#10;RCDzwQ1PPxSW12PCaEeHzoSWoWm0jRoRW1COTr0FS2fPYN2+gvPkGQ5f/Qhbjz/H7rPPcfTOtzh+&#10;9S3OP/op7n/9n3H16Z9g5wnFzsvvcPLez3Dn8z/Dqz/9V7zzp/9C0vwnfPyL3+K9H/0G7/30X+Hc&#10;fcKEaUFxjYplWYDQqGg6uQQEkJA8xP0GeyIo2h9RyWEUMyGsJ5JTiC8CqXSj4sIQEhmgNBmFRQUy&#10;uUOV577l8xY8/W7Al59LX2EQ68KfgHzL9ybVMj8Ll+adFCSlS5MUwYDnD40iEPGa0pwprlH654R4&#10;fu+mhAjF+Ug/nfSb/n4gjnJ4CfnK//vy9zwYd76BdPdU4p4+1+DhcwOR0WEUZzLAhwCUmEx3H4V4&#10;ur0QEpUfndwt32Dc9gsjOOUjM6eMABXPc/I3/NzHxxcBFD5BAQEoYV5XFpUgxD8Q3rcImIzZhIR4&#10;BNAdX79NN83vKQNtxIH7krzpKtPzi1DV1oHy1naCVYHS1B+Tlk0gZu6Eh5N0A+haQ5W+WCFEaVKW&#10;55ZDPguhOw3wCoafj7jbCAqxIDoLT9wmYEvrybUbt+Dt5Y9g3v/1t6/hGony9UG3K5uOX7vB9zdw&#10;422KF95XUlIqQoLpoumAPUns8STKtr4e9E+Oo6mrHQ2aFoJ7MckiHY3tJegeLsfgVA2dIAlwuhSj&#10;dIzjlkoYFxtgWWqGfV0Dw3wjHWUt+icK0T6Qxe9UYHi6HNblFsytdPD7dZh1dWBytg49Y9noHM5A&#10;ty4T7YOpylFDx1jTFo1qOsnq9hjeQxzJNAOt2jSoe1LRSHJVdZFAVbGoa03k/2UpYxziMj2Ic+HK&#10;uICWrjxMGRoVYhwcriHhJSC/PA6VzRmoac9GozYZmgmS4lASqula1bpk5lUqarUJKOuMRQ2JuZzX&#10;KaQjTCRpxWUGIixeHKQX4jOCERHvhwA6yoBQifcgkhzJJyeChEhnSBKMJMFE02HGZPN36STSgmBE&#10;ZTOuU70Qm82YLwkiWYchuzwKmUXxyC3Oo5BLZ+wHE0dCkJATpBBYUkEoojNkcFEUsasKeRX5JORE&#10;inM/4jBNQ0M4zUk4BQPdaNotZeBQtSpRGSDkG3UDQfGeiM3jdeqTkFEWhTJVGlIKwpGYG05ijEQk&#10;iTkyLRhhJOngOGn18qbwCEEw3WZAyg0kFJDQSZ6hCf646XtdwXFP5u6bt/4jDk8OXpPlb//9/8bz&#10;H/329fHdb/Hs29/g+bf/gBc/+ie8+ul/pSr/Z+XvZ9/8mq+/wf1P/xqPvvo1nv3on/H0R3+PR1/+&#10;AodPnmLYYED/uAF2urTDkwvcffgEVyS13d0drK4sY39rE4/uXuHe+TGe3L3As3vnePn4Hu5eHWNj&#10;YxmdvZ209kkIiI9GaHISwumYUgoKlQEnHYYFTO+cwnF5D8N2Iw8diZIEzQApa6GzNLejoiWf3yVZ&#10;FgchOOEmic2TljsBjUyC7Yt7OHr0AdbP38Phox/j8qM/J3n8Oc4//AU2rt7D9p33+Hx/gYPHH8K6&#10;vo8a7QDympqQXddIQhlHUU0HybIK3SOzBFiSvWYMNXRcNepOfp5HJU8FxsoPiw4hGAQhNDYIYQnB&#10;StOauISI5DiqsFLkV1dRXTaygulMCaZh0RGIpBP1Cw1HXEom36chPDYNtaoeDJis6J6aZoBUKX08&#10;IUmJrPhM5JTlM4iphpKCkEYHn1WejOBEPwTGefO5fREcSxCKCaGyyyPhjqKxqw9dEzNYfUjR8eAd&#10;dJB8/ZJiEZaRhMj0VAZ+AapbtBiYZhnb3RiymFHa0oy6Li0BgIRZ2YI6kmjPqA1947MEhw3k16rg&#10;HR2HQhLvqH4S6dnZuH7rFsHeh88UgwnTHMpVHUgtb0BMYTUCssqRV9/NRO9GfXM3wTmbIB9KEA+n&#10;wIhlMsahsa2PddmLrOpmKuBx5NS3oHFQD/vRfWhY/0YSpmHjiq8PYNl6gIWDZ5ijEHBdfoDtp1/j&#10;+L2f8/37cJ6+xOE7P8bVZ/8Jd7/5ezz/4/8D7/7yf8Mnf/bv+Pg//Tve//P/htNP/zPsZ69g3rxE&#10;VmUjMoqKqU4TSYpB8CPp+4Z7sHwDkJAZQadD1ZtIARLpS3VNwIgWIvRAUIT0CcqoObrsOFHfJJZw&#10;T+V9RGwgBRMTjzERIXuTpcYiKz8D2QWZJFNfXPciqHtdg+zaIvubyehWcWi/H2EqTZ5yyGe/P6TF&#10;wM+XYojk4U3wl4EsXt7SHCwjRUlUAXSwdMch4YyDcC9ExxG0GIe3eC0v3xvKgLB4iroYipxgaRKO&#10;TUBQIkVSTgnUvXqU1jLGs8sRm5yHuMQsZUCODLjxDwiEr4c3YikoAvi3jxcBMS4ecXSO0uwbHhnF&#10;Mojh98PhedubJO6LaBJzlUqNkkYVGnr6UNPRzdiZwaTFAXWnFpGxBHzGsxxCjFIG8ozSpCtNpCIU&#10;Qni+wIAgEngIcytE6b/1DKbLjPCiew6AN924B4nP46Yn3nrzLYUkb964oRw3pN/yrbeUw+O2DMyS&#10;wXAhdAoeKCxMRG1jHlq7qyiYUnl/ZTC7h9E1VgfNCEG6Kh55dFj1LYVo7SnHuKkVY6ZmzC53k/i6&#10;YbJrYFzg++VBTFrVmFmoI3k2QWcsx/BUKWzLagxOlkI7IRvzN5FIy9BNV9rYGwO1lnFOwmoncdXT&#10;TTZ0xUHVk4i6jjhUtcbws0S09+Wjb6yU56uFbqaGpF2ErqFCaHWlqGpKQm55BNIKg5BcGI6ShlT0&#10;DNWgRVOEhqZc1NSTiLuKWZfJFLmRqOnMRE03zzmWBs1kBuq08ajtjUerLg0qknVhUxRdaiASeWRU&#10;RSsjQsMyKCSKKIboYrMqhcSzSKQpiKVzDUsMpED2JkYxxqRPM8qTos8LwTyikkmkKTJ4KpTfo0NL&#10;DyURRiKliGRVSGxMYozSFQaEBShjKiIpOiNJTIEx10i23srzhCT4Kd1VQTLqlW62pD6bZZNN0SUO&#10;XPZYzOBBfGxNRnVzAhraklHflsrvxSKnJopEGYmE0gDk1NHRUkxkiIMsCUUmHWVODWM/l4Yi/oZC&#10;5JGZ/kikG04kmWfXRaCqgy6c5whP8ccPPP8Q17zfojh7m3F3C3fu/64Z9p//1/8T73/7N/jgh3+L&#10;j370K3zyk1/jk5/+Gp/+9Dc8/gGf/FyO3+IzOX72a37v7/Dqm1/h+dckUDrSZ9/+FR58+i3WTk9g&#10;dS1jcX0LRwd7uHtxjovjPexv0tEtWuGwTGKopxkdTRVori2CurYQbVV5qC/OQFUBVVYxFV1FDsry&#10;UlCYlYC0RD4oVXtKYiRCkkkIqWmIzM5kwaYwwVOpFtKoVLJRUlOO8rpqlJRXoILvq5sY8KV5SCax&#10;RKYm8/vpCMukE2uqRe+cER2mMWjtc9BtbMF0cADHxQU2Ht7F/MEmli/2sPnwCLMHS1RdtchvKkNM&#10;eiJK66tQSAdZ16bGwKQefRM6lDfVIKUwnUqMxJMQSrcRqozwDabrCBVXQrIMJbAGELjEgcSnxNN5&#10;Z1H15SOcABoeF0nXEktnGagMiLhNMCwhcGflVyiEmd9YiezaCvgnJiAwkUqMAFZcp6bCVJO8c3l9&#10;qsO2eKRXMOhyCAZJBNToGyRmUYbBSMxKQUldJeo6WwlWLdA5CVS89/T6SngnRuFaaCATpRQq7SiG&#10;LUuY3z1EJZ1miaoebT0aBmE7hUEzk9aJ6fkdzK5eYvveR9h78iEqCX6eUbFUcCoq4HFUN2j4/IkI&#10;CGFdhUfzOYuRQGd5OygSPjFMtOJGFJAoh6bmMTppRV5hGYE2XGmG8w2KIIFE0Q0nUa0WIaeilgnS&#10;S3GQjsTCEjT0jyKnsQ2FbVqU94yhXDuFqdU7GHUcwX7yHrS2TYwuH8N192NsPP4SR+//nOT5FVbv&#10;f4yLL/8Cj3/893jyw7/GOz/7e7z/y3/C/jvfwX71HOppM9oNk6xnFa9ZiPS8dEQlRbLcYqmw6cCy&#10;wli3IQiJ96bo8UFkUjCBgJ8JKCh9LTyY7BGxPiTDYMQkCUGSpPiZ9PmEx/K3rPcwkmZMYjRik+Lo&#10;NANxTZoO6aSuEcTfvvmaHIQkpFnx92Qp74Us5b3ST8kjmOUU6B9C5xeMgACShy+dJr8vU0+kGVhG&#10;fgbQ/UaSwFMzw5FTwOcgcAWR4H0Db/D/GRsEoQjeU1JqDFLycxGWlonMijqUqrqYU2XMlwKSnIyQ&#10;7iMIJuEmXb8HydGfbteXQsib7728CagRUQgKjURAMB0G3WJOCYmnoAy+3tK3SgCMiGT+Mc7T0pBT&#10;WYOSJsZgqwZLm8eoqGv+H076Fp9P6Xfl84qzlEFEQpTBdNtRJHUZxesT4PF6lCbFYViyP8GMYiSF&#10;5UpReJsO+q23v483v/+mctyk2xSyvH5NiPM6bknf5Fvfx20PPr+vJ4XGDQTT+Xv5XWeMJqGxuxpV&#10;7aUkzAqMz/XCsNAP+9o4Sa4TNjrCwclyusVykqG4yQaMzJQq5Dg124hxcz2dZ4VCkvOrLbA4m/h5&#10;DWO8lOSYx9cSGogydA7lEjMKSMRJaO1PQM94Ovr0WajtiEdhbTgdZiYG9MU8XyVfS9EzUoq+0XK0&#10;9ubBvtqNwQm6VX0FGtrTmP8x6BzIw9gMRXd/CTqGK/n9GlQ3ZtGxxaJRnYOa5nRoxypQ3pKMgqY4&#10;1PUlQjWUgo4JIcsElNLF5taGIKc6BLWdFMu5AXSAgYjJozuUUfjFAUirDEW+KpqkEwEVHXN1VxpS&#10;S8NQrEqh86azTPSlEGNeUBxKfAWGejC2PUmgPswHGbV6izFA0UkBGZ7ih8T8YMRlSbNnBJIy45Bd&#10;mIGc4hSk5TLf6CwTZPxFXgjS+AyRJNycCmJ7SRKPODrTCJqMSOTzXuLlPLzfXDrMXOJeeQMFRpsI&#10;jxTU96SgUhOPAj5fpSaFoiBNeU2rCOXzhCC5NIhYGYqkEsZ/SQCxxR9hqcyrJE+EptBJp3kqgxJD&#10;k71J7MTvlGB4h16n0/TA05f3X5Plv/23/45vf/kv+OaP/wlf/eK3+PJnv8FnPyFp/vBv8OmP/haf&#10;/fjvlM+++vmv8eUv/hZf/NGv8OnPf4UPf/E3eP+nf4JHn78L17EdQ6ZuBoQa824rTvZXcXG0gYNN&#10;J872VnCy5cTppgMbC9PYXzZjd3EGJy4rnu4u43LJAudIL3SqWgySHLrLC9FRVoCmQlZSfjqKs5KQ&#10;Jlt5020mp7JyE5OojmnPoxMRE52MxIRMpFANJyfnIyFBOumzUVBYAXVbLx1aO91fC4rrq5FSnImw&#10;nHAEZdF58TWMCjOqOBFZ9SSeNpJsZxVUfU3IqshDdmUBytR1DLhqVmAiK5KVRjLPKMlCdkU+ShvL&#10;UVRXSOebjJhMkl4yHRLJI0z6dIL9ERBKhRToCb8gEpi/KNtbdAO3qMplyoAvgZQkR0fa1tWD+LR0&#10;3PDyxvevXYd3cDC6+gcwop9AQVUhkikK0gty0NTeip6BAQzrRtDaoUJhSQYKiqmAC8IQnkkVnsHg&#10;ZTBGEySjU6PgT4eUmZ+HqsYGgn8GgzSD6rASUZlJdBPhyCZhx2dlsWy6YJzfhmPjDAYnBUJLPfIq&#10;S9He3Y2Wbi2FzwF2rt7B2vnrY2HnEpOLS1D19yKCIqSic5hBV4XUgnLUNLUhOS0LScnpvK8yJk0K&#10;ATeZAa1Bn2mVwTyB6IwCRMSnKtMLfOhSbnv64AZdy206pqCoeIqKWKVJNC6FIocCyTOEAJmaguSi&#10;EmTVNqGyaxjJlc3IUHWjatCAuePn6DQuo37UjG7bGqyHT2DYuoPN59/BvPcAMxvnWL/7Hi7f/TG+&#10;+NN/xcd/9M9wHjzEIB2OamgE+SyTQgq3rJJcFFTQ+TPukrMSkZITR1cZRaUcjHCq6dg0GaEay7qK&#10;JhmGKG5SHGZwpDfv1wfJGfz/dJY9BZI4yyABCoKyfyidX5DsjE336C39bx4kBXn1JiH68r0nbtCR&#10;v+5/e02QMnhGIUkSoTddYxAdkUzLCKUQ8fZimd32IXHJHMkApf87IJAJHh7CnKCKp7BLYTwWlpII&#10;mvksaSxnEmUkna4XyTIqNhypaYlITKKzy0iEX2woPMNlMBrLPY65lJbH+08j6FGgUcDIyFlvX9/X&#10;A5mElP0JhEEicMKpuCORmldGoqxXWl8KyhoRRBL38CSZ8nxl9Y0Uk4UoaGhCbnU9/GMS6GbpJPmd&#10;3w/Mkf5HZY4oD/lbeWaSpZCpfzBjguLilswtDqF7iedzEsRSCaD+FCWeQTfx1i0ZxHMNfj7+uEWi&#10;/MH3fkByfBs3SJQysOrGzR+wPK/zPAT2MOZIFAEzPU7JHxk9Hp0RjkSKilCKnaKGbJJaOzr66vha&#10;RULLoSjOxrilEMPGbIwac9ExlEpCLcfUXCXGSG6z7hZlME/vWCE6B3OgM5WTKHNJssU8B83AAHOE&#10;pCPE2DGUTEeZgm5dBgk0AxNWaa4VR1qBrpECNHSmKwNkskkOLd3ZUNEV5tEdtfQwT1uSKJAjSAzS&#10;DxxJ0U7S42eN2hy0DhSge4iityOTrj2TDr4YNe1JaOpLQ1VXIroNOWgeTUXzcAoFeBhzPArFTdEo&#10;qo1Gcl4QzUYKMvIp5khaicXBdGIhyo7/aXRomRXBfA1k/YUr4ylS6TgTSaxRCRRlcdKCQOcf5YdA&#10;GeXKXAiJYz4keiIyzRvRWVJffojK8EF6aTAdexTSisKQmh+FOJlNQVEZRiEaleLFOgglrsaioCYR&#10;qYWRiCchp/BVPsutjkEBnWIRr1/ZRlFAhygDimR+alNHCkYmK9BExynzRhv7iYt06Ll0miWqJGJT&#10;EDIqI+gkbyK7KpzPQrLN81KeKbHIFzFZfE6Z50mHGZXhTdHgj3zeQ1ZZnHIPGaUxSCKRP3h2+Tuy&#10;/H/8v/A1QeSrX/wjSfG3+JzO8jOq8c9+/Cv+/Q8kyd/iCzpMIdDPf/FX+PKXf4fnX3yHpYMN9Bk0&#10;0M01oEGbxAeJQ207Vc1wAxbnhjFnGURPZzW62iqhaalCW2MZNKoqdDRQJZXlo47ur50JreHRoy7E&#10;oLoEoy1l6K/PR2dtNtTVGWiuy0RNJVUClUZ1aRrqKrJRQTdZmJuFwpwc5PPIJuinkkQT6MBSqEqy&#10;0oOQnBCIbAJHRmo6MlNzkZtVguyMImSkFyInp0RRvcHZ6QyKfATGxSCvopxutBx1JNfVzUvs7D/H&#10;5b1vsbr1gAkwRRdXjxw615zyagZwHcoaWqHuHkT/+DR/W4HcsgpMW9zoHphAe1cf0jIzlT5Mf39v&#10;BPjxINAEEgj8Pb1w8zYBwDsE0fFpMFqXMGOdZ8DJVIFA+IUGMJBiFZeTSgedxdeauhLkk5TLy5lM&#10;BQlIT4tAQU4iMlNikBAVxgoPR2B6IHwJJiF041EkmrDYZBJyCqLpzqJT+JqaQPKJJlGFKPOUwmOD&#10;EUHwKitvxvnlZzg8fYUZ2yxdYhsqGmrQ2KZhkg7AYF/FyskjzG9dYW7rAhPzywQKG7JYd0F0/EEs&#10;+8C0VETwSMjMQFA43SKdRWRkHJJTcpGeXUpQi0VgSiEFSAvJWaYWlBAU/ZQ+t9vedE0yly4oCMEE&#10;2IiICISH8ZlioxAeHUbSCcLNAKq/eJJXXgEDvgkxueUky06oJszoX9xADkVReHEVkupa0TBqwpj7&#10;mP83C+3cFub2X+L4yS/w8U//FT/+8/+GL//of+Pxb/jg67/F6dUneEQHOj5qRGFROYorq9HQ0kKg&#10;akVZXTEVcDxJMxFJWa/LTo6EjATE8zWcbjEwVHaiJxkGeyh9lLEsj+T0eBJmBMnGD7f9rhHkhTB9&#10;8P0b38f3rr1FJymT933ooHwJ5P50bnw+j9ejTP+/DyERaZ70DwokaZHMSBzSDOtx+/+zWIBM6fAl&#10;kcmoWhl0FBEViph4EnacPx0lQS4rEqEkbf/g28rn4dKU6U/XRvL18ZUy533H+FLQ8BphQXwmmScZ&#10;R+cVgQC61yA5AoIQGhaq7CUs010CQkMpFFi3WfkEWRVjLQ+xGaUkhH4kZZfBS6aa8AiJikFsOuOB&#10;wjY8IwOR6ZnwZUx48txegaHKM/6eJH8/YEecpThMIczfk6n04XrSNfuFUXxG8H0UXWEUHTTFSlAk&#10;8yXYDzcpNjxlgBKv6+vjh7jYOIRQZHl4yiIY1xAW7ouqqjyMjnRgoK8BGk05NL0VyK9MhHaiDiXN&#10;FJKNqajVFKBrtB6NHXSaHTl0kdXQDBeiuScDqu5UhRBHDJXYOBrFnKsbuplmzMy3KmTZN16IMVOl&#10;0q+p1qajrZ84OJ6L+o4EOsd0EiiJTBvPIwHNvQm8TgaGDPmoaomlkI8gKAfSPYURX8KYI7yeJo8i&#10;ORSVjTIgKB9aXTEa2lJICql0mMnK1LLCpkjUaKQbKpYCN0wh0woSyoA+Dy0DaajpSUBlTzwquuJQ&#10;P5CMhsFkVHZSxKhJkgW+JF2+r0tGVkEMMSaXYjAE6UXhyCkjeRQEKecsa4gmufkig44zm0RZXBmJ&#10;zGJiDDE2lriTSBMRnUFRmRGBiHQSUT5dIR1gZXcciSsFpapEZYBirSYaZc10htkeCI2/hbi0EKTQ&#10;VcbJwgc50lwbTAEfo8zTLm1MQV51PPEiGiVNiahuo2EgOcZm+6CoKQnqPsZefRxxOAJ5ZbxWQwpq&#10;WrN4rVRkkFgTy8KQR8LrGqmEqqcARfWJJEASMcWBzFEtqIukIQrh+UNR0hDF88fzlZhKly/THePz&#10;/JX+Uxn1H5HmS0F5DXcfn/2OLP+P/wuf//zv8cUvfsPjH/ClkOPPhRxJmD/5G3z+Ux4/+yt8/KM/&#10;w4c//lO8++Of4cm3n2D53gZUk02oGMhFiSYZeQ3hKG0OR6WaR2sEH4CKqiEOzQ2p6G8rhq6jEtNd&#10;dZjprYW+uwJaVQ6664rQ21AMLY8hdRkGmkrQ01CAjqosNJekQFWUjNbSFLSWJEJTmowOusH23AS0&#10;ZjPwMmLRnMFAoK2v42eqknTUV6QjNycKGZlhSKfLSkoNI4ixIuOiEEvirGrSoLlLj9HZHainFzA0&#10;70RL/xABLhtZOfVwzj/Anbs/xuLyHvZO7+Dui/cx49hE76QZtZ29qCcRjpoX0D1mQt/kAuq7J6l0&#10;2zAw5cb64QWd2C5GDUak5eXymtFKn9QNj2tMXJnUTXdxner8hj88bvoRdLPRxPMll5UgIIWulI4v&#10;JTsWRUUJqClPRk4BAyY/ha9Z6O7tR2/fOHQTVmzsXWJl6wCjUwa09/ejrW0AJQV1yE7Lx0CHFsV0&#10;rGnx8Wipq0Z3ZzO6utRIpTuPpvvNr8hBVnE2iqqrqE67kJRTCOvKFu6+/ylWjncwYhsjQGjR1NKJ&#10;xtYeWFgOurl1xUG2jtkwYHRSGRtJqsPIr1JRHW/zHqYIPHUkxRA64yDcIsj7EBCj4zOQllGOlIxK&#10;FDT2UVkblT7eoMgouguSpQ9BkS7bOzAcMan5SCuopcIt4PtEEifdSxjdRJwfk4sOikCZROIqri5E&#10;ZGIUQpJkEBcd8LCOcdbCBC9GbVsrmrr7UN7Si9reKbRNOGF0X2D/4Vf4+M//d7z7p/8r3vuLf8eH&#10;f/XvePnL3+Ax4/nx13+EF9/9Es47D9FkMqJ71oLarg7klhYhKS2JAiyGbu01AYq7CeN9hUYEkMQI&#10;zr436YJuwjfAky75Fjx8riv/F0W3FhZJhyl9eeER8PTwxA++/3289YPXrkcOGYgi/WrSZOh5/QY8&#10;rl1XjptvyyGDUm4opOjtHUjiCFDcmieFlswnlIn3yuR7L3GhMpXDi87JTznCwgMo0oKUZtngYH/F&#10;EUZHEQjyc5URuL50t163r8PPW6Z60M35ebD8A+nksxEYTuBLTFEGaHn483v+vvDyDqJjSMQ11tHb&#10;/vw8JJSCLBEB0XEIS0hhnZSiqlGLqoZBhEZnkdB9FCL0oGDypvsMpmjzokP19A8j+bHO6aZvXpdp&#10;KSTLGzdxjc8scyJlII6MwPX28lNEQVBAGF8ZTxRV3iTMhIRYRMdKa4SIiLdZ7m/zfG9TdLyJt6+/&#10;hds+ocjMK6czzuGzyGpZzchjnFcTV0orM1FWlYEqCu/ewXqM6ltgntPCPN+LiRk6QyNFHAlT3ZWP&#10;nuFyaEfpVLpSSGiv5z22kWjaB1MwNV8Gw3wl5lebobfWKmQ6ZmmA2dWJSXsTWgeziRN5aBtJR99M&#10;Ll8z0DWRpzQPtg1koa0nE118be1Np4tMQpkqChXtsUr/YW1/Iorao1HeGcdrp9H1xaJNW0xy5f2T&#10;yPNrSQ4E+2y6yrTSEOTyNbc+DIXNUciuI8nyfTEdY1FLNHqn89BJR1zaGqcsSJCtjkJpP8X2QBLq&#10;R9PQyPurpOMs4vWrNfF01CTrsgAUVMUSG6IpeugucwNZt378nKRSEcrry3eCiXUBirNLyAlHSLwP&#10;HSSdW3E80grpACuSSHjEHW0pZuwaFJKIq9uzUa5ORw5JTOZfJxWTZPO8kcV7zqwLRXJFIPKayBft&#10;cYrhKlaTyKqCeO/iImPR2JeMChkVzGfLqglSRgYX8H5lSk1WVTDdYQAdMeMl3g/+sTQkdLtRGcEk&#10;zhhoRrPJQ3SZtSTP2lBUd8ajqjMRJSyXlDISNMk/PpdCMOaWMu1EXGVEmhfCU30QlEAhGUeRmRVI&#10;Nx2Kl+8/fE2W//Xf/y98KsT4UzpKpa/y1/jox39HcvxLfPyTv8B7X/0czz76CneeP4fePs6KaEd9&#10;fzXU43QgIyUo70lFcTtdCslR2sFLG4UwZaRSLGrrUlBVloaSnFRo6mqxb7fjyLmErdlZzI2PYrBV&#10;ha7GGnQ2VKK6OBfVhdnIT09AUWYSqosYWLUl0DRVok+dj44aBl1lMvqbGJR1GdBUp6GtKhnNVYlo&#10;qk5CRQlVUHooEtMjlU7mTBJrUjaVMgEuKCYcoUzyzpFpLKxdwrp5ThcySaXVR7VTAp/QJETFF8Mw&#10;c4izu9/i8OoDfP7H/4CDu6+oAJ0oaexCXfsIFaaeCrADBdUa5FZ2orplAr06FyZmT2DeeIDp5VMm&#10;iREJBSTAuDj4RIbgZqAv3qJKjkvNQHJmPiKiwxEggBsVCLPbAsumjSKjFDkk+6LSdOTnJ6GmLBPN&#10;9cUY6W/DlG4Aa0subG8ewu3egW3OgaXVjf83UW8dJUmSXvn+93Y1012QlZWMERnMzMyQERnJzAzF&#10;zExdXczYxVVd3V3NDNPDjJJmpDeSRquVtLuC1dMKV9q975rX7Hunjh2PiozwcDc3++79uZt9hkMn&#10;T2LnoQPYzdcnXzqLUyd47Cdfxon9u3GZwnfx1BF0deRJpQ4Eo0GEkxEUO0t0qxn0j83gxOXHJOYe&#10;urdu7D9zHWv2H8DC3p1IdnWhe3ASe45fxr6zd7Hx2GX0rd+F7jVb0Lu0AV3iFnEmhQatloKZp/ss&#10;0gX7YXR70KTWkljoyCiUoXg7Sl2zaOtewNCafdh14ipdcQ+DciPJi7QkRpc21UjD+Zs1WpKpEy1a&#10;DVr0SigNLdIgjkZSTxOvXbNKCTn3baa459p60D44g9aeMfjiWbazNopblARthcUXQyDbhdmtx7Hr&#10;9AO8dPttvPqtP8D9r/0C23mO03uOYsNLF3Hs3jNsPH4Ww6T6gaV1CLbzHGIhtNhM8KUiyHe2YmC0&#10;G6PT/QimvWjU16LBWMtrVonq2nIS2iqKE+mGAiWlEKxaSbFczoDeTIFVoL6xhoF/NVZTKMtWlqFM&#10;ZKXhVqSve5EC8X9Gbi4XQimV5RTN5SgTSRqWibmO5dJI4eUkyeVlpCeW52JZhhUksRUrxXM+CkfF&#10;Sv62GD0qtiS/utUU6SqISdy1daTUFf+RQrsMNpsNdocb1dUNqKoh3VFcmpQmyA1uyHQ+WH0FjEzx&#10;Gg/Mop4i/9XyF0nMNWiiKLoDQbTQNKyu53k3VqJRJUcdS7mMFNTZhc6JBZiDGSyraaHACaKroljW&#10;0/gF0Tu+xL5SIBmqsLpapNUTKfWej+wVBCpS0y1fsfp5piAhlhRH8Ty2vr4ZdSJhiSBqGisxV7SR&#10;JFknElo0Ctpkna1exvOg2FeKAScUlFBCmhYlRjSrDGq2nTq2wzrEUi7MLXVjYqaANZsLGJryU7Bs&#10;mFoKYXTOj65hG/rG7aTD53MgR+bEM0Y3FrfFKIheTKzxYWjWJd067Z9yoW/Szb8H+X4ccxspvkv8&#10;3GIEs2sjGJ7xcJ8+6fuFPgO6Ry3IUZDCORk6Bii4m4KYXuen+JrRRTHun3eie9rGAK6EJy+Dv6Cg&#10;iTUyrhAMRgLcWtE26Cf9GBFsVaA0ZoGbwmiOVCPSqUbnjB2toyYkejXIUNgzFBxfq1wSUSdJyUJx&#10;cZEkA/x7ctyEaB9FkoJqiIjnkrVSqr8cxbxAEm7tdSBdtCHeaoYzJIfRS3H0CeKjUIoiiDNIAOH7&#10;/rSOhnWVJCziWaPI7tNkFKNfa+CIK9E3HUbnMMlZjFal4DqjzzOWuRONJLtGiTI96Xq4KZqebBPs&#10;FLRwJymbopjkMXayTvIj1Iw5h5R0wUc9CbUrKNQyOBL18FFjjMEq6k0TFPbVqFYvR7OlgnVE6u40&#10;Q6Tqc4QFxQdgj6ih5PF50noohbDqV5OAG9FoqUaTeRWMFEOjv55kXA4591GnEckYyqEWU2h0lZAb&#10;q3Hn0W/F8g/+5L/h0Qc/xRNRPmT56Cd4/OGP8fC9b+P+25/jwbuf4cyNV7CwbS3Sgz4k+py8UCYe&#10;vA5xNoRIp5js2sCTbqSL0iLdQ6zNN8IV4QF7GxDw0S0lvTiyYwt++LUv8embb+PrH32C9994He+/&#10;/hruX7+GBzdv4M7VK7h05hSOHzyADYsLGB8ewhjLyNAAhrs70JXLIpeIIpek88sl4HZbISbiiwEU&#10;dXTUVY10pWKqBoNwjXhP04gWixrNDLwVyiZpPl15E91brgPj63dgfPNu2BLP83/KLEk2+pM4cu49&#10;nL37NZx78DnufvIrPPnmb3D1tW9jadcZnv8p9EzuQKp7ka8vINM5hzSFwBwpoW9hP6b23ELv+uNo&#10;nd6I0swSdCTGck0zVvFYfofu3xoKoX96lvhvhtpNAbBW8/fpMEt22KNq0h5NRcSC7s4EzhzZjlOH&#10;t+DS6QN45erLOHl4D146cgBXL1/A+XNncOKloyyHcenqWZy9dBJnLxzn317CtQuHcfviYTy68RJu&#10;nD2A9tYo9CQxt5tUTTGw222kDD8Dpxc+fwLhWCtCyTas2XYIB05fxca9BzE0txZDk2spbtdw5a3v&#10;4M7Xfonrn/wEh+6+gZdffRN9axZQTpf/Ql0lTQgJQ6eX5tQ5QhFEsiWSoJXB1IZAqpviOIHth2+Q&#10;Tg9g29EzyLR3MnBSdBoFfTK4N1VgZfVKUoqS10zGAK5mwHPA4nJSGO3PXzu9cPFYbZ4E1m44gtsP&#10;v4abT7/AyUsPMbduJ/YfE6R9EV0Dc+gZWcK6HSdJAUex78wr0qCea299HWsOnMSWExdw6sGbWH/w&#10;GEVyIwPNNAyhAMneCwuNmkyvgNKohdpiRIomLk2j4c9F2bk90HqU0PhkUNvlqG9g0CeZiTmWDU11&#10;DNarpBGpQrxEEgLxN5G4YFWZmLtYTgGoQHUlCYmv/49gLidVrSRdla0Qozn5HkVyhSgUDpGObtly&#10;8SyXAkkiK6tiqWmmKNeQJp8LZjn3v7JshUSOIuFBfWM1WhTibooBXi+dPk1jfb2gsBehMxkQiCZg&#10;90WxolqBZbU6BrUUUoMbUJzczYB0CJsOPsTxSx8i0zEmzetcUVuBF3leGopsMBaXbt2KDEVVNAjS&#10;HEVSaxnFtFothy0aZuAxo1qjQQVFUhL26mYKsYNGNIBmvRXeCPdBwhU5XZeJ9HQ0AuUV1STFWum2&#10;fRXpVtxyXk2abW5phlJL48tzadFQmGXVbC+sR4q/yHa0ouoFGqzn5PtVUQckXqPLh3CmFbVyBUsz&#10;jZOCBsBAAyaH3i5DquhCpuCgWJawYVs7BS2BrkEPxS2Cpc157Dvejz1HejC1JoqZdVFpKsjIfEC6&#10;rTo06ydlituyov+SPoVY8r32IRvGFgLcZ5JCGcPSxixm1iT4/xzbZYJt0Y5Cr7hl2sLfsVE89Ghl&#10;fCwM6NBGWhVTRVpJTl1T3M96HzombMiJaRyEDCcpTOSMVpN2tK4aioIMvqygymp4cyTJFIUm0wxz&#10;lLRFoTGEq2GiANqTpKp2JcVSIeXmDlOEE/2kyh4tQqRYZ4YilaN4UnitYuCLELKkEMF6/h7/FuHf&#10;EqTEiHi+KG6P1kBpY1xVLpNygDdSaFqslQiJ5CntBoTb9DAK0k22wBJpQFi8T3Bqpfi2DVkRFRSY&#10;bECqTSndaSwIsU4TqEiTifYWZPvUJD5hFOQUSuoIRdDG4w6SJsMidy8NgZtGw19UoofE3D7mRH6Q&#10;ZMy/B0jGEZ6fO93Mc+B3eM6WMDWHYioSEHgT1KZWE+p1yyUhbKGoKh1VFMo61BpIk6RIMaXFGqqD&#10;zkNCtVdDpPKrbBGJVdiHm5eROst47itwgXFWEstf/eavpQw29979Ee6+80Pc5/bB+z/Cnbe+zfJ1&#10;3H37C9x49X2cvHUDaw5NUPHDRFs1O0kTfHQmIZ6MjRfKSSyOEqejXVpEOkTmCL7O6BCNm5BLeXHv&#10;yin89Ltf4Ltf+wA//f5n+OzDR/jo7Vfx9pM7ePPRbbx69zquXzqNcy8fxc7tm7CwMIOJyVH09fWg&#10;lzQxTZpYml2PvoFJBGJ5DDCgd9K5ZjpHESJNNJk80LtDRGcHT7AFZc31qGiuZaeuxCrS3QoGsWWr&#10;VjPIiKH79XixToMXGm3wZ+dw8pVvs3yLAfUBDtx4D3uvvYOXnnwLD7/z57j/5R/j5ke/h4tv/gA3&#10;Pvglzrz6XZzh33acvo91By/yIm5DcnAaungRyaFpaMNRqAJOqLxGKN1KBpJm1Grr4U2GMLl2gQHY&#10;xwvXBH2ADSyqQKabrj9KJxhSwhnQIJpw8bx7MTzRiUTWh0jCjQTrb3KiGwf3bsKh3Rvx0v5t2LZ2&#10;GgtjPViY7kV7IYoYqbSUdmOglc62LYiRYgBdGRc6Uk5kKMIhB+nfYUAq4GDxIOzxIOIP8NpkkM1S&#10;NMMxePxhOH0h0oaNzoydf8sRtE1tQKhnHDP7TqIwOY+VLUqsksnovmiM2voQzbchmmujM1+Dg2du&#10;oTC4gFq1HcMLO9lm3saVVz/FxNa9KA2PMXDSkZKsK+srpOdgFRRcg8OKjsFBDM7MYWHjfnQPzTCQ&#10;TWBu/XZs3n0UrrAg4bUk7zy27D2Pi7ffw/Unn+L6409w9sYbOHbmNo6dfgU79p3D9gOXcOrG27j6&#10;7Ot4RJq8/+lPsfXoRcxs3IutB09j/8krWL9jPztRK6p5HJ50CP7WCB1oCa3dbQiRmItDw+gYn2RA&#10;ysCTStF12imkjVCLHJRadrS6OgZ48czweZo1MSJVvF4mpiyIqQvLKYT8vyDL5yTJ4E6RFGIp0eZv&#10;i7g9K4hzBSnyha+uxAsvlFEkV+PFZRSqFQxQDUpUNmlQVitDBbd1DY3SgJ7qGhItiaucQilutzY0&#10;1kKrV0Ou4PHRxIjsI1Ze6xYatXpZAxw+P9zhBFIdQ7DHSihT0pwlB3D6zZ/iwud/hCuf/jGuvPNL&#10;bD50kwZhFC0mGx21mkaT/bZvELFcJ+QqC9tiB4x2L5rVBmj4Ga3FJs0XLifNilzPIg/uMp7nCpJj&#10;DduI3uWBmAJW6O9Da0+JsSDMfuuGQsvgbjXRBNkkAtSZtZCpGmH3mGD3GuCLWGmWVDRLLTQuCraz&#10;Oul2fEUz6bxuGV6o+Cq3Itl6FSK8Rvn2XqisDga5Ful5faY9j1xnBja/GFzmpGkzkSZT0nPAWMaG&#10;nqE0uoZoFlrdNFgxtPeGMb3Uhr6RGLcFTCzkKZg5CqaYvhFnn01IKewGZwOY25RiSVAwneiR5kw6&#10;MUlxnd6QYvtNYXSxgNGFIjbuHsS6Xe2YIG12kAaTBIpkpwZxxkeRQzpKYSgMmRj8xVQILeLtGvYb&#10;I3qnXTRqaliDDdKkeZOP1BVTQKRiE+kkxRxDMdXDHG6EKVyHQEEpDeJJ9evhSDWQMNUUShnCIhNQ&#10;v7jVKpdutxaGSbIk504er8g3q/VVUdR4bYYdbOekuW4ziTpO4vbCn6QQpZQoDVCYeih4RRrhOEmT&#10;4ulMKChOLdKUk0BRBa2/kmJZC0usAVZSrD3RADdJ0Ul69LfKCBMqtiGRz5aQ0kZCzDVKr8Xt1fyw&#10;kTSsQ3pApJtT8fzqKHQyaZSqLyfqi6aVx+Xi8Wk9VVKq0FBB1F+9dGtVZCUS52UiYdpj9YQ1GT9T&#10;xe+v5nd1CLeybiiqnlSjVOcmGg0XSTZKAfbTwHhyLTB4V/P71RJZNhoqpFGwtSJ1qMhla6giaFWi&#10;XrsSV2/9NinB7/3RX+LO29+nWP4Yr7zzY9x69j3cfON7FM6f4N47FM13vofbb38bl59+iCO3b+IQ&#10;VXZ20zSK3XE2VjMdmwXpkhmxop6VpEKLuw4qv4qVFUCymES+kEdrJoe3Hr+Fn3//x/jRN76B73z6&#10;Ab788DV88/3b+PytK3j/yXm8ef8Mrp/di52bp7BhaQRzM/0YHe1CX38RfaUMxnpLmJ8eQf9IH51X&#10;CAq3UxrROEFCzPZNUIxKaOubQrY0AF80A53FDrXBAJmCZFlR8dtbXgxuy8rpfhtJMkEe30acuP59&#10;HLryGboXD6J/0xFsOv8Y++59gcMUxXMf/xFOPvsxXnr6fVx8//dx9p2f4/LHv8SF93+Ka5//Eufe&#10;/R52XHlCqiStLC1IoyvVbh00HhV0XpoIimGLpYqBg2IYMLFzltA9MUJnb6JrY0Az10NlE/fKV0mJ&#10;fsUIMLNXhUQphOJsO+ytLtRbG1Cnr4TNq8b0dDv2bJnG2rFuzPe0YqY9g+5MEMWkG60MMp1xK+Y6&#10;/Ng3kcL+iQQ29fsxnjejP6VHZ0iDdl6XgleJ9pABvUkPOhI+dFLEB9ta0ZHNUEB9cJPkHOruGE0A&#10;AP/0SURBVJ4QvBSpwdkt7EydFP8sxjceI5EfRLS1j47djyqZDu5QkS59C935Pux/+QqWth/kecd4&#10;Pl4s7j6BHacuY++FqxhZtxk+toEVDPTLpUEbVSQMCknZaoRTRRw6dQu7j93EmVc+Yjv8IV5he7v+&#10;+he4/8H3senABQSzPewAY0i2D2PTvtPYe/oOLj35DHff+y6ekHpf++wXeOXNb2H70avontmI+X0n&#10;sPfKXRy9eh+nrj7Ao7e/joV1O5DNd8Lu8jNY2xFNJ5FoZZCbHsDI2hm0TQwjNTCAxMA4nfg4eue3&#10;Id8/CYvbIyUj12saoVHyWtTVs3Bb30DxEmniSJHChIkcqjynZctWsFAwV6ygEC6XKFISSH6ugqWy&#10;QkzDqJSoU4ipoEkhkitWiue4YgUIUmGLAUZ3BAZXBApbgMJuQl1jk5RcQCQRF4NuxO3HVavLoDMw&#10;0BbTCIQ90mjYJrb3umY5Cb4Zq2sboOf11Dh4XZMFBqMiVqlMNHIJbL72Bl7+4v/Gy+//DJvPvYr+&#10;xf1slxGsamxBlYLt1uaANhDFiy1GjG44jlvv/AxXHn+JC7felUjeH4rB5baROlfxuJajtpaUV7OS&#10;v8uA5TIjWuIx5eMMaCWkOxPwJ2zoGEjARUNoczO4+40kXivypSBaO/2kPyesfhlCKR3iJIJ4wUTD&#10;ZkSDjsagcbk0WVzvJr3KKvB/rfoKXuD5lzfIoLG6+fdm/IdVK/E7lWWobqmn2DAudZIEpyh6c1mM&#10;LbKfjAZR6PKgrdeP2XVFLG0qIc6+EUrrMbWUwfhcDJGcBt3DXpKjGKHqx8B0CGu3lzC9LovOES/a&#10;Bu0YmPFIt2ZFnteOcRu65yPo4/entw+id7ELyb4UShOtaJ+mCR3xINipR6DEoJ1RUDxMNPguCogJ&#10;faTUoTkS5YiN+7Wgb8qFuc0RDM87WV86ae5ggHWh9zST5uoIASI3azOsYS3NtUF6XmciSblIi17p&#10;1qtcyvvqK7ZQLJUojplIZhQdwkuqU0vRaILKWS5RqhgVGi0ZSJd8z1UtTRtJtFmQKTngpnG3imxi&#10;abmU5N3K3wgQiHL9WmR6dWiftFKUdSRBlfS8VEzFEL/rFVmGKNhuCmKAFCmKp40wIAYW8bsJCqST&#10;x+mmUYjSGEQGjLCQKMM9JsaQFNZt70DXSIC/z+9FSZJjIQo26y+lhY+0m+2yI9tvQrrHwFgbhMiU&#10;lOzSS89vRYJ5MRo2LVKv8rgtIYp5Rg8PvydWcXGRngUNe0nVtjjFM9YIY4TtJNoAU6CBokjTqSFU&#10;1bMdq1ajhmTZZCqnOSHkpGV49dmt52L5g1/9GiefvouTr76Ffddfwa5L1zG+bRfGt+zB9JbDWNxx&#10;Focvvocbb/0+Lr/xdWw9fhrDa6bQv9CLgcUOZHtTbNQ+NlobHWwMVm8Aal+cSj/Ayp/D7OwBHD9y&#10;Gd/85nfw/e9+Dd/44l18+P5TvPPWA3z8zj289vAinr16Ga+xXDi7DwtzQ5ge78XMWB9GetvRnk+h&#10;q9iKyZFhzM5MY3CcQbOtCGeMJJROwRwMwOT1kHLpEtsKiAWjaG7RE6FtKDcw8BcG0MzAU6OxQKSh&#10;q6oigq+shmq1Hsn8DKZPv4ale59j5xs/xtYbn+LGJ/8J17/5Fzj55Z/h+Dd+g3Nf/hgnPvku9r/z&#10;JXa99Tl2v/N1rHv0Fmav3UV8/XpE5uehK+ZQZdOj0m5FJeuhJRiEKhKEMkiXnPFCHXVB7nPDVexC&#10;77YlqJN2NLnroXBVQC0eptuEu9bAx/rbsHUnZrnf9FCCDcuDBnMTypvKUFu/Ci2NVfBZjRgu5nF6&#10;926c3LMXpw7swbmj+3Dl5cM4c3QP9m1di+3rprE0MYBSPoZM3MfiRzZgRN6nQsavRDqoRlfBh7Hh&#10;NvT2lSgILoSzWew7fR43nn6BMxffx5Zd1zExfxyZnnWY3ngGG/fdwPDcPlL8ENyxHtQpXSh2zWH7&#10;qWs0Dd/AzttPEB+bQp3VTCfow9Smg5jedQbDW0+gbWQC1SotqaAaZdW1+IqYD7eqBl8pa0C+ewkH&#10;Tj/FvnOPMbhtP1qn12Lr2VewlgF519kH2HP+IUmoHf5iL4N3HCfuvIFrr30L5+9/huNXnlFg38ft&#10;d36AC/c/wdFLT7HtyA2K6UPsO/UYGw69jD2nLmBmwza09fQh28rz7R/Guk3bsW7rDpLAGgRbC2h2&#10;uGEIJ2FLZVEYm8DGo0cRKhWgcFoZpAxotqikKTdqhxoqYyMUOvHMT9z+r0V1fQ3KKmnAKiiQlStI&#10;WyKLkXi2WUNTtlKaTyheixU0pFR1pEMx2lOaTymmT5SX0zSsYhFZgGqwSsyjlNG1m10w2NivTC40&#10;UDxFph6R+FskAK+rJ8mJEdb8baPJgIH+bkTY3mQtzdIqJytInP+xjCLd2AAtCU/j9qHWYEaDnfty&#10;eLBKT5LYcxJ77n2EPXc+xI6b78LfO4n/oNSyDloZjFOoatFIaf5WtFiQnzmKpROPsfPiQ0zu2oG2&#10;KV4LBm1PnkGdQVOMsjQy6FTKauFNuEmxYUSKLtatmQGNVNplQn7AjtKoSwpannQzwkW2w24jigMu&#10;tI+EaLat0upEWlcdA9Tz6QJaTyXcKRn7ehPcCVIS328xVdKorUA5BVpkR1rFeihbvRwvrvwdvMBS&#10;QdJtJKmqrWruS4tyxWoGcTPa52n4SIxzGwvYc4zXeM8oFrYMYnFzH9Zv78fCpiKm18RontwYmY1j&#10;bm0bSx5dpK+OISOLnrTpwNi8F+PzUazdUsLarb3cXz9GFlppLCOky4A0+jXa1kKiNKM0IlYY0Uv/&#10;j5dIcO3sd6MOKcl6ptOEKEkp103jOi4SiLgpDnYUOs3Isb7EdA0baS1IobUlG0hMlRTLVXCE6mAl&#10;YRpDVRRLkQu1ilRXKw14iXL/uQEbHEkljbqgMDXr0Qh7mMIWV7DO1TRBL0ikJdJpejItFBa5NF0i&#10;lrUimbOircuHRM6McMKAVN4Kt8jtqiqHjwbbaJXBT+NtJ+05SJjevIJmuoHHVy/dQs0Matl/9Ih0&#10;KmgaaM7HDeibc2JkTRiDiyEaWZqVSQcipOkoyTc3ybYhbkmTLrPDIs+3HkaKpb9gQ+tQlMdnQpO1&#10;Qkoc4OKxiv32zPA7PRoSNoky3iRRqMiNm6QR6Rj3SG2t2B9H/3SW56iBgcIvBgblRo1I9Gm5NbHY&#10;EOuloRo0SYLZYluFcvkLaNaLPLg1aKAx6xpOIU9z1aQv+//J8ju/+H02pLWIDdJZD48hPzGFaM8g&#10;0oPilusilvZcwO5Tr+LSq9/H5dc/x+XX3sKBiydRHG2jogeJukkU+gYwu2G3NIF9cu12HLxxH9tf&#10;ukl3OMIANYx9u47jy88+xxcfvoFP338Vbzy8ivs3z+DBzVN4eOM0Htw+g7dev4Fjh7Zg8/ppDPeX&#10;UMzG0ZFPo5hKIMlA0NfZhpmJUZQ626FkgChjwKgRKde0Yv6WCnK9HgqNCUZzAM5gkbRwHFtOvo5N&#10;p17D5M7zyA8uoI4uuaquEZUrK1GzshYKrQ/rz7+HnU9/isHjD9C3+yrWnnkdO175ENseURhJ2GvO&#10;vY7xY3fQvfcyevffxOhLTzBP87B0+T10bDsNR+8MZKku2PoW+Hotejafxxp+ZpBGY+HQEXQuzGIl&#10;nfoqhYHOvhu+7iGYYnHU6BVYVl8mpfCqqFViVY0RcxvO4NWPfk1i+gm2vXyKbi2DZquBrod/L1+O&#10;5voqxLwOvHH7Gn7xg2/h84/ewecfvM06vIjXH9zEG/dv4L3X7+O91+7h3rXTeOfpKziyZyPmxnow&#10;2t2JoMMJl8WC6bFx7NyxF7v2ncTk4k462D4STAw7jr9Ksvs5Lt19F+fuvo/jV5/hFLdnHn+MC8++&#10;wOnH7+Ple29ShM6yEfuQKk1i17lbGNpxEKmZRdha29FktjDQqtA5tgbbTt7D7N7zGCVZyi0OrCDp&#10;fJU0uXxVJV5YXoHyGlLuwBp0jW8mfe7H8MYjGKO4ts9tQ3p4EaXJTdh45Brb4Dko3FFU6RyY2fYy&#10;Tj/4AheefgdHbryFU/c/4jG9j8sky1vv/giXnn1HSqR+g+dx873v4+5HP8SR83ex8+AZHDl5Dfdf&#10;+wQnzt3Apl0H0Ts5g0R3FwoD/Zhav4Q4TYgnLohkCJ6YH2YSklwnR42c1CfIqX4laprLns8tI0GJ&#10;JbcqKF7l1RWkKpH2j52thfQnq5ZymYp5k2JaxP83h5DvSaWSnxejhvl6ZQWFlgF/ZaUYGVyDSkGO&#10;ShWqG2X8fyOq6lu4fzESVHxPDC4SGXsqJKqsb26AwajD/NwkMtkk1Do1KmsrsWzVCvzOimXc8jdJ&#10;XZW8Hg1GG+pYPIUOVHM7ve8Mzr73M0weuIKhrS/DEO9Eky2IWGkQGpcPVXI1j4tE46R7L9jRPptD&#10;+wz740QC0U43g4xGopxIzgVHhJRCAxZtM0nBSgzEaBs1o2vKjOKIDq0jWsQZ6MQgwGDr8+XsHLHa&#10;53lQe0kLXSRRsfxUSQ1fppFi2iDdtgsXni/3J26lJfhZL/dbq3iR16RKSvaxkmIpViMRI2uXLxdZ&#10;kMRdo1X4Cuu8kkZGblJCblWg2d4MPYWjjdQ4sSTmRUbQPxnHMAPq4HQag5MJClaE8SuJpW1ZUk4n&#10;1m7uwZqtHZhcilNQE3wviRkG/em1MazZUsAC6XRufR/304OR+T7GvW4KoIfm0oVeEmnHiEs6p1Sn&#10;EV4G+gwpqIvvlQYcpFQP6TVIsVSitc/I7/P/c250DlsownESrVOiuBhFJSBGdJLsTJFaGPwUOdJg&#10;OKNGtscikaEz2URxbOTrOgpkrUSPdpqLtmGRpJ0xJyIWYuAxJNWsS7EySAsG57xI8XiEAUm2m2la&#10;XCS6ZlKcHN4YjQzFMEHKLnRa4Ag2wOio5LYRdj9fB+ooQEKsaWpIhvEuDY+T/X2a13vWiniPmtQp&#10;R37MSONrQOuEBQPrAuicoSEviby3ZmR5zlmahM5RJ4nRjHy7Ez3DEbT3hTG1pgOpNq+UFERD4+Tk&#10;MeYGKICjFhSGbNLaoyKJgIawofc3oV6/GqtkL6JaXQZTkNTKfVlJzx6KqKBf8cxTDHjyk7hFHVpJ&#10;luLWszlKyiU1hooqmsMmacBStbIMKmsTWsx1kBlraPy00BFmbt27/FwsP/nWt0mSO5AdGYOvrYT8&#10;6AT612zC5LYDWHvoHDafuEXKPIG+hV1S3tClPbt58CUejJ8XiQcW9fKEMsTgKazb8zJmtx5AYqgb&#10;hdEpOrTN6O6ZZnCexyfvvoN3Ht3Cx2/c5fYa3n54Ge88vspA/zLuXDqOm5eOYvO6CWxeO4UNixMY&#10;6CygLR1HWyqOPANYMR1Bd3sOxbYMnH4P5AYNZDoNhUSNigaxJFWDlLe1TuODOdzFoDCN6MAWqBL9&#10;0KX60bd0CAPzu0lpWnasalStasLK1QZUm1vhm9iLva/+FIff/hUOvvYTtO86h9zWkxTHK9h05W1s&#10;u/ERFk4/xuLZp5J4Hn79h5g9eRephZ0obNhL0TyCtRdfx/Zbn6CbddUUSqJGrMkoFpENGUm/Fhg8&#10;7CTD41iz/wwW9hzkhe9iB0rB4rVBrrXSLbbi6LlnOHnjHTz5xh9iy0s34M52QO0OIEYiyrfmoVY0&#10;w6JX4dtfvIcvP3kbH3zwDG++eg+PKJ6ff/guXr1/k6R+C3euncP1Cyfw6JXL2Ld9LSYGO0nrgxgZ&#10;HcLAyBA6BgbZIRfQP7sBa3nNFrafZKOdRs/IJpy79RFO3XoL5x99gatv/xSnHn8N+68/w95rT7Dj&#10;wh2cevIxDt98Bn0kz4DXiZ0Uy97Ne9C2uBmpgUlpySVBJF2ji9h0+BrWH72Ozcdepli6UNmkJBE0&#10;kcRqsKxMLBQtlh/rxeT6wyiNb6BD7WUgnsX6Q7cwu+c8ZnefwzzFdnzjUaS6Z1Gn90FpjWGO12f/&#10;1TfxMo/x1KNP8fLDD3GVwnjt/R/g5kc/wfX3f8L//wjX3voBHnz8Kzz65Jd4QGF447Nf4q0v/xD3&#10;3/kWbr/xKUn0FtbuO4xwLg2DnUE+5IGJAqm1aKA2KiBTC3qsoABWSUkIRAKCWjmpsPoFiWDEoLLl&#10;qxmkK1ahjDS3urZcIstV1c9XxRAi+X+W0hJTKoRgCsIUg1mktRolkVwm5Y5dXce/1ZEcG0iNNUKA&#10;qyiU4vcpmjV1qOL/xXQRseyXEM0y/q4gSX/Qh1wuhU0b17Jv5PmbYs7iV6XkBhW1daRUBeoUWoqf&#10;BkZ/jIYtx4CTISXex/5b72D7mYcMdtOo1thh9EQZyGdIL1HoXW5UyFqgcLSQHC1I99rgzqik5eb0&#10;vloSTQMDcxXbMF16m0Vaw9QSaoaJTt4UJGFmxER2mSR4WVKGV0xxIP20DhiR7jQwSOvhS6qgICnW&#10;M9BVK5ZLCa2VJAk9A5QrJkOQ5GIKVLP/iETd1dwXA3FKTYEWSQVqpJRkL5S9gBUvkgxW0IDQhC1f&#10;tgpffXE5TdlyvFCxDHWqWrZTMadaCR+/Gy+SaLqsFKc45jcVsGZ7OymzG1v29pAScxiaDZMcU+gb&#10;i6FnKASRSH18IUrRJDlOitGzpMDRAHpHgygNBjC1oYSlXT2YWJ+RFmjum/NJg1CEICS7dNJtwTAD&#10;ck6kauuwINNhR7FPDBQiAExS0Cg4JVLr6CIJe5ikTeLqm7IjPyxu3yrgE7czxTO2fAtjrAW2SAOc&#10;4UaSrFhhqYF1okUr37fHGqQBQAYSlxDCcIFEaFoBk7eZxo8kR8qP5vWsdwPFU8l4VA2jmLQf5jXz&#10;NZHa5ch2ali/MsYbMfdchtZuUlxRK8239HD/FtKtuIbWOEVMjGSVxJIinG2Gi0UiXFJmoKCASwzi&#10;mTCha70HHfNOiqeFBkjN41JK6ep6aFxKXQ709gUwPlpAZ2cEpVII8ZQDdg+JNaREMCsWmKYJo2FI&#10;9/K6k7K9adHGeNzSACVhrJTQeesQyOv4WiQj0ErrehYp3rF+Dfyk+ii/GxCjgimYop5ErllRxGhc&#10;MU/VyjoVg3/EqF4X60rnbIJY+NrkaYacwnzx+m/Xs3z744+IzsPIDg4gMzRIPO1Bsn8IqaExaUCH&#10;v7MfAdJQaWYdOsfn6ZqmkB8iVbaHYIlTBEIuaAN+yL1+OLM5Ka2cMe2Ct5hErqcPXX0jWDe/Bp+/&#10;+yY+Iel87dldfECh/PTpDbzz4CJunN6DVy4cxL0bJ7B36ywO7FrEni3zFMscpvo7MNFTwihfD7dn&#10;MNCVQ1sxIU0Mr5PXo7KhBtXNzVhdXc8AUoeKFhOPqRvmRBcc2UGYEj1om9qJCIVgZNMhdM1v5rEm&#10;SDhyfPUrVXSlFjamSZx77Xdx7sM/wqkv/m/sf/cH2PP6d7Dz0bew+db7CC7Moz6TgiKfhbmrA/7x&#10;IfjH+mHrLULXkYRjpAjnUCuUfiOLCUqfgeSoZ5GxbqokFy0WhBaZKyxuA/rWbcXUzm1I9eV4wXQM&#10;DHKoSAdaqwtb9h3D3bc/weVXn+HotddIx9ux+/RFHL98CWvXzyCV9KGQDeFbX76Hd99+gvc+fh8f&#10;fvAu3n/3Lbz59Ake3LqGJw9u49aVc7hy/iTu3bqETWtnMUaxHBvtQD+Pc2iyF/G2LDwZXp/hQYr3&#10;Phw6fxmtnT0wWp14+dIDXH31azhPkbz5we/j9ue/xtWPfoGrH/4ILz/9FHsuP6JA3kO8bxrNjiiO&#10;3X0HPRt2o3vdTvTPb4EvkkJ5RR0ybYPoGF2H0tQm7Dt3jeeaQblYr1LMuSuvosAIilIyeIxiYetx&#10;JHum6Bh9WK12wkkBLU1uwwxFsZMGZ+vxO9zXRnbWLBR6D3KDa7B2/2VS5ac4fPUNHLn+OonyS9z+&#10;8Ae4/fEP8ejrv2T5Fe5/+vt48sUf4fHnf4inX/4JXvv6b/Dkc4rnpz/HRQrskct3seOl84gUSgim&#10;MywpmH1udhYT5Hq5lNu3WVcHnV0OvVMmrSqvtcggVvRQkjjFtBaxWHW5WKOysky6Lbic4recQVrc&#10;gv0/RCmEU0y4F2nupDR24r3VFFMxcrZuBUVyOfdTjpqm50kORNafMrH6f30VzBTxdC5JUfTC5rCS&#10;JPUSXYqlvlRqBdQaMRfUiMGBXoyPDWHVqpVY/uKLqK9vQAPpVKwRWdesRoPSwMA/jkRbL5yxLDYe&#10;PY2tJy+gdXgSKrsLLXoTHH4f2nraUOovUlho0jrS6JvpQaE/yaDuRoyuPVIycSsGZYj5bs1I9Sj5&#10;uRb4cgpY/SpJ+OpUK0iazWxnBmmgSKrdxGCsgj/FIBxTwBtleyc5NKmqaBQbaBBIB9Xi1irrq2Y5&#10;y4sor3sRdWLNRJNIl0aCZkC3BGSwBeRSX3KHDDA7NaynF7Fq2Yrn02/E0mJiK+p79XIsq3gRahrW&#10;eNEDV1wPD+kqnNfSGFqlrDkjc0EsbslKydG3HezExt1tGJ2PYIhkOLM2ifmNKWzY2YqpRZLohJui&#10;GcLSlhS6Rx0UXIM0eCdLam6b1KN92ogY6yLRp2Yc1ZJuKBptMmkQS6xDxXrXo4110THk5W8HMLaQ&#10;IOVGKdo+9E7YaS4tpNMQRdBBsdVJ8y/bZkh9o0aEejUUGzNcNCAOklEg20I65vUpiLyyRrQNWhEi&#10;MTqjpHDSdx9FPUVitIlUcazrUMpCajQjkjUhkBR3A/TQ2CopiiIXrVta4LqNgtsxbMXgjF+aQzo4&#10;HYef9SVy0bYPOjC2KI7TRuJVo2PahNyIXqJIMd0lN2TG5OYIiuM2hNpZxx0UXRoEZ5bEOePm+xZ4&#10;c2KpMRXahixIlvSIUbhzHTZE00aEkyIfth3RjMhY1iC1FzEKuThoJpiRzntU1CcNOljPbWM6+Nju&#10;RMo+MYhILKSdk+pYQeEjORdl1CC2TbHMGYk3O0xjRgPSyXoNUiyFaDrTYiASwSNaQ/NIWg6KKS9i&#10;VLBYbrCKhabD00iKV5Iyy3Hz7qXnYvnWR++jdYgdYrgXkY4iT7TEi96NeP8AMXoauYlpXqx+Ck+G&#10;F2aQrqWTnSTEH/bAnrbCzdfGuB+6aACqkAONLjUUYS1afEYKgZNOIYszL53Cl++/gS9eu40vnt7E&#10;p4+v4euv38JHr13GnQv78PT2CTxh2bd1Ckf2LOLkgQ3oZ0cdpyBN9BQxTpGc7M1jtDeHQj4MvVmJ&#10;Bjnddr2Yf9WCGtJKZUUDyprUqLf5oA0mYAim0OKIQOmMQEXHLHN4SM4UtmwWy8VqECSB8goVSSGM&#10;6W2XceHDn+HIR1/Hwv0HSGzaBEvvICo9TlaojZVpRLWqAkpbIwNBmTRCSm4ph1k4lGSTNMnWQodm&#10;j/JCxOnCUgrYI/UMStUMEnTYKQOMdh0aVRr0bTmGs88+x+CGtdB6TWhi0BWpw9QGD3btP49bTz7C&#10;kTOXSFdHSKC70Dk1gs6xdgyNF5DNurAw04Xvf/8jvPnsMR4+fRVPHj/Cu++8RcF8W0pU/+brT3D3&#10;1lXcoGC+cv0CZieH0c8A2EUib8un0d3VhXShA/V6Cx1vL+a3H8K6bYeRyffAzbo6cuwmBfuHuPfB&#10;L3Hn4z/C9fd+D5ff+hGO3H4HB66+ipMPPsSO0/fgyHRDGypg97XHaFvaCl/7EANaApW1MgZqBQZG&#10;1+D8nU9Id9/H9bc/I330Y3WThmKgkPLBriwXOSSFyxzC2NIe9M1uYyfuoWvkdd9wkPR4BpM7zqB3&#10;aR9FfQklllShH81KM1bKjQwoizhx/V1pxO35Rx/h/IMPcPPtb+Dex9/Hw09/LG2vvvYZXnn3e7j/&#10;0U9x/+Nf4PGXv8bjr/+af/sZ7lJYj155iBPXHuLk7Tdx5Orr2HLsEtbtP0Y6mCFBudFklKPR1AgF&#10;nabGJdYMbIJOpLazKqEheSpJ+QYbDZJOTfJs5nlVYkXFcilRurj9Km61ikWbRREriEjPKytEuxPP&#10;G+vQJBdJM+qgpwCb7C3QGulkRRJ2OemzQSx5thrP1yll8Al40dfXBbfXKU1PEXMMxTQLg5QKUgu1&#10;VgW5QobyMorvqlVoFHdaaEqqa8TKHnWSSbH7RI7jVrplB8bXb0b37AxUNis8ET9cASt0ZjkSOReS&#10;7NvxUgDpvhS6plpRGgnT2XsYKF0USwsDjJJtVySgJjFmxfQnK6lGLHtUA69IQ9ZDQRVZZhi4O4Zt&#10;FCutJJQy/UqESKDBuA6OgBIqcz2UhkapTsWgH7E2a3XzMimzi9pK+m6sQLWsmt9rgM6thMJch1rl&#10;Cgb6Bn5fA4WhDlqzDHazBnJS/uqVFM6VL9BIlNEksL5pRFY3LKchliNEoSj2+yiGScyuz2JmfUKa&#10;HjK3KYaJNQEGZy+p2oHWXgu6x+wYmHJgmIG+d8yBATHqdSkg/X9oxon+SSvf5+emGPj7dIj3atHF&#10;9zumnWyrpMcBBnkKT6STwkwhSfRQlEb4nQnWYacZsyTY+U15/naG7ztRHLBLczbHFqNId2kpEBTi&#10;aX6fZJSZMiE1akCGJdYjnveKeYqkzB7Db4/z+RzQNH8rRMMSokA5I3KSLM1NjuKVJo16FTDYxW1U&#10;BQWJhEeByrTbYA+wTQTrSctOeBONiFL4tK7VcDOGGdyN0sAXsXauuH4R/m1owUri1aJnwUQRNEnH&#10;KM4tz3P2UMDdWTEFREO6bJKeH86uL0hEHWlVINmhZjsyYXDegzU0IPEOMdJVhQhFvW3MxToT+7ZK&#10;o3zFCN5YJ81VgVROETRR1PTBKmkkb9uYFUHSqSPeJCVoECNoDf4aWBhvxTJm3szzNUBDFM0Mr40Y&#10;MWtLiFGwNDUUe7eYz0ohDdDg+Qsytl+xrqdSunWt89ZKhsodV7IOFTDSpOldNXjy+u3nYvna228Q&#10;y2MM6lGE6WAjDKiJtgJdRYKuIkocj/MCdyPZ2UFC4/skRn8hCl8+AENAxx/QsCGrYORWY5PTMcqg&#10;dRDHPUYYjWb4nSHcvnAP3/3kI3z55j18/c1b+OD+GXzxxiV88OgMnlw7gmf3zuLOlWNYvzCGXdvW&#10;YPfmRWkEbE9rAkNtacx0Z7AwmMX0YJxk6UGLupGdiAHLFuUJ5VEvVrNvakF5sxZKaxAWf4aEkEKz&#10;3i1NY6hRWFCjtELFv1mDOdS3aKTbYuL5hphOUi1rwcjCHEpjvfC2heBqc0JDV6Hw10sXQuepohDU&#10;clsNtauaW5H1X6REIsonNHAnNXzdIE3QFQ/TvQkTHTTdXNpH10Z3Pj4AFd1/s1bDeu7HtaefkGhO&#10;McgUKOYOlDFwVtY2YNP2I9h/+g5SU2vRNz+KXH+O18GNaMpJofSgvRSVCPH+vSt49bV7ePDqHdy5&#10;c500ye3NS7h28SU8fXADl86ewMVzL+Hs6RPo6u5AIpVEkibBFQrCn0ggXiigSqngtfNicO06LB44&#10;JK0P2uL1YYg0e+e1b+Dxxz/H/c9+Dxff+jZe+eJXuPvlH+Lck89w6sZbWNh4EM0aB51sDzL9s3TX&#10;c5im6Ka7R2k+tFhV1Yh+vnflzlu48+Y3cP+LH6FrfJ5iIodcpkFjdTOqy+rR3KTDdhqEa69+gd2k&#10;1XDPOFSBOIojM3S4izh94SLu3bmJBzcv4NGV03j10kncOLITlw/swNk9W3H1+D7cuXwSrz64hkf3&#10;WQ+P7uLx/XusAxqJ2/dw78EzXH3lKW4/eovH8gh7T57G2XuP8cqHX+Disw/w0r1nJOM3cfTZF1i8&#10;fA/TL11A78atpP4+6B12CqAMNQ0VqG0QSQjKKGQ1kJM27S4dg7sBzYpa/p3C11SFemmwjxDDMrYr&#10;ti1STnl5BVZXVEpTTaprK1FVK5bhehFllV+R0tA1tFSiwcp6oAjLnc1QiVUaKALNerFAbSOFWAmb&#10;S0u6pAFVkXD1CtJkizRvU6sxwO3yIxiIQKvVQ94iQx1JVGT1qWtqpIAa2KbqsGKl+M06fs8Mo9mH&#10;ANt/Ta0aiVgGwwMDcHnskGmEizaitS+AIskn2WFi21XC6hO3pZqQHjQyCColYvAyKKb7TNLq8vYY&#10;hYpFzFOr0y2H2lMPU6SFQc0sPS+zRZspniRfdz0FrwJN6nJpNKxWW8XYUA+LeD6kLIfdzSBtoRFV&#10;rILS3IQGTQ1WkizF7e3VNaufJ6cQCboppAZnPWJZA5SmSpJ+FSxu0aYqUSvIdOV/RPmqF1BLOtUb&#10;G6X1Dl2+ZiSyWpRIkx1DfnSPh0liXnSN+dE7FUL7iE/KrzqxJkfC7MXATJZtLypl3ZndGMfc5hhF&#10;1YuZDSHGCC+WtiUwPO+n2Eb5ORdJkEREYomX5MiQtNoGSfCDJilLT14SXg9FmELK95IlJY/BLO1v&#10;aNaDqXVRzJFUx5ciJHgf2kddGCXZZTv1UqafriGR+k6HcKaJcbmJQthAI6IieckR5e+1ke7yA1rE&#10;Sgoer4lCTwrldekZ8SLdRuptdyBGsTRSKBWGSuhsjFuOBpjcTch2OJFut7PYeG4F9LNevGGSGc2O&#10;0rgCjlAjr1sNWoxlUg5ZW0gss8Vj6NIgQuEOkuhiw6R1Co+/XSQvVyPZrUUradCXkUup47xpNQze&#10;ethIp05p+onIESumlJCIKfzJLjFqV4/WKRva5x1wkPY8FEoPtyLrTob7K7G+OkTShG49Cj2Es1gz&#10;NI5V0LsrYPJXSXc4El0q0ia3pN7CuEEyLB1TwriItTt10nSR4jjptV+PINtxsKgkGGql573pXp6L&#10;+E2KbIjUaYnUQeOpJPyIAVBKiq8Sj9/47WjYR08fM+h5KTCkKL+bgT5CfPfC6HLBzGBqcLuhc7go&#10;MmEqfBx2BttAIc8d2ikOZph8Jh60np9TQuek+6brkxtXkQBEhzAg4A7g6Z038O2PPsC33nmIr791&#10;Cx8+PIePHp/HmzeP4cGlA3hy6ySunTuIDUsT2L9zA/ZsXYuB9iz6iymKZQrDuTgm2ukEO6PIJh2Q&#10;0203UPBUljCCqREK0hScoQzkBidkLAqTh8ccQqPaKqVSE1MdNCxZ0s/Y/BYUGQzFUjDVdPA1LeyE&#10;3GqdarjiVmn0mCMhMmDIpcoUgwvsUXZsXnxLUOQUpIOK0z2FNawf4Z6tyHRE2MBTdO1+BlkTj0FD&#10;R5dCpq0L43MbMDazCS16J2pbzBTbDux5+Q6uPvsY/UtLcGZykOl0DKbVGB4bxvz6dbCmk9D7LQxg&#10;Tp6fG76QEeGwGZm0F2fPHCRJPsHTp/dw685V3Lx+CQ/u3cTVCy9TJI/j8d2ruHDqMG5ePYdLF8+h&#10;q6cTqWwacZqfaJxmo6Md+UKRNNuI5QzkJpeHjt2C1TQMv1NRheUtpOO2Tgxs34f1FJB9Tz/F0pXH&#10;2HjrDRygyF/69AdoW7MJy5R6bNh3E9fe/AHOvPo5jt9/D+uOnkeLzYuvVNbAl2rFubvPcOMtCu/3&#10;foWxzbsZDHVoEGLZoEANBbO8qklas3PdgZcxtm0/uuc20oR1sI4CrN8kzt58iNfe/xTP3vsQr7/5&#10;Js/nLI4e2IOnty7jVQroG/ev4dX7V/GY5uENmoc3nz3Eqw9vUzzv4NHd23jt0R1cPn8cm9bPoqcr&#10;i062odZcGH29BQwPdSIWC8LhsiOZK9IwtqO1awDpfBsyuVYEQ2GoVGppukY5DVV9fSM0ej3sJDuX&#10;30Oy1KO2uYkGoB5VYhoJ/15eWSsNXlpRVoGVK8rwgkhpt2K5lDigkWJaK4SVwlvbuAr1TeVSwnWR&#10;73QVRaJKtRp1mmqIhOG1Lfy8UixqK4PVrYXNo4PFo6YwiHmqNahX1JEAkxgcH0K6mCGZ6fl+I9+v&#10;plEpg86ohdvnlp6NlollvKprKfYyNMvU0BvsUhafFrkCs1MjKNLMuYMmBuEAiUUM9iAtlPSwBeq4&#10;bx0CGQW8rSIYqRlktNK8N3daRWGvIWnXkj4qGD+4X9KbzFJL46hlgNEi2iZu1ZJA3ZXsW+I5ZCXb&#10;M129mMcX08AVbmFg1pFqScS61TyHBhqEWvZrcUv2q1i++nfworiVuvpFyDVN0IvVfSiiYikoHSlc&#10;Z2shLZEA/BTmkA1et5Hn1gK1ppkirILHp4UvqEWBgjEyGcbkXBRTS3kKQ4lClZRS1U2uoxHfRMrc&#10;kMPYUopklyV9Big6dhJoAJ2jNvSMk96mHfy7W5rWIW5Filum/SRPIVB9pEuRDk+U0pBB+kyJwtgz&#10;7uL3fJJYptr1UnKCHhJg14i43WnBMEl2hKI7thRE/7QX3ZMeDMyKJQlJlWIqyYQDbQNGCq2ZQtlM&#10;kCEBZRr4npaiK4dY0NmdrEcbj6F/xsHjcKLQZ+TvaNEx4EKqaIY7QrPlFXVXQ+NVDTfF0EXBk4o0&#10;T54C36mjgXBgdDaKTNECvb2ScYzCwesunm1q7RW8xssY/+uk1HdeCpkg3PyoUbrFObDOLeWejZOC&#10;09x2zrtQZH21ksgDOQ2NiIdCyTaTEqObSW5pMchLQaEnYW8JI9vHNpV4nsYuTCEbWBAjWnntchTc&#10;WB30gUrY4nXIDxl57mynFFq/eF6abECE4tY368TaPUn0clsaM6N71oHCKNvxAA3HJClaDCwjnaYp&#10;7gNrnJjaFpD+luW1inVSNNsVUlYkU6gGMZKrSLfnJ322Dulomtnu8/V4+Oy3q448eu0JrAEnyZDi&#10;ZzdDIZ6f2S1whkOwkDQMTpe0bmG00I6+JQrN+CLxdowY3QtTIEBh9cARdjK4MZCEVHQSDYi2apAj&#10;nRUKcYzRvX707H184/138MWzu/jo4UW8f/8sPnt6Fe8/OI2Hlw/hyU2S0Km9WDc/hr3b1mLruhl0&#10;Uyh7SZb9LCPZDGZLrZikIOUSTuh0cijUOshUdtTJ7Qz8ejSqTHSfetSQOEWy5upmcZvMDIcvDLPL&#10;SxIIoHtwDG3dA3TQBeK+CjqfnMG9Fhq6VblpNUw8dgsJ0uyqgN1fDW+8Ac4YRTJQzfOqkdyVl8HA&#10;HtTwc6wnG4OETYt4PoKByV4KZgaeGGmyLc86i0oDaa4/eh2P3v4cydYOVDYqUaPO4MD5Z6S2H2Lv&#10;5Ztw59oo6CYGs3IGbg1SOS/aRtvgS7ORRawMKDYEInT2ATqrrB9PH13DO288wsnjh7F7905cuXwe&#10;r9y6gpeP7cepo3tx+9pZvMzt5fMncerkUfT0dqPYXkKOgplJxdHb2Y54LCIl4a6urpHmBa4SibkZ&#10;4MWSWSJX6LJKMTJMwUCuQIPNhRobzUe6jU5yFnuuP4GNJmA563rHiYc4++QLHLrzLtadvoXx/S/B&#10;ls3jhaYGNNusGFhaj0NXHuDyh9/G2NZ9pFktKV5FcWlmacKq2npUq5RodttQ7bCgTk9aM9uhsnux&#10;msIq1lsU8wP7ptdgeGGdlDAgUSri0cOb+Nrn7+HN1+7g3q3zuHf7HG5fP4Vrl47jBsvDV0iir5zH&#10;4xtHcOX4GuxZ24W9a9qxcSKNNcNxLPTHsHZQmDA/RnIhZHxOhG12tIbDiNIEuq0GWAwqJCJ+1lmK&#10;RiUGq9UDo5UG0k2hNFmhMpgZ3C3SreTqJp5Tg5JBvhkrKpuwsrJBSlgg0tKJDD81tRWoqRdLGlWi&#10;icZMJpbwaiknjZahisJZKcRTXs32W8d2W879rSLt1VIY6qVblGLBb1fCRIoTC9uyn8XESvpBpDoj&#10;yPUnWUdO+LMeuBMO6MwqpLMRTEwMIBYPQm/SSeLp9DhpDsIsEWmNyBZ5A1IpP0bH21DqDjNoOrkf&#10;MelcIY0ODKbFM/Zq2CON0kR4F4OdPy/m7NkZqPQw+5SoV1P8eS51Kp4fBb5BSzEz1yPSakWkYHg+&#10;py9QQ4NZR0rQSRPz8/0m5AadCOQ10nQGkW3F7GmAxlwFhZb7aF6BxqYymguxAPdK/sZKaRCQ3t3A&#10;GNUAf0pDwdXATYFWWWvZB5tg96gQjFoQoKF0+w1IZNwYnchjcDSJ4fE4RqcjmFuKY5JiuW7HAAWP&#10;MWUuId0KFaNjF7bksXZ7GxY2F/n/rJTZp3vYgZl1EX7Og7EFNybXeNBLOhkQGXcWXBQ9YTC0FEwD&#10;ioM6EqYNI4suZLpIWCIhS0ElDWJq57mKZbuEUBYpZjkKQbtISECRE7dmRbq5NKmpk4LVN+2meHop&#10;fEKkLdK+Ryi+IgG7GAQUb5NTyJVIdSn4PZEtTU2qbGGdajA0b+fn9NL3k200C4xbLtKRzkpTY6RQ&#10;Bkh/GbadIOsrJJIeVDHu18IWrkUoL/ZrR6ZkoUkiCVIYQ1mFdFtXCGSW9NUxbkW2XyudawePPUfB&#10;jFNozJEaWCl20T412hfsyM3Y4GhrQUCsD5kSOV5pIkadJE47j9OGVC/NTZuabbiR4uZgO1GhwM+O&#10;zLhpEOw0YCuh91XAGGa8TTciJEYEs05dBTn8uUbWlQrFYbG+pZrtq57vyblfmoQOCjPreGxdCK0U&#10;Ykk0KZ451qFYcUU8OxbkmeI5hCjKnVN2lMZNyJA2DYzven8NzKRptVskQGiQxDrM8/Pk6nH/tSvP&#10;xfL+00fQukxQW0ViZKsklGori0VsbdL8Sa2dAsUgYYwGIKcTV1NE9d4AlAwwOrHyR8iFWNHHxsEO&#10;yU4iVgAvdtvQ0RXG7GQ/Pnn3XXzx9jN8+uoNSSzfvHkS7927iKdXD+LWmd24d/kIzh3fifWL49i+&#10;aQFrZkfR35FDXyGJLPdd8gYxlkljrEgyStulBVwdTgv8IsVaIg+72w+5WkXH3gCxtE8VHbX0nIi0&#10;JtJi1TTWk3QZCAI+dirSaMwLB2nYEdBKz07EvWmrrwkGFxuWuQJKYwVdax0sribWQR2U5hqSaT3r&#10;opHuthIybS2dLV2XVQiyyJ7fAlOwhY2UQSttZgDgxWVA8yXtyHZF2ClH6foyWFUnBoFQRCa34sHH&#10;35Nuf2p8QTRrxZD/5Qxq9VLC53DBhWDOjXDaAU/UAJdXiYBfi662ON58chuP7lzH6ePHcebUaVw4&#10;dwaXL53G8cO7cfnccWkk7PmTh3CX9HXuzCl0kywTmRQSqRiDYxjdXa2wUQzKVoncoSJh9wqWMpSt&#10;JOGsomCuZIBatRz1q8vRUFWLptpmVFMAKmvlpBczorleyEjr/6GqGa2ja7D36mvo3X4U0em1CI1P&#10;Qx0NkZQaUKVoJimpSNlmGMRcWH+ANM/3mmWkq3oWXqvGWlK1WsqSI3fq0GzRQ2Y1k+Kj8CZaWY8p&#10;GpYi26cfzXoTg6OZ9RtCZ08W09M9WFoaxKY1o9i0OILZ4XaMkB7HurOYHSxgw1QXtsx0YMt0AetH&#10;01g3kuA2ikWSw5q+IKZKXsx1BrFxgJTRFkBX0orBIoNifxAlBvswiSfBaymScPujLiho0FR6hfTs&#10;uaKhQppLWdEgpjBQ1HgOaoOe7zWQiFZjeblYZkukm1spJVqvrS9n2yxHo7yCgsDPsw01yFZQLFeg&#10;rpbtk+RZVVOOJpl4XlnNfcmgZ9syu9Xw0ihF826aJxv8GbaNohORNgf/b2Sw0MPoU7F+WrjVS4ku&#10;FOpGGE1KBMMOmElYJguLlQRGKnWRUoNBC8RqJHISnN7YwHN8nkQ8z2AZ7xBiXC85fyGW2ZKOotQI&#10;nbcSRoqeRZjFlJb0SwOgoNDLVqFZLfL3sr/Vk44p+tXct8bWCE9CC0tQBDcTg5iYY0kTkhaJOpoY&#10;oBVosVahXreSMaSSgVsk7q5mgJcjntMzqDOwcZvqVDEoKpEbUKMwTHLpEZPslewfMnjT9dw2cf8a&#10;hFu1FGg9KVgjJQRPFSlo83nMrSkhw5g0QZJc3JDB/LoixudyWNjYhqk16ee5XRdj6B0TiyuHMTwd&#10;w9hsClt2su3sbuN3SJuzfowv+rC4MYR128KYWqQQz4nnljaKoMjg46VAPb8dO05BHV/jZSxUUtys&#10;JFOXdAu2a8SNoWkxqtYr7Us8Y8xTgLopQCUG9vYxC3ookCJf7NCCDe2jBoqhhgKjIXEaMbnRg+4p&#10;iusYDTOJp2OcAjRsRz/pdFDkol0QhCoG4FB8RMaeXgpwuxZG0rw7RMHztsDqItXH1AjSbGgdlVCY&#10;aUa0XyUICLFUSs+aRf7WAK+RK97IttbE+lVKI5Ed8Xr4SJShYrN067d70orhRSeGFh0UULWUMUgI&#10;UZRCFuxg2+tQU+ia4cmI6RlyWGiWRKah4fUBTG2OSlNIWods0hSO/KCV5K2RBDvfp0eChkqkrvPx&#10;PMTzUHuqUUr8nuw3SCnu/PycWDpMrJ7iSjJm+yuhdqzkMTdIz3HjrHtnshlenlOwqIKX3zFF66QB&#10;PUJERRIHm8hRy7+L5OoOfi/QKuakyqTRsKagQhpU1mypJAkz9jtW48b93y7RdffRfXY0Gwx09wq6&#10;UIVJT3EwSrSjtZM2RSYPiqWWIin3yKH0aCCza6F22XiQdmjsVgqKnhVNN5mzobWHFchKS7XRRRYd&#10;mJ/uJVm+hk8oyh88IE3ePYd3XzmFz1+9RbE8hNtnd+POxYM4um8jlmaGcGD3JszRFWdifuRYkn4H&#10;0hYHuhlwB9I+9DNQhENK2B1KpDNhFEo5CkwYoagNegaGppZ6iiWDD0ujrI5BqlraitKi5vFrWCnq&#10;FjRQSOtFnsuKr6CmgUIl0pnpa1DbQqfftBqrRT5KBgCx8Gx9C2lAze9rG/h/7lfFgMZAozY1ollV&#10;iTp+R9yC1rAYvbyIMRMdsE0SS1fMSpfmJalbsLxmOVauEMsoWXHi0i14SMy1FhPFh2IplnpqLGOQ&#10;lJN4VbAGGWzo3oWY+0mybpcC2YQH966dwZ3LF3Hl3EWcO3UB+/fsxJmTR7B5/Tz27dyE08f2Ye/2&#10;9RJp7tm9DVkSZTASllbpd/l5jZI+aRWNsqoyLCsTozbFwsMUzDKx2HA5KbMCq6qqSX6NUqKERoUG&#10;K6vqSA4qdqw4dJ4wqtVm/F9iII/Zg871e5BfuxvBySXYunpgzSXRZJRRWOugoQnQGYzSyNImlVje&#10;qQE1Ym6iyLRSvVqa+tBACm0QW6UMcocecrsRCrsNSouTbdDF4y3ASWOm0WsgV9ZJhsIg1iFk3Yvg&#10;n095sHfDBO6dO4BXXtqNS/s34MSWaRxdP4YD6yewY3EYu9YOYvNcJ2YH4hiiSHakLRgskRg6ghRI&#10;BpmCFW05OuUIiUqIRawBDjpuo1eQVRNMvga2bzFt4fngFKu7iUaqkWRZyfpZyTZQgVpZGRrkq/j/&#10;Sl7LlagSizGLCfJigIqiFgpNHclUzqCl4PkoYXE085xqoBBLksnYJltYn3WVqBcriDRVUDCbSXYa&#10;On0t7CyeqJVUoGebYNvwkf7Yqd0RHhOJ0xs1kyDEeptqCqMKNruGdUPxCBpZDCRMi1QyWSuiMR3b&#10;k5J/J7H6KIg8d7HafCDTwmCoZPAzIsJtsc+EaEbBPt2CDAlKTIWItomBOnT0YSUUxhrIJeFvoAFi&#10;H2A/qeB5r6pbhnrWR5OuQlriyB5TwpPWwBiS08GL57L10uR2Bc9dxs/onWKaiFx6zhVgIBRFjJyM&#10;UCh92RZ+V6QlbGRwlDOQsg8wOIvRkYkuHjtfi9I6QnIgVYlcqFFSXUKspN9GEupwMQ7ZMTgRRaJA&#10;euv3k2ASFDuRw7UV2/a2Y/22PCYXExifT1Ik+7Fpez+27WLZ2YOtu7qwfgvFdW0UM2uCGKHg9ZN+&#10;1m2NYHrRi9KAThLItTvD6CKlFAf1WLtDjHD1UBBJap1GCqKPxJrB1n1Z6dnbBEVtYQvJf42PQmqi&#10;+Bgpeg4SkRfDS06KohGD8xb0zZrQOSHWpVTTaOgkseyeNmNigxv9c1aKq591QurKicQDIu+qiSak&#10;BmFeLxfbr8FVzphUDounkjGkjjQulvFqgidex7jUIE1Z8QshIq1mSIle/k0MxAmy7sUcWDuLMSCu&#10;nzBPoq7FSFS2DdZ9jmLdQ6FMkWhTFPUCSU+MjPamGnjOGuk8c71sfyTMBP9eouC3TZqRIR2neJ16&#10;SeqRDp00FzLJ4+6g+cixLrq4FQkYxKoiSTF/s6SSbnu7eMwGN/uSuQw6P2kyT6rutUgrvQRJv3n+&#10;Vr5Xx/Oqp+ESizvzuHluYmqLl/vy5pvh53lGxbPNAtt5uwrGSC3308Q2L9o9KZp1aSJxN1vKKZCC&#10;NBukqSkxHuc7Hz38rVg+vEdBNJKSTDCKoekMVDJSmtJggNZsg8poYUd0cGtCg0pBqmLQMpACuG3W&#10;KCUqkhu00ntmDwkzn2AnUyOXd6C9mMD29Yv4/O238OnTO/j8tZt46/YpvHHjBN69cxoPzx3CK6cO&#10;4tHlUzi4cyM2LM1gx+a1GB/sQTEdk+ZWtrN0RdzoCLPRZ9nAsk54Xc2w0b36QzoYLXIG0Xq4PVZY&#10;KDwajYZBpx4qlZKiKNZIbEYTA7Jw7+XlKyAWYa4iMVVWyVBZKWNQa6JA1EirH9TWNUnUIyaOV9WJ&#10;rCusOG0d1BTJZgqmGKUonj1JgzlIrGL5oLq6OtQ3NmIV/19VX8sAooRSp6QwN1Fs6qTnTa6AHiqK&#10;cWXjCpSvquZ3GxGNpqDVG6HW6FBdUyPNm1tJGjGYGCCdRn6XDkfeDLmM4kBacFqUWD8/gk8+fAM3&#10;b1zE9evncf7cCZx76aBEkyf2b8f1s8dw8cR+HNy2DlfPHMeB7VvR1ppHPptDKkiy9EYRcwegkst5&#10;7GJ5pnJUk5BaNC2Q8/dqWW9NcpoGjUhmLZPWZxSjPqvEihOCHOpXk9IZGJurUNVcg2qNGgqbneIm&#10;ioOmS+TntbEttJAEm9BsYL0JU8H9m806XhsVxaCG14J1R/qqrqIR4W/Km0nnFOYWCqZWr4TerGGd&#10;CzGhiOjY8XmNbS7SupfiENaTHlrgi7Lhh7QoFqL4yfe+wB//6if4gx9/Gz//1qf4xXc+we9+73N8&#10;97N38Onbj6UkDYd2bMLuTeuxOD2Okf4SBnqziMcMMNkqKERiPcF6UlUNRbGBnY5CRcetc9dIi78a&#10;PA1QWSgM5iq0GChk1kqYvVWw0NU6wlU0Q43wJRiEEmJ0YQNaxDN71WpoTXXcltNYVUFnqYHRVgez&#10;g2RF02lk+23RVPMaU5gdJgq1FybWm1ZVDxfPNSIETohb3kIhoRBkLAxuPF5vM81rLdwUPI8wVBRf&#10;q5PEa22CWkc3bG2kgWXdkTZtFFE7DZslaoEzbqfYs/C9EEskaUEozuCVt6K13YFEnq4+T4PbZaTA&#10;aNFB0ewSAyTaSR0MNuI2ld5HQ2hnf9PzPOyCvG1weNg23dXcL7c0Glo6cY1d1It4PiaeedUy0PGc&#10;ohT3OI81RMFkfcrs1VA6axiQKIwUN7G4b7SNJptBMlxgkGPQFLc0cz2CGBWIUexEEWngbBGRa5mB&#10;rCRHqLUJjkSzNFfOxeuW6jGSTJ6TS/9CANObkli7txXbT3Rj3Y4CNu8qYc/hfhJjDAsb8lJi9YWN&#10;rZheSmJiPoa5dUlspohOcTu1Lk7xy2Nxaxpb9uWlwT3T64OY3RjAzKYARTBIwqTxmrZibMGBxc0h&#10;CoVJGj07NO3BzFqS6rxIdsB+R/FvHTJIlDi2zikJYGmU9d8tMhkp0UrhGZi2Y3pDCKMkUHF3Lk8R&#10;E2n1UiS37hEDhmdMhBEluoe0NAUaRDvYF7I0Xjx3MZpT0L/Ot5r7pIhR1IJtpEmSlD3Mtplqev6c&#10;k+002dHCupOhlcTeO2WgOItbpRTncRtm1vGcSL4l1nuGpqm1Q8M2XcV6b5Zuo9uEyHCfqW4d4m0k&#10;SF6LnkkHj4fXjmTYOedAksca4vmKbEYJGhgPybQwQBEllWZ7VaRiHVp7NZK5EAtiF0nLWf4/TGHz&#10;8bq6403Sc94eGo1sp5Xir5AMa4utnNeYAtttZdsmVHjFaiIigbrIS66QBgv1zBml56cp/l4r/58a&#10;4DmwrvsXLeift6J9XJC5HiX+rTRmowFj+2olkORJ3zyXIMVULJDtokFzUnDNkUrcefzbqSP3HpIs&#10;HWYSjZGiaORrEqPRCJXIq8oAJlb1VxrMaNHR9et1kDFANlOEpMLXTQyAzTo1GtVKNKgppnytMzbD&#10;YNTC6/Rg94Zt+PzNd/EZxfKz165SLE/i2c2XuH0ZDyiWV4/txv2LLzHYb8NW0tGJgzsxMz6AztYE&#10;unIx5MNu5CiEbX4biiEbOjJu+L0qkqUMfX0JhKN2hMJOZDMRhEI+NDXXo7m5gYFZSQF1oFnWgMZG&#10;kiVLZVW5tGSRyOVZUdlE5y+TSll5lTSReaVYKaKiUpoPJzKDLF/1IsVkJclzFeoan1NCnbgFRzoS&#10;Q/fLKL6VDPgiufXqGooohbmBhCBGUVbyMzVNVaxXFWKZALwUe0GnK1eKnKCrYTLZYDRZSF86CnAT&#10;RPoysep7uSSay/AiaU8ky67nfhR07tqWWpw8vB1f//w9XD5/AteunsM5CuK5U4dx+dwx7N6yiCtn&#10;DuPa+WOsw+24feUsjh/eh/b2NrR3tKMQzyDhDiPuD8FmMT8X/CYKn4wkw/NSaNj4aHq0ehKKWERa&#10;JbLDtEBPsawn6TTJqynkCmnajkqs6MK/a4wUNYOGgqaiORCLB4tpDip+RkHBZ/1T3CKkbJ+XQduu&#10;g82qgZXFTJI2GVTQ8jf1NBYyGgKrhR3Ma4XPZZQGazjs7IiO54LgIw05w9yvu0EagWzy1sDho0v2&#10;qzE33Y1f/+rH+NVPv4tf/uBLli/w029+iJ99+yN8+d4TfPLsPj555wmO7tqCe9cvYsvaeUyOdmNs&#10;tA2trS7YPWIB2gp2RgZun5gTW89A3/BbsayCyroKKpu4bbUaOlc1O34z3FEG/0gNO7Zw6XV8XU1R&#10;a5FuXdrofC3s2JEMnXGWx01xsHj4nhiG7qiDlqIrJ1G16KopmM9NgMerl4pKxWBHY5ZKOtAhJmn3&#10;RJHtCkq3XuNFF7wJYUibYWY9OLwyBAIqaXH09rwL/e0kky4P+trtKOYoviTgSNwIZ1BDseJ1o6iK&#10;InIPi4T9No9MGvhhEunlKGxe0l2MYhmlU8+1kwZ6DUgz0CULYnFhGXQUPTGlQ66vRr1yFdRisV+a&#10;BitFNCRucfWScDL1DGK1CIpbYCSeeBvbt70eGmcTDF45qpUroHLUwhZnvzMsg8LFwN5rlEYiiltq&#10;ATGQpShj4JUhIYb2p1ifoSYoLBWo15DWZS9K6w8aeMz2EAMZ20GLdZl0q8wWE6tPCPpksOzkuVN4&#10;n6/0X01K0Ur00CtWD1kIYW5DGksky7Vb27DzQD+27+/D9n2idGMjxXR8gSK3EMbIfBCDM17MbYxh&#10;4+4MNu1NsySxfldUuv06PC+W9bLwcw7MrPdI2/lNPvRRdGKtKkwsiow/cQpmEF3TFO95O8Y38HNr&#10;BEGKROp6dE8I+jSSjChc3NfEWhdF2o35LQHp/91jJC4KWZIBvI1ilO9QI5aTQyxPJZI/eNIynq9W&#10;SuAgKFw8wxPzOsXIVHHb0seAbwuz3SbEbUotxEClRKlFEuh2ileuj3ROAYuTugShF0h/8zQCIzNO&#10;DIxZMTBuRa9Ym5PHnyYlisEx4rZxP0VRTHPppVAubotj496slKw9KwY9raPIDYkBT1Zp8FD/lHgc&#10;pZHmkPZzPx2kyE6eU4mfiVNkO0fNFGIV69TPvztJvRRA9j+xGHa8KOanulgPfl5Hk/RMPcz3lA7G&#10;JJKmzLoSWm+lNFBndL0Lk5v52Rkz+kjnPdx2z1iQpzjHeb5iHqaT9CkSzItsUmIgUaREE04jYQwy&#10;vpGkHQlBk2y7rA83BdMarcK9/++ZJcnSyiBlYdGRMJUMfi2kI73NIgmm1kwhtdnQpCZBUiylotNK&#10;YtmgVKCJgbKRwtREsRSlUUHBlKmhUVrgMgdxaNtxfPbsI7z7QAjlS3h65RBev34Mr187jsuHtuHq&#10;8T24ceYQti5NYO38GLYsTWKgI4cMaTIT5AXxm5FzWZGm+057TIj5TQgHdEgmrbC7VQyYRmSzIZTa&#10;UnB5zAywWgZ4koxVDYtNCxUJSaGi29bK0aJolIbXizybNXWNdPWktxYlqih0X3nhRfzH3/kKVpSV&#10;YeWqVVi2UjxvEsP9y6SljhooLE3yWlKnWEeQQiYW/hXrGjZV830xGrJeShBeRiqto/i1lloxTNFP&#10;5uLwhDzcRqWJ7EKoy8rEKvdVJF4x3L/++YjLciHgz2m1ivtZJZJvV5SjvrYCSoqumaR1+/JJvPP0&#10;njQ15OrFM7h45gROnzxAwjyMfXs24OzLe3Bk/2Zs3TCDk8f2YCPNRyabQq6tFbFQFCFXAEGvTxIm&#10;g0UNs1PLgE2zoxCr7VPAKYxC0Ow2NcVNAz/r3uXSkwwbSIYULreYrmBAMGBFIupENGhDxE9qYV0b&#10;NCQmiqnfSffv0nFLB5lxoq/kQ1ebH6VWD1rTNDUJO1IxG1ozXvSUIugoiGeEIQz1ZjDUHkWe5ifL&#10;v2dIVoEQxdXXyMCrYcfXwBhphC5E0nNVkKZqYWLAPrhnCX/yhz/Gr3/2Hfz+dz7D7377Y3z3g6f4&#10;/e9+jC/evkOj9go+fO02Th3agXvXzmPz4gxmJgcwMlxEW4cPAVKqmAitd9fBKDKBsDOK6RItlheh&#10;sK7g+5WktArSZZ3keMXwfTEq0ROvZmcW4snOR6LxMFi7IqLI+FoGh5j3FSKN8bstpjLoSVEGl5i3&#10;1QxbQE0R08MR0sETbkEiY0Ch6IDPr6IA0hHn3WjvitLVh0lTYuAOCbOVf09oYaNIegIyZNIGTI9E&#10;sW0+j11zLLNp7JqK48BMEJuGXBgqGFAUA2HcJDmSbYu+ksdRx99voQlooUhSXPxy+CMMlkU78iUb&#10;wkkxD4+BtlWLTJse6QKDSUwFr09FY1dL87yS/XsZmvUrkWDAChUUSPerEST5xLpJf90Mup1KKZDr&#10;fBTFWAuq1StQpVqBWm05yYef73FJcxNjJJNWBk2R9Nscq2UgkzFw8XjyjRQ6QYgM/gkaKkcNzUoN&#10;BZfkyGMNsq6ynSIpgKgTLazBekSKIsUeCTj9fDqL0f+ctMRcPD0NkJvXR+SYFXMFMySJoVkfibFV&#10;EsU1FEwhlJv39GBqbRbzpMylrVmMLorJ+QEMzYmpHzTqYmQqg/rQnJNi5iNhirmZNkyudaCHgje2&#10;JITAgj4K3OiCC6VBMw2EEQNT4hkmjRMpuWOCwjNno9iIW6wUySkzxHJdAzMiGYAdMxv8GFvDz0yb&#10;pf0NzdpJV2aSK8V1mBRPAUnxmkRzYnK/lUTGOpCy2sgRoEgK2hMLNItnzIKSxAh+8WzXk6onpZNg&#10;O3mNKLoeCoZIIxgiyYlbnEGaHXFLNUbhzJHyxAyAcYpqz5gZ7aThIE1MnNfWwbbvLjC2jRoojGaK&#10;PoWX5NlFcyBGDucHLCiO2Cmo1Ax/NYVaRpHkZ0cd0gotYrqMGPyU4nciFMTigAkFkRydxCreT9Kk&#10;xYoqaXDRwLSXRJ+hWRIDjkQiBnE7XyTCoBEriEIzHWtEYdiKkbUB1qdNupU9vzOE8bVuDC+5pOfA&#10;A3MuiCTwxWGj1L5ExqHWER0CNGWxTjXSvXoSv5lkbUWG11iMhBW3no3BSphCVXCk6vD4zevPxfLe&#10;o7t0jWoYnTpYGAj1JACTwwgFnX+TUg45BbBFK2hS+VuS/P+L+L+4DStos0mlpONskdaTU6pIqDon&#10;nGY/lkaX8Nbd+3j3/jm8fecYqfIInt04jjdunsT5A1tw46V9uEzB3EyxnB7twvZ1kwywSbTGXOhN&#10;e9GXdGMg5kN/woeehButInCEWakxBg5nM3xBdrrWAHLZAKIMxKEISSZsYDHC5TNIt4uM4nkOaamB&#10;BFVL0asmHTbK60lTCsh5jnUNddIk8q8sexEvrlhJyhOCWiNR5qpykbpsOf/+VSwrI/lVUCwpmKsr&#10;l0kDN+oay1FVL+aDlWFVdRnq5TWol/KDVqGKRCYjgekpJgr+vljHUdCilBS7thpV3IolnlZXVGD1&#10;av7WqgqpiIVwV1JQa/j3xtrVkNeVw2lU4vW7V/H+aw9w5dxJXD1/GmdPHMaZlw7g3MsHcYx1eeXs&#10;YRzYuR6LM0MUy72Ynx1HNEaaTCUocGGKnY8B2Qu330liEws00wGnbDQbThTEKNwMBY31nU24kKZo&#10;RQNmBDw6CqwBmZiTYudGB+u6lPMh5NPDS3qMBUwIiHmHRjksehm8Vi1KqQD6izGWCEa76Kz7Ihju&#10;CZN+KIxZXsO0g1sPCikXimkPOvIB9BTCSIZMcFooSBSTfNYqLR4u5vqZA3UwMVCIicdi5F2AQdDp&#10;ZYf3NuPk0U34xfc+wc+/8QG+S5L84SdPuX2In3zxDJ+9egWfv3YVT2+cwAmaiTNHdmNqpBeD/W3o&#10;7klLtzltAYq8WNTWVQMraSVaeN5h/ezoATFAgSRpDjRSSElIjkrYGYy8FANBPWIpIz8Dut0vI1E2&#10;M5jJJOEVUyQMDNhyEpEoYjCL1iWIWNCdjAQrnLOKAiynYMrgi7YgHGegd/H8HPVIZRlEu7101VY4&#10;4xo40+J5jJrnTVedaEE8oaDJMGK6P4C1w1HMdQewSKqcLlgxS+EYyzKA8bgyISV8JEirSw6NpQEy&#10;g5grrIAzakQwZaGBo+gUeR1IpW2dDDi8ToUOPxJZG1J5O2JpK/xhsQC0nG1FQVEl2XTpkCO1ZEgC&#10;0ghNOnrxnNFNdy4mdWvc1VDaqyCzrIY5LIPcxjognYvgJgKdKHESiki0LdbClZ4nMWgnutUkBrk0&#10;ytErhvL7K1lHJEPx7IhFzM8L52kmMjR0JCqduwIqexmvi0jBJoc52AStm/TL33ayPiN5A7/fxGtW&#10;xYAtRCeECA1XkQG9nQH9+ZJbWVJREfOb81izvU16Pbsph5mNUWmgjqAwQUO9kxQDCkf/lFUaqTrE&#10;90YXKGCTYnCOTiptI1rpGaNEjCQ0MQhmch2vz440Nu5vxdz2KMbWezG06MIACbNv1srPmzC9wYuF&#10;LUH+/vPfHKHQLm4Lk6QEVYrboiG085jFGJB4qxoRmjmDs1IydbkexjoKpZF1JVYHsZPqda5VUFqX&#10;Q++lwWa/8YnnvfkmZMRtWYqin/+PkbIL/Xp0DLOdDZJcxyhwYnCNeBbMayIWq04UlQixD2QobGLK&#10;Rm5Ai/yIAa1iHuMYC19nB0jw3FespJEoUtRtmgZB3BJ3UMj87D8iB+wA6TxeVNP8NFMQtWw/ehoM&#10;O4alhbY90tqgRZFBiKYk12VEWiwf1m+Wbh+L27xCSEW6Qw9NaivbXFYkYSfhiuQNyV4t2sctiNJ0&#10;DS64kR80oG/CiRKPI5KVI0iBbR9m/QmKbFOwnTaSGJsQ5OtUD6lz0EFTJZYPo1Hod7Lt0ZAV9BTL&#10;RsYbORTOKly7+9sBPg+f3KPL1MHs1jMwGaXXVrcZBgqmWAxXPIOTUVREEeIoyLLFoIeMdClIskHV&#10;wr+p+H8NiZOF4inNXUuk0ZYr4dSBo/j49Ud4+95JvHplD+6c2oZbJ7fj7ul9uH1qH668JFbN2Ind&#10;m+YwM9KBsd48qZLfJ0F2MZh3Rc3oCtvQHbWhxNfZKF1pVIG2NhMGhnwYm2Ajm0hheDiJzt4AO7gR&#10;dl8LHTPpJmKEwSpDi7pOen7YrKyTEl3XSJlR2LENcunZnBDO8spVUoqy5STKlaS/VaspWqvE8kur&#10;sGLFCry4/AXpmWIVSa+BQtjUQlFsXo2aBjrn+mWobHwRRkcLf1sjzYnzhk3SYB2RlUSuq0e9gjQr&#10;K5fotKFJLLVUg+oaijJJVJq8vpriWllHgWxArRiBWl2HsuXLUL78q1A2ViHhs+LN+9fw2itXcf3c&#10;aVLmRZx76Rgunz2OcycO4Ni+rbhE4Tyxdwt2bpjHlVPHKJoTSMRipPAkQqEIqSWIQCQIb8gFV5Ad&#10;LWpAJGGiWFrRRsEsUcS6ch6KXBB9LELoJvtZt51RZKJscGE6RwpmW5puLc5gGiH1U+zSSR/SCT+v&#10;dxy9gqi7ShhsL6C7mEZ/KUVijGCwRLEsihy/bNBxBhrS5EBbDD2tUbQlxWAuD6L8jWLRh8HBGNra&#10;3QzUStg87HgBFjZeN8nSxc7j9NdQWGrgdDbi9Uen8dNvvos/+N6n+PGnr+Nnn7+Ob5Emf/DBQ7xx&#10;7Qg+fnwGt0/vwukDm/Hywe2YGO5GX08BeQq5mULSpFtJclkNg7daehYjAokIKmKtVjG03kgBMLgZ&#10;vCls4lawM9wMb4ydl3TWrKlCRcMyVDetYL+ogs5RB6uYfuRvokDIUS/WYtTUoU5Ti3odyUxkrHE0&#10;QmGvhVaMwCZ52QMtcPq4b1KeQ/yOrQpB0m44J0ipBY4kSZICY+exWMVcRQbBQLAOyagc3Tkjxjs8&#10;GCZ1jhecmGi1oz/J6+mnqFKUXXZSJY+xXr4KdUqaLhNpl0YyyOvsjzOYpEwURQcSORqjlBj8ZUFQ&#10;DE5ju4in7fy/FQ6SrzNOE1EilYnbdR1ykoAcrSQ/MVleZymDnURuFc91aQo0JEGlmRRrFplglLCQ&#10;/Jw0N2Jag7jlF2hthJPfE7lExUhFMepRDNNPkooC4rlRmDTEIC3IXNz2lnP/GsdqGhCapAxpOCqI&#10;pVEqAZEdi0Ws6C9E0sRrFUyrkWijUY7RIDgqoKd4e5OkrpIRqU4xBcKF8XUxTK1PSnMsRxZo5pbi&#10;GJ6PYnpTSprvOL7kwyjJboKEMrvRx/+LLDkM4kJMOoRJIC2RDgUBdk3pWXQUPh26p7l/CmY7xURQ&#10;Tb7fQNoSA3M8WH9kFh98+zP8l7/9G/zLv/wj/uEf/x7//C//gr/9b3+E9948ifWbIugmofWMuykU&#10;FowthEiUXvRPujE+H0CCZiNRoAGicHhjDVKWHgfbopgrKUTISxMZFtlpWB9iBKs9VAePuG6k6YCo&#10;71idJIIRGpuuMSvP2SONnhWp9oKsf5GW08q6FXdVIjQk8YwKHprEFA1G+4AViXaRm5WGaViPII2N&#10;uyCTJvgLsu2edEgZhMKtCnRzf+2kzOFFHwk8ICWKF8cncryKaSKDMz7SN0GIBqTANhEtiHSEwoCZ&#10;pZHDIvtTkULZP0XTTmMmzqdv0i4N9BlZ50Ibxbo4oicF0jx0Mz6QjEXqu64pO7r4OdGGvIwTQZor&#10;P8/Fwn5t8lSyTmp4jmIh7QYaNDkiHWqIRbQDrXzd3iLtr33CTAGlWeY1jvMcxWolpnAl7jz5bSL1&#10;p88e0WU64I1b4aKzt5AkdDa6XoeGHcBE4tRDZ9VAY9ZQdFg04jmVASq9Fs0UyiYlia2lifTZArmm&#10;mSTaDLVejVg8RMEM4fqll/D6vfN49foxPLl+BK9eO4oHl8SUkT04c2g3zh3bh1fvXMHBXRtxYMda&#10;HNu5Ft3ZMFoDDuRdZvQGGcRJlrmoC0EPKyikQzSiRlvJgf7BMEbGkxgaS6LU44c/6IDRSIE06qGm&#10;yKt4TIIohTA2iFGtFKt62WoK3WqKJN2+sUF6vqpUNaK2juJIoSxbtgoVKytRWVaN1StJeqTJyooV&#10;qBPPICmUFVVlaGiuRbOigfuq4TlTjHUkEwcbK4NPJG2GMyhInfs11cITZeNKmHnRlAykSpJsNfez&#10;gjT5VZavUBhXQq2qh14nRxOJt7mhCkYtOzrrsYoUW1u5Ei2N1Shl4vj0zdfw+MZV3L54DjcvnqVY&#10;HsGtS+dx+cwxnD22G3cuH8axPQvYu2UCF09sxdxoN7+XIOmlkQl7UYhR6FI+hL0MJnYlPE4GL49W&#10;EsGuDF1vaxA9FLO0jx3To0IHqXOoFEB3nsSZciKXZGCNWWlWrBJlFmIOJH1mEowVpaQXnRnSSSaI&#10;fMTNQB7FLAluoqcVPakQOpPcdysJsyONgVIC2bATMbcJIYsWHo0cYQODEIW3K+8laXoo3i5k+ft5&#10;BvIShTOT4++mjKQhI0IJdoSIDOmMGZ9/fAff+/pb+M5nb+LHX38PP/zsDXz+xk187e07eO3qS/ja&#10;0xu4uGctDs71Ybotgl4KfZ6CEAwqJSF0iSTRWQqSNACCAZkdKdSqgljzT2EvJyGtkoaQ63wNaDSu&#10;Rq1mNQlGRtJVosXWgCplGep04j1BVuwHtmo0GlbzvSqUy5ejTMZrqF+NBgPNkpZtx1gOLQVVR0FV&#10;ublfCr9wsWL/ChsNlHIlBbWe+6kilZVDHxAr4D8fyu9NMODRFScZEOJimkWInVwMcoqaEOf1TNnV&#10;iDq0sLE9GjXiuT0FTM8+qeX+LQq+plu20Uj6tTRMGnjEguOsBx8NqD9moGAKoqSRYh/zUlT93K/V&#10;TdItytBLkihR7AbGxahSLeIMvIV2C+IUWZtTRSJWcSuH1SmoXwYdBVNrKoOP9Vhi0CuSRNOtJIti&#10;M4NqE8QK+YlusXq/EE+RQ1WkiWPgzuugcdVCZanicZHgKZIGFwU5VCMFziDrIcYAF882MaDz76Eq&#10;UhSNTYQkRKrO9IopKgooHOUw0FSIhYXFHNFcn5i0TzMxQWKcC2OU4jhDwdx+qAMb99LgLQTRMebB&#10;0HycJOSkWFrQN2NA/yxJZcaItmExIIUUSYIqDbgpvk6aDT2KrUZ0ddoxNh5AnkQUo2BESchJCmuE&#10;xmLLpdP413/7d/zJ732EjRSPrlEzWvuNFAQThdCB4pAY4dqOoRma1CkfhsZ5bFMBjFFUBidoLLvE&#10;bWc9f0+NUKaF4qJkHfBa5yk0STVNDUmtyD5YsLJf6FlfFKWMyPpDik81S88ExQR+e6SKMZ6k5quC&#10;O8T6LlowMhlFnAImBqiFSPj5PopxlxpdJG8xwMYZEXdcqhBlfxDJEiKtMrhp3iz8vk3K3tREcdFK&#10;dwXax0nTgpZn7BhY8qJrhqAzY8LwEv8/J4yDlvtmG2Dpoigl2B68uUYSthBsB39PJQmnSLjfOUqC&#10;p6AGeA7FPhfFVCTqF3cxaOJIpmKkrIcC6UmTOknCYp8JCneMdSPmiEb4PQdNmhh7kOs0oTTIeNVn&#10;kqbCiNvVLjGIiL8jprPkaBzaZ3ktKZIRnkuc18ZLYXeSNGM9dthpvm4+/G1SgodP78MrJvQmqcoJ&#10;O4nDTLrUMrgbJNrU20iLetKXUgz9Z7BXqaAkVQqxFCudyxjoWhjctSaVNHLSYNWywzjpfoNoL+Tx&#10;+O51vPXwOt64cxaPrxzFnXP78PDSIVw5sR3Hd2zG9dPHceviKWxYmMTB3RtxdN8WtCbDpI8AShTb&#10;zngY3SLgZ6Joz0VQEKv/t/lRLPiQL3gwMJxGV3+Uws4OoqZzp3gbTXQ+HgtsDp00klKpq4OKzt7i&#10;auH5NECmLodSXwmjrQkGs4wCVouq6jIsW/ZVvPg7XyXNURhX16G6nAFv1YukvXKKZaUkmLXSKv+r&#10;sbJ6OZZXvIgGiqbFxQvZysCRtzKYGWk45OzgdDUkl1DSDF/cAK2tEVpLA4W1Bs3qStYdiVNdBbXI&#10;DWpqhk6kN6Nwmy0tLAo4eexuh57FgLDPhsXJIZLlDdy/fBb3r57HjQsv4+Th3bh5/jROHtiFY3s3&#10;8fV+7Fg3jP1bJ3Dh+BbMDnegJ5+h6KVQiFCEEhQ9CqbbSqHQNVKUGYhIPyZNPcwMrH6LigKmR8jN&#10;oEsRLaVckoClIjYk2C4i4nmxn+4rSjIsRNCXD0h3ADJBK3+HJNqRpDjmMNXXivGePEa7s5JYzvcU&#10;sdjfjqXBdox1ZdGeDdH8uNHD7WA2ggGK6ViG9FkIYbJHkGiYv+tCZ6sPA500TlkHxYHCGmSQJzWl&#10;YqQavwwdOQc+fHwRHz28io8f3cAnT27grdtn8ODiYdxlGxO3+Y9tnse2qR5MFsOYLDAIsYipI4m4&#10;Fj6xRFG3gQKpgFjNQU8XKijIn2Wn4/91v31eqWUxkuwM/jpo3A1Qu+r5Pv/OIC2mQ+i8jRS4Gv6N&#10;7cxZiybTamnBXlHUbAcGX4skpiqKYKNBCDCvu5N/4+cV3ApxVLuapQw4DSTUZlM1hfN5akVzsJbC&#10;TAPlrZEW5RVLKXlDzXDwdxyWagTdpLyYGWkvr5uYT2ng8Sj4fVklZLIK6Exymlceg5XnyOvq9mng&#10;pRkKkh6DCZJlqxP9I0n0DsdR6CQJdAQZiD3S4KL2nhiDtRPFHprWMbGuo5nBR0tBYP3weAwO0rK6&#10;Ao2K1ZCpKmDh+TqcbEfimWpGi84uEzq69TS2CrR1KNAuJtO3kYYStYi1yaQRm6F2hbRgsYGu38rg&#10;600pSYkVUkAP08C4IzQ00VpEGQzTveJ5Gt8TSQ7ahWDwM3xttPIzpPNYSkcapgkMMfiLEdMkr2iS&#10;bTqplaaxtXZY0DvqkeZWLkqJCPJY2JLC9PowFrYmsW5nEbPiluyODOY2BTC+hrS+xk7iI80MaUhk&#10;BpKRyOLDPtFhYr8Wv9GAUqcZU3MRZDvElBUhLDpk+/Q4+sZ7+F//+9/xg2e70EqxK3YZMTHvx8is&#10;V7q1GKHpkZ7XtWuQ7uYx9powuDSGD7/zHfzlf/1z/BeWv/8f/w9+70cfYP2cX5raIb4TbnPi2Zdf&#10;x+9+8zFeunwaf/inf4r/8Y//hH/9p7/H7/3wE8aKOGb37MR3f/5z/M3f/T/413/9Z/z5b36MfVsz&#10;ND4EDoqpRyyQXIzi7MMn+LO//Av89d/8V/z3//5X+Nl3X8PaNV6Y2d5toQZMHdyPn/30Gzh8dD2+&#10;9otf4X/+6z/hy3cuSHd4xrfP4suf/RR/8V/+DP/pz/8Uf/f//BV+/oNn2LgtRjLT8pwobiUdkm0m&#10;JFspkAUL4UGkRm2Ag2TsioupQs9XFkl36qT5luK2cL5HDytJMNNpwMBUkGSflgaLJVm/dponJ4nP&#10;Hq2TEjJ0j5kxMudGSRgQCqLFX40m7XLYA3JpUJrFxzhHsytyeYu7DdluK/trDftWBdubWLmkHk4a&#10;ALGupTcrZ2HsTbKvRBU0q7Uoa34B56/+dtWR+4/vwu6nmkZtdJcOOk2r9PzSwGCtMaugZlEYWiiW&#10;TSQyOYmqBQ2yJlIVnTDJzWgX2f+N7IgmmPgdp48OJ5xELJLESP8g3nz8GG/cvYm3XrmMV6+exKld&#10;pMetDGDzg1gc7MGG8SFsnp/EzFg/tmxaxAaWtlIOfb2d6OlqRx9LV66VdJNHZy6FmdFObFgawNhI&#10;AYNDOcwt9mB6oRPZolca/ZfOWBFPmri1INdqR4L04fDJKE6rYeDJmxnojGLyqciR6GiC3tJEymQQ&#10;Y3BZueqr+OpX/wNWl5FAa+pRV1lNsXwBK1f+DilwOWTyWmj1LSTsRp5/JWoZjETWFZtPrO5uZkNQ&#10;UiCbpETFHtKvmYFSjOR0R7SkdQZjeyMadZUsDL6eFihInqJYfXR/dPLhhJXHqiYF8AJTPP0eA5xW&#10;Ug7peMPsCN6hILxy/oQ0Uni0r4TLpw/hxrkTOH1wByl9B66d2ostC0M4tmsRF49up2AVkYswAEYp&#10;OFEajLgPyZADVgMbEo2F2dQCi5HCrm6AlTTitWjgtmkRELSY8CId95Be7IiT2JMhBs0EnW+JwaW3&#10;iIWhdkwP5DDRm8HsUAFzI6TIAW5H27Fmug+zY50YoDAOkCTHi0mMsojnmH3iWWYpjjz3H/VSfGkI&#10;OqOkWorlDMV1zVAR67mP9ROd2DTdjbHuBDqyXrRRtCN+OmfScGtAhfaQEWt7s/gDEuUffPYefvrB&#10;6/i9r72NTx5fxtfeuYV3n1zAazdexls3T+P4llnsmGY76YhjoiOK0S6Kcd5OAmIHEaMowxQTZzXb&#10;fbWUE1Mkl3aIUbEhsdAunTiDtQjQJm8lDKRRs1jjz1eLZuMK1GlfoPBVQ2UXz4jEhHsZhZGiaauH&#10;gWapkdRZ3kQD1vxVaTSowiJG3cqhdzdCzTbYbKSJoohp3CrUqiopFDwWdzOs/mZ2eDEdg2aMnVtr&#10;bWJphtpIgSXdtqhXwEBitVnq4KUJjPq0rE89Ah4Ngl4WtkmnQw2fj2YgyHqOWBAUCQ5o3nIFB8nC&#10;jXQb67U3SgFJkxqjyJS86BxIoG88i76RDLoGkiSyIDqnk+ieSdJY0DyNhBi0HAhnTRRMOSoavgKt&#10;mYLF87U5KpFOq9DWpkW3GNgh1nAkqWRIgTnSZBtJq9guJwnRpBTELVSRN5T1HqxCmIJZGDBJtxqd&#10;pINUTkXzKSMtyKTnokHSpBjpKUYwpkkWqaKKQq9AJi9GTJNoaWKiKS3jAA1AQUfSMkqlrctFETXB&#10;H6Hg8fjXbili6+5uzG/MY3ZDCnMb49h2uA1zW2KYWBvG7BYK5eY4BdIqjdocWXBigMTUO2kmMcrg&#10;YFuIU7jFc7e4mPSeakQwK2OAN0qDWUTi+HQHj3EwjD/8r3+Df/vHv8TB9R7WJfsPKSdVEM8d5Yjm&#10;RBITCnmBJCrmMZLO2gYM6Bx2o5MkJERR5HmNt3vw6S/+EP/w17/B2KiFdNSCYIcb3/vNXwH/63/g&#10;0NY0IqwrX7wZrowTP/yTv8C//8vf4fTuvDRoKkOqz5KoH/7wD4F//Wsc4bF4SIyj+07gH/7nv+Gj&#10;R1spWI3ID6hQHJBj7/UrFPh/w76NMaQo5GvOipGg/xt/8sNHSOcEzYnpRVaKlJd1EsDgtB8JUqjI&#10;1BPsTeGHf/H3+Le//l0UeF4t5lW8hhaU2N/EHTy9mfHGoSGo1KGRwCLTl0ureohl14oDbFOkOR9p&#10;WNy6Fc9JB2fcrGeSdZcYLGVjHfEasP56JsRyZhYU+lhfQzTrNB5RGt4IydsTFf1EjPJupoYxttN4&#10;au117HNNMLNPKayV0jN1g4+m17ZaGphnEtmM/CJ5/0ro2IaV5tVSLl2xbmp53Vdw/tKp34rlo7sS&#10;RToDJDHptqsOJicF0GVkgNdDTUpT6HjiGgpmSzOaVYIk+X8KpZnU46A4muxaFjHFpInUxA5gdyMc&#10;DGPj/AI+euN1vPfwNp7dOItbL5GETuzCo/MHcf/MPtw5sRfXj+7GpaO7sGfrArZtmsOJ43sxOtaH&#10;QMCDaCSIcMCPTDiCfEzMu4xjYbIXc1OdmBxvw+xsO+aW2jE0kUCYmJ7IEvF7rXSROrS2GVAomVHs&#10;oAmgiBnpgs10vWYSgdHJYyQR6Ok8NGaRgUVkTWl4vuqDoh71jdVoljWiWiy0u3olqirLUFm5Eg0k&#10;SjFlQqml6Ckqsbp+GVSmRiTozovdDoTSIhUeO3hOiKVIRC2CnnDI+ufi6REXhpTBgFijWEVhVcLh&#10;F6vvM7ga6ijmzTQfMpIwnY+yGiGvkVTnkEjs/KHteOPWOTy4dAK3zh7BoxtncJ3bqycP4fKJA3hp&#10;z2asGe/DSJcguxKGS1lSnxMuPRughQ3ZwYZGQo367fB5zPD7rfDyenvFtA6rhqJMkXSaKcw0QCwO&#10;qw5emqBIwI7OQgwjvXlMDrSSVhlYWBZGS1gz0cFtG4a7U2jLBJBPetHfQTEdaadYdmGYhDnYmUV/&#10;KojedBAzfXTzFMHZkSJGejKYGshjaaQDa4c6sI5lPQV2abgda0dF5p0+rKMxGuvKUKATGCG1ijLJ&#10;763pS2NdfxbX9q7Hf/rOp/j1lx/hD772Ln79nffxHQrl9z65h/efnMfjK8fw0ePrOEKx3DY3gJH2&#10;OIY7GQgLfpRyTsTCSlJQI6IJUkvOAG+QZO+o5rYRDjGHi6JodVfB5qpEgJ3QRcoLiZGHKTGhW86O&#10;2UznSmdKgRSUpWdRmqqkjtasLUeDqoxBoQxqCqTVS8NmrpFMkyukkYxTg6qcArr6eVGspFiuQBPJ&#10;U0zncLJjm+31DDAkVj0pUaxG0lKBuuYVfF0GA+nUwvYbFIN4fApYLQyW7IMej0rK9iTE0mFT8Dqy&#10;jdlo4qwymG3itib7Rpcb3SMic00SPaMJtA9FkOvy0dl7GISidOp59IzFGah8SPcEEO8NkUI88Gbs&#10;FHDGBBpMu1eFXN6JVIptnQbR729ENiNHe0mLrk69JJa9FJT2kgodHUqKphKdnaTL9haKqYr1LUco&#10;0ch+K5670RiKifLpJhIhDYKrHHb7Kop7Nfs0hbbEc4zXS/Na7YEaBCkMQdZ9JkMy9YvBJCJFH4kg&#10;roRL5HUmXeb6XAi1mqBxNULjkMMepoEuuUjREYzPs/1sbcfkmoQ0MnZw1onxdX5MbwphcUeKZJmW&#10;povMbYpjzfYUFkmdk+uCJED18zmGHaxjHmuig1RIAUx2Uph7DBAJEcRt0jg/VxoN4bNf/xnw7/+I&#10;G0dKUjAOsu2IEaJOUpmYyyvmPorbpCkaCmEApBG3s7146+vfwN/90//Az3/0Ca5dO4Avfv5L/PPf&#10;/RnWrPEjzroM8br84E//Cv/7P38DiZTIwyxWPGJbjcpw91s/wT/97W8wNU9z2SFEWE/i1WLw8FX8&#10;O/4RZ3iOJhryN37/L/G//te/4L/8xW/wn//yT6XyF/9FlD/Dn//lf8alE8Owsv4Xz1wCFR9nD7WT&#10;6lso7hq09lgpUk7ME3y+84tf4K9Ipd/7xjt4+ewBfO1Xfwn8zS/RURTnxvPqMMKXULO9M27qq6HQ&#10;01R6GqVlwcaW/Jhivc5uSFMQjbBHGqRzMfoqKcZ2UiZjFKlPx/5nFSuM0NSapFHpcva7Omisq+EI&#10;1BPyZDQg7Ms8fzONq4X7V5oq+FkCipMwQhPrSYg2IhYeJ03SEIuR0/FWA/xximxWDRff9yfYp7kv&#10;PQVTZRHzqWvYf1fi8vXzz8Xyzv3bEDlOJZK0isCtfF4okhqzjq+1VFgVZOoWCiUDuV5FJ6mluCgk&#10;kbQz2Dr9dJkePTQmUopdzY5phtvpwO4t6/Dxswd4+/5FvHvnLK4c2ohbJ7bjwendeHBmL8WTNHRs&#10;K07vX48T+9bh+MENWJzuR8hjhY2/4zHqWPQkHhOyUTEKM4p1c6TRpR6Mj6UxwE7e2etCrl2gvhIZ&#10;lgJRviiSA9OJxMXIppiS1Eu3ziDl9GukQT/usHBiCga7FnZQPTufgUFRAZWONED30yirRk19ORqb&#10;q1ElRq9WrIRMVgujmZ2RAuYmiVtcShoMLSvayuBDAsvTzbaLUWsmaZFVMRDEHVHwd1QIJrVwhkik&#10;hgoSKYW39gU0yUW6sSaotXXQ6hphMvJCmxUUMANacwH0tkfRXYxgoD1J8Sviizfusw6v4em1s3hI&#10;p3OBJuPaqUM4T6Oxc+0Udq2dpvD0UUxK6M0mEfc4EHFYkfa6pW3AbkbYa0c05EaMJJdMBhEgLTpo&#10;igIBB4OrDR4bKYSimgyQIFJh9BYoUt05jPbnMT6cx+hQBsODKQz0x9BRojjGXbwuTmQo6IWUjyLE&#10;QNtNcetKU2Cj6GiNYrKvgHlBmNkwxvn+UGfi+Xl1JUmhbRT4TswNtmG8M42JvhwWKZQzJNTOXBjt&#10;6QAKcS+682JUbQYLwyXM9Bcp2hlSbAZPb7+MP/jBZ/jdb7yPX3ztTfz6e+/jRx/fxe9/6ynev3cK&#10;z145g6e3zrJuxjFPWm3PkyizJO2UB31tJCbSZSIkR5piGYnQ6adUrBdSGUUzxnbTmhPJ6w38G4Mg&#10;i5+f9THA+yIUCz9Jkx1TaSyHzsK2QSEy2pvZP0RiCjFVo5z9gcHdww4YpFjR6WpMIguUmNu6jOaT&#10;ndFUCwM7slhQWTwjFc9YPLFG6VaiiwJk4/7cTgbkqBtuEmIL96ujuRN/j7ODi0EYYo5kNMljjLHP&#10;iDs7JNR8zo2uUpjXIIQu1l0Xr0Ux4yX1OVHqDpJ++P4or89IlC4+wIDqIS06ke+jWI4Eke91I5Qj&#10;pWZ1CLAO7HE9RciMEMklwf0kEi4aLh3s5gaYNCsRdNbwGmnQxkDaUdJhoNeMoT4zujp0KBXV0raX&#10;hDDYb5T+307y6+u2oIMiU+DnW/n3XInE0qZBqV3Lz3A/4nttJNF8M/p6ngtwf78F/T0kCh7XaI8L&#10;U/1eDBZtND2kUVstj6kJ+QwNZkKHOE1BJkFCCxglw2AxiGxFbnSQlOfXlbBj3yDW7yhiYXMSQwtu&#10;jK5xY0xMCaGY9M5YSZc+jC16MLrgw8wG9oP5CGbWZ1EadKFvUkzpMVLcgthzfB0On11PwbNIoz/F&#10;/M7WAbabHj06lwbxm//+T/jfFMyTu4tSRiLx3ExkKxK5UUVigdZhK8IUlSyFcvGlA9Lzzc+eHpRu&#10;CYbEYJVWM77xqz/Bv/zdf8aa9QGE2kjTNDo//LO/xv/+82+S0kUWGjGVgmLAdnznmz/CP/33P8UE&#10;xTJYEouwO0jhaowevy6J5bktEbhjTdh1/0OK5T/j5pku+DrFmqQadJJcRbo8kQlIbKMk902XrwH/&#10;8x9x+WgPzYKFJkEFq6ce3Yev4N/47+0TQ4SCFmlKlIyA9Id//2/A3/4KU5O8TiRzMZ1FZqTB06+g&#10;2WmUhEvvqWQ9taAwrEduUM/fYZ2km1HsNyDM3xUrjYil07LdJv6eGt64GragHFJiCxYX46rOWk1T&#10;yXhtowG1VkFtXM2+xjplrE0VTHCwD7sicsQLYpHxFhLlKmnlKE9KjIgVz13FwDMlxJJc4s6QWO7L&#10;HhWPU0iX3gqYg3XSKlNKRzlu3f9tUoIHj+/zB4X4Kdnp6XhJGDoznQDJQmvSsINrSD1KOoIWaCii&#10;WpP4nJqCqeHnKLAUU1GMNjMMViNUWg3sDifSsTiuvPQSPnhwF3dPH8e7j27g5N51OHdgPa4eWo+n&#10;Z7bh4em9uHx4M9/bgLvn9/PC7cV4byvaSCI+ix4RuxU9iTgyfh/yYQpIMYmZ8VZMTMVR6rXT5bew&#10;QhqkbSSnkDKP5DtJlCIfZZ+F7kWPJCsrWeBFSGsQSonVQMQyWWJkF6k4TgPAgFajpCC2rITJS9cm&#10;1uiMiqxEq0kH4pap5vk0GbWYbE8X7XMyIJngZLBIZKwMPi6KtInOWCFdmFwHGxSdlCjecAvrihfT&#10;WA0xzcXOEqDDzwcMSImBNXT/SQ+Pic4/5qbIx+wY70hg63QXNoyVsDREoRlqw9aFEfz4m5/g07df&#10;xau3L+Odx6/gAd3Oa3eu4PHdy7hy7iheuXYat6+cxo6NCzi0ewtOHdmLxclhzIySNnvaEQ1QNP0u&#10;bp2IB11IMQCLW6teXvuw14J8ghQR9VBA4pga7MA4RWlikMcw1Ye58S7MkPpG+1sZrNLo5jF2FKOk&#10;VHZ0n5lE6cNQdxaTQvT6CxglUY5xO0VKnBxow0Qxj+kOUmlPAXMU/jkS5rqxDmye6cPakU5MdJFa&#10;e4royASRi3tQ5P6SQQq7z8KtSEQRlG7hDtE4dOdCyMec6OJWtJdPn17HR48u4uPHF/D1N6/gowdn&#10;8PU3bkrZoV69fgLnj23H4kQvz9fHY3UilwghGw+gnd8vMOgngwa+dmO4l6TVFsB4X4KkHKGYBvi7&#10;NGIRM7JhMwoUowJfd4nl0oJGuAwNvGYkGweJRl8Pu46CKS+HumEZtDREGnU1tOoaePmZSMgAl1OO&#10;ZtmLkLe8CBUFRq1dSUGkkw6pYHc1sU2J55AUXFKpzVyNlsavQitfCUX9i7CoqxALapGOm5CIsN1R&#10;CHIpE4JeBl1LHcmxgSaI7SnKdk+BnKYxGKD56GqNYJA0PUoaX5hsx7qlXkzPFdE/lkKhL0Iy8iHR&#10;SfHrZLsoWBArWujkNRRtkUFHJCNQ0p3TxJEiPVExsMqKVNaNQpF10xHCyEAKk6MZrJtvx5Y1nVg3&#10;nsWGiVYsDGZojKLobfWhr+DFRG8YYyTX/ja27x4fZvtT6CuyzXQGsTCRwZrpVvbrJPq7vOgsOtHT&#10;7mRbC2C4x42JIZLHWJRtKojxgQgWxG/Md2D7ml7s2ziCg5vHcXjrIA5uGcDhLYPYudSNbQvdNGFF&#10;bJjuwOJYG2YG8+xDfdiwdgxzC/3YtXsCO3b3Ycv2Lmxk2bSzB2s2l7BlTxdLEet3lnD71UN499OL&#10;ePbhy3j81mHsPjKIbft7sLS1iO5RN7IkSk9cZJxRIUN66hiiiE74UBqwI99jJn2JpaWcKA55sOns&#10;Rfy3v/9n/Os//A2+/+33cPHiHuw/sRlnb53DN376E/zVf/sNDu/OID7Rhv/8D/+M//FXf4RLp7fh&#10;8pNH+JPf/C6+8Yvfx7/9w3/DelKwWEA51u/Hd8VtWIplnERuozG3R8RzNyVe+eZP8I9/8ycYHLVK&#10;E+tFKjgzg3/3/iuSWJ5aH4UtJKNg6HDyyTv493//n/jj3/8cp04vYcOeCRy+dBq/+uM/wJopL2mu&#10;CQsvXyVZ/hNO7+uC1lkPM9upn3Bhbu3FH/7tv+Af//aPcezQFrx0+wl+8LX38MGPfg38619i63wI&#10;mS4zRVfLdiWmpwSlwVuC6sTAIDG3cXDRhdFNNMNrXMiPW5CgWIq1QAfmAqRzPWmQ7VuIWrAeastK&#10;Gszl8PqbYXGIu3BV1CCKmruOJEm6pFEQd3gEQYpHJ3aKXVg8f4w0QmFaKd1aFXN2xaLXemcdbAGx&#10;/qrI910Nta2a8X4VrEExopiUSdEU08NM3I/KvgI37p57LpZ37r1CQVRR+MSAHSUJsgkKMRqTZKnU&#10;tUjJo4WIasXtWG0zGhX1aGgR0zCowjol5CIhgchr2SzjVmRxUTEY6OC2OXDp6HFcOnAA7z94BW8+&#10;uIHLJ/fg8kvb8ODsbkks757ag6tHt+PSkS24cnwHLjCw9ZBmBNWUknTEqTjaohG0R0gy8Rg6s3TD&#10;7KhdbCytPTY2WANPSiYNEfewsbTSreboViM5JR1JCxuzmCwuJomL1dVr2GjqpFRpAbpyX1YDU1AG&#10;ha0eLXTILUZivp/7I3kKQpBpy0kHYsmgBijVCihVcuh5rl67iS49hPbWALo7/RgcJFH1ieciGnj8&#10;MiSSOhQZFKIRkZ+TDdjaCLe7BZkUhb/NjzESzZq+JDYM5bCeZc1Alts8No+3Y9dsD3bMdGPDaAkb&#10;SV2bKCgLA0VcOrEbX//4TbxNkXz9/g289fgObl14iYJ5DvdvncelM0fwyvUzuHH1FDaSMI/u345T&#10;x/fx+Fp5HH4k4yEE/aQFPwN93C9N5xhhMB3pSGOYAjTK14LYlka7sZ5kP0WBnibFjVLUxJzXOQrl&#10;zEg7RTfPc0iwxCmOGfR1MFjys5NDJekzE4MF6T1RhnoontzHGM3PaJGv20mNFMo1/Pz8gAioFM+B&#10;PFpjHnjEs1KWKEVbjJJtS/klMRzg7/SSigb4m13ZEK8/g25nBos0ESe2L+BX3/sAv2T5xTfewE+/&#10;9gTf++gOvvbsKr7z3n08vXQcT66dwIUT27B/6yJePriTx9mLfIqUlY5gsp/HMSIWF09SINOYnygx&#10;GGcx0Z/BGN+b5uupnhSWBniNGGxnulOYIg1P872xjhiFP41ZvjfRFsW4GDxUimAk68NA0o3elFt6&#10;Jlug6BfSLPx/gSLbVfJjqJdkV3Sg2GpFLkPnLUagJh0oUVgyCTvcFN8ExXWQ7aRPiE2edNMRpuj4&#10;SfEUbH52eiCN9ZNt2L2uH3vWD2DTLIVqim1mtgNrZnqwON1DQenn/2lGJjpI1UWapgLGx3Lo7Y+j&#10;0BVEouQm5bDdii3pzJ/RS2IZzhsplDSTOSNipJpInn9LWujEtexDSgYhLanWgS5hLvqTGBtrxfx8&#10;F9Yu9kgitZ6ivIlmb9eaYexdP4p9G0al93dSTPes68T2xZL09+2Lfdi/aZQiN45dPIeNCx1YP1di&#10;O8vSaCVo0lpp9thH+N6O9X3Ysa4PW9f2Yfu6IRzYOoXdG8a5neF2Eoe2TWLf5jEc3jGFg9tYts9i&#10;J39775YpHNu/BjcvH8LDV07jHPvJ9esv4/0PXsEnn17FtZs7cOLkGpw5uwnbdo5haDyGidkwZtck&#10;Mbs2h4HxIEr9NgQzClK1DNG8HOFcM42GloIpnqPppZyskVYV0h0GTK2NIdGmR6pdrC5CI93PttxH&#10;sqOZFktliccxwZQBAcYIUc+CmkIMzpGCGr3TLnSMOuFj0Lf6GMs63XBHWmDx0UCJATFROa8RDTnJ&#10;e3Ce/YMiLOYgi8UfhEm3BhphYtG6KRQECHeyCSI93eCMR3qWKuhOrEsZThtIgWL+aqM0NccebpAy&#10;LnWPezC2hgaKpF+j/I9wRMRALFIXhUSs+iLTlkGuXy09ZjC55NA5qBOGWv6+SGDTDJNDxs9UoUFV&#10;AZnueZYnhbkSzbpVkJvFALVmEqU4RpFSTo1MH+tJTNPopvh3aUnWFmR6xXxIK0VMrLnZgBTryE+K&#10;dPFYQ1Fx50eLiBgXQtFzi1urgWYYeQ7uKK9NK+s0pyOhKiVSTbapYXRXSndqhGCKxyVm1qPWLm6t&#10;rpIyaYnVblQ8RrFGqtnL+nBUweyrkW6Xi1HNIpeu2VeB67d/O8Dn9t3bFEmFJI4tFMcWrYxIq2RR&#10;QaZqkqaCCDE12PSwuUykK630fk1jFSpqK1Eva5QG/ohUb7VNjWiQyaGQaxFw+3Fu3yG8f+8OvvvB&#10;W3j36W289uAi7lw+ghsv78STs3tw86U9uHJ0B+6cPYS7F47i+pn96KZYduXFhPY0evPsjKVWDOVz&#10;0kCVXNyHbMaJDDt3qkS6YyUZxIKidMAiD6U7RtIUqxoE6qRBG0IkPTGFdNH9cR5TwoBQko48Y4CN&#10;DVHOC1+nWI2q+jJU169CQxP/X18JlZICKhcjCqugV1TDa6b4kqjbSDtr6dK30a3uXejEzoUSNszm&#10;sDCWwFRflAHOL02zGOuKYIDBLRHUIxMyoi1pZ4CNYO1onuJHYepNYv1IK9YO57GGZR0D2capTmyY&#10;ZGBjAJ/uz2FODHYhla0f7iBhduJViuLbD2/hjXvX8Ob967h94QTJ6gjuXTvFYPAS7oglqi4ex8Hd&#10;G7B1/QzWL0ygtzOPQjYGv9cBj8NMsrIjGXajg8Iz1pXGHOlvoxBkEqF4HjgmPe/MY5SiUEp5WTwU&#10;kzSWSLnivaiXRsRjoGj5+H4GsyNtWBzvwATFb7I/TxNBR0gSTIYdFFTWQWdCIkOPUQ2PmQ48YqNI&#10;xzBFspgZTFO0XPA5NRQWN7oKERol0ghLXzGOyd48hinisxTitRPdrBcGUhqH6YEC66kT5w9uxO9+&#10;6x388NPX8M23b+Nb790iYZ7GWzdP4NMnV3DrpX24d+EQdm+aIb30Yvv6OWRoGjLxIJIRHwY7Mpgf&#10;LmJ2MIdZGpO5yS6M8jyWpkjRvAbiFrEYuDROcRzvSkkCLShlmCI6NtRKYc1hjCI7S9Ff5H7W0gTM&#10;dGYxQwMiTME0KXpKkDTpfC3JfAMFYpH1KG4hL0xSpLntoSD2d6fR05mkiOZItzmajDQG+N6MOCbW&#10;7SLbxPq5XpJSCYsjBTr2PorkCPZShLby/W2LA9ixNEQxGqJoknxotravH5FGRa9jm1o70c42SoKi&#10;YC3OlzAymkKRBJcokaq7PMj1iTRiJMuiFV5h+NhXInnRR4yweGXsI3VoEflmHWJQknh2aEWG1J2i&#10;kCdI3l29CUzPdGBmup3H2YUdawexZ+MYBXCUYt1LEmwjpbAOZorYtFTCznU8lpkuHnc/RZR0N89r&#10;s2YQuzeOYv+WSezZNI5tPPa9mydwcMcc3xf/HyW5jvK8xrFlcQQb5/gbvK63Lp/AtfNHcPH0Ady5&#10;cQqff/wU3/nWB/gW28XhA+wH/Mx2GqVDB7bhwvmXcPLoPmxYGsca/ubBfaPYvXMARw/P4vixJRw7&#10;toht2/uwaWsBazalUKIIJgpKafHlrmET0u3iFqBI7ddEIyFjQG2iGJqR7Wb/7rcj1aGXnrsV+Vqs&#10;MtJGoewc8VE0HTTwDhQ6bIxbRiTyWuluV5zElWjVSKW128RAL4JzMxwM6mKerTPQAD/jWYwiEOV3&#10;xGLcYq5oa5+dx6Ai5Ys5unUkqmZYvTXSAJ84RTtOoQjl5BRvnVQMAhIoNnqPSFivkGjKE2dMTIpM&#10;Vc3SMlziWakYnSuSldvDIp42I5BSwUahtonHAR4ZKa6WYigGSYrBkXX8P2OjhYTmoaC7FIz9q9Ao&#10;F/mxV6FF3SDNMAiwrehtjLP6eopmlZRcX04aFM8+RXo5d7qeBkGMK3FK08ACYS00BpKiVay9Wo5o&#10;zAKnswUKCq9WV4kwY3yaps7mqsP4VBRp1qfOVkH6FHNtGyQ9sJKydc4K2EijemcVxbyaolmLJOk2&#10;khGGj6QaapHGuLhpQArdNnQOeJApWdE/EUTnsJP1rOH1FvN1xUAuDV578+ZzsXyFYqk2qKTbsM0q&#10;Iiup0mDVSe81kR6FWOpMWmnEq8NrhoVbPSmgUZpnWI/axjpUN9SxkritF/9vgqxRA0WjErsW1+Lr&#10;bz3Dd0hFX3z8Gu7cfBlnX9qFuxcP4907F/DmrYt4fO1lvHH3Il6hWB7cuYaussggy0AicsMy0A8U&#10;0hikcAraSMdtaC2KdddMiBZIryJ3ZLRZGn0oHJDI1iHmBf2/PP1lfGTJmuYJftsPPbNTcCEzIyGY&#10;FaEQMzMzM6OLmdHFkksuuRhc4GJmiFAwU0bexHvzUlX1znT1VE1XVdds73b/nn3M4vZ+sN9xOH78&#10;gNn7PP9zzF67zhN4w/gT3KSLuHz7MxLipxATy96kAzK0vIk7Zpdw/c6XJOZzuK53Ts6PaUATYMTj&#10;tDK5DXtzOhwKYwzJRkH6yYkk/UV4oDTWBxUUuboUfzRkBKIuOwSlKb4oTwtEqei9Gf9xWcpgXsCA&#10;W0BHn8ff5Mf7oCQ1gOvx8wQ/CpQ/CkgyOfw+iXSSzACZz2Cdk8CAw2UhySCdgTfGyx6hLjbIjQvD&#10;vQ0dVsbVUiA7a4uxph1AbxOpqSwLXcpSnrtcdDaXQZEajVQSYnZKNAOvL/xI466OVnCyM5dC6WZv&#10;RrGzRVyAC/eDFMCSQeELIQEF8hxH+ZG8nEkb5rfgy2VyuDv3zxNeTqYUyttSMAMppEn8PD81XHb4&#10;SaboxoV5yWdjTjxvrqTDZIpaSWYMBcdfPm9MpRClkqRTKZKipMSwxLojKcYDKXHepFAf5GVEMOBG&#10;IIdBNp1CISipmCJQxuAvRKCMAlFXkoqytAhMddfiN8928P7hBl4dzuPx9hiWNA3YnGjF+mgHhpor&#10;sDzeyaCbgsLMOAbqVFI1nbO9Ndwcrbm/NCu8Vpk0K+m8bkmJoUgSBM1lunhNAxEf4ctj86NIBfNa&#10;hXycBozHGyMImuckloIeJ245k57TSKrxge5IDPJEcRIpKC2G1zgSBYnhKOFr8dy0gNSenxJBsYhG&#10;TnI4irOiGfi5Ht8XpscgLy1KlsJsCo0iHplcR5EejQIKRAWJSlBVZT6XuVEooygVZofzfIXyvFGM&#10;M8JQmhOJkrwolBfGUWCiUJIVRtGKRm0Rz2FeGNKSPREVT1pPEM8r7eAdbQ3vKEvSpSFMaDiN6eIt&#10;Xa4z6FvAP9werj7m8vbrDSOa6Tvncek6SeYO6crRCEGk64hwmh6SazLrcTbNQA5FMJfXKTcllCLJ&#10;OsiiSA2lUFMUcyiKuRT33FDUFydynyioBXE8B1HIYX0Xt/C1Yyr80z/9GSvzYxgb7EJ3aw3WFkbx&#10;6tkh3r48wb3jZdSWpaG5JpvHGcfjTEAlxbSiMBPVpQrUVmSjppy0ScJsaylEe2sRaqpyMTLSi4Ul&#10;HSYH1chPi+P/xrOtpKOnLRNdLdlork9HeUksCgtI6Hmsj6n2SEwThOmMjBwnhEYbw5miEhB6h/Rp&#10;gZwCN9Q1haGilgamkPVZ4YxgimM4ac8vxAiRcZZI4O99g0Uy/GsIjSI1UkSDI024DQO4el+HvYsY&#10;K3oVDm6kRXeKHCnT2/8W/APuwN3rBpz4uSdjnC2Fy9nrCoIpkj7B+gjiMiD8DhxdST/iGanLBW6L&#10;oieGPInhD6KTDGnKnK+t+PkdwoQYOiEyINmIDlFeIpOPEMtzfC8+I5X5iueAjKGGfwNb7pc3ydiR&#10;+3RbJLu/8QsW0bHxVzA0ughDY9KcmBDAkPTHcuM2zdTVT3D56hlcIGCcF5BB2DgnErdc/pRgdYa6&#10;8jmMrfVk72pXfzF+UiQwuAkPGo2AKCO4u91hDP4E168zVhNePv/yf+P2SKMGBDe9zynMX8Le6RZs&#10;7XjO3G8gNtYGtiRMexo7KxoKV3/GbK/rPFbul/VXMBTPRllEAv8bJp/BM9AQYfE2NEBmsKRREBOQ&#10;O3vrwZ7nX9w5EHpiL6d3o0khhd6x/IRCKc7RFzQPv8T86vBHsZxfnKebMaY70Kd4iGeQH59Xfnxm&#10;eUPeihXEeVXvEgVS5IcUQ0YESX5ONyFE8oycM/JvP/k1l59SML/C+S+vw87UDs2F5ZjsasPp1hw2&#10;lkfQ2VGJbtKkqqWaohCDKH8PtFcXIy81FpHBXoig2w/0cUKQrzMCvR0R4OGAIJYQkoy3qxG86T58&#10;eSFFPk5Lj/Ow9RMT0oqs82dxm87CmhVMJNm+RrE0tb9IRD9LzP4SF6+fwa+/+iv88owof0Nx/wW+&#10;OP8L7utf48yZv8blc5/BguQcz30oZMDMZwAtiPVEpJclA78Zwn1IhaSJbAaHfJJha04YugqjUUU3&#10;XUDxFLdQi2NDUBQXikqKVUUqAz5pI4u/yaUoFmcEcemH5AgXZHAbH2+xBlCIfeDnaIxYf0dUZ8eg&#10;Ij0STYXJNBmxSPV3g7upPhJpFFSVhThcmKA4VpKwQjElhox01GKiuwaazip0NxdjuKcO7fUFJB4/&#10;0lQ6mipy+DpA3nZ1dbCAvQUrpYO5vO2ZQmrNIkEm8H8TAhz52guZLKkUvAwKgaC57LhA0m44Mih2&#10;caRQIXjJFIZk0o+YLzInQRBCDEoy4pBHcchJCOO6FJvoQGRTrDN5PsQyRTz7DPdFbKgHjZAnBZL0&#10;ynObmuDFIMttJZM8GPBTaCAyGdzzC2KQQvORx2CfkRmK4uJ4ZCvCkZYexPchKCmhYJI0XlAgf3x9&#10;hPcPNiiUk9iapEAqC3G8RAM20IRJnp+pvgYSYjADdRIpLYrmIQD5mUlQJEfzPHJfef6zef2yeZxx&#10;fB9BcYzj/idTGJNI9Gncf0VyBIM+iU0UHmcKP0uKDeYxkEDF8XG9RAplBn+fxf/KpUAIk5BHmhX/&#10;kUqyTI4kFcdw/3ntMhO5Df42h3U+M5Fiym0UshRTVIWw5lEgi9JjuZ+xNAepqC7LRh1NZDkFpohi&#10;WVIQy0Lx5Pvy4gQU58eisiSJ66ShrCie60RSaMOQy/NVRnGqyA0jWfpTzLxpCFwREWUHv1Bz+EaZ&#10;IyDOGi5BBnAOvEPSFM8rb5A8zuOqAV252UW2nXOy09tVUsId/YswMbwGE30SjoOp7HQlMi+lig5c&#10;UTR5vP4VufFoKMmEqrEUamUV+liUrIc1BckoU0TxXNB08toKwW8oTaYBoODlJWB6og//8m//iH/9&#10;r/8Xl/+K169fIiuF5kKYhpxY1JVnor4yA/nZNFPZYfyMZpImtSg3BHk5wajmf9aIW7Ik0+rSWJ6z&#10;SNTXJqCpPk2enwUKrm52HLPDGhoI/m9uHJQ1CWipTUIbhVJZk4F6Cmxxfigy0miQc2je0tyRk++H&#10;3AJfRDPQhkdbICzSDLGJNvzOEUmpjlzPFelplkhOtmLdMUNMrC18fAxpJMzgT1IPYBB3Z0B2pAC5&#10;eN6iAOrBzVMfZlYXYC16MVszftlchbHxObg6i45J+ggOtIAFid7MnMFe/1ewcbiAAIpuEAnIjTTq&#10;w/gXSmEWQ3REpzRfX33Y2J6XqR/FNm0crsqhNM4UJC+SqJjoWWTQEUNIRAce38ibEDOaiOmsbL0v&#10;wpZi6RZ0Qw67cPW+xmOkEQozQFSsJZxpnAyNv8LVa7/GuXN/K5Nc6LMe3GSduHzlE5w//0uZ/N/I&#10;6Ar09M7Kcb1Xr5DkbovZgz7OqnPHmBDGz8ys9WFqLSbruIjzN6gTF/4K142/IGUbwIhQc+7ifyA9&#10;klxZ90QWKVtnfdbDL2QifnufO3CmoQsNN5dkGRxqKhMxuIm+KG4is9Et2JC8b4l0hya/lh04DXg+&#10;TGwvw85dD9bO1+QdRnf/OyT0q9CjgN7geu4ir20c42KgHulTTPYvZsoR04zdkHlxA6JvwC3wLDZ3&#10;J/4ilktLsLS35845wcrBDvrGRjInrHhWd5Gkee6ymDj5K0meX1w6j7Ni3sGrF3CWYnn+/Bl88fmv&#10;8clnv8Jf/eJv8de//CUF8ytcOkPH4BKAjsoqaFprsTKlwuRwK4YG2tDTXosmCmR9WQ4bVhraaxTo&#10;b6tAW10hEtjogikSogT6uCLE3x1RgV4ID3BCgI8lvL2EC6CLCLgKc8+LuGxG9L/zN7ig/2tcuSN6&#10;FtJJ8aQY8GR9SZr87MKvcOHal7hAp/O//PX/g9T7K1y7cVbO9HDb4Dz0bp2nsP8Sn//t/wqL21cQ&#10;4GSGkiR/lCcHIsrLComBTgj0EENXDEkNjkgNdkFWqCvq0kNRTSedFe6JOF97OZheEelNoQxDvYIu&#10;nm46PcKTRObC4OmPlAjR09OVQdMdsX4OSCC95URTRAJdEOfvhMa8RHRXZqOHpZYUUZlBwuC5KIkP&#10;x2B9MRZ53rZJkuNd9Vga6cacphXDnTXyfXtNDuqLUlFbkELHnoGybAZQklQ8qTLQi8bD2wVeLrZw&#10;tzWHl40ZvG1MSZWuyKEgllOcC5IY9CmcQgSz+J9i/GR6bAAyWARJiaUoqaLzDtdL4+9Ez9L0OH7P&#10;IB8nnklSDDMTKAQsKRRoIRzidSoFIpnbSyBlJtI4pNM4pMT7UihF4ftkbld0wODnqYkBiOd3oiTz&#10;/MeTxpP5fXJKABK5ThzJM4nnUnyWG+uLzbF2PNvR4s2RDo83RrE/3Y3NcSU0TXlQNyjQyeDaUZVJ&#10;4fehiAXJicRjg3wo6BTe6FCSXRTFLxzZgi5JQqniNiwNThJJO43nJIXHmBLP/xe3fxOCKKghyCRF&#10;pVMQMxMppjQMycJAJQdR/PyQwXXyMyJJSnEoVSSQopIpCAo0V+TxfEUgN5WmIiVOvs5LieF/R/E6&#10;xdNwkQRTIlFFsqxRJNI0kZZIoSJHckOFgiKhQEdTKdqVRagsTUUlyam8mOJTlEjRjEcByTuHdJab&#10;zeOhmIhnh8KAZLKI55gFPJclNGt5aTznye6IEEQZZgIfBn9vFo8wY9j53JKp6YxtL5GEjEgtRrip&#10;fwEennYIF8+fA9wQ6ePM+uyDWkUSuqvyMd1dLw3JeEsVpkiAuh4ldIO9eHK0h+/ev8GP336Ht8+f&#10;42R/C9PDvRjoqKepK0NXYxE6ahVorcxER10umiiEDaUsNAW1pdlYnB3F6b09TI72oZVk2NFegp7u&#10;cnR0FEOpzOfrUvSqStGvKkeLMhtlpXE8TzSHVWmMK6lorU+Bsi4BDdXxaG+icPP3h7sL2FrVYXpU&#10;zeuSii6ay/G+anQ35aCjPhM9rDNttRkU5ViSawTKKbblFdEsESgsDkRmjgfiku2QnG6HlHQbZGba&#10;839pLpOsWEfMER/Jc+lhiAwKeHiIIyIjXSmk/vytL8JiRA9kfYTRoHhRKF1dbiIowAR+3oZwd70F&#10;S4sL8OU5jwlzQEqcG3x9jGBlRRGj8Hl53YE3xcTT5zbCIswRTXMTHG6KyFgrSakxieI9aTWI26Io&#10;BAQYw8uX1EkBsXG5DCeKqx3Fwc3vBmlRD76ht+AVfF3OJuPmf4UCKcREZHE6DwvRG9TiM4rtOe6n&#10;HuuQC1wcbsHM5BLu3P4Sly78Epcu/oIxX0xL+At89dUvcf7cr3GT8VT/1gV+9wmuXvqYDOMKy/Xr&#10;X+AsxfQLAsnVK6RWxuCzZ0W6z19TS76QQ0humZ2HMY2Do8jl63BZTrh+89YnrHtnGJ8p0jc/JaD9&#10;EndML9IomFAsbeHiznMZYUnCNoEp99nBUzx6O0vxFyn/RBGP3i7huphGz+JLuPsakeD1qW1XYOdy&#10;FZaOF0i5Z2DL9X3C9GVKwYgkGqFYEi9/70Ba9wqh0Qi7jniFKQKTbmDraOqjWGp1C1Rvc6q4KZ2k&#10;Mf/EGBdu3KBYnscXF85A5FIVRRDmBb1bMovP5WuXce0qXeclKr8Q03Nn8Ktf/wp/86tP8OsvLuDW&#10;F6ZwNrFHV00pJnrrMNZTg2FSUHtNIYa6mzDR3wqVshgLo00YV1Whp7lIOum4yEAE+fvA18Mdbo4O&#10;dLD2JEpneDrZwNnOhLhuQrHkSSIunzX4BX519X/BWT0KIh3MtZvn5EPlW6ZEcMtrdDVfwdXdHmGk&#10;iZBgP4SE+MCDbtjLx47O7iZs7AxganILBjeI8nduUfj80VfBBlwcKwWvku6+KT9F3mZNYQOI9bJG&#10;vLct8ikYquJUdBeloCad1BHphbQwN5QyOA3UZWKivZCil4663BgKjzfp2YEkFMfAnYEaElF9Likg&#10;J4ECmSTFSkESLIgjlSbRMVNg6hhoC/k6M4KiEBMCTWMZjhaGsTmtgk6jxIy6CTMDrRilUGraSJat&#10;5VCWZWCmrxFtJJA0ilVeMkUwLQ4RAV7wdraHk405nMyN4WxmBE+KZnKoD4XPC/EsyTF+FAEKHf8z&#10;neQjBE6IZVKkDxKEOMZS7EUnHgpequicI4RS3Hrl71IpHGkUjnSWjGT+nlSVTCJNoBFI4HHFi6Uw&#10;BXGkbIpNFg1GPgO7Ip3Hx/fidmt2Wig/p7mgEGVQuMQ64rOMZLFtChcJXLzPy4zk+iSmjAjUkzYe&#10;Lg/izf4U3h7O4Ot783i6PYaThV482hjEaEcR+hsVUDcpGORtkBLmAW97M54DA9iZ6MPR0pjHJW5f&#10;xvH/opFCwROinMKSlsbjz+B/i+dwLKmpFM2/fJfK9QSFilvEYr8ykkjRqcEoyIokyUWTXiOgoCAW&#10;K0g0pNk0mp3UmFD4uzuzuMDNjlQSGYym4izSo3jWGItS1oFibrO5lIRTmgElxUPF9lBHUmpgfayh&#10;oSwvSEJ1cQoqi5JQxLpZzOMv4HkU56QsP4HrUESLkpGTFoF07k8qDV+WuKNBU1fGc5ZDcyI6zsTH&#10;OSMoyloOAbAnSVrTaVt468HE7SoM7S/DwvkmzGxvwtDsBkzM7yAiPBB1NLViYu2JrhoMUOzUpMbx&#10;rjo5fvVwYQx7cyNYm+jF/so0/vCH3+FPf/4zfvjpZ3z/8x/x5jff48Xbr3FweIjRoX5oejswQxFc&#10;mehmHVZipKsW3Q0UQdbbZhoDdVsVJjUtaGsowuyECo00O2WCPvPjUF+eipa6HHQ25KO7sQCtFVmk&#10;Voosz08lSVtZLQRTiGU6upU53IYCve2lXBbj4d0d7K2voJexJ4PnurJE0KSCQk2zXpslOwZ1UjSb&#10;KxLl77uas9DE12WCNJM9Wf88SKwhKFB4sc64oZBFkeDAa2uLhkpev9xQ9HaUY17bR8LPR0F+EinT&#10;g0TKuEFB8/HXg48HqdHXGEG+hnChmTczOgMrs7NwdRApPK/D2vwiHEiZARS72AhrmqQI/p8vvCkO&#10;PmLOUW99hIbQ6MbZID3dSXbaEWnonL2vwkt0KqIo2lMI7EhHvmLsZ8BNmDqdhxEJVcw56kihEOPQ&#10;LUWuXqsz0Df6FQzFmESTz3Hj9qcwsv6C5KUHY8sv4SdmofEwoEh+jtt6Z2Bw5ysYGp2FHoHk5m0K&#10;n8j4decibhM2zlIMz37+V9SCT3Hj8hlcv0iyvPYVX3+O61e/kJ+J6QVFuU4xvSrElAIoeoDb0zjY&#10;u15DSqIdbG0v4I7+J7hx/RfQu/EJ9BjTb12jqJnfgp+7DYz0L+HqDUGdt2HjdB1WjhfhF3qHBkAk&#10;hLkMR8KTC8+HuGUeEKUvR0YE0lCERlshpyAAETEO8AsimXrfhm+gPuISzBGXYcfzSGqlqRB3LF15&#10;fmzFJA12PGabT2RSdjFWdXL+L0NHpnTzuGJmgaum5rhibIrLBob44vIlUuQ5XLl1GSKNnejQc+O2&#10;GCpiSDK7STdkDj9PFwqZPS+2JSwZiG/p36JAXcfZi1dg9KUxCmKS8WJ7AfcW1The6MFYexHdfibm&#10;B5qwNCjS3lVhsKUMg22VGCJtDnU3o7O5HsmxcQgLCEREUDBiQ8MZ8EkFHq4I5n8FutuyIrkhOcmb&#10;7teQF/wC9O9cgInRdRgbXMetq5/D3OAirvOCGOtdRFVuBoY6W9HZVIeykgJkibGIhRnwILUGBfnD&#10;ytIaNqZWsDMyR4irExpyEqEsSsB4ezGGWkpJKSTgnGi00sU30sE3s+G2FSaiiw6/hw2tszQZjRTF&#10;yoxwVLA05sejjZ/X5sahSDxvoxhU5cajtpCiS+IQz6zEs688cbstIYzLUBSRLAqS6WBZysRzK4pW&#10;DkWrgIG2JCkSKhqMk+URHCxosKFVYXNGjfmRDhytabGm1WCqpw5DrWU8r0p5+68mP1WakuKsRLhQ&#10;GP09nODt4gBPBxu48r2rnZkcAhIf44sE2UNSkBtFgWKXnRErx7nmkrLySMm54jMKYTIpSghlFkVC&#10;QUETWXrSKKgiQUROWrTsQJPD35WShmrKshjcUmTJy4iRJiiPpTgnnoE+Hoo0bp8Eli2SDmRE08kz&#10;SFXncp1obiscCv5vdoq4jUjBz4pGAT8X67czQPa1l8vt9NXk4vHqCF7sTOH14Sze3Z3Dq0MtjhZ7&#10;cX9jGOrmfPQrCzDRXYYoPztUUWCCXK1hb6oPBzNDOFmZkpSD+V8xFOkIZPDaJWeRJjNJlyn+bFge&#10;iBC34eO8EE0Cjkn0lcs4LtNSgpCZHozEeG8W0jipTZFFs0FhysmKRUVxJvKzExEoHiWwnoXRsCRS&#10;IGNDAxHm54nmcpJvSyVUTYUYaC/DSG8NRtV1rPsFJMh8no9UnjvRmSUejSQmUVoZ2Ntq8tBYniUp&#10;rDw3ARWkz5riNNQV05ix1FM0KvISaShCee5Y0ngNua/FGRRMRTivFSknxIbkYcT6bwBbz9swdrzB&#10;cg0WJBxje7Yf4/O4fPMLGJvr4cr1szA1vY0WCtd4fz3GWLRDLRii8R3oqsbidB9mR7ugo1BOD3dh&#10;e30Gr755ibc/fcA3f/oZH/7uj3j729/i5MljbO2KDjc1KM7L5voarE2psb84jl2K7cbsEJan+rE0&#10;2Y8N3QhW+H5NN4p1ltXJHqxTWLf5X6tjnZjorMW8Wok1/t8ut7Ex0o2F3mbM0USOcZ+EMe8krbaR&#10;XFXKUvS1VmJuYgDPH52ScPcwRaEuZBsX9bEoOwZ9NOy64WbM07Rr2OaXpzqwtdCHrvosNJbGY6S7&#10;iEa/BP2tvGbKPNTmx6K9PB29NTmyDhZnhiOedaAgLxbq3ib0djVjYkiFCsYYYaSSYlxZHBEW+DF1&#10;o6+7KVwd9eHpYggbiytyyFKQtyUcbfXg7mTIdmqMCG9TxAZYIzvWDSXp/siIcZMT3idF2CMl2gF5&#10;FO4gHwqu11WKBQU0ykQGfweXS/Dwugn/IBpiH0GXerBzuyln7jGlWJqLzjpmX8Db5xZiY63h528A&#10;J+drcHa+AWubS3L8o7XndUQl23KbFjC1PIvrN3+B63q/IOVRPMzE87/PIbKg2VHsxdhjK8tLFNIv&#10;SJcU3VtfwUCP5eZZ3KRQipSLelcpeIzJBte+gNFNkiu/N9L7AraWYjjVDVhYX0FwCM+LtxFMjc/C&#10;xvoaYsIdaES95cxGfh5WPF6aU8YbPw9bQo6enFnKP8gS3n5GsKPQunpdR0gkz1usOcKieJ6jSN7J&#10;xgiOuyMTwMem2iA60R7uJHYXzzvwpGFJ5TlMz/SEs9dtWJI4XUieXt4GMDRh3Tfl/rIEc5ui85aV&#10;53lM/89E6lPzi7hkaIKL+sa4cofLm7cpeKTIyxeIxFflLO7Wlqbw8XSDr5cfHG3s2ZALUFdSTPdb&#10;yACZhdTEWPj6ecPCxhr6JFPnW/ZQlVTg68NlPFkdwINFFYabs0lrIZjqKMGcqhozPWUY66yS7nJa&#10;047hHiWG+7qRFBsLH3cPeDpT0LzYwP0CEOvjjXA3FySF+LGCV/z/A3A1nXhzbaGc+LhFJGIvyoSy&#10;OIOinI9pbm+ouQ6Dykb0sKF2NNagiPtaVJADV5Krt38gzMzsYHLbEjaGVgh19yT1ZaK9IgMVOXGo&#10;K0pn0K3EYHMFVHWFKMuORZXokcfAW8Tgqkj0l736hHsvIvmUcn9q6CjbqnLQQqfc31rFYFiD8V4l&#10;ybkc2eK2X3I0A1oK0mKCkU+RLMlKQCXfl2YnIJ+iU5BGcSHpKCim5STDGgrewmAbTtfGsafrx0h7&#10;BXQ0GgtD7ZjVtGKytwXTvQ3y87n+ZhSkRKCUtNRdV8L9TEaIlwtig8XtWBc4WZvCiUTl6WT1UYxI&#10;Q9ksmRlhJKsQBvxYCmYEiS8CORRJRRJpUdyCjPtIk4rkUPmZghSay9/nic4qFPcScduwIA35FNqK&#10;3GR0kTyaK0XAKkRRJg0CCb1EQSLKiEeBIDnSV2JkgJy/NCclWp4L8T6bnxdw/YxE7o947kkBFp1d&#10;CvgfuTxX1YVpclnE86ztrMez7TkK5SLe3p3Hm7uzPEcaBlQG0olW9DUXYqitDF01WQhwM0UJydXN&#10;2hBuViYspvBytOF5J+mXKpAYS4oUpJsTiQxFBJJIk4mkyfTscKRlc19ImelCbHIoqpk0CSluNBn2&#10;JE5HpKY4IpqBJTnJEUX5QagojYJaVYTayhQ01uSjrakMw+o2jA10oaooBzVF2TSFjQzKKowxsA90&#10;lEmh1E12UIDKER3mzuJGsimEmlRUVZzEc5uAahJlc2U2hZY0xbpVlZ/M+k4a4/tuipkQ0LqiNNQU&#10;pqI4OwqlNHilOTx3mbzOPBbx/DIpWmzbAYnRTggNtICXhyns7e7A0OAS3TydP138tSt09lc/xc1r&#10;n+Hmlc9gbXqd/5dGOsvkflZiQlOPtXmK44iSwsn2yrq3qFVje3kC2tEeKNk2U1iH45MjkZKeiOKy&#10;fCyR6HS6aWj6OjA+2MPf9VDUmrE81ku65LlRNUE30kPB6sEclwtCNBfGsTI3jJnxbkyPdWF2nKI8&#10;2Yu5Ma43zv8f7MDCRB8W+FoYxrWhNmxTWPdoJNcn+Ru2hbbaAtSXKbC5PIVXLx/i9GQPowOdqKvI&#10;JYWSThsK0NuYzzZeSGNVhN6mAqgaCymURehSFqKuJhUdLbm8jpnooJFRd1ZIk6CjeG8tjWOTZWN5&#10;DCMU25rKLIxynxZnaNRYN2PDvBEd4oz4CJZIewZ7V9b1EH7miuhgMezKGW6OBvD3tCBwmMLDyRiZ&#10;CX5sP9HorSLtFiciP85XPm5ICHRENs1bbpwH4oOtkc7rlxhmDTsHUiTpSjzPjIjh9fRnwPc3Ylwj&#10;FYpOkF4G8KYIBfB9YIApvPnekeYowN8cSQkuCA+zkZMJGBiegYnpl4hItEV2hS9iMxw/zvEqxiKy&#10;iGnjBJ3eJAlbu1xHaKQl3D31YGV9HrZ2l+HifFOO8TW6cxb6wmjdPgdDvXNSNE1uX4SrjT4s75Bw&#10;SYo2hufh7UDqtbsFSzNSnM0thATz+FhHfTzNER3uSuOgT5oWc99aIS7cg3EnhLGR7TLKFzVVjM80&#10;NQUF0RQ8H+TkBqK6JgpefoYII41HRdshIsoWCRTIwLA7iEu2hiLPncLoipg4BwqiIXx9zeAiEmzY&#10;6VGvSONOXFpdpTEk2fMzR3s9BAVYwMWdx+h0CS4k1N3D+Y9iOadbJIpbwsDIgmhtBr2bd3Dz+k0i&#10;8HV42NmiOotOOS4OURQubyd3eDm5ojK/kME4lw1SQVJIQUJcNC+MB//ciupsAncDJ0w0teGbk3W8&#10;2p7A861hClcW2unWdL1VmKWbnlfXkC6rMdlXi9nhFmg666BRtZAcQxDAbQV4eSDY1weRgf4yGXgI&#10;STaGNCgm760pLUB5YS56OprR1d7AUo+m+lKkxEeQFuK4TgrdeAlGVRQUBqreljr0djShvqqMAa0A&#10;8UnxiElKgoOjB6xM7XlR6eaCQqFR1su0cgnh/gxGpUiOimQgj2Dwqmdj6EF/Xyt6uurQQuKsFmO5&#10;SlLkbbE8XszKvFTUF9P5s4GW57HCc38aKvJpJjLQxH3pUtbQcWajs6EU9eW5ULVUMXB0MuA0yxlD&#10;Ohv5vxSNpOggFFJEmwszSarp2BhX4d7KOKlpCNszvVgaacdMvxLjDDLzDC6zDAzDJMuxTtFpKpzC&#10;HY16moZcCrOHozWLDdzsreFqZQ5nEwN4WJvRtQZLQcym+FUUCBoRlTEACWF+SIkJQKq89epLovRB&#10;apwfhYz7lBGFxrJ0dDHItNFZN5TQlNTxPFAoxbO3QopiJ0V6hGIwxGtZXZCO7sYyvq5nYKpkEKqg&#10;iShiYFRjUFyL4lwKqMisQ4GOi0B2QiS3k4DynBT+RylJXAw/SJO/H+5qoKFIQgf/T3x3pBvH400d&#10;DnWDWNA0UiCVmB+ux+JoMzbnVPI57iiJWwyx8HMxQUq4J6nyFsxvX4OJ3lW421tKcRZiWUwCzuLx&#10;K2gasgWRiR65FBxRCliKcmJJIx9fFypIz/kUo3xSryIIRblBKCsIQ215HA1bPCqKEjCoqqVwdFIc&#10;GjE22M463YwBGjdVG+todTGUNUUUgn4G/XaM9YmhU6UQKf1EgvuC1HCaCJqOvAR0sY71tVWgnedb&#10;WZuH+opM/keqvO1aX56BnpYS1LEOituzyrocedu2mvWxQRSKbH1JEt8norwojvsZgXIGmIqCCF5H&#10;f5RkBpC2adZI+TlxQUgL90Z8oAuife2RGOyCxCBn+DgYwoKBTwx7aiiNxuxAGUslpnorMNlTTurr&#10;wNxAE9op2sU0NAU0PlGkaB8Xe9jRXNdWsP0NqJGWFIe8rBTWdRVmhlUUuD4sjXVjkSK4RmKc4Hnq&#10;ocGa1rRgdaaftNqB3bUprC+MYoqiPDVC8ptsh25cTLhQT6PRjZPNCewtD5FMNdgU8+Rynf2JdoxS&#10;5ArEcJt4f8YNZ7YnH2ytjOBwfw6b6+Nsg1XIS4/HeJ9SUusqf7PO67Ax2YUtbR86q4tQwjqZmxEN&#10;VUcpTU4jpknTK1x3Ybhd5hpeJuGuTHXxc9IoDdniSAdGGRNONrRYm+lDSU4MzYgDHBh0PUkyISFm&#10;NFS2bFO+0sQki/HVNGD5GUGICrFHZqI327vozRyMDhLtUFMRKtjW0iK9SZjOiOA1EVPbRfnbIinc&#10;ERkU3qwkd2SlOCM50Q51daTbNAf4h5vAL9wY4bFi3Lc5RYFi7H1HZqESY3oFydnZ3oSFuehQdElm&#10;hxKJMoyMviTRXYSbSN7iJ3rhso1QPM1MzsLYgCTIYmx0TvZ+vWP0FaxtRdIZMZvTpzDgd/q3v4Qh&#10;hdLG4iosTC7DSsxmZHQRZgYX5VhjH5Hly84ADhRHK+OL8HS4I+fNdXOmOEb5IZ8GOyzIFfa2Rkjj&#10;tWusZpsklGTTnFcXJrPdExqKUtCrLEFfTy1U3VVorMtCYWEs0tIYL5O8kZHhh4BAKwrgTQQGUjQj&#10;XGkGnBEb5Y6MFD+21VC2mQTG42SIDHDiDllKtB/8/Czg7mGMRBqRgizR/8IVYf42CPa3QnycEyJj&#10;bRAaY4qtvdmPYrm5uY1Av2AEB4QiwCcQvh6+8HLxYJARTiaUVNWAec0wanILeEGz6JaipFj2tLSg&#10;rb6eDVGBzNQUhAQF0O2Q1ExIlsY2mFX14DcPN/F0awTPdoYx0JjN4B8nExEsDChlj8U5umqRuWeC&#10;AaafdDQ92oXYSD/uizsCfV1YXBESSNH0ckWghwtCfTwpRiXobGlCd6sSnW3NUHW1oLe7mSLG4MQG&#10;OTsxiBF1BxtWJ4Z6mjFGZ69qrUVDVTHKS/LpShSIT01CRHISLOydYGZhD2N9MdmxG4NVGnJS4yke&#10;JKGcLIpxKxvrMANfNyrLC3hhouDDfQoKFs9/glHAC52XTdosTMdAWw0FupgXpIButARNteUoL2aQ&#10;o+j2tDZIsujjcphi0lZTyMDFwFeQzKCSRTrO5zZSSBJpaKkukB1DxikQ/RTul8ereHqwgKPlEdzd&#10;GMcJKXOFAWNzTkOx7MYYK5BW3Yi5oVYKjRjgnQoVf5efFgtXioKXkx3cHKzhY2sJZyMDhLo4oJsi&#10;rib19DRyP0kn7SRnQYG1xZkUySDEi6EQsYF0u8F0duJ2bLgU18J0igZpTwx7ED1ERXL3stwUFFPY&#10;SkjB4r2Y/WRxUs2A1IKRniY6/CLuTzU0NDV9zTXoU9ZioFXcLiujYOZQHNK43US6/CoprmO9Tehv&#10;q8aEmvWL50m8npQE0kijUYSmimxpHl4dLuHJ9jTWGfC2ZxhgZxl8J1qg7a2Wt757SQn5SYE0WRZI&#10;CHKBud5lGF09C9Mbl+Bpb0FqJj2nxjKQxzFYURDFEA2KR5kiHmVsrIWZNB0l4vZmhvysKDsW5blJ&#10;PN5U1v80vk6BiiQ13sc6RsMz3tvK423DUIcSo73t6O+uRW97Ndp4TJU0L/VlNEg0RTPDXSz8vq2c&#10;JNWK5ZE2mcNW3EpfY1AW11LVXMpzUcogQYEszEBzVQEyaMjyKNz5uaR1moD8PBI3xTsvNwoZ6cGk&#10;XH/kkIBLcj8OtaksSkRpAY+NAVqUSgpoRX48TR2Dj3jOye2IUi0eE+QnoVbc1mUZEbmbByjwjcVo&#10;57nurstDNbdXlhVOYc+jMctBa1kcSjMCoSxJQGVWFDqqsrFCChxur8GMpgu/++Fr/PjdB3z77Qd8&#10;8+Ed3rx8hm/ePsO3b5/g+6+f4utnR9LsVZOQO2pzMELCHusq4zHnsv5nsI1UYGZUSfLkvgzW8vq2&#10;Y2u6Q941mOypxDGF8vH2FA50A7i3Oo69OdImjUepGHaURLFkEcNRMmkG77Lt3L+7jr3tOXQ2V5Hy&#10;IpCRFIqt5UG8eriKhzsikcU49nUanpc01LKdirsjxxsTeHKow9t7q3jD5ev9WXz3YAXPtrjudDfu&#10;LWtwuNjP/amWUw7uLg2w3rdisKcMOZlBiIlyZpywgqcPBSzSAU2koimup24pxGBnCet9BNs5rxGv&#10;mUjKUFsYB2VZsrwe4nwXM6hnxvsinCIZE+KAnDReX5b6Cl7D4ijUlNO4FQUjK9MLWVleSMtkwC8M&#10;QFlpCBT8LDnWHlkJzhRjdyRGOZFwnQgfYs5ZS0QEOSA6zBFBvhYICzCXz0W9PG4gPsoSiTE2pLo7&#10;sDa7AjuLG4whhlzqwcbyhqRBU4PzMLx9HiYGF2B46yxfC1HlewqkSOJvTHq8ef1TWPO34lmjMNpV&#10;rKtpNAnhfrZsP9Efh3MxbtZWsC4xViUylioyYjFHw6KbGcDMhAqLs/00l7k0nw1Y0REUaKBGhzrQ&#10;pixHW3MZ43412ltLUV2RgQbWmRzWz+gINyjrs/mbJgzTpLbUFqKuLAuNjLG1Rcly5MBobz3Pbwqa&#10;K3Pk0KukOE9EhboQ0txppERMIEikBUuTWVWViNR0L+ztL38Uy+dPn1F42vgHfXTBfRQajVyKMj44&#10;grmpWSzMzqO/R4XBXhXmp7WYnhiHTjuFlYV5LMzMYJKCMqTuwzDLuGYAk91dOFyawuM9Le6u9+Pe&#10;5gDUdH1lJBAt6WyWwW+aBzPf3ylznY5SGAY7GfRHOhEW6o7QYHf4+TrCx9sB4SGeiPT1QJiHGBwe&#10;SHJpw0hfJ0b6uzE12o/h/i70dTajr6uJolQvCW6gk+JB6prS0G0ykHU0VaCrpRrN9eWsTHl0Yslw&#10;CQ7CLXNL6N0xhamJNeIi4pGakII40mRlBfeVoqdQpKCxthgl+Rl0PXThGQkUxyRkySCbyIudz0qb&#10;x6CUwRMdy9+HI4VEl5LC4EqhLC0tQlG+gm6pBDMk0+m+DjQWZkkx62kpo+iXkorLUFwghgAkkDZJ&#10;Yh21GG2ro5Ptgo7k+eRgESerY9jWqbG3OIDdRQ1WtN1Yme7FVH8TRaUR2uFWaAdbUSo6D5VkkaSr&#10;kEvhCvR2pcP2hjsF093GAh7mJkjwE+MAY+mgk1CSnYxyBohq/kaM6SvKIbWUZZP4GBwVSZLsBDm2&#10;MFiX5ySjmUTcSgFrqsiFpqOO9FOBWgp7fXmODOhVDOyFvMZiIu8qlqbKPAxwPSH+lblpDIwlJB8F&#10;KnJSGRwyKWrppMlEilMKabCYxy/Gi3J73AchRM3VPL8lXK8wlQTP8xsngkUaHmwM4+nuGJ7tTuB4&#10;sQ9H8ySWgTosDtajnmLQV5eN/oYcxPrTkfvYIpfCb2N4HRY3zsNa7yKCnK35f0UYoHHpba/EAAWi&#10;vkQcd7y8NS5IOTM+lPslhjekSgMihLuNRkacmxoeZy2Pr57nTZDu5twQdhbHsTDGRi6S3bMej/U2&#10;YpQC38fG3VlfhPbaAtI1TSYNSltNgfxstKeB56eSgkixYmPuVRaRtOqhJWVpB2jUBtr5uptGoxGt&#10;LfVITY2Df4AHAoK8ERxKR50Zg3waroLCRBSTJCsq01DKZWlxIgrzYlFZKoZSpKK+MgtNNbkoUQgz&#10;lQZlZT4pnYXnSCQCEGMdi7OjUZ4XL81TX2s5BrtqkR4XQnEJ4DVg4CiMRmdjJlbnOkjKFTSepNq6&#10;UhRXVyKjoAiRaemISktF/8wsukdGsHZ0gje//xNe//AT3n7/Pd58+Bpvv36H7374Hl+/fYPvP7zF&#10;b149xFx/G5oL09Bemo7uGmESK7EwSopkUNOqqimQFMrZHswNNmOY50o33Ma21AbdSBeO1mdY/1sp&#10;BAEM/j4M9iTKUA9EhTFmkNbzaAD3NhcwPaLBEM17UWYaaTMQwYGuqK9XYH97AqcU3Rf7OmxrVTx2&#10;XtNqGjQG4odHOrx4uMIYNoHX92bw2zdb+HBfh+9frOPb55t4fbqEb15s4+XjFbx7sYV7B1NYnuui&#10;uW4iQEQjOtwdkeFu8ll2VVkaupXFDOC1DNgVct7ZlspMrMs+CCRuQkN7WQZJPxyFKSGoo8lpIQVl&#10;JXgiOtiWwueCjEQvmq0CjNIUaLpJ+GO1aG5M4TWOIqx4Q1mbhOnBStbRJNQURNDoJKCxKAoV2UEo&#10;zQpCYriYmN2Oxy+ya5G6wsTEFCYUMEtkcPtVigCaDW8UpBAEwmzld062d2BrqQ9r89twtDGAlck1&#10;mN65AFvTq/BxMYGbPUXV/DrsrW8zhl6R+YKt+drE9Dqcnfl7exOStC+NJmOiSH0ZG0Dh9ped4RQp&#10;kaihOe9mO9f0t2NuhlDC+j5AfVhZ1mJ3dxlTE/1YXBjH/Nwo1lZnsLo8i2XdJGO9Er0djTzfo5jX&#10;DmBuvAeLU71QE7jUNKEj6gaCUi2WplXynI/2EcpoSjubilFbwjZCU1jH8y06xomEF+LaiPfdjD9j&#10;GiU6aFZryrORnR5D4MnAi2cPPorls8ePGLTp+rvaKZp0tXTG7U3itmULBlSd0I6NUBjHMTM+zJ2b&#10;5s6Nkd5G+HoK81OjmBkbwsSQGpPD/RRXtXzuODc0hAcH6zgiCR2ua7C91MtA0o7lqQE5J+Pq9BAD&#10;/gDdgo5CPAotT0pnRz2KGUDDQnwQHuyHID8veSs21M8XYZ7uCHB2QEpkGMVCh7kxDZZmJ7hfo3Qj&#10;wxT0IcxNajBJshylAC/J7Q9C3VpFYq3B5GAH91uDzY0FLC/NICktEaZ21jAyt4CRkTmM75ghK1k8&#10;T+pnAO3EgLobnZ1K9KnbMcjtDZFS25XV6GihEJMgIsOJ/yST+upiOv00JCVEsJF6IzTEGwGBXrB1&#10;tOO2TaFPkrspksFTpDIpUMUUqNbKYganFAaxPNRVlqC5qRbFRbnISCExZImLl45SilhnWR50vUo8&#10;35vHycoY1rRd2F7ol1SpI5GssKGtzfSSUloxP9mNCV5kMZ6wmhVQ3V4rbzf5uDvIDj7itpiHlTl8&#10;rCyQGxWGtpI8UhfJqTSHQpmNKgpSO920eA5cym0IohECWUlirium+CorpUi2ULwGhJiTGIUgD1Js&#10;Wig6TVX5JGpxW144xgQ2hCikxoZIseyiMRC3VivzGKRpQAbaSPn8X0F2osduE81GPQVU3GYtEePq&#10;MmKk4A9SZMXzXiW30csG1SnpN4qNoQRPGcBeHmjxcH2IdNEjBXN5uIGCWUv6KYCagbAqKxJpdIui&#10;x3FGTAAs9a/D6vYlWOldQqS3E8WoDX0kP003aW+oDZP9rSjLTqRpq6NAdVDwujFEEzfaQ8HjsbYx&#10;iA608ZiFO1XVc59KKbKVNGN1mGTjFKZFN9JOseyCtr8Zs0Iw6XBnh9qxNClElA23q57/xXbGcz2h&#10;ZvDvruMxxfDY8vieDbyzEtOaZvn79RkNFsfVXJ+mb6AbLQ3V0njFRIXCydEGtnbiNpY/jVYKKki/&#10;+SSSfBqFitIErhcph5Dk0TmXkVjqKlLp0jPRWJXB600DIJ6DlibRkaehqZbOvCodNRViO4koyIlC&#10;FUW2pjxF/r4oP1AOk6iu4uvyBCTRkMUocuCXmgfvPCVcSwZgktODq4oenC1Sw69jAXmjW2id30Wz&#10;Zhib947xmz/9hFffv8NLluffvMWzt2/x+sN7vGf57tv3eHx3Dy1l+WgpzcXO5BA2x/pxMDOKo+UJ&#10;iskARYUGZLCdIvoxgYk4n7Oj3fJ5eGpsMGLCfUkDMchO4zUXPbNJjrER3qhkPdqnWM5PjaG3rRVp&#10;sdGkKi8EBrogMSmQsaMbD3dn8ebuMpZI96KjVHlxNiZoPJ+fruD1/RW8f7iMr+/P47snS/jx6Rp+&#10;erGJDxTRh4xtL/n90/skzxf7ONicZPxpYdysQFlBEs10FLLSwpCVHo725gKMdFXJ56SLjIPrDOKT&#10;vbXYmO7B7pyaJrqeRF8GLQN8Y2GK7AC5xX3TCAptK8Skqhy6Qdbv4Rb0t1B0O6sZ45RYmW1Bd1MW&#10;5sca0FqVQiNRy3VLodNUo6s6He28hvkp3lAkeCE22F52MhLPUkUCi062kZKsCKST+PqbFOivy8QI&#10;l92VyQj3tYKTzS14u1nCz8sOHm5WMqG/MenRwuoG7JwM4eJhjrAIV5iai05ElogRw6jSIxAbyfhN&#10;o1JMQRJ3X4rZpsR45DK2/0rG95bqIoyoWjHOuDqlIUCMqCn8GszPjmNteQ6HB9tYW9FhdLAXIxoV&#10;xofVFEgt5mfGZG/qkYEeak0v2pqqCEACjBowpub5Wh6naBLmxN0Zgoamsx5LjPlL0xqszY3gaHsB&#10;KzODmBmlRtBgqVtr2HYbscD1d5bHcJdx9vRwBQfbOqwtTaC1oQwdjHsTQ9149+rpR7F89/oleikM&#10;bY01FEv+saYXqvYmtNRX8/MWucPiYFYXZrFJoVnmTusmBrlTFCQe4ApFSxywdriPO9FBFe/E/OgI&#10;TndXcMwKtLOsws6SCsu8+OuzQ6zoA2z8HQwwLZgc70MNg20pyaOKbreI1BUS5INgfy8GelcGehKm&#10;syv8HB3gZW9NsQzl7yne40NYW5zG1to8D2yaJ3OCYjhMOm6FpkeJRQrl5vwY1un4taTLKYqlyKGq&#10;mxlBTVUJnN2cYG1vA0sra1iYWcHGxAqNpXVYmpjD+MAAhgf60Nvbie7uVnSQVnu7WzDF4x0Z6kVL&#10;cy2KCrLR1dEEFT+vry2jk89lsEpHWnoCAoMDYe/mghsGBrh046bMlWtlYUlxFVlUctBYXogaEmdh&#10;Ti7SUzORkJgOT68AmJtbwd3VDbHhYfBysUe4ix06itLxiAFjf7afDawby5OdDOItbBQtmGWDmiZZ&#10;6sY6sEjK1PTUUSwTSV45mCFV51KIgnxdEUGy9HS2h6uFCVyMDZDo743a7DSKZawkun5Wtp62ajrv&#10;JnSQejoay2QFG+3jf5CUpkfp2mhsxGfa4W5ZBJGNkwh0k2pWygY5ZrYsLwVtdcWsC12kkgYSayra&#10;G0oopoWkmXQKjFKapcGOBgaNcjb4Rp7vfh6PikJU9LHUFkrqripIJ2llyQrdVlmIxjKFFMvaohRu&#10;uwqvT+ZIlhO4tyoSqPdiX9eNadLO2ogSatJSTU40G326TNGXFu2LhFAfGN28DAsKpYPxDfg6miMv&#10;JQK1ZVkUedGj9OOzUUGK+akx8tanmAJN3AoWnUhm2fjE94IUV8VzY5qTcUE+FLaRnhrWd4rkeCfF&#10;so2msJPXqYf1vQ+rWiF27dhbmcDW/DCW6H5nh9tZ2lCRL25fx/GYc0lKSv4PTRmPbVgOsxLP8Tsx&#10;rmqRt69He1rZJsvZeAsRFuwCOxt9RDNQ5SvCSDGhSEvyREqiO9KTPRmo6djLEiiAKSTKVDRSEIUY&#10;tjUq6Jjz0M3gW8djrqBYiuEwmaK3bEkC6zB/w4DZ1JBNWklCS1MuqsqTkKoIRnCyG8IyAhGVmwzf&#10;5GRYBkbAISYTFuGZsI0vgVmEAuZpdfgyvw93FEoYxyrgHJ+OBvUAFrYYgO5toagojaYwDTkMork0&#10;YPk0acU0TXm5qQyysbLOHq1Msq4PUDBVeLk9jTXWl2nGCi3JQ2Styk4IR3K0eNbnjRheU/F8Pz7C&#10;H3EssRF+SIoJlEIphi9FhXrxuAuwsaRlHdbQGLUiKzFe9k4O53eRUZ40q1lYnujG0fwQuipp9mj0&#10;EmNCMcQg+vxoAa/uLslxvO9Y376+O4cPXL7en8brgzm8v7eMFycruH+wTMHcwYtHRzjaWSbVtLEN&#10;5snb+wWKWJ5TBbZWh/Gcv3m2P4MNtuGFAdYb8bxziNed5WRlFC9PlnC4PISjpXH+9xJOt6awTVHd&#10;nevD6dooFllHdmfVNIeD2BAdn9Q1UDUosK0T9aQCSzSLT3bHcW9lEMc01QsDDVjSNFJsc1GSKdJo&#10;etGYhcq+CKU5cTSuGWgupxkuTEBhaggq0yKgqVWgPjdOprkUE7z7etrCx8se3hRMezsD2Njegr2z&#10;IXyCHBAY5gIvP3vGUSPWozAk06QU5SVTZEpZ7/LkI4caXuMctqfs5Bj0s91rB2n0x/sxQaEcZp2e&#10;6O+ioI0RfLToowb1M94OUj8aq0uRm5FM856KnIxU5Gdn0MAV8Lse9HW3o7muAqMUzdX5KUJCF+mx&#10;CZOM8wuThDK2ux1qwtaiFtssh1uLNDKLjF/DWJkeoajOYI+QNt5PDWIM217kOdtfxvHOAlZ1o3Iy&#10;CtFrenNtjvvURJCsxZNH9z+K5drqCmytLGFvYwNvdw+4OjnD19uLO1yNzuYWNrJmEuMw1pcWueEp&#10;KUKb8xMUolEe6CB3YBjzApep4otCCHlCViloD7bpEpbVOFqlcs8rsTrRioNlEulYN4bbKjHeVY2x&#10;vkY23GyejHg01uXS2aYiwNdJdrv393KCt6sdvB1t4edEV+TqigQK0cYM3SZFe3V+mvs0i42VOek0&#10;ZicG6CCJ8j0UE75enR3GGsV5lsF7mg1xhsKcRTGzsjaHi7OdTDBuaWYGdzsnuFo5wtXSHhb6RjC+&#10;dRvWPB8Bfj5syNmor6+gkBejvLwIlRViSZSvKYOSotlKc9FIU1FeXkL3XYosOm6vwCBYOrnCwNoe&#10;MakKePgGwdbeiTTAyuVGQvb2kKIYHBSF8IhUOrQwODgHwtrWAw72brh65TrOfnkGtz7/NQYpNK+3&#10;ZvCAZLm3yEbChrNE0zEv3OlMH2bVTfK23ZR4xtRZQ2rIRCepRcxzmZkUidgwf0QGecPL1QHu1hYI&#10;o2iWJMSgID4KRWnxpKNqjHDdruYKVFCYsykgyroi6Kb6WRnbUcmgNjnUJYOOgs49J12kjUtGfhaD&#10;a34aOtgwhKA1kipFb99Kikwp3aSg0GHSZ4/oSUx3pm6pJpE1oLogA5q2OjlZdW8zP+dvqwuy0EPx&#10;nGJAbCnPhbqJdMVKrGElHaFQqBsq0Md1RVYYZXmWNAri9uvLQy2DgppUqcaOtpNuvJ6iycZEsVQz&#10;QHVWpiHSX/S0i0QyKdfM4CasDa/D3dIAsX7OGBDDN5QlFMaPHQgaKfiyQxKJtknsBxu7IMPO+hLZ&#10;KetwbYZCSEdLQR/ubsAcxUwpUgzSIIjnbzNDNIqk0MWJXjbCFl4rGsxpNcmyg9eoGSsUzvFersff&#10;jXE9VXPZR/qk6Cors0mvpfJZjpixRSQHHyF19pPCawqzkZ0YjehQb1QXZ0BZlYt68Zy5Po/XuQoq&#10;knRjZQqaa1Jobkiug42SUruaaMrYnqp4bLXlmbJMjrZCR5JpVRYjNyuaYqFAW3MpKkhU4tl5dWka&#10;HTtNSWUGA1461N0VaOB+VtE8lylb0DW7hp7VByhSzSKiUIkLjr44Y+WCq84+cE3IgU9uE6IbR+GR&#10;q4QbqdMivgBuGWWIyK+ClQ/bhas7bJ2d4eHjgfDoCKgH+1FSUQYfXy/kKtKxu67DweoURknsSxol&#10;qmjAsuJoCDITEBnoBV93BwT7upMOSS+BvggP8kV8VJhMZpIhEkykRCI1IRip8UGkTW+MMoBuM+jp&#10;xodJfG3ITkpk+3OTj3kCA53R2liEF/c3cZdU0lyYLrNjlRYpGGwn8ObBhhTLJ5tjFEgtfnhEqnyy&#10;ht8+25JTwf3wZAfvHu3i5aNjfHj9FF+/fYWHJ0cM3F0oyslATmY8SngdVTRAL59s4PkmY+ZIq+zA&#10;M6uqxSKN1v5cP+PkFFanurAy3oGnFMzTg3kSEIP1vAYbun7sL4+y7Q+TQlUU1xZsTvXg6d4Mnm2O&#10;43BWhcfro7i/PIhFXvOpzkpMkWwX+5uxS9F4ti16iQ9jcbgJNfnxSIvxl5OyqynUzTQKzWVpGO0q&#10;I4VmoKEwEQ1FNFBRIm2lPcLEBAtR/gj0d6VoOsDT1Zrm2w5BFE5/d2s5O5CYSN7Rxkg+vslNj2L9&#10;yUITTW2XGA7I2LQwRVPJ/RpR1XHZhCnS+waNiW5CRdrjPrNNbPBcv3hyHy+fPcSr54/x/PEp7h/t&#10;4PHpMV69eIJnj07x9MFdvHj+CC9evcS7r9/j0cP78m7mmIYAMTuKVZKjMPPLNPXDbFsLk2x7BKPd&#10;lRkS5bIUzE1ql5goX4imEMsTwty6bgy7y9OkyhUcUlAPd1aoK5M4OdjE4e6mBMfK4jwcHe5/FMvV&#10;5RU42dmzOMDR1g7W5pYwMzFDdFikFMuWukYM9RCFpxksKDhzdNxrFKK9lSnsr2hxtKHjd4N02/2s&#10;ZFNSoLa5Q2/ur+HR1iAvlgqHi61YG2/EAR3PlrYHcxTJxWGldOStNTkM1kUkmnyieyxCA5xZXOTs&#10;Fh5OH6eN8rG3g4uFBZLCw+naBW6TbKdHMUPa044PYHaSok0BXyT1DtGxjNCRfxT1McySjJaJ36LD&#10;T1piFBRZKehmEB6ng5glAc8OjWFGPYb7WyestDpMDw2jv6eLzprE1dOBoeF+qAe60caAoVQ2oK6u&#10;Co2NtWihUFbXlMv3yhbxXRvik1JhaG6N64bmuGxgRsL0hYWtC8xtHGBiao5bt2/j+o0buK53G9f0&#10;DGFg5gAnjwgERWQhOi4bbh4BMOP5tzA3hZvhLRyOq/BudxYPV8doNCj+M2wwdKarFM1FEoyGgW6w&#10;s5rno4MiyQCYHi1zxA5TALNTYhhQvBDq503T4QhPeyv421mhjlS5NKgiBZH2eZ20FIAFVjKRg3OY&#10;wVzDIK0Rwby9lqTejO6WKrTUF8su9zUkvILsRBqpAkmwyupC2bO3KDsJVRTWzuZy0poChVyn5i+3&#10;b6cptqqmCilAVRTLksxEClAZxaGagllFqlOgpiCTLjcfYyTSAWUNBY/byc8iPXdhi5V+qL0OLTwu&#10;NQO36OAkqPLZ7iS2pzpwb20A6zRis72VOFnuQ1dVhrwN20WxjCFZFpO20+LDYGOqD3tjPdhSMPOT&#10;wiiEdehtLSMtVkjD0UFyESI2zmMWc4SK57OTfUoMUNBF563pwXb08XjEbeQBkng7RVMQaE9j+V86&#10;JtEZcz3x2zmS6ASDg6ZDdGgqw6RayTopnstXy+ej4pllU4WCAp2NYZrGbgbQEpJIea7ogJMkn2+K&#10;TkNzoyruYw33jce9vY3DjXU2/A1e6xq6dBX21+ehG+2VpmNIZHPiPnXyWonb5X00A4MU9RYGrz4a&#10;qbHBNimMleW8BiS8uqo8VNMgtJL+hVlqqs7jtSNV8ruOxkI0MJg2VGXJzmrKphbs3H+F5Ye/wezT&#10;n6G5+zM6tr+Fcut7pPWuwaOwDV4FSlhGZsItpxnXkqqgl9ODW4VD+CK1BTeTamEYkw+TkCTcprA6&#10;e/jA3sULZRUNcPcKgIOrB/7hn/8v/Kd//Xf8p//8n9BKsghwtkFMoCdSo0SqwBAkRQUhLjwAKbER&#10;pMpARIYEURTjkJuZjlQKaorIGpUczvfRXIoEGWFYnB2kSe6HdmQAXcpmpEVHIcLfGx5utjSrrqyz&#10;GXh8sIQDxrO6nGQplmWsi/vrWgrhJt4xhn19bwnfP1jFH55v4vcsf3y1h58plt9STN/e38Krp3fx&#10;nejE9OIFhe4QA4wduZnJJCKRXSkRg5omnOxN4/3hPH56tIEfn27jBcXulLT56u6iFL6jpSHM9bPu&#10;9dTKcz8/SeISfRJogltojroa+NlwG56Sdt9xG99wGw8WNRTwdfz+5R6+OV3FI7aLbx/yu/vr3P4c&#10;BXQMiwNKqGiqtDRkI+3l2CSZ7i0Osd5lsP7XoJvGsrk0CW0VNFtlqfxc3DaNpKD6IyslFIUUQWFC&#10;EqID5eTvIkFEV1U2ajNikEgRTQhyR0NxGuNmD+rK0hkbYhEW4oFybl/TVyM7aU0MNqBbWcA6WErD&#10;Iu5cFaCV+9RJU9apLCLg9OI5DceDE5qP1495Hh9QKPfw5P4Baf1Evn/76jFev3yE129e4dUrnueT&#10;A+xuLkPHuC9EcJXxfXmqj/GR0DbGc0doW5sR43cHaDgIddSnycFOQp1a3sG4tyvuBuzizbN7GCfJ&#10;9tKYT4/Q5FITFqkrw30d6GptxN7uFl68fIF//Od//iiWy0s6Eo0pHO0tYGtpDitTM5gbiqEU4Rho&#10;bkdnNQ9a3Ue33y07L4hnjevcuU3dMHYXJ3C8TrqbG+YOa6RQrkypcXdxBI83pvBwfQwP1kYonp3Y&#10;nGzDrk6FpfFWBqVKXnwlZrUqKBuK2HBz0N5cIglT5IX193JkgLeFO8XSw9kawc5u8LVzQWJwBBbH&#10;KXBsAIt0Jgt071PjJMeJbiwtDFFERhlEKIIUgr3VGYqBhkGO1DGlkUkPEiNDuY/TFHzRiEifxHjd&#10;1BAreIsU3nESam+XEkOaHqh5wkpL8lBSmo+a2krkF+cjrygP+SWFSFdkUuDC4OzpARs6ZStbW543&#10;czjZOsCWRGlBSjU1syNRujIouMDSzgZm1qawcbSEFY/D3NoZV0ixty3YaOOTkVZQitySSvgFh+MO&#10;z72piTn8Hc1wSAp4tTuDAzrMLQrk+qx49tuB2eFWnocOBupCXux6HrMSDSQDRWoEK2I+VG1VdNtB&#10;CA/2RSgduKe7G3xc7WUvUFMSlpW5IeJjw2kGWjA21o8ZVqat1Uls0cWK27pLQpBnea3pcLfZuJam&#10;+yCm4epuKWZl6sFIf5107h4uDrAwNYSp6R3o37kJXz839HSTbMb6eG1oaiaG2GAG6OwHeA0GKepq&#10;KcziNpV4xtlBauxtq2djqiUJUZzbmkhlXazYPZjkNRQP+HUMeGuLNDSj3ZgeaMHp1iwebUziOYPM&#10;yfIATpZ6sTFFchuvZ6NthrIiieKsIKXFyZlPSkUD9naAg/Ft2JvchpO1sUx1N6VpwxAFU2SWGu5i&#10;4GgsoXiXyVug4rUYpzdEcZsh4Uz0NTCA51HMEmnuSHYl6RT/TIpUOab5/Si3081rIZICCKHrqC8g&#10;1aXzGCnaNDFVJMa+tnK0N+SjpTYPTazvrXV5MhmDeCZbnZ8uZ5U5oPlc042wHrNtCZKdHsAWTamO&#10;bWpQ3Yq21io0UQzbWyvQ3VYhOyLM0lCJOwHjJHORVm5ukjRL565j8Bgl4c6LSQpIs1oW0aNwa3mS&#10;BDeNna1p6GbUGOH+a3gOphhYF9mWVM3FckznJAO1KIUlJYjILUds5wD8xrQIWthG0PweYuePEdm/&#10;DM/mEbi2jcC3exoxHdNIpnim9+8jvnMDgfUzsFG0wTC5HPqxCkS3DsOzoBa3PIMQkVGKmeX7cPcI&#10;hJOzOxSlVdDt7MDa1pRCSCrsVrIujqCrvoqCGUqxDEZidIjM8iWGiKUlRCAzKRoJkUFIjguhEaZg&#10;smQkR3K9YGSnxcvnXJOjGozR8C7Mz7HuisCqZX2ewrJumuZ6gkF3FasLMxjobUMv/7OD9XFjYx73&#10;Tndx72QTD47X8fLhDt483sOLh9t4+nALj0iUj8XsJs8OGbzvM4g/xWsG8YOdDZmYQPTsVGTFoKwo&#10;lXW4m3S0ja9JjU82J0mTFMHeKkl0IiHCfRLnNw+28JsH2/jt82N893QTv3tziD9+fRcPaJK/oSh/&#10;93gb7++u4s3RCh5RyB+sTOAV6//rg1l+t4YfX2zjRwr57yjkT0mcz3cYeynGL/a0MnHH4WwP159k&#10;LBnD8Ww77s4zXg7WoVH2xo2i2RUdvCKRleAHRTIpPd4XJYpINFA8O8VdGprPtppMtoFMdLC0VqSh&#10;haVbfF4rMh+lss5QaHMikJsRQtOcTaOVirZGxvUmwlBrPoVRTO6fg5YGkcJRTCOYTQEthprnQYxf&#10;FR1x1KTiYRqGfhKyKAPd1fLOywhj3LC6HhqWQXUtia+BglZNU5hOwc+Eqi4Vqppk9NWkoJ+v1c0F&#10;bMsFGGwvxZRajHUXU0OWsy2K9qegAS3GQGcFxmkmxVjfaZL4QEcp41s+RjXcl4E66MTtb17zBQLg&#10;d99/+CiWK8sLcLa3hIuDLZzt7OBozWJlh4y4FMwNTWJ5fIbBc5JCOSJFcX9Zi52FcWxRsfeWp3Cw&#10;Oi0/X6eSr2o12ObnD9cm8Xp/Ho8pliKgbU20kQLasU+xFLcEpnnAC6wo48MdqCrNlllPlPV013mp&#10;EDNlhAW6y1su7o7WLFZwMzeHl6UVMiPD8VDg8sokSWsM+6vj2F0a5T5N4P72Ak625kiRGmwujJBy&#10;x7CxMIythTEiP0WcnxdlJWJvXSfvae+sTDMgzWGbojo13CNnORhiwFkgmg9yKVJj9fe2or6GQpmn&#10;gLK5EakpSYiMjEBYRDiCQ0MQFBoKNy8vuLq5wdPKBj6OTgj19qV7DYYnBT7Q1x/+3l5wJ9k5OlhK&#10;Q2JhaQ29O4b44uJl3DA0gmdQMJKyc5ChyIN/QAjXc+F1cEKkhx3uL2jk85HjJZoTCuUqhUpHoRRj&#10;zVZJ6L3ils5wC8Wyhc4uE3kZUWhncFaSMIL9xfAbd/h5ucPJwQ7ugs6traB//SrcHO0QQOLMy8mg&#10;UNKBkSrXFgZwuDnK6zlEEzREM6TmuevH7sowg0sPEmP8uO1C2WN5mlTbriRVk5AaKSz1/M9Iimls&#10;QhjaO+oxzSA1MTGMsZEhjA5r0McgNDGqxhJJv4WU6eoqUnbFYGd7His0XGKw+GBfG/q5XjMpqq6m&#10;FKU0KQWF2cjITCAJkeBIZJN036dbE3JKrsdbIlFDDw4Xe7A8UoelsQYsjtSTCMUtTBJUXgwCPO3k&#10;eM0wLye4mBnAzcIEzhZGbPjFGOxpQqt4RkqBHFGRLOsocjyOCQqEGN+4TJe6NN2Pddahgc4qNuY6&#10;CqySjbcBorfqPB2sjudhYbwbGjZ28XtBjaK3a4+4xSo6o7BdLFGstIPiWT5FqbNW9vIVeVC7mhgs&#10;x1TyuYkg0i22qY3FcdkpYZOCtr4oiuhhOUpCGuH1maS5G8cmxXNJEJO8Y0KzSDM42NlE2m2gwLTJ&#10;4xJEOcH/HBNDbmgKJjTtGOdyisS7SKMrPtf0NUNLoZ0RvXcneuRxCBruZjsUVDpBGm6vK6JRrEFo&#10;SjZsQyNgFBaF66HRMIxMhFVsFuyiMuEUlwfnlBK4ppXCOzkPngk58EjMh1dKMeLK2pFQ0Y7owlqE&#10;Koph7heIsJx8eKdkoqJNhRYWHy9vGBgZ4asrF3Dp9iWERngjNSFIJvuPDQxkCaChasHE8BAFMJmx&#10;wYdGLQjRoQE0cBGIDhbzrvojngQaH0UCokmMIYGmJkSiu7mKZF3KoErari1CY0UxGivLZFHSADdU&#10;cVlXyfrZir6eVvR0NqNX1YpuVQtaRUe0BlEXixifcthWUlkXk5CYmoColASEpyYinu+nZkfx/vvf&#10;4PGL59jcWJU9NbPToxEf6Y2CjEhsse1+/WIXvyUBfvtkk1S4iTf3FvHh6QZenS7j2+c7+PHlIT7c&#10;36Tw7eJ3707wW5af39/D968P8cPrI3z/6gi///CAv9nD10/28I6i/eH+Mn7zcBk/PNvCH98dcvs7&#10;fL8il++5/a9ZTpc0FEtS7ckChXIKf3i5hQ/3BNX2Y26gGiIDUVFmBMrFUKLCZFTmJsn5bGeGWjDO&#10;+j7WUyfvjKjYLnoJM100gS0V2egViRto+rpqcylEdTTsdaijIawvSZVDZJoqM2gM81gUbFM5UHeW&#10;oI9U2d4oZkbKY/vi77lspWCq+FpDIRPzzqpbS2SqxwFScH+bGKNdSfMqOtWVy459XS05JNIsCiW/&#10;6y2Fuj2fv8tHDz8TBnlAZFriOv0samUO+ppz+TqX7a6Y/1GIoZ5yObRH3V5Eg56LXqWCv8tEZ0Mq&#10;BTST+5iN7tZ0xrY0GtIsdLUpUFebggcP9z6K5e7WJjwc7eHv4QF3B0c42djBwdIGSRFxVPkBulXi&#10;/DQFUzuFzTkK1DLFkY1XdM7YX5mhcNKpslFv6cbl+30xZGRThyfbOrr+EdyjYO7MqrAz34e9RYHJ&#10;bLR0CNqBRoyyoVeWKlBEZ11bnieHZ/h7uSDA2xVBPm4USlt4iGEPlhbwZMmiw3x+sExhnCFpDeAe&#10;6fWYQvl4c57/t4TTnRkKJBF8vh97axPYX6eYr2lxvKXDAt23GOKwx/erukEK5jAOxTos2uF2TA2J&#10;wNIKLQPgzKToiUXyYICrrygkGdAhNVahvEBB0eA++nohKMAP4aHBCPD3g5erM0KcHGWmoS2ais3p&#10;CdJIF/pbG3ghqxgga1iZspGTJAa3ZyAtKR5ZWWnIzc+BK8XM3tEBdnb28tZ3QkQsHC1suC1HPKZQ&#10;PdkQ8zQO0IT0Y42itTjRyXPYgfnRNgbIMvl8SvTILMiMkV2iB7rr5HNHfx9n+Hg6w8vdBQ52NEI2&#10;1nCxsYSDlQVC/LyQFBdJp1dFV80AvEzhEWPXdibxgM70lARysj6KexTPo81BXv82JMX68Lww2FIA&#10;lE1saEVZqCRliQ4bebkpiIj0R2iYHxLo+oOCfEkMbggLD0GNuG2tbER3bxeGKZgFBZnw8naSvz+m&#10;a9+g2VqjMIxpOtHUWImqmjKUlJegoqaagSkNgSFBsHewRkZqFI+zBttznaxXomOPGrtTnThe7MX8&#10;kDBfdIOaOjSVkuLY4IpoHGJDxfO/dAS5kaptzOBkagR7UwN+ls0G2CyDqaq5Eh1N5Qyc+fJWs1g2&#10;0gRUlylQQzIUWXjamkrRJIS1vUaO3Woj3bXyHCu5nrqtGv2ihzDFZZEEuKjtZyAoI12W0smWU3xF&#10;B7MuWaZpysRz/vW5ESxzOU/SFo8Ilil+ogffKIVzhp8NknLUDLribsc06XxxfoZ1doIOm8LHNiM6&#10;WclOa9zeItvh+swIFkjwhysLNIEzON5bwf3jTRxszWOHZnCdhmRplsaRRneL9CrK9vo8drdXsL+9&#10;iP2NOfmsUDwfk8bzgJ/TSHq52MHgzi2YmJvC3pZ1iIbQi0YuwoeiFMS6GpmEuOhUEp0C2dklyMwr&#10;gaKwHDlFlVAUlSErvxjJmdmITk5GQFgYLB3sYWRjhZu2NsgqKkZ9XQP0b+nhwsWzOH/1HC7cPA8j&#10;0xs0efYyuX96dBTiaEijQ4Mokn5SIFsaqvD21XNSQCPbVAFqC3JQyfgh5istykmTRFmSl4mlGbbv&#10;zTmaSxrgISU2J9uxoqrADkVipbsM4wzUTVkRqEwMkJN2R7tbIJrLKE9LRHlYIsHPFimBDkjwsUGi&#10;jy2/t0SwiwW8ncwYo+wQHxuARl7nCgpqT38P1jY3oON1amV7z02PRVZiMKry4uXQlLcPVvHqeA5f&#10;P1jGT6/38OOrfRLkNt6QNgU5fni4ga8fbuKntycUyAP8RKp8eqjDdy8P8J0Uy2OK5gn+8N1T/Pb9&#10;A3z74hi/f3vAso+f3+z9RShX8S3LC7ZhQZffPVrHu5N5iuMKfniyhd9RlL8+nsXpQi+FVEeTqea+&#10;TeLHb+7j7XMK8NMDPDtexbOjNbw42cBT1oFHe4u4RwB5sr+MJ3x/wLrxiHH9wcYs48QsPye4LI5h&#10;pIPtopLUWKWgMRHJ6fNJoSLjVBoNfT6FNh9t4vFIS+HHJPoUVCW/62rIoX704ZCiriVATfRUSXId&#10;IuUtjNCYdldihOQp3qsacinWYghXEgVQ0O5HqpxQ0+yIHvDtxVKARcpIdbMCPfxOlsYs7k8GurkU&#10;Q586GjIo4OKRUTaFN4NiTdJs47abuV5TNlr5mw5+10YBbiCt1lcn4NmTw49i+fP331J4prCmHcXq&#10;FIlxfo5CsoitxQU63Xk661nMstGuL0xTXHQfRXF1lq9JPKS8zdkxNtZRWVa1QzhY0VG0VvD4aBOn&#10;u8u4S3rYXZnANklwe3UCkyMi7VU7ZuiqRa+j9mbiNIOkIIqMpBhEMNBG0S2G+pPYHGwo3lZwJ/G6&#10;WFsjl2R3tLWETQZX0VVYEOPO0ji26bj356ewy/9YIT5vr7DRr3N/KdoHGxRtBg8xKFzkbDzgRZ4V&#10;vRbH2xhslAxaXaSAVoyp6ZAGG9Ej3A1dTkN1FgNTM8S4M3F7baCjitvIQmSQBzxdbeVD76hQbxKc&#10;GxysTeFsZgJFdBhWxwdIHb1yjKe6s44Xo5qi24q68nxUFtEYZCfIDglpSREIp7jc0r+B6zeu4+KF&#10;izh75ktc+vws9C9cRXqIN97uz8pnEfdWRyheJGTxkJ9iKW6TznDfNNzPyf4meTwih2pBdowcS1RT&#10;mkWRtIeHqwOcSZHOFGNB6C52xogIEPkqg2hMwuHpZgtXJyuEB7gjhiUlzAtaiu0Jyfze2giNjwoP&#10;9oZoPtrp1H0wwf/p7W2Bj48noqNpGvx9EBzoj4TYKASRVBOjI2RGp8TYcJoIT9wxuAFjc5HD1xhX&#10;btyUBHH7zm0YGN5CYUEWVnjdZsZINuP9smNYU0MtyisqUFpZjeo6JWIS0hAQGAwPdzdUFGTI3sD3&#10;1tQ4We7HERv7oU5FI9EjB66vTrRghA50oLWUDa9Jzr4SG+KDGv5PIMnehdfH0dgIdiZGdMMU/clh&#10;itYE64CKpNWFTpLZOMW8jvWwtrIQiowk/q8j3N0cUFGWj8lxDYY1XTjaZQA5WMX9ExLCy/vYo9Cs&#10;iTsty1OyE1lbQwnrTRdOdtZwRAO3wnYhbo+KXoDTo70UVLaluXGs8nNxa3p2ohdj/a1SKDUqJUlI&#10;dFmvRTzrUkyUOI8+cBQTCng6oqO1GsvzYuxzH3RTvRRADdso2x//f4cmdn9VR5IVQ7xoZmloRfo1&#10;QaabS1rZeWZv46N4vn71EO++fiM7S7x58xLfvHsm29EhBXOH2xMGwvSOHq6cP4tLN6/gK4Orkqqq&#10;FKmI8/eAreltWFsbwsbVGg4BXrAP8IWjnx+CQsIQHh2DzKxsmp0qNLU0o7W9DU1KJUrLKxAZHQtr&#10;R2fctrZBWXUjBvqGoH9dD2e/+hJfXfwKZ69RLM0NEMG6HxfohegQf8SRIoP9PBAa6AknBwtJwq+e&#10;HuEJz//zu6QxHst3755gmzGhidctLUFkXUpHc5UY21qIFZrKFzsjeLLcjZORSjzR1uHNcjveLrXj&#10;yUwzjkdrcThUg7vjDSxN2NFUY7EtH/MMmGutudhsL8BCfSZa0wKRHeSAGA9zBLoYoyg9GGHBYqYm&#10;M3j5uaCEhlo7PYp51ikxD2dNUYZMbvDi3hbePNghFa6SKtcpjGsUyHX87sUh/vDmLn73+hg/vTnG&#10;14838Y4C97V4Pkqx/IE0ujzcivvrk/j57V38/t09/PzulN89wt9TNP/w9hA/vdjGH94dUDD38fff&#10;cB0hnPzsu8fr+J7k+uZwDt8/oUieLON7CvJ33Pa3D5bw/nQez/ansaNTY5Ux5YBQcbqlpTjOyDHd&#10;d1meHszjdJ0gsq+jcM/j+dEinuzO4fXxIl7x9ffP9/GB+/yQ5FrK2JMQ6oGmslQa1UJo++vw+sEK&#10;NhhbVY156KzJxkx/PWZFusTJDiyKfLyDTdia6ZZJJkbbirGt7YBuoA5z6hosDTdidayFMZ3tZagR&#10;YxTLgaY8imkJdGzrU30V2JhqxRzN8QR/r2kpxihjYVeNAn2N+RhQirSFBByRqrAmiwKbxbpAAWRp&#10;pVi3cNlcmwVlfQpaKMDdraTQrlK2u3y+z6EJzkJjdSo1IIkGOgZPHu1+FMsfv3mH+REVSXEAc+Ih&#10;Z38njjYWSWJDrJj9FMoBzE5pMMflChv3zqIWG2zsS5ODFJwBklM1T/gYg+o67rOcbC3jeHcLB9tr&#10;2N1YwgGF8y6F82h/VfZMGxvsQX52MgWyCgd7a9hZX8L60owcCrK3uYqjnQ2IGQL2VpewvaRjYJnG&#10;3IQWC9o5umxS4NQYprXDmJ7UYFk3Jl3yBslWBKD9VS0FVEP3rpadkFYp5PMTg/K5WGtdKU9UCYPG&#10;DMV7FA8PpnFvewL3dkhRXM6ReHsplPO8wEsk4SaeeDGbRJkikiQixv9FICXaR862kchldJgnYuh+&#10;gwNc4ENh8iNdFmakMPiL50stct7OAQbBvl4lusVtMnU3VF2tJFUFnW8K8hWJFBoPWFFozUwMYWZk&#10;iNtXr+PWxatSLEsoZkezfTig+O+TLO9tkd653FrQ4Gh9nMLRjXFVLY+zj8epRj4rrBhY299VS2Is&#10;oZD7ch8D4OvtTtF0hp+nLVxsbyMqyAmJUT40JiFwd7aCubEeXK1NPs7Icecm5hmwdxmM93R0fMsq&#10;mh01g3kpwkMceBwVKKfpCA4SM7mEICI8ErERNDghdP98L1IgVhfSSbbWo7I0G5YWd+Dn6wI7B2fc&#10;usPj078DU1MT2FhboDgvi8eixQoNljBa4z0taG9rRXtHN8myDoqcMqRnFCElOYvmIoYOkfWFx/6I&#10;Ynl3WY296S5skxbW2ajmBmqxPKqUOT5bK7PkOLRMMSdlVDD3KQ0edtZwtzSDI8+zFcV6oLWJJE3q&#10;GOvHIuuwdqQfo0MD0PSr0NHWhJLCPCQnxPIYA+Dl6YaMtGRez1Z0tzdhim1lkmQ3TkGcmSBJio4E&#10;FKQJfiaGJ0mKo0jNjg3IIVaLU3w9SvrTTWJDN4VNccyzbD/8fJ20uDwnOh+I26TtNFUt6Gmrld3V&#10;Q2kaS4vzERocCFuSmL2dBZobyzBFcVWr6mU6PWk8h2g8xfAWEqm4TSseK2xROLfEXZ6tRVLmGkWS&#10;xLlKeuT7w50lPL6/h3/6r/+Gf/r3/zf+8b/8Mx6f7mOSBDysEsNUmmTv5TAK1LWL52FA8nOztUNH&#10;lgKHNXUYjo1Hlo01ivzc4Gx8G2YkT0uaIWMDXl8DA+jd0cdtoztc3saVmzdw4epVXLxyHZeu3sS5&#10;C9dw7rIevryih6YmxoH0Alz+8jwufnUeV29cg5mNJeJiI5AYE4EYkmQEBTLQxxn+3o40C3Zsa85s&#10;x7kyVeASTaPoLLjNou1uwAAFXqtRYbivC9mpcUiJCUEX6X+FBu/ZpgYfDgbxZlWF96w/L+Y68Hal&#10;Dy8XVBTQJjya7sQzcadC04yVzipMKUswqSzFRFMRZsRtwTKKr5jlJUrM+eoKX1eaY3t9ZKWHoJrB&#10;t66uEKqeRsyJkQG89gvaQXkHYHd1mtd7EguMo0uTrfjNc4r7sy389GwXf/fuLn5+fiA75XxH8nt7&#10;usyyhDcUsd9QaL59uC6J8CdS349PdvHj0z1+to1vH+/g7ckqxXAT3zxcwp8+nJAsd/HTy238jqIp&#10;SPPZ7pR8/Tt+/keS6e+e7vK/uA5/8/tXexTpA/6WBHm8QDEnjd4XJDkn7yyJ8pDldH1E7u+3zzYp&#10;imv44dUuBX0V7+4vyeEpT3cn8exwBsskwH6SY6foPU1S7KYI9daLGX9y+T4PvTw/3RTLYcZWnUjI&#10;31ZG8SujQJZijAI3wHX6KVCD3IZILLI8JIa81MuhYKOthRih8C0N1dMgq7E51YWtKTFMrAZzfXVY&#10;HVJilcBzOKPCnBgv3VnJz5rR21CAzlrRU52kyWWvSB3Ja9qrLEYvhVXMctXZWEiKTERHC9t2Wzq6&#10;WrIomvwN6VJZSxGtSyJpJqC5JhzPHm19FMvvv/1G3uqZm6IroujNz4zLMqcdg3ZMg1ExMHSoT45r&#10;GSUhTQx0yBRyOtE4Z0dJoFNYZsAQw0Z0dNZaBpNpQVfaEWjp1KeGVFil21qjcK1QgEVSgn2K45Yg&#10;0gUSLQOGaMhi/MsmBfOA5Cgauvhul05YdOedHOnDEon26ZO7eHBvDycHazjZX/vLGBoGgmUt9kmQ&#10;9/c3KH5rOKZIz9HNr9Hp7XG74vbw0focxXyZtMuLvbtAQiUdUzg3Kbgnm/MUziVJy3ss4rnQJoV3&#10;VttPB6+RPerWuZ3VxRmMDvdhaEiN+oYapKQmIik5EaER4QgMjYRvYCj8gsIQHB6NyJhEJKdloaq+&#10;FYr8EkTHJSMtOw+NFJLymiKk0zCkZybTkebK1HgVRbmoE+MvM9Ip0FnymdQOnf7mIql9fpi0LJJL&#10;0wiIHl9i/N6wGNTbhknRQaOrWj6vrCxKl2MgWxrKSSYhiI0KQVxMJEnQAz6ebORuTignaYkcvA11&#10;Jagqz5W3vjPiwxHt544wUtTO3Jgcc3S0PcsyiQfHs+hgRS7Ni5c5O8vyMlDC/SvIykRmZjpiYqIY&#10;4KKQlhKPuspitNVX0NUXIy89Ts7ZKJKHx0REwMXREVbmFCwR+K0t0VRdzuPSSpOjo8GYG+1Dc7cK&#10;1a29KGvuRVphA5JzKHq5lUjneezvaud1EinOurAxJrI/VdOFVmGWTnSWTnZ2oIGCmk/3qMBQN38T&#10;5488hRg/mAFvd1t4OJrDhxTga2/GxtiMJ9zW6SppamkYB7zWC6y/on631ZaiWJFCKqiUQ6IWaBA3&#10;GPDWRW9rBsEFLesDaXiV9WaRhmyT4jRDo6md0GCBdXSObWKC9WWVdXp3ZxUrrOvb6wvYWtNRGMfl&#10;s0dBeEes18csguYWxrtYX1sx2FUpn80M99YiKzkCRdyPSNKVoHZPF2cKah8pf4Z1YPSjQVyY4LZ0&#10;bCc6trExbpvtieS5JeoNBfOQhnVtnuS7OE+TuIxnT+/i+GCZBrgbjx/fw/c//YAV1ukl3TDrRC1U&#10;/O9eunzREUI8sxZjP6eGOum4a9BSmgdNdgqGYsJRYWuNF/XlGCft+9hbwsRQDyamBrhteBt3jA1Y&#10;DHGLwnntlj7OX7mBs+dJp+eusnD55WXo6xlD1dEHB3NL3Dj3BfTOn4H5rUvwcjCVs9lEhoqxkKRL&#10;lpykUHRUKaBlgFwZaZFjB3cnW7CiqcH9hR48XevHi4V2PNA2U9jy0ZGfhBSKbKG4HZudyvMoeseK&#10;Rw4lDLbt2BpvxsZoI5b6a7DAInJUT3dXYJVBf5DHPdVZjl0asHGSzBqD9wyD+kxHBdQ1JI7iJJRk&#10;hSMnPUjmE+0hdQ71iGFRIuEAg3ADBYHnS4zJzUwMRWlhCutgHNKSw5CfFkkYaSUNL+Dh/gRenkyR&#10;Mmfxu1er+OnxEj4cavHbh4v405tN/PRkCd8/WsTz7VE5m87Lw1l8T+H7+x+ekKQP8ANJ9DcUse8p&#10;YOLZ509v9/Gn707x89fH+O37Qyly4jNRfn66hHe7o3i6OiCfW344JV0+3sKPL/ZJp0eyN+2PFOdv&#10;TlekaL+neP7wbEeK9TeP1riPy/iB23t3osO7u6TMo1k8OtDxOJbw8nRNkuexGNqm09C4dmG8tRL9&#10;tUXorc5Fa2kqmooS0UOS6ydhdpPYBil+fbU5JMFSPN/XyrtE21rR4YhGhcK3RmiZZ1teGGjk9WL9&#10;666SryfZNmb76rE6ymtN4t2gWZpWVWNhsFGS6XgXBbi9GBuTbdgjVMxqmuTwRJHIYYJCKlIqTon1&#10;h5uwPKbEaGcZBkmUkz0FGGnPgbpZ3P7N5bUTw8ayKa4Uz6Z0tIjbsI/+MnTk22/eY1wkFND0Ykjd&#10;SWEakKKwMDNB8RzHLhvc6uKsJL8NBgMxpuWY7nRvjZ/RUW8tTcnXh1sUHNLjo5NtBtV5LFGohOCt&#10;MkBsLU1jd3kWO0taHNLlHqxQkPi5INJVivKGcNoU7DW+3hbjJynWW/PieaMY28lGv7GMw01SKss+&#10;f393fx1PHuzj6aMDnJ5s4OSIgedwWf7/MQPRpJouvbMRdymmd7cXsC56VIreujPiFindydIIt6el&#10;uC5CR1GaoHgsT9K5MACuz4/x2AcxxfUGB9pQWV2IwuIsCmMs3D2c4ObqCD8fOl5fb4QHBsLT2QXB&#10;/v7wC/CFN4Oai7sLXD1c4cl1XD1c4ESq86dL9vX3gbuXO+yc7GDjYANHF3t4erkiNCQAUZEhiAoP&#10;QWFOJiqLRVf/NkzQIPR0NJLmmjFF06FlAO4nfXUJSibND2u6GYinSeuzDI7TULXXoZrUJ8h9ckSN&#10;jtZGuqYm5OVkSxL0Y3Hx4T5w6ch9sSe5eDLw+SdEISAuGokU6TQKYFJKBiIjk5CVmYeM9AxkZKUh&#10;W5FOyktCJl/n5+dTJLOQlpaBrGwFoqOjERsTjYLcHNRUlKKhugyK1AREBvnIcZ5iELiTkz3s7Gxg&#10;RHo2MzPjaztUV9dA3T+I8vIqbjsbRcVlSM6rRHxuNWIUtYjJaUB4Zg2C4vMQk5yD+sY2aKcm0FxX&#10;jAE2tNnhRszQhY6qqtDXUkQyqkcPG+IAA9soG1VqfACKC5JQU55BsXFEoLe9HCPm62KBlbF20roa&#10;OywbcyJhRg8GexooVnVorMiRs6hM0ogsTKlpBsdZv6dl9/TZsR6I5NqjA00y+A6QJtqaKhEZFoj0&#10;5AQE+LEOeHiyjjiTTjOwt7VAkaIBE8OrRGcfbuNgfRZ3adhOD1bw9ukx3jw9wTHN2oODJVLIMMTU&#10;V6tzQygvzERncy3SE0VyCXGXIJQ0q8HO+iqJcY3bE88h2XZEZzUhxqvzrAvchjCai5NsGydynNqb&#10;Vy9xvL9L4dykmGopojSIot8Bf7fM34sxyJODrRhngBrtq8bUYD0NDI2aSKsoOpJxv/c2FjHR2YRi&#10;XtPJ5DjkWVhgJDYSd3s7UJgYCxtSu97tW7ipb4irerdx4QoJ8uIVnL8gyjV88dUFfP7lBXz6+Xl8&#10;ydfKhjpkJMXj6sUvcfnsp7h24VNYm94kaUZgXF1PoyhouUtmuZmgGIlnjhukCjH07GhBg2UG1hmK&#10;+/poqwywR3NdWCchrgw1yVl4SmjUSjJp3oqy5C1l0VN/mwH93g5NuSD5vgYsc/urNA27DKwbs718&#10;34EN1gMdt61WlpGWKkgoJaSganQy8I8LcuE5mhlsgLqjiARL8hygWSMFLY1SvFmnxHyz031NaCrL&#10;QrifK+ncFZHBnvJxQJyfJ/zd7CCStC/M9+LxsxU8fKTDN2/WSZsr+OF0Dt8dTeP7h/MUy0U5U9Nv&#10;+NnvXm7ga4rUN/cX8GRrDM8peI+3RilesxTSSbzYm8Ab/u7dyQzpkuue6uRn35I6f3i2it8+W8Z3&#10;DxdIq4sU3D28IkU+OVzBA8bFZ0ebeP/wAK/vbeOJeL+3iEebs3L5ijH1DYXzGYXx5fEivnks1l3/&#10;OK0a4/qheMQwOyKTksiZdKY1ONnW4SHN2JMTgozIOsbrOEEjMd/fhDWe33WaL3FrWcf3YrnAcz1L&#10;QhRlhtdaLEVu5zEalkmK5Hw/rxNNzCqv8yqNxiKN0gRFU8trL3Iqi+0s9Csx1VUr51bdmuynoerm&#10;9SVdKsshU06yXY/IHu6Mq62lbO99NKYt3OcqDLUVYqg1H4MteRTOAgy3FWGwvQj9LflcX4FOMYl8&#10;bQZePTn+KJY/ff8tHfKE7D4t0gwtzE5icW4KK3SwW6LxrS7QeU5hkQImOicIdz091M3G1c7GPSXF&#10;UiQpWKPQzNOdC4c+OyLylnZKmlwmYc4x2KsZ+IcZ7KcpAnNj/XTtdCKspMLB7q8O42htDLuLQtR6&#10;KZYqNtZBkt4oqXBEitjSxCCFTY2VGRIr6VX09mtvKkN2ehSySFXZWVHobWcDmhmGlvS7QVH/2Gt3&#10;hP+jwdGGluI5Q4oQKfgmSWyDWKcbEkNgjkmYD/aX8ehoDQ/vbuBgR0ex7ERNTR4i4kIQGOYHH393&#10;uLg6yaBvTzqys7KGu4MTg687ic0Nnp6OcHSyho2tGaxtTGBpZSyLuaUx7B0s4OBoCUtrU9jb87fc&#10;hoWlBYxNjHDbQJ+BRg83Wa7euIrL16/gBl9bk758Kbh29rbcnpV8LWZ2EZTo5SX+zx0e7q4ICPBB&#10;RHgwwsOCEcEibh2GBAdSgMPhxXVcnLnPguZs7eBg4wAbaztY2NjjjpkFbpqYwcTGCVZOHrC0c4WV&#10;rSvMrd1gZOENJ/dQePpFIDQqEVHxyQiLiUVwZBRiklIREBYFn8AwmgEv+PgFyOeKIaGkU34fTYoM&#10;Dw5CbEQYEmLEBLZ0Z63NKCjKJ21HIzk9HUmpGYhNTEdARDwiE7MQlZSDkLhMhMQrEJ5ShMj0CkQr&#10;GhCd24CIzHIEx2UhOCYFETHxSExKlJlC2sUYUzYKUYb7WzCsbpH1Qc3G26WsRmpCBMqK01BWkkqq&#10;tkOgjyO8XKzhx4Alcs+KnqlD3XWYZCAe6WWAbK1loG5jg6pBG6l7a2mCxm8d71/eJV2LbFQ0h/Ma&#10;bK0MUYwGMdTbRLFsgrK+TGYYqS4vR6A/TYmPP/wpbhVlCuzv0eDtLVOcpihoM9hZ02KXFPuIBu8u&#10;6V0I5+6qeK7OIHWyxe2PYpVllkRboEhDc22lnLIuJiJKZoBS1lVjdmoUIwNdGNF00VCxHYyq+Jpt&#10;bYUifLxL47glO/OIwd6iTJOCG2j4xOOU05NdPH5wjOPdTWk+J/rb5PRxPcpSaLoqMKQS03A1QNVS&#10;Iidh3lwco2Gdw+rUMCZbGzBemo9YExMEXbuOTAtLZLg4IdrNGUE0Q0FsAx4s1hZWuH75Gs5+/hW+&#10;/OxzfMHyya8+wadc/uqTz5CWnirTjRncvoILYnL5c5/itv41BAW5Q9lUAk1vPWbH22VX/x1dH46X&#10;B2UWGxFYF4YokupG+Vx6e64fj3Z5TSh4ojflNAPg0mSX7FswqWlljOlmjFHJccPawTaaFsY17YCM&#10;V7959xTfsJzQtMyMUGh1QzQJrbKXs+hZLieo5/mdG1PLuTWXpwdkT+FZBmwtjZKYzF7HIL7Isk6h&#10;nKdRmyC11BeJziclqC1MQ0rkx1l8csSdm6hQxHl7wt3WCgE+PF8h7ohPDUYDA/TG+hDuk/x+eLyC&#10;P7/YkikcH64NkQAX8PPrbfzH7+/KNHu/5+s/vN3Bz6+28O54Gk83h/FwpR9vKZRiAnTx2Q9PVvAj&#10;yzf35vFweQDPKKqv98bwlIT6aPNjfBVpHEUMFY/ZlhnTV2i6RPrQxTktdOKRF5cLumlMjA9jVkDL&#10;9ipWacR0BKXZWZGjdQH72+tymMwitWJimLF+tA/DjLlT42ocH6zh/ukOXj47xtvHB3hxbxNPjii6&#10;d0mnj/cJSpOY5znfoIHZZ/0UaR3XtL00Zj0QWbDmeB3EEKYpCqEwNatTKq7DuD+pwlh3DeldTKVW&#10;LOdB1g1zfZL8KNt8X2MlxY6Gt7VO5q0W9VpM43a0ITL2TMnrKpIjLGpVNMBD2KWuCMEdai4m6eZh&#10;SFmMfm57gEtVXT5Ftlom0x+hOD9/+Bex/FF08FlbxsriHLSjg5IoZyeH5a3ZmUkK07hGlmme0MEu&#10;Ch4pTIxnPKAb3iYpil5z22I4CSuhWIp79Ku8EPt0sIfrOuzSwW7N8wRRHIWbPdhalmVnfZ4HMcYG&#10;Sbe8OsLXo3Qq4tkLT/qgkmTaw4Pt4md9dMBDcp444eTFgPum6gK6eW+4OlkgwNcRVhZ3YGmhj5tX&#10;zskZNhpK87DAii5mQBADU7cpmmJM6C4vjujAsLVIOhap+JaGscILtbswilNx63Gd+7pE4l0YxADp&#10;JC05goLjAj9fukJfLylWnh5uMsORr7c3BcgeVpZWFCNbWJgbw9rKHI4UQ1fZqUYU8T1JytoCnu5O&#10;8PN2hz9/5+VOEXOiuDo6wMHJQc4Dam5rDWOuZ8RtmEoxNaOwWcLRwRbm5hRfvndlcHJxEcNQ7GRx&#10;ZpBy83CHT0AAgkNDERQcQiH1gqurK9xZGmvrWZFZyae0JGdej6V1bOiWsLN1gI29uyisqGGjVSAq&#10;IZ3ilYWktAJERKUjJjaPwpaB3MIqjGuXsbx5iOi4BPhRFH38g0nQobC0cYGZlSOMTKxgbGYFI1OK&#10;vzH30dkVbk4usLW0hpmhEUwZXI0tzWHI/TcwN+PxWcGNAhsanYho/mdodApCoihoQXGIjEjkf6ch&#10;niQZl5pLkUyHs38IHL384ejpDUcGYzd3GgUfL4RTjCMiI+Dh6QFvEnNoSAjiKSwK0nBedg6aahsp&#10;qLXoo+sVU6SJ3Kr93Z2IDOEx8Bp6Mci7u9BA2IvcwLdx58Zt6JGIvLjvcWHcFg1IcnSoTLydHPOx&#10;pMYHIz0hnMswOc4vOS4C8VEhsmexMCfOvJbimrrTxLh7OMr8ra5u9vD1dUV4uB9NjT8qRT7e8jwK&#10;e6V8NqkmsYmhMxNDPVB31Uvh7+tuQEVJLprra5CRkoJwXtuEuDAMD7ZjZKidhK3CoughvTuNh3T8&#10;Dx5uYH1tHPO6ASzP92OKtKWb6mA97uG2q1FRFE8B7SGRakmfNMU0t4fbom/Bqny+2UfjUFaQAjVF&#10;QEWxaWGg6e9rQ1d7I/eplS67jgTfhdLUBKSTkJYbq/COZvSNSBU2QcPbU4/+4gyU8rzEeTnDxeg2&#10;DM5/iSu//iUu/OoXOPM3f4uzZz5n/TBBi7IFRjcu4uLZz3DmC4ro2S/wt199jjMXzyEsOgSHJJM1&#10;CqEYIzdP8Vod7cTGZC/25kguaxMkw35sztFgL9Ngi57ijCEb/Ox0h8ZjmcF8th+HG5N4eCTuQonb&#10;56K3cb8ky1WKonaogzFlCK+fHuHdy3v4w+8/4O3LU9w9WEVjRR6NgkisX8fgLIz7CA63dHhC8tqn&#10;WRqlIRM5kftprPqbqqDh67WxDi5LUZEbL5PRJ8X4ISMxmCUUOcmRyE2NkVmIytMTkBkTgoq8NJnA&#10;o64yj9dYTLGWjtZqBe5vc583RYwaxunW9F863JDyjnQkvyX89u3Hjjzv7y3g8cYIqVJHAZzA8/1Z&#10;UuEknuxMyU5Bf/7NKamQYrkxJt//lkL7gb95sjWB37w4wvsXd/H0wT4ene7i0YMDPH16ggene6Tc&#10;E9arUTQ3VqNVWYtJxmsdxXGeIjkhEpeQ3LSMpaK39vwUNYFGrbejHt08F70Uq9HBbpkEfWy0F6Oi&#10;74t4tMJzKHO4ttWji+uJ+q4SgtYrns+3M46XoKZc9EIv/Jj8op6GTd2BhelRzNGgifX+5yOwtUWt&#10;FOT56WHZ90VDozqm6YBuug8q0qt4tDA3rcIG68XqFOukuOaEoWVqyMZMH0Wav6P5EkPP/uekFEc0&#10;v5uEosNZNbb5+0UNdYeiKnL0rvF3i6TfUW77w5snH8Xy7euXULW3sGFWoqaiiI2lWT6jnB4fxMwE&#10;qZBkKJLZ9neKQcodGBMnhGWktwUqZRXVWonBnmY2JuHKukiPzXQHdHVDVPA5OhfRQ3ZNR4c2yUY6&#10;xQY8hXWK5i4b69EuHfbBNg531ujWZ+mqp2RmntV5OvCNFXmyxwZVGFQr0c1GnJURg5hwH/iKfIXu&#10;tuhtqyK19shbZNsLI1Kgj9bZSFbm5fLx0TZdzTZONsWtXzamRdHbbxJ7q5M42p7CydYU9lZGcXdz&#10;hnRJwaeQ7oixm9taOvURGbjqy0qQSzccSVrzpzsMYGB2c3OFiYU5rO0d4OLhAUcXF3g4O8PVge8Z&#10;LF0dHeWYVXvSp7mpKSxYxNJQX5+B2RBGBoYwvGMA/dv6uK53C3qkyxtGhrhMojyvdw0Xbt3AtWuX&#10;cfHCWZZzuHH9Km7pXef6N2Ggr0cBMoI1xcfWygKmdPimVrawsnOUxGhgZIrrN/QortYozC/A/Ow8&#10;HSCd4bQWo8MDGBjuh2psEF3aSXjGxUKPom3i5wdDL1/cdvGAsy+F0NKRZOuA4KAQusl5LCwuQaFQ&#10;ICY6DjGR8YgKT0BQYDRcvYJg5+TFfbCjaFrC3EJQsyNNzEfB9HR1h70dDYMb6dbTDbYUOo/AQPiG&#10;hCEwPBqhkQkIDY9HUGgcMrPFtEWFyM/IQVF+Eapr6lFUXoGoRP5fQpxMjxYY5Iew0EAG1XiE8Le+&#10;QeGkYRdY2jqS6J1pINxpWBzh5OABczMbWPKc21iYSWPi5OBEYxUANxdPCpoLLCzE/K360oi4ObjB&#10;xsgOty7rw5ri78rt1RSVkDZbZNYYP08HeLhYwVsMQaFh8XYTw5tI+R6urIcucniOp7szAvy9ECjm&#10;dPRxo6HwhJ2zLVw9nWHnYIM7xndgY2clv8vLTUdnB6mUbjgxKhhhgR4yEb9ICB5FExgV4SuFNZKC&#10;HRkRwvMeiZycRBzdW8b0nAqNDQo0NGSxZKKqMhkN9Zmor8ukEOVR3EooxFls0zkMVGl8nYL+nnx0&#10;NGfIcW3qrio014jMSwVcltFUlKIkPx2V5Qrk56WguDgb+YVZqKgqRVllOSoLC9FeVo6OqipE+XhD&#10;SeI90LTjPkXntbYH7yjKL3qr8Epdie22HEyVJKAjJRBZ3nYIszGGzY0rMLxyCfaWljjYP6SBdMKl&#10;zz7BGYrol199hb/+7Az+t6/O4RfnzsOUhnGgvx1djUXY1/Xi0QaFameJIqKDSJ95sDQG3WgH48ko&#10;7u3P4PSQNC1mNlqbxP68mMJOi1WSw6OjBTw6XsLrZ7t483yfcWaO8YSxh0FRJPQ42Z7Gq0dbePNk&#10;H18L8aAYPthf4ev7+OGbV/i7H97i/uoMiXYE88NdssPg3T2afPF8eFXHeLKB+zs7OFycxzLJXaQy&#10;XGHgnZvuRQ8pd3NjHE8fb2OTseX0cBmPWF6eruPtw228ONmi+GsoZot4dXcXTw/XZMKD774+xcme&#10;GPc9i5P9Veyvz8o7XWIoz+HKOF7cXcHz43l8eLyB756LVHtbePtgk8c+gdfc9rOjRRyvTpC25/jd&#10;tvzszX1S3eoQnpMqv767jFcnKzzWDZyK3tzHIqXbIo72F7FPQj+msWgqSIZu4GMavvXJTjnby+4c&#10;hWeqEyujSgyRhBuKk2WWKTHFVUN5DspFVi7Wm9ysRCQnRqC6sgDFRdmoYP0qKMhBcUkeiopyUVlZ&#10;isJCBetpBUpK8lmfM5CUHIdq1rOa6gp+X4baGpFatBShoWK4mB2cnB1lj/vysmLW7UY0NzUgLCwY&#10;ZmyzDo42jElJKCvPRGCwE2LjvDG30IXt/WFS7AKPn+eLhuLNKc8968nTfS2e7U/h9QlfH0zi5ck0&#10;nlEDHq8ToEiyW6TaXdadE1Ln6xNem3srcgrAuzRj3797/lEsH50eypnwG8vSMDtYj4neckwNVGC6&#10;vxKTPRWyN5m6oRhjxF6N6EDB9cY6K6GqzUdXXSGUbGTdDWUUSgrkuOjkIwZzk0pFFhcul4Q7oUNb&#10;WZyW48bmpsewIDopUBy3V6blLSpRVnRjdA9T2CCNLlP0Ziiqg2P9yCrIhIO3PSwcSC0MVgGkAlsK&#10;izWFpTA+Crr+Voj8m6L7vXakB2IM2/r8x2epQrzVdD8HbGyvnxzjISvIKzqp06MV3DtcYEVeotuk&#10;w6BrfHgsXPak7Nl4sL+OJVLzzMwoOtpIKCyd7U1oqClHF01DR0sDxkYG0Kdql4nVM+i4G2troKUA&#10;qftU0Az1o6e3C7WNNUhMo7BEBMIvxBeRCZGkqSQkZWQiJikZ4bGkqfgExKWkIjYpBRGx8fAPC+e6&#10;IQgI4G/8/BlcfUgqHiwkSG8fhPP7hPh4JCclyVJSyqDeTwHs7Udrcztam1galCjNK0A3K5fIXDSp&#10;bpbpqIb66mQmjKnxdrrCUqTGeCE+xBkRPL8+DOgOJuYwNzSAmfFt2FgZU4xNEBrsz2AdTqJ1IinZ&#10;wJh0KDIWObi6wMnDl8UHts7usKIAmVFkjC1JwlxaODjLpbGVHexcPeHCfXclkYtxpU4ezrCwtYIT&#10;tylI0YUUHERqLeA+V1VUsMGVor62nO/TEBsViKAAd3jy2gf5uiNZpt1zAAD/9ElEQVRcCGaYD1z4&#10;3lE8/yXdm1uwmNvztQtF3klmhHFxcYepmSlsbWxIfI5ynKDIBWxpakYjYw8XYXS4tDazoMDawtRc&#10;3BansaEJEpmJRBq//rYKhHrbINDVlMUYvg7G8LQxh5edpSzeLD4OVvCX+Yut4eNoDU9b0qSNKQnb&#10;Ut6Wt7CyhBGF2YDkbWRmSWG3QSKDyqBadMTKhb8HhZjrhfuKLEt2iAykISOViqQcm6tzaKwuRloc&#10;qdVR3EVxksOu5ibEVHitvLa1H+++0FGL3tGjdMTBoU40cBYsVnB2s6S58EIyiTgtIQSF2THoaS5E&#10;r7IQHY2ZFFIKaGMWRVRB519Co1yN8pIcZGcmy2fdiqxMxEdHIz4iHIqUeBRlJMDo5gU0M6jem1Hh&#10;mMLzaqYfHxaG8XpchZcD7XiiqsFhSyF0jBMaBtAG0n5PTh4eLc7JzlUGN87h4pfncPbzz/HXf/tX&#10;+OVnv8InX5zBr0mZn5//HGcvfY6c/DSsrS1gb2ucBCxyfA5gUwwTWlFjaUyJsZ5yHms5jXIzFqZI&#10;KSILk0gVJ9KosaxTFJ+cLOPdi30S5gKJk0Z6dVQ+rxLPHB8fTeNbktrXL7fxViQHuL/EAEsaY0A9&#10;FQn6tybx4dk+/vDtU/y//vRBEtlDEua7h3t484ACfH8PL+9u4y4/26VQn+wu4Pn9fQruKh6Q1l9Q&#10;BN8/PmLA3sBblueMNS9odI64D2KKvb2lITzcm8HT40W8ebSBx6In6gENwc40HnJbD/do9mnodwUA&#10;0CCc0Mg/3Ob/P6a4nqxyP0mKR8t4TfE9FlmZdIMkYUFTAxTXMTw7WcP7J3t4fncNx6JvxuEiHlFs&#10;N5dGsE36PtlbkJ+943F9eHNC8zCDvXUR+yjiQpQpwiKHq3hs9d37e/jx6/ssD/C///lrCvEmfnxz&#10;iL/77gF+fL5Nsp3B+4cb+OOPL/BHUvqPP/J8/fgdvvvuPc/DGk3OjDQyy+Osn6Q0VR1NWmkGqnMT&#10;kJtAAo8ORBoNYwzjY4ifG6wsjXBb/yr0bl9ju/dEbGQogv1oIEOC5IQQVmbGNLc28PVwgpebA824&#10;GU2qM8U2A1MU9YGBWkwPNWJtrofXfJDQxLr5cJlmgkC0NkiDomOZxbvTBfzm0Sqebk/geIHGbF2D&#10;x5uDeHNXiwdc3t8YxmPSuhhC94cf3n8Uy4d37yI9XjQiojcr+xQb4aiqFsOdROIOkcRa9DSq5YHW&#10;YKyrGpNsoEMUzsluikh1IVSN5RBTCY2pxD3/HiwTn8XMJGvi1uvUEOZJlgvTYmzYkEyDNjczRMTv&#10;R1pKNMqLU1FbkUkUp0MuTpOJeDOSIuDGoGHvYAl7F3s4073bufG9qw0DpCPcHe1hT2IwuXGdwcoK&#10;XVVFmCf6jxPrRR7ALVYwMf5yb3WKtDlKoh3m5yKDTz/LAMV0CLOjnRgfaMLkoMiqUgmR4k3MD7lC&#10;dJ8a7sDsFEm6T4nCgnQkiFttMRF0/EEMVp50/UEswQwi4fD39YAvSSEsNICi5gVLG0u4iltw3u7w&#10;8vOClb019E0M4OzlDJ9AEkewL4IZeLwogs4UCSE4bl6ecBMi4ukJM2sr6Bkawt7Zhdtxh4MTKYZi&#10;6eVLwfQkwXJ9P/FczN8fdgz25iRXR1KuC4nX1cub33vAw8ufziwSIcFhpJNQuX++3s6yg4sYEDwp&#10;ZiOY6WGgLJDTNZXlxjMYB8Pfy4OC5AVvT29WSJIwy5UrV3Dj5k05O4s1hcXc2o5iaQ1bJwocRdLF&#10;3Y80SzK15HckOmNzWxYbmPK9mZU9iVf8hhWa++3A8+Li5QobJyteV2v4BrohhKIXFkmCigqigMQi&#10;MysJ+QyUGZnRSEzi+Q50gJ+vLaIi3XnO3Xm+xQz0JrCm67QjyTu5e8LDJ5gljOcziMcvzqu/FHBH&#10;N0+KhTfPVQjCw2MQFBQqzUccg3dpYQEqK+h082laokl2ob40BT4I8vdAgI+rbLRi7sfuplKZ7m5+&#10;UPSoq0FZeiTSI72RSvpLCvZEgmjM/E00KTKC5y/Mwx3BLi7wpzh7kSrdKKIi37IVKV/fwAj6d2hA&#10;+D6axChM3HBXHYqz0pESE0lBCpP039nSjITIcJnTN9jXS445DvH1RqCPJ+IiQmUi8DB/T6TEhlL0&#10;KqAlCYiZ+zdJYmPqGvj62iMq2hcZ3NfW5lKMasT4TTH334DMnymmF+smuanby9HHNj6mqUNJQSz3&#10;8Qap2wQxUV5IpHmOiQ5AIv8jJTacJYwxIgyZrCcejmx7N89ieaQFr7amcEw3/oCB9XR6EMds10dT&#10;3RTGXrwXQyDubuKbe6f46fl7PD84xO9JbeI51uzQCML9/fDFp5/i008olJ99iV+eOYe//fQMPjlz&#10;BpeuXcYXX3wGK2tjmqdcbFEsTg9IQKtjFBCa25UhHCz04eHOOO5vij4NfTjZGMPx+ii25/tJfuMQ&#10;Ew882p/FM9KYeH9ve1Im3rjL5TMK1/09CtPBrFw+oljdE5RxvMAiHh1xPYrMPOOEmDtTPGc73ZrD&#10;N69OsU0zva4dxOPDDYryEAltRU7tdLQ9j/sktlePD/HslILK43z9YAuvKDwv7q1RlO7jH/7uZ/zL&#10;f/kv+O//4/+L//7f/h3/9A+/xU/vjinAa3Ki6WeCaO6vUBQ38fRoXk72fkrhFsfxcHea21sjna7j&#10;Pl+/ICmK8vrhqhR3cbxi/aPVEf5mCm8paq+4/gnJ6eX9NW53nYXv18axxlgnJrXYmO3j+RzEh6e7&#10;eE5z8ZQ0/oJE9fRoib9Z5/f9mBe3Kfkb8bjqAa/BN6+P8YriuL80SDpbpBhSULa0FO8lws8UDvfW&#10;sLkuHrOJu3kTON2ZxynPzTLFfIux+B7P46ODZQr+Ej/XcbmI5/c2ef65/uYMOprE3Y5CdIupFakr&#10;I/0dqCnL+5jmkG1V9LDPpHmMDvKl6aUhpXl1cbCAk705/Lwc5XA+MTJgh/sn7jCIW/QiReh0fyO2&#10;5tQ0EVt4wPPzhOf0lOfrGeuAFMV1no/pHhysDksjc5+0fbqrk7PK/Pn3P3wUy7lZHQzuGCE8JBRD&#10;6l60K2sYSCugJDU2VeegnVQ5ImZLGOnC4kQ3/1yQ2DQr3hg25wbl/HIige32ghgaIhpkvxxKImar&#10;ULXVoLezTj5r7GVg6OqoJDHkEdNTkZoaBv8AZxKAJRspnbqLFSID6K7dbEg2ejAx0oOx2R06cn2Y&#10;WBjAwOQWjEg8N65dwbkv2aDOnoHxrSsI83Em5ZZgoIENv4v/11Iikw2IDDddDflyYt36YjEdUpRM&#10;HrxJdzk/0YGhniqoW4sxxICxxUCzpu3EhLoW7Y15yM+OQkiQE2xsjGBlYQw70oIzsd/JwRpuznYs&#10;tnASg/xJBOJzT1cHeLnS9XBda0sTuPAzH3dH+HmKW3YO0hG58LciraArL6qzrRlszQ1YDOmSLODt&#10;wm1wW15c+tIY+JMs3N3tKZQuDPJe8PJyggPNg6WlMYsRTC0MSU13YMZiZWUGMYOKN8XXy82NFUjc&#10;AuZ/Mmi7M2h7il63rrYknttozw/Hqa4dW5ON2JltRUNxLGIC7BHt74AwX5e/pMdz477Yc18c6N5c&#10;5S1HLwqdo6MjrG3sYGFpA3MWa3Hr08ENZhRGSwqmL0UpMjoJEZGJiIhJRnB4LDy9g/i9yJfrDnNT&#10;iqeJNUxNLeFBkQvwD5S3eQMDQxAXFU9TkoLkhCQG60iWCKQmxUuKDKIhiQkTeUGjKBwhPM/cPxoJ&#10;b5oLcUvPkrRmYWLBOmMOU2MzGBsaseGQOu14zDQhPgH+8Pbzo6D60EjQVPB4HHl8iWx0vb3NmJkm&#10;rcwN00gNYXl2GNqRbsyM9bDuVkmxFHPeidnVVc0laCxPQ0KIEyL9bRHgas5iBhdbA3g6mMDLicTp&#10;YAYfJ9Znul0XKyO4iqU9942GyczUkLRuCntr1g9bU8ST+CYoZD1tDTIzjUhs4c464Mn65e5kI4sn&#10;65mHM+sEKVPc9g0L9EVCVAhy0xM+Tq5dlSuzpahELkxlAZd56OKyk+9VbSLFWybqypIw2FOKcQpp&#10;R10O1ytBG9t1Q3Ulmps70NerIQW7wViIOY2Rp6MDovx94cS6Zmt8C87WFhRrP0QHB7GteSEuwBfx&#10;vC5xAX6I9PFFVACpIDAMOckiRVgD23cBigrj0Fifjd6easxMavDg9EgS8XCfSF5PsijMQADruvGt&#10;6zj/+VcUzYs489UNnDl3HZ+ROq9evSrHHptamMHI3ARXb15GDQl7f3dJPpe8S2EUGZzukzQfLlMo&#10;udyZ7sDOTAcOSQkPd0blrbYHmyQ4vj5Z6cfuLIP+KsWNgVFkrjklUYgsVXc3RklkKhkDTgXJch2R&#10;h3mHory7KDJnqaWg3KN4PjqYp6gt4f3zI/zhu+d4/5Q0uTdHkZ6k6M7KZ6iiQ+K97WnZJ+LR3Q38&#10;7//nP+N//I//jn/84zvS6jb/X0sREWLMdSnKr58/xLsHi1LoRFKAl/dIfE/WKIzLFJYx/u8Y1x0l&#10;VVMM+fqAy4d7UxS2OQrbAj682CKdrtIs8DgZ8PeW+rk/wzwOUhXLU5LfK5oAkbT9w5NN+fzzLv//&#10;GcVC5Jy+vz4mn5WeUmSfUPheiN6vXPdrisqzkwVuSwytmyRp0oTsigxpjPkU0Z1FGpaVYYrux3Mq&#10;yPkJxfaY4ijSNT65v01xpeDv8P8pxu9fHuPFwx2S/prs4CbSO4rJzTdJnU9E3lxS9l2eN5nClNd4&#10;c57b3pyTne8mNB3Y3SAZknSPKaivHx7g3dN7NCxb/B23Kcb4b4sMQ9M8R6RyirPoLCc6qD3mNXhy&#10;bwuvaV6enKyT4Jdl2ZjWYKpfiT0aAbGP+zQVB5tT2NsQvctn+X8LjAsTmBjuxzcf3n0UywntGK7f&#10;ugS9O5dgZaMPB2cGcA8TunobhITY03U7Ij0tkI63ANrRFsxNtksy2eMF2eXF0I0qZTf+ueEmClQz&#10;RbMPi9ou2cFgYbqTy05oequRkxVBSrBjoDKhENAROJtKUrRksDc0pAhePovLX/0a5z/7G1w+92vc&#10;unkel698jl9+9v/ELz/5D/jlr/8Dznz+N/jy7K/w1Ve/xIULn+DyxV/DzvwmKrOiMdRUgkGKn6aj&#10;BAvcj/mRRrlcmWqDbqgBq9o2XvghUnALXZKYY1DDBqLiCavB8kQLC9edVGJ1th1rC50oLYqGhfkN&#10;2NuIZ453YG7CYmrApQHJSwS/O/xevNeHkf51XLv0Ba6z3Lz8FY/lK7nU4zHpX7sAwxuXYap3HWZ6&#10;N3Dn2nncusz1Ln3O5Zf8/hz0Ln3Jdfn66lkY3DgPY71L/M0F+fnVs5/IdY1uXsQtsf2Ln3Pbn+P2&#10;la9w++pXMOK1M9W/ynIDlgb6sDISKd1MYctizX214X4625gg0NkYtRn+WFGXYrqrCLq+UlSk+SPa&#10;mwFeTPTKa+/naAEvO2M4GF+Gpf552Bldha3RNVgbXoWNyQ1u8xa3d5vbvQVrmhgzw5u4df0CzI1v&#10;fpwhhoIuBd/DHm40Be6OlhR/RwR7UBi9/PjaAw5WlrC1MIWrMBn8zt/HHZGhIqen6DgTjfTEGChS&#10;4ykIcSQsfyRFBCCBYhIbzIBN4YsiVYf4OiHIR6RotJUl1NdRik9KlB+LL1qqxeTRpWiqyUF6iqBs&#10;irOfOzw9nOFB8+JPwq0syqIodmOLjV3MMnGytyTL/aMVPD7dgKq1AoM0Xw/omEVwyE0LJw05I8CD&#10;po7mIjPeD8nRngj2sUZkoL0scWwrSZHOSI5whSIuAGXZ8SjNSUCBIgYVpemY0/ZhjxTQWPFxHsHy&#10;7EjUFKbIWfPrilOhFNMmVWRDpAoTs/F00FiqmkiBLaUUwTK0NhShkQJZV6GQifOr+ZtqGs+6kjQW&#10;sWQpSkZtYSKqSYsVeeH8/2AUZwehODMIRZlhXEYjPy0KtRUVGBmdQ15OCc6dvQgrUwvYWViy/l2T&#10;c8cWpoSjp0ZBE6nG1tKsHA+7PTvCAEuTPDmAgaYqFKYmIyY4jBRMIQ2KgL8fjU9sDNo6azAwpIRG&#10;04wp0uxdBqmxwToM9RZgrC8HrcXRrFsXcPnMX+P8r3+Fz3/5JT759DJ+deYiyxc4e/ZLWa+saCqd&#10;aRR8/F1pfByQmhJB0qin2yfJ7I8x0KvxcncIrw4nGOTH8YKfifJ8d0SWp9vDeLwlbq9p8IyvXx6S&#10;KndH8fpYi4cbFJNFFR7z8wd8fY+Ce39tAA/WNHzdh2N+J7JFPed2n+1z20ekucNpPKFQff14Dccy&#10;5eIADkgu7x+scn+0OKJQ7cs0cmNyVov/+7/9f/Df/u0fSY7rJOpNitq6pBZBfq9OVyh0ewz86xTg&#10;eUmS4rM3JMXv3j/Ef/yHP+K//tu/4N//9f/Ef/777/Hzh7ukZB0pc4brz+LNkz38+bfv8PtvH+A3&#10;75/h//g//iP+/b/+C/7ln/4ef/rhMV5Q6N48PcQ//PkP+Pd//zf83//6n/Eff3qOV0dzeLyrxetT&#10;UuKLQ/z55/f4/7H1lnF6HVe297f3ziRGyZZs2ZbFzNQtZmZmakndUjMzMzMzMzOqu8VgZseTxJM4&#10;cZgdc9a7Vj1SJpl7P+zfOc/h55yq+u9VsOsnb/URzh34+af/Ze751Rd/wG/++x28xWNu836vjTTg&#10;o9d78fb9Xnzy8Tv44x9+h6++/Bv+/udf4/Mf38V7t+vx7m2qa/7/Piqzd968i9/85lf461/+hD/8&#10;6id460YjIUZnoKcKNwZa8Pprr+HzX/8af/vT7/Czjx4YJ2WU++4NEfpNZegW6Kjam8v5XXoa0UM1&#10;2ttVY5yPvtZKjHCbqryHOupRqea/vFR01xZjgMr2elslmqo1L2USSun4Prg7aJreNO1aP8/tb6Zq&#10;7GlguR+HwoxIUz1/a4gql99ghHm9t51pvb7EDL/TDDJZqSl46403LLAcHu2Ei5dmQT8FT9/j8PA5&#10;Al9/ZjKu+/iegZ8fM7zPBXh7c+l9Fu7MgG7OR+HndRoezIi+7ieYYU8hOvACC6kLiAu2QXTIZWNh&#10;gRcRGnABni7HWWCpp+BiLLeaicVLp2H6zAn0GBcQiLMxZdIUAmA6ls6ZASuqRY2FO35oI46wADrI&#10;8w7sX4OD+6i8dlGF7VmL3Xvoge9awW0rqUbXIN7vIorpsebQsy7PCkJtfhgKkr0Iy3C0lMWiNIPq&#10;sSqR4IxGfVEk2muS0cHM0FmdhEZCsqGYsM8JJGBDUJFHRRHjAC9XZvwzO3F4/3YW/puwfvVyQnOB&#10;mbFjDZWu9fIFpm1PMF23ehnV5ioc2LeFCn0XzhzfZ6YUcr5yFt72l6jgnJES4oesKE3vFI7cpEhk&#10;J0YiMzaUaiAIKREBVAh+LCS9+R49EenvgTBfVyoZN75TTxacVAO0SH93hPm4IMDVnkr5Mgu9i/B3&#10;vkDlfBlRmkuO54R7urHAdEOYtxvCeWy4jyOvY49IqqIQr4tUS24ozAw3M7+Up/qhPt0PTWl+aEwP&#10;QGt2BBqyQtHE99fGd9VOB6O9Mhn1xZrcOMGE1SvMjEBOarjpkp+fohi/ccY0n2O5giSkR6MiJ8GM&#10;a22pzEKbxhZW5aOfHmRvjaICpfFbxNILTKT3GM1CmM5WUQiqSxSgPAQlGYEoTvdHUao3ilI8UUiw&#10;FyZxPcmXFoCi+GDTXpWb6I3cBC/kJ/vzfaoNy1JTUJEbgZZyfteSBOQm+yAhwhEpUYoq5INMqsXC&#10;lHBU8Tl76vIwTE99tCMf9XTuClm4l2u2lRrNRpOFcD8HfqNANJSmIZmQcrx41IyT20jFZXN8P9Ii&#10;fZETH8Rn0LRd3ry/L48n2GJd+T6CTfuROpkM0ypLk1CQF4WCnAgTIaowPYjOZZQZetBZmUJFlGLG&#10;kvVSLWldnSq6qXS0r708mV5wEp3UCJQVhvL8aKpfvqv8SJRrvGFerKkqqy9OoxOYxfPz0VOdb2ba&#10;76yk2qqh81cahfpCOYPJ6K4rZYFWi7/8+Q/4059/w0LtJ7hmewoHd69EVrI7BrpSWECloq89Hj2t&#10;0Syo4tDXk8j1CH6zYKq0EAzWBxEUYRhqSUIZIWhrc5DqdysObKFjsvsk9u3agxPHDlNd+iIjNRr3&#10;7vaippjXamSaqvBBc44Lzh9YgqUzx2Lqi09j3LNjMP7FyRg7YRLGvfwSXnppHF6Z8DTmzJ2Ek6f2&#10;Iprv18PzIvYd3IDNm5cgwOscBjuyWJBTtbYkY6QuCbcJzjutmbjVnI477Vm40ZiCex3ZuC+Y9hCe&#10;nTl4g8u3+grwRjfByWMGK2JwozYJ99sycZ/nPiBYX+M5d1pScb87k+en4147rSsLr/cW4O0hKro2&#10;rRehMSsQNxuzMFTJ/VR1/eXxGKxJwmBtMgbrUvDeh5/gHyxgf/Nf9zFCOEpRSk0KllJh9wnG0a5y&#10;KsZ8wrWUyrIYI32t+OKbb/HF7z6lKiakqQjvUeU9pJL63Z+/wHd//w0e0FEYpAq9PTqI777/Hl//&#10;5ddUhEVUS6pyrsUHH76P73njf3z/FT6kQu2nUpbCHOiow1///jW+++oPVJe1eEAQ3r8zgr9/z4f8&#10;x7f42XtDVGdU28oTnSV4/713eJ3v8YefvmaCEzzsrcCtznLco7MwTKU70CCnoBx/+4rP8Kef4lZj&#10;AvpZxv7i898B3/wZ74+W4Y3Rcrx3h/+hn05KdyGdhm588dU3+JbHK2D8u3e66STU4d5IEz56a9jE&#10;vP3gwTDeGFbA+Ou40dOCtx7ewBuv38Drb9zEa68NW+zhMEapTt9+7YYJoFKUHoGm8nRTjT1KR2Bk&#10;oBnXaYNUkP3c301V2tFQTBVZhuHuOvQ2lxKc5Xhwiwq3RiH/WMYxX7bQ+WlrKER5QaoZr16qfimJ&#10;CXh4964Flh+9/RpBEU/1lfBPq82lIlRHAhZ6mu29tkARRuJQmhOMEiaS0uxgFGdqJgYf5NMKWeBq&#10;mRHnxsLYCQpknaZ2kShvmheSgl0Qp4lmAx0R5XuN8LDl0h5h/i4I8XOmOSEiiMdorrMIFyqCqwgL&#10;uIyIYEIg9Aqig68hKugaQnwu05tWT6xrlsZ8Hp+iEEaxzJRxlsj0KjAzuVQBWpgahCKq2nyCITfR&#10;x6hOKQ4VsAWp9H4TfJEUIe/dnedwf7wv0qP57NEePF9ttn7IifM1DdPFKZqqLBz1BXFoKmahWkT4&#10;EiCNBVTahXxnRSkm4EFNgTo6JfN3qvmt2RxkVXyHgohmwNfM+7IKLfmui9NjjKdTznVt13yICkFY&#10;+8jq+PFqCzTjiGbjVyB1Xjc/gcfE06tS6K9kNNGDVyN6dU4sKrIIIALBfEsdl6tvGcPrxNE5SODz&#10;6pkJwPxY7o81/6e5LAXNhEWjgMGCtomJp6k0mdt17WQ6FLwWz1dEDJ3XwPU6Oh51VOPVhQQQAVtT&#10;GMH1CP6HUD5nGOroiNQWEQrFkYQOz+OxdVTxjeWaBizWQLiBUFPM14ZS3rcijiqOz1PBfSzga3l9&#10;Xbe+JIbPw2NpzRUEMRO3MYJFib2rPhtdDTn0EvNMW4XasNq0vS6N+zTAnsZCrJ3OkZZtXLZWaSyu&#10;oB6Hlgreq9CfzxHMZxLoIhFLR68kw5vvWNv4DEWaZNsfqUzjaQkeyEh0p3kwDTrSQ6WzwWvdGa1m&#10;xqqnWk2mE0CHo5ZwLKIzwvWG0iCzXlXgi2ouy3MI9jwflOYFEXzBKCsIQTlhWPHIKov5TulAVPC+&#10;FYVhqOa7rOH7s1iMsWq+y/KCSFQW8hsUx3EZg7I8OisEb1FWBAqz6JTRoclKDDXTo/V1NvA5S5AQ&#10;HoDa4nyjOnzc7GF/8QhB74XcFE3a7ca87IbqgiC+0yQMdaajv43gbI6hRaCxQuPXvNDVHElQeqC9&#10;lmkt3x9Xz+/Esd0bsHOLgLYdazbuxvrth3Dygh2a29tQQZjHB9mitzIcbflucL+0DUvnvYSpk8bj&#10;+fEv4JkXJ+EJ2pMTXsKzL72AcRPH4tWZr2LRyoU4eGoPztsdx6796sOwGlu2rcSlS0fh5noJJUVp&#10;JuC/4ogONWRhpCETg5VJuNFEcFJR3iYkb9FGtGzPI+zyCdAiAlQBx/Nxu9WyTXaPivBhTykedBNU&#10;VJzq9CGF+qCnmLAt4DYe35Zr9t2mGh3hPW6251LVFhsYSKXe5D1utGbhw/c/MND6zcejGKZaHVJH&#10;EkJO7acj3WW4RYV3R52K1KOX+5R+P/ivn+AfPOet4Vr0tBBIHSUYYuF/k4ry3r1RfPXNd/jdz95E&#10;ex0hPdBnYPnZBzfR3ZRP54HX5vPfHm7Hn776Fl//7hMMNBczHaaji8Dsbc7DT372Gb7/9kuq5Eoq&#10;Myrlu8P4mvf762e6Jp1bWk9LEXoJbkXr+unv/kKO/sUMV7mrdtWRdnz40Qf405/+ii+/+DN+/6tf&#10;4K9ffovv/vYb5p0UhAc4IzYmEm9+9FPzbH/69U9wd6iBalAQLkYv1fi7b97D37/8Cvjua/zyk7sY&#10;bM41bbQPeNy93loq1E4q9Q7c7K5nvi1GZkoUnbmzsL96nmyhw5xGwVOcSlBTXd9oM3FrH1LZv0b7&#10;UOr3Lq91s4PP20EFqWr7UjNpQWl2AoFZgs7GIi7VCTQTaXFBZpYrD4eLZqaeSqYlQbVHvatb6eD0&#10;0qG41YHPP/uxBZb37w0gSgFlI+wQG3kVCdHXkKRwP8luSOQyOswW8VHXEB/jhNgodyTHeyMxzstY&#10;WrIfzR9JhFNiLCGjQNbp8vzDSftIQ/ySzChmpgQz87s6F2jevAoW8KWZzNjcp/kAK3OY0VnIl2fF&#10;cMmCXZ1scqlWuL2GcKhVAc/Cu44FamVhLAsGTeSZxEKH8NCSsKjmx6qj51yrmTE0ZqZUUxilsdC1&#10;bNdg1Hr+blBHHqqFOr7w+hJNZK0Z7TN5nKbAUhQfyzAUbW/mdjVMC4CCX1OZZnhQZBMtc1j4qpE8&#10;lwoqx6iopopM41zIGnmtBi513XqBTNu5TXOC1hB8AmJVHp87X3BNNZMLF2fEMDFEIS8pnAqNii0z&#10;HmUZVGv0zjXwtjCJilnvNoXvNT2K6osqNSEIhXy3GsxrGV8kNZfJ58pCK5fNZeks6FP4zMkEZRL/&#10;Dz0ovgfBURCUNSqyBuEp+Bt4EWZ1pQQjgVZTTKDSBLimCgFNwSZ4DaqejppcKnQCqk7DdgrR28TE&#10;WJtHQBVSRRSZ7a1Vmjg8mqon2sCpg6q+vUaQSyHQUvm+uaxK5b5UdDMR9zax4GPm72Th0VGnMXWp&#10;vF4mutXuVMeMT4+2sz6D10nn+9e5NC5bq5K5jaq1lqDkeisVcQevLzh20OOXdWnuy0oFoo8mvKL5&#10;fek8lBP8JapdIIwK6AwR7jUFhAL/e2MJ4c1010YoS6nWMu1VFTCzlinuZy4Lpjq8freVHmse3xf3&#10;E/7VBFY9oV5N+NUQeLWEXR2X9aURZtlQGmneRTsVXysVdkNlGJqqqYZrItFsLAKtdVH0ciP/uU3L&#10;pmod99jCH1kE03g4Ggn35moqRy6bquKY4TWxdwyfMR2v32vC/Ru13KYg7nRYSmNRTGf36vn9OH1w&#10;C79jMm73F7JgTaCySMJASxSVZwS668OZToKYPn3psATwW8Sghfdsr+O7KQtEasxl/qcAJIZfQlNl&#10;KFW8Cw7sWIW92y1zulqt2oQlVpthvWYb9uzeh7KiXFwjlKN9LyA/7gJy42xxaJcVXn7xWYwbPwFj&#10;X56GsRNn4YXJc/HSlJl4ZfJUTJw2EXOXzMaKNYuxbfdabNu1Ejt3WWPbtuXYtGkp1q9fgsMHN8PF&#10;4TjqlbYaNbNRKjQBwCD/71BjBq43ZeF6cw4GW2hMO4O1aRhguhhgWhlpyjZVr4o1fJ2QvUGoDet4&#10;Bepn+urnMcMNPKaR27kcbszBKL/7KJWaAgcoButwSx566ZwN8ZhB2pD2Ed63+xrwp7/+Hd9/83d8&#10;fKueaizP8gwE8GBLrvk93F5Ao7LUOre/T1X4D9LyJw9Z0PMa6nRygyC9KYjfu4Fvvv0ev/2v29xW&#10;hDsj/fieQPrVJ3f4vfhshPiIqpS7avCHL6nefv+xCUSgmpPRTl6HEP/ZL35BWP4dr/VLHfL4/g5Q&#10;GOKLX73Na6pttND0HlVIO3Vs+e1fqUT/+hnu8Br3Htw3SvO3n9wy1a1DfDYF1vgTL/DdX3+D7loC&#10;iQ6/JnXPjAuFn6czAtLKDLi/+NX7pnNQa43GtafTydJQwHAMPfgA3/Gan7zRjk5dr6eSwFcbcAUd&#10;+CxTBjpfPIUje7bg4O5NOHF4F/bs2oA1qxbB2mouvN0vIibcFdERmiHIFgG+NggJuILQKDfk0nls&#10;bKezQFXfRABqxEVfeyWud1TjensF/3+5CWWZlhCBpJhQFOUyz1RrCrwyNNXQ8Rnpwhtv3IBmHPnl&#10;L35qgeUIJbarz064++2Cu+8uuHjtgIv3TvgG74cPzTNwL3xC9sM/9ABCIg4jLPIIgsMOITD0IAJD&#10;DsKX+/2C9sGfx/qHHIAfzTv8EPyij8An8jC8wvYb84s6DJ+Ig2bdO+wA/Lk/LOoYomJOISb+LKLj&#10;ziEy5jxCw88iLPwCIqOpKmNsERFpS5DbIznGBYm0NHrAaQkEcwI94fRA5GeGoCArDCV5USjJJWgy&#10;woyZyCyZEcjPUDSOGJQQvGWFyTTKa6m5HMW9TCZ804xVF2cQWun0ygnR8hzTSUlzCyrerfZrlu3a&#10;0iwWNllmu/bXlmSa4xUyTBFDGgRX9bolaNW4bInrmsMCjDAlWBQJRB2gmsvpxRG2TWW8HuFZS4+m&#10;mkCu53pr5aNJtdtqWGCVEQi8TnWBgbI5j9cS0NXRqrUqm9sFRgsU5d3J6qk86wpU7UwYPYKmImC0&#10;aNBuZTqXacaazLFSmlKTBBiv2VJJJUuINFRSeZaz0CdYqgiSujKCk4WtrF7qzkAvnY6FRdl1szDp&#10;JNzaBTRmJsGqWcHO6zJ4HNVcVSKfJZHbeS+Ct7GUSlHKklYvZ4im9mRZAyElJdlYRvVXoZ6eqYQg&#10;vT7eT6A0cKyWQhR0U/kMaby3noXOAiEsALToXlXqgaeOGrl8JkE814wnG2ovMz38epsKCWFNS5XP&#10;a2dymWM6LPQ25qOP2/u1n87AIL3s68xoH74xjHce9DJDl5q2jvaaLNP5YYgZUtfuo1eu6/cR9sMs&#10;0Ea7uK+VCoEFgTprjHCbOmyoA8YtevaDrdzeWYhhKp1BFpxDHQUsVOjRUvUM8fh+Fqo9jVnGupsy&#10;qA6omljo9VLR9LFg7+S71bvulDNBVaWCbrSnGh++NYJ3XxvEcHclj9XcrlLeWXy+XD47/5va6xpT&#10;WOAl8pmSuR7J/xhBC0NXjT//dwi6qgPQWenL9xfCdxqLyjx/et8uzBshdBh86AB7G2BW5nkiK8EO&#10;NYW+cLTZh4sn92L71s3YsGYj5s9fgXnzVmDp0lXw9aYqyM/FqSM7cO7oOnjaH0Ww1xUsWjAHL7+i&#10;KtgpeOHVOXh12gJMnTYf0ybPwsTJr2LGnGlYsnwellvPxfqNC7Fz5zLs2rmc91iK7VuWYvcOa5w5&#10;uxNBVK2NdIya6RQ1Mo321qcTmmkYJEi6qtNYmPNdMT320PHpYfroZroaZFpS5x/NXtNfm/pomY7r&#10;hF5/bSYG+N6MaQA7VdcQ08d1dc6hXSc0rzdRSRKYowRaP0E6zG89REWo3pU3O0sw0JiH9959G998&#10;9z2++fsf8bP37+CN4Ubc7a3BvUG1WY7gV5//DJ++2UP1mU9AluK/f/4LfPvVX/ApVdLrA1VUrOV4&#10;7437VJXf4I+fPqT6zcdNquGHo30Glr/78R0qW6pkpqORliyq2gr80cDyI9ylGh5pzsDtDoK9Mw8/&#10;/wWV5Xdf4u2hMm7PxO2BNnxNWH7/7Tf4y68/wRuqnh2swv2hJvz6N7+h+PsLPiDoRwnze7dH8C2l&#10;8he/+QivD2soXg9+86tf4i9ffIl//P236K/WkMFivP32W6hj+Xr+1BGcdfTCj37zBX73Thf8nc6j&#10;pEbjPNvg6XDeBNmoaOnHl3w31+uiYWd3BN5etsigGNAQvt6mCoR5OsDd5hSOC5R7N/OcE9i9ewvm&#10;zJ0OK+vF/O4HcebMfhw5sh1Hj27H3v0b6EytwWqmj8Xr5mHfqW3Io8Dq7KvFKJWmqmUH2mvQUZWL&#10;Vpa1zVXFGOrrwHXaYG+bCeuocJED3U0Y6GlCZ3Mlutqq8OMfvW+B5eCNOth5rMJl95W4RLP1WG3s&#10;sttKXPNeA3vfdbjqtYa2Cm5+q+ARsAYegTT/NXD1XQUnL2s4eVrMkWZPu+xtjSs+vJYvzW8lrvJY&#10;O//VsOd5jkHr4BC0FvYBq+HitxnOvvQMaR5B2+EbvgdewbvhHrib99kNzyCB+iBCQ07Te7BBRNgF&#10;hAWfpxK2QULsNaQnOVMBuyIr1QPZaR5IS2HGzfRDTlYgMtK5zA5CcWE0SoroTcsK4phhY1FaQOVK&#10;taUOHuUFSYSdLBEVRcm0FJRR2WoISQWhU0nglHN7Gc/RtlKqZM15WZhDFahoDzyvJDeB8I0nsBPN&#10;7PSK9KHfZbouIaiZ6jXTf0luvAFjfQnVXgkVl6xURqVKddpA5VrD/Wp7MuNFqwjJGiq0+hIWdhZT&#10;Q7WmU5Jp6rNuqjgNWu5vUoYtYmYto0qgF8X1QU2901aJ0fYqZsRKbtek2YQEVaD2qZrGTKKtCbRp&#10;vTLNaciCoIOFhaozWwgcQaeNoGomSDUBtao/myroHFClSJmperW2UNWtlqrW5rIYPHzvI9Nm89ZQ&#10;Cf8r4VhGgLHQ0oTSHXU5GLl1h3v/gV+9P8JtghkLi+sDpvrmH998gTd6y41T0K4g8rUFBIPm3Cwh&#10;OAiqxnICrZxwq8bnv/0z/vH9d/joTi+3V/B9sPAavc0C6h8sdL7E3/7yp0f2F3z99df4+su/4Q+/&#10;+hTv3u42kZuMCm6w9B5UT8h+FloDtOuE4AevD+KTd0fxxs1O8140nOBGV6VZDrFgG+V6N0F8s7vK&#10;mOA60EJHhyC+qTFzhPJwazEVQjG/QwlGCNKbXRX8FixI1bGAMHs8Rs7MFdhTT3hV89uVEN58Ji5H&#10;OzWEoMJ4w0Ot5Y+Mnj+9+pH2WkK5ls9Sw+d8gB+9c48qsY3P1cD99YRfFc+r5u9aM35vtKuKSqac&#10;28p5XSqp7nieH8v/HGHWWyv9eN8gvo9wpgeCs041Qc7ISbRj2tQQKx+kRF1CMvNiXoojIgNOIifJ&#10;DtFBJ5HFYwK9jtP7XwfbC4ewc+s6LF+6DPPmLMSc2QuwfMUq1DU2IzsnAz4uV3Dp7DGsX70SM2fM&#10;xMRXp+KFidPw4ivTMHHidEynspwzbRYmU11OmToZ8xbMxKIlM7By1Rxs3jgf+/esoNKwwu6ty2gr&#10;cOjgepYBfqgsoaNFR6+5LA6tdPRa6XB10qFSDUE902Yrna9epkENO+kmMDsJz3Zu06T07Ty2vZTr&#10;VJPar/bjPppU1ACdlUGmD6nGITokMkF4QFA16YbORzO30/lRG2GvnBuep+3DdHpU/SgH6qbGRioQ&#10;wr1+vH6rkw5TpYFsL4Gs3q79vN4AHaFROk+v3WyjY9aHt+90EV78jq3Z3E7F2sMCnmp4pJXpjpAe&#10;lcNFeI8wPd2m03adgNZwjvt0uu52FeI2VaU6LfVWpVA15xG+TIOqSuY9RnvbjbL8809uMU0W4o1b&#10;XYQw4cE0q6DzHZUpBDvTCvd18X0NNBcQ8AP48PVhPBiopSObxvwuB7bAKMbSrDgTjcffzwv+/p64&#10;dOkE1q9ZaKZzc3U8Cxf707C7egEx0SFISwpjerkMP9dz8HK5iKs2R+j4rDVDw7ZsWoGL5w7A0fYE&#10;bM8fMg6YLcF4/sxhrF69DJMmTcCObetw4axiau83tm/PZmzevBr7927Bpp1W2L53FdYzbYRFe6J3&#10;oAlDQ+24TnvtHp/91gAd0mZTXjSW57Esy0N9aTbL5gxU5KrpjM63pqyjwu1jfvv0k0ewHBitxRXP&#10;FbhGuNn7rYYDIeZEqDkLagSjAyHnyKVL4EZ4+++j7YVvwD74ct03gOoz4AB8Ag9QYVI98rdvAOEW&#10;eBxhQScQEniM8vg4pfFxBPlxnab1iJCTBN4ZJEdfRXqcAzLi7Omlav63K1zacZvF0mJtecwlxEad&#10;QVjIEUSG67pH4Od7EEH+RxAafByhQbwm7ycLCjxJVXoR0VKlUVcQG+uA5CR3pKV5ITXFB0lUoykp&#10;vshMD0JOWgjyMkMJvQjCTMHKYwjKOFSXJlFJJaKSSqeCqqe0OBYVzEiVVEOVzFjlJfEoZ0KSlVHq&#10;a39lWSLqKrKNaRb7eqo/zTUoa6zOM+01NVSVdQIilWnTI2XZViUVWUT45LDg1rycmhs0l5CwgFKh&#10;A9tri6lKC9FOYCqkoAIuNOjavJfCd7XTLKAT9KhGmlgQE5YGmJrUmYVuDxVuLz++ln1c9lL19tC0&#10;rZ8F8kCTji028OiptWzv5jN08tm7avLNsTpOx8i0LrXVQ3j1N5fRCyw1pnCB/c3lLBjK8PbHPzWw&#10;/OhuB4FkqartrM3n/y0w8Bu5qUZzwfIWt/F8JtzrQxZYCm7ff/c13hiqM+dKtXXQuxdo1UYpgHa1&#10;1OIPf/vadFQRLN8daeS7U1BsFm5D1w0sf/XRqAH94/ZNVevqGn1djfj9X78y7TfvjtTwuVhA1mnQ&#10;eyafnwUXC6z+ZhaCLMAUFksB12V9LIg0sFwzlfQRsCpU1OV/oJlevTpxsJAaJkSlEIapMjUf4J3O&#10;StztqcKtjnLcIqTuELA3Cdtbnfy/Oo9q8wYV6G0WSrd7CWMWZre4vNVTauwmf6vjxXW1dXGpsGia&#10;GPgGofuWpm16bQD3BxoJYQ1qr+aS9+glFHldqVqdo2uMdgrGpTy3gu9a07wlYLQvCf3tsaY9sq81&#10;ns5MGNVrPKqK/FFTEsS0psHd/ijJsUVKzGnkJl9GY6U/vJz349DepXC9thOXz65l/r3Igm0z0uIu&#10;49zJtQjwPIGzx7dg60ZrTJs6hYXbFLw8cRKWWa1EcWUd0pJzsGurxo2ex5pV6zF99jy8PHUGVeU0&#10;TJs+DXNnTcciqoc5s+bx/OlUp7OxeNEsWFvNxKb1c7F/9woc27cSR/eswsn96xHgfp5pimATtKi2&#10;e2pSMNCgSYVT+f00OD0NPS1U5o38hlST6rHaL0XJ9b6GR79V9UoAKg0MEkb9DWnoqqIqUSep6kRe&#10;Mxl9TCPark5qWlea6VK1L+8l08Tknbx3byP3816qDu6jgtOyozaB6S8B7cYSuZ7I/B3/b6btnbx3&#10;K1VuB1VxO6/RrJoS/eb1u6gcu7S/jkqZUBfENNdtL53NGyzUb9CJut1RQZXKPE4ADzENC4Kj7cVU&#10;0ARqOx3sqlS+m2zTq/f2YI+B5V9+ep/piWqzQ+mumo60nGmm7TZL+lbnIwVMUCelQTrdXXVyZDUn&#10;ax7TA53ZhlJocv2kaH+cP33ARFizsp6Pg0c2s4x2QFKcJ8vWKJblrvBwOIbL53aZ+XF93E/B5dpx&#10;2B07BLuTh7B7yyrMm/0KZs99CVu2LTMBNrbvXE01uR6XbY5iy4YlsFo2i07WAlw4uQfnTuzG0f2W&#10;KtoDuzfiwK5NWL9KYUcXYPOm5di+2RpJsf7o7apDd2cD+vraMDjYgaHBTrN+vbOOzlAx2tWMVpZB&#10;ZyodjRRG7aqpUy1dIYVRWig+eOtRBJ/XHw4gMf4y4uMuIS5Gis0GiQmXkZx4hXC5jLjoi1Rzpwz0&#10;IkLOIjaSnkHEeULqFMJDCLHAU8Yigk4jKpT7w7kvkKAkFKPN73OI4/Ex3B5DjzQy5BziIy8hmlCL&#10;IxzjozSX2DWkJTghI8kFWSluSEt0Mm2nCtelZWTYOUSEniYwT5try6IiuC3sLJ+DgAw5RZCeRRQz&#10;dHDYUQJb8D5oQB4Qchgh4QRq5HGER59ETMJZAvMqYemO3HQpUneaJ3IzvJFHK8oNQHFeIIrzg2kh&#10;ZqleiOp8oe352X4oyPJFYa4fSvJ5bL4/inR8XiSKFBU/N5IqNNoMsykiiItp5YUxVLJxpppY27S/&#10;vDD2kcVQuaqKMxE1hK5lyE0SwZpK0KZzmUaFS2jnx3FJhVqseRQ1dyKVcbGqgAlxteFS8dWUp6K+&#10;OsNYLc+rLX9kXK/jsrGcSpEJo1XVwjQTpqtU4bos1lCaRrVL9chlq9pvmWhauNTwgcfRRDoI0G6u&#10;d9bk0qj8quhFM7NKYXVxqcHOar9484P/MrB8b6SW10nncYTcI9PvoeFhCyzfHaLToPZHFmY9HQaW&#10;mvPv41/8Ad9//WfcaclhpuQz/Yu10sH41R//gh/fq8eb771nYPnercZHMEzD9ZFBA8vPPxxhpk6l&#10;KpYyTuN+VVuywGnIQm97Df7yxVf45m+/Y6Gjzgd0HB45Av9j/C3ng46AlLjCqfVTLfaw8OgmDLXs&#10;IyT7VK1L6+d6L1VjP2GptpEBKkJN/yWnQmHL1BYzRJVvcSrUq1FqXzUBusf/3LdXNQRyQujsjHRU&#10;YrS7BiPdltjFD2924a17A7gz2GIGfA+wkBzp0sD7cuOE9LYqRrNm/KEzRqirGaCV36abhZ9COWp/&#10;F5cDbVQwnSzwG6J5/zi+/1B+w1B626F0Lnz4TXzpfHihLNcZVSWeKMq6Ch/HrUgKOoOSZGcc2bkc&#10;m1fPwuZ1C1j4HcalU7tRlHAV5w9bI9T9GAJdjyPY8zyWL5qNV156GTOmz8GUyXMxZdp87DxyBCXN&#10;7QiJS8T5y7ZYsXI1XnzpFUyeNBUzqSinTpyCWYTnzOmTaZN4jflmMurlC2dhw8oF2LdjOU4eWoPD&#10;e63h5XqE7yWf71U1LXRwuD7I9V51kKGDoWAE1ztpdBoUnWdQ1duthejjN9I3UBQezZQxwHerSRY0&#10;VlKOWb96uPIaXQSLalo65azRYeohdHT9PipJKcdB3vM61xXpZYQqb7StwLRjXqcNS21y/4BUIx0+&#10;QVkQHyK8B5szqFCpJAnrocZ07k/gN0/m9QlwQlsdX3TtfkKvp0ZVylKqzGs8trNeg+czTbW8bKCN&#10;z9GRx7RA2BOosoFW3lftkpqbUrDU+1CtiVQx1zUuc4BO4y9++VP8+PUutFUQ3hVU3nQahtqokHl/&#10;OYjdvH93XTYdSjr5JUl8x4VGBDSb5iWWGyxbFHw/O9EPYf522LdzFdaumUdnaj2KEsORlxQETf2W&#10;Eu/BMppleowjoeqCEK8L8LE/AVcqx0v7dmLnaissn8tv/8oEzOI337JpFQ4f3ISjh9fjzOmNOHdm&#10;PbasXwCr5bOpOg/B3fky7K9dwFmqzd1UlQcPbMe+vdt43lps2LTUDE08eGgzStVHo4mCg/lPQ0K6&#10;22pwvU9zJlezbKhEQWoy0hOiUJifhLIyli90hjuYz/taqzDYUI3u0hJ8+uEHFlg+vDeExChHpMS5&#10;8E+5IiHSgYC7ZtoIk/mnYsKu0q5R6RFiPCYl2plLV6TGcj3KCVGBVxAXeg0pkU6mJ2xiOD2JSCrF&#10;aEdkJLghM94dWepSz5eVHsvzot1MV/7sRJ9H29y4TddyNtOiqLdhLlVgYbo/8tN8kZfijexkXiPB&#10;hddzQWai7u2AFFpqrCNS4x2RHu/M8xwIXGekJDobAIeH2NCruYgoAjc82IZK9BwBa4voCDvToSla&#10;vWxDL5sOTNGhtogMphINv2omAE3mM2kS0EQ+U1q8GxIiHBATehWxfBcJUWo/5X/kMkEdogT0SL0v&#10;Jx7ryufis/AamclqU/U1lpPmQxXrR1AGE6ihqC6JIzxjqGgjuBQoE1BHUFZJpXK7flcQolVUthpq&#10;UFOSiNoyArKIipdWRa+nhh+2lvCrKlFVMpVuvhQBjy1NtlhZCpVuqrEadXJSb1fN6EJQadnI3zLN&#10;lK4ec23V6kxD2FQLflK6AqFgqbZNtTlqf4bpENTMc5q5bOEzqQOMZeC2RYHJw2+n9/r6+z8ysPzs&#10;o7t4/Xbfv9lrt/rwwYcfWmD5wTAzpCDLTExPV7D8+L7CbWXjZ7/6Lb798i+40S6lbakO1uTGaif5&#10;9N1BFl5peOu9DwwsP7jdQkhkm/sPPYLlLz8YQaMAy/+nUGf6D618VpnalH//p7/iu6/+jJsEn6pD&#10;O6jSu6RaHzkDHWYb34XZlsdjsulwqE2bXifff53pTEbju1AntDo6LQ18Jw1673Rk5Hw0VfCd0RrK&#10;9PyqVs7l0jKsRuumVqBBVemFBKaqcBXmTFWwqmkg5AjAewNNeOfhIO5ebzUKXR3QeghyEzdUCp/H&#10;qnOVCvxOOiuCYVdTIQtVHsdrKpxZTzMBL0gSlmYGno4sqk8qpsYogjaOijyA1wpnOvDl9f1ZOPqj&#10;Kt+eadCFjqED88MJxAUfgcP5dciKtEGE1wmsXzkDK5dPx6E963D66Ba4Xt6KY3uXIdL/LGxOb6MC&#10;WIjZs6YQklO4XIA5c5Zh+qxFeHnGDMxYuBBLqDSd3b1QWFqFgIBQFrLrTOjB7Cwqm8E7GBjsR01N&#10;FS6cPokNq1diyfxZWL1iHjavXYzThzfC2e4Q81CIqTVoUScsOpyqOTDNB3Q21XTQbeCmSd7VDmxp&#10;rx6ksu9tLOUxuXQO1Skvm+9PgVZKeK6q/TXJfQ7fjWpB+P3pdKh9u5PpVJ3QNCBf7dVa1/4OplW1&#10;gWtSdrVl93Jd5ypAQR/fu4IWKL21C5hSbYoY00WHic8yICXYU2Xg3ku49XXkYKhLHXVUK0AAtxeY&#10;Dj1DrXm8HvMZlWx7LaFF8HbTOexWFS//oyCobaY6V1XBzAta7yH8egjkXipmgVAKWO3dulYPtw3w&#10;utc7CnC9nUuaxqLrvD5ewxIVif9b/5Xvo4NlRAvX1RekKCPa9LOoLUhEWWYYKnNDEOJ9jrBabMbT&#10;F6SFoC4nzoz79XY8ZYYY1ZdqHHss6grCUJEagMJoD6T62uHyvs3YsHg2FkyZgBmvPIc1K+Zj9/ZV&#10;2LtjJU4e3whHu324dG4rv/1MM/G+rxuv6X4VVy6dwqbNq7HJgHUn1pkwk+uwk2p0hfUcbNy0DFUV&#10;SUZ0qPNdO8uGHr6vFqaTeg0VS4zEpUP7sH/bOqxYNhtnT+9BNdNNC/9zA/NYW30Z/28p/usjlVWE&#10;5c2RPnqAVxDuZ49w32tmBunMeD8zxkyRS0qyIlGarSDqfEGpwdDwivzkAJTxd3U+C3SqpUpaFW9e&#10;nRfNDKZhEGHmmPzkwEfDN0JQmBLC38EoSY9AbkIwMiiPC7gvN9kfhWlBKEgJMGPlshM0xMMHOZqc&#10;k96KhnBof3F6EJdUdsl+yE/xR3Emr5sRyGsHojQrBCWZvHZmOBQouUZAkRLLjTHPr6l1agkMTWar&#10;7dUEUlUxQVUYQRBFmU4s6oZfXxrH3zJCSkY1WMVjta9SwxgeDZXQOeUFVJ3ZgVSLvH8eny3Th06B&#10;C9+ZF7fxGdO9aPTIcwRJPxRSjZbm83gmGs0ZWJ4bjoqCcEJOXZb5/mgaBiDT8+k5dG/1vqykSlVh&#10;XM53XKY54PK0XT0vE8z/0fhH9RCuk7oUWFl4qwew9sv0Pmq1vzDOMvyDpolodZ1qDQNhgW+sVHP8&#10;0XisGULC5WNrJQBUnantbfQmBUhBUdbFRKhMK+thRutmpn370Tiz92/UEnQCMkH92Hj+0MgNA8vP&#10;3xs0ABeIe3styvLDu5odJYPqqAS//PPX+Pbvv8ZALeFTV44/UA3++F4rAaSOPKl4410LLN8ZUfAA&#10;OQKp6B96BMv3Rw3cmiupjtURiiq4jcBTCKz+nl58+c33+Mtv/otAkvdMxaxCkQWgOvdIKQuOUs89&#10;3K5xmXIkzLRy6tjEgkpKppum9t3WagvM1atXhXUHj9VsB83yVpn2ZFLqrXwWBfvWdjkjun6HUeh0&#10;VPh8Ok8Oytt3u/HOvR6qP1Wb8nn4DJ0slPUsekYtu3jeUCshqYJaqpHbdZwKcYupwLZYPwtsQUJt&#10;w5qibribQG5JZGEpwETyv0ShuzmC78mfv4NQW+LBvENYlrgjJ90B0cEnEeF7CFdOrYHt6bXIjL6K&#10;7RsXYNG8VwjCl3Bw/zpEBlzErq3LsNpqDhXAHMyc8SoV5VRMmzYTM2Ys4HGLMZOwnD5rDqbNnI1J&#10;02Zg9oKFWLrcCra2VxEYGIrK2hacO2+DRUuWYe6ihVi4dAn32eLGzdsoyc81UbH27lgLb9eL6JZC&#10;1BhFqvlb/ZrAXU5AKRWk1HYFAVlG1ViFUYWLI5BGe2pNUHOFXxui8r810IJ7I5243i1lqQDpdQRJ&#10;FUFISPCY0f4mdFDpVxfL2cw0Q7s0x6nWNbdpvfoY8HdqbCDSYgKQQkuKUtkZiqLMOOSlRzGvxyM/&#10;g8olh3mWjlRVaTzfJ8szlpX1TPN1/O4NBFAL4dZSz/RSn0j1w7zUSrhRSarK3LSFUukJclKPQ53q&#10;QcvvyUJdAJMpGpCApnyq+LM9XNfvHl2jWZ3clC6TDLCaK+IJfPUyT+N/VVS2BDobSUyfTKPMV81y&#10;OpjO1c46SAfgOlW4ps8qSQ/j/4mimPCmmIlCY3EWBuuLUZURDodzO7Fj0wKsWz0HqQl+TEPZKNW4&#10;6CQ/1OeFo6eWYKVYaGMZ2sWybrAsAZ6E06ktVlgxl2lo4jNYMnMCdqxZgKMm8Md6nKMDJqfryvkd&#10;OH6IinHVfIT4XKU5UpwEw9XBBseP7MEWRc3athbbt6zB6WP7cOLoTlhZzaMC3Y+majq36pRYEolM&#10;dRANs0d1VhDyolwQ6XwJBzZYw3r+dNgc34VgP1tkkUEV/E71zD/tXbVo76zDJz9+FO7uzdduIYsA&#10;yksnbHIiWaiHIZN/UL+LKK/z0oLN78wkX0LMkwDzNMovP50vgrAoyiDkqAJzUgm5ZG8qP08mHFfk&#10;phIQGYRIeiDBRlhmKNhxgJk3L5uwy+d1SwmOAgGQXkZmojfVqxcTmi+XnlSwVKAxmsyXyjLB10z4&#10;q3GUaTGeVKIKBu1JFetiZsZPjKRSNcf4cb8PVS7Pp2k9I5bb4/h8CYHII6wLU0MJXMI5LQAVOQRm&#10;biRKMkIJY0IsK5zLMAI4zBxXmMrnFsgJdYXCK1Ybp/4PIV2WHczMozkQ6RBQARdl8f9SQeYmehDm&#10;XoRaIPfzuJwgOht8VxmEPlVmPpVyAY/XORqbmkcFmkX1nZ3ggZwkvlv+zkvh9fh+C9LkUPhzXQ5B&#10;GK8l0wS0BLccEzoGdVI0hQQnoadJTau5TfFMy+ngPIahlpV0HGQVzLSyytxYc4xM59QQvrWPxoxq&#10;IlxjxRrcT2PiUQH/7yYAaCzmv1sLrZnK+OF7HxtYvjtSjWaqOpkZyiNVRnD0j4waWP6CClFDepoI&#10;x8ewfP92o6neaSJ8NPP/b//4F3z79Rf4+puvTc9BBcpuUbsCz3vjnfct1bAjjfRapeIIy0ELLH/x&#10;/jAaDCx5HZrpCUyV9/o775ku+n/9/AMWIixI6lmwyOuXKaIPVa5MEwOrl6xUtpSvesv2qAr3UacO&#10;ee2dVLedzJDd9fLeud0Uannop6roZiHWzWsMEGADPF9VcbJeFmJdvG4HC0uZ7qvOEsMs4NWh6P5w&#10;kymodE8V8qoC69f5skZe65GpXXRA6oXnqx1VvwUOdT4apIJUu9MgYSqQyqRwZEPcN9zN/V35GOqW&#10;Ek0nHLLpSSfSQWH6KZLz58n064PyYk3ZZYtg33PwcTqCkwdXYuOq6XCy2UUVuQ7z500mCF/CgvnT&#10;TAcMxSKeRwU48VWCkgpy1qx5mDV7AebOVWzclViwYAUWL1yCJYuXmTCb69ZvxLHjJ+Hg6IzUzFxs&#10;27MP1uvXw8nDE/HZGbBzdcGyVSthRQsJ8MPQQCcSov1NR7vedqqzzmqjFm/01Jh4nuqN3M33pHBz&#10;Cjsnp+FxD+g7g824q+Dmd/vM8fdGWvDhWzfw8GYn7hOadwbb+e57TNSY632N6Giiam+rMtX+LVSG&#10;I0OtqC2j48X1PCor9RlQ5774CG8zcXhWQogZ05qbHM7yLBQOl07C2fY0vF1sEOar/hjuZvz4ulVz&#10;sGndIpw5tgMeDmepyndg8eKpWLhgIhYtnYK83FBcHyxHj6qC6RCos5k6hqm9XBNVq2ZHNUKqyWhl&#10;GlPAEP2uptMsR1DOZy23VdEprlHNFZ39sjwKg+JYtKt9lWqyg2nXGGHapyEsVLtSkhrUr/sp/fVr&#10;WrPSVBQls2xUIJK4IDoGfihm2aEhcRUZMYj1vIrjO1Zj9/qFsFo8CcE+FzHQW8Z3loFs/t/2ygRk&#10;R7mhkeKgLZ9ig+VZI8v8VK/L2L9yAaxmvoKZ08Zh6YLJKGUZG+pxAR5XDiPE5RQCnU8iIfgKgj1O&#10;wcvhCNxsj1KwhbJs9+dzhCDAywmOtmdw9dIxvstdWLdmCTavX4GVyxZg05rluHbxGB2EDL6zZDpK&#10;/IaViSzvwpkHNJymjPCOh/25I8gjGxR5SLVPvaqF6KuhM12NOqrLODo/D+/fssBS0RDiNI5S1ZqJ&#10;rshI9UBBHsFCpZSR4o7oCFuEBtsgIvQS4iJtkJxgh7TEq0iMuYzYiAtMuDaI4TI67LyxmHCtX0BU&#10;qJYXeYwm6rXj8grPt+V515Aa54SkOFWhuiItwY2JjYo2ytFU+UaH2dFzcUZWqjflPhVaVgBB7I9c&#10;wi2fL7mAL7SI8C3OlpcTjhIuCwjiIoKsiHDO5bEGvAleyCBos7ie/chykqj+aBkaIxpjMQUjyE+S&#10;chWEBI0kVBfQgyyi0iIUpLaUGCuonkt4jxLeW0sLRPVMAXQoAvibENUYU26TCa6lfLZigrg0O5QF&#10;TwSBR885L4QWjAqalpX5+q1jqToz/QnDYNQU8lmYYTS4vyovjM+lXom8BpeKUKOJZzXmT6YhFw1U&#10;kqpSVXWUlFUjgSTANTAzyRRou55KU+NKLW2T6cxoGv+p8aYKpsDzyqW81PFIVa0EFa1FbZz8/f82&#10;7qMC+leTkjJVnVx//d2P8S3h9vb1aovS1TMxMVosw8DyG+7/+dt9qFO1sGDZ046vvvqSsGz4JyzV&#10;+7aptgy//esX+OBmI7+J/qOUIp+TBcRrb72Dr7/+O5Vlg1GPAmj/wAD+/uXX5voyPcc3X39lesL+&#10;8Vc/wevDdSYDqequ1YwXVfVWNqEoOFIx81keq2e12XQSbLIerquno9qP1P7UTc+8u4H/ReP4WACp&#10;qkzLAQJTkxYPErzXWwowxIKnm9fq4P16WLips8Uwt4+0EmKE3uu3WvHW3Q5TQAl8ltihRYSxoq/w&#10;XAK9R/enCbS67mAzQUcz1+Gxw1QZajeTElAv5wEWdL1UkWpP7iVIBe8hwnOA0NT3yUkMQVyYp4n/&#10;HB3syqUj/D0uwc/9ApzsjsD12jFEBV9lGeCHsBB7eDidxclDW7GVhfySeRMxa8o4LJo7FVMnv4RX&#10;XhlHCM7G5s1bCUbBcT5mzJyHqdPnYsWKtVi0eCW3LcLkKXN47FRMeO4FvDRuAl554RVMeOElnDx5&#10;Frb2Tpi/bDlenDIFL8+cgZenT8fzMyZj1bZNiMvKxK033kF3bw9CgzyRnhhGVXGOyoyOjtqS2yuY&#10;rjX8SmNhmd65rjRSYcZqxzKdpDPPxONGX50ZVvPG3U6qSqlLQpR2T9F0emuYL+i4NJSZyRc0A0cX&#10;lXgHnYta5o28DOa7kjQkxfB9BLqgMDuW78cNAa6X6bS70+ENMmPG5ZTnp4QiIdQdTpeOw/PaWa67&#10;oVQ1ayxrHM/tw8rFM7B93RJcOLwLXlfO4uC29Vi9ZC5WLSVEt69AWUUiBvur0McCXTUCnTV8HubT&#10;WubTOlpZZgzLRgoZlS35BGFBLAGmfhBxVKxRyKEQyaAoKaGTXMbtldxfwfWsZIobCYJslkUUCaoS&#10;1lSFfQSEgsorWLsm4RcsVdNRIYdbjrd6+NMZUHSuIgIyKzUCMcHuOHdwK/asX4K1C6fi7J516ChP&#10;IJyoIDXsi4q1jOVaUrgDGqkmzXjXunSk+1+DM1Xc/tWLsH7+VMyfNB6bd65HU0sZ8unEh/tfRYzf&#10;FWREOCEvjjyKdIDn1UPYtWkRFOymkscU8jkUAS0q2Avujhdx5vgeHDmwxQxLcrE7jcM7t2DxrOnY&#10;umYZtqxdhgWzJmLe7FexfMksLKSKXLZ4Lk6eOITOjlrcuzeEO7d7TcAFBevX9G0jXVWmD8Dr3H5/&#10;uB2/+O9PLLC896ADYVGHEBpxEMGhBxEUdAChoYcRE32KkDyMyDDSPe4CIsJOIZjrYVFnEBB6HEER&#10;JxAUeRo+Qcfg5XMEgYGnERVxCbGRVxAdeQ5hQScR7H8Mfj6H4eG+D0H+xxHge4TbjiI8+BRhegYp&#10;sVSFUQ4GkFGhttCUQdFhl3nMWSZIgjjqqunkkxLjbNRmehwVZZwip3jR82XizA9DOWFSmCl1SxXH&#10;hFBF9SSFVaHEk0UFxt//VF2qruS61JSUZFlWBBVihAFfSaaAFEEgKWpMNAFCr0yJjB6R4t5W5Ycb&#10;WKm6t5Qyviyb52QFGtiVSz1K+dFrEUiNCqXpuoLoY8AW8Hd+BhVoNhWjHIFMXyZyPjehWVZApaqO&#10;RPm8fm4QM7n+C71B3ruOHlmDAEk12VAQg8bCGNQVRFH9xaCphF5lcTwtgcBSOyIVnqlCTTDVKc0E&#10;ZRvB2ULotBCkWjbzt9ocTVACoxr/xwTZRjoJ/9seA0qKzlRnsjBRtaCAompHddoxRhj+q8kTFpQE&#10;n3Ydp22PnkOmde2TGTj+LzPPI2ASgqbdkvdrrdR40f+XWa5j8b6T0V6RxAxMb7osFt1ViYRVPN8F&#10;3xkzb2tpDNfpbBREoKkwwsx430rroCrWeLyuskT0VCahtyqZ6wnoLk+kJdEs610sEAY0xKAqyRzX&#10;Q69V1sfn6KnmcfUKgsB3XxXP/y0wa1uOqcrV/KkfvXUL79wfJNSoVKVK69LMUr00+7lttI3gUxVa&#10;rcYKUp3S8xV4texVBxSq2OtUAoP8LYh3q5evgbmgn8HjLMDuJ1w1J18/wanhKJr4/I3XRvDTn7yP&#10;X372E3z6o/fw2U8/wI/4PO/e7cEbN1p5bA4qWRCHudvgxMGNOHJkAzZuWozNW5ZhydKZeHXyOLwy&#10;8TlMmvwCxk94lmCchA0b1mDt2k1Yv34LrK3XYbbU5LxFVJbzMWfuQp5nZdaff34CnnziaYwTLCdO&#10;xhT1gp00lbBdjKXLVmDiK5Pw0kuv4uWXJ9JexUwq00XLVmHGgqWYs8QK56+y8O1qR1FJBur5vjqb&#10;UzFCB+CmlHRjgWkWUHAKE+2Jir+R1sp3NKIQc5qlY6ged6kabndX4iYLRvVe1iTLt3urTU9QqbfC&#10;tBA63P5IjvakIx6GyqJ4KiY7OuJ0XgnjqCBXhPjYw83VBgut5sHW8SwK6GCXFlCFZcWzfIlBTOBV&#10;KvFTSI/x5rdXk0WWqY2RKlR+0kwYCpxSxvIpI8Ef1Vwf5DPc6KvHvZvtZhC/JqzuJbDVUaudCrmK&#10;wMxODibsopFLIOemhqGlOhsPbnXyPdAJqqNT1FHB45JZ1hCKWZprmI59ZjTLzgCkx9KJJ/hKs+Oo&#10;glXOxGGwqwZ9vMdgew0dRg1Jy6EDHcOyM8TE1C5KphAgZCvTQ9DM8ibB+wqObV+F7WsXY8emFVi2&#10;fBYOH9mMcuaL8iJF8Arlf41h+RLG8ioA/bVJ6GNeGmY+SnY/jzNbl2Gr1TQsnTsemzbMQ3S0A+oq&#10;o1DEMjEt2pHlMstHCpqieC+Up/oiK8IRvvaHcObgejrQmYgL90SApx3C/ByNYrc9fxiXzxwgKHda&#10;esbu2Qhrq+WYTmdr7Jhn8dxzz2As7YWXnqPz9irmLJiOhXRKlq9aiA27VyKEPKmso2PAcqbeOP3p&#10;LNdYvvE7VdGhqGFZ+8kHr1tgOXKzHq5+a+ERuAGeQRvhFbAJrt7r4ey2Fj5+2+DpvQUeXpvg6bPV&#10;BC7wDNgNv7D9cPbZDicfSwCDgNAjhO1J+PkdhrvbXvh4Hoa/Nz3T8PNUkLaIi9HwDxtE8ndI0GmE&#10;C5SJFjUZHWqHUP9LCA24hMgQqs+Iq0jiC4yL4PYA9ay9YLZlxLtTCboiOsQO8eH2TMiO9IztaddM&#10;p6NE/k6j7M9KUNWmJV6oqmYLUgVRxTBVVCG1axJIBKSsTOqU2wXMCr6YWgLSEgdVEVhUfRlFUCrs&#10;WhwaShSajfsV1aaQ8CxQlSgVLeFXkEbFSi8om0o5P80bhRm+yEtiRqM6zk10R16KFxVwAI+nZ0f1&#10;mJ3syUTsxcSuKmbtp4rmNfJ5niCqtlBVY5cSyFKYJVl87uxgXjcAineaz33F3CYnoZgAruB/KOd/&#10;KeN/qyRkK3MU65agJWAbqD4b+Z9MG+RjI0AFKRPSTlU4/2IN/O91/L//2+q53fIONGZS3nviP4Gn&#10;YAcColFqvO6/2uPt6gXbpTYUZkaLirPAtpNK6zFE/1+wNNUo3KdqVNMbVoAlkNq077E9gqQZIkLT&#10;fU2nI42pU1d+Wg+BpWVfbQr6G5ghCE5BVEMDuujJ9/FYDUo3QKxINut9VTy2RtFgFAkm00SEUUg1&#10;DVzv5f7r6rXYoO2ZlsgvtH56zxq310doPR5vJ2V4s7ccb9xqwWujjdAQE70HqcBBqlKN25OZHpD8&#10;PcDrqtu/xtxZAEqY1hOyBOBQs6pgeV91wCAw+/k86o2pYQTar2uofauX99VYQRNnVlW9fN/3rjfh&#10;HmH4+oMBfPTOHXzy7l389hcf47effYxf/ORdfPaT9wjPt/Dxuw9oD3GzrxVN1fkIDXHDkcM7DRRf&#10;fOl5TJz0Esa/OA7PjRmDCS9OwNLFS7Fxw2asWbPJQHHjxm3YvesAFi5cZmaZsbZei3nzFmPypOl4&#10;cfzLeOqpZ2lj8OKEVzB12kyjRGfPmY+5hOqUKTPMNkFy0uRZmDprEeYtWY3t+47Dat1WvDJtFqbN&#10;nAmHa5dMzE+FievQ8KaGQtPxpo8ORTO/pdruO6jQFcKthdvrqZTUI3yYQOym89DB96GprjQkp5Np&#10;p4tppl3VmiwDNNFxfVEsEkMc4GZ3FF7XTiAvkfmc4ChJDUZsgD2VDv/n2gX8f5OxdOmrcLh8wHQw&#10;Uqc3NUWEuJ1FhJcNytLCkBPrj8IUf6pDxU4mpOiI1BbGm+riUUF6sB63CHJNVC1Y9hNeQ1Q3j02z&#10;cHTKESAMGyrUA5WFO5VyvpqK0iO4lGiIo1IsNoBVtDIdV1EQTxERhoQId5YvakYKRz5FQmKkB8uZ&#10;cJalLogLdTUd1DobipjPU41gkEBIV1NaojeBF2Umgq5m+ehicwAXj2yC87k9sDu9i+/mOP/3MWTz&#10;2mX8P7lUtFUFvEeyN1oJzw6WLwro0MH/7cpztlrNwPI547Fw5vO4dGYHcih4CgujkZXiS/Cd4b0J&#10;ZJYxzVTLtRQvtRQcOeHOVLDrEeh0ErX5UYj0saXSpPByOQs/x9Nwv3KEz7IHB3euwta1i7Bp9UIz&#10;5+XElybgxXHPYdzzz9L5eh7TZ7yKRYtnY8my2ViwaAaW0slZunoOrNfORUysG1rrVYYkm/GlbXze&#10;DjrEdQWRKGJZ++4bj6ph7zxsRlDcZvhHboRb4FoCcDXhuQY+IRvhHURI+hGg/oLoZqrI3RYL2Y2A&#10;iH1w899OgO6Ab9B+BAQehL/fQYQEUDkGXTA9UzMSXYw6jKc6jA6T6rRFUqyDGSoSGWxDSF5GRrKX&#10;6TmqXqiZBEw64ZKe4Ia0ePVKtQwhiQoRSC8RrOqxaouYR71ZE82wE3vEhF/hMZcJWUek8iOnmh67&#10;bqYN1XQCohIsIlxKqUJLczVvp0zKMoyKMcoAspYeRDXVWh0ziUDQxEKzni+tgQlFmUAD6+VlVFLt&#10;6fziDIFM1axqw/Tnh/ZBaaYPvVJB0oOJmDBMciOgvZCT6IrkyKvIjHM07ZaKJZqvQOE8T1Wu5bmq&#10;Rla7ph+vzQxJKyaI1Q6cSyvhM5fyGKNKqWbVq1bLEm6r0owvqpqVAjWKk4Dkf1DG1LKe2xpkXH+s&#10;QAXEekK0TlW5dAr+zai8a6jAZVLhj1W5Me3TMcwYxvhbMWYfh8oTiA2wWGD80/hbgYofg9XsZ+Zs&#10;/hfoCWzqpNDM9f8Ny8edgsw+AVNmriMIC8bqeGS5toHmIzWr+7TRugnIbkX5obLTgHONrevlUuPq&#10;tL2bYFMUl34qOEVxMSHRBCiu91YTtPSIzT5CUJAcarBEd+mmA9BDFdPN++p3P8E0SHDJFI2ln0pA&#10;4zA/efs63rnbScBR6RnAZZsQZAKhxvMNELBDLYr+QggKto+UpfY//m2emc8p66nkfflf+vQfFC3J&#10;qF0qYP0XKWlm+G5FM+J6F61T25jxe/jsqnKW2uoiXDtq6CA00FGo4bcrprIui6NTqI5u8bhBqN7R&#10;xMJdVFq9jcjNSTZw2rF9C8aPH4/x417A82PH47lnx2P6lLlYs3ITNq7fYZTlhg1bsHv3AR67F2vX&#10;bMRq2pYtuwiV1Zg5cx7Pf5lG2I6fQO9/NpYvt8bEiVPM71dfnYqpU2fy92S8wGMmvjoLL0yYilen&#10;L8CiFRuwfPUWLFhsZWD6EiE9h+ph9TLNCLSQwJ6DdWuW0hZhy8ZlKGea7KJKvDnYgAE6J236Rh1U&#10;au1U7J1FuN5VTOUvBU6npO5xuLsclNDBdr2wF+cOrcPpA2txYu9qnNq/FvuoiPZTWW8jIFctmY7F&#10;sydi48rZWLZgAtZZT8VuKu+UMEcT7KCG5UOQ0xFkUgjkszyqzwlFXoIrYvxsEOx2BkGuFAsRLtBU&#10;Ybf6qnFvuBn3NfclFeJdrt8bbqHSK+O+OlMN21qtdnW1qWXRFJozxczJa3rGFzA/U7nqd2luLB1y&#10;ll+qQuX2ogwKgtwoQtEJ0UEO8Pe4iFA/O3g6n6ECW4fD+zZQpdnA1/U8wgOcEBssZz+YMHVCZoKH&#10;GYKioVhqp1cTg4aWtDwKD1nG/1hOh1zNP6U50aZjaEacD+JDneBH8Pk5nUGkJ8voQEcc370Om1cu&#10;wJyp47B94xKkxnqihddsaS1Aa3uhGXaXTzCq/G0jZFtLWI7lhKClMAJpIVfheG4XWkujmJ4TkBx8&#10;DelhTvC5dgwuF/bBmXb5xDYc37MaJ/aswam9a7FyyULs3qoJ1LdgwrhnsWDuDCxbOhcLFswgMGfC&#10;asU8LCM0Fy6ejvkLp2DB/FeRRCiXpweglOVyXqwz8uKcqajdkUpm3b/dY4Fl31ANbBysccVpNWzs&#10;V+GqC1Wm7w54EIKevrsQELQXQYRhcNAhhASfMOrRx/sgfHwOwi/gMMLCziA+7jIyU52QlexiQmIV&#10;srAvz1dAaEuPz0rK8+JHhb0AIMuT3M4ORQFfeq46C1FB5RMAuVReAqaGcUSF2CI5xhFZaQRfuity&#10;Mly57oLUJAdkpDghPYVQTNS6M70UD2SnuBG8Ho96n1JZpngiO9WT16dyM+MoCZ80L3pb6lGrzjZU&#10;aIReOe9dTWiaqcbyFbtTIdhUlasA2EmmwdwMbmfhrl6YgmkDPRCFbKtT3FQWNM0V0agtDuMHD+G+&#10;SB6rhvVws62Wy5qicDSUaRozVevyfgS34pAqPmlTaYxZtlDtyNqrNQRB51PZMsHUlkTzvgRdOe/J&#10;4+q5r84E0yYYuWzh9hY+c1Mpr1GWQEgJloJmNBVlLH9btjfRa3tsLfwPJpTc/zKjBk3bn+Lb0oul&#10;adhDQxmVH9c1DOJxphWgHleBGoVHj17AMmrSwMyyX8NLBE5BzIy1JBgFOaM+BbhH9r9BKVMvWaMs&#10;9ZvHqE1WbbM697GqfKxezfW0XddTj1SFxyPQzMweekY6PFo349bUg1fKkwpMsBwgYDRjuiKdqAq2&#10;szTBKEyBSTDq4DuTSYH0SqnxmXppfTU8n+qlj8DXsof3futGC969241+FnA9lRnmGI25U9XqSHse&#10;LRejsjZVkUpZUjESmFKXowp5p678rVKRVJ/NVJmKJ0p4D1EVD9WlYZBg7BfEqwjNyiT00wb4WzFP&#10;ewn7Tv4HDbaXku7mPlU5lzNvqXNZYxU95wY6KI1xVBNM7wXcVm4JQFCczbyT5YWSHF8WsHRQgy7C&#10;jQXrqZMHzaz127dtIsTGY8wzY2nPY+wz4zBl0iysstqEzRt3Y926zYTlNhw8cByHD53Atq27ec5e&#10;7Nq5H1bWa4y6nDDhVUJxCvbuPYAFC5fgqSefwXPPvfAInrN4zCIe84o5Zt6sBZhNwEplTp4+B5Nn&#10;zMHCJSuoDlZgLpWoxmPOIGDnzp2L+fNm0aaZDkdLF09BiPclKiM6pkm+VAoRKE1xRQP/24OONNxq&#10;SsRAdSzutGfjTmc+7iq8YFMeipIDqQL9mD8TMNBahtuDTdDEz51SrvUaplPB7VSm9QpvWMo0l02F&#10;mmVqoQSM4owoZMQHINDjPFyv7EKM7wlEep1AvN9ZpIScQ6zfKYR7niAwT6CCZeRrI7W4M1BjIiq9&#10;ebcP7782YtS/OmcpUtRwRwX6my0ds9QjWjN0qMOWIkj1cls/z9MwoUoqyOKsKKMua9Q3gaqynnlV&#10;ylP9MiIDHeB45ShOHd2OMP9rBOM1Ez0n0MOG74lCg0pZsAzwskVitDsSCMui7ACW3WEENdMZQZnH&#10;9xhI0Hs4nmSaOA37K4fhdvUoVd4R+FP1yQHw49Lu/F5cPr8bTtzucu2oOd716glcOX8YF04dxNUr&#10;Z+FgfxHODhdhe/EYLp45gJMn9uD0qd24eHYvLpzeCadLBxAbeAXZhNZxOiwrFk3Czi1L4S+o+9jB&#10;lyB2uXQU54/twKlDW3DiwGYc3LUOJ/dvwsmDW7DOagkC3OyRFR9u5g2eN3MSViyhilw+ByuWzsaK&#10;ZbOoPucyTS7B3HkzMHnSi9i5yRoRfBdOF/fj7OGN2M37baMDtGPzIjQ1lFtgefNWB7x9j8DTh+Z9&#10;xEzNFRx8FnGxdkhOVEB1F0KJkjzd01QXqvpQHXASCTEpwswkL9OemKdZPehZZEXrGD8qQ26P96Yy&#10;UgcYS8ecgnRLj9hMHpuu/VymxHtShvsTav6EHIGZHYQswjTNzOrgbsY5Co4pSdeQTEtKsENsNDNy&#10;+HlERV4gqOm9xNsiPvYykuPtkRznYMwS1MCWy6vG1MlIv2VJUQ7IS9aEuFJx6mgTZnqeZvFZBNBS&#10;qVCa6VDDTFBPD04KS+s1UlNSZ/TApUrrqODqS6jiCCrFMpXptxRqrYad0FsShM02AlhgVCiudhZi&#10;8tQaCdu6QqlCWoHm4FT1KY+XQiy0qMQmnmtAyAJckGsWGFlwK4yXmYdTU48Vq302xFgdASsQ1xdF&#10;8vwonhtLeNFjo5lrPbqegShVx7+bBWoaliHHQCrOtLVw3Rh/PzYDSYHpMZwIjMdtkhYQphKMin6j&#10;qlZLW+NjJfgYkpZtluv9v2BpjMc9roKVJ2uqlOnEGOVKs7TRJvJd0sw+tb/ymvxObfxtqmM1Jk0d&#10;eXg9E82EXu11mqovb7YX4BYBdaONIFOQawJqhPAaJbC0fFwFO8hrDNXn4noj1QmXA7QhAnG0pQjv&#10;3u7A+3c7zD7FDlX1Ux/fxVB9NiFsWZf6HNA1qByHqWh0L0FS6lEqUiHUTHg1LtWWaaLNUBGqWneQ&#10;4Ltel4LRhnSM1Kfiun7ThutSMdqcbmxY8zDyOt0EamclgVCfRktBCb3lmAAbRPpfYCF5Gj5uxxHq&#10;fwV+XpcQFmCHguwQ1DANaeaUwix/hPic5bHn4ePMAu7MDqxbvxSzZr+KCS89h6ef+SGefvpJPP3U&#10;03j6iWfxwnPqCbsMa1dvpoLciU0bd2Df3kM4fuysqYrdu+eQUZyTp8zCiy++iid++DSeeOJpA8gf&#10;/vApUx37LMGrKtlXJ03BNAJzOqG4ZOkKzJo8Ba++8AIB/TwV5xQCcxqeGjMGTxHWL78yBbOmz8U0&#10;wlpT/E2fOhmzZ7xKFTGRBeNk+DscRXoI8zz/b6rvMYRc3Yjg82twdfc8nFg/DVsWvoD18ydg87Lp&#10;2LJyLuKDXZhPE1FewPeVF89yKIrOeQTysqORlhSCuChfeLnbITrcG5cvHoe93Vm+P0dcOHccbm5X&#10;YWt7Fue5fvTIbkQEOcLpyj542R9AfV4AypLd4GG7BSEu+xDpfcwEbWgri8K9foVPLMOoojwNUl1e&#10;b8fd/nrcoxq+O1APhU9Uz2WtPyBEFV5Rk1ALmBo3+3g8reZcba/PNxMzN1GFqn2zuSaLTnYyNNFE&#10;M7d1NhSgMJPlAUGqGZDKCFZNPqHq3KKsaJTyP+ekhSKGqu3Y4Q04dWwjRU44nfJYVLI8Sgx3hLfz&#10;Cb6DC4iM8kJYkD1hewaednvhd00KbwtBsw2+LsfgxeNcBVUe6+x8Ci4up+DpaQNPr6uws7eBo+M1&#10;XLO5iEsnj+PC0SM4ff4MLlw8g7NnjuLMqQM4e2I3zp3cbcZUBnpdQUqsL4J9HRDk54Jgmp+nvYHt&#10;1Uun4Hj1HGxtTvKbnMC504dw5OAOnD24mypzOzatXAqrhbOx1mohdmyyoqq1wuZ1S7Fp7RJsWrcE&#10;a9ZYYeXKFbDS/MRUnquWzcXWdcsMOPftWI/9e7bQ4VuH+roqCyw7Bytw3H4hLnuugGvoOriErodj&#10;wDo4BazFNe/VcA/eAL+orQiO2YmwmP0IjzmIUJpf0G54UX26uW2lytxF2wNf3z1GgYaHnjYRdaKj&#10;bAjdK4iPuYKkeMIu1p6AVE8yX6PwNPykQNWY2RqmEkQL4UcLNVWQhVlBpl2uhOqzgipVwzCK1Z5H&#10;01CM8pxAo+Iq8oKQS4DnJHkgJe4astKpRFMdmMDtCHoCM+oiEmIvITWRKjWeLz7RjrB2NvXxRWlU&#10;oKl+KOFzlPNeVVSYUn5SZU1SiwRKfWEcqnIiUZxGeGYy8dCL1HjSmrwYU22pKbu0rd6oOAt8mqg4&#10;Vb9elRvO61raEssyQ0y7oqabknJtkkJkQtQUVg1cKs6qxTQmiCqV0BRAzcTUPKau0AK95nIpRapZ&#10;FW48rp7HGCgSmgKxOYb7ZY9/t0i1GgX779aoZ+H1/83Mf6CallERWjoMJXGfgp9znXAyYzIJJku1&#10;rgXcGi4i03//36Z2iCY6FZZZPBQcnUDm9du5bKfSM4r20f3aqYpkbdzXQcjJOWjk+ao2lmm9VW2u&#10;fJ6WIq7rOfiNmrneyGVdLr8Nv1c1CwZ9A30XvcMW3ttUURLOfQTWoOmtqmmW8k2MTc3uoPktFQzb&#10;WEu+aRvUUlBVW6B6nZpONoShOti8dasVb99pg0LQaZs62PSoipZQFiCH1JuVhZZUp6yrXKrUokg1&#10;U4X2mQlzVe3bQEgSmqrG1SwYUrmaIWNIVcNqO6VCVtXwQH06j1HUF0KXSwUF7+U71AwZUsN1dMy6&#10;+R77ixLwQWc5Xm8pRDqBGO55GkFUOQFuhxHmcQQh7kcQ4HIQYV5HqRgOwcl2N+xsduHKxb04Qm9d&#10;hdaFcyewZfM6LFkyHxNffckCyCefwjNcPvnEE1x/GmOefo6wmo6V1muxadN2bN1KBbp9D/bvO4qd&#10;O/Zi4cLlmDptDhYtWo4pBOYkHjt27PP4j//4AZ59dqxRlk888ZQB6NgxzxOi483+MWPHYez4l/HS&#10;q9Mwd8ESrFq7wXQQeuWVyQTukxj//HhMeXUSZkybhokvvYwpE1+mgpiMRbNfwVJauMs5tGSFI5uF&#10;epr/RdppJHkfR2mMHZoy3dFRFMB3HEPnJpnfPo+Om2pA0pm+s5jOk02+jaUCi/SzhZfTabg7noKb&#10;w0k4XzuGc6d2wtX+FHxcT8GVoPBwPGaqNHdvW0MltB3rVy3FRtqqJXOxceUibF69mMp7MU4f2YTU&#10;aHuWO65Mm94EYYwJDKGp4Qba0nBvmApztBavDZbjXm8J014200kyHTtV/dO5ZH4to1PfyLKhjdDT&#10;RAjqtarhHRr2VUvwNZcxHTwaj6sxux10NNUko7KnmOVcUWYwy8sAqs4Alj2RiKBj5HhhK5L8HFCW&#10;EAGbQ3uwy0zivppOlQ0Soyhakn2RneYDBW9RbaDaRMspGlIivRAX5Iy4QCeqy3N0Bi7A2/YE7Ag7&#10;Z5ujcLQ7iWuXj1NhnoW700W4OdrwfSkO7GkzyfvF0ydw8vhBnKTqPGNzDCeoMo+d3IezZw/h3JlD&#10;iA7TFHbJKMtNompORlJcIOKj/ZGaEIKQABfC0xlhwe4IDXQ113awO014noWH01WC9DzT8llcu3IB&#10;Vy9fgN2lC3QADtOO4OjB/di5fQv2bFqHvVvXYwOhuX7DKqzh/163ZQ02b1uHffu34MDezVjH71dR&#10;XmSB5cCNGlxwWYwzDgth47IEdu4rYOu2HLZc2rlb4ZonzcMKzj5r4ea5FU6um+HssRUu7ur8s8vA&#10;MSzkKD2uk4gJP4XIsFOIijiL2Bgbbj+N0ICT/IOXkRRrCTGngfo59LSSmWjUiJwe40aFF0TYaQ5K&#10;dV7xpwKlGiXENNwjI9YdWWp/THBDTiKX8a7IpLLNTfYwnWfSY5z428V0qMlPVRUrIZilDjC+yE+T&#10;UvTkuh+qikJQW0xo5frTgww2VZQW9UUTlPhbYBFgLNMzPQJHqeBHNVdCxajOLgWCl0CqnqaJBqZ1&#10;+Y/P0YB/qUSBS+CQmrMAoIOm9VpVjxJUzapSJZA1YPYxJFX1ahlAq2exqFDNoCDTuoHg/4JlI69n&#10;TOuPfz9ef2RSkDrv/4bl/32s7PG9Le9D/4um56ZSVsazDGCWqlMVsOWdCdb1RRFm+e8WyXOpfnVt&#10;s6Rxqf9gqoq1X/c0/y3OqG1dV/v0v/V95CxYflv+i2nX4PO3cb2rSpMcJ6KNz6nfCoitfc1U5HX0&#10;iGs0zyatNj8cTbxOI79PK/d1EvpdhIpmodDMEibqiaKhPOpIo04zgzTBUlV0BrAE4q3uMnxwv8Os&#10;d1CF9/P4TrWNUrGqylfVu2ob7aLTpI5E6iCknrPtfIdthHYb36Gg1i7HIT8SHXQKpCJNAG+CUO2S&#10;OkdBGARLVbn20cHoFeR5fbWhytQDt5OOSA/TldZNFTHv2c1j+gjid3qr8JORRvzXaANyo5wQ4HoM&#10;vs6HCMYjCCcotQz2PEp4HoSz3Q4WLtvgaLsLJ4+sw+G9a7Fj60osmDcNr75KZffiGALsGfznf/wH&#10;7T8NKH/4gx8YWD7zxDOYMH4iFi5YhtWrN2D7tj3Ys/sg19djBpXfzJnzsX7dFixfvgqzZy+Eg70b&#10;Vq1cbVTlM8+MwXOE4pgxzxGOBCSX48e/SCC+ipcnvopFy1djHZXqVsH3wDEqgNWYPJnqknB9ZcLL&#10;fMatmDVtOpXnEwT2GKrKCVgy7wWsWDgB9qc3832HoirDBw25PnSkvOhEBaE6l84E3+l1M/MKHY9m&#10;OitU4i1y+uj0tpUpr6YiP8mXqukY/F1Y0NsdNVFoIv3pgMd6Uj2dha/rOUT4XYHd2d04vn8Dzhze&#10;igM71mLZ/OmYO+1lLJk7BYvnTMLeLStwfO86nDm4BfZn9iDS/Txq0/1QneaN8gR3NFIYNOdFoplO&#10;t4YNKR6rhhBpYmiF6lNNjIYz9TXnQ+H2OuhgqRZGc7Nq6JKcYOWfztoUKPBAa6UC4jO9VSVioIVp&#10;k06ayqdSOvt2Z6h6vS8jLcwFKYEOyItwgh8V8Okdi3F4izW2rVlBFbaICmwV1q9ZRsBb48zpvWba&#10;xTqms2a+J4391PyZqunRVH96VvXyVoAEOZM3O6iW6Xh20iFsZN7S0JWclGAkRXojioDzcb4Mlyun&#10;ceWsqlH34/zJgzhx9gCOn9qHM+cOUX3aISuT36G1Am2NpagppfNSlU/LQ2VJOvKzYo3KT4jxp/gK&#10;QHpSKKHqhezUSMRH+SElPtisF+bEIy8zhr+DkBgdQAEVhczkKPh7ORLiFwh+P0T5U/FfvQiXqxfg&#10;cPU8bKhQz184hq2E5Wr+/+1b12DXttVobqh+BEt6MnZmVpG1uOS6Co4+6+Adug0ufhvh4kOV6bkO&#10;zt7r4R+yEyFRh0xnHj+af+B+BARQYfrtR1DgYcREnUVC3EVER55BTDTX4y8hKVFVpJdNFWl2mjPy&#10;6dFlJDkji5armKzx7qZzjGBYrE4vKd4oVQeXTJk6zVDx5WqiaXWI8UJesifB6ouaojBU5gcTjD6m&#10;x6lUZnlukAFVWUYIKulF1RZEoyJb8xOy0CTgalRlSpPHqJ5pUpSlVLVqO6xmQaqlqkQNnB5BQ5BQ&#10;BxldQ4pRbXxGRbHwUhugqbak8jHtgSy4BJPH6smA9tH2Rp6v6tRGAYrXb2bBrnZGVYcaYBgYqDpV&#10;YCR8BEPCWqBQlarMAOXRPgOwR7B8DDULzB5VvRpIPVrntseg/aeapBnA8Xw5CpZqYFXdSqXqfmEW&#10;UzUM7TEEH1/H8mw6NpwZN4bvRQDn/Yp5fOG/mzmG+1p4XIvmtdSs/Y+u21DM65ZY7ln76J7ap+31&#10;tCb+R61rqfN1rs6rVscm1Syw8Gvkuc28RiPPbeax7Xoe3Yvbmst4P5rOl7US7I+B2s7vqF5vpqOO&#10;CiNC77GqVC/TXipEVdFqmMbD4Xp8+uEo7mvsG9WuesT21aYTTAIXwUjHQddqLuB/y4lAtarxk71R&#10;SAevLNmLKtcfVbQKddZSGmYhWZzkgUqma/W46yDsGrhsYfoTyFvpuJm2SIGT11abpNpO/6kiCVIp&#10;yT61UbIQU9uqOvdoXVW91wn2N7vK8AafP4vKyufqIaqjQ1RFu+HptB+h7kfh63QQbvb74GS3ywRE&#10;d7PfBZszG3Bkn6qrFmHV8jmY9uo4jHvuCTw75oem+nXMs89SCT6JHxCUP/jP/+Q6FeEPnsLYZ8dh&#10;FqFoZbWWtgYLqCalKFev2YAFC5Zi5cp1WL9+KyZPmgF3N18cPnwUTxC0TxCYU6fO4P412LZtO86c&#10;OcdCyx5HuH+F1UosJmDXbbLAcskya+zYuQfjx72IZ596FvPnzkWofwCBPg/jn3sKk18ej7kzqC5n&#10;vICFs1/CptULsGXNYhzauQaHdq3FyUObcGjPZpw8vIcKbw/OHtmJcG9b1BCedblhxpHpZbrQ5NHD&#10;TVRrTN+13F7FbxntzbIsxAGZ6m0f54HEMAdE+F7GVcIvxvMKzlOF7FqzFHvXreByCTZZzceaZTOx&#10;b8tyXiecaZJpj+m1id+7Ic0LTRQMPQWBuF4ZjVsNqbjVnI077cW42VaCW9dbMdRZA01CLOtvrzI9&#10;VbXeqfZTLhWXVb15B1oL0aUgGkyv6hWszoim2USd25im1STSWZmF8vRwpEe6U/2dQZDzOcTymePc&#10;LiH86gmc2sznXfgSNiybTUW8GGusFtLxmY4VK+bxWy7AwQNbUV1J8NVlm/jTvUxT6vCoXvEayN/J&#10;9CbBUE4VX6EOkzkqS2LNmGX1tlcAFRPBLTWYS40bl+NuGQMb7HEVl6kgnZ0vIjubebOtAr19jRgc&#10;bEZ3Zy26W6vQUluExup8NFTmIpNgTE8MRVNNnpm0QkEjNHFFeWEKivMSUVeZjVIzy1O0Ge6jMajZ&#10;aUFIS1A870gz7jQmzA3hgc7GkiIVKS4UjpdP4dyJffByuUIFbIM9uzZi86aVZu7MDeuXo6bmUZtl&#10;73AVbDyX4arfSlx0XYYzjovM8rLrClz1sIaD7ypc81pJhcml51rYe6+DPQFq77UOdq5rcc1tPRzc&#10;NsDebRMV52Z4+u5EUDg91tDDZgaSQKrOoNDjCAk5Sbgeg5/vUYRTcYYHn0Fs2GUkRtpBMV6lNouz&#10;qC7TPKgq1dXZE1nJVJGJmiLIDQX0xIoJSsGyPD+IstwyqL80J8BUyxYQprkJhG16CD3ICANMjUWs&#10;K1Q7Y5SBp3qK1vO3oChI1RCSauMrzQxGWWYQj1XBbFFJDY+go+PrBUFTTUngEBT/0xlGMCSAuM9y&#10;bSomVTsSkgKn7i1r0HncbozXbKFyapOKorUKPmYbASroSf3ovkb5/rv9c+qhf7G2SkFbStECQIH4&#10;MTgfg1fVyY/3GyeA+41i0/+kCZZ6F3IYagvkPASjkMo9j8q9mu/YQMc8k6XKV7BUu6kA1iZPtkJV&#10;t3IA/qfK17JNDoNFCWupba0VemaLNet5+Cza10XPWD0yjfE8zX3ZzW2ayaGjisqpWiG4LP9V8G3j&#10;M3UQ0loKkk00QbOllMZlU4lUZYiBayO36XcH769xl+pV10V1KoWmOQDV+UY9VTWof5gFkKpjR9sL&#10;8fHrvVSHOQam7erBS8epVVVg/M5dfLfdgi6/Syf/QwfTQBffc6scDxawlVQ0pSleBohVWQRlui/P&#10;5/tloan1GqbZGjqDqjZtIiCblMaYXpuZXpqoNFqoOlv5u53WqfvSBGNBuYlgbaRq1rHtVERtRXxn&#10;PF/LNv7uYSH1UMHEme4SfS4gJugiQoNOI9DvONyv7YHHlZ1wOL8drrb74Ga3Fx7c5sRte7YtworF&#10;UzB14lhMGPs0Jo4bj5dfGIfnnlcb49N49ulnHqnKHxKWPyDsnsDTqj4lLKdPm2uguGz5SsybvxhL&#10;l1pjw4btWLLEylTBSlm+PGEyj1Ob5CyjKv+//+8/8NTTz+L551/ECy9MMOMqBU8FNpgzbwGmz1mI&#10;WfOXYP5iK0yeqnOep43Fi+MnELxTEBkSipUrrPDKuFcwc/J0LOJ5y+fKZmPt0sVYu2gh1ixegM3W&#10;y7Fj7WpsW2+FPVtXmQ4nGhLRpvxSEM7vFo3Byjjca83ErbpkXGdau15Lx4TppS6bajTND/E+Nojy&#10;vgDH87uREelI8JwwQyj8bA7hHIG8f9VCHFyzELut5mD9wqlYs2gKDmyxohMUjd6aJH5Df3Tk+aCb&#10;y8GKUNxqjMXtpgSmvQSqMH7viig8uFmDd9+8idvDnRjqITQ66zDc14SbQ+3obq5AZ1MZ7t/swe2R&#10;TvS11lEgpKOmkMqrLJ8CIpsASkNZdirLw1QUpzPf1FdAsxwVpUUSWjEsI0OYp4NYPlKd+Trg3N6N&#10;2GE9F9utZmDH+gVYaz0Hy5dOhzX/gzW3L18+EzmZ4WhlHmhvyOP1CGjmlevNubjTW0Zlnk1Yqu8B&#10;AV2awLym3vLMj2peobPZWU9ns4npsLHYxEFWx8F2gl4xi7VsU0xddVbqqEBrYwEaua2ptoCWj972&#10;alwfaMFgbyPaG8t4/1KqSzoJDSUYIEh7WsvRWqchNdqei67mUgz21BmHorsl34QKTVfo1GR1VIpF&#10;JYFelheLIkIzKykIKTHkSU404sLcKbrCER3ghGvnDsPm+B6q6wVYsmAGNhGY6zesQG1thQWW3SNV&#10;OO2+iLYYp1Qd67YIFzyW4LzbEthweZkgVTXtOefFuOC2FJf4W1N62XpZ4ZLHClx0WY6zDktxym4x&#10;zl5bissuK2FLcNq5byFct1Oh7qEy3QUnr1245rIDdk7bccVxG9w898OFXq6r8374eB1BKOEZHa5x&#10;laeYsc8gIvSs2RYWcgbxYbZIj3ayjGWkt55PRanqVTOGkZ56egzVKvcJpgUsoPIfKVCtS3lKtZbQ&#10;pFBLaGVZFkVpgaW8HUvvVFXVCQqCptoMpbq0rDb7Q/nbonIeK77qR9V7go1AaIBpYCeASoFxKUX5&#10;yAReDYRXJjWD4gmddha6rbTOCiZuFuAqDFWlaKpO/5c9Bt7/NgNN9aIlTFSN+U+Ycl29ay3nClgW&#10;EJkqUELTUg1KEPI5VA2t6krBs7OGoKqjkqmjaqF1Kn4krydAyuQodGgIgjIKn1udh9oJHlULaVtX&#10;HVVXfbpZdlEFdelYKiENaVBYOB2n51SoOP1WAGjLeibXlflUxauOTInmt8LJtZr7UN3TNF1SF/9r&#10;O8Gn8ZIKOKBAAJpSqauKIKRpWxth2l7F910pZ0UOSTS6qy37+lkY9hHC6p7eyu9k6SWrMY3qoarQ&#10;dNm421fF66Ybtal2y+stuRipS8UQ73W9OplL9UhNxGijOthksoBV+6J6piaZa/fwOdr5nluUPuiE&#10;yLpYAGt7F79BO9+7hnVosHeTgKhvT+C1Kp3QO+/gti6mo25tp7UQ0i2CKdOkQKnjOvjs2qf1di5V&#10;vdxdSmeOMEj0soGLDfOe7W442u+Bne02nDu9Fk4XtuLKsQ04vH0FTu9fg4M7l2Hl0imYNvEZvPLC&#10;03h53Bi8/NwLePHZF/G8qkip3J6hsnzih4TkI1Upe/KJJ/H0k88Qls9jxtTZZs7K+fOXGTW5bNlK&#10;/l5tesFq2Mj06XMJuVcwY8ZczF+wCE8/9QyhK/A+aYA59jlLdazaK9Vu+fTTY/H0s+Mx7qUpeO4F&#10;KsZFy7Bx8zasWbPezE4yltB85omnMH7sWMykolxEQK2kGl7PAn/LqjnYumoujmxbCvsT2xDudBrZ&#10;wQ4oT/FBAx3B3upYfjO+p/JQDNVG40ZdLO41J+NhWyZuVMXjRi1VPR3BkhgXFEU7oyqZ5QjXK1K8&#10;kRfljATfS8jj71iPMwi1OwDbfaup0Bbj9KYlOLJmPvZazcWquZOwdvFM2BzbA9vTB3D11C7YndwF&#10;z4uHTHtqcpADsuO8TQfATg0f6itDX3cp7gy34817g3h4qxf3Rrtwa7AVt4fajF3vJjwJipv9zbh9&#10;vR2jXA6016KRqqupijAjOCoLUlj2MX9X5JhJ64vS4xAT7InYUE+E+DnCz8MOp/lMUtlbqJrWrphj&#10;hsCsXzmTynIm1q2ahVXWM7B29WzERjgRUsyfGr70KMTjvd5y3OsuNp3h+tRswPxp+hkwj3aotkVh&#10;IFvzCTJNI0hAUhm21mn8J6HIZxUEO5vLjOl526mUW6iSH3dOqqvI4PYSbitEdVkW2rjeRlB2t1bT&#10;eeD5LYSkgt1TbbfXUtly2adpw5pK0FhBx4FKWsHeFVqzNDcGWQkBpjNTSVY0SnLiUJhOpZsRZcIT&#10;pijOORWxxpYmBjvB/uw+xHhT7Z7ch6ULZzENz8PKNctQUVlmgWXPzTqcpHI8SiW55+oS7LdfgmPO&#10;y3GQ8DvlvAKXfdYSnqtxxskal1yoJt034KrXJtg4r8V5h7Ww8yAYPTbCltvtvbeY7U4B2+AVsRsu&#10;AVvhGbodzv4b4eS/wVT3XnKzxhWPldy2Di7eB+Dlf5R2GO6+++AesAfufjwncDN8QjfDN2wTfMI2&#10;ICBqH4LjDsMvgmANPYCgiMMIjzuF8OhTCAqjcg0+guCQY2ZasPCgk4iLvICUOFtkJDgiM4EgjZe5&#10;IDeJEKWXqPGNCsSek+hlAZ6q/2iV9PobCkPQWBhMgIWZKr2WQqpHWnMBrZiFdXGy+d2UH49GfgQt&#10;zYD+EnVEkdJUtaw6rNDb4rbHPTZbK9SmkMX9j6GjtjkdL5VrqaYVhAQNAaFdVXs0AcJynAW8RrnS&#10;VD0sOKutpZkFrApbFbqqYmwpIRipdFpVfVlMhcz/2MgCu8V0jnlscfx/8QY6nVR5RqXRpLw6q9Iw&#10;2l2N10bb8fpoK73ISvTVUOXxeJ3TWUkwGVhFoY/w6WEB00UodVRI5YURPoqQE8H7hfOZ9Jvqi5Bu&#10;pymU1Os323GHBUM3vXnBrvOR4qvOCUaRqiez6YXT024rDee9qK7K9ewEBFViM/9PN4/tEXT+xcxz&#10;6FpU7Z3837Lm4nB+z1C+Nzo6BfyuXOo52/hsWm+v5HFVfGf8znJeZFL3zXQY1IlCz6s5Ec08huqB&#10;2laAB8PN6Oe76CH4hzUlU0chLIEEssxwD42R7CREBxvSTSccdcZRr9rr3G7pVZtpOukM1KSbKt2e&#10;SrVpJhvIqdPPoLz3+iwD6U5CT22qw/TkB+hUqEeuqllV3aqhLurgo6Eh/bpWFUHN694htAcrYxDl&#10;dQI+jrvh474f3i6aSHc3rl3YgWN7rHHxyDqsZ2G4ZOlkHNy/Fps2LMW0aS9hwovPY+wYKsinnsaY&#10;p8bSnicMx5rONz8g1GRqa3ySgJT9gLCTQhwz5nkz1GPJUoJy4WIsWrwUS5ctp7pcTqVphbmEo8ZO&#10;TtRwkPmLuG21geaTT4yljcFTTz6H559T2LxpBOEsTJo4HVMmz6RSXc0Ci6CdoQmEt2H71r1YNHch&#10;xj/9NJ5/6gkqyrHYsHoFVdI5pAVfRlaYnbHCGCfU0aFuzQ1Ce34oWqjgZR25vujI8kBbhhvast3Q&#10;k++D+hRnlMdeRYL7ERRG2KAi7ioqIy+hPcMBqR4HEUYHI9Z5LwpDziLV+yjhuBNOx9fA4dhqnN+5&#10;BEfXzsN+69nYvHAyVs56CVYzJsBq9suwmjsR1vOmYOmMV2A9dyrWLpyBdYtnY6t6Zq5ZSqW7DEd3&#10;0mHZvQEXCa/60gwzzvJmbwXuDdYZezjchDv9tbh/vRm3emrMEJKehgI6oHkYaKswweC7CJPaYjq0&#10;XLZTydWWpKE8PwmFVJNleYlIiAhGWmwk4oL9kBwcAJ9rtji9byfOH96FC8d2U1FdRVK4EzLDr6Ig&#10;0h5lCa4opwippBhpyg1k2mQeZ/4ebkrFrQ46kK3ZdCyycIv5oZ9OaCfzvGp1yrKCTc/1vs4adLfV&#10;obujzoCxu7XSgE9VqW31JQaaPdzW11Zt7A5V8u3BRtwdbsGtgXpo9hYNnVE5oRlypEAV/N9MgFCX&#10;ZwJL1JXRoea6pp5roFrV1HM9PLZbY1KpNhuqilFZkoOs1Ghkp0agmIqynOVkQU44LQyZqf5IjHFH&#10;emogsgnKWKrMqAgPuDpegL3tSXi7XYSz/UksXDCJjtg45OdnWGDZNViOw1fmYt/FuTh4aS5OOyzE&#10;eadFuOy+BE6+K3DNYzmuUFledl+K867Lccp+Ic5QZdr5WMM9YiNcQtbhspc17HxXUXVa45rfatgT&#10;hBcJxQuuVjjvYsVt66lQ18DGbTVOXFuOk9es4BS4FR4he3HVfTMuOxPAHoLtOtgTzvbeK/mb6pXP&#10;cJkK96rHGjh5b4Sb/1Z4B+2Ab/Au+PFcn6C98CZgfQP2wj/4gAmKEOh3CCFBxxEbfR7pKdeQpkhB&#10;GgYTew2ayisv2R25qW4oydO4Sw9KchckRdgaqJZk+pq2MrW1laT7Iy+Rx8T7IV913okErMI+ZYRT&#10;ERCGBGEL4dleTC+eBV07C6w2FmJNVENSlv8c9J+vKktClspFHYIEy5p8VWdqe4IZIiLwCYDy0KSi&#10;1BnIMl7yX0yAJCzVucgMGyFgdZ7upbZPjYf87PdfAl//Ca9drzOxLm8xo9270Y5PPvkQX375Jf7x&#10;3df47J0BAp/nFUUSPjRVWRZFmHne/vL3b/DdV3/BT9/qIxxS0Eol1k6AajaR11+7g99+/gkLcd1P&#10;6jkSn37+O17zS7x+o5ZebwUevH4Xf//6G/zjH9/g7cEiqnH1WA5CDZ2Lz3//V3z3zR9Z8KeiPDvQ&#10;dG3/6JMP8KAnl8o+yFT9VuSol3MAanhObWEQyjIVAYnfLMkVxeneqMoPoiKOQBvhpuf6p+m3Ohvx&#10;uQRTLVsISw1kbi7lu84PQUWWv6kObSS8OwmTbv4PAb2RcNfxgnaHVDdBacLhqbqd6q9TCpjWTefg&#10;xlAX/vSHz/HuaDXBmIcbHQUYpoetIR89VNQKTTfAguRmZ6HxvE2AA5oiASm6zzD3DROs2neb594h&#10;aG+0aMhKIW61F+F2e7ExzWg/qirhJkFSgQ6y/wlZgbGfS11Lw1pkFihbOhON8Bl6CPwE/wtwvbIT&#10;od5HEBV8FvHhl+F6dR9O7remmrTGzGnP4WUqyRks3BfMn4p586ZhPOHz7FNP4klC8KkfPIWn/pOQ&#10;/I8n8R//8UNj//mfTxhw/vCHT+L//J//NOB8WrCkGlT1qZXVKqpJKywhKBcvkbq0wrIV1pg8eaoZ&#10;GvLiiy+bQAQLFizn/ZbgpQnq2aqQZBMwd95iA9HFS3j+EmtYW6/H1k3bsHixFabNmI91CnqwZgsm&#10;vTQRL44dg5eeH4uXqIDtbE7TEeM3yw8w1sVv2kEnqZ3fvJMOcC/TwwDTgux6eQTu1sfijY40vNmZ&#10;gQetyXitPRUPW1PwoDmRijIGQ+XhGK2KwP2GeNyh6rxdw7RByDazrGjN8kZlghNas33RkO6J9hxv&#10;9OZ7oiPHA6XRtoTNZRQoDrY3HXmP40gMvIC0CAI88hpBbM/9DiiOdUJhnAsKYp1RlkpnnWlfaXqw&#10;PYOKsRj3hxvwYLQZr92mo3q7w9jdwQbc6K3FcEelCZU4RCU1rMnD28uYN/PMWEwFLdAsOZpcoSo3&#10;1kymoBmYClIt/TrUByQ5zB6RPjZwOLcHZw6sg7vtftQVhaChjMKgJAxdzBvdzA+9zDedFA1tfIcd&#10;dDY7+B5b5WxSTDTyOi0EY2tOCNq1ryzSNIVo6NpQVwkBqOD2tWhWdWpVplGMikCk9XY+Yw/B1kew&#10;DXZWUi03YqizygS5FyRVZasxpDd6NMeoyq86Og81aKmig8j93TSpT4UArCxMNODUEBpV5er6FstC&#10;eVEactKiTOee/KwoVNHprCnXtIXJhGgSKooSUcbzy0tSUEIRlMrj8jJizDlxYT4I83FCsLc9PK6d&#10;xe6tK1Fb/UhZ9jHjX/FegYvuy3DakZD0Wg5b7+WE3BJuWwJbn2UE43KcdV6EI9cW4ihheYqwVHWt&#10;jfcyXOK+o/aLsPvCPBx3WIATBO1J54U467bYHHuW1z1L1XrOfSVsvNZTpa7HKafVOOmwCu5hW+AU&#10;tAG2VLYauuLgv5JmBXu/FQTucu5bDrcwK3iHbjTh+HxDttK2EZBb4Oi2Ds4EbEDQLqrKvfDz2wlv&#10;n90ICDyAiIjjiIw8iYhwWugpREecQ3y0DeKiLiEq9CKCqEBDAo4gLPAYYWqH9EQHFGR6IY8FckYc&#10;E34m1QjVoereBSNFwDGqjt6Jhi6oR+jj4RL6baliVVWm2gvVaSeOoFRsWioaVbGpJ62Bp6pNeS7B&#10;99gERZ0jgJamB6OY3o5C1hnlyGuYTkMEo+6n60tNapul85DlPA13qWEi+Jlg+cWv0FYSbELr1RSE&#10;opYZoI6FhzrOdDZV48tvv8d3X/4Ww9X8P2rjK4vD+//1Kf7x/Tf45HYlGgrUUzjUKLJ6mllnRqnn&#10;9nqjusPM7yp67T82sPyC6iycXmwAKvIDUcpn/N2f/4av//prdFRG8LlCUNPSwPv+A1/88iEaS0NR&#10;QRiWZPkaK83xQxWvXcfMWsX7VbLwKGFhVEJQlmX78Hx+C8KtjstmqqqRgRr01FOtl1M50tQmq6my&#10;5JXeGaqDZqiv5XVUtV6j9lZmYqnmDqpYxU29M1hvlO39IXrqjWncrmpwgTUGfQSNIqq8Tg//tZEW&#10;jBJqXYSoFGZ3FRWc1KGmS6rLNIP+b/RU4uGNJgNCRYIxkXYIskEqSI2JezBAqHLbzXaCtS0ft3sq&#10;8Nbtbnxwvx/vjDbgXmcRVWc+z881QLzRXoK7PeVm+eatHrx9oxk3uP92RzHudBXiNiF8t0tQLXgE&#10;TvV8VZg2dVRKNL+7S5LRxfTWxe9anukDzS0Z7HkSge4nmPkP4Mju5di9eR5mTBuPCROexbjnn6ZK&#10;/D9UlE8ZUD7zJGH5nz+kEYwE5A+5fKwoZYKlVKWWFnuK13kZ86kora2lBK0MKAVOVZnOnbfAqM4J&#10;L72CZ599zsSCnTNnkTH1lB0/7mWMeXY85sxehLVrtxCUqwhIa2NzZs83QQymTJnDa23F1Mmz8OJz&#10;4wnLsbRnMX3Sy7C/fBaNTHdtLPTbmVabuN5CRdTJdN+hwp7Ksodpv6uAQOD2tkem9Q6mtZbsAHQX&#10;BqOLx/Yxn/TTuRpkuhogBJroXPVwWx/Xh6rURh2B63WKCRyLHqbtajrd5fH2qEhwQEOmO0ETiIHq&#10;CH6TCDpvweghdAfqYtDLZT8hPFDBJa2H611l4XTIQpg+g+iUMm2XhqC7lg4cHaue5jzcEzRHGnF/&#10;pInKq57pssaAQzU+wwTNDU3q3FpgmgzUzKEhURUZzGtZYaYNXLFcK/lbvXoLU+jsc5kR4Qrvq8dx&#10;9tAmHN+7FiFeNizjElGvJhs6h110FLvoKLbk8rn4XlpzgvjeQtFPmOvddNCh7cgLQ1sO1XpOMBqz&#10;6QirTZ4iQ/0G1FzTWa+5QTUXa7aJkKSQjwN0LEd7StFZm859dPza6STydy/zrSbuvkunfrhD40c1&#10;2XmZic870FxoegZfZ14wQUxMTN1klguK3x2F4owwFKSEGCtO03ya0UgIc0VCqCtSE6Lg5+WCtKQo&#10;lv9eKClMRXVlFuo0S0xxKkpL0lFemsXyPtTMgpUe54PcpCBkxvkhOtAJMQHOiPZ3hv35o3QqtqO2&#10;ssQCyx7C8jjhd4ggPHBtAfZfXWjsMLcdo6o76bUUZ/2W4xxV5gWqxXMyKsbTzgSs50rYB63HeYLw&#10;iC3PoZ24tgTHqE7PuC7GBc+lPH4JThDC59xX4IrPGlzyXsPzVuOy93pc8aQa5bm2vM417rvqvZpL&#10;2SrYCaC810WXFVCvXHe/TXD32QQH13VwdF0PNypSN7fNBOQOeLhvJwD3ISBgP3x89sPXZx98vPcj&#10;MuIsosLPIoGQTIqlelRP3GQXpFJtpiTYmjGYKXF2yEhyQkq0PRXmVWjarCpF8slTo7iCEqjgZQJU&#10;9SYTVW1hFJWS4icyMeaGmurcrHgvZMR60JsTHKP58QKRGeOBIsp9bVN7aHl2CAv/EKMCNf7P0iEo&#10;5p9gLM8MMZ2QHkPRMgwl2jxDOa8hKJpxgzzWrBdYrlHJa9bmh6GmKB4///3fgb//Gt3MeDUsCBpL&#10;wnm9cO4XgANQS29w5NYDfM8P/9uPB1GT7Y/W5jp8+c13+ONnb6NEYfqS3AhtX9Sx8BAsLd3tA6nO&#10;gg18qglJXUuw/PRXvycs/44eet+1LKg0NKetrY7q8lv8/mevo573bmRBU00Ydnc14C9ffGGg/NkH&#10;wwQenQQqghoCuI7n1rDAqmbGVE/nWj0zC7/qwgC0dzTiq+/+gW+++gI/fe8G3n7jDt6/Uc3/FI5b&#10;D97EN99+hR8/bDXerb7Nzdu38fXXX+BOazoLCR9UZAbiwWuvUe1+j19+co+gS6GqTCLUsjFK6LQR&#10;lKq6fvvdD/A9r/Wje608hoUPwfz6W2/h26//ije6c01V8a0bo/j2+3/gkzsNLJwS8eDBXTPV18/f&#10;HeT1FDqN6q8hE0M9rfiC7/SX7/SYqtL7d++Y6cX++Olrpr1HEH797g1u+wb//VqXqXrtq83Epz/7&#10;lXnOv//pl/jkrZv47Cfv8H9YxoNKkSqIgVSpCZbA31rq9z+NhdJNFjI31Y2/JZsQTsP1FgWLSKDj&#10;Fohr5/dgzYppWLnsVUx44Rk89+wYPE2V+EOpxP/zH2b5xH/84N9g+QMu/1NtizxOAdCffupZU/X6&#10;1FOqin3aLKdMnW7C1q1du970Yl1hpfUNWLlqtemsM2nSVIxTL9Znx+Lllydj1qwFxgTLyZNnct8r&#10;ePmlKVi0SAPE12Lp0lWYO3cJXp04mdsnY/LU2WbGkllUmMvmL8HcGVSxixfAeulChAdS8RUTlEzz&#10;HXTEOpgGe8qi0Mr0355HdUlIdhKY7SzcH6vNf7V2pmvL9lBj5rfOZfruoFPYw7TYTUetvSAQzXl+&#10;VFfeaMzzRkuRH+HM81hO9DK/9tNx7qcDe70yCQMsJwZpA3RYBulo6Xcv1f4wnZkhOl3XuTRBJerS&#10;MNqYiRE6eKOqkdA3a80gBLPQSeeuJMUXEV4XEB94lek4BF0CKcHYRSdenY9GapMxWJmA3jIqYn7j&#10;dpYDLczj9ZnMn0z7CT4XEeV4FCG2B+B2aqvp+bp/FUXNphU4soFl+PaNsDu8Hx4XzyOGSio72oNq&#10;Nwh1LHPUcU3w7CyKQBffUzf/axed3HaWe41Zel+R6CQguwn+Zm5v47sfbsnA3d4S3OouNc0Tw638&#10;Py1ZZgiVHMjXR+iIDlfjzRu1uNtXwv+ajQeDlYQlncq2QuY55h+FitQ45iY6kS3Mn+UpUKxd9bht&#10;r9L8mxks1xKhQCYCZFYcnYBoTySEOCMxjIo9hc52XBDCXS7hmmY32bgUBzYvxb6Ni7B99WzsWjcX&#10;x3Yuh82RdfB22A+va/vg53QIgS5H4GyzC0d2WWPPpiVYt3wmVi2ajiUzXqH6zLbA8satZrj7boGb&#10;3xa4B2yFC6F01WMtbD1Wm7bFS+7WsHG3ovKzwjVfa9h5WxFyvJnbUlx0XYoTBKtUqK3XCkLOGldp&#10;dt7WuOJlZZa2VIw69rw6CbkssiypUs8SoBeoLu3cNuCaOz8aAWjnugGOXlth77EFlxwJRc/t3LYZ&#10;15w2wM5Bwd23wMV1G67YrYej41Z4ee4xs6JEhpxETMRpxESeMbOZRNKiwwjJaMWTtUEMLTrYBpF+&#10;F+lp2yA1xokehRsyNSVZrDNyktyRR0uPckBapD1Bp7iAnigmNBS1SPFcy5h5qgup4GjqfVvMBFnD&#10;RFTFjFiS4U8gSr2pelUgE6AIihKqHyofdY5RRxxBV5H8VZ0q2FUTemqvlLLUMBUTnu6RylRAAylL&#10;KVdVwbaVKxAAlWX+I6DyOF1HvTM7qBA1vu7zP3xlYDlMpddCCLUQUu0sSOTFdrAAaeSzj9593QLL&#10;D3vRREB1drXia6rNPxGWzUzwbQSYOsqoCrKVmVBjExt4j9Hrvfjlf3+A13uLTZVlGwHzs1/9gfD7&#10;Gz567yH+/Kc/4Ku//xV/+vVP8eZgBTO7pcOSlt01ScwISfSAE6AxWR/96GN8+913+OK3n2CoMQVd&#10;NYmW6l5VIbIA6SWseuuSCZBEDPS042vC8vN3e1hIPBpHyGuNDHThe4Lrj7/4gCqsA6/faMcbVIwP&#10;htvwi9//Bd///gMqgRjcuPOQ//d7fHq7wrTvqQ2ygwWM/l8Xn00dg27evsc38g/84acP8Bqv83C0&#10;jdaON6kC//yXv+Fvv/2I947ByPXrBpY/vt/M81L4jOl444Mf4/vvvsKHwxWmOlZVY7//81/NtRRY&#10;YLS3Cd9++x2+/OMv8OFr1/HBwwG8/3AIH9J++avf4h9f/wEPOvLQW52Bn/7s1wCV+lsDVJetqsot&#10;MNWxUp3DJrKQqmQJZYJZS0vVLvf9i40SmP18h4rcc6ND2zS1VwrVtULg5dAzD8apwxswbdIreO6Z&#10;5/HskwTfD57GD6UiaRZQ/pDbnjAdaJ595lmMHTvOdMJ54cWX8NJLE42yFCSfe24cIcYCZelyrF69&#10;1rRPriIg16/fCCvrVVi4aKmpdn3FzCQyERpD+eKLEzFjxjwz5lKwnDRpBlXnZCrIyUZdakqvmdz/&#10;7DPj8dxYqkgeP378RIwZM8Hs+++f/wJ//OMf8fGH7+Pkkf2IjwggJCPQWkSYEWithSy4DQAFvRCq&#10;SC4JkM68UCqlADTn+P+btbOg7xT0irSkKb8QBN25UejOi0JfUQz6qLr6mJe7qVBbpEbzeM9i5a1w&#10;0/u4RbU9dKobaXV0nqtZHjRkU+HSuVT1ZRvzYQufo5nWIgiz3Gjjs/VQsY3UJGC4Oh4P2rNwry0D&#10;I1Sit9uSca89Ffc703GjMQH3tKRzOVgdZ6qY1aaoQAv5YVdRHueC4kgHZAbaIN7jNOI9TyPF5zwi&#10;nI4h+OpBRNsfQNS1/fA+uxlX91vh5JaFBOV87LKejS3LZmP7ykXYsXqZiVyzdcNybN+4Aru2WOPQ&#10;ztU4vX8dPC7tR1LgJVSmuKMx0xv16X40Ov104GvTfFCf7YvGXD80F/oTnJFMt4R+Gx07ptV73UW4&#10;31OMBwTjWwTlO6M1eO9mHd67VYd3Ccy3R2rwJuH52mANbhOwGsNclSUHP55pNp1OLB0PxWKuzzJq&#10;ub06zUBTwWA0LDAz1gtJoQqK4ICUcFdTHip4TF2yP5LcL+L4VjLpyEaks9xP9joNj7PbcGbXchzf&#10;Rv7sXo6juxbRFlJpr8DxPYuwbO7ztHFYPncCrOe/iuWzX8WsCWNQlJNpgeXI3Xo4h6yGYxAtcBVc&#10;QtbANWQdnANWwyVwJc2aZgUHX8FylbFL7stxhdC85LWcthS2Pkvh4L+Uxy2DK80pYBWcg9fAmde8&#10;5ruS4OTxhKmp7vVYigvuPIfg9QxcDw8/jeHcAS+fbfD23UN1eAAePrvh6bcbToSms+9mqsVDVI8H&#10;qRaPICzkLMLDzpmu8OGKtxhpg7hohbq7ioSkywhTp5/QE/APOMbzjsDH6yh8PI8jLPA80uKdkZ7g&#10;Qki6m2myCvnxU3leSjQBGnsZmfFXUJrpjlxCtEizh6R4oShFQyhc+XH8UJrmhYosX0KPoMzXUJNg&#10;fiBmEikhgkgmQGpZmulPzyeQHzbUtEk06BhmnHa1pxVEEmAJzNixhJo61SSghec18LwmZoam0jCq&#10;UKpBZi4N4jdDLAgtda7RsRo6UEH1WspEUUolXJRIsGeE4tPfWpTlUHUU2nheP2HTI49TvUAJiL6W&#10;Wvz1m3/g2799jlsNLDyrkunF5eF3f/wzVdWX+GCwCD06jt6riYlaYanOk7351jvkyTf4r1vV6CRo&#10;1M73MynL7/+OW+2qzlRnmDQmbMJOIGHC1lhEBRvvIQx7CMy+BoKO9+0l7Ia6avG3b77HV7//mAUW&#10;VSv/a1N5KJorWHA10IEopwdbGoTWljp89e0/8LOH9bynOg7x/ZWEYWSow8DyZ1RvHSxEuqoJv5o4&#10;3icefXW6H715QuLhm+8zmX+Hzx42UeUpEoo6ylCpNQkqmehjprx7/zUe8y1+crOWUCSo1dGmkcdy&#10;v2K96hhFUrk1OorvjLKsNz0BVe3aRIfmRz/+Kb758o9UChl470ef4i8/fxODBGkPFUR7QwXVL5X2&#10;p6/zuTIsxvNGVJWq8Zq8l7GaTPzss9/wMf5MBZJsOvcoZN5Icx6GmtTOmUsQSmFaoKjOQhZgWpYm&#10;kIGqZuvyeF4B/2s+RvgfR5oIWY2Hq8rgO8pBlJ8zzh3di2WLpuHI3lVYv2IOZr86AZOfew6vPjsO&#10;LzwxFuOeeh7PPDkWL778KpYus8amtZupRldiy4Yt2Lx+C6a8Mg2zqPasl63CGuu1ZmlFs7Zaj1XW&#10;G7Fi2WosXWyN+VSHU6fMxMsTJuGFcS/TCNsJEwnIaaY6dvLk6WY6Lk3bNXbsCzRF7xmPMXwOLccp&#10;os8YS0CEMXy+Z7l95cpNKC2tw/TJvMbLL2G0rwU/fqub7ySLhXWCCeYgU9rt1fhUOWvlieiiwyk1&#10;1M+021kYQYiGoLs4Ej2l0eij+uviuqog+7ney/zWyfzWTUj2cF0Kq02qjdauKl2m/e7yGOOMddHU&#10;4ay/itBrTKOlcj3eWHd5NNrUDlgaib7KWAwQip3M351Mx+1Sa3Rgdf9u/u6jM9ZfGYOBGlXb6ng+&#10;D53XngoqWy676fB2laiqOZjLUDTlBTIf8nkJ215eu0vrzAedvJfu2aiyh2WV2nE76AA0svyqpECo&#10;THZHBZeFMY7ICLM1IEwgeCM9zyDY+Ri87Q7A/dJeeF7ZhwDHI4giZJKCLqIwwYnXDaaKVVVtOEEf&#10;SXUcj+HaBAI+EXcJetXmjLDM6eMx5j+xTLhFeKqN/0M6mO/dacS7d5rwzp0WvDZcT6XZgDt9FbRK&#10;M5b5rdstdHobMdpZgts95Xg4UmfWTXxnlieaeq61XFG/Ug1QNSRQoURlNcyHVbRiqt4OfseKZC94&#10;XVYv5B2I97dFYvBVpEU4Ij/ejWWnD8o1YiLWFXncpmVW+DWUp3qZ4V6ZmlvZ/xL8nU7j6pnd6G1v&#10;sMCyf6QKl6n87Kgcr3qthC2V5GVXrntaw55wc/RbTnAKgEth72dNKHJ7ABUk7YrfClxSu6Wnhpgs&#10;oeKkwvRciituVJ9Uo1c8eJz3SjNW056K0ymIMA4mlP2lOpfzflZw8V8LN/WWpbr0D9iP2NgzSM+8&#10;jIRUekexRxEWcxC+vgcIyVOIDD8DP98jBOd+gvOQGbsZHHzCEtidv739D8EvgJJaYzuDBEv+9juK&#10;UAJWFuh3EkG+GuN5EWFBNggJOIeI4HOmA0Rk8BlEBJ5BbCjVaNAlpMe6ITnSCfnJHkiPdkRKxDUC&#10;1AtlWX6U+oKTL3ITXKlE6dXFuvA4fxNSStWqqjatotJUFa6Gp9RqmAk9ybKsABNAuSTVF0VJ3qbH&#10;qnqwNmhoAWEpJddCGKjq9PGgfg3K17AQgUhKqL1Uwws0po6ZvlQwlNoieCtT8NkfvgS+/B1uNClx&#10;UZmx8BxqzceDm9347BefUeF8jd98cp8eajJaNb6RiapdBQET3vsffmzg8+fPP8a9rkLTs9SAkoVC&#10;FwuQd959z8Dy45uVhC89eXrz//1rVcP+jco2CMVMaMVMhEXJ3qjICDRjBTUMookJururDQ+GaqDe&#10;qbX0tsvpeff19+Cb77/Hrz8cRF1OED1GVTf7QLO3pEVfQ3aCI7LjnVBbW2PaOz97rZkqlYUNC75O&#10;DcmoSMYHP/2l6WD0k4etVBcalsP3yfelDlGDfF+amWOA0Pjs898Q6l/jo9vNdBqSaRrIn0Kw5/I4&#10;hZnLx39/9itzzCf3Ox71NFV82Fzc6qrk+8wxBe6dGzcMLH9Ez1gKt4eFcrO+YXkmPv/jF/jqy7/h&#10;73/8jPBLNm2XisqjYO3vvPcxz/sOv/3RTaM2FUGml+f2EIbX6TV3UJ10liZTWX5uYNnDQro2i4Uz&#10;HSkBe1TAJFgViEBq8mZ7vqmCHeXz6beJW0sAa1aUvtoci6kjhAmtR6eIMJYTUJwaDJdLx7B3+1rY&#10;nN4JNxaMV8/swOl9a7Fi7qtYMHUCJo0bg1lTpmLOnPlYvHw1Nm7cgc1rt2K19Xps2bgNa6zWYtLL&#10;U7Bk4TIs1xjKeUuxYO5iwpGq0moTNq7byeVGLF5ojRnT5pmxlS+MewXjx76I8c+/ZICpKtkXX3iZ&#10;qpHbx0+gQn0BzzzznGW4yNNjaALj8xhP5fv8mGepKp/GMzJue2EcVeqLhO+Ycdi6fjWdUDkIaeb/&#10;v3a9Cnd7S/n9+N35DRW8QYEbVEUtB9BUdzam4ybtTku2qeK+1cT3xrTeze+o5XBtCm5qGBCVuao6&#10;BcEBRcth2movUuehSIsRmAKl9verKlQ9tAVNtY1z2cn9Pcw7uoaW+t3O8wTcDl5H6+3M37qm9lmu&#10;G8V0wO9OhdzFPNZXraFBodxPSKuqmbDSsrNUipYql1DsJJB7q5hPK6KNqXeqOjy1sxxRAPm2Yh5D&#10;Z11g7iJIpYZbC0NNrVMz1XeTmmsI1jrCtJZlW23m/1iD2i0LVTOl/2qBsNSylHs3r9PPew8T1jfq&#10;knCnOQ132zP5XtNwpynNqOT7nZlmKZCO8H32M/+q53pDHv9PSaxJw0q/6pymntyKZdzHb3ajPRc3&#10;O+js0QFSzY8cngE6kH1ySHhtOcL1FCvVuQEsO0OQHmVvOgLWFnEb311tWjjyI/2Q5O8Km0O7sWqx&#10;xt7OpFqcjVXzZmHdork4vGklnAjCcLfTls5WSR4EqLuxmgwpZn/UUPCUc/u7D4YtsLx5sxlentvh&#10;6bEdXl47Cabd8AukwgvdBTeqPgdPSlnC9JrHElxyW2R6yl50W4wTDgtx2mUxznssxwWaOghdcFuG&#10;iy6CJRWl11oTDeia+2pcdiZ8CeFzdotwxnY+l/O5nIdT9gtw3nk5ztmvgK0LJb/3bkKNqtDvECF4&#10;FG5uO+DssgXePnthpgDz3w9P7z1w99wFD689CFSovbBjplOPj+8+eHnvI0wPUZ0e4fIwl4Rt8Ekq&#10;0FNmWImP5yF4CrRexxFCbymehXJCzDUecxEh/lSsgReQzBevcZtpMS4I9j6HAM/T8Pc4hfiIq4gJ&#10;uYyooMuIJGijuZ5JWGbQYkPtEBtkb8JhxQbbIzHCCUmRzmZ6rawED17L2cy5mU6oZie5GkWrKbxS&#10;oh2QlehmxoUWEjSlmQFGTdYUhJnIOJYxnRGoU7zagggD1yaCtbkompnBMiaznsd204tVwX3vRhfe&#10;uNVlpvt5ncvXbnbg/vUGDLflM1FpuAQzJ71QM0SE1srELjBLGTfSa20oDkVvayHefjiKn/3kQ/z6&#10;l5/i859/gk8/fg3v3u3ASFu26UxRzYxVQah1tZfh9vVaVGV5UX27oIrbG5kRG/Pp+arTESFYnuZr&#10;qkc0uPqDd17HL372Y/zm5z/CRw97mUlSoAgn6jSkZSHVfELYVWQnevA9hPC8SNQUZ+DBjR7c6Sgi&#10;IFMIecKyQoHC09BGZ6G9KgcPb1/Hzz/9BL/71c/x+acf4IMHvcx42VThzGiEVS8hom7o775xB7/5&#10;/L9pP8NPPniI14bqCExLsPI+Fq6D7TrmNn7585/gD7/htX76Hj3hdowoNBqPu95RhfdeGzbVSwJh&#10;vxQdTU5JT30+3rrfj2H+1v20rZvQ1DAbzUc50FKA1+8O4r9//BGv/Qu+g4/xozcGcKMl3wwP6avJ&#10;wL3hLnz8+hBVaQYLyURjgnpXuSVKj6mCVVU11wUDoyj5W1NMmX2EhKqvumlyFDRTicLlDRAAGr4T&#10;F2SHMO+LZlaMaxf24/zRzXC8uB2n9i3CleMr4H5lC1yv7Mb+XVSL1tZYs2E7VhOUmwjJlSvXYxN/&#10;K/DAlEkzsGjhcsyetdAEI1i8yAqbN+7Enh1HsGn9LixbvBqLF1hh3qzFeJUq9BUC80UC8/kxVItU&#10;kAo+oJlFxj3/oqlqlZIUIBVU/UlVCz/1rPk97mlNA0ZYjn0az9KeGfscnnl6HKE7Aa+8+CIcLp1G&#10;K9OC3o0m7W4uiCYAoqHZXd651YxbnUVML3EmKpKcyw6qxeZcwkeqkY5gW34EmpjOWnIJFDqP2t4p&#10;55Fpt00gU55hGm7IDSI0wngdC6QEtk7CSHCUSW3+E3q07jICjFDQ7y4e18o82sh8rWpYAVKQFTSb&#10;8ggtVQ9zvZX31D0EpHYNv2I+6iag2pknBbveKilTgpjqUz1+GwksBbkQMFvVuYaAbGU+1rJLvb1p&#10;Qw3JGG1i2qdD3UtHYLAmCUOEjuCvbYNVmn3FshyqS8WwnAzu6yun80CYWQJvCPxyzgl6lkFdVIyd&#10;vE9bAZU54av2YVUN95VT2fIZzbOyXLlZn4S7jUm4XZ+A+y2peK0rCw86snCfdqc9C7da0vGwvxAP&#10;uvPopKjNNc44+T18X/rdwvdewXIgi+VBWsBlpEsBe59Fks85ZLHsTQ64SCV8GGcPrMLxPUsR5HIQ&#10;GRGXERdwBq5HNuPYuiVYP28KrGZOwvKZU+gMzsaSWbO4nIulc+bAav58rF02A9vWzkaI8xEUkQPl&#10;iXTO09zQmu2JjjxftGR5ozHVDT96+AiW9+90IIyKLMB7P3w99sHbbS/cXXbC3XUbgbMd/oFb4Omz&#10;Bs6u1nChUnQk9C45LYONs4IVrMA5rp8jIM85LbGY/WLYe/B4r/Vw9iRsXdbC3nkt3N03wdt7K9yc&#10;N8H+2nq4cOngvQ52plfrFqrKgwgJPG4mjQ72P4nosHPw9zkMP+8DBNw+Yy7Ou+DktItg30/A7ydM&#10;9yKY5wQSis7c7u1+kMrxBMICT/I6R6kgTyM2WiryJP/PXh6zE4H+BGjoSfjp2lSpwYGnuX7SUlUb&#10;dB7piY7ISnZCYuQlqk6qzfBzCOF1AvhMMdE2iI+9YmY8ieV6UuJVM6m1wvnFJ9giOu4yIiIv8Ppn&#10;CGNek/cIDDyK6OiziEuwQWqaLRKTLyIuiVBOsUFC/AXEcV9aki3yM12Rm+aC4mxvmi/K6NWpKreK&#10;ivRxxB8p0BYpwkLCsiSOGVMxUqWoaFxqCIXGK2qwvsDYwExaR1NoOHXKKdGcm1m+qMjjtblekO6B&#10;vBQX/lcq+YhLyIq/RrXsSAXiaaqZawsswzcKBfgUV5RneqE0w40q2QfV+Tw/xRHlWR4oSXdDZbYX&#10;Kri/gZ6dxkcq4zYzwytKTQOfxQzrYEao4f9RB6LK7EADbD2zQta18Zk1zVllXiCqmBFreY66oyuS&#10;j+J5auxpBxWhptpS/NUWFoKacqutjNsJFMV11dyUrWrjVSQbgtIyDEdxbBVxKcGs99KLVU/WHnqx&#10;3YSJ2km17DHAU3Wyzks2s4GoZ6229zY+mvuSx+rcIU2wzG2WAOjq2EN1R5Wn3rLabpm4WRM055h2&#10;TNNLVgDlsYKyhphIeWq7qltVNTzSkmeGkWhMpWYt6VQnhoJHtQdVaoPMMNWvUlEKeyclJUWpqleB&#10;UWHwFCNWbammPVVV7FwO8T9dp5LSrPMx/hfpzF2Cn/txOF7eCy/HQ3C+tA3utpsR5roD4e57cfXc&#10;JqyxnoUlyxZg9foN2LF7PzYIlqvWw3r1esxftAwz5yzA7LkL8erUmZjF5Xru37fvKHZs3g/rZeup&#10;NldgzsxFpkPOtMmzqARfxUTai8+/TNCp3VKK0qIwn3/eUv2qKlapSSlMi8p8Di8+8yLhqrixhOVz&#10;T2PMc2Mwjuc9N2Ysr/k88tPDTOAMM25VSpImJSmTWuksS8DbN+txr6+M7yOF+SUWvYRDMyGpatp+&#10;fudugqGL2xWBSabAD1J4AmWnUXvqyGIBo373MC9KOQqIZhudEANJpmEDwHzmVzmLhHArwSjomupb&#10;Ak3H91Fd9ROkgo6BJfOnqg27mX+lXpup3DoJIMGykZBuZl5oZp5R26fAKzCr042g3SZo/Yvp3vVU&#10;icp3TbQWQVfH8/mkbtW3oZVw1X/Ss0jp6XkUwUhQFCg1u00v31sn30Uby5sOOuYGlgVaj0Kfarmq&#10;+R/U3MFlO8EtZ6KO5VWbQEll3cN8PUC1O0IlOMj79vO5VT17vTbhn3aTAL3bRSXakYmHVKAPO7Nw&#10;rzWdQM3EXe671UDQNibjHte1HBZMa5MJ4TReKwWjdcm41cz0z/v0cV+3UdQEdi3fba4XqhMcUB5r&#10;j9QAGzic2YZdG+Zjo/VMrFs+letzcXa/talq9r12ALE+Z1DK4ysSHVASdxUlMXYoiLyCvHBb5ATb&#10;4M3H81nevNEMb69thM9OeHnsIjT2GEAF+h5AeNABgmcfgvy2w9dzCwK8diHAZwds7VbhnM0yXHK0&#10;gh3hefbaYhy/NBcnLs/FuWsLYGNPdem4As7u66gCN8PFZau5ZojvSUQGnkcMlZmmC4qPPU7Y0MJO&#10;ICb0LKKo7EK9CaiA82ZcWEr8FaQTJCkxV6nsNNcavYw4RyRzmUxVqMmfY8LoTYRfQVLUNaTQMuNc&#10;qOak+JyRGqtpui4i0rRzKhrQSQQRXoFUooEhVM/8bx7uewjR3YTpfgL2CAIJuGA/PmsA/zfN1WMn&#10;rjpsgpPrVviqty3P8dW+0EM0HhtxmNv2wMl7E5X0BjoAso0WR4BOwzXPNbCnyr7mtQZO/uvhFkhn&#10;gdvd/TfAw28Dz91CdbyXAD6K2IiTyEm/ivwMJ6osXxTTKulhmVBzzLxV2cFoyCeINJxEs0sQCOqo&#10;YhlbqPY8CzRNVSStViqVCVnjKJuYkGpKglFZFIjyQn/C2Q3JMbZIirnM90ivjdDPTXNCMeGXnyw4&#10;uqGc4C7N9ORzuFA5OiAt6ooBZFGqE3ISryEr7gpy6TBkxdnyeEcU0skoS3Wl8lSklEDU5fjz/gGW&#10;9kg+g8LNCY51LEw04bCAXs/1WmbyBrXtlgajrjgQZTk+aCwP5XowgcmMz0xoQMvrqI22lCpc0K3j&#10;OfU0XVsOg7kGCx/FhlVnJkVWMjF6H3WwUpW42pQVZUnwVKhA0wFLHX7oXSsUXwOdEROFicepQ5Yi&#10;PCmqkY7tJZwUsUSxYDsJXqlGTa4sQGpOTHX4kUrVpM6j7ZrgWRDNMV371X6pHoGCqoafaBYTMzUX&#10;IS9YSlkOcv16gzryWNoZFYZPYy3VwUfKUWMqTW9Y09nHsk3BCKQs1ftV4y3NBNeEsZmIuo7Xrk5H&#10;R1k8UkKvGVjGhNjAx4VOnMch+NOBDPNgGnY9RGW5ERtXzMTkl57CC2P/A4uWzMayVYtp1li3aTu2&#10;7NiHles2YcGSFZgxbyHGvzwJL02aRqBuxq59h7Fl625YLV2H2TMXE5BzMGPqPMyesQDTJ882k0S/&#10;qPbKF6guqSzHjBEY/8cUxk5q0qIoVRVrAeaLz0wgLDUDyTMGls8+pyrZsXie0JxNxVBLNTnQbKma&#10;HvpnG+7j8ad0OvgO1PY+/Gj/e3ca6DjQwSFge/n9+ljgGoDyO/aqqpVpQo6ImemFv0caNOuLpeep&#10;gRwLf60LLgJOs2BHdWepVqVpSRNABb5eOrg9TF/d5nc0FRwdNp4ngD6+Th+XigKl6+t4A2qlZx4j&#10;OHYz3epagqmCA2hfC9N5G/PO/4ZlO/OJOvJJXQpkUpcDtTyH0FSPVVXtar2FqlTVsKpibSvStULp&#10;HBDoLGME9lameylRNcUo3F9thr+5r9RvA2HezPs38lyBuUXQJjDb1VaqJdVwJ5Wh/tsA32Uv338X&#10;gauxv4JvKx2DDirPrkq+dwJ3kOr3ek0iAZiEmw2pGOE3EQjNsj7FbL9ORTzKb6aq8xsKfi8lzO83&#10;2kQHslFV8FTMjRrLnMJvquAkSaZz3IjpHJfL/JeJLuYv9SLupDPdx3faz+dTlKZuPrPaYjvK6IxU&#10;8B2UBfNdBlGxy+lQeRuIj965ZYHl7QetCIzeBf9IKragnfD03wHvwL3wI1D8/Y8gwO8ovD0PEjDH&#10;4B9yAAHBB6i2jlE5HYav1z4E+h2El/su2FItOrlsofLcDJurawnKLQiNPghbx7VwdNvAfQSO4xZ4&#10;ue6Bl/M+XLu0HV6+u3jdg4TYccREnEdCNOEY54TsRBdkxzsijYRPIeySIp0IQlcC1NFUeaZGO5lZ&#10;SwozPAhFe4JSysgG4ZFnEE3VFhZzGjEJF5CacY3K+AQ8PQ8hOOg0InlMTMwVOgHnEBF4FiF+J5AU&#10;Z0MgX6Ky3gMf7x10GLbClarXz2eXsciQE0hLuERwX4K/10FEh/PaETyfAPbzPAJvFjTengfgFbLZ&#10;xM8957QYV/yWwT7MGpcDrHDWYyls1ekpzAo2nktxwXWpib+rGV5s3ZbhivNSOHuvgrs3lbjrer7X&#10;g0iIOUu1fxLBUtl+x5EWb4sMBVfgu4iiEo4LO28gJ9M7SqOTUJTqgTqqMnmUpj1E1UH08PrpxSmK&#10;joaPtJQzYVcSrFy2VtC4Xk8gqWONQFVd4Ic6JpLGEv4uZCbJD6CK9CcsgggNhQz0onkSoF4EGmGe&#10;44VcwrEsx9tAroYQrqZV5XqjiYmuOs+PStXeqM7qXB/CS5NtuyE/xQl5yQ7IpqXH04vLpKLOUYxG&#10;e+SlXeU1r6EkxxU1BQpd6MjreaG9OpwqQu26oQQVnYLyCAKTajnNC4WJbsiLdaFzoGemKiXg6ulM&#10;1BG0xeleZlhKF99DWwULIhYkUrkKO6eQcx2Eo8aUVuZoqjZvlGV4c92X16ZTkcb/xQJBgbArMnyR&#10;zXRXxmVFtj/vw0xFb7ZdVV68diczfwsznoIgdLBQkxJuKY03YQE1DVlPnToT5fB7UHXW51msRm1p&#10;lvY2VccKgOqQY9a5VGEv6A1Tad5QuD1t07Rh/H2zvZDr6nWooSQFBKjaeDQ7SioUbUiTSw/xepo4&#10;uppOVrTvRcQHXUaY1wlE+p5CmC+h6XoGp49sxdKFUzDh+R/gped/iI2rFsLRRhP7HsPOLcuxdMks&#10;rFi5HKvWrsKGTZuxdLkVXn5lMp58+nksXGKFfQeOcv9azJm7CJMnz8CUKTMxl2pz8aLlWLR4mYnU&#10;89yY8RYlSVX51JOE4g+f/L/s6SeeMrOYyJ596hmMeZo2htuefQbPPDsWzwiwmqHkuf+fsr8McyzL&#10;zrTh953X0C5MKMpirsqqZGbmjMxgZmZFSIqQQgqFQqFgZsqMZKjEymJsqG6323bbbkPbbvOYxmMY&#10;z/SM3bbH9Hz32lE9M9f3Xd+P98e+jnR0cJ+jda9n77XXBpaPL9G+vet1nfq9fcmaO3mW5wDNuT7d&#10;mbFB9KgoZ6BRNihsmzD7c56DNVlbnfzqz97U93/urhvmY2MDbeaaD53zY4lGeCcA6HssbVYXCxYy&#10;df41S2kIdL+OYnVwZdvP2PczjPrHQPYjwGIpFK0505q9P7UIcFNhHNv63AzG79v7hkr7gGu2fayJ&#10;3B0bKFv08uc2FMQKYDB4WpPuPVOGBtrbgMP6VwHLJ/zmmnpNtaGsPreAIguw4x20oJqP+e1DK8D2&#10;QyBuy095h63f0ppJLcjoQ8oHTqXGqau4U7TvAkynpgH1OwDRAGnnseLgzO8W2GRN0KZ4rcnYzvM+&#10;57CgJVPLtt89/oO2/SdA04aXWDOtFXdMlp9glyz4yfpCTRFas7L11X5s6hDof3qtF1Di5Nwcck2z&#10;3+Dzx2z/Ve7d4PgFitIyCn2NOvkagP06nz+7aeku+6lnnhl1/xnFhk59le3tGdyet3rE2blm3RqD&#10;2EdUvN2nOTeA02zlx+xvEP+Qzwb0u9yvpUf83V//ziIsv/7tmy4Ax6bmyilbS9mgsvodqmnYp6q6&#10;/Sqv3qey8n0qqdyr/LIdagycUHs76gyQtrWkKR7JVDcAiQOVzniW4rFM9XTb7CMFikbT1N+fq454&#10;stqipxVrS1OH9SMCgI5wDttmqLMjW71s299lwzxKOV6xOlGdlvx5pLNcs8jjuZFmTdok0cMBnZtq&#10;1cJ0i1OO7UGO0YpiBCytvlQ1A+8garitA8i3pwJ8lmGutTVLI8OVrsm1pSldnVHg2uHBUPs1hlLt&#10;tqhaADjYU6ShvlJ1A6VwIJPtczTcU4jaxAtvTgGuBi9rJs5iH0upV416reH+CxTqOKGGlv2qb92r&#10;6tAOFVrGI+BYACytbzerZq2ya9Ypu9r6fTc4WBYD1grgWenZpLLqjSqp2Kza2p2o3cPyNp6U35vg&#10;lgHfKYVbOD+quDu2OFSm1b7zDDrb8jSG8h6k7ia6qnRh2K+LQ9ZZ3awZi+oKFmqI+70A4M5NNGkM&#10;NT7AtlN9tToz7AVIFrEbQT0CQpvebLhRV6cMEiF9xEv7ziX+JDaI+q1+vQ2grgIoA9A5m/5sxMvx&#10;qjXRW4Oax7lBydvxz5gSRWXOo0CvnQkCFsuA5NEsDtD5cS+wadIVgHp+slEzwzWuTFMmUaqXZhq4&#10;1gaUaq1TsWeG63RhzKvzIx5d4Hy3DOAzAIt34OpMCAWNF/zWIGrKmiCH8AxRihjK2zZOdqZVZ+0a&#10;41WoqiINAou5Xo9mOus028n19Xj01kSrbkyjgAHkDe75Gse9NOrXuaFGzudDzeIscM4bLK8DVIOo&#10;NU/fskholjdxQm6yvH0OA0H9WIq/667Zu13vY0wtp61Nw+WSWizg5V8w42nBOijGm5blxyaHRhWh&#10;Am22E/OGv3HH1OOiZ2zzbX77vfP6zgcX9XPvXQCkBsk5jMIkBscAYPBEgVLst6+jqr56b4qlTSCN&#10;cQWcZ4ea1BUoUEdTNtDMVQwnr6ooQQd3b9DzTy/Vo8t+Uts2vqKGChSnN0+NVfx3GrLkKT+lwwc2&#10;a8PGNdq1a7t27Njh5pN88IGlbkzkqVOZ2rR5t55+1qJaX3Qp7Sza1ZpXn332Rb3mxli+4r4bJC0D&#10;kBuraXD8/1OWAM0lANPKsuUPojyXAksL+HlcS4HucmD50stPKxys0Hvc37uA6ZNLQ4ARMGEEP7kE&#10;9ACdS0SPw/T2XFx3Z1BEMx26NhXlOXbwDnXp0jiO5blefefTy7zjg7oLcG39exzDAt6si8OmPLNm&#10;cJvRxc36QnHN3TzP//XdmvaBp4sctyZdyses+9iGOXEs18xrcASYFvhlTeM/3v4DU1sY6sXcwXHd&#10;QdXdAShmxP93AUimgICglU+uDzpAfMFz/RbLbwKDrwNsy1e8GIULNHEEDUjW9GrrDJ4uihcQum34&#10;3dSq+53Pi0u2c83Li+st4tdgaQrR4GhN0QZv+822Wyymeheh/PnVQXcddl5TzV/lv2j9jwbCz9w6&#10;awaOL8KX9YuK1u7NHHsUnfWBGjwpX0VxGhwtqMjgacWiay2t5iem7in2+WOcBktv+aFdt52Duvkc&#10;O+AASX1YQhFzTCxA0UYD2PN4nzo3UFrdW1/vHcBumb0ujQZ1gf/JLZsyzdQ79WWq2ZzlH3zvm4uw&#10;/PbP31ModhwVmKjeYUDQmawG/xEUos1daUM6Trv+xKqaIyoo2aOSchSiF0PelAiIMjQ4UOb6Bm2y&#10;Z8uME/BjxJsLFQsAmeZs9cULNTZYpiGgMzlYgVG1yKV6ncEYjXSVAM4cFFSOhjBoNoflHMWAeBGj&#10;dAlVc24mgOHFeOHlX5y234IYWdaN+jTQznE7UFc91a5MDJRrpL9Q48NlGuguUFcUgLdlaai3WIPd&#10;RWoLpi1CESU6N+HTzJiH7VFtI1WamULRTnk0zPV1A52BvnrgX6Y2FHYoeEqdgL0NOPV2oF67CtWD&#10;Eo7beE6OO4DqjHWmobwTFe1KAdgn1dKRIF8r9Rc5zudTCrafUkPzEdV6D6m+6YACrUcVaj+stvgh&#10;tUT2qrVtn2IdR+XzodDrdsnvP8ZnlLfN3ELpaE/jXNmKd6Q7hV5WznYe1LkXtY8DMBgv1zQAXMy4&#10;E8XYe3V2sBHIAE8U4Vh/lZvppStWoAEck+4oDkm0WKOdFZrrB2S9AKSrDlh6Xd/khVGgNh0ESC26&#10;DiyuApKrLGeHG9wEtpZv9+IUCgxQXAUkZ9h+yib37qvUaF+Fxjnf7BjHm/Lq6jjPbNCniViVuy67&#10;vnuXbNovDAOAucZzNmhftf7PUSA12qArgP0s13VltNkFPli/izUDveeG3SxGAFqzlP1RrAnMmo3e&#10;srGvk62uL8h9tn4Utv3Y+lhujegD/lCW2Nz+VOapm0f5Pn+2d6iztxciuoYDcMnue8KvBeA/3VOp&#10;KcpsP+p3GHgP8470cU8A+Br3fOMMID0X1SWch4u8jwbWq9TZ/KDNr+rTPPd6bqxZ12bbdNfUvv1x&#10;MebWB2mgswjYD65Y5PKU3mP5IQC02U3eu4RBvT6Ds8L6SyhTtv3o6jj3Yf2dKFS2t2JBTF+9NUtd&#10;WI5Y1Ang/Kqpz3uo1ruz+oZFG749xX/Np85gLg5DjoK1x5WdtF77tr+kDW8+pfVvPKHC9H0KN+JY&#10;etPV1pwhb+1J+SyvrDdRtRVJOnl0nw7s2aH1q1friUce19pVG7Vrx0G98cYGPf30y3r99XV67fU1&#10;blylJSewTD7rN6AqX3vTzShiiQ0edEkMFsv/NyBtTKel2LPyY2Ca0rSxnDa+05SlpdR79LFHtWLF&#10;I/LUFOoe9fDeW9bfzHMEbh8CzEU1iGpgacWGZ31y1aIoUWqoi/dMiZ5ZTJz/tm0DDG/OdeFczOsz&#10;6suGNLwH5D4AhncX+ij2bgwAT1Milhd6ELAt9pXbd5vmzVonFqPGrdnThl19CVCKgdHNbvPlOusj&#10;tWLDkOy7QdX9RrEMTK4Z+NqQO9Z751FzvKv2vr5/0fpSrZ/SomV73W8GgE84nzumO58pTivWDPkl&#10;pNnGigHDhntZcfvx+/sc10Xzsr+7fool///cro3jWBPsYkS83V+f284pdAsQsn5i6+/nOHY+28fO&#10;9y7vuDWz2jXbPp8bPAGbBQfZ909Rhm/jENhQG/u+CCWADFzt3F9HYX9GXXwVlW0OgUW/fpXn+8U9&#10;a15fVInu3G+N8v81RTnp7ts5KFyHXbfVlU1Qce8c6tc1+wLsS/z/Oa4B8oOLVm92fzxnruFdIGxg&#10;tP7WD4C/2QZTmHZdb5/tcM3sf/AbP78Iy8+/elv19RjsltMA8KSamhIURyFGoxny+U+p0YfRb04C&#10;mOmKAp5IxH7LUUcMxQg4LPilvS0HoGQoxB+trSVbHc3FgKxcA51lLjlAT4f9nqh4G0a9BxWJEuuz&#10;sZIh1GkgTdGWTCBUooA3A/VWoEnUTXe7RagCUUss0J6v/lixxnsrMNQVGGTUCMDtwdiPAck5DPxo&#10;V7V6YyjD7hKXRH0AoE2iJjsAej+frS+wtwOvGnXWAXw6oynqiacAwVPcl0UBH1QgYBmBjijUatmA&#10;krjPFEVjSajfVLbNVCSAag2mcpx8F8ATRllbPbRbBC/7hNnHwBZvz1CM+rOJsOMAOxS04KV0dXXi&#10;2QPxvt4C9TrwpbD/aerwlLo7UzQ2lK/J8VL1deWqn21Gh4BaRxZgzuN7oVPgnXyPhK0JnPpEZbaj&#10;cgPeFHkqE9Tqz1S7H6UeLtQEzscQz6AfhT7WXUk94tQA9xjPywKXTE33oo7nhlFXqKMFjP10T60u&#10;jPsBV4vuXI7qnZudunu9g2WXbl+N6eqFiC6fC+nSQkg3rsR0760evXO9R3evdurK2TAqMqQFlONo&#10;N04Lz34Gx2MewJzpa9DViRbnpRm85wDtZQBj6vAyxZp3zwKpOQswopwDlnOA/zzvwQWgc27AqzNd&#10;9bo03KxLg026OAJIcQTmUM4LA426jhN17wKe6VVeduujsSZaVOB11KIlWrjOdV0CvmcG6zWB8j0/&#10;bk28YRe0NN5jiaSLNMwzPTNag2quQw1GdPsCiniB8+FAvTXfjHrkGlG/V3HerI4MlO9f68RY44Ff&#10;6dC7lHuX2nXnPEpzodU1S99geW0eJ4NrOct9WEakm/PtXC+/oTzvomTuLKAsMOKWeOIuxteS6X8E&#10;BK7PdnIO/ugYXJvRxebJvIlCusM6G59rKe7etoxOpppQT2+f7cZJ6Oa4fOe47ztFO6hrM20asEhC&#10;/iuRxmTVFO1V0vE3lXDwTVVk75evPEEdvDedQd5hT7KivlQ11Z1SfcVRBTz8/ysSVFWQoKKsE9qx&#10;abVWPPqInrSUc488oScefUqPu6Egi+Mkrb/x/vstwbolW7f+R4tu/d+QtPLQ/xtlufQJYPmoli5/&#10;RI8AykcfW6qXX3qK/3VUNunwp6hyy5Dk+nMtm9F7i9NHWfTyF+/asATUtf1+Z9oldbDAKxvf+sW7&#10;wPGOBWhZ4BYq5NYkKnzaNcXa59/5lU/13a/f0odv4ZDctdy/llVmXl9756w+ujnjsj+9DSxtgnEz&#10;xu8sLJZ3gZgZYAOeKcn/XRabaX/83akcA6N9BqYOtCwXfzfwLQL+87fGMPJWgP2XxT4vfgcmrphj&#10;ZX2wFhHc74oNy7DWlbe5Jstr7CZLsKAdijkVLhDM1O2Xy09MnX/52c2Z6s7PeW8tjpn+1JqL3552&#10;wWUfWuAcxzG42zAPNwSKejMg2XpbZ1HZpsotQtm2d+Nc2d7O/QHFQHaHd9RmzjHn5T1zPnj/P3RK&#10;3e5n3G33gUWz27Vwfle4FjvXomOBY8Bv5gxZ3bmANuuL5rud35zEr/2vJnO7r0H3rG7Oteum/fdw&#10;vA2It/k/3rKYCsBoUfx3+G6QtP/oW7P8T3G4f/C9by3C8tvfekd+7zF5G46qCSXTZMMy/MfV1Ixn&#10;GT6tphZgGTihYpRMUdEhNTQkqdam1QqjIkPp8rr+zBzggZKLlaAky4EjirEtV8HAaUDLcVsPq9K7&#10;Q6X1W1xQUEnNVlV6dqnev1t1TXtRWSfc8I9QGAUFkLuAWqDptCIAtj2U6K6rrTVF3XFAHM0EXPka&#10;7C8HGrlqCWQriIINNeeoFYXa3pILpMvVEQGwKNfhvjJAVIBCzFA4hCHguE1+C+DJVpR10bZktbWd&#10;UkvoiFrCgLLtmIIoQm/gqBqbUdee/cAuQX2xLA3iHMwPVWt2ABU8WqcpjKupzDjXFWafUIv1cQLF&#10;1gwNRPM13oXqRcX2AagOVO1obxH1g2FqS1F/Zwb1lIrStWbhVOCV7cZ62hCWno5yp8z646U6C3zm&#10;Rj2cu1gT/dY/W4GjUKvJvmrX/zc36XHp+87PNrFdg2YBwrkxny4BIFM/lwHGlXmgdDaoK0Du+oVW&#10;PrNuoQXlHtACym9m1PqAK1wZ6isHqNkuwtgijWNc18BQmUanajQ5z7mm6zQ6Wate1PSZM4DrQlgX&#10;OdZbl6K6YwC9gpdGee9S3EWnWVPK1dkAAIpReBEvtwORFt04H+LabO7SOk0OVqF8AWx3IfBGxTlo&#10;AcdpVCn3dXEMuM02u8ChK675t9HB1ZqBXTDSxGK5Mtek25ciunMJhTePSp2xoTo2+0wZpVQjfThq&#10;3bnOGemIWldCMg5MlvqGstXagdPShbPTdprfeNdQ8kNdOSjpMs0NlgPWauoUiA/UsgTgPBOngKd9&#10;ujbdxLU1AaYmXZnyA1gfDkADoGymPqKuD/e8RRMD2YujfpR2QNcmQw768zgrZ0YaUP+WMcqvmX6c&#10;BJ65Af7qnDkSlqu42TU335yJ8KeOYUgAI+C1ITy3LaOMGz5AvV/EALGdpSZ0/bA4EcPtFRpsA5Y4&#10;TYFaHOJK3u2KI/JX8Z/yZ7AuyU0EHfakygs4m6r4f1Qmqr74hBpKTqqx9LCqC3aqMnePqguPKiNx&#10;n7ZtXKnnn30U+H1F993/03rg4ft1/0OWQ3ZxRhKDpi3vv38xj+z/Wf7fwHLJ0mdRlE9x/If15DOP&#10;69DhHZqb6HBDfCzJgo0j/cxgYENHzDhbEyzG0gKvXGJ7wPfZ7SnKtIOmJb//4r0zbiiVJcC3YgC1&#10;iOUv3jmjb32w4Poxv3j/vMs09eu/8KF+51e/qp/9+Jo+uDGtb39y3eUr/ZDfvvbuBQA76xTRj1Wh&#10;FQPfooIzZcc6A+OXsHRGG8B9//u/qb/68z/U3/zFH+lv/tMf6a/+7Pf1J7/1HX33owsO/ouJ8RcD&#10;lizS15p7HaQuco+oYnOULOr7XQDzLoB6n9+tqd+Usk01Z0Fon3LPNt/kRzcmcLjG9Su/9UfSv/y9&#10;fuVjC3gZc/vY9u4Yrlhk/eLxrLxnUONcd1DXTmFb5Lkd3/r8OMf71LM5HFY+vjmJY2EtHwbPCRfY&#10;ZnX/4TWLLmdbwPsJ9WfDvj7B2fjw6jiQRDFfwRG8PKrf+t0/lv7tR/o2yvLuOTsnCpB973HOe6bs&#10;L1o0O1C058x9f2BgNsCyrbUk3LPrcw6kDRHqBXamwlHmFt2MqjVI3kWZO4cG1WvK08aZW8IWU5Lv&#10;X1z8P905uxhoeAdY3gSgtrRo5d/99Z9bhOV3vv2RIi05amw4rdKyQyotP6CKqoPyeI+qtvEIwOBP&#10;EzyhlkgKCsiGQ6QA00TV1p9AdZ6mJALQ00AnDyNUBoTyUFyZQCxVDV6bw5JjNR9SlW+PCiq3qLB6&#10;q+sTbWo7pHLPblXU7wGc+9QWS3bKtr7OoH1KQf9p1VcdkqfGAA3AAK/1SdoQEb/3tNpQjCHOYYFB&#10;Ixhal+MVozs/bn2RlS6y8+x0o3pRDRaME0P99nQWuf7FWASDGS/WlAWYYEyHTMUNFgHhbNev2o0C&#10;NDB3OTinAsA0IJWj4a5sVG0BatZKoaZHq5xytjGcEWDeCVgmhqwJsgzVlqs419jekqxYSyJqNhH4&#10;H0f9nVR/xyIwuwB1N6U9hNFGqQ6bigaKpq6tiXnQ1Hm7JUkAsu2FQLcAbz9ZwcYUNdZQF1Wo4iBA&#10;Q10OcJ9dkTz1RgvVVJsIXEvU2ZqvoDcV6JYAwQIUMIYxcFzNTcd4Xqd5lsflaeT5eA668bXtqOhI&#10;O880aM3HCYr2pMjXelz+yAkFO1AZkWPyRU8q0HlK7YPApidV1b7D7h3xNSfgtKC8W9I1xXO4DEAu&#10;A+yb82EUlzW7tvOH6nbK691rGHaKKdgLwObsmEdTOCAXZ4O6jBK7aMNnpgGHKVOckvOAZ5y6megt&#10;xfko1twQMDVHYQhw4xjN4CBM4UjM4kTMDts4TbazZ9qPUh8t1PhYocZGsjU4mKb+wWR1dp9SX1+K&#10;JsZR8H3pGpvIVazrlDq5394+tunN4L3IRyFnc948Tdrwnq48nR2p1HRvuS4AeGuanbBZJlDCl8dR&#10;zqjVC8N1ujxmTch8HuP9Q4la8+2s9W3HyzTbW6MFFPG5QWA64NdsZ527Fytj3daPXOE+z9h7jAN0&#10;hvdznv1t/fnBBhR2gxs0fWMGZwMn6OoYkAakV1HNtrw8AcRnPLqIo3BlNqzp7gb1thSrh/epK4hD&#10;56JfUxTlHWqpOqJILeqxnP9Y4X7geFBVeTjEaTuUddpSgW1U9umtyknaooxT65XM99MndujYkT3a&#10;s3+3dh88pPW79urZVev00PMv6oEnn9PyJ17UEuC2bNnji4E6Dzyo5Rasg8pc8uAjevihFVqy5Ekt&#10;teEhAPX/LA89uExLHlqmpXxeatGwlOXLn9OTT7+ix555USteeF4V1cX64N5F4AfY3lnQd6wP1/p4&#10;UXzfsKZngyIK8VODBQbcopPdkB0+21Aei0R2OUstSYENhLeAHVSoTfRtYzK/xdL9/t55ffPDy/oY&#10;NfnZ2yhRPv/ur39N3//ux/rig8v6xIb2YPw/R8V+amrGAkpQVKZ+TH3ZfKkfmGI0iAEga669h9J7&#10;53w3zsyAfvfPf+hmB/rmzT7WdwOmAf38d35B//xv/65/+uvf0NdM6Zlq43ifACCLtLZ7sOncPrlh&#10;Te7WNA/svgSaZZG6c3axWPOyg52B0JV+9/27v/EH0j//nX7xvQlAxHEs4Iz6sjG5BlrLkOO6BDi2&#10;QewdIGQp5m6d6daNuS63/DE4bUJrW7oJywHQbYqd18Y123V+5hQ70Lxzxqnzd6zL4fokwENxvsU5&#10;b6Lib0zpXRsrDSy//4P/CCz/Qd++N+PywFqGnne5Fktt5xQ8626epa6+TN5hsLZUeNZE/ratZ7t7&#10;CwPU74CLVbgzH9fduQ7dmG7jvxHGyWxHNcZ5FgbUXp6HjRvtZnugeqEL+AJuHHtriv1xsUnar8/g&#10;dE+26Le/98UiLL/5xUeqr0+jJKvOk6D6hhOoxQRVeQ6p1mt9l8fkAWL+cKLLpNPQeBy1dUS1taiu&#10;ehtycgqDU4g6S1UAoPn9GNm2dFSWRdOiQusPqrBkp+oaD7iptbzBw/IEDqqiYReQ3KGWtiMoucPq&#10;GUjW8GimWkPH1NFuw1eOACr+3Bj1iDWJAms7vs/6SxtPqqkR4wyow/5keWs4LqWtOVX++gS1srTm&#10;3faWDBdBatGk/fFCjaKaDKL9ALYTNTzUU6LZkTrNuFIP5DC4KBWbtmuoq5J9yjWNcVqYadYIx+iN&#10;52kAVWLNyZGWVFQgkAxmKY6KjLZlon4XA5/6evPV3WWqLIliUbYH+f2oYrHjiremuebnONv2tGdx&#10;jhynOLtxROx6Q95kF7RkOWstMngCpTEI5C0wqrs9E/WZgRrNp15y1BkrAKQ5GPQyDXQUAYhSnIV6&#10;AJquZhwYv+eUWlvSgHiu2roS5Y0dUH3rflUGdqqhfb/qwvtU3YJi+LJUBXar0rcTR+awwvFjQPKA&#10;Glv3qcJnAWDbVR/arTLfVlU2b1WNBYUFdqjeUha2H1Zt017V+w6otzdbMzPVLhApHgHiHdR7rNyN&#10;wbw63awF6ness8L1i5raugYgb55pdc2kdy7z0t4aQR126a1z7bo4HdAcz2Z+tBZ17OP5FAPSOp0Z&#10;r2RdFYAs0zDqe9SmQeqvA2aNOgNkzo5UAbVC1GUjx/CgLq0pP5XndBp1maaJwWyN9eVwDJR/VxHP&#10;m/rDERqIZ2mcd3mMMtFXrMFYHiVfY10lDlg2ZGYGqE8CzKleFGsPoO6t0sJQva6gdC8A7esTlmS7&#10;lWUDIK3SRGeJJgHhKA6L3fe5Eb9TlRZYdGUkqPM4CucdWGt1AchemwGi7NcdynbLCzzPcyj/qxaJ&#10;PIyitiCpQY+ujFlfsBeP3yKgWwB0g95i33MzVbpyhs/A9OZEm8ajNfLXpKq8NEHpmYeVlnJCSQkn&#10;tH/3Tu3YZjOErNe6devdnJMrV6/Vui1btHHHTm3avUcbdu7Vhj37tP3oce1NTNPu1CJtz6jUtmyv&#10;1mY06pVkj1ZlBvRKmldPHizQitWHtOzZtXriaRtb+YKeWL5CK5Y9oceXrtAjy57Xskde0ZJHX2H5&#10;jIOqlaUG10ee5vOTlKfd52WPLi6XL3tWj6x4VQ+ueEmPvPi6tu/br7dvWgLuc/rcoIFBdc2jqMNF&#10;pXhW33of6KEQv0A9fvHeonq0eUdtuI5TlKhL+25gNKVpKsiKrTfV+bPvnwWY5/T192y6qAV9FRB/&#10;arNjvD3vDPwvfu2Gfu077+mbH13E4RuR5d11mbVQj5bX+ENAZEn4P787B9RnAZPBaRzjblHpNjtR&#10;v377z/6bg+VXr3bznCx5R1wffvSZ/ulf/0V/+t1bzrBbTmYD1jc/f09//md/qh/93Q/1T//w9/r7&#10;//aX+v1f+cwB1BShHdeSX3x274J+/Xu/pL/5m7/WP/7Dj/SPf//f9dd//H194/YIIOvVL/7q7wPL&#10;/6GfvQVYAJtB8Zd+8ef1t3/5h/p57teg9s2vf01/+nu/qm/hcPzKd7+j//pf/wvH+nv96Id/rT/6&#10;jW/J+mPtnKZKDVxffP6B/vzP/0z/47//N/3D3/+dfvjXf6Lf+YUPXJO4OScf4lB8cpt6/fSefus3&#10;f93l9P2f//iP+qcf/Z3+8k9+UzYTz71Lo/rB7/+Zg+V3qP+Pbs7q49sL+jmch7/+499wTbK2zQdc&#10;nw0BuWd9x8Dz3jlrBh/g3bf+Z8AOLK3csT5l7vf2fAwHMqJrFEuMYlmDXBPsTNQpTQPmrfk23bVM&#10;RucWh8K44Tc2/MUBE0V6voP9IvqdX/2yGfYXf/5T9dgAfFNc0UyFQkny+iwZAUoicEwN1iSLMgqG&#10;AVFzohqbTrMuQR4g6kdx1jbuU2nVdpXVbOMzUPTu4je81Lp9KqvaBXz3KxhBwfj3yx9CqQYOKL1g&#10;nVJy1yizYA37bQbGu1RVb/vv4Ni71YDBDrTsV3NwnyIY7u7OZK4xBYgmYfitCRPIdKEahis13Ffq&#10;mi+7UV42FKTNJmhFaVkwT2uzRbEmK8Q1x8IplGS1hU6rw8ZaooAC/iSAi5piWyvtrVmAqBAoFroh&#10;G+HmTM6zmOXHPncA2AFU5VBfLio0jWtKV3uEY8dQ1t1HARL1Fjusjt6TinadcCUUM5WGWg7jyaPO&#10;ei3xO/VswO2MpCrWmorKzQGGGXy2PttM7qVAw72V6kQlRrmnvk47n8EY5yB8mmfFNt25mpqpxfiX&#10;ylN5hPsGBijZOMfoANhd7UAVZWyBSd0o2a6hLDcpd0XTfuXX7lBxw26V+3h2PtQECr+gfqdya7ar&#10;oGK7iku3q6Jyp6pqdqq0chvPd5tyi9cru2idqr08mzYgGtqrZoDb2LpHvtA+nu9uN6a2uemwmv1H&#10;1ew7jqq1kqAYddfmSwM8BqAiYIP6QzWOdgKp9iKNdJYCoWqFGnHYyo+qE1DUlBxRLJChM6i4Qetf&#10;jeTqDCrTmm4nR4o1NlTAsgQlX4bqzkdJA72+Gp0BJhct2AjFORYr1RCqfAxg9Udz1M1zH+3N09QQ&#10;kBsCKsDYkudPDqDmxoHtTKMuLwR1ca5ZZy3RwtmwzgPxeWvuHfW5IKbzMz7UL+A/G9A1IHV51iKM&#10;KxajtgdRnJzfmmMvogpvzTfp9jlU8kQ923m1APhsrOqM9bn3oJoB/KSp08FqDKZfFwHnJcoF4Hjn&#10;bFDXpr26PmfN0KhFlKs1+V6xJl5LXgFgL3Lcc2O1unHGp6uz/D7L+sFKnUOFv81vH3AflyaA70yH&#10;PBG/9uYU69VjuXrhYJGeTqzXG4UxvZDZoqfTmrWmuEsbqoe1wzej7U3zeq1+Ss/Vz2i196xerxnV&#10;w4VxPVDYrZ/J79V/yO7S/5XRpf+QEtVPnQrovqONeuRwrZ7ekavXdufptS1JemblHi1f8aYeXbFS&#10;jz35hpY/+aYeevwNPfj461qGAl1q5fHFstxg+OQrgPFlVx7l82NPvcq+r2v5029o6XNv6KmVa1Cz&#10;B3X90gQwsia/RVB98KWaNAVpStFNo4bK/HHzqqlJC3QyeNqY12+8y3f3mW3sty+//xikts4m8/6a&#10;JYhAvX5m0KNY0otvfnCe3wyw8/oYcP7yF7f1vW/d5dgLrmnxIwz611C6n91m+5tzXN+sPr01h3qy&#10;ZBn9gBSwst8f/MX/AA7/qr/7r3+pH/63v3WJ9n/0t3+qX/70MhDo1E0MvQ1/sqxd1oTpJltnX8vO&#10;9NWP7umf/vlf9F/+6JdQjEMoojH99h/+J5fb+QffeovviwB1Cd6Bok299Q7K9Rd/3ZTl/9AXb/Xo&#10;0w/e1g///h85xvdcv6hlxnr/6oS++70fOCj864/+s755Z4bjjDjV+SHA//3/+Kf6d87x/c8vOYib&#10;GjbHwIZo3bA+cwD01c8/07/r3/Tn3/vAKejbCyP6vf/4n1xKyu9/cctNvfUpzs0nlA9vzDh1/s7l&#10;cWD5p9THP+nnUPeff/ap/u5H/6C/+cNfdur0XRyND62fGOha/X5oze8o0ztnbcz2qAPl7blep0BN&#10;lb7PtS42yVvzrQVjoSb5fG066orl1b6J6nxrth2ntdUpR4uGtX7LW5YEYsHGq1owXjf7W79qTL/3&#10;43GW3/jiriqrD1BQENW7UJUHgdU++Vsweq0nKKcw9kmqt6a2kCnMk/KGj6sheMhNyFzl24Xh3CNP&#10;yy7UxTbVWI5Z9m9oAYwh66+0/YBu8xH2PeEA3Ni8WBpQsq0hGz5ifZClmp6qQ0VmqNF7Sh5+CwRT&#10;UKyZigKJeMSy87DOewyAWLBQKurKoJcib8NJjPMphYPJag0mAUS2NTiiRns6M9WHyutss/7QZAw5&#10;8G86pAhqyEAcCh9Qc2Avhn43YN+u2rqtqqjZhBpep6LSDaqo2CGv9wBlH9uiilHDNbVb5GncpHrv&#10;egVDm9TSugVwWI5btg3jLARRbi0oreY91NNBBUxRhwBH2yk3OXVHW5qCOBzWV+wHKH7UejiQgppO&#10;VqwtyyVHaGmi+FGvNs7Vb8NIDivekaT29kT192cr1pEuL8dopY56UKXToxUaHShyzclT46UaHytS&#10;T7dlD7LhO1bHdv//uxk2Ej6F6sUJ6UxTN+DvZduBPpyQ7iyNoIzHh4s1MYYiAkqDnK+rk2tpx9GI&#10;J6qrh/36AH3c+np5HtEEro3r6slAoWVosCsLZY6ybE0CREXqQ52Z89Lbnsc67q+Ja0a1dVqmJYue&#10;Rgn38n0Yh224Iw/wAJ+BSp1BbU33VaPiql2k7+yAh2Wda1J2AVK8A704AgM4BT3U21h3MdtWaqqb&#10;7bssMtcSWxS4+4vhqDS38rw7jinciRNjjstwvrr7C9QRy6JucDIiOBhdqPV4PhCudM35l88EADbq&#10;dKjOjefti5tjlu0CvYa6i1yU9SAO1tRAhc4CroneMlmihpmeEk1TzqByz08D8SmU8EipKxfm6nX3&#10;eljv3WrXO1fCeveq5bm0CFsrABE1fGuhSTfPNvG5ERB6UdZ+XWJ5cdqG1qBGp+tQ3RWo43LquJhr&#10;5Pwo7svU2W1U5s2xcl0cLNBYf6X6p/tU0jmgnU0jWtN8ThvDb2lD59ta03lPjzct6FHPuHZ13ND2&#10;2BVtar+o1yPntKL1gr7SckGP+M/pNYD5cuOCXm44q6eqprW8ZFjPFw9pVX6f1mfHtSoF4B6q1DMH&#10;K7XyhEevHirXT7y6Vz/x4g499NpePb3uqJ5YdUAPvrBNDzy7Xo88/aaWANGlT67U8qfepADEp/hO&#10;Wcbn5fxuZeljr+qx51friZdXa+2O3QpHW3QPpWGz0XxyrRfD2Q8sv0wGYZGxGH7rq7Q8yqYWFzMs&#10;LWZU+urbM26dTaNm62wf97v1u92edNmV3KwxANWChL4OFL9hTbz3zuibwNC+f45StOnS/lexPksg&#10;+lXgaf1xFs38AfCyaOYPr3KOG3Nc6zxQs35ES39oGagm9Af/+b87cP3i+zMO+C4z1NuX9Gf/+W/c&#10;FG3f/8YV3T3fA+x69bWP77m8zv/4D3+nv/mz39Mf/Ob39D//5z/rh3/+Gy5q9xuff4QZ/3f91Q++&#10;6ZpmXd5hqw9rgrYlatCCvX7p+wbLf9Bf/5VNA/fP+oPv3OY3qzOUr2t+ndAv/PJvQcp/0m98dg54&#10;ooYvDgEb69cc1Ie3r+nv/lX6x7/8viyy1Or7O9/6TH/F8f7hRz/UX//Z7+gPfuc39S9czd/8zhdA&#10;qVeffvY1/atd2/c/A3ZzTjUa+N5HIdoUXO8Dv7cBnoMlIP7hf/uv7v5/7WvX9C51eY/fDKi2rZVP&#10;2ddSXX7VmsdxQgycH3Gsj1n/Y7VpELUJ9S047jbX8Pb5fuqSgqq3qQ8tp/TNecu/bTC1YTudbriI&#10;C+ihXJtq1aXRgJuc4txgk870NerXf+Hri7D86LPrykIxFFRsVnbpOpXWbQF4O1XWiMKo26Eq/yEV&#10;1uzl+wGVeraoqhn1F9nriieEmmjfp1pAGeg4oIbWvSiNvWyzR3WmNgBRpX+P/G1Hvkx4cFwtGNZI&#10;LFk+4BtvyVd/uzUhlivaYuMl8xUJYIhC1sRY6GYV6bRmvL5y9WBoo5Zdx0pLMpA8hYFO1vBQjmZm&#10;CtXTm6JgyyHgiroLHVIIWEdaAXvjYQUDJ4FyIsfMArxAKJSgmvpdKizbhGraqiLuvQFYNjajapt3&#10;qbJ+K0ppp+I9qJs4BjZyACAeBt6H1RY9ibo7qtbIIQzwIQXCO9l2G07BIWeM61BqHb1JKMwEeVuO&#10;opoPc+yjqm44JG/zca4jxSVyaAmcAvJHMOSZGsaotQNQS8UX77AAlEJgU6oRjG1fLBfApAB7QNdE&#10;PXoPqYXjRHFg2lDKlhmpM5qFErWAJutnzeA3m8/ziMIRQNZ+HMhznYFDag0fU8zAFjuFKk5SXw/Q&#10;6saxiJzg/CcAUJIGeq2ZF5XNMdqBeweAtKbxhkaeeSMOReMunKnd8vsPosZTVVVxUKVF+3gm1rQM&#10;uDrz1QW4uiM4Ke3WxFzsmmQtErknluOUdTyK2o3nonizUfMZbtzoYA/PuRPQ9wA4VOJQO7DuqtQc&#10;6muqp5ZSrzODfl0YCwLjMhyhHNfM24XD1NeRwTuSy3uUBZCzgVqxC4oyuJydqAKqOCHcczC8X0VV&#10;G1RWt1kVnu2q8+/DeTukKO+jJdpoDSfKAn/aUfv9XXmu9WJmrJpjlwKdMs5b7KK4JwDjGNc5bcFe&#10;FEsTOBIv01CsxF33ULtFIxei/KxvtVqTQ9zbQK6GBnOcA9MVT9bYcJ7On63WwnS1Ls3X6+3rLVqY&#10;rNLsSJmunwOKc3Xut/MzNTpHWZhGuQLDaeA4z3bn5nAexq2boIQ6zwTc2QC5jGNYkohGzQ8X6cpZ&#10;6g5DEJmYVtHAFZ0Y+FivhS/pkcZBPRcAgKGresk7r58uiOpI5KKOty0ooeOCDrSd1ebW81rfdkNv&#10;BM5orX9c6wLTWhuY05rAvNY0zemlmmE9V9Kl1wq79HRGix49UaMXjhQDzAL91JsH9ND2JD1/tFgb&#10;kj3acLJaL21P16MrD+vxlQf05KvbtPSZtXoQtbnsmTV69Pn17vuSZ9e6ZtzlfH/k+XV69oU39cSz&#10;r+r1NRv4jzXo7q0z+gBIfn61Q1+92qlPr/XhaCwabktsb31ZiwrMZr9ZBIb1TS42vS4WN1sMYDRw&#10;WTSs9a/Zd1Okbno49jWV+hkK0JI+fJ1i841adiX7/n+Wz24aYNnfIkABrVO3FlQDgD66zjHuAF0U&#10;6tdQVB9xXQatdwDA7/+FwfK/69t3R506/JB7+ABF+PO/8PP6t3//d/3Fb3+DbQf0O7//ByjGf9Kv&#10;25R318c45pi+8dn7Tln+9//0fbfu03du6J/Y50d/9Tv6hONbRikbK2rlA76/a8NOUFe/5JTl3+uX&#10;3p/UL/z8t/Uv//Zv+h//+Qf6WafCLeL3rL73678Dd/9Vf/izKFRg6fovLbAIwHzxxRduqru//p2v&#10;U29z+o9/9UP96z/8rb5xbUB3zlmqzUF9++d+FjRKf/v73wKOQO7j9/UP/2L9sL/tHAqb0Nn6gA2A&#10;H7i+y0Vw/vbv/4lrhv0WTs3P/eKv6J//lfv78990yvW2DdfBAbEmXev3tGZtazL+9BaOisGXdRY8&#10;ZNA0lf2RbfPWpOv3vMe1f3J7hndkTG9fGgagNkF/P2XAfXYqk/+HNc26vmPqyQUH2f2YIrem8IUu&#10;/cH3bQo/gyUUt/yuxd6tSip8U5ll61QOKJo6jyrQkyBPG+qn+7QqQweVUblamdVrlFW9ThkVa5WH&#10;wipq2KHs6s0qbtyhOqBSbSozuksl3s0qqtug2sBOVQDeOgDaGETFtXJcjLMviOFHUbU04/GjkGy4&#10;RciSoVv/qBVg2ug7iorJRNVYX2YSoLO+y9PACpWGYvNitJuadgHeHYByJ7DbitrbopY2vNAY4A7s&#10;USh6UO1dnCcC4IBnK4qqqeWYaxb1Nu8HjgdU07BXNR4gX2sKE8Ch4ppQYOGIqdtDavQfUKwTg9uN&#10;usLYtaDuPBzDFz0mT+tBnIaD8kdOqbULlQtY6pvZH0UdQQm2RE8p1JaoVhc8A9j6gAVKL9B+QuF4&#10;glpiJ6iPY2yXqCjg7B2uUKg1D7WVps5Wa6o1GFiTMOq09iBQwqCjmttQ1AEL2Ahnqj0MfIBEX2eO&#10;igp3qKBgMw4D1+fdS13uxTnYj7HZpbaeE5z/lDp7E3ACOC9ORSvORYT7CDln4KBCocOA7DQgOw2Q&#10;cGhwDoZRkT0xU/cJACNNY72ZAAPVguIbBOoTAGNipFIjgyWLwVEoy9HhQpwAazEA9txXrB2F3Jyo&#10;Zl+iGutRtWEbg1sAYK1vE8has3q3BdBUq9fSHUZLNBwr10hHpfoipeoI4hC1sq6jajGtoTV3LoTc&#10;1GoT/aUa6sxTLJSKUk1SazNqOVrghopcHKp3yZX7qKdRVOF0PyCOA1nqcLTb+iOt3zdbUZudBnD3&#10;cRwrE0BrYdajG5fCunExrLtXUYHXuvjT8Qe62qubC5amb3GC7Xev9FIs0KFdN6wf5EJUb51D/c1V&#10;aXqSexnNUKQ7QaHu464PuNa1OOyTr2U//4PDOFT7eRbUf8uiQ9YaPuFaAKK8q0O92ZoeK9bsKIrZ&#10;InPHq3AGuEbeiZ5Yqkb6sjQ/bTPo8D4Fj/LsUOw4T9Fgsgu0C3UE5ek/o+TYVe2KvaOdHXe00T+i&#10;5VX9uq9qTC/WTevpkl5tqR/X6ehVnYxc0MnWizocPK9t3jMo0Xm92DKjV0PzerP9gt6MnNeboQU9&#10;Xj+s5ZW9eqqyTw9nB/VQSr1eOFyoFfuytDqpVuuS6vTCwTw9sjFBS147oKUv7wWKe1CM2/Qw6nEJ&#10;ytFAufzZdXoEtbn8uQ38vlGPvbhRj7+8QY+/tE5PvrBST73wktZtXqOJCer2QhfKIaR3bAJmS5xh&#10;0cDUuYtexODZcABrRrt33oI3rAnNxvFZk5pla0FBzMX1FtvZ+Dsb8+qiWK+NaDGzy4gbJmFT4Nn6&#10;jwGv5dz9Gurzfw1doNhUaJaD1qJTXX+lZQCygBzUrMHWxn1aPmHXHAycPwOqnwJQA7dFkJrR/t3/&#10;9EPg8M/6qz/5Lf3pH/ym/uJP/1B///c/0r+i/P7ou+9x7T2ooW7g+QsorX/Vf/3T7+t73/pQf/zH&#10;f6wf/vWfAct/1t//zR+65l8X8Xrvqv7Lf/87xNkP9Ye/9nX93CfX9LOf3NRv/tov6re+uCKb2Wix&#10;Gfbv9PP3RgEJCvT2Wf3FX/2t/u1f/6f+5Nc+cU3Hv/xrwPLf/lX/+I//oP/yZ7+tX/z8hr748Jp+&#10;89d/Tf/0L/+iv/zdnwOgIy7Q5+d/9Qf6939j3e99R7/4jXf1R//xj/QXf/R7+sd/k/7bH32HOrYs&#10;WyP6+qfvucng/+ff/63+4Ne+0Hc+u6Vf+OID/cHv/7Z+7+ffpt5m9f3f+WMU7T/olz65oE9tnPDH&#10;d/Rff/Q/qaIf6Qffvq17KNxbC5bWc5BzW9CRNbviDFwbd8vFyfItIKnf9WlaHX8E0N++NPIlkFGp&#10;AP8dFPR7fLZ5MT/AGXJzZl4ccE3kNjnF7Xl7XzgWwLyD+rRhWtenovrB975shv3oi2vKqF2n7LpN&#10;yq/fpszKLcqvRVkCiOzq7cpv2Kmc+u2qiuxXjc1P2bZH5S17lOvZoTwPUPTvB5CHVR87oqrW/aoK&#10;71ZVaIdqUVy1gV2qD+5RoO2QmjDMYQt2QcG0sIz2pMofPQ5oDqsRlebhdw8KyN8OTDHk0YEkhboS&#10;5APWkb5jaozuVXXzdpU3bsbYbHXFy3l8Nm1Y4wYU3UY+A804wItuZ/stQHuTGmNb1Ni2RQ3hLWqO&#10;7la085AinfvU0rFDTZFt8rXukh/ANwM9P4bKVGdrOAklgqEBTI2WnIF7bImhKLme5thRlVsfa2SP&#10;ykK7lNVAvfm3KgNFnla9Ubm+bUqtXu/qNN+3Rbn8nlmzUaXURVlwtyoC+1TBMq9xk/K8G1QS3KxC&#10;32allW/A+dilnPK9yi8/AlBOqLb6iFNe1u9qKsqaKm38aFcbqgrjH3eZkLJQ3bkad4kf8oFmOmoz&#10;AUMJ6GKnUZCJgApwR48qGDmizq7TqNdTOB4nUVynAO1JFOtRF1AVBPJenruH4keZt9lwiniiy74U&#10;d33F2ZyjUGen6jQzWoNiqnIJJyxzUyQGvFHT9S04TE17VOnboRrqqbZpp0prtuEsJKDsUxfHjUZz&#10;NANg+6O5igWSgSDKGVXX25av4c4yxW0atbABoYT7zsf4F3F/dbq80Kpzsy2uSXRuuN5F0Vo07dRg&#10;jUZQm7MWJDPlW4yU5fMcsDw/6tNlDOvlyYCuzbbqmk09dCbqxlPZbBA268OFEb8mLdcw55vinubH&#10;a6nnArUFUhRpSlEsmKXJvhogGMNgDmEsh1ALo3ix/IEvdejafIvLSnTncpuuzgd0Ya5Bo1NZivWd&#10;VFVwh0qat6m4ZatKI1tVF9+tunb+R+HFOV+rWrcszgnbvEn1rAt34bC0H8SJOaJo20kNovRNlc6j&#10;Khemap3ivHK2AaVboA6cx9aABbsdQp0nolZ5DwaKNTZgKRwrNDnRpPj4kKp6gWXndR3o/EDbIje0&#10;OzinLa0XtCp8Qa83n9GLngk9Uz2kFWU9erW8TxtrRrW5ZkRry/r0YlG7XimPaWV5p14sCOqNghZt&#10;KmnVqsw6rUoq067seq0+kaPl6/fqkU1HtWT1Xj3w6mbd/9xqPfzsm3r8xbV6/LlVevSplVr++Ota&#10;+ujLeujRp/XwE89r+ZOv6tGnV+lxoPnY06td8+zyp17ltxf08GPP6KEVL2nJE4/o4JGNOGK1PPca&#10;jccrNN9br4V+n2a6qWee2Xx3rS7zDG1aJZun8PxAo8701OnqWDPPOaIbU0EtsM9cV4Nm4w062+vV&#10;5dGgzvU1uc9n+/y6YON3h5p1aTigi5Tzw826PB5a7NeasD6tGDDu1PXJiFMfFkDy1rQNNbAIVAua&#10;QbEsdLssQD+OGHVRoxhfa8Z8/7pFeaL8HFxRbCwtH7FL4o+y/eAmhhyImfo0hWxDPkxJmlJyYz3v&#10;zDt16vo9We+MPcr1I1TvhxbZyuePAfNX372gb3x4Wd/44OJisgVgaurZol9tiIdB3RTw4nFGZTmK&#10;bcai9zjmd75nzbD/qF/7FCV8e15f/+CKvvnRVX3jfSBmkb9chx3P+nW/eHcx8Onr76Cc+c2UtQ27&#10;seAfa961tIKWD9myIdlYYuvnNJVnxaats37Yd0zJUW9uQvvzA7o+G5dNen/XAGaqkHN9itNhKSM/&#10;4trft2Zjlu+aSmfdPVT59fkuXZ/rcs2uN6h7m1z/HpC8S7l9DriyfAeV/C6K9B6wNHhaf+ld6980&#10;9WlDUNjGhrhYvduQlis4ZlYujbdhG8L6zV/+EpZf+/YtlaP+ypt2A6sjAO4QShBj2XZaNc1HVNl0&#10;WMUNe1Ts24tR3822+1To3Y3hxygCGANkTdt+VQDHvMaNyjJI1G9WqXeHKti+GADkV6A6gU4D3nJ+&#10;BYYC5RbqSma/vSjWXapowaD4tysXYFcDr0Igk456zQc06VXrlW2zmfg2KYtlRs06FfF7SuUaZbBN&#10;aWAH8AbQYQw0ECpr3umAnVe/kfU7ON5u1QPahvZ9aooByl5g3XVEvvgBedsPqDa0DwgDMIBY6duv&#10;CMop0pkBiE8rrxS41QFWDFEVdVLduB8FCeBbDskL4Fvix91QmCxAl1lnOWFR0BjDqtgOpXvWK4dr&#10;zgugvsPbVUA5UrqW69uhfECZ41mnXCCfVb/O1ZvdfxFOSWENSrwBddGMckAdWYajSHM6kEIRAcN4&#10;1BIhpALAxWbSSAiIB4+7ZlPLZdvdme6adW38aMxS/nEf7bF0Xb3udc2AHajcZv8x9XSkqavD5vpM&#10;UXd3hroG0hVBUTYb8FCalaie/MZtPM+NSi5f45YF3s3Kp5QEtnO9O5Sbv0H5llC/epsKq7aquG6r&#10;ytinCsegmudSF9qtGj57LHDLs1uNdftRyimAx5RjNqouRz2RZO4PWPsOoJRQyNZ/iJoe6bVcwflA&#10;3+YyzQDuKNNAkoIoplAwRS0tybIxt5ZX2CV56MpVb3cuyiqbdZbIIYdj5bgm1InBcsBeiSIrUltT&#10;GsqyUOcmMagjAHcU9QlcZ2x4R49FE9dobqIStWz7lbr9rp0J8GeLY+A69OGtOEapkz9jiy5O1/N7&#10;ifo7ctTaZCo/Re0tOBao8HoctzqeuQGxLrpTjV17KPyHePbFDVt433bgWOxRTQvbRABnaCfv1h75&#10;w3vVEj2saPSEuviPTE8U6Px8uS6er+G55vK8eUbe4/J6juMY5bhI7/M4CFfmgjgOAU2N12tmuk7D&#10;Q+Vq7yhT23CPPKMXldR7U7u73te66G1tDJ/X2rbzeqP9otbFLml99LLWtV3QG81zeqNxUq/Vjeox&#10;wPlAcVxvlMW1pbBFr6dW64VjRVqxK0XLNhzV/S9u1n1PvgHYXtNDj71EeVkPLn/eBewse/w5PbDk&#10;UX3lgQd1/5Iluu+hhykP6YGHl7L+ET2w/HE9+OhTeujx59n/ZcqrfAaijz3PMZ7WA8ueYPmYHn78&#10;NY63Qrl5pzXQXa/ReI1Go5UaCJRptLUaAPp1abRRt2fbXFq2q2Pcf6xa0x3VgLHOTeo7E6/VZHsV&#10;S/aNVKg/UMLnOt2cbtPtmTbdnAKGgHMqVgN0PRzL5ozs1qWxIDD2YDQtmUbUwdGGIpwBrnPdjbo4&#10;EnBq9fYcztJkmy6Phdk2rKtTEdRrO0rFhiL0usH3NywKE8V7i2JT5d21nK+X+zDq1o/G76aMKXds&#10;H5cCzwJT+l2QikXa2nhNG+S/qIRRTdZsCywMmm7WHABiuYc/BoqLZdqVj1hnwP0EBeyGoRiYbR9g&#10;YxG0ViwRgx3zQ47z3V/97S9hOQ+AF4/pmlMNwoD36++ecZA0MLqZbdjHjWUFaIv9wTNu6I0t7bzW&#10;5G2fDcg2244lgHCQvsL5WVoAkg05uYlzYXPQGvxsPOV7/GbQvAY8bwFag+At1LGB8cpMTJdwUmwm&#10;IvvtlvVLWkATkHZDYu5MOQVpw1LuXrAZhxZBaVHId1GdV2dt5iOey3k+z3TiSHfg1KAm+f3OggUl&#10;mdIE5BdHXNCQJQf5/q/8WFl+/ZpKUENFHkrddlTBQRVUAThKcd1e1u1VdhXGHmOXXbcTrxhYdBxV&#10;MYqhCANvUCtAGdW0mZdsXvQWtjmAgtqDETiKKkxVPZAsrzuoktp9KuF4ARSLKcqS5s3KaVhUYcV8&#10;Tq1azee17rst02rWqAo16+nZp5SatTpWvFpJnO90xVodzl+pg7lv6FT5ep2u3KDjpet0qmwtag31&#10;GTKwo/pqtjqlnF6OQffvlacNFdt+hM+A1YZNRA46KFQE9qu8eT/gPKqGyEnVthxHnSaqtS8dMB7B&#10;209SU/SkG2vob+Ve6nerqBL12nyQckhZBRtVRf3Eek4B1V0q92x3qqrSvxO1gFJD0UUGUoH5AdUA&#10;7+Y+1Gr7XlW0Up8dgBqoNLQfUn3rIep/P/V1WAHfaRQfaiuOggR6XXGLUt4nH6rN+kgrcQbygFhh&#10;yVo14yS04riEQgdQg5bg4YSaLJCq6Yi8gDQYOaW2dhvKk6C2CEqRYrO9LJyt0shInlrbLfjlGM4R&#10;526yIT48H5Y2O0p1EwCvXa/MitUqbFiHsV8H8DdxvTvVgKNTynXUNu1QpJtrbt8PbA+4/utA/KDK&#10;eK/KG9i/EIemHHXuS1aLNwVFjIKMl2vCZpPpyHf90JEgKil8XAHUbZS67unnnvtS1DecqaEJlCbv&#10;kSUNCLSdUCwOMCMJ8gWPqaM7VWEcgDaely2bbIwoqjqAE2FzobaGTinmxspa9qgcSi4K2YYN5WoE&#10;GE+PlAHvMhdtennGp9nRCg2zfoBtbAjJQCxXAyh3i3YdtUT8rZksCzTVX6Rxi4wGzoMo7qmhQk2N&#10;APiuDMXaEnA6cf54TzNKV+NMrVUq725h7WbW4XRU4UDhYGQWrFd9kDpGhRfgcNX5qNPm3QrzvvT2&#10;cu+9yWqnLuzZR3lGdt+xDhwggByLLKZuHO61TFmliqHEB2Jl/J6v7j5LwoEjFC9S+3BMwdmrOhW/&#10;pA3tN7Wt611tiV3VuvbLwPKSVkaBJOXN8Dm9FJjVS03Tetk/pRcax/VwdZ+WlHXpqaK4fjK1Sf/3&#10;kQotO1SmZw5X6JndeXp0zTEtfWmbHnxmPQrwTT3xKEry0ZV65BEU4UMrdP99lpzgUT340ON6eOlT&#10;enj5c3poOYrxkRVs/zyAfEEPPPIi3wHto69Q+Awwl6wAuivY9hGLkH1avoYSHB2Pzgw3AcI6zcTq&#10;NRWt0zxKcaG31qnImXiVpmOLZbazFgWJCo2UOWh2erMV92RprK1cQy0ob5YXBlCUvR4NBIs0Ei7V&#10;+UGvro+3aKGvAeXq0Vl+vwR8zwLcSY55pteG7TRqge3OD/oBpof1NTqDwp3rbdBcj0UiN2myo96t&#10;m+la/H26C4fKQNzv1SzbTXI9Y8D8LMeYt2sYAvgA2RL0nx9B2Y4EUa+tKJpmroPz9ft1bQJ1DKhv&#10;Ad2Lw0HOZWksLaOURUq3AJWorgPoyxNtujZtkwh0O4V0Y6bbwfvqTNRF2N4606EbBn3KbctFC7it&#10;3DoDlCzR+N3r+rWf+1gfAfMbszbUwkDS7ZooLdr1PdShqUVrijUF+QlANfhZ9KlNqG79vS6QCqVs&#10;avVTlKZB1JJCWJOnKc5PTdUa6AG4m97u7Vm9zzE+MJDa8ay5GhAbMO3z2xz7NqC0iQlMcRogrwHK&#10;qzMdgLNDt4CtzSz0Dtdzk2u9iZq/CfhunMEROT+ot75cWpOsKc3rc726Mt2pS1NxXZ3rAcC9ug0c&#10;71DuXhp1+94EmLeAqQH1xnyffutXv0x399E3rinHu0G1wM4TxXA3swwfUpl3D8Zur+rbDqkmelDF&#10;AVQWKswUhgGyyL8J5bEB1bdeuZ5NqA5AC3yKMeYlAZQG6q8EI2DGv6DKJoDe65pUSxp2KK9mg4oa&#10;MPaeDcpBWVmi8aSyVShFjApGOadunXJscmmOnY/qyqxaq6TiN11JKVutNL5n1aHG8MatCbQI7zzD&#10;sxElt021GGtTu0lF65WQsxalZvdzTL3TuUDrMKp3O8ffxnUD0mpgXbsF448iRVlnVm5SSjFAqN2G&#10;x78PdUB9cA9W8qs3oZJ2o0qPyduG4ga+meWblZy/Xol5XCtQrg7sZZs9TsF6I/vVgErwAO5qjl1U&#10;s011QVQ4aqM+aop3hypR0eUo4hKUvaniOra3Uo9SLqnfAbT3q9GCizqPomIPqhpIZlFPOeWrlFa4&#10;knOuUhF1UYyTUUk9NrVuV0vHbkW796lj4KBiAwfUTmntsanB9gBhA/lW1TSyXfgg8DzsSrAVlc11&#10;+3EgIjGMM8rasho1oKQb/fvU3nlcrR1sFzWYooC45qqGbThTm1TH+2JBUaVVm1VGfdR6dqrJrtsA&#10;joK3Eu86qU5ANzaar9mJchcROj9VpbNzButc9fQla3g8HSBynx37FYiirlD+bb04Kt3WPG/Tne1Q&#10;DWDx83zD0eNcZ4KinTZVmvXBJqtvCDh0JTrARnHGOoHNOdTYhXMNunYVo3Ie43euUXdvtGpuEmM1&#10;hSEbqUQZlml+ZDEBwNnRWp2bqdX8ZKVmx8tcYM352Tq9tdDEHyrEH6sZ9eDFKHkxSn7+vK38qdv5&#10;YwVRdhapWqdLMyjVuXpdvuDhnHWam0H5LXCu6VKUfa7GpgDqCKp3IE1xrtsmWQ/hVA6MZqlvMJ3r&#10;xpHpT1NPT7IDZj9OwvRUAQoTpTtajJpO0RSfZ6dKNTaSr4nxAk2iPru7UlHdx3ASUGEDFiSWqsZG&#10;nIa2Snm6e5UQGtbm0Blti7+lI/03dajnpjZHLmlN8KxWBc9odctZvdYMLFGWL1Je9c/oZd+0nvdO&#10;6rmGSb1QO6bnSwf0VFabnk30acWBIj2w8oB+6ql1eujZdXr0+XVavmKllq1YbEZ9cPmTemDpY7p/&#10;GSoStfjgoy/oIYD40KOvAsJXtfxJ2/ZNLX1itR55aoMepTz2zAY9YX2Y/Pbw4y9xvFe1ev1q+Rvz&#10;NGzzC/bXqdefrfaadI214CT4CjSLer464kU1FgGRKp0bqAOo5RppKwKEeepoTNNQa4EGw9RVtBx4&#10;8owBos0ROWMKtLNGlwCWTTLc11ygHn+eRiKlmopXA74q1+Q7012rIYA6FqvQFNv3hzg20J1D7Rpg&#10;beKCqfZqoGuTElPYdgIFPIuqHW0t59g1ALXebT/D+Q24k3Z8AD/chkrmuix6e7a7TsOhUvUFCtXN&#10;dVgZDpU7dXzBAA14Lw41uWQW49EKlzv56mRAl8aB+oBP0/EGro/S0UjhHJQ5YD9rChtQz/Y3an7Q&#10;58qMTUTPOvt8ybJJoaSt6fkCivkiSvviaIuujIU4fqsDuEWHXp009dyqi0D5JsC6Qbk2DYDd0BEU&#10;3pflHQBmza82JtMCjkxJ2nAW+2zwtGEtt850um2tH/dD1KkB01SllcWZehaXBs4PAPTHqNePUKq2&#10;ziJZb6FGrVh/5Y9V5R07L/t9fGtW91CGFhhkkDSF+TbfTXFak6w10d46269rZ/pRmijb84D2Auso&#10;N84N6cpsrxbGTMF26xqw/MFvfHcRlh9/67pKwwAjtBVQrVFqOUqxYSuKC1g271RB4zble7dQtgJC&#10;lCTGOQ9IplWvYbneNSMmla0BljtVjGGtCB1RYXCLg2hm1XoVorKKMaAFAKgKo1rdbH01QI79MivX&#10;qMS/RVXhnaqJoARRlHYNBY2bKZuUVrlaJwtfV2Lhm8qv3aTqFoxyEx55FcoTsBb6NysfVVsEnLOs&#10;KROlU+DbDsh3qcwPAAF+lX8/6gcgeVjn3aXG6CE1RA/L23FMFcG9Kua6rcm40uacxMBXAgNrOqwK&#10;GOi3Azi8fYy1t22fmjoOyhs7qHqbkzJkfbUW0GQOwm4VcA3lqOCyCHCNAMTOXaoIb1WWBwegao1z&#10;CAz8i82u67lmnA3fRpTxKuoUQDdQZywTcl5TEqo5s3qDqjlvrQ36jx9SeikqBSWZhlJJL3lTZQ2b&#10;5G+3oKmtamjaJF94m7ycr65pI6p2I5DetNhX27YRNb2J6+b6vChCYB3uBEiAOoDKDYZ3KwCcfTxr&#10;H9BujVlfZTIgQs0AH1/LITWjdGp9u1XbyHYt1AH33Mj9+9tQkpQg9dGKI9LI7828AzW1W1Vdv0W1&#10;vEfFletU718vT/NGVddtUCXOViWOR4BnWcezr/VvVB11URPYgJOwDQcF1cwzrfAB4iDfcQCqqNum&#10;zj3yxfei/lGxsaNcN7BvO+yilGOdJ9U7kKSuHhRX/ITiPYlqR2GHQsfUGUehdadpdCBTM2N5GuxO&#10;UW9Hkvo7UjTWmw0QK3RhupY/jk8XZz2aGi7VSG+eRlFnQ905Gu0v1PRwBX8cD3+26GIKv6vdeNE2&#10;bVI/f/5+fXKrRx9cj/MHb3cAvXspoivzTZoZqNS5yTrUMw5BNMOND45FkxUIov5bTyjI9TUHLMLa&#10;vh/Xj4fhtLcnyHIG2/jirs4UFz07bhOG9+frAgCeHCtUJHJc9Q04VTgo1ThAXv5b9SjTKPvZMJ+J&#10;kTyNDxVpcNSvhnirctuHdaLzqvZ03dDe7is61H1d+2NXtCt6UbvaLgHSBa0DmCubzgBMlKVnUs/X&#10;T+rl+iGtrIprZVmH1pbEtS4norXJjXr9KVpU6QAA//RJREFUUJGeWn9Uy1/Y4IJ1LHHA/U88o/sf&#10;e0L3PbacslT3PfKwvrLsId23dBnQXKEHHntOD7g+y9eA5BtAE8A+tVFPPLddT76wE1huBqJrtfRx&#10;fnviNT321MvKzEzkXjDuI4BwuEoX+6t1sRd1FirRWLgEiOWivlB4fVUaDOVpnuVsdzkAKtRwBEBa&#10;PzTK28p0vBLIlAFC27YQxVeh8fYy1Jr1W3LMNpyQzmqdHwK+rB/vqEAFVnLsepRWq96aDeveBRTN&#10;RHARoqjXsUi5zgEdN8uPNQG3V+o8ivHKSJNTtVPtVZRFyNpEAmOWfjBU7M5xeawZMJdxD8VcS6Vr&#10;Pp6MomJRpddM1XLcGUBr55jm2JYb+TxQnLNZcwD4WZvOEPhOcR0zgPT8IKqz21Stl+JDcQecOp1i&#10;m3H2N0U7ZdcUx6EA3GeAp83CMwropwCyqWNX2MeW5wD0WVPO3XzGITB1bc3NF8daNdlNnQ3bGMV2&#10;p2rfBlyWKeid89acuZjR5945C5zplWUWsn5cB8dLQ18G1Cx+t+xDb19CGVoEL9B7++Jiij3Ll3zP&#10;xkqyzlTl26ha+7yoQi06FoWKErXvpiotDZ81x1qOZVOHdy4M6f23JlGmFlQFMIGlNcVet/zJFgmL&#10;arx+ZkA3FgZ15+Kog+S9a9OUKfab0bvXp3XnEgCm/N5v/coiLN/99IqSCleruBFoAJrsqg06nf8G&#10;gFqp5OI3ANNqjLSpujd0soAlyiYJA38od6XrN7Qm0WRTmhi/RPZNrtmkPIxgSg2w9GxRLoozsx6Y&#10;mZIDeNmeza5/r9KabIGd9dsVBYA1oLF+vWPA+njFOp3EyOY1sQ9QSK7ZyPGAZ/0mpXs3Kx3oJKEs&#10;0zD+JwDy8er1OsJ+SbVcv3evEmu2KLl+s7LZvzIGKDHC1veZg/opx6AXVm2XH+NeVr9TeRib4pqt&#10;quD+Kxt3qBBDXk095FducBG8YYxPvf+AfDgBPgxzGeBPLlitvNrNaojtU3LpGmWhlMu92+TvOADY&#10;rEl3p5p7Dqsuth8gbgWk27l2FDn3XhTZqWxgkIjTkcp+pWzrjx9xQ22aUPAdA6cUHzytEIqsCnCb&#10;Mq3BEFoUpYHb1FwBIM0oWa0C9q8APjn5byqHZ5NfukoFKPPyBkALQKsAVDmlqmUTy00uiKQ6uBm1&#10;uk3hLpQ+TkoTDkYbSrg5APxwLFoBYQwAdsaPqiOegFE+gfo8oc7ORPWjdLraj6sPEPV1YthRuzZb&#10;Sktkn5qBZyh6QBEcCjtmpHOvGjhXHTBsCO5wxZRxLc5SAPVoyQwa2lCQPUddNqFa7q+yeRvOFXXZ&#10;hEoPbkepb6cegGI3zg3bB1GVlgjB37pT7X0H1TWA2m3boxDH6YgfVpzS35sAHBM01HsaxQpA+5M0&#10;NJyKqktSNw7SQM8JDXTZ74kaHgSkKLjBHktIcUreetRs6KSiYX7vtzlWUzXcn8121g96Wn3xDHW1&#10;oFx9ACmYqp4QSjCQqj5rmo0XKOpPUl8kS7NDpa7pNBI+Rt0dpG4BPe9UbR11j3PWZlmrLPKV0t55&#10;BNCfVHfPSa4lUYN96ZoYytNQV65LnjDUVaCOlgx1dKTiAOC8NB2gflHXKP3WDnNsjqoHR2FoIF2j&#10;g1nsb+kaLasU6iRuc7zmaGwhptD4uFLbzmtn9JZWdV/W+vaL2hG9rJ3tV7QpfE6veCf0SsO4Xvfa&#10;EJEFbQ5f1ipLTlALLCu69Hxhux7LaNHDpxq15Ei1lh+q0orDlXp8X7GWbs/UT72+X19ZsQYFibJc&#10;9oweevBRPXT/Mj38AOXhFahL1Objb+r+p9brQVTkkmc3afnzW4At5flNWoaifHjFKj34xErA+4aL&#10;lN25a5/GBuIajnsU92Uq3pCokUCW5gHYeddc2oDRrgV2fiDpQQGi5E29dQIQwDAN+FzGoyFTc6jI&#10;/krNWSpBynCsgOeWo/5IrgaieZobqNJIHMXYlssxyxfTEwLhi+MAY9Cj8c5K9YULNRgt1fkxv2wO&#10;1ekuIGMABHj9wXwUYb7GHIyBcIx3oIn3xp+Jyi12itGUoanE6ZgBsAoQ1gJJjhHlWllOspzqqEOZ&#10;VqJMueZen24BopmOeiBcq4m2Go5TofkuANhepyHU9RS/2e9WZlGVs50ejbVWsT9w5ngTsXLXTH1x&#10;0PpvASbgHeV6rW/3fL9lnfK7Pt3BlhKuN0+d/lwNthY7NW11asp3EMdktK0cR4PritWyH5Acj3Iu&#10;1Gu0nvPgaLSinoH0GSA91Y7T2cHz4Drne1DtLOe4l7k+P8dF6QLaOdbP9qBqR1DmoyEgHOLZUafs&#10;dxX1en0iqpuzMZfr1YbVWD5Yl7EIcFqxpmCLPrZhQp+8tRiwZM3Bpl5tovaPblt/6gSAHQCo1g86&#10;5Na/e3UIOALNM3GWNim8BQl168pMXDfPolQX+tz3t6wpG9i/Nd+l3/7VL+ez/OZ37uHJY6j8e10z&#10;Yl3wgEobLNhki4oAUiHGOLt8rbIr1zulWdi4FSW4SzkYNVOYBYAxGcN/EmiUY9AKXF8miq9ho8os&#10;ApRjZtehLgGPrxc1F9mtNGBpfZC2tD5IA0cKqtIAa9GlCYAgoXiNUgBgOudNBHRprM/ybWFpoGSd&#10;7evZpP1Fq7U7b5X2Fq0BjnuU69+jwwVrdLx4Fde0SqcBeyKAP1m0CvivVoVlCGrdq7zKtapALZvS&#10;rbN0b6jD7DJgn78Gg75fTW3HUEMHVFmPx960D1AeVANAKDbwA9Jq6sCCk8ox6sUAsYJ6yEc5pZet&#10;VibXbX3ApRjG2tAh1OoBwIciQzFUUyc252Vts0XtHlEgdkItHcfV0AIsAU8xdVBUs0YeG1rAOevY&#10;rqxupyoAe0OAY6EmAtHjivYmK9iOYe+wJs5TCgNym0C6JQq0AHZT2y4As41zmDrbLF/XDrUMccxu&#10;a/Ldgird6bYLtx9SX3+q+rsXlU8/KizGukjrIbWjeMJhG6Nq6QdPqbU5UeO9RZrqK8HAZCqKQoq2&#10;nFBvV4pTQ36A29p5VH6chCpUYZVFKod3qClwAphlqHcwl+tNU2t7igbG8jUwWsi9nFZza4LKPZYF&#10;aI+agUsPYOvqT0R5HXYKqt3662y8J9DuQhUOxtM13MXxUGn98VR1hE/xOYl1afyWov5YorrbTqHY&#10;gHl0n+LUsY217IvlaKK3WCOAqJvzDnQd1+jwEa5tvzq6cQ66jwAenkfY4A+EcQJq+B+Y4o4D7Ejk&#10;KPAqdAnfB1GLo735KB4MCQp1drQAVZqtuQlU6UCaA1gbTlAz77svsh31bEOp1vK/4p0uX61cnvPJ&#10;nNeVlPWqCu1dxPny4Mi1t3G/1MdgR7ob3jLYnq1JrnkOgz/UWazpoQoUMkpjokhzMyUO5D2oT8tl&#10;O4X6HO/P0dxopc5ONOvCfItm5jHEFzsUn5tRduyS9oSva2fvNW1oXQCK89rcekHbAebm8CWtsbGX&#10;jZN6omZYz9aN6qX6cb3oGdUrnmG9yvLFqmE9U9qvJ/K79Uxup55KDuqxY3V65FClHt6UrCXPb9ay&#10;J9/U0uXP6qEHHtED91lC9GVaAiwfeuQlILhKDzyzUQ8/t41trWzl8yY98PR6/cyK1bqP8sCTq/TQ&#10;M6u19Lm1Onr0JO9kRFP9QYCFEhuq10VU3nRbFYYbEFizZWeVU4GjQGwoUgK0UNMY93GAagZ+sLWI&#10;9QUY/ULN9KECR2sdKMe6eA86CnF4sjTexfvclqcR1k90cwy2tblhJ7urcX6KNNoBcAbqtTAMBHqA&#10;Kmp1OFas7lAOv+ertzXXleEO1L+lnbQx0h2lbhvbftz651GckwDclOBYtNw141rfqfWHGrxmu2oA&#10;C8BzfZycA6gZWE1Z2v30BXnvWss4zqJCHQS+BlqrBwtYGm9DmaI4p9h+yMCM0zDGunFgafAepm7m&#10;ulHgrLdrmUdhmnK17UfYbpjzWdPzDAr44miTLqF6ral4sLXEKeERoOmun3OMtFYA9HL2NwDzPID+&#10;uX6Dbg3XwfvGMSdRq3YvZ1Cu1r87wbWaWp12jgxOAseecPXhwelp5twG1iZdHo2gaFtQsiGW9twD&#10;ujAS0vWpdpd15/J4RJfGW3WV76ZoTcVak65F3Fpav7t8t1SB1+ZsQvcYMOxDbaJiLdhqoUu3zlqQ&#10;lQUMdbk+zlvWJ2vRzCjXO4DZmpYtF+5bVizSdjauH/zal7D8xrfuAoUjGGFAUA00LLF281F5AlaO&#10;qTF43A2oL6jcqcyKzSoEpLkoxNPAJwmonS5ZpbQqa1rcrBLUQ17jFmWgDDPK1wOK/arD6NYDheq2&#10;gyoy5dCMkgttVkFwkzIAXxYqKAvVVQZ0ci3aFaWaDRxLUGr5qKhC1GlR81YVtwCl0A5U2Sal1q3T&#10;aVOTwC8BNZvu26ETlajM4rVKR4Wmcj3ZGKUiVE1jhwEbJce2yVxrNr/no1CruBZvdI9qMIS11gyJ&#10;KipDXVoihkaMoid81DXh+tsAJurYgnWqrKkSVVQT2aNaFE01y1KuuxKFVhWy+16t1BJUHoDPq9yo&#10;POqrtGaXar2HVe874lIHWgBHc2Q/UENdRKnfAMqDZS2wbgzv5ho2OlVos7RUNlp2pAOyTEkNLYdQ&#10;VEedwg2j8kJxVEbrCTVhWAOAIY6BtrGbRbXblFmy1inQWq7NCxTrQltV1rJZVdYU27pFeZ71KqUe&#10;S1HfGQXrZCkJPfWHFQ0BykiKU1WdKOoIx+/pRklxfJ/vqII+zhPK1OW5Jt273q4IAG2oPqBA0xGF&#10;THkD/KqmHSrCsSn0blSu16KE16mseosb5+kPAnPegxB12kIdNLXgnDVyjdRto6loHI6mL9WuByUW&#10;5P2JtB6TJU2IAO1wSwIgQb21ZWi0M09j3QUaBXwTvXmaHbYp3HI0CSwmUIMG0lact3B0J44Eit97&#10;RDZ590hPqcvFO2zZhlC1Pd0ACgeiYwhV2bcXxb0bhb9Tnf2o/B7ry92iRt6VJt6/es8uxcKoy7ZM&#10;dbSi4NotyCZdPZa9iGcSx8Hqjh1TX+8pRXA0WiKm/g7hQPAMcR7KfBtU4uP9BJancfKO576hzIJV&#10;KrfWDKBs44ajPOO2lqMKNR0F6lka6czkPnNdDtopm56O6x/pKdQAjs1gjyWjsBSMKMlWlGcoBSPN&#10;PnGMfX+d+ruKFOE9CfWWKDDUq8qhW0qM39WpoTs61H1Tq5rn9WrjlN5EQa4Pndfm0GU+n9Vr3hkU&#10;5hyAnNaK2mH9RFWffrJmSM/5ZvV43aR+srhX9+fF9VJ2u95IC+npQxVauu6UlqIUlz31ppYse1YP&#10;AktTlUsfflTLlj2tJdb8CizvewY4PrtN9z+zhbKZz5v1EPs9TFn64lYte2mrHgKg96MsE04d01C3&#10;X2Moo6kuVHY4R12NGYo2pClUn4zjgEIbLEOxVKOCalEsZviBVKTUGWJTRTNAaAqgTgO/6Z4yjeFw&#10;mIIctlzRLA2Ok9TpTD/gYmngtGQYlgRjEnDYWN+uAI4RKt3SLo51Al+bls9mLmpOUsCboIYanN7G&#10;BP4b6S4YrA91OtheyLY4NcByprtKs721ivmzFK5PVXcwT/1AfAK1Omtzw9oE6nye7wN61t8aK1O8&#10;mXc4lK+eFtRecw7LfI2YQxDlOiLFGqCMtKP2YpUa4xoNap3NXCfKdgJHYTy2CEjbx5yJEdYPUTcj&#10;gNrqZiJudVXBfvwGLMeivFsGYde0jQPIdkOtpeptKVRfqEjdqOaeAGrcxjs35WvY+nCB/Sj7m1q1&#10;7/2BIvU2F7igKTvWmf56VL1PCwPWpNuoC6jx8XZAy7W47yOoUIMmKvkiCvMC5fwQgOxr0rSDp7UY&#10;+HEIULm9KPzhZp2hXJmKOPC9fb5b50eDrlwHpBdQp5fGbSJ3mzlkMYDp+kxU54YDbh+bFm+6z8ez&#10;QFGPtrjtDLS2tICm6zMx1qNyJyIuWMpAbYr417/7ZSL1z792B/V0CIOGoqzcL1/zSTzrRIzDSTc4&#10;v7J2r0qrdqmkaqcKarbrZPYqJeS8qcPprykdKFoofA6Kqsi/TbkNALN5u0ox/BY0k4cBKMbolaOm&#10;0irWKMOgChiLfUAEA1QEEHLwqK2vsD681ym9Kv9WeSKcD2hUGkBRkCfz3tDx7Nf5vMEB1QJ/yjA+&#10;Npwkz7tZ5UCmEIVozbwu2IhrKsPwlrCsbN6CykFBYuxsvFuBfzuGHPjyWxHqOLt6rXJQtqUcp9iM&#10;POsKOUdW5Rqll76pQhRAqWcz4NnBNgARFWBBRkUcv6Bpi07zOZFS2AAg69cC4vUcB/izbZVBwMae&#10;elGTzftU7d3tIF1kkaw1G7gGu8btGFEb17rLJTO3oSwl1FkNAC+1KGXqtBwAFTds5fMW1aN2SlD3&#10;NdbnBwwsEURF0Po296uA3wu4h/LAVpWi7gsb1ysfMOZzXUVNG5Rjfcyom/Qqu94N7r7KPFtxiPYB&#10;hUMKtBxXa0uimwHFlpHISbXHT/K7OVHbADtqGHDXeHZTcBQqt/J9n+r8O+QNGewBX8QCcbaoLryV&#10;a92hKmBTBSRqOX9t8ya22wr0twPFHQrynJtadgIWFK41M4e3UAe8D5RKHBxP6w5FB46opRNVjuq2&#10;wKcq3pkqzw6U2HbKVo5xCLXKdUePqjl4AGgfQkmiSHpT1NGLEYvukB8nq4W6sojhtrbDOALH1R0/&#10;zv0dZP1+BWN7eE68E9RNlXeTSqo3cI6tqmvYoTBOQCR0TE3eg8DQ+joXswZFAqfV254BdHNd9pzu&#10;9lTFI6jerkyUZY5LKBAJmRJOUFcn4KSOAzzfaPthxTtPKt512g0NiVHHvZ2o4v4MDfamA7hUjQxm&#10;aRLlPT1uw2fS1dmOg4DiH+hDUVt08AiqegClPJjqMhPZDDJdsXT1xi3lnzkRJepF1diwmnD3cdXz&#10;W1V3iyrGbiix545ODt/U4b47KMq3tDVyVW8AyxV1Y3oGJflK44xW+s5opf8swJzXKj6vazqjDcGL&#10;2hi6opWeKa0oNmXZphcSarRs7Und9/xOoLdVS4DcsidX6qElT6Eqlzpl+fADy91MIw8vf1EPPvGG&#10;7nt6ox56cZcefGm3Hn5lj5a/ulvLX9utZa/u0tJXdmrJy9v4fTPH3KjSskydnQprZrAWqBUDFhR2&#10;T7nmB6s1FC9w+Y+bcOzneiswiCi2WIkW+j06a31xqM5J61PEaFs/4QRQsTGZ4yjKSZeKsAwgWiL9&#10;YuBnzat56m7BSQykqy9cpLMWSIPysnlTxzsrUJv57homewrYLw+g5qijhWccPImTeVqdrSnqifA+&#10;dODAxYs5BtsDsZnOaqckfwzOflSuTSI+FC1ClQKWNgN2BfuUAUCcnG5r/sUx6jZoFrtsVnN8t+n+&#10;pmwycu51AsdhuqfaJd2YYjnaUcE+dVoYQrn1ou4A7xzgnQLENln5mUHuY8gCfXAAums1aJBD/Y2j&#10;8oZMfZp6BXZD5mRQT6ZsrU92osMCpry6Mh5AEda4Or08AkBQpbOo2TMoRVO11o96g+dk3y2gaQwI&#10;9wUAOtDtQ5V2NuWqqznfQdiehalLK5PUjTWdz6B2rW/VlKjtO8t3U7qj1t/bYc3oTYDTA2QruZ9G&#10;7hNwsu7iRMgFKbn+V9ZdnGhx0cUWrGRBSmdRu/N9gNEmLAB8V8ZDOm/RxlNtKGdgOW1NvYvzW163&#10;GUomI4vDf1jad/t8pt+rX/2Fr30Jy6/eVXXdEVVUH1RpOUqr7oCq6vbg7W5TduFalVRsxDBuVXnt&#10;FmWVb0Vh7VMzhsaDQigBkCVNQNJjg+5RfpSk8nVKKFmjJOBo4yStObYcZVjOdrU27g4wNuDph7qB&#10;MYauIXxAhRy7FLBWoSYrfQABI1lhBh9Da0q0KrhLFSiPckCXBzANdBX8Vh0CNE2bgRRAMyhiEBvw&#10;5AstQAnAVAKbEmBTxXWVoSDLOE45RrmmjfO2oYRiR9XYfojj73ZKttBACyhTUKCppascOOuAbAXX&#10;XlBnA8etCRqFjVqy5udMfj8NVK3PNqtmjYoAfJH1wdo9W79bwJpiLTBpMUlDJd+z+b0wuFk5KIwU&#10;9kulZNRuUCXXVQA0y1v2qxo17us+qKrITgzdbhWg0oqpj+rINq4dgKI8SwFSbsM6FXPttR2H1dB9&#10;zPUPF3OPldRDivX7Fq5C+aN0uadSrt2eRRX3YxG5lRzPrtPGA3pQcn5g5AO8zcFjigYz1BpIdPlw&#10;LWikhHuvBnTlQK+gdp27rxL2LeC682zcK/VRTKnknkoATiWOg4fn4cXBqKBOFyN416ikljp0cN4r&#10;j81jatG4KMdoLEHhyHFVRXepsGWLcvzsY6Bnmcbx8/2ci2LN/u7eA6w34HsXo6bLWedtt+bO3Sju&#10;gyg5VHzzYjpGC2iyAKK65vUo9PVqoNT5KTgz9b49Kq7ACazEyeNeCqizOsteFbR+xiPyN6JGwxhB&#10;1EI/xtlS90WaEtyUa+N9GOuIzRyTwfc0VEUGBhNooio6MLpBT4pLDN/HvqNdBRrqyMbgZiralIjq&#10;yAdoi3OdWpPw1KClN7RMRsnAMgNln+3GxMY6knAkEnAIjuGI7OQ+eAdwgip4H0p59yyy2W+BVk0H&#10;1NhwCDgnqSeapqHOApeEP96RoTDquRl4N4y2qWLqhk703NKJoRtKnvhUB7vf0bb2G9rYek1vNp/T&#10;Su+sHqkd109XjegZoPhiA+qydlJrq8e1tg4FWjehl8r79FJhTG/mhrXyeLmeXntMy5/fpkeeRVW+&#10;sFnLn16lpY88pyUoyiUPAkorNmzk0Zf0ALD8mafX6/7ntuvxVYf1/MaTenzNYT0IJO9/aYeWGDQp&#10;D76wST/9xEpFI7W6eaVH71zr1HtXbN7OFt2aC+iWzcd6xo9DUaq+/kzgUaSxjkLND1Tp7IjHJaof&#10;Rk2ZMTY1NYoCs8hTg9gIz3HEAa0Q1YhaCvFMfCkKNyYq3HBaHc2pDmKjgGLeplMb9moSpTneieEP&#10;48R05QGmfI12pmm4M1WD3ZYL2cZE48zEsjTdD3BMnaIQpwDPPFCwISrWLGtgHAeaw7EijmHNyMCU&#10;5RxlHADOAEUDufWlzvTjAIzWoKQWp3m7MI4TMFwHDCuAgkW11gPMGlSV183k0xsq4LilHNemhKvV&#10;Oerh0rgNTcFxsNmLuqq5Bu4DpT3ZVcv9AR7U88XxIDBpZtugzgBGi9S1MhAqQUnmq7+lSD2AzgKU&#10;DJjWBGtDZM71+7gvr66h5CyZw0SbDdnx6AqK7eIQz2g6wrNqcxMq35gBPsD0+lSrm3HHpqiz/ttx&#10;oDwDeAdwTvpC/AdQxxOAv5/vPS0FLojJvpsyHmSdBSgNo4DHcYIsyteG99hY2GnuY5rjnB9Fedq6&#10;znoXmHR+sBk1a0NwvBoMWZN3jbvG8wMGXxsrG0T1onzdtk1uyM5V6zvt4pg4AYvrffr+L32ZG/b9&#10;jy4rOecNZRWipArWKKd4vRqtPw0FUW3DF1BFzXjrNltIGcqoHsDl1GzRKbZPrdqg4MgxlaAQ0jBk&#10;KcAimXIMeCV7tqgsvE+nC9crtWiTPMHDKK09yqs2oJgCXAcMMLpArwQjYKovv9HAt0nZGOcCjJmt&#10;N1AYXApbLFDGCsABwmkovrIQhtyAxPpyfi8EjsX+3fLEjqix85gbD1rL5zpbUooAUWmYYs2FLOui&#10;B4HoNuVh3LMx8jmoMFOuNjymGKWXV2eQ3KTMyvVKK1+LqgSKXJ8BsghlVIqBzka1JqB+U4FJOrDI&#10;x3Bn870Q9ZhVsd4p4p2JLyvBxoCiunOBZx6K2KJ4CzB8Fj1bHOIeIttVgOoqQJHlA4ziduqjdYuy&#10;MfS5gNHOV4ECqmjfqxSuKZFrSq3hnPWblc73hNJ1yjY1FDuoIpRpBr9bE3Yl8PR1HMSJ2KeGrn2q&#10;4DjFgNOWVm9lLduUxX2noK6zeG5Z1WtUXLtalcDKgnLaUSZVHqDtswCeE2pDKdnwEn/ogGpwIqoB&#10;tBfl2Ro+qAjwa2s9qlCLBducQO1ZXt2D6u0+oe4Omy7sFAosSz0Yq2bvKWfgGwBWFeCtbMQBAbh5&#10;wNggboFlCQUrKavcvWRUrXcBZqeKVymvcrXyq1iyTRngq7EoYBRkbesunDigz3mzbWxt3VYU7XaV&#10;cjyn+jlHcfMGeajbWuq6nvuza49zT/2ouz5Kd4wSBTrtKTgMp2RzjdrwkkGAN2Z9tZEcZ8x623Iw&#10;jhhbS5XXkqpwYDFJwkAvymOiSnOzGKk5j2ZnMHbnPBofK1Zvb6YGgaBLWN+XrcGBfJRhloLs39SS&#10;5IZ9hKPJinZheMfy1D+eq0g3wOxJVC33V+Bbr8rQFp6ndRssJjAwZR8MHVRnh43JTVI0etxNIjAS&#10;q8ArrtXcKNc4UqHIVLeqp24rqf99He81ZXlPew2W8bva2nFX69puaXXLdb3SdFEP18/oEc+0nkNl&#10;vlw9qjXl/XqjalCv1A3rpbohvVQNMEs79FxSrZZvTgJ2+7UMtbjUcryueFUPLV2hB+5fgrJ8UA89&#10;uERLl63QQ4+9ACxf0wNPrdGDT23Rg89v1k+9vFH/4Y3tun/rSW1Ma9b+7Ihe2XwS8L6hFc+/hHLH&#10;mKKKRgDJufF6nZ+o1sXJCtRbBvWe7LI+9cVSNdCToWDzMdXW7FGtZ59q6/ep0XdEAVRfdxyYdebx&#10;DIEUQDX1aP2Uwx0ocNb3A7n+WJpGgN4Iyn6oKwWln6ge6nKYdePdBS446BJqcBZ1N9FZqAHO39+Z&#10;TH0nq4d9B7qyeD+y3Xy3IyjOwbj1jZdobhjVB8itSXa0A0ABB1OBcyhlCyia6i1zM8hcmcaoTzSh&#10;eqx5EGM+UoPyqQVgQHKsWuc5zpTNbNNrfX3AEEO/gHE3EFxBRV2dCLK0YR9enUNdLnD8CyP1LIHp&#10;SC2lDuhThuopHpQ4wATm0yjQKRTtSCTPNTe7PmCucQQoDaA+O/y5rtl2AHU42IICZznGfpMo3CHA&#10;PB6v1GAEtWjvGgpvIlqlgWCZC0CaA1hWLlr0rvXDtqOEAZuNY51EIfb4C9TXTL1EylxzcVdTDgo0&#10;RyNtqH7APumakjl3uFC9wfzFvmdLd9lq6tdaC0wRV+nCMEoSNXkOwNvQG+untiFC4yjUgUChzvc3&#10;OuXbz2e7BwtmGouY8kXFW98t+0xxnC4f5/dmu+UgDoIFbQ2wHMBh+KVvfbIIy48/u+n6I4tq8Oop&#10;JXW7XJRoWQMqx7vTRWJWW7YWwJhY9IZSUAkpFauVaeMgAWM+yi8LSJzG2J7G0CVi8I5WrlUCxi2l&#10;ZqMSSzCCQLeIYk2NNZYOD6NmWWvKAGUmiizD8s3WbFAaMMoBMrVtex0804CSwTKhbI2OYDSPFa3W&#10;SUtMYOCyCFlUrGWXOZz9qvanv6wk1KBFvdrQEwtASuWaUvmeyTFLOWdNfD/A3KEsVGRRaI+yfVu5&#10;7nXAB2MM7FNRyJlcVwoqI4njnyix4SnbVYjBzW1EWQNpU895qF8DiylDg14J6qygdadyuGYDVy6Q&#10;ymH/PD4XNS5CvKx1t8pxKgyQ+QAzF2BWtO0E3juoQ1QisHUFxyAdBXeyeq2OcJ9HKScq1iqdc6dz&#10;X5kNWxwgS8J7VAMEa9qPUhccH3gFh5IUHEhURWgvKhKVzj3WUZf+roOqiO5WcXS7MoF5mvUT27mA&#10;cibKPAUHwQKmjlPfpwBRcQCQc31FOCw5VRuVW4E69+xVpA1j3JaqZv8phYKWCOCoi+z0ejFStTvk&#10;86HsgKYFDbW0HVCk87ACwCuMY+KGlWDAOlotbV6+m5asuzPd5ab12ZAdnlejj2u14KqWA6zbp+bW&#10;/fKhDr0o30aeWx3124T69OAY1XPt9QDP+mQ9KHBrPbDxrfWo1rbOkw7ojVyX1+Vh5dnjFFS0bFaR&#10;f4NqIptdlHBZIyrYa2pzC07hZtdca9G8FqHq7qsBZVq/W9HQCfksUjZwVN0o4IH4KY30JGusP0XD&#10;fckAElB2nEAJHndDVtq7E9TSm6AQpakDox23aN79CrYfdpGs1fXcTxOA60tHCaeosfWkmmOn1Ay0&#10;GyJHVN2y13VNWPN7Y2yf6nDKanh2JcFNqsQxsBYVazGxyOIQx7ao2GDrISBB3VgAG4o41JiurmAu&#10;0E9WrL9YgdGYSsavK2HoAx0cvK093be1GVW5NnxVa8LXtDr8lt4IXdMrgct6ufmSnmyc10/Xjesl&#10;lOYbFcNaWtih/1AY1X2lXXquvEevl3Tp1RSvntiWrgdfO6iHv4Tlw4+/ovsfelz33/cwwHzo/weW&#10;D6Islz23j+136yde2Kr/++Vt+grqcuWRcr2wI03LX9mgJU89r5379yjSjFLHMelEuVs/dTyYgHrH&#10;WWs5qqD/oHxe6oZnVFO+S0HfUTXU7lde9mZlZ+Jg525Tc8NxhX2n1ebDEWpF9ZkSG8Z4D2Age4HF&#10;UKlGcFpiPNNQiPeU/0oTdduAs9nctA/n7hgOUaamcZJG2vPV2ZymtkYcvjDHs1zOwRPq4HN/PEs2&#10;9Vs8nKbGqsOqKeF9r+AZeE6jUq2/s1gTKFublu36nIERcHbnAmlTpdkuM9cwz2hyuErnx1FtYyja&#10;CZTSZDVOQpnOjBRzDZbHOA8IY+R72JblmdEKLYxh8IfLAXMVqrbcZaeyuVdtKjibOu7csEc2Zd3l&#10;cWueBLJA/5wrHlSYR2MAz/o+h1C7IzgPU1yHTbBu/d42tZ01+faFuYdYmStT3dYUWq1BVPIksLV7&#10;siEwpjotWvbKcFAXUXRzKLhRi8ptMzVaqW4fyjFcoZ6mYoBaDlx9qNAQSq8edcg20VIHRet37Qng&#10;xKA0LSq3h3XdrOtDado6g6U15bqAI6A5DNSs39b6WO2zjY216OO+YA6fS3Ao6tmHe4kUoiaBqz17&#10;gD8aLUI94rBwDGsBsKUFI9kQnhHOYcVg21aXqm99/s4iLC/fnNfO4y9qz6lXtPf0Kzqdj7qsxaAD&#10;BwOOqY5UgGbL08Vv6nDuSh3Mel0nrXmPP6yloEsoW63TFWu0P2eljhSu0nFU1P7cN7Qn/TXtTX9V&#10;+9KsvKzTJRjjEoAGGFNQC4f47UgWJfM1HUh9RXsSX9LpgrUY6a06mvWaa2Krb9uuoqatSgQaxwDm&#10;fo55In+VMqs3qRwjmF2NoS980/XV5dSipjDyhX6gBhTs+ivadqi8dYcSgGpyzVqd5FpTueZcVEUy&#10;ED1RASw9m3Wc4ycCuCzAmINisiEqycAzC5iUd+xF0e12UKzEMFcDuSpTehjgEmBZgcItBQ5lbfuB&#10;4HZVRPa5FHzF/q0uh2xpAJACUBtKkgKcszyAD/V8ohjnA4WciqrNQN2mA+xMQJkfpv7DO1XReQCF&#10;CdRRv/ktO4EpihFY5ltUMscsYJkGzJKKUU3A0fVZ4gik4qxYRiWrh0LgUAL8cimFqNdkL04B65Nx&#10;QlKbcEQ490GeVwZOTw4QyrZhNsD7KOvSUdHHqOsDqa/qeNqbKq/ZJ6//pGJRmyczU929ierowtCH&#10;9svTZFOU7ZGlbSvlWVT7t6jBEi9Qj2U8q8rabfI2AoymYwoFTqLEEhTG8/c27FdV9Q5V125XfdUB&#10;1VXsV1vwtEL+4yi7Y6g1C+4BMoC40RJf8G4Wo6gt601ehanH7QoaqPqTXUL68iqcsnLAabOiRAAW&#10;pQrg5VcZ+Ll3HKpU1GlK4RtKK3hDhTgiOaVrXFR0GfVXSH1mFFKfJRvdNdlxulBtXRjHWMdJVYe3&#10;qIQ6tSbx2vYdKgHANXGcP4CbghNyqHiNG/ZkzmNy9XolV61xTeHFfuuDp245V2n9NjW04BS0H8OZ&#10;OaQyAJ9RzXl5/4p51oXUfwHPKwcntAglWRXbzrtjzesY8s69qudzNe+il/eyfeioooNH5Y9i6K20&#10;W1apYyh4DDzGrbc9TREMX2XMr5KJGzo9+Q3tGX5bu3ruaFX4sl5ruah14etaDShfNVA2XdDrwSt6&#10;jc/Pe8/oDe9ZbaS8VDOm/ysvqp/IjWpFUade4PNjRyu0ZH2iHlufpMdWH9eS5ze4tHcPAEtTlg9+&#10;Ccsly57Qw8DyQYPlU+u15Nn9uv/ZHfqZ57frZ17erfteP6CvvLxfP/nsFo6xSo+/+LLKG0pdzt9J&#10;m/EFNWcBXbNDhZodK9TIUI66cDIGhnI1NFGkiYEynZ/y6MKkRzcXWtw41+uzAd04E9a7lzp0DsU1&#10;gyo7NxhAffh0ebLFqbmpQYA5Wqi+XpxAHK2m8HZ5qPfGwEY1WKKWug1q4P2KNB8HkCmKB1LUUn9C&#10;MwBlEEU6AeQsdeNwZy5Qz3SR1jZzzlmUoQULDbYBOJv0m2IBRtaUO95lQWk5gDrfjfftiiVpcpz7&#10;mgZKALQTIIxj1G3+1vbmRACWAVhTgVimzo7lo7SzNcP9Twym4nSeUl/HKY31peK8oZZ7cvlMfXBf&#10;52e8mhutXwQhILGgpZl+1BjXOAZoZ1Ha82N1mgacgwDTslqN9mW6yO4hlPMI3+3eLJipL5Ltmoct&#10;mnjaQIzCtonP7ZjD7TwnlOCEjVmNVrg+TFOQFwb8+vDakBaGmlCu1QAN1dduQUXVALAEMJao04/S&#10;B0imGC0waZLrsGIBTxbdPOwCkgyOKEUUufsOJK1v1dSuJYqwoS5tDZkOojZcyJqLrQ97sqNIM12l&#10;HDtXg6Fs9QYy1d+SBawzFktzhiJ1KQpWJytSm6b+YIFTlDbu1fqYB8M4OCy7vFn6ha9/sAhLG2dp&#10;qi4Fo3ES5WYqzvrgTgCVFGCTjJo5yp9/X/6bSmSb0/zZbaxkIsb0BGBMZPsEjM8Rfj9VstoBzZoI&#10;U/jzGwhOo0LTUWFpvHiZGJNEDHlWw1blolYL6jFgbFeIUrLPmRXrAd9qHQaimRWrlG9No4Dakg9Y&#10;c2sZwLCECUnF65RWbvvtcH2P9a0HXeRtAUDKA+A5GHkDbAHKsdQgw/4nSzku13aaeyls3qpMrucE&#10;91uE8igJ7tfetJU6lse9lK7j86s6hYLO4LozG9djsLYCqE1cv4EO9ct95DaguFgWAQNLlL4IMTx+&#10;IFeEUbT+zGyKqdssM/CohHyuvSK8S7WxPS7CNw0lbqrSmnWPA/N8YJWP8c0GXHl4uKe5xhSAnYeq&#10;yg1uVwL1auM1rTk6D4jnc4x06rMQOFkwVDl1ZNHJGTgFpgytZKAYswBjjinFEHUY2aFCgJjL/hWo&#10;sqqOXW59Psbe8tlmsV1OYJOy+b0sYmp4r8uKZIkeKqiriqa9Kke9lDZa86YNMbJgIs7NNRZaEzP1&#10;ZYnBS4FDMfAvoY68LTYk5ID8/n2UA4q5JO6JagWWBs9IiwEYw9C72A8Yb03D487RAF53sDlB0dZk&#10;14Tr86JCKX7fCdafVItBFSPWjVffj/fdGk3h+ymXiGCwHyMznaP+Cf4YE+kKojbrwije7kTgelpd&#10;/TYzSgHKME+dKNz+UZQu+4xNFbkMOF3daZp2WXIwphiiob4c1O5hpeKQHaOO9+AMHua/kNS4Sadx&#10;fvYByQScvJOUAyVrlVQOKCmHcl5XJvtY4vwSnCfLDWx5imtQ/Q2Azdt90E1OUBvbqzzqL593NYeS&#10;zHt/kv9bdXw3ThL/k0Z73za6FJDFTZZ8HYjy3IoAairvTrU14VPf1r9vQ3PC/Mm7/PkaiGSg7PPk&#10;6QirdPSmjg18oO0Dt7Wt65Y2Rd/SmtAlIHlBr6ImX26+oGcaAaP/vF5qOq/nffNa03xRm/i+xjOv&#10;l6om9JM57fqplIAeTw3qdZZrTnv1zI5c1OUBPfzs2sUcr0tRkg8sc8rygfsA5sOP6YHlz+p+QPqV&#10;J97UfU9v1s88vUE/89wmylZ95dmdevD5fVr64j4tf3G9nl2Jw1xTrpmRal0760FhVQCPZBTmaQ0A&#10;/1go0Y1DHeq14TMopxmfy/V783yrrkxac6RfV8eDuns2hpoK6MJosy5NhVBTTbp3vkt3znXoxtlW&#10;XT8b1KUzXp2ZQp1Nlmp+FqhN5mlyNlczC6i4GdQfytMmUR/pLdXCRIPLJXxp3KNpm7d0EIXTafAr&#10;VH9bDoqsBAWcB0Aw1L3VmuurUcyXgcHG8HaWawrADEYBXU8e26Wovz0V0GZqcpD3sDvHRdMOtZW4&#10;IKAhG94Sz0UBW3NxlmYHbCwo6miohPOWaNKSbIxwrIEsTfIuT/Zna34URdXGf6cjk8L73Z0vSzZg&#10;/ZOTPRUo0VLOlaGZMQsgy9TIYKbGRzgXxx0GoKMo6GFgOtxTpDEcguF4jgsYm+zN53oyuR4g31es&#10;s8M1umYTkU/6UKe1Wuiv5zwoZ0B1prMWyFRqAZVmgUbmsA1yTxbBe2aowTXdWn/yaMxmFOIZW7pC&#10;9p9jaU2wpiqtvqz5dZDSHypwkcCmLA2UVkxZGhhtPO20jbNF2VrzqzXNmrIcBr7jQLavKZdlGQC3&#10;oThFqM08oJkHFAtRtwXqCxS4ZtkRa0rmuH3NODBN+W74kSlNi/AdAqC/+MWHi7B857MrTuHsBhBb&#10;E1/W1qSXtTd3lXblrtYO4LGdcqh6m/YUrtOB7JV4yuucKkoCOnvTXtHWky9oX8arGAZTjJapBsCi&#10;1gy6J8yLBy6pGOET/KGP8n0vRmZvDufLWKl9nO9Qyss6lQdgUTApGBwbz5nJ/mUYjGIDFftbJh/r&#10;U7QMODl1m5RWugGVsBWjvU+VgUNqxvgF4kkqa8Lo2BCQ4B6VWzMr8LSAo1RgVdl+AECgHiKWKAAV&#10;hrrMq92klJINSioAftWWTB6DHjvmolKLcBLqUJAlISATBFhNG4DnOjemNBOIFmGwClFPCRhMA28G&#10;15lUDRi965QH7AqsrxGVWBnZ5TIflXNNlS173fdaVGpxEDAawAxSlt0niJoAluXtQKkD4EYxkkCt&#10;smufa+I9Qt1lUydVnagKfi+w7dm3FKcg2HNYpb4twGy7y/hTFrScswDOmh87DqFMDrr0gznA2TIk&#10;ZdfxDLkPSwpRwv6l3EtjHAhyPFNA+b717l6tiTmrEScGR+YoTsyx4jeBKMo3uEmncKiSOEYGDkEK&#10;927NxwWtlgjCDL71Oa+njhf7IQuqNqke2Daa+vTuVsimAms6TDnm+nxGAFYPf/A2a9LCu47HMgAU&#10;EMNYNPmT1NxsUZ/5aqNE8NZ7MEb9HRi3Cb8GMUgdHRiYwUp18UfviGexreVVTVcLddAYBU7UpQfV&#10;5Y0dVYNNQA5oB/pLNNRZ6qYD6wxnKN6erhiGps8CbTi/NTf7Go+ouekEKgaYYjRbIjhmkc2AycDH&#10;O8CztrpKtiFD1K0l0cjyo+xrqUfPQd4hS294VPkWvcvztxaGIpS/5QLO5D+UbIoex8ayOlmO5EIc&#10;FOeQUtIBcAaOXz771PXwDNttlhuUumWJwpEypdnQuRvna6trnq1A8ZayLKrbhiJGbfoxBJEaDEIm&#10;Cj6f9zqqssG3dGrgUx0aeVc7gOWW9ht6I2igPOf6Kp8GlE81zOs14Piyb0E/VTuun6wc0c+UDWpJ&#10;2ZCeqRjVK6Ujeja3U/cfLNeDW9L14MZUfeXVQ/qJ5yxH7GqXFH3JI8/o4YeWO1gufXiZli1/yuV8&#10;feDxV/WVFW/qp59Zg7IErCjR+57dpJ9+apuWPX9Ejzx/SE+8vEsrXl6rPUeOKcRz8tbsRmEdBjBp&#10;mu3L0AWU5VvzVbo2V6urcx4AUKOxAdTcVJ3OTTXozsVWvX+5Q3fOWkLzIIbUr4nuKp3nXXlrLqz5&#10;gQYtoDQvTTWjPFt192JUt89H3Aw21uQbD/KcWw7yvm5WrXeLm8avqyPN9VvPjthk5DWaQfnYMIiz&#10;gGIwhgFuzVZHc5pTjiMxQBMrcUNCLrKNBahMxivcPKc2ZGV+yPosgTKO4WgcAHUA4vYc1FKO+sI5&#10;Go5Y82MuShTAdtgyD5gU4QCY4kJBD9mMK/Uaw1nox3GwyQjmhorUg0PZG0lxTbajvMMD0VRN9xeg&#10;cn1ccz31V4byzVAX9jEa3cX/aJfqsHFVdRaIt0+RUKYiwUJ1tBbhqAI0tp8drtAE6tL6dYc6UlHN&#10;qQ6aNj61N5ytnjAw6gCGXPN56vXKsA/IWN9knYsEtsjgadSoqe1zYyh7ikUfT3QvDtGxPuQZnI4p&#10;oGpNsKYiLXrYhgBNWRTxl8NfLMORNcn2WbARkDMVak2vNlymH4XZbZG2Tp0CYIoly+/xmVLEOQmW&#10;AtIKdTZan2QekK1xqteus9+GwTTnqRuodjcB6RaOhVIdYL31pVrawk5U63e/aRNsO2V5WQlFq3QQ&#10;eJ0AWtbEeTjrTe08/ZKO4hXb1F2Hsl7T0aw3dCjtTW0/9oI27ntaWw48o/2nXtJBymHKseSXdDL5&#10;ZaVlv6Fsy11a8IZSgKL9dvz0K8ot5I9fvEUZuet1JPFVHTj1ik5lAcLCTUrNX6/cssVoxFxUViYG&#10;PRVAJteuUQrAPI5iNUV6GuAmsd489UxUa0b1ehV7t6OuNuhk3mqdKnrDDZuwdHg2RtMibS3xdnPo&#10;lHrx0DrjefJ7k1AkSHBe8HrvSTUGjqvOBvv7MEaNu1QFgJvaTsoXTuBlOqq6epu8mRICwtZEi1Kz&#10;puTEojdRxetU5duuykYLGNmnQPdhhYeOYcj2ugTwZa3blY8BLAoA3g6MNioh1H9Mvu5DqovvVwUv&#10;bWl0uwpDwDyyXTVsX9e6Q/UWgRtCJXPvluHIEtWXmYFF0SeUrkUpb3dK/Tjq38a1FvOnzkVxWto8&#10;i0wuC+5QDktrNs5GrZght6xJGdSnJayvitixF52QjPLV3PcWN51aXbPNKrN7MduQqf3ADqfGE8oX&#10;m2RtXKw1Z9s411wAm9uEIkXd2j0WcFxrknTXjMNUbP2ytTg1NVx/DfsWrZON6Sws2qia6t0oRBv7&#10;eABleVgd7aYGk9SDeuvuy1XPQI7aUXtdKLpYV6riPekuYXokluj6+do6T6mjP1k9wxnqHctWwKZP&#10;601UoOu0GttPAMfjwPGEmiwYqS9Rbf2nFelBvfYlKM73Yfbp681SR1sWXjaGZ4A/WGeu2oLJ6sDg&#10;xAF4a2uC2i1Kt/2QarybVV6/VjU4AUU8cwv4SuXeTvKenqxZp5PU7wnqPs0CpHAMLWDMUh7m+VHo&#10;1Ic5TvYc7Pc0jnOqYpUL6iqgvtKsT573+TDvuJWTvP/WEpDtxQnB+bT3PR2g2rhVe7freGdsaNSx&#10;vJU6kv26a3o/jSNTyDuYh+ErxAG0SdpLqlGenn2qbjilmkARz7xFFSPnlTz2jnYMf6wNnXe0uf0t&#10;bWy7ptcC51CX57Wy5YpeRFG+4DtHOa9nG85qhWdaT9WP6aHaMf1M9ZiepqysGNGrWRE9ujVdDz9v&#10;aeq26fEVm/T4Y+v16PI3tHTpc1ry0GO6/4GHKQ/qQcC5dOmTWv7Ii1r6yCt6EGguBZrLUJfLntmq&#10;h5/ZoUde2KMlL2zT8pc2atmLq/XkqvUY8hPy+o+6nLeRluOK4UwN4ChNoSYsP6oZ54VuM7SZ6vCn&#10;KtqYqt5QtpoqExxYrkxYxGODRtlnsLXAGfjh9nxdGrPsP7W6MOzF+ONgtaSrtgplX4RdyX9Tx9Ne&#10;0+n8lTjwK5VtjkvxamzZmyopxzH1HUVxZevMYJkGgFq3KaD2QsBkfYsAwpozXRNmiWYGqlCbGP1O&#10;lj3ADtCe5XrmbY5VlM4YELXhGbM9tS6gxRIGXOhr1OVhv+7MhnV90g8kUU7jtTo/VgHkgXB/LtBN&#10;VzycCixzNNKNAu0u1lQ/Ko3zWUTt7ADAGqrDueB8AzYEBPD1VerKXD3qMUd+nLhyC4DjPbZYAUuC&#10;UlaxSc3+Q66f1uasHTYID+OQDlVqttfy0Fbr+oTlRqbORzy6fS6syyjLixNenRvFaeF8Fvhzge9T&#10;vVVuWMtsb52LrL04agE4ljIPR+XL6+kNoa5buJc26s4UJupvCMf1rYmALrDPKKCyYSRjrQAwtPi5&#10;i+1jzdnqDFo/Ng4GTsl4VwVqukiB2qRFx7clD+A2uqxCQyFTmTZ0B3UdrVFPUwnKEnjiRM52+XR5&#10;yLIN8cxCNj40F1WZ6z5bH6bBvg9F2+nL0jc+fXsRlh989RqKbq1OoBqzKjGANVsp23Q8e5UOpa50&#10;/Zg2pvJQ4kqlZuxSZs5elVQeUXntIVU0WILuA6rDOHtat6oGj7u8aaPqMaJujsjgfsB0RJWVeMH1&#10;B+TxHFB51S7AiQHPWqMSD2qGY9S5sXo71RjcrnoUkyeyVbUcrxRg5KBkMm1wO8bCVEwRaisfQ53E&#10;S2x9oTtOv6yjqNW8hq2yqbxSMTaVIVRi805VojSrvHtV03hA9agEnz9Bfv9p9XTn6eJFr4ZH8xTr&#10;T+Q62BcjaE2qhZSq8F43PrQWQFpeWQtOqgGG5YHtqINtyjFlCYxsaIqNQWxEMVpuW5terAYFUNG2&#10;WyWAL8+aO5u5VsCei+Io5v480YOorq2qbt/nmkKLwhZsZCoVwKDKTFFb3tcqVKYlmjdHprjZooYt&#10;OMiUxX7qZQ91sMP1iZWHdrkoYhvnWkS9W7NzAdtbn2au35qPAbwPxQNQizhmCUa62BSkqSDuOYs/&#10;TEk9+9XtdFOQ1fDMqgz20X3KQtkUsn86xjyfY9fE9qksvAsIoF5i+6nzHcpHKZlDZUFNmVyPKae8&#10;us0Aa798KNrGtoOq8+5Xg+8gRs/GG55UWyhR7ai44UEMzWCB4ja5d3uKAtY/2Q00RzLVEk9QTdN+&#10;/sg71Bw9ynPYLl/kkIOeJYiood4tsX1NC8+YzzbpeAV1ZGN67dmZA3W6eA1ODSq6YqMqmmx4zCH5&#10;wwdVWb1LgQAw9SWoNZiqifFS9fdnKNaRqHhXshtvWsd7GWo7qgDvQD3Hq6MO66izSt7DPOotFQfC&#10;kl/sSX9V+7Ne15G8N5VYvEqn8t/QSZzEQ6mvateJF7Q/+RXtxGE8mrMSBbpWiZaQAMju5f92qBDD&#10;zHGO4Hyd4h0psPeW98KC0Ko69snTfVCFwW0oeEBs44EBcb4pdt6V9Oo1bl0268xxzATe1ueZWbqa&#10;OrNZcPg/NR9FzaOQI5U4a22qGr2o1NF3tXf4M+3qfU/bYje1t+ttrW29opdsXGXzJb1Gecl/QU81&#10;Luh57zk95z+np5pRnM3n9UwzKhSIrvKc0VZrlk2o11de3qsHn9+hB59YpxWPr9ajj72qZctQltb0&#10;+uAy3f/gEj300COLsHz0BS199EU98NiLbmqvpU+v1ZKnN+shlOXS53dpCep02QvA8oW1uv+pl+W3&#10;OVxHgNxQlgaGcaTiWeqPlwKnSnWZ92/JxAHC/HAJBjofY20qLx1ooEQAiQW+TPYUqd8ilv1JCjTg&#10;FBdvVUP1XtWW7pWv+pA8FQflqcaGVe9RtNXez/1qtYQkOHRlZdvk8x1QNZ9DALut5aQigQQHy/mh&#10;Uk32WpYeoNgPUAYqND1QgsorB5CFGuks5PzV/FYN3EzVsc0gRnqw9ktYFromyVuo26+/Pay3z7Xr&#10;+lRQd+fa3DycV8eaUJC1ugSYrkzUo5At+KdCFyYrUMnlOjsBgPtRaEDZQGlja0fixZrESbBrsjGb&#10;k13sM1znomHPANCFUZyMwQq2L3HNq+OWgWqoWGM4qBOo07kJfqMu50YrNIgqnASSU8DekiXM99S5&#10;8ZVnhjzcm917hUZNIbpSpsuzqDXrE7Xzcx3mQFh6wAGUqkW1mgIdi5e75BJnqJN5Gy7TwbMJAyQ/&#10;Dob1q/JcF/sNizXejvru5L4sx2+bZWAqwiEqQEUWqStgarIY8FkgTwmOUIUGwpZEAbi2W/OspQIs&#10;VpcX9W0Rt2HUa3sV4AOyjXkaYL/Oxlz3u03NttALxC1qdhDItqNmge4M6tqS73d5U/Xtz+8twvLW&#10;vfNKLV6vhtajyijBaNftVYXvsHxtiQr3ZGJID7AeY12zW3kFqLyEV5SVh6IygPhQIl4bML/dZezJ&#10;cUkIdqjRhzrzo8TKgEvRdlWX7ZEPheZtOKJGzyEFmo8pHDmh+shR9jdFtwMlt9sNVPe1bEHFbcXQ&#10;7lStDafwbcLQ45mjrqwcyF3p+h9PY2QsgXtKhQFjN6C0Pjr+CJ375LdmK46XhZHMr0a1oRhrffxB&#10;PHtUB6BD0cNq7TqI8jSobgZG7Eux5sQjHPuoNSFXWvMt52b/ZBuWUWvNZqjdslWuj7DB+pmad8kT&#10;BPbNe1BUG5WF4srG68/kOtMxqtZ8WhE/oBIAl8RxjmG4a1sPqj7Gn7Z1j1NwpzB4lu7PmvJSUG0F&#10;1qSLJ3ss8zUlYHizUWb5KMryFmAJZAsAlYEpF0WRUIKx5BjWX1iOoa1qs2Ze6rMVhwZ4FACTDM82&#10;VPlGzsV9oICyALApkwLux6bYsmjnohrUCc5RdulGlfL8MjC+Fixlc4fmUScWkWzDTCq4hgab/STC&#10;eYIHUOHHABlwaU9VY/gUjg7PlGLRnR481KboKUW6kgDhcYCIGozZJNIYrebjikaS1daW7EAZjqbI&#10;H0xQsPM474ONxd2rlq7jqMKTKvVuV1b5OlVynZamsNkigKnXhvheFVHPlahnXxeOGE5KMXVTieNW&#10;BuAtkjezxoKv9qu65YBiQykAb797/m2RUxjE0+qKZwDsAkXjiYoNnFbfRJoacHwCvB/94+lqCOxR&#10;KHaE5V6XhcgbxlnAQbLhKU2xwziI1iKBY9G078vJArYrt9KcHZ5VNY5K5VbVB6gvGwfJux7qPY0z&#10;hPOFk1GPM5HLO5tcuVZFvIPW+mBjii3qtQJnsTRkTeAoVUo+Dqj12ZsjaAFslfxPrNjQKgviSuc5&#10;ZfC8inHMijmmOW+RjuNqaj4B+LMUbK9VXXtEZf3zSht5RweGPtW+/g+0reOWtgDMnfG7APOaXgKI&#10;rwDEV/wX9TxQfLnpkl4JXdOTgYv6indBD6E4l6I2H6mb1aqaKb2e06bl21P1/7ywQ195er1efW2D&#10;NmzcpUcffVpLljwGJJc7UC6WJxxElyx/Vvctf1r3A01LUvDgivV68MktqMudLg3e0hcsk89G/cyT&#10;r+tY+gaV4MTV4vR6eYbNgaMaAhCjfVXApxo1V4VaQ21Zn19HhgZjGeq1qcuiaRjrTJTHYp5eSxYQ&#10;akhQpOmw/Dhd3lpsFMctwp4FrR+9YZ+Lrm1uPKiwOVGekwrU8342p6s/ZgE3FQ5yFya9KEOAQZlG&#10;xV0Yr9dlQPbWnE/Xpr26MtmgazM+t/6iAW7C4/LQXpr06OJ0I/s36tIUSovjXJsL6C0LQqLcnA2i&#10;gBuBZQBYRlCU/IbCWhio1eXxBs7h0dUpOzbLmXqAXKqF8RpdmPLo3DjqzYaZTDTo1nxAd86GdGXM&#10;q6vjfo7doquca2EIdTpSr6uovguDXAtQuM7xbfzncJj66wDifbUAFKDZ8Bju19ThDOsM6BbAs9Bv&#10;k2ajIFGMo10AsseG83i4Dg8qGnCybm6oBpA3OGjOA+kzlDkcBBtX2teaj6ovcE3RPWGcoFYbd5yD&#10;6v5xtqVSuaQFMc6P4h6JFrkAqaFovsY7LZq4GLBmo0RzXZP1cFse61CB/DbbwzHi1qSarsEIgAwC&#10;27ZqzcbrXf7cwWCZa5IdCJYq3pivbl+Bg2akIU89LWUaaON96qoFuCXqCSKgvOmK1CUqWp+kbn+q&#10;vvvN9xZh+f5nl5Vc8oZy+MNVWNQmhrMSY5XHHz8FiB5OW6kDya/qeCaGu2Q1BnWVskqR7aZGePHS&#10;CvHaedka8coqfXhqeGD+ZtRE3T5VlOPlF2LMGix91ymFMYjNTXjrzYfV3IKxQSnUhzFmNtMHRqge&#10;JVSJSqnB0OVhIMsx3AWc57j1Z+KNW7BKJcrG33MQQKDcUJIlbGtZc0pQV5Z6LgcQGEAs0Meiaq0P&#10;tBzV6QnuVjVQr6jbAiBsWMUW199T2LI4PjKxATgE2bd1G8sdSmrcuphKDxjbOL/sLwFiGYgMls3d&#10;ABl4mIqqt35Q1ldwTWUUS9ye69+iU0DwYP6bOpj7Jkp4o7Ixkpb+r64dVR7Zpxyu3fohC4MWjATA&#10;uAfLxZvDvRdynQaIXFSCZfFxU3px7Noo6omlBTCZg2AZjizbkCVUKLZ+yyDGBVWY14Bx5ZypFYAb&#10;Q59qCePrqQOcGH/rMVXYJNNV21RVtw2IWJLz7Sjxrai0bQr2HFBD+y7uc53LpmPBOnU4LnaPORbZ&#10;inNQFzwM7DLU2ZmnaDRL7bEc+ZuSFIwATtRjQ/A4ED2NU5KoZiAewGEItR1mW7z3wDF1d2DUurMV&#10;aU1xpTWUrPqWQ24ibhsnWQ/kQt0n1Npz3E2RVowjVsozscmlT6PgLKF/Fu9sOWCsNNVdtxWnzYBl&#10;Ua2WfJ565h2L9qViaI8pFk9TT2eWOs2Q9uaqMwao40kKt59UsA2YD6aove80xnmbym0Ks06D4W6e&#10;A0ArXKW8KnOcNvIOGqz2qqkT1dZ6WDV+nK8YUIqhRniPawG6ZVbyRnYr2n9CHYOJCsYSAO1x+VEm&#10;BeU7Ve89xHn5P3ScVKgTI92+V37UfD3vtk0M7eV7k6XI4xgWPFXKPXraDvAu8CzLrC94qxrbD8rf&#10;yT1yvmocJeuvtlKEg1eHA1vXaMnbjygUzlU45lHbyJBqhi4obeCuDvZ/rH297+tA77va2mFDSG5q&#10;fdtbehVQPu09oyca5vUcqvIFL2oShfl0w5xTms8A0ed8F/Rc/ZxerBzWi5ktenRnhv7DK7v0wPPr&#10;9OYabEhltZ59/iWg+LgeehhIojCtPPzw46jLp1j/lO5b9pjue+QZPfjYKwBzLcDc7Jpilzy3U0ue&#10;366Hn7c0eGt0JAVHrRqHuWqz8ss2qcwmka8+7CZD727NQ53laaQjDxihfEaqMMyVOg84zo/VuUH8&#10;1jdmzZJusD9KyDL/2DRsU6YAx1FUwxjtXnPajiuGI9fTla6Bvhx1AdnJIdQVxnioo5hjeYGRTwvD&#10;lgnHo2vzLYABUIxakoAi1FaFrgHB22eCAKvFlQXAsTBUqQujFtCS7cbkdoWy1GOQAACmAC3ZwBkg&#10;fG6wTtcm/bo916Kb0xQU5tsozrcXwroJVB3kONe5EeDVWcR5q3UZUF6d8QJqP+q0WXfPtqBOW3X3&#10;TFjvnI/q7nzEgfftsywtKvhCmz642MF2Yd2aC+o6ML0+0eTOeWcmqNsA+8ZMk64YnKk7u59LYx6n&#10;TC/gHJg6NeieBX6XRvmNOlmgDmxYyvWZgK5PN7Ofl+1tLtA67q+C+1yE42CsAOfFHBoLXMpziR9s&#10;OFBPK85qvECWkGG2r9pF1444BWrpBmtdIJCl5bPxlNYvGaoHYI0p6mhKB765/A4gW6hboGoJ8XvD&#10;Oe5zD7Ds9FlwUDlwrdEozuJsr099ALPDW6imijQFKtMVqMtUlON2AskuFG08wDMKciwLKmrKBqzp&#10;6m3K0C//7JcBPu9+flknClBrRSt1NOcNJaJW9qe9rl2nXtbO069qd9KrOggwEwoAR/lBDPNBecLJ&#10;qvQeU3HtfhQbCq3poBq9GETURhNednkt8KvnT1yzT1WVeG1NJzGQCfJ5Uax4dz687bLqbRxvvUss&#10;nlG8RqdQUkVAoqKSPztGzxvEI/ehGGwS3wjqDJhWAbF6U3QYh3pUYQnGuwzVWY7yaWxFwbbtdPlj&#10;bexiosE2gPcNkMopNRiSGmBSVLVOmdXrlAj8TlWjlPl+uIJ7RjUeRdUd4be9Rau0G0BvT7PhNC+i&#10;8l5VUtGbi0DEw7fmRks8UIqis+bJDEtiYMaca7TEBXkYvKKAZTTid9ROZg0ga97plgUokEpAUAK8&#10;bexnIeDLAayWrMCGmqThiNRaE7J/p4sStsCdBgMkyrfMZhEJojKDQDFkc3JiOC3wqWoNBn6Tajlf&#10;FfdZAlAKbTJvCywBPnbOgnKeVV2Smn3pag1kuFyWPbF0tdvwCiBWD/h9XXtRaBhsz0ZVA/BKzmdB&#10;ViXe9S6vaVWzpZ87pUD8hMLx0/LY86/eq5Ehi6jLVxi1VuMBxi1HANBR+VBiLR2HVGvHNjUWPqBg&#10;+KhGRwq0MFerEVRCoDFRLb5UNdSdVpM1g8VPoeQsgfx+nDCbXBpQ4rgV2xRvPlRnk40/3OKG7OTV&#10;4RQBkJL6nSjZo6pHSXUNFqnNgi4GKtXZk+eua6ArVy3e0+oIpCnceFr98Ww3KXQroOw0mEWPyyaS&#10;tqEnQaDX1I4Dx/PLRYlnULcW7X2SdzSJ534Shym5eq07d1rRahVWUTd8LqxZi2PBu4hzUdzEOkph&#10;/VqV4MSUcO0NzdRJ8BSKOk0DXFdPLFP9ndnq6c5RrD0dqGG0YxlcUzr1kKxYTy7wzke5p8nL9wDG&#10;vIF7tP71APD143QYrL04X03tR1D21Hsb4AWqXpRwTe0u1dcdktebJn+4Ws09XaronVdq320d6PtI&#10;O7ruAcx3tCN+R/t63kNl3tGrKEgbNvKqBfugIJ8GkNbsusZ/Qa/x+bl6IAoon6sc1zJU5WMna7R0&#10;a5L+nxe366eexIacOqaGRo+efvY5PfLYCj281ED5uAPlw0tWuKbYJctWAMvluu/Rp/TAYy/r/sdX&#10;6b4VG/XwU0Dy2R26/+nNuu/J9cByg05nblPPiEWmlmtqFgU0XaGzUz5UWkhvX+zSOxc6dOeMZfUx&#10;qLDuXJveuxAHWm16azqM8W/VlYkWXRxuxqgHdGnYrxlU0ySAs6QCNraykf+ch/+WB1XvwVkMofiD&#10;NuYyfEjtbSc1EE91QTQT8XxUbJmGozZLCYYaaF2crEG91aIIrW/O5qOsctN5XRiyqaxM6aHgpoHL&#10;JCp4oAI1Zs20lVoAPBdRmddmANY0kASyd1GEBqy7c616d6Fd9xYigBNQTvq4lybdWWjRDZTju1fb&#10;dftcSNeB5LVZn24vsO5ym9692KbbQPod4PgB9fLB+bjeX4jxPQY42/Q28Hz7bCvHYp95O6dXN+c9&#10;unOuQXcvcK1zjbqNKr4z34TSNVBaQvVqQFiv67Pc03ilLk9WAdhGYE5dG4hnI7oz28p1hhaXUyjZ&#10;Eb8uW4aeHhwTHJfLAP3yTKP7PNFXqr62LICJouzKB6BZGsCR6AacrQ283+VHVVvEO15yUmVZR1SY&#10;flh5KYeVeeqgEo/u1on923Vs7zYd2r1Fh/ds1eHdm3Xi4E4dP7BDp4/uUdrJA2y3VycObVTS8a3K&#10;SdmjwowDykvbp9SEbUo8tlnHD2L3j2xyy6OH4MAJnOzcw2r1ZQF3a8K25lwLKirSSLhYPd4sfefr&#10;XyrLq7fPaMeJ57Xj1Iuu7Et/XdtPvaRdicDy+HPauv8pHU96HchgsPC6iz3bneKzuSlLUW751kyI&#10;h59dsVr5GJdCIFKBsTcIFuGFV3jNyFlfpDWFblchECvFQ/e37FYIZVlbt5OX85C6ezHkqJUwBrMj&#10;zoscPskyFa8vSd5mlFD9PtenZn1YqYVr8bp50Tv2A6GtLiNOMUbKJqPOtyhXG8oB3CsxFnlFu1RZ&#10;g4LFy25qPaKIpf9iP0uPZnNp2lyd1seXDZQyAVZJy1aXus6GrWRXrFJmwZvKLVujCjx8u/dTuWtR&#10;L+yLM1DuwSD5dirQCggiR+QJ7FdL7JjiQ4nOeDVaAu8ODBpKsp5tioFYGR5/PfdbgXPhYWnGziaF&#10;rrZIXhS97eP6+aIHFOi3vJ4HnZKxcZuuGZbrtQCeSmvixWko5PzBwVOqClu0JXUD+C25Q5HPsiJZ&#10;9OUO1QJDX2cCavG4az61ia4rg5ZXdq+qOEZ1eJsr1k9c0841Rq0+Niiz3rICrVc6ytVS+Vl0a2Ht&#10;GlX5rZ9znWp4dsXFOCNl29TkO6SW4FGFWo+6GVTqUbc1HXuUbX3NvBM1XF9Zw36cqONqaEhVa0uB&#10;WsMFiuJtxvoLFOxMU6TtlIItgKvJxrwdRQEfkR+A1TbjNBmAO08r0puq9p4ERTqPUef75W/fp8HZ&#10;JMVHElChJ1RliipwHFgcVq3nsJrDrG/n97409Y7lqW8iT77ICUVsKquJXIVQFrXhI6izgyr28o5S&#10;/0U8p3obMoNDZu9JDe9ETQhjanlmcShah3h+1lXQg9PD+2ctGjWxPS5phfVHpuNsnMKxOliyRifK&#10;1+p05XqcIevLRZ1X20TgB1TZcAIDnYxDwfvek+lA6fUlye9PVQzl0ddTqigqJBwE8IEUeRsPq4W6&#10;aaBu7D9Q0rjbqXA3QXj4oGq49hrex8LKzfxPdqspcNRl8gmHM6hL6no0pvqpszo1eEOr+z7WG53v&#10;aHPnPW2I39Uevu9Hba5vu6mVzZf0iv+cVgPMN3zn9Czq8lHfRT3oW9By74yWN4zrwZpRPVYypCcS&#10;Q3pkW6a+grJ86Nk3VV5cpBPHjumJx57UUtTk0iUsrf/yy/LQI8/qgeXPoCpZWjPsY6+hLFfpgac2&#10;AMiNuu8pIPnMGj303GqWK7Xv2AbV+k/yvI4qGD+stu5j6u5Jd8nTz6G23rvYqXfPtusOUHn/XEQf&#10;XYrpvfOoK1TWbcBy+0wAINiwEYuAxTmzHL6xRDX7D/AeblNBBYYz6zWlFK7Cbm3GudnCZ54fjrPZ&#10;sWrsgr3LXj+2oylBHTaWcqCc4wE6QHXTmj0B9A1AdwGIXAZENxaCuneRa7nCtaDoPgB6786Hde9s&#10;1EHQyjt8tu/vLNgSBcl29xba9M45FCEQug3kDUg3JjkW8HMqcKyR34Lu/t7FQXj3Ase7GKO06z3u&#10;+/3LcX10tVP3UJVvAd3LY6hRlPAlIH6FMhcv0SXU7h2u8TwK+9xgFSrSAxibULAtwNenM8BxZtCa&#10;nG1MZoVLrWd5ac/0W3q5RWfA8s9eGPPr3LAlOGhEYfqdupy3YCK2u2DK0vqRrb/VYD9rx7Y5ML08&#10;F+qCe/7wQpfuzrbr0kCzpqMeRWsLVVeUqvzM40pPPazklENKSjuk/w9j//ndaJZm94Kl1pW6qyp9&#10;RmRmRIb3ht57770nSBAECEt47z0Bek8GGd5HZkZ6W1lVXa1utTTS7St3tdbM/7NnP2+UZtbMJ304&#10;CyDhXnPOs/fvmOdMTcnf3ZgY4vOhTkwO92J0sEspw/0d6O9uwUBPK0YHOjDU146ezkZ0Uji7KaoD&#10;XY0Y6W/BIEW2q43C2lKJnvYqDPXU8XuaMT3WismpDszPD8DrnEE6SgOVNtAILSBDmpRei+2MlqQ6&#10;i//6n/86G/aP//QF5t2Vynq9cQqe7EgxyUdJ8i07WBhtDbC6SBAUKj2FcZrUZbBTnEhJs/oSBqca&#10;NvoGzOhK+Hq10lhlUo1sPZXI0y2QEuw+BnKSpDdEgSN5OjwUGWns1lZlN4sEiSSZGKbDpmCSPF0u&#10;BqRYD7KZfkQj7UjnJxFJj8HiIpG62+Dma9ZQm0JMKpLFDCu6zBa1kyzVFG5JMj63SPHTVdLRM+gy&#10;yPijdCwUJFugHr5UM8WLgkcSlGUfMrNxjg1Dpupr6S61ijCUYmLhJvrGr6KXpWfsKgambmPGwOBI&#10;olr0dPDcuqC31sJLJyqbEpv5WbesTRRhdVLYeI1kLeI8j8XMYCYTVBwUKXktQBGUrcGUhOgUQhup&#10;zUSBk4TtibVORLf6SSh1cKTbENns42Mrotu9DHp9Sle07HQiy0asJDbJiSvdsnqKpYzbKrNxeRwL&#10;pEwt/3YttWOe3yXrWzX8nQmamEFTEYaFshnYJxwlygJ4KYMmWQZRhNHFQgxqb2J44bbSFWlyS2o7&#10;6bKtgZp1YF5PctKTQvVNcLu64PP08P6NK0HaEZDdZtoUsXZkaBIcdHn6St73Hrr1GURDKqzkjdij&#10;e13b0SOWJ1kyIDr8Lcp2ZC5+3kOCMjoa4Yv3Qm2qgcXL73HyHssuLdJ1z+Nx0YBJTttIvhOeBAMg&#10;aXRMU4bBqRKYKZRuXw/pgQJLw5VIjSDCOpaSNZUk2+yqCglZErK/QJElzTGI7j02Y/14DruPtdi8&#10;r4abpsUZa4SH9cXC67bAemGP0yhGaABZ5t3lNFwVGDYUYJK0qfHKzOUyCmOpMg4p44kzJM5RXsNp&#10;Xu8Q77mPdWXR2YDc8hg2N6eRXx9CaqmfdbSb5o73ODXG1yn0NHcaI+uEvYlGsZEkPAyHsx0u1rtA&#10;vIfHPIAQjZiL9cfKtupi8dP8yb6fNjFebF96Y62SzcfhpyFIWeA8PMTg2jOUr/6EgqXvUEqaLKdY&#10;1pAyixNf4Hr4OYqin6Eg/ALXvA9xm2J52f8M73sf4xMK6Fn/PXzo3MNvzVu4YNzBpfE0PqmZwu+u&#10;1OHE5SLYLPOwW/S4ceMmTpw8hZMfnVcm9bzH8u6J83jnA9Iky/+uWDZOFrFNVrNI+5RcykUYmi/E&#10;DM/L6u6luRjC6rIWhwziLw4DeH4QUJIQfEvR+Y7l9XEUnx0ElYkz35CuvjiSXK/SNash2cs6X14/&#10;dwPpksadhtJPUzajKcXsfAkNdi3NCc1WoBcB7wAyUQbQJZ2yzvIVCeyrR0F89dCPV/cceEm6PFiT&#10;BAXzeHxoIUWZ8JTU+f3TCP7wKkURo0BSxKRLVIqI4o9PKXQUvJ9E7Ch6P/Hvn/h/ocFfpDxO49cn&#10;FEGK7S8U5B/u81woSk/W7CwUo7+uT3xB4fr6QRQ/87zlu358RhFWhPSNmH5/j2K146Ywx5TyLd/7&#10;yws5ngS+OKaRoIg923Xj7gZFcdtKwffic9Kl5N/97klMKfLe7ynSn+378JnQ43GC5oCPJMuXJPgn&#10;+2E82QvRkATweCeIhyz3RFRJq3vrBhztWPGcYizjm0/vBHF/24eVmBEu/RiMM6RIlrnJbqinuzGr&#10;6sHExBvBHBxsxdBgG6ZGuzEz3ocJlqnJAYroEMsgpqeHoFaPKWV2dhTT/P/oaB9GBjopom0UzybS&#10;YyO6KaLNpNDmpgo01peiprqQpQB1TbfQ2HIbvb1lMOoIUoxLubiaZQ7LfFyjaV1JqvEv//GvSQl+&#10;+NNzTFMohcgc0oUp67sWCjFFhzU4cYsKXwjVbAUWbRQ2BjMHG7p08fj9HVhZnsSKuOL4KMsE8ktq&#10;ZLMqBrp2JdgJHVjdTdCYqhBJ9tLJVWF4ugAaQyVUWgYacy1c3jZ4KZD5lXESJMXE00yyaEWITt9F&#10;0c2vDSOS5UVl8IswuEXzdOAkkMVAF0L5ERIAKYLiaQq2Y8ZaSiKkANDdOxjk/BlJNcbKnupiwK4l&#10;oTQqY5eSQcXC54sUK60yq7RM2TNzkNRrFELzN0C9KFtcNcNMUrHxGE0Udu1CAwLBIUQYgEMkX3+s&#10;k0G8jgT6ZrmEmkajU3WNInMbfTM3lP9raThmjRXoHr2BSW0ZyZFCTZpz8fhMDHC2EK+BCB8Dr2SV&#10;6Z2+hu7JqzQspGSKk1DlPIncRlEIrXfDk2tHfKcX9rSsKWUgJWHasi0wUUDl2M0y+YZl2lmhzGLV&#10;hymiEVnmUYFRV4mSZaZ/sVhJS6gKVillikF9nFQkKe9U3kpltqycj3Q763mMVj8NBh12MtWLkEyE&#10;UJZ89MDlp8lJz9DwMHAHBxAM9iMYokBl+Dzbo4x9O5MdSGZH4XR3IhQaoqCqlLHN7NIMMqw7y7uz&#10;pMJxpEjjoWyX0tWqtVQru924vHT0oX6kMmOI8zvivN+uaCdNWaUiOqEEgxlFVmPkOVAk1/fmadz6&#10;YLS3wxsZoqj2I7k0BD+JVzVXwXrFY4sPYX1Dg909g1JXg8ERZGRtZn4a4cQQv1fuaz+ptU+ZnOOT&#10;38h0w8fzcPB8ZEJUNN+N3C4JRcSKdOvLdiip6fQ0SbLfqzITm6ZCNumWmakyHizj5TpTBWIJ1kl+&#10;r8vVxGvWjhjPQ3ZDCYXZZvytyvipM9CuZPeJr/O60gj4c2wjNAKSr9lNw+mlEZGeCgfrsmw+MD57&#10;E2pNASySCEFTrKwb1lrYli1SX3nPEtOkYjNc+wcYyj/DzeRXOBd5ifOhJ7gae4n6lV/QufkXVGW+&#10;RQlFs4ivFQSe4or7Lk47jnGGwnme5RLJ8pLzAJ+YtnBufhOne7z43fV2/O5CJc7cKEE2bcXDBytw&#10;OU04d/4iPj1zBSc+ukKxvEyxvIC33j+N3733CX734Tn8/gTF8uQ1ZUPo350qoVhSMP//xLK68wbq&#10;e66gdegqmvsuoanzIprarzAgVmNuthXOxUGEPGNYUgKbjmJlwyMG/6M1BySzzDppIR9Qk3jceC2k&#10;dhCiYJD6XmXw1WM/Xjxw4Ol9C/Z35rC+OoWtjVnsbc9jf1uHe4dmPL7rwJO7XrwgnX5BofmKwvH1&#10;Y1LdiyhLCF/c4/ny/XfWWIdZr7JxyagzgQhNmqSy28mplcxDD7cXKdykxCdJZTzzcxKXdJnKcxG6&#10;70jF8vjFUZCUGSZ9UaAex/DzM4okn//Cx1+fp9/8zf8rovc4jq/kMxSfL47C/FsEja//VSy/p8DJ&#10;d359L8rPUHCFPv9Kot9RuH94kaUgJngdUviGovwl3/PN0yRJmVR7n9/Hc5WuXaH0z/d5Dbad+Jw0&#10;/7lMTjr0kEo9ygxbmdUqS0leHAXwjKZERPLxIQ0Kf1smJt1ft/B9NDN7bopziGIbxufHSQp9EEnn&#10;PIyqPoyNNmNqnEZlugvq2R7MzfRBNdnD/3VjsL8Zzc2VFLciVFRcR1X1TdTWFaCpuQRtbZUYHGjG&#10;2Fg760Q7hbUVA/x7Yoz0OdyGYQrtyAgfh1r4vAmjI3wcakRfbw26uyrR318J2+IANlcXKehuLCdp&#10;kmVG8bpJ2QZva1mD5dQ4/tN//OtsWJngoyVdzFvL2bBJQyZ+gTRkEoKdTtdoqqM7ZeMNkhxSsl3Q&#10;FBLRMTb0IYRDIwjQ3fk8g0qJhsZIiJNsnKzIIVkK0qh0vwrNuShMdv5tJ1n5Mm8au5MCYKZjl/yp&#10;tqjQHl13iAEg1ARvpuPNco1AI3Q8nnkSrsnXSlFpgZ5Fw79nKbbyf7NM7w52KcsIZKLPPIVCJrrI&#10;GkxjQMbg+BsUyDFNEZp6zmN4phADqgI0DkkKPpK0swojPP8hClSflkLCYNM1cRstg9dQ23UO3SM3&#10;6ToHodM2wbgg43RdcLu74PRLIO2Hi640vE4xWOXNJoVNWd5MDNKSfkx0+XO8rsqMTIpCZmsI8VUK&#10;OM9PdlIJ52gqMgyEpBcPqcDE4Gcg4crG2e6lDlhlSy4GX9mHUyhRJnuYIry2MgEk26xMaJLlHZ61&#10;PsQPJ+HKD8Aga0LjknqvGgMkRclCtJiSNZEVyvo+nYx5pmQdaB2GaJSELGVJjl5mWLJIxqNxEvqw&#10;vgBjpMhhdQHFqJhOrhgLmhoEXN3Isi4EE7z/0UFlnFJSy4UpSh4SoGyYbZLxRtK0hiZlzigTrDpZ&#10;JzoY3GUsmuecGsQcA7rOXksh4vWkAEjwN8ssaxfPiwbNbulEPEha9QwgFhlFhqZJkrlHlvoQzQ7A&#10;w3seiQzAT7GOBEYRogin41Osh2+eh+JdijlyUOBi2W7EaJySuWHFnLm9PIcl2e5qAYnYmJJqbEt2&#10;/9jUYGt7jgQ6iqX1CawfzJIIKbL5Ph4320WiX5kw5It2w0+jJnuIxpb7KfTdyGyTXLd5f9d6EV5q&#10;gz/VotT7Fd73ZH4Q2TU+LtEUkAxt7mbkVuV3RxEOUhB9nUinRyjoNJiuFrZFGiUf67CrknWHRo+G&#10;SpL+z9PMSOanQRPrqbGEAl1P08V2RWOZpTFIrE/ReMzwd2WvVJ4nzY3F1cu6qIIpl8fY8kvcjn6J&#10;t0mLZyRzT/Qlrkdf4Io8D5E6KaRVqa/RvPQjOvM/o4bPi/meq977OGnbxe+Na3hfu4qTqiV8UK/H&#10;b6+24vfnK3D2+m3EY9M4PPBjbz+Dq1cv46OPL+D9E5fxHsu7pMt3TpzB2x9SMP83xPJtiqWK9LC3&#10;EcT2kg27SxbsZS3KPodHSz483ojiKOdW9qvcyeuwv2LAbl5P4TIyUIcYuD0kSIuyXEK2vVpPzmGF&#10;dLgcHcdqZpLXfRyJVDciqTbWi3b4k81w0PB4lQxINC00RkGal5WlCRzvmvCE3/eCJPbZ3Ri+eShj&#10;o6Qz6WJ9It29Xjzdtyq5ZjdkchAJczM7q4zH7eYopquyE4lZIeDdrBGHOfNfc7RK0vQ3u4NI3tb7&#10;ylpFLe5tyPpGM4nVidcPea5/nbQk3cmf3yP1PQrzN2VCDylVjkPEj0L562c5/Pwyq4jl/6JLEeVv&#10;H0WVWbKf8/hFCL+m2L6QpAx8/Jyvf0b6fHkYwqt9ihkNxTNJ2rDjUWbUfkkR/J6/9RPf+yM/+92R&#10;D9/f9fF5AN8e+WlC+B5lVm8EzyV70mEYD3b8PF8HNhMWLId1iDun4TYMwqLugm6a0DHZBu1UO0sH&#10;1JMdBKhWDI42UtgaMT7WCtV4JyZH2jHc34L+3mZ0dzegtbWapRANjTRRNddQUXkZ5RWXUVd3Cx3t&#10;5RS/GgpkK/S6YVgMA7BZhuG2jzFWD8Ok74FOQ+BZYAyyDyIRmcZqTsv76sQ9UvXeihXrKT3rhob1&#10;RItVJTnFGFLhQYQJBv/+H16/EcsfSZYqczFUhjIsutvg8cn6s2FYGagC3j4GnW54SXtBuuBgcAyW&#10;xS5YrZJ2rJ8iSqIzUcwWakicdLqOZiwYqkhuDL6Sqm6xEHP2Ihh8pcp4mGSOkfWEOgbtOW85Bkk+&#10;IyRaIZ1+awmGbCQzUm0vybB9oUhJASdpxbrVt9E+do3kWKmsA10MtyC2RmIgvQQyvQwWpEFXA/QU&#10;RRkXdFCsRVz6tYWYsFQoCQs6Jm5ggFQ7MlOkdOkZSLwTdPq9GkmDV4g+QykqBq6grOsCqrt5E3qu&#10;omXoFlpHbpOI25CM8QIm5pGNzCLuH4bBUI+puVJl3NFMtz9Dep4ncQ9rSkimksqsG4ndMXhz3Qiu&#10;UVCXSKEUsFBuQOlK9JIw/KkeWAOyVpXBMtVJYu4gdbbASFoNrPaQHFvfZP+JNsGVbVO6X2XSkjVB&#10;E0Ka1FAop4QgnZIirYGPjRgy1aBlmtdt6jb6jW+WpYy7SYxOmgIKp6wnNQaqYKE4zlqLKepFvD43&#10;MKS7jTm5b+FKEmaxcg8kZ61M/uocv0rDcBXTKhL0DMmJhiHBoJNaH6H4ybgthd1bDy+Du8NZjWma&#10;kkltCQ1MsyKW4yR2NY/RQ0oyBpuUscFFWc/J62YLtSFIwXEEaXhk/JfkmCTheW09CNuHsJ2UjB8m&#10;ZWKO1dyipMXL78zAE+vD5r4eezuLWEkvIB+RWXYMUHGKXVKNjHeUga9ZqXepbZJZphFz1lJM8F4P&#10;T9+mkaMZY32PkAbSFP01WcOXo3iuzjDg67C9N4dEdoiBdBBmLw0e78+CrZE0LRODpvDgmROH9/VY&#10;2SVJMNhGlprgSVTzXlbyHkr3bBnrfZnSNS9GUO+p4/myMbPeWXw0hSRFZ4T33dOLTHwcGwywW5Ji&#10;bNuEQGAQboqnUeq6TNRaJDGyncgGBc1sH3XaAlTM3ETp8BVU8r5UD15B91QBRufKMKQt5/V9Mx7u&#10;5rW28vM2P+tocArGXAqDySPc9D/FzfiXqMr/gPIsxTD9JYnyc1ynWF71P8JZEuUNkmRp+BUKA09w&#10;2/8A1713cda+i4+M63h3LoffD0dwsmURn5YN45NbTahqbsHK8jTSSRXjhRpnz3+KDymO738oM2Ov&#10;kCwplifP4u0Tp/73yPLcTcaWCYqlk2Ioy0OMFD4TKcWAF4dW3F2XNHAjuLM5gDsrFKeUCtsUqt2l&#10;WYqmmgI7jbX0BGLBfhIo6T00gK21OSznp5WZyJKwRE+TrrKRxM2FGDTIjHW2D1cx20gR5swFrCPV&#10;SGa7KKxTOJDlGqQjEZX7yxS5VQ++Pojju4MEfrqXxh+eLlGQSGUiShS0L+778d1TEuhLCirLd6S0&#10;FxSWJxTFz44DpDh+7rMsvnueVCbufCFjrHz/y8c2BnEd6/Qk1nkOkt3qcJv1fF2H3TXSM+vHo0MH&#10;qZafIaV9dZ+/QVp8Q5MkSxFJFhHSb0h339A4yKxWmU37kkR4f+uNeZDZqVtZHR6TEF/xeF+RTr95&#10;IFtqSXf1GyL9mSL8MwlVxki/O/bjG1LlT0Loa0FsunUIzlGIRrqgHezAbG8rJrsZdwe6MNvfi4nB&#10;bgwLGY51op8C2Esx7B2vR990PdqGK1DZeRMlzYy3bTcIJMVo6WGcHqzDOOlvmkKpGm5Xxhx7KJQ9&#10;vU3oIzX2D5MKh/icj/3DLRTYNkzM9GNCNYAF8wxiSS+2dpd4rWw4kIQQGxbc2bbiKcX98bEL9/YX&#10;+bcBR7tGJcWhzCp+SjMlM3yfbDrxfJsEvevHQ2XJjA6yubxkLPq//h9/neDzlz+/wDyD5Yxk65Gs&#10;O3w+wscZ2a1DWfdXqgifzi6bIsvehmz4jk7M6GXcaISOWQ+zux/WUD+FsQlaulwRwHYdRY/BuY8B&#10;WXbNmCKtSBfgTIjO2C9dgrKzh6T1KmGgryD9lLGUYNQm/y9SUqs1T19Tukc1DFbTpBC9izdDUwuz&#10;kaLu7mPphY/E64118ThrsEDB1lhbeJwMwqSKxYSkvmtU1gXaIgwgDB56SxVF8xZG9SQnHYWc5Oom&#10;FRgY2EVc+yRjDY99zluhZK7pN1FkrNWwR7p5nq0kqW5+RznJoklZ1jDvqIeKAuXzS3dyOxYdLXAH&#10;aChIUGE6fTtFIZhvR3K7E4mtNhLRIBx0+z46/6h0EZIywqSkaI50nqRAUjxsQdkAulJZKiKTkGTm&#10;pSSLd5FUQisd8C01I7LexucUZTZmZ6YPvpUhGPhb/fMlmLbLRCDSqKMKk4s0QfFmpA8m+V0tFMVS&#10;WCnIWhKsifRvEgIngU6RhGViyyxFbYL3W7IBzVqrePzS1UzCZfC2kwznSTxmGUulE1+I1ys7ocg9&#10;0/F7bBR3NSldiNpKQyO0qGOwnvOWKSnZZPuySaEiY6GyvZsh1gxnvhdWmp5pD8VeZp9KoKKJkl1u&#10;JKH51EwJFubp+O3ddH9zypTxQECNdFaL3T09tncZBHeakUxWIhatQyrRjdXsPLZXXNjeMWLnSIcE&#10;iS0SGUIkNIyAm9fZNYCQj2Ifo6im5pGJjtJV9iLKeuZkvYykqpFYrkEkW41IpoYE0sLvbSex9tCZ&#10;CsWOISlmITFOgyBDDSS7aCP0NCGyqUALDV675qayK80kyyzvn1rqtWSFUd3EwMQtmlIe54oaOwz+&#10;Kxk1ntx148k9L77/MoNsWo3ahgsYn6qg4JOcaR4iiR7EsyRYnt+8tYb3pR39NH4qmjRrQMwaDZOx&#10;kkGD5oXU7A4OKF3eudQskqEpipgVwVwWqtQdtC3/iO69f0Dn7q9oXv8ejes/oGr5W1TkvkVl7juU&#10;Zb9FYfpr3IhRQAMvcdPzHDfdj3DTdYQrlh18Or+OD4bjONvqwIc3O/H+xXK09cts3kWsrxuVtIFN&#10;LTdw6tOTeP+Dy/jgRCnLTT4/TeH8AO9+eIblLN75UGjzOt796DbePUWa/LSAYnmbYnkb7124hZ4R&#10;GrDQDFZIZTvrDGr7Pry+R4E4IuHtefEFKfarI1mnGCdZZSkaWZJTBE8P3Li/a1H2Ct3ITmIzN4F0&#10;rB8R1vtApA5+Foe7nEaiHGYH4xrbuYvtzCLDDpYSOMT00dBY7c0I+4eQDk9jKTSLe6sOfP84hV9e&#10;ZvDLiwT+8CKFL3a9FJYAnhzY+Dsz2MhTrLfm8eyBk+IXwNePgyRBP/b5v4NNBt+cSkkhd2djAa9J&#10;pJ8de/CdTAp6EsX3JMCfnsUodKS7XRsplgH8UGbT2nBvi4F+zcxHBnZZZkIBky5SmaDzJUX467t+&#10;fgcF95GX79PgcHUOG6Tiu9s6ii4pmvHGT3Oqs7BdMe6pdAQkTRlmNVVw2DtpMhdwlHLgIOnAbozn&#10;ErUi5dDAq5+AfW4URgqScWYQplkpfTDN9EE/w/in6iYJtmOgtxZtbaVo76hAG0tDUzFaWyrR2FSG&#10;Jil8raG9BNWtBShvvoHSlusobrmKgoZLuF1/HSUthahur0BdRzUaOmrR2lWHjq5adPdUorOzlN9d&#10;wFKI5s4CNPbeRPsEQUBfBR3JL5gZxcrqPPY3ZdzVjQdbJP2DMO9JGA/3Agrt7uVJj2kDVhOSP3dB&#10;IcldXs/tFT1F1YSHR05+3oBDXucHh2yLx1E8vZcheUbxP/7LP78Ryx9/fYZp/W1M07F2jVxGJ51q&#10;78RNTOvKoNZXwrBYAwsbp8FSqax3UrNxjqgoNFO8MH236BZKMGepxxyDqATaHgYE2Z6rgzejneIz&#10;aC0jpbzZ2WOIAaOXlDG4SCGi4LTNFaF5tgDNM7fRTfEad1SwUFT52KMvQtXQZVQMXcEgg2Y3A8zw&#10;bCkbD52ipw8uVz/iMtMvOEoi7qHrb4es/XNIUnUGtjlfLeYko028ASo2CtnKS9bLDUxdxyB/TyYK&#10;jOvfGIAekkbL8FWKg1BrMwNbhbJ2b8FLEWHw1NCB2mMdJL8uCls3XXsdha0enmQTaa0E3nQP0suj&#10;2NhTY31PgwiDczg9yiA3SGoaJGGRKJy1FA+KnewPGWjAGCvsFM9Zba1gwKOAUYBMMtuVRLzA8zf4&#10;2WAp9s5kKw1ILXSSvSfeqGwULXlb5yUPaKIKelkX6pYF7LymDNTDliJofG+2EJNZmjJrdoFGxUJC&#10;lYlIFhKOn4S76KqiOSqEiubA6qhGMMBKR8GX3TaGeU8W7HWoaTuvTKqS8UJXiISc6oKbwuFMkCTT&#10;TcpOKnO8NrIsRq6RPihp9nif9YU83mqFYDVikFyl0EpOWR9FUJI38JrKInvJretdlpmlsi9pvbKr&#10;Sp+hGFoanFkRWXcdpherSYSStJ1E6qAgWZuQ9+iQtWmw4tch7SHZSV2I9iO3OgxXmBQuWy0ttyOU&#10;7GXwVtPI9GJ3R4eYjGMGerC2OqF0WUZI9JE0iZ4mSrYQC/P+RGRXj7gk1yjBIglRNpbWkkj19kqS&#10;aAupaRh+7zAfKbiBEeRlvDM9ToFqJwnWK92no3OFyqQumyQrYPvJSGKGhExW64Z9sQl+p0wmkG2e&#10;5hDzU2TCE0hFJ5BLTMHr6ELQ1wOzmfeJ5icQk67cRqSXRpW1osncKNb251ivBkhHfC/ro5HmxOKr&#10;UxIqBAJ9cDp6eT1UJOY5BnAT9tc9WEr54YrnMRZ/jA/dT/Bb/xM0r/3E8gtaNn5l+SMKk1/gbOAR&#10;/rXnCL/zHOMMifKK9zGu2O/jzOI+TpnX8dFCHm+pknhvJIpP6g14+2oz3j1finO3bmHzng3rhwuI&#10;psdgsvfh9KXTpMnzePfkTYriVbx34hzF8pP/LbF89+It1s0eBMKzWMroSf0mZUzysUywOaBQHvrw&#10;HQXj+0cRCouLdGnB0bpFWV8pmXOONoxYIeVmI+PYWp7DvT2jIlBKgnCK6OqSdNf3YXV5DFubY7xu&#10;TcjmulkHmhBjPfcqPWm9OCTNviKdyX6T99edeLDuwGcUp+8eR/DTiyT+8CrDwKtGiDHJ56Y5ZNzU&#10;GxmnPFXw0CT5KMZOtmmXk3XM3cw604mV7DjpUYvjLckuNIGl4DDyPM5NmqTVrAa7soH0jol1awY+&#10;Ty+Pj+aP793hsRzcsWJ/34ov7gaVZTM/Ck2SaF/t+HCfgrAaUpO4TdigCYx7xxByDcJmJqmpKkl5&#10;RegYuo7ajoto6LqsxO/WdpbW2xgk2U0O1EE10oSZsRZM8PlgdzUGWEb66zAx3ITRQRLdQAP6R1ox&#10;PNGO8ekuTFEsJ6a6MTrWhqFhGT9swzjFs7+vES1tFWhsLkNzezlqGwtwu/QCLt7+BJeLTrN8isul&#10;n+JqxVlcrb6IKxUX+fwybtfcQnEDY39LKeraS1FLca1uuoZqUmhTx3U0dF9F6/BNwo7kn65TYGfO&#10;IsOHtfD72bazM7zPFMXkDPLxadb/eWwuzSMZHMNKQoUNWVbG6yz/21gSQ8G/Myr+jySfnWJboanZ&#10;0GNn1UgxtWBvZRH/4//6yxux/PqXp2ge5wGMXkPXKKlSVYzpOYrifC1mZqp44jJWVUqkLsAgiWxw&#10;8hYGRoswNF6KkUk62cVWWNztsPibIdtljTJQyt6T3boCZa9IWZDfq+cJU/Qapm6gZvgKCjvOo5ri&#10;VNp9AbfbPkVJ93mU919E0/RNzHirSJVFaJy8zuBfTFFogCHZglFWvHkG0UlnHfpYIbvUpFAzCVWy&#10;9LgoanY+UqxlzHPGXoEJ0omkeJOu3UEzhclZgTmK5qShEP1qCvpcAcYNpBZ3A6mgHZ5EF4wMmBZ/&#10;k7IoPZhuh4GkZQoyWFPAp2kW5pzVpLtmklMZzBQrS4QBkWIsY64mbyVFsZZCSFGTRfR2Cpm9RtmF&#10;30jasvAY9dZyRSRlYbmIsayHnDYWYZZudp4BeYFEbgnyvaRKAylH46ijGFdi3CTpzcp5TuXKWr9J&#10;Uq82WatsOj1JKp/0lMJI0bRmGxV6kx1NZKamylKMMV77eV4XU+BNwokuXtcxGhm5DioKkyQ5nzGU&#10;0nDIrMpGVjqeoyzdoPgEIwOIJYexRQMgMzDneC42GS/NNCG02g4/qTCw3KPsmynjqkLwHlK0KVan&#10;JPu2ZxphjrNCk5BlyzdJpqDlPdHwPggtS/5eDc9JEkeM8zibxm+gVVVIwpR7THc6ehNlXRdRM3AF&#10;JV0XlI28o1skczup2jeAVGSSRY1EWENymEcuOY+8NJK0rGWcVBKz5yRhQnwcQS8Jzd2NhEzg8bWS&#10;JOoQpuj7ZAssXw30DhoL2QaMZsC/1IbIaoeSnMHF4KmjUGpJ2ZI+Lr+kITkxiHlpiEiYQYpdJq6i&#10;2E1hmQ1xbVmHvW0TJEtRhMbuzi7pd22OjXUEAUcf4hRbZfNoUm3SN4lEcBbx4AxC3nGFAFORCeX4&#10;8zRfuZVBmrAeJFdl39AJRKNjiCZGYfN0IbU6RRHtxsaRGvmdMXhohBZ4L12kBIu+E0ZdJxYNfQi6&#10;prCSspGgQzD6Muj0HuHj2C/4G88zvOs6RkH0M1RlvuPjS2XMUnYeuRJ8goLIC9yMPEMpX68IvcIt&#10;911cd+zihm0b53UreG/Aj5N1Orx3rRnvnS/GheJbWKTIOFMDmDJ34krZJZw4fwZvfXwOb504j9+x&#10;vE3hfPvkOQrlp3iXwvmujGeevIH3Pi7A+58W450zhfj9pyTQS4V47+JtmjhJemHG+rKF91XLwMXn&#10;NADrvH6SKu0+KVbZY9I/hr1VA57f9eHFfT9ek7AeHDhIlzYKkgWPDx14eld2CrHjmMbh2VEE97Zd&#10;/L+bRGHHvQMjttencbCvQjjUgXS6C/5AM81NF9ZysoPHLEIUf6+5B5nAKJbCI/CYW2HVNsJl6IZV&#10;34aZiTLSm/R2NTNoNyKVaGHdYDxgGzQyzqjU5UovxOryjJKsfzUrqfsYtBnMZQ3ivS0rqciGl3e8&#10;uEvRl+w/xySePOv4SmKahLiI+/t2hYL2SERPSdavZX3pcRxfHSfww6M8fn66TiFPUSzdSHrnYTOM&#10;YGa8BeMk9L6+SnT1laJ7qBp9E/UYmmjC0FgzRkaaMTnRQZFrZazneymUMuFGperCGEVvaKgZw8Nt&#10;GBxsUcYNyxoKcIskWCA02HQT5S230SjkR7FtEXpsLEID31PXcBt1pMW6VhJjcwFqmwvR0FaMps4y&#10;NHaUoLL+Jm6VXcT1Eopl+Tlco1hep1jeqLiKQgpmKb9D/ne57AwfT7E+fYSbVR+jqv2CkihnSBLV&#10;SA8g44fBUQM/YSaTHcLy8iT219gGZfPtXSsJ0Y37vL47JMjVtJhHmqVlA0VVq2zgvsP2qnTb51Vs&#10;JyM0WCOsZzN/pX+alnU9/vu//PGNWP76j19i0kLcnSjkiVxF32AhRkfLeNHKSG/dCET66Vi74Ev1&#10;kKzaYCclmWTiz2IHjJYu6PQd0BlkIfQAHIEuaBcZdGKNsCXqSQUUKYtsyFyk5M2U0jd3U8k7W91z&#10;CWWdZ9A7dxs9LL2a2+hU3UDLxNU3+2VqbyuTZaYpfJK8u5OfbZq9hRqSYc3sbZSN84b1XUQdH5sm&#10;rqFp7Aq6xq9hfJ7ibirHwHwR2vi+Dn53HwV8TGbKUkAk288ExVM2kBYBGqVQjC6UKlQp6x9dUTnH&#10;JjhCJBn+tptkJktB1KQvHclpUBHwCpiSVdAGy0lQVUrmHlOkAovxCsi2VJI71CAJEyhSMgvSQ5J0&#10;uiiipCS7sw3qhWqY7ZJRqBk6EojWWgk9iUwtSzlMrAC2EoppE8Kr/fxdEeQWUhgJktdD8rV2kdhl&#10;E+gekqlsUD3D572k5qGFEoyQwjvGZOYtRVZdBoeng4TSi/TmDIWqndeAjcFYjZZJ3gcahg5e6wlS&#10;/ohF9i6VLt9qEks3DUMz4kvDsFFYtGbJgdvBa9IMe4RmgkLjpGkwknhkWYoscZFNsiUfq0EmVAUb&#10;kNgZhjEoy3NkPajs7ym5dZsUih/lPRokvaqNdLtTt0mwZzGmKsI4TZpKX08yq6aAN0FtasXkPMXW&#10;0Y4I6XZ5R8XHAQRynbw2vfBKwnTSQZgCk6VQ7pI8VhMG7CTMyPvmkKcgrdFBrmQ0dP9aRF0UG4rc&#10;cnwS2Tjp0EXK8zUgEu9WZt6abSRvWyvi8SEGykGsU+QWaQaDgX6sSIDLz1GUZ7Cc07FokWegW1vT&#10;0/mbsMK/V5TuXyNigXFl15JwaAgLOpoiXRO8ziFSxjDFcIZUOU2RJBF7h7BEoV0nTSzFpxBw9WHR&#10;2AL9AoOsvR5uGjeziwaD9dRh70I+M4ONdR2W2LiXVjXYPDAhxeCbYeNOLk0iHBtGktciFZ7ieeux&#10;KXk4t93YTJn5fzvsgTjarFl86LiHT1wPUUYhLI+9Rm36W9Rlv0dJ/AsUhl/huu+JknzgovsBioPP&#10;UUIKverYwznzCk7rszihTuCdIR8+qFHjncv1JMEiBjIKgrsOo4udbIvd+Oj6Lbx1+oqy6fM7H57C&#10;2x98ysdzePvERUUs36Nwvv/RVbz/8U28S7F8+1QB3j1bhLdJlu+e598XbtIc6PHgKITnD2N4QYr6&#10;6nEMj2UPxjUDvn4SpOCZcHfTgEfHXhoVDQ4oOPfvuPDsfoDi6MGrhwF88yKG717GlfRwK6wDWZqq&#10;RFBFgyIUYSFZaJGR+hMdVybn5CUDlSxRotl1OepJHTQ3qTFkeS9j7j6EnF1IhvsQ9bWzLnXDZ2Nc&#10;tJLwee+Wk5O85jOsA7PY29DQ9PA781M0S7PKePT6yjyWs3M0dbNKsN6lCdiTHUwOgngi3YWSQF3y&#10;wm648JzC/tmWC98c+vHFnh8vtrx4viFjamG8vpOkIcjhzroPab8OQZsKDh1NlHYUdj7aF8Zh1o1B&#10;NzcInXoA01OdmJzsIOC0oLm3Ak3dFLbeSrT3VKGTpbunGs2dVWjlY2t3LZ/X8LEevUMdGJ3sg2pm&#10;BFNTw+jv7yDdVaKi6TpF8xqKa0mCledQXHURxRS2grJzuFF4Ctduf4yrhSRIkuONyvMoqLqE8sYb&#10;pMRCNFJQu/pqMEBKHRxsxuBAo9LV2kiRrWsoRmVNEW6XXMW1ggu4XHAGV4RAS07hQuEJXCo9gWvl&#10;J0md59Daexldg1fQw9I/cgMzmnJ4GOtW19S4QyI8WrMqCeWf7Mna1zheP0wqy1y+5nV7tBemGYni&#10;cM2BrYzktpUE+JJtaFYZ695Rioqmg5Sfm8N//c9/zeDz7c8vSYzSV9/OytEPp7UXQfcgknSxXrpj&#10;tVWy4VBkQqQl2UKIIiaCJF2xs3MNGB6tpAOh0Dh6lVmJFitdOwOjzlapTJvXUfmFmpwkEpndZ5bd&#10;5+nuHQxyM+YqDDBoThnLMEAC7VPdRB/pta7nPGo6z6Gy7ZziJNq6b2NopArDU3Vo7i9BdddtVLbf&#10;QFHtWRRVfoLahjNoaTqDiuqTqKg9hfaB6xjXVZMey9EtszgpABLYDRQ2HQVzkrTZOHMDFUOXUU+q&#10;bp+5hY7pG2gn2YzqJMECSU5EiASoJfUsOClUJIsJyaHKz05TJDUUR6N015EoZVssfbRRSeYwynMx&#10;0ZWOzBWzYl5FV/8tqGdrYaT7NOk64LMPI8DAGSWRyHiInUJgsNbDn+jAPMVZnFL/3C1lfWPPzHUM&#10;698k6JYttSbNxRg3lkBtr0YNzUa/ulTJrDRNg2IKdMJGUZzU1qJjoBATqjr09pVgaLAC82qZCdaL&#10;WFSmyNOlL2sVOhmhQM0YypQlLqZALem5BK0T19FP8hzUFvHcaA7Uhagl+bexUmoo9srMYlLYNAVW&#10;E6rGpKtM2f90hPSrdsr/q9ExfgtdExQ/bRWmDbUU42pMGHn9DFUYma9AbecltPTfQN9oEeZ0vC/G&#10;NoxNsr5oaSrsPYiFJpRgFvFNUURkUtUcUn4KQEJySWpIZQYckRByiXnEgkMIBruUpUoe6SqXyULJ&#10;QXhz/HxiEk5LHyzaLiwFJWmzBasRE3IBLXJ+Bq3gNClhAssJClhwTBGwoHME2TDpNKxGyDqMjJfB&#10;LrWAvaxR2WbpLh39xoqFRnIQBnMHBZYk5+hEOjuFvQMzNihiS5lppBgkPQyqDoqwP0oRW5rD0rIe&#10;G9tWpDJqxOJjCEWHGJh7lFm/yeAoRXaE5/OmXkjC/xA/F0oM07RMUKhV2N81IBAYwtoGBXqPxoDU&#10;tHvHh+yqCckMnfOqjeQ8hXh0giSpVgTkDulLNutdzdh4TBmMutMocW3hmucObvoeoDb1FZqXfqBw&#10;fo6rnsc4Y7+Lk9ZjfLB4hN9Z7uDk4gHO2nZxjkR5wbaGc4YsTqnj+HAkgA/r5vDulXq8feYWyfIm&#10;BvRVGDWP4ZOSCvzdxXJl/eS7J6/h3fclgw8LxfLdE5f4ePr/RyyFLN89XYR3SZbvUnhlA+iLZQ04&#10;PIjgwXEYnz9N4QmJS8hLJs58/TSIR7tmPLtjxasHTjx+FMWzRzG+10+Sd2JnzUgxkjVyDH55Ghhe&#10;+90cKY4CZnO2K2ttlylqW2saUt6cQheyvvDLR2F+f5C/R0Hel30sxxhEGTRXSLV5HUnPzMK6t6XF&#10;zqoKj++YINttbWdmkWedfcJ78oAEKLla721bSKRzpBjtm7JKY0WS3F1lHeJ7JIPPaxqAH56n8XLf&#10;j4frLjyiSN5ngN/PSYJ2HfJRDXysgzpVu9I9OjfZCdMcDdjMICz6YVhNozAvjMCiG4FBMwy9egjT&#10;Y10Y7GtCb289unvr0NZajMYmGlKSYGndZRTUXMDtmnM0N59S8C6gjDG0vOZTFFZfRhXf2z/Rhq6B&#10;JlTUF6Oo/BZFkLG2tgxNLfyujmZ0d9WhpVHWKV5DeRmBp+IS4+8t1DfyffU3+H1XUV53TRHU0pZr&#10;KGm5iuL6K7hNwbzN9xZXXkVNXSGam8vR3laF9tZK9LZWYJDfK1l4+jspnh0NaGuhcLdTRHlMNSTY&#10;an5PdedNCuUVivwNqOdqEfL10HiM8rpOs90MIxom9bNt3ZFUgutWJUmCZBJ6QFGU63snZ2dxYDWo&#10;xzJNxk7agYNlNw5XnIq4Hq2bcMB7vcP6Ign4d2mApWv8v/2ff01K8N0PX6J7oI7BqpWUSKIw02Ev&#10;tsPqbIVkzAmme+FJ0nmnukliPCljOWrHbqGVFFDYfQNX6y+isbeE31GOsZFazKkaMa+vw7yxFmPq&#10;Ypg9FFlHJSmtUklc0NV/GeOTxcps0umJOgoIqdU+gpBnnE5tHG4GDpelFe7FZjiFaEh8Fn0t5mcY&#10;9GfLWTlqYDHWwGqpgclUCaOxgsdLUpOE6Y4OLNL9WVyd/H1ZrtBMQuJvkyb1fsnNWoYxRynFn9Q5&#10;eU0Rx/Lms6huvogbxSfRThHuG6C4zlTT2bfhYHdBGfeYHCvFnKYKi7wm/mgfhaYDemMD/O4O2I0k&#10;Rh3p0twMs7EZc7NVUE2UwksRtJoa4CHJBSKtiGU7EUy10YzQmQbo/hmYXaZONoAKaGZIkosVNCd1&#10;8EjX4BKvfa4ZYxROSeaupkCpbRTB0RvoGrsJi78Fg3NF6CM5twxfht5TjzFNCYZ5XXV60p+tF277&#10;IDJxNQ637VhKSTflNN2tDllJrUaq8oS6EEr1QJImyM4jo4ZCZYuziq4zqOo4ixFNKfqni9FC41Fc&#10;exqDE+VQaZqUngSff5LXoh8VFNFJCrU+1MpryvsTaCKd1mPYIuPONTAk2knfzUpvg9HWiCneQ42m&#10;HgYt65qqGWGb7FI+jryXgUnEyzuJjHscWd8kgw9dfmQWm7KFUlSNdES20Jplo1DB5+5HhKKRjFFg&#10;woM8pzEaAVm60k8xkcXqPSTFHsQTI0iTCtKkvI1lBsUVih5pSzaYlb3qNgMLWLLNYtW/gLWgAWsh&#10;HVbDJNGQWtm0Nx+YxpqySawOW1Ez9pYWsZ6ffZOmjiSYC09jL2NisIvh/moQx2sBkk8Ea2kTr7mW&#10;xzuNzSUN9kkUW3SqKzyWJdJGOjOhJI53hwaU9cKyhniRoukh9SZ4zjsUvTsMnI/uhHB3x6sQonT/&#10;rjDg57IqUusI9vc1ePjMgtwqCTU5RCGcwMFDG3YZiDcpnvs7VmVP0P2tWSzx/T6PJAhZxEI0i87Q&#10;LqpCj1Ab+woNia9QFnyKC447FMg9nLUekSIf4KrzPm647+GW5yFu8Pkl6x7eM6zg38xn8FtVCh+N&#10;JXCu04n3b7bhg0sl6BkawvamDzNTYzh//gZOnbqBEyevUChP4+13TyiJ1T8kYZ4gWb534hbeOSlb&#10;dV3G26ev4q0zt/kdtfjwYhVOXizARxcvo39KUg/2IJRpg1US5PskN7DkSaYpk+GHxRKYZV14+E3+&#10;aGeyne2mV5mJLu1lgfVuMdkGY6wZU5KmMkVTJkMq9jJl+MMgPT3eNoQkYQXbRFomQzFIyuzqwz0L&#10;hddGUqW54TXfX9PiwY4ZD3csuEuxe767iK+OXXi8Y8QuqT6bGEQux/a2NIjVzUnEYoNYyUjuWkkO&#10;voiX2zEcUZA34xNYY51djgzRvA0gHRiAx9IFq66TAtgBrYoEONuBSVUbJqY7GIe6CCR9mKNA6rQk&#10;xflJaDXj0M6NY2FeBYNODb12BnPqCUxNDmJ0pIek1obu7kYMD7fzeStau0pQJxNqqt+QX2H5RZYL&#10;hAzSYOVlFFVdVh4rqq6jrprxpIExuq0SAz2kv55a9JM0ezqqlNLbVYMOiltbcyW6O2sx3N+Ivr5a&#10;tHeUoaW9CA2tt1FVz++qu0gh5vc28fubrqCw8SqKhEQpqtWt5WjpaSTQtKGjvx2dfR0Y7m3HcF87&#10;Rgfa0ddDoe+uQ2dHObo6y1hK0N5egJ7eYoJZCXQLTfB7B5BNTZPYjSR4Cw5l9ivbzAYpcTNropmm&#10;YQ3O0nSY3+SXzVvxbDegbBL94jCCRyT4w2VJ9O6j6ZKlOT68lDWgRyHcW7cr2Yju5Exs9zOMSWP4&#10;l3//4xux/PGHryhaHViY64HN1Ed3OwqXrYNBjeJCgpwzlGB+sQyzJIlpUx20FAitvxcaUuS0vRfd&#10;M3UkuAYMTNfCRiLVUwAWnb101H2wutph83XCYG+E0d6EBWMjUbkPIVJViAeR9DL4OVlJQ/PYTBiR&#10;9qqwzEC1TZrYjKmQ9Q4i7uhGiMQbdg0jERhnGaP776e4DiIVGUM+NUVRGEXQJ5k2ZKYjqYLvjwQo&#10;CI4u2KzNSpLkw7tzcAQaSbiNynrL8TlS1yQFZ7gAg6PF0C408tibEST1OkmG2sVKRNOdcDop2q4m&#10;uHwtkJ3yPbK3HgNePEoKCA0iL87f240Ezz3j43P3ADKkgry8zqAdI/Uk410Ihngc+V7Ec6O8Nt3I&#10;Lc/gzl0TUqkBBvYGWDzV0LJRT5EgZU9E2fx3iMSnclRgmKQ3RZOiojGY0JHUKT4ya3b1cAaSESia&#10;60aEpiYUIa3PVCLg6adY9iIRHod9sRNxOq4ABcbDa2k2tsBu7+A5dSCRIMGEuhVjMzhVgJHZYvQM&#10;38IkzYJGzwrdc5N1oBZa3rd5Fr2lGTpDA8ZmWB8WaIx0tZjR1sDtZ6AP9mBSU8nvKMeEpoIOtVCZ&#10;3BRdHkFqTRKJd2BtR4UlSSrBY4kFx5UdHVJ+FdbjWqxH5kl6M9gkxS1THGXvuvWUjlRgxE6OQSnP&#10;ik/R2MjqsZuRsSvZlYC0mKDIxlmHotMkwikKK3+DJiEdmUGcdSURGiVVqUkDFhLqNBuUFjERZDam&#10;hHOCv6tF1q/GSlR2Q9CykamwmlBTVCmgcYo1RW8rbeDxaJV98/IpFamFlJKdVfJcylZGB6skjm0n&#10;tpYNWCKlxiPjCEfodGOsg7I1nI+FhBkk+YtRsThJwaw7ZhfvGY/X4RjCorkfQVLs2pIZq2zwS5Ic&#10;mlQk5CNbiOW3eMwbQ0jkexCl8XJHmuAMNrA+9SGaGUQyN4H8ugah+DgyKyQSWQObGkI43Y0YTVEk&#10;NYLFsAbjQQ8afCkU+w9RFH6B6tRrNGW/QnlM1lI+wDnnPZy0HeE96wHeoUC+TwE9t3iIi/YDhS4/&#10;MazhI+0qPqZYftJoxPu3KJaXS9HU3UfBCaGqugFnzhfi41MsnxbivY/O490PPsI7731IwZTZsZ/i&#10;nRM3KJZX8M7HVyiW11ikC7YSH54vw6lLBbhSVABn2IgExcVM0+ymqPnCbVAbSzFvL+V5VMESrcb4&#10;YpGyYbY+WAOb5IyWTEvxZiWZhy7cSKNWDxP/Z83y/yzz/gos+GT+QQlGdUWYNcmGDbUwWFvg9vSS&#10;5tkWaVq8fJ7gvTvYlYkec8hQ4HaW1XiwZ8RnJNkv7ruUPKnHW/OMQd0IU5jtrkrozEWwusvhCdQi&#10;wvaZYSxZT03SROmVALybFVqcYL3sp9GmME4Vk8Y+xe2yj1hO4WbJaQrZeZTVXVEorbapAG2dFRgY&#10;bMLEZA/UJMe5uRFo5kYxqxqlMR+HTjNN8ZyAenYUGiWTzTBUqgGMj3VTPNsxNtGJ3oFGtInQ9dSh&#10;u78BzSS22kaKqMxSba9CfXMZWltr0NXdjN4+GZ/spNh2Y2y0FyOj3Rga6vz//G9wuAP9g61o76xB&#10;Ve1tCi2PteEGgYNUWX8JJXUUYunxI8EW11zHrfIruFV2GYUVVyjY11BZd4skWoimthL09te8WVs5&#10;3Ijp8VblcXy4AZOjTYSoftjNI/A6ZS6AGQebHtzfl/FHN9uabDVmx0M+P9qwYfuv238dLFtwtCpk&#10;bmJs0NOYzGODcWIna+Yj72XajLR/loUaw+d3GRMe7FtwZ9PAuDJLMztF8zOPQ5okMUpHOyYc7xjw&#10;f/+3P78Ry3/444/QT9HdzPfDu0j3aelV+t/NxnosWunaFujkFkqgIanNGunyAiPQUwx9DBqLRF8D&#10;SU5LUVKZ2zDJADu32AatoROz87LxbB/FZZDOuQNWrwSKKYqDhpVxEm7nJAL+cSwRdbPpeZKBihg9&#10;xYAhYt1H8RtFNj6DZWJwnuK5lZNuDTPysQVkGLikrKYYRBjAwqRSr20QapLqwnQjgtZh7NJR7PMi&#10;38kvKhuEJn1jrKTDyKXpxNkoIj66cYpJnME0FhxhgBtSNvyNpLuwfDgAZ6IORl851OZizNAwSBo/&#10;i1PSiPFcSLAWSxtpsgUeV5eSKD7MaxEKUhwYJAOhPmV2pNP/ZoxX76rFpLEEU2bSn7EMKnvNm9nD&#10;lmpl9uSIuhBDc7cxwgbcry1Ah+Y2howUcDpqWS8aXu7GHM3K+Jzs+lJGA9KEYKILS8q2U43K2JaN&#10;hiQUIE3xODZzc9jKa3j9KJak9CgJZik5BpuZx6Kt47VlYIuNY3VphsZlEG5Hr7IcRxb2p0K8B066&#10;7eAkkiGZbKJCjOcke1Emsvye1SEESIyhaBfivEdRmpMVilWeZVPG3mIyHkgyTM8oa9O2ZD3cQ9Lb&#10;/iScPpI5vyfI6xSPTFLUZuCnUMjvbVME17MGLPN+brGy5+MUC9krcNOhFBHLTf6di/L7EoskQVKy&#10;i6TlI+UF6f4zFFSWpcAsUvzfKsUvyXqWIqWm/RRRkqrsgh91jyJJMk4FeH5+Ej4fl0isSb+IrUrZ&#10;h1DWV60mSI3S/ba8gI30m01lZY3tJl9fTs3S7FGgIiOKUZOk7JGoLGNqg8PTCNkzMyDrZiXTTrgF&#10;8WXWD8nIszyMzDqvb2qUYkfzJ92D616eqxmp4AKvuRZpkmyKv7VCkgxTUCOxPsQzfawDLbCEKrHg&#10;LYFFxsejFIxQNVwkp/Q66292nGJMIxbqx7yjFfbkoLKkyJuRbEAkqKU+fnYIY24dWt0uXLPncNl7&#10;jNLYU1TEnuFW8CEuee7ilPMYpx13cdp+hN8u7uD3lh1lJuwZPp62rOO8eRMXFtZxbiqL8x0OnCru&#10;oVgWo75zAPMmKy7dqiEZVrPU48NPy/DOJ1cpjh/jrfdP4K1338c773+izIyVdHeSSP3tT27g7VNF&#10;FMxyfHSuDOeuFJBQ6nD8IIOH+37c3XaQ7uZht7Zjapbn7q5Wel8M0jYdxTCG2S5jss9stZLwfpjt&#10;ZtYjiRtkeEBMZzl6DIXoYLvqnL+FLratjpkbGJyX4Z8KaCwkTCevT3hI6YFI0ORK6kaHtVVZ16vX&#10;1mN2shwaVRXraicN0hTW/1o2stPI0XBmEgQDtmOdgbFCexsaXSHUMsvcXIUQ63zI04mEj/UrOgMP&#10;TezkBEmsiyLTch4lzedxu+E8LlWewaXyT3G9/AwKa0h/JL5bpMCiqmsorbmFipoC1NSXUGSq0UUy&#10;66OoCUmOj/VhgmVyog8D/S0YGGjB6GiH8rynpwF19WUoKbuJ4rIbqKwuREV1gfJddSRIma3a21+P&#10;oZFmTEz0KKnkZmZGoJ4ZhWp6CBPjvUqKufGxXpY3r0/N9qN/rBmt3VVo669CY1cpqppvoa6jEHWd&#10;LB030dhTgNbeMqUbuKW9QhH83v5aDFEI2ztK0UFa7CLxDg5W8XfrYTbQ0AVlTekiHt4JYntlke1M&#10;lv7IVmxOvLyfxOcPM3h9L4mv7qXw6iCMpzt+vNwP4v4q4wPf95BEKHlp71Es76xITlsb7m3YSZO+&#10;vwqoBVvUi7SPZjemw0Zcj2W28XhwSIFDq7kZJmMT9HrGfWqf2UKAsTcQQDrwn//zXzP4/Omnr2FW&#10;kd6sk4h5pxXik2UZboqbM9AFO4O+yUFXttgAjZVuSNcAtakJVo+sL+uEWSas8Ec0tna405Pw5uis&#10;SU3BzDhSmyoE8yNv0tKx0Y9qqtE/XkkXNgq7cwwqWyNm3U0Yo7sbWqjCqL4K5R2X0DlZQlqtooDU&#10;YmCmFiZLN0+gB0EGNKuZ5EihzcYXSAx04AkGL4rt+pL0NS+QUhkseR4bYT0O004cZz3YjlqxTqe6&#10;HtMT0bUkiHklgOYj0tU3hVUSQiIkywq6sEhhU5mKMCM7eQQqMG+TpTFlSko1E12umY3IQ2KUPJ6z&#10;PF4rA6RFJj1Fe6Djo4ZUaqP7N6RaMWxnQzVRIKXhkhrHHGUYpGh2zdxCy9AVtPZfxuBkIStgBalN&#10;ZqNSzBw16J26hl71TTbo25ihSPaM38A4A0Vd61l09V+FZqGSdNqEAIOxj+Qeke4cezd8dlKxqQch&#10;p0xKoGAyyKzQ1IT8dLIkG8m9K5svr+YoHvExEniPYhhkGrVso7NMkpIkwgmSV5oikxIzE53E3iqp&#10;i4FB8mTeubNAKm2jey2H19xH8mLFo5isJuewzsc8v2NriW5umdc6o1GWRcQzI1hZn6WJIMnSpMgM&#10;0mxiFj4KpfL+HGkyydcdDPr83WV+54qknqJoShdsPKBCWmiT/0uS/GTNWzowzXs3o5igJQrvBulR&#10;BFvGH1O8p1Eee0K6cyk82xTRNX52KfRme6TtLOsA6TFNM5AOT1LsKVBsRFIv8rEZfmaahDmBHM2b&#10;dLWm+ftJr4o0qsaWzKJLz/EchpS1m5IRyBluhtFbreyGE8i1wJtm+whWw8EgHsyT5OO8t9FGJaG+&#10;O9YJk0tmrpIMZVlAzsZjNvI8WIdTFmykzPxbCFaNVRqeHO9VKCr7hFIgSC1T5kLMOoqgolDIciiZ&#10;xV7ffZH1owoe/wjCDPj+xCgCSzQniQFlsprFSaM7XwY3jdSCW41p9yIaXTlUhB6iIfEclcH7uO2+&#10;g1tOEqVhE3+jW8VvNMv4twtrOLt4gCsUzwu2fXxsXsOnxjWK5QauqNdwrc+HK9UjOH2rFkZPFDp3&#10;ENVd07haPYb3rrTggyvNeOvT23jrE0lAILNgz0JyxL598jLLRYolRfOjm3jnVAk+Ol+Dj88W49SZ&#10;Cwq9rK9bsRzVIk4jbF1oJ0HVY36uGvPaCsakevhirW8MJEXQw+vqy3VBw/McWShGD9uXbPwtS5tk&#10;KZNstDDtKkW/vgD9NKRDepp/ey20kmSCddrj6Vd6YaStrLMerbEuyljV0bpRmTEpdWEtKb0NBjze&#10;cyr7Wcq2X8ekmrtbNrYd1qlllrwad/cMDPZqrOdmsb3KgMy64rEPYny0TlkrWFF1DsXlp0lkp0lc&#10;p3Cj7DSul51luUihvIRr8rz8HK7L7FCK5fWySxRNCiZFrrKxlKWc1EkibK5BY2M16usrUd9QzlLG&#10;v8uV1HCtbVUUpBp0d9fxkb/bXo3Ozlq0tJYrs1XrGkV4b6CxpQBNrbfR3lVE8a3C8FADenuq0UMh&#10;HB1pwgjFTZ4P9NWir6cGLS1FqCI9VjWfU5af1LZdRH3bZbT13UBz51V0DxRgZq4OWh1FxySZo/rh&#10;YJ30BMcQiU8jJdv50SBu7BB8ZAs0lt1dK/Z4DXd4Pe8fePHqcVwpz45CeHoYwGeyJyeLPH53N4Uf&#10;7mXw4/0svrufxtd3E/hKks7fjVJAA8reoK/vhpWkD5Lb9vW9EJ4deJRtw45XbXiy48bLo7CSgOH5&#10;oXy/H/doxvZWZUxfw7gxgbBvEAGaJeMCRZPC6Xa04J/+8as3Yvkf/+EXkhhFzjYKq6UPLjrmUGqM&#10;AtCJAQ1JR12ArukbGNMLETWjc4IXuOcyRlWFWKTyLuXG4KObVRmaMG1sxzypVBITTLEia311yg7u&#10;ss5xUF+MIS2dnqEaM6ZmjFIIVSRXE8XGmeiBerEOo/Pl6BovQi+d15ylnSLcDbNjFGMMBAuWZngC&#10;g1ha1uLp8zju3QvQCXQhTXewyorpIu0FSTkxL4WUQW2NwribsuEo58GD9RDur4VwkPNiJ+PCSnQB&#10;KxE2BjqQDQZ5aRjLpLBokOcvgmWtxjQblIrCNqkroFBWIEAiiscYhEhidle7QowyQ1aWcrTMsnEa&#10;eW6OKgyayuhib2OUwthvKsQkX5+laKqtZRTeSl5HOisGuIZ2BoWRAtjNNBmLffDbSbPmDtIfg627&#10;RdliyxZuw6ypDhOzdXDQYGQyOv6+TN6gIJAUJRl3yDfCzw9QZKYZXHQUOzVCtnEErKMUEbVCiisk&#10;vp0dDSJJ0qFsS8V7Zre2IMfvSJJeAhTaLKlyNcprKcQXGKPhoOBSfDZIUbJRq0yWWGbAEKFYpRiK&#10;QUkLaeVJcwkNVnhs8v+NVQPpfY4OfRrJGJ03fzuXncfGmpm0pOf7FhSDs5rWkyznSIo8FwajtHTL&#10;UtA20gt8LrMSKbz8e0XW2MmYHckzJYJH+lxfncXaKg3RBgUsR4FN0khFOxGKd1MsSGEs0jUZIEl5&#10;LYPwW4cYdCcUslwiPaZ4DdMU0yzpOcvfzpBEUxSRjagBGzRTMqFnmbS5FuO5RkiZIS3WaLbWwjrs&#10;0pDtrvD5Cs93Uw1/ilQerleSqY/wfss+mwPaGxSPEt7DEgoIH92lSpIJW6wBeslwpC3GxEwxxqcY&#10;0Kdl3L4TDtMAQi4eY2ge2zkrDtcdWMvS4C0bkWNDlr1gnZ42JR2lRuYOkJJax65CdjIZVFMIwyOI&#10;0gBIj4yssczwM/kV3pc8zUBqgOfdx+s6wWuiJd17Me7fRCNpsiP+Ap3x56j13sU10zb+zWQCvxmN&#10;4N9Mp/GOOo+PDTv4xLSHD0wb+HRxA2fMGziv38RVzQZuD0dR2q7F+aIGaB0BmJNxkpsd9WNuFLUb&#10;8VFhP966WIX3zhbgXRLkuyel+/U63v7oEn5/QsTyGsstvP1xMT46W40Ll6tw81YhLOYpZbKh0hvE&#10;eihGKMG277G3M4DV0/j1kLoHaOo7YbdLZqVW+JPDMHna2V6rMaGrgIExyBygaaFJ0ci6Xh9jCqlU&#10;76OxCbTxPrSxPUyybs7R0E2xrcwq+yreyZtxZ8mI+ys2vJYMOfdi+PwwjNdHMbw8COHFfojBNobP&#10;WF7JVlVPMni662dA9ij7O0pQTgc0sOkokIPN6G6rQWtTBepbKtDQTMPbUIDq2msUzUsoKT2HosIz&#10;uHXrNG5cO40rV0/j9PWPcPrmxzhz6xTO3z6Di4UXcKngIq4WXUVBZQFKa8somFVobW/A0FAHBgfa&#10;SWmNpMgmCpsQZyMGh2jUh1vR39+E/t4WjPB9IyPtmJ3tg35hEPOabgpaF2bVLdDpZG1oK0bHa9E/&#10;TDofIbkOUHxbaehJin1DhJaxWoxMMJbPtWJGTVjS1MBkboXL2cX71A2vq4ftVGZ1s31F2Y7ThI/4&#10;ABYl45jskMT2oaNxkZ2iFngP1IvlMHsZ02gyI9lB5GnW97atuCtrZCmYj2TvUBLhq7u8zscxfPsw&#10;jZ8e5/A9xfE7XvdvWL4nbf7Ia/+K9+T5nohqDM9Jmk/3A8oWaA8owE93nXhOsXy05cDDbSfbrgFb&#10;jDt3Vti+lq044D0+XLPjaEPe78ajbUk76MczfsfdZTsOlhapIQb8l//416Ujf/n5B3g003DrJ+Ew&#10;0wEwoCyvGxBIDzLAV1H8qtGruoHuaVn3SPE0FGGYjyMGNnZDqTIzs53Bv3viJmbNsrtGM3rHilBD&#10;MWgfuoFBFT8zWYSe0SISUQfRvEpxPL28sZMzZRgYu8XgUYkZYwMFlO6lrxCXCz9CdeMNqNUdMGh7&#10;MTveDLthUNlzLCV0kNPRAZBYJTAIRTCwOUklqTCDatRFF+gi3bixveQgytuxuywXxa04982sXSGX&#10;XGYWKzkNaWkYQTpur28AXgphQGYgximKsUElgfr0PM9LdxuzC6Q8Pk7M3sDQJIOUnkSoualk/1BJ&#10;qjjZ4ocVYoSOdnSBIindt7YymEOk5nkajOHLqOu/gIbBMtyuv4DuqXJWoFZlPaUj0gqrl3TqpAi7&#10;SRE8r8XsGMLbWiTW6K5jrHw+Uo5McmGg97v7kc7z7z0GkY1RLNC0zC3U0w1WIBOeY2CkkAVmSdp0&#10;TOlZ3DtaVNbnaU0trPCs6DQiCRKjTPpJUdRypLu11LwiJpkgAwf/pwgYhWU5rcMSr1c2QRGT8b3w&#10;Aq8xAzhFJZkaQT4/hmx+GNt708jkSbiBVqysTfD3BuFwdyKTlWn6MoWeznuTn8/SlMhrDPwWexsD&#10;Xo8iakn+5krEoMx0XU8aaV4WlOUgks3m8NiG3eNFHD2xY2lrBvFdNtJ8M9xLTQiudigNUrq4x3jt&#10;x3lfBiQblaUIE7zuA6RyIXGrrVnpTk4EpRt2jMaC95+0uhbTYCOkw6Zfj/usMzkXBTKgxTqFUXaR&#10;V8ZSAzMUTR4/r8Gu9E6E5XOzSNJgxIID8En+VWcdNAwCsgnByNxt1ukiOP318PLeGmzV0FDkphnE&#10;1cZato9bGFaVsD7VYpwByqTtIlXzmHhN86Tb1TjNhDzn7xyzYT/acmJvYxF3GAQ2SDfHu24E3Wyr&#10;rBMPGFQeM0g8ZhB/JBMYdpN4fbCEp1sxHGaduLfmwl6Gn82zLaSt2IhbGTCcpM8lzEYP0Bc4wo3F&#10;XZxa2MKnc3mcmAzj1GQIfzuXxm8MG/jQeoQr5j1cXFjHp/N5fKDJ4+/UWbzFcnLEjZJhE06XtmBs&#10;TtL0OTFh9eD81CL+ZtyF3wy78a8qBvH7CxRMCuXJ9y/h1PvnceLDU292I/n4hrLryG9P3cInV4tx&#10;9to1mE0ykcuIjEy2Cql5DWYo8oxNNMbTY5XKTP08DVyeJkt6QsTwygbQG8lpJGj011nfYpFBmsJh&#10;5DZYl7enkD+cgSfTi/AKDcXaKNxJmsOtcRw8XkBG8vOyTq2sMtCnaBbz89hfM+GY5u6ubE+1ySC+&#10;asHxMkmSAfaIRuZuXnb9kJR3LrxYdeI4tYiQcQJzI7KVVCsGeutId6S/jmLUt5PiSG9NTdWoqyPZ&#10;kQJraotRW1uCxoYK1NaUoKKC8bKmHFXVZSiuuoXCyuu4XXkFRVVXUFJ9BbfLL7CcR3XTbbR2VaK7&#10;vxYdXTTd7SVK6eth/Jxuh56xcn62WykuAlAuaaEZnVUSOXx5P8a6EcTRkhObbL9pLwEhSkMlPSlx&#10;Xie2gxzN9jLr+HbOoswPWJM0kol5rNC4buUWSWAOZXZ6nG1Vdg9K0GREQ5IdaBIRP80278MqyVFm&#10;+ssGCL5sO41iJXWimOAltH/7TaGxnLAWQReoxKynFOZYJVzpasiWaAbJFe3vw86G7NwSVJZ7fHFH&#10;1pKm8NmDLOt4FM/vJFloYu4leV5xJS/tF3dC+HzXi5c0LK+O2B74/PmBn58P4oD3ThLr72SMSnes&#10;iOURhfJ4xY7HGx58fieiJJy4y/N7uu9TcvTe33SyTXmV9ID/47/8NSnBP/7lJ7itdHC8WPlNI0wM&#10;cNPmOnSpKXImOozJG+jjo2eTNJIeowjQsQV7MWdvxZS+FmPz1WjskW2sCtHWfxM9I4WYo1NZICWN&#10;Tlein8I5Rbc3a6zHhKYOM9pmik87PL5J/m4nSxd8zn5SYidstkG6HwYeI12JnsJlnYDHMAqPcQzO&#10;hSE2HC1SARVdoIrBmhWcdCM3z+eUiRxziHhJQUkT9iiOm6SYNRKOdEdmQxQGElbUM85GOIsQKcPn&#10;HmEwVtOxT9IhDcJo6oCfQdTm6INKXacsC7Bae+H2jMHNwBQOTcPpHGKRSQAUKzYsr7cfZksbHM5u&#10;EiJd7mIXMrEpisOYklYtxkfdfBNMBlaauUaFIvQkyAW+30MnPG+ro8EgdXirlIX5ek8ttAy6Zuna&#10;zXdgMUPnOE8KmSW18jqO9t2Ck4IXD/Yru36Eo70UzWFEZCH4VAUsNCPSRSkTZlYY3KOuYQRsPYjL&#10;zNEoCdTDz4XEEI292SdR1gNKlyODTi5GaiS5bUlXNsU5QyHNyGOCjSnHAL66QMphAMtKCjHSOMVv&#10;KT2tZBfJZSdIfcNIUgTTaf5WahyLixTkOIWYhOMw9SjXJxOfwO4W6XFzTlky43J3vRkPpWHJUxT3&#10;1i2kSD021/QUVorSBn/nUINwtg/uVAcDHc95rRPZgy54sw2wxmpp5sr4KJmUSrHgq2VQJGXk26Hz&#10;10DlKGWdbURkne/ntZw1V0KljMHT1NkaKaCNsLM4LC2I+YaUbC8hVz/ryRByrBfLrGcrpMsdutFd&#10;lhWK12HaiMekPgmgW2mei1D7shZ7mzrs8dxkiYdcj3C8H4FwD5w8xxApKJ2UPKVjpG61QvoZUmAu&#10;OUdzolZ6QrZlFh/r8pt7oMcWSVpSm+2TYrdzFGkG79WMELmOpKijUEsXtAp31l14eSzryDJ8TODF&#10;nRTubQTpnF3KDhBP9v044Gc35DuXZJKUJB63Ib68Am1iDwOhA5S6jnCCBPlbFWlyKobbC8u4Zd3F&#10;+7Y7OL14B5/qKZpzWXwwncDbqhT+ju/7V3z+8WQQt4fM+Li8A52jNFopF5xx0qU9gWrXDor5+U/7&#10;nPi3F+vw+49vvcnY8/5ZvCPJCD66SaEsxFsUy3dP38IHpy9CNTOB7z47wPfP8/iMger5Bglj1Y2D&#10;jEUJZt8+T2M3Z8TdTYcSyA5ltwiS3KMDN+7u2HF/j2S3Z8edPRtePo9in4/H9zzYv+PAnbturG0Y&#10;EOY99tMcryyzvu3yvrL+Hm4v8D6+yfazv6rDy7sBUk0UL47CeHYYIpV4cZdm+96mV0lqsBozwm8Z&#10;g5mkph7uwER/C4Z7W5XtoNrbatHWXoum9kqUN9xAQc1FFNReUpZhVNQWobK+CCVVN1FVz78bbqKi&#10;js8bbqG2pRjN7WVoJIHWNZWylKCZgtvRWU7hLYFKxTqt7UMoKLOiafhpgrNsT1mZe0Cq25esM8oy&#10;lQV8+TyCzx6H8cXTCJ4fC6EF8MOLHMkrgo2oGQ/W/Xi8GaRYOBgrLYynjKUUxUNe46+epuC1DWFs&#10;sBxWfZcSF7Zo0KRebsryqZyZhplCK5PrsmKiaSSXNDja5704YB1emcHRHQMiiQE4Qq3wyS472W6E&#10;lrqhtlRg1lbOeEdRlI3yCRTzjnJCQiVFsgouXyvvT78yxCFJPmSMV8R8Z0n7ZlkHDePnkhT+eQqP&#10;SZ/7FMGXsg6VQvml5La9H8W3D+JKl+3nfP7yDkVzW4iRdUjGP/n+w7xVoX8Rw1cU44cbrDM0QfK+&#10;Z7t+PKX5fH4YUHq4VuIaGlg1/tP/mg3780+fwyPZKUg0kidQQ+cruSdnrNVU/mb4N8Yw5W5Fafdl&#10;lDZfwYS+BeO6JpJgG4ZnKarDZRiaqIWVZOcNTMFq5yPFxWodIEFMY/vOItYO9HDHB7F6qEN8ZRwm&#10;TwemF2owR6fo0ncqmTEcpl4sqNuU7mCXaUjJUu+c60HGRtfj1yIXktmJgtEyM5EiRxET0grYRhjY&#10;SCxBBhAKcJyBLs3GkIuMIMJAZdPXw2lshtdK58Xj9S32YYXEss2GtsPitg1j0dADv2sURlaOyYk6&#10;DA1XoH+gDIuWAb6uRsiro1tikMrYGPAXSEKTCtXubpkRD7OysqGtpYbhtDRBp66C39mjzNoN8TuD&#10;jnEY57p5vDxmLwPv7iIr0jgWFuuUpTXj84VYcFdgwkhSXSyGkuXGR1rX3lZ2lpjjazLzcV5bDu1s&#10;BXy2dpKRULbkrByjsxukqPFcvQNKlpFlVvw8A2locQBh2wAiSnfWkLKGz6PkRB1BmM5PxElmboa9&#10;o4jyfqWCFEd+NkOBCCvZaegO+Rkh7ii/3yU5UGmQZFw3nejjd9C92vqxvWFEis50kaYh6KcoJCic&#10;MTpN0oAsg0hG5+hOSWIM9BkKc5qNYGNFq6ynjIb5OzKxQjLW5HgNt+cQy/B/6UGSTw8sJDNrRJbS&#10;NMMSZWNa4rUJlGOUxCgbi6tIk3N2SQRRg0C+EwZJGRipx2KiHqGNNlhzjQjsd5HSZUZkCzQU0MUE&#10;H900b0qjrcViqAF2luyqTGDq4f0h4eYnlHHddRqDdEDGLqcVA5InrW/QhGxG5xl0NFgjdUbtvM+L&#10;I0h5aBxSRrrZEOJufn5lHjvbZuU6h72Sco3iqgii7IzhxlacAkaHf59kcki3K9+/kzWwkcoMYAZv&#10;6dJm2WLw28zzkQFLRFKc/sGaXZkmv8Hf212yMgg48WDbr2x99A2F5sXdOJ7I/o736cwf+fGEgnGw&#10;vYiHx148exjBk/thbN0/gDGzgw7XCq7atvEb7Sp+QxH8PcXwpjaPW5YdfGg7wgfmfbytyeHvJiP4&#10;3WgQvxuL4u2pFH4zmcDp2RSuDFvxfnUf6gYnkUk7EM7loY7soEgVxs3xDE5VaPC3Z+rx209L8Lcf&#10;XcLfnryA331UjN+fKsU7Z8rw3qeFeP+TK2jv7OHxbeD14wy+uh/AH56H8I+fbeIvLzfx8+M8vr6b&#10;wpf3EgyCcVJFmOfrwZODAM3EInY3aCRyWvjdw6yLs8oQwcM7AdwlXTxmEH39NIuveV2e34uRTPz4&#10;jJT1YMeDByT2ZwdePCF5vaTgPuT33CdVSuAUWn9Gqrmz4UXQOQPtdA9UY4wPw22YGGrHJMv0RL8y&#10;uaavrwPdPR3o6ulEe3c7mjsa0NxVgxqSZXnzdRTXXcX18qu4WnwRhTXXUMS/y5quoaTpMkoaLqCi&#10;7TKq2i6hsfsWWtrKMTzcDL1+GCE/jWjKgjXe4xRj3GqSYpUlJS1ZeN6yu8mUUnbyklCB5l+2pAsx&#10;Zkb7KKCjNML9iIdG+Jwg4RnFHukwzzh6kHPiyY4MSy3SANgZK6dwb9uOLx7GMDFYAftCJyzzBJ7Z&#10;RmUDA5lBfrxBkZFCo/jFAzFkLh6LAXe2FrGe0yhLbR7ct+LZSwc2SeoHjPVOTzeWV3k/1meRYZsK&#10;JUj3KcaOVC+8kQ4EUz2IZQd4fGxz6RmKv2TCkkk3FEqKZILxLUQgSUcHaaLH2Q5mlfHg7eVZ3Nsx&#10;Uyz1CjXLOtWXyr6lEaW7/PU90ieF8MV+gGIaxCuKqdDmg00XdtkGRUNkHoPk+v3iSLZMk/HNKF7J&#10;/p6k0Ye8/w+2XVinIUj6JvB//oe/7mf5n//pRyTcdNUMmj5zL2lkCAGSlouENU9h1C62Uuj4P55s&#10;YHWcQb0GzcM3GOCboTY3QKVvxDwpbHK2BQumAbrpeSL4qLIgfJ4B1CibtCYnoXV0YkJXq4wp+Egg&#10;Nr+sMawjKVFI/BMUo0n4KIBOiqyNx2HW0klN1sMw1aB0D6RDJEj7KMKuMQoGhYBCJONQeQYvZQwy&#10;pEcuSBJikM+QpFJEeb+1Bea5SphYRDQXdaRiEp6bpOM2D8Jh6OO5jsFPobcZevmcAsHvjVL0A+5R&#10;Ui8pKUQCSFCsEzKFfAZRik2U4uNzdiFIMV5K8G9W0OUVVs7MIBKsDEmSntvdAb2pAROqCoxPl2Nm&#10;jucd7MP2mgZbvOGbLCl+Vna/d3rpwGSfRjup0tMER7gDrlQnCVP2T2yF1sRr3n4JoyNFWJhrgGaq&#10;HgszPDd1B7wWySoygKCd1GgfRNIrJmIaKd84IiThLOkxoyy5oYjx/6sMJLuyiJ3nKCIps0NDDtKd&#10;a4Tvodng+yIUy1iIn2fx8Vw9Xl4rGoAgRVpmgAa8Yi76EPerlEk5CVL7UkKWVMgg+RQcvH9OCz9D&#10;0+OzT/A+sfIHZVIOGwTJNyGTq0j8d/asFBQ9RYrXOtSJyAoFMlQHI0Uvuz/I+tYBc4x1hBRpSVTD&#10;lWN9iFVhylROgpE8wJ2Ib5Bot0ew4Jc8sqVKInZDqAKefD2GTEVK6kWNpPpz1aJbXQR9sIV0OgRb&#10;vEPZa9MaaYXRV0fXK4kzmpBcHsTSKs1DivWCDfXNePIwaXNSmUm36qfTZn3citC8sU6uBjTYjpqw&#10;7Ncg61ZjPWTA3RUX9tYsbNAO7C6beD8kg5CeRmYeeSEDGZeM6XGUFqcr2UbE6boUB3yPj3sUT1k3&#10;tpJcwFJMy0DmwReP43h5L0zqieCLR0l8+SiFz+4l6Z5jDAgMEMcpfPsoz4CXxmPS0N0dF57c9eNo&#10;l9+/Y2EwmsWOpIcjDcdCKiRXYjAlc+h0plHq2cdvFtYpmOt4l6J5bn5ZmfH6G00efzOTwTvqJZya&#10;SePCVBKfTqZwYkoINIuT0ymcHnLit3WjuNo1RtpPYt6/hNJBG96+1o33Lvfgo7OtOHmqCh98Woa3&#10;z1Iwz5bi354ux99+XIjfSr7Yjy/hozPncbPgGuY0PYjQfLpcvXC7OkgyCzgmARyuWknNEfz4Mo9v&#10;n2Z47gl894Ki+jSJIwb7nQ0djSvJmVS4SXMRdo/AZx3E4YpV2T/xa4rsNzKL8jCM7x5l8A0p/LuH&#10;S8o1++HRKn55toXvH60pXddbETOCtmnYjKOwLIzArBuBUTsO3dwYVFNDGB/pp5j1Y2RkEKPjgxie&#10;7GPpx9j0KFRz05idU2FqegQTE30sHWyzLUqGnPK6Qtwuv4xrxWeVYabblaeVPKcyVDW9UAV7gG0+&#10;1EWyGkMyqUJa5gjw/GWG6OGGnSLvVSj6MG9Wtvva5n28u87ny0YarHllolqWQpNlO5ThlY1VPQ3r&#10;GLS6BtisHcpSu3R4Bpuy7jBnxYMND+5vOCkIkrRBvsuKR7usZ/dDyubP97dsuLNqZN000Zx4acSC&#10;vO6y0TPr1KpdqaN3eDzHGw4cy04mmxYlGcTGComTZvhgh0K878LdfacyyUnWRO5umLCzacT6qha7&#10;O6TV5TllOCziGFN6V2Tp1kqMbStjwuaSEZs53k/JVpUcQ9DXBYuF5pmaE/HLsjgCUXQSD3ftFEa/&#10;QoWfHZEmD0jTFEmhRxnGEOO6zPYnPROf0Th990z270zi9QOKo2wptu3Fcxqor6Q7lybq83uSiN/P&#10;85eJXC4c0SD893/5+zdi+U//8D1MIkwz7ZifbqNAMEC6p+H1TyPICx+RRNQr06gfvYEBfQmGDMVQ&#10;e2S7rQponBVKrlFZwG5yt/NmD2PB2glXtAezplroWOFHNXVo6CtAv6oO9d230T1aDm+MtKquhWy+&#10;6ebJBBhAra5xWN3jMJCILDaKKQVRq26Gx9pP8h2hiA4h6JWurGn4SEsrKeke0DMIUShlbCmxSKdN&#10;6gyTTpxsLJZu+BcZgClqMXc3CVQIthMBK6mPTj8bmqGgUlQCKgoGhYEimaCARDzjSvdYkgElHSUZ&#10;UYClyGSWFB+XlUkpfM7XJejL851lM2/gFK/dIOwUCklrFqUjMS10YEHTrKRYS1B4pJt2QV0Pu7Fd&#10;OYcgTYpmtgkG2WeN5xykWK2uGBCm+PhIjCPTZTDZZBeTbmj1DQq9WUxtFEwKKmnYru1GyCZrOmew&#10;xmOWa7KSkGOmQFK0cvEZPp9QiFHZ9Vu2ryK1yGSGdRJMLkojwOOXMcssiTLmG6NQjirrFoVmjvcc&#10;uLNjRzapVSjxgIFcjMNqUk9na8MOG8wySUc+KxN/NiS1HB/lWnoWKWIUhrWESZl0lPbOYinARu1j&#10;5Q/JshAD1nLzykbMiSWKdbaP4sX7nWtB/pgiu9wOz1Krsn5uMd6A4HoHBa8CU7ZSjFvKKIhNytZo&#10;k5ZKqO2yLVsbZq2kb1cVJknpMptZxi/1ngql20frqMGCqx6JFdaNZA+01jp4ZV/JQCtcYk5CHfDF&#10;ehCgOw9FBlkvKZJemg3e72MGETfpcY+OfjM4j72ogYJJ4guzMVM0N2UaOgUwyXYTd9MY8HxTNH85&#10;BqeVuIwNSZnltaCYyvpJGi8ZL5WyntVjO2fCLkVzl05/K8NAKLt3JGRtGANQxk7ydLPxuvHqLinp&#10;odBVjEGNgvFkCT8/W1XKtw9ydNYJPN2PKuntVuMLDIIMTmwj9/cdFEwbHh+TtiTo7nhx/GQXwe09&#10;9HnT+GAhSWFcwm8Me/jXmhV8RJH8dJ6kOZvBb6bi+JsJ0uRIEB8N+PBhnxdv93rxbwbC+NcjEXww&#10;4sXvWtU41TWLufQe6hai+H3VMP72SjPe/qQEJ9+/itMfsnxSiBOnq/Hu2Tr8/uRN/P7EFfz+wzN4&#10;/6NP8PHZkygou4wFtn17hCIVHoTa2QodjbrV0QODnmZSekhYl48oHi+O/Mp2Vw93HXh66MHTe16l&#10;l2R/XdbFOfCcgf0ZSePHF6Ts/TC+4HV5fZjEI5nIQVGYH2/EUEcF+tur0NVYjqm+NugmBqCj+GnH&#10;+qGb4qNqBLMkx+nxfqj4mmpqBGo1Tf/CLCFCg1mtGpPqEQxPtWNkiiAwPYCJyQGMDvein3Q50tcO&#10;DUV0cpDPe5swMNCEts4qNLeV0PgWoLO3CPMLjcjnGIPSY/CwjfsoliptMeb0lYyBTbDb2yH7uG7k&#10;JYOQjOXPKdvPHS0baKpk5rTMQJesQHpl7a+MF3rcMvGpF+kUDemqhsZ9Gru7JMolHR5RTP783R38&#10;9HIb3zxaoVgk8DVJ/qdXb0zIzzQjP73K4UsKyXMS9/N9Dx5SCGWvzRcUlu+fZxT6/Fy2IWN5eTek&#10;mLivnmVI7kv8XwrPjqN4sCvEb2dMMtDoOCmobsYdCmDWiP0NG0l0gfF1WpkIuJqh4YxRTBnH7/Iz&#10;d1dpFpfs2CZBP2A9vbfjxEZWyxgzwXNj3PR0kZYHEZEeLxr5oIMgR21IeKbZBrVsK3ZFGF8evqFK&#10;6T2QnoKHNF0PZWNq6ZHg9744CODZjk/JmvSExuGzg7AyUejxDs+Z7xeDtse4Lqnz/ud//Yc3Yvnz&#10;r1+jc1BmQTWit6cKfd3lmBxncJmvVSYpaB3lmLYVQxsiHQXLMeoqRaehCE2aQjTPlqBXV4Wy5vOo&#10;briA/p4CmDQyNleCvt6rdFglcDjaFXfT3n4T9fXXMDPZhjlWLrthDDZPK0mzHEZXK2aNjbB6etHd&#10;V4TB3hIYVE1waRgwZ+n8x1uRsM8gYp+CRdONiaEaWPU9WMvoKAJaViKt4h4ipOKIZwhhiqVQTMpL&#10;QaWIKl1eYSEBNQuRn+IikwbkfSE7P0NykL0TQ6TaDIlskwS5SYGR5Ah7cSNe7YXx+d0UHUcMGxkb&#10;b/oiluJazIzV0mA0YInfd7QRoijoEXXOKrOLI9J9TGHIuFVIOScQNA7AqelC0jmD5eACVoM6HpMO&#10;cfsY0qSWJd8UMhRcp4lURvL1uSbhcUwpXbiO+T6457rgofNOkNQCi5LmaoDBXMYa30wE2SS5LJH0&#10;cpKYm5+N2EiYvlnsJ43YiRsQI5FnQxPKOkJpYEukzLxMkacoyrKbtMyglDHKMBsvCT8p76eZ2M3Q&#10;3dLhrkieVQrlzpJBKY8OXNjZYSPeoatnkYwa2RQFl0K9Jt2Hqwz+MqOTorgak/0mNXS1Wqzxt/Px&#10;CTpnUvsSxSlFQg7VwBythoZl0leBPlMx2jRvEvAPGoswai7FpLVS2WXAl+tBapPGItODRVnHGuhl&#10;sCrH7AINnK4SY1OFmJ2nqM6wrs4VYphk2TZ6CSPzhZinqI5ry6AyVMMe7IIj1ANPbAChkHSZjylj&#10;uG5bF2ymZsSDA5A8oQebBsU5Sx5PWdKxmZUAII1ZMvpY6Milu0aMiGToUWFnlfeETniD13aV57m/&#10;zGAm+yFusk4tj2MpPYwtPl/Oj/O6aSmU88p1OZI99HIObCZt2IhZsB7V486SFUf5RTZoyUDi5+s2&#10;BoAIDhhMjvje7agFr3biyvKoo5QLX+6nGSgWKbYaHvsUDc6bdbHpdRrGlRZ4Uo2Irw4ixt9eyC6j&#10;IXCEhuADnDJv4DfqDN427eMt/R7+hoT5oW4TH8+v4N+q8/jNRAq/GWcZTeHf9vjxd90+vNVqVYTz&#10;t10WfNBnxfVBB+bCT9FCEj1xexAfXmrHu6dr8O4nZXjvk2K8f5qPpyvxLonyxPsn8M57J/H7dz/C&#10;WydO461TZ3Ch4CZ6Vb3Q0zSPaVtgdPbC7KFQKmu0++CLDiNLMZDx8/1tkhFp4vmDCD5/nMTPj3L4&#10;8UFGWVbw88Mcvr+XxQ8P8/jD4zV8sZfAslcPr2YY87MjGBztRncvaa+vBWOTvRge76JwNaJnoJnP&#10;O1ja0D/UjqGRPkxODpMOBzE2MkCiHMDk2DBmp0hrs5OYn5nA3Ow0ZrQaTPBxTDWO6bkJljFMzPAz&#10;0z0YGmtHV38DOmQCzkwtoiQhySOcF4GgYGzK2mEaTpmAeLzpwb0tLw2ObGItuUpJYssmxpZZtlOK&#10;ItvULs3A/oaZYkMCo9AcbpoVUyw9gbLziTwKXcrM9S2+54A0t7+6iId7PnxGcXtGs7TH+rGzRkPG&#10;77p75FGWbjx5THMhGzu/WMIPr5bw/cslimKcRoSCchQkubINkEJfHIfwZC+Ep7sxZVz83rp0WYbx&#10;hH+vMcY+3A7R1JHWSHdf3kvjq7tpvD5KUpyCOFxaVCbUCMUJvUl3p8xSla7Ph5s+ZbPoZzR6ezkX&#10;25YDuytutiMDcmxvywSItXVelx09NtbnaN4lxkgqQ8YjmsFlxun9NSfu7gbx5DiFr+4l8NkhCfkO&#10;4zZpUsRyI6ljDNMoCUkCBIws49yB0DHb1z0aMFkVcZf35imNpaRVlGQoIvL3tn0ky3/3Riy/+f4V&#10;GltZUXvLMUTR1KrbSS4tJB5ZZFtFUqyC1d+AOVs55p2lmLGXQGWrRB+DzhTdjys1DrWFVEr310uh&#10;GxtjxVBR4Ix98FB43AHpYhuhc+9HNENXH+mDzduuJPfW2Goxu1gHLV3klKERGpKXydYPKykrwEaT&#10;9Ewg66KjMA/AR/cgAhkLkHhJfx6ecJAnno/r3gTjMOlH0qWRyuJ8jFCgAovjyvrRpGuWAUhP4Vxg&#10;EKKrp5NZilFUSJgRCmbcTfJzjZAMxpTHZQrpSnAKflMfdnnDlEWw+yEc0PVsZK1YTZlIYNM8hmES&#10;XjfsPC5ZC5jld2ejGgqOGgkfyVOOh6IdtPI3nOPYoMAKzSYojlGnTFrqQ8JB8vNMwWviOVpkfJFB&#10;jqIZ9qrgsoyShllMw3wfqTOgQZYCGHNNkXLpyijaQncJ0nlKFj3zt2Rij4ytLfnotHmc9/J2HJA0&#10;diR3KBuRdNFusLHKrvIy+Um6XlM8X2mQebpWGVDfFAplI12isVgiQQshradkqxs9GyLPj0TkkO7z&#10;ICk0QfIOTyjdu0Lk+SQDAYV7PUOijM4rArOVNlFoJTPPHILOIdjMbaSFeiw66qGTLcosRaQJ2U6t&#10;EbJN2ygJUSXJ4Sl0sjm3pNUb1JUoMxoDeRqarSEYPQ2Y0peRDCUbjuRg7YbN1QWXpxsePrfa2pQs&#10;RVpDHYNWIczWZjidXTCYWhHkcWezrAfLC8iRhrdWGcB4XmkGnuU0HWp6QtksOBUbxmp+hgLHIrOn&#10;aSrWaBxk3HCZ93JLnDIbW14oUSY6pFXYXqWpyL1JbnBnQ09KZx3z9vNajMCib4LslrK5PI9MnEZI&#10;34aIe5gOnHQeEnHl9SW15mmmnolBO47hJ7p22cj32wdJZTbjl3djynR56VJ8vE1CpHBvJheUhAyy&#10;+Ppw3aJkEkqGJxEMDCEqwwLLPdi8T0Ow3A1vdgCJbS2mInF0xu6jMXCMG4tbOG3awkn9Nk4s7OKE&#10;dhvvz+Txu9Eo3up14IM2PU62mfBRhw0ftizi/QYjPmwy4/2mBZxs0eJE4ywutszCFDtG8xjff7kG&#10;v/v4Jt764BJ++95p/Pb9T/DbDz5+8/gOBfJ3bykp8N798BO89eHHePvDjyiiJ9HQWo183oUtEuD+&#10;tgMHPJf7uy4l4MsehNKFuM26dG+N5iDvxF7aioO0DXdI3ztxE7w6xgQ9Y87CKIzTvZjobcBwVz1U&#10;Qx2YGmhFR3sTWjpa0NHF590taOtqQmt7PUmvFu3djQQGUuBENyYpkOMjwxjqJyX2UfSG+kmGNPLd&#10;nRTZLgySHodG+D8pJNG+kR509LaijxQ5oSKJzpJOdcNw0txnUzQ8jB+HNFzHPJen98I8Jy8e7ftJ&#10;LQ4GZBfuS3Ya0o0Yr0Oask2Z5JVewDGD+H0G7jvrkpN2keJJ45lm+xOjG59VhlPSjFOyTll62fZX&#10;jXiw58CLu368vB/Ac3m8F6PgMX7dCdHgBnBM4bi/76VoWmmO2V5p1FZzUk/nlbHgX7/cxPck8pes&#10;e0cUoMekLelFkq5RaceSR3Wf136LcXArw7pGEVRSzJEMD3jfDtZJhyRRSSyyy+Pfl8QAFMdvKMBC&#10;oJ89TNAYuJRzl1RzD0l3T0l6jylKB3nJxmOhwbQrs29zBCFZjra+asDmBsl6jXGJbWtZEqXIpMD4&#10;NMmTxonX9RHP6ckdCjXJViZlvb4fx3dPs/iStPuS5/XZUQTPZOkPn7/ie57QfB7y92SS0yMSp8x8&#10;vstr/GjfiScHHmUCkRDy4br7/yuWf/7zF5iX3KaWVuj1zTAYmqFWS67TBgaWauhZFq0NRPtWOB2N&#10;WLQ0QsXXVbP1MFp6odZ1snTBTBz2hFUIMMhabN0wObrgpEDK8giNuwlqdwMq+y6hcfwa6oYvo37k&#10;GnpUJWgavY1rNadwq/ECanoZGNtuo6mrBEPDdTDMd8NtHoLDTtpy9iHDgJXkBQr5xpQJORHvFIJ2&#10;iqqXQd81w8cpBi7pBhynEE4pghkkuSUoPEnvDEVKxjTVyvsSFFxFDHjMGYpF2i/CNkmHNMcbJgJM&#10;YQnNsIKwIkXmEKMY+R1j8Nr5uxTCIEU8QZILyt8U7bB3QFkesZJVI8tjdFl74FokCfK7AxRkWQu5&#10;TMER6phX10A1XokoRXqTrm1PBvApblsMeCL08t4ARdRlHIKJZCnrJhMk1KCV502q9C+OIEjxjHpm&#10;Kb4qpHlsMgt2mce5KaIUJDn6Z3CYtuCY3y1kuasMai/QQTHgxzXYECJnkclOUpZIjtkIA738n8Ih&#10;E4WyvD6S+WZZSSmnVrolZNxjkQZhgcQf4bXfoiBL2aCp2EzLoLsDe3SJmaCWn9UhRYFXpp8L/fN7&#10;ZHw6FhhDmIE8Eu1HemUI8eVeZWsse7wdrnSX0q06ZSJJOlnHfLKZdxPssR74s4NYcNHI2euw4JQt&#10;td7sH6nSliOVnUY0Qhp3DcOgY9AbKoVmqgFuE3+D10LGQ9K8LknJ7pOgmNBs+Hhdj7Z8eHzHx3uj&#10;poBNY3ONpmBdMkqNIJYcQW6DpuOBCZt39IikRpGMsa6QIlOSrIDXJs+AI4nXV2g0UiHWKdJkJjZG&#10;967H5soCRXecgUkWPc8r4+FSkrxXKym65hjrGa93WnJQ0vXuyfKEdScebJEy6Go/Z6P+iiL59cMk&#10;/vw8j1+fZPHFfhAvGWSe7tFJb/H+bptxtGtWkoIfH/H63+H3rkxhY2MW0bDkm61HdrUDmY126LxV&#10;sOd6oY0OoN8bRLNnF63Be7ioy+Fvhjz4Tb+ThY8DPvym14XfDnhwYTyE0pkYbk1EcZ7i+fFAAG93&#10;2PFOpx0ftBtxbcSNM11a9BhTaB+eR0XjAIqqu3CjpBHvf3wR7548hQ8+OYX3P/oI75z8kAL5AX77&#10;27fwu9+9jbfe+RAfnPwUp85dQHlFOdpaazHWz3pACozb1Fj2L+DushcP10JYC5lhmx/BtAhSXxvG&#10;e9swM9yDWQrW5FAnOlqq0dPRgLbmarQ01fK7GtHa2oTGpgbUNzZQFNvQ2dWJrl4hy24MUgDHxocx&#10;Mj7IMoDh0T6WHoplH6Yplmq+ppLXBnsokq3o7GklJbahi9TZSxrtm+rBAMvIVDem1H3Q6mlqPRrW&#10;H1LckxX88PkGfvlyC7++3sSvX2zij59v49dX2/j5xQb+8GJdyUTzhHVPxsyeymbFFEzpEtxjO92i&#10;EbuTM2MvY8A+DdnxKk3DJkXn0IuvnkTx9dOY0hX9/I6fNGqn8EiXpYvCI9t62RnoPRRHH14/juPb&#10;5zn8wmP4+fN1vH6UYUnhm2ek71er+Jqv/fh6Dd/JWDD/9/PLVfzp9Rb+4dt9/PmrHfzwYpXHvsXX&#10;8nj9IE1BCyjitktTdiRjydsUtTXJ0kX6Y+xbXaEBpVmMJ0cRTg4hnGPsDtPAhnqQWmF7ofHc3GIs&#10;2iZNb7GuH/A7tmzKTNfdnE5JgCIxdD2nViYK5lKyYwuN/SapemMBhzLHQd5Lk/D4kAZDulh3Pbwu&#10;FLU1Gw5lDFW6W2lEXtyNkoxDFEDSIY2I9Mg82eHxb5Bo13ndN0mhfJ/Mqj7atDAOkNpXtdhf17K9&#10;6vDwyMF2JVuiWfA//8dfxfLHPzzDtPY2hmdvYVhdgImFYkwYSjBHxz/F5zpLNYyLDVhcZCU2dypE&#10;YSNJBRloPOYxWBcGKSASpCbo5ElL3mFoTUWY0FwnKRahf+YmA18pRhbK0E1xbB8vxZS5HS1DZSis&#10;O4uqjmtoGSzBjepzqOspxuhcGxYpdoPDNViY71DWVUo2ebdsrkqHLlsQ2QwkhLlW+EmgIooifkEb&#10;BYTFvzgI20InzPNtsGjbYDd0Kgnas2EGD4pKMkAiY+CWjDObsvQkPKXMrJWxJXlco9MSQdhZNpIG&#10;SFdR3mC6NqEmr4OEx9eWWYmFLF0kPptugJQ4hRCFT7ZG8tr7KaasLL5hRAIjingeKsFMqyzfiMQ7&#10;ML9QAbuVVOGn8DlGYdWRpnW9NAYD8Cz2UbQmcZeOR3KWugyDMMyywlEo1+jkhGp9FEw3hTROwhRK&#10;lQwzuRAFMkjBDM9hnUE4S1FYC86zMIhSMPfpDHfYEIVA5HXptpaMNW8KhUy6c6Xw/8syMM77GVgc&#10;QoZirMwey5qV9+RIzksUZcmuIsnFNyNGUqyMOxhJpBaaFVZ6Un46zMAhi3pJPukYRYVGYYtiK11P&#10;OV7/PVbQO4dmhGODCCZ7EUzTYDlbWFrhDvdhaVOFcHYU0dw4nPw7kB5FnA3OzfdLb4TKTJE0SC7a&#10;YszR7OkWGuGmofLYhyjKWtKzHmGKedg+weMyktgoTDQSeQaidV6DQzY0mQ2dYL2QGc2JyBCJj4aB&#10;ZJlbolHK8VquahDLjCOzxjq2QkJMDWJtk9d3XYLiAsWVhkLcOQ3WckLGfWnWYtOIy8xjex+sxu43&#10;YzMJXlPWNUncsETDINmLZE89cd7LJKYVGrJjktTDfTeOGTwOGAykG0gSPEuy5webdN4U0e/Eod8P&#10;44tjaeQkkn0Hnj6gsB7bcXAgu8nMIrPZj9X9AaxtsOT6sb3Sz2vei8xSNxyRHuhjEzAzqAxEl/Hu&#10;dAjnFvI4bdzE/6FdxW8XtvE26fKUYRtXTNsotGzjDB9/o9/A/2Hax2806/jNeBS/mYzhjC6Pkvkg&#10;bvRNYiG1DHs6j2mVFhMTWpgsQXh8WVTUdOCjT6/i7PmbuHSlCCdlD8u3TuKd372D3/3dW3jr7fdx&#10;8tQZnL18FVdv3cTV63y8dhm3rl1F8c0bKCm5huraYlRUFaKo5BZKy4tQVVeFqvpa1LWQCru70DU4&#10;iGaKYGNnOxooiE2dnWjv70P36CjLGMs4ukbGlNI90I+uvm50dneQKime3e3o6Zdu2DaSZTM6elrQ&#10;RwrtJI12ddQoGxj39tSjr7cOPb21jEmNGBxphJ5tL8m2mJM1l0IsNDGfUWy++2L9jUCy/On1Bv5I&#10;sfnz52v4x9e7+Hef7+NPz7bwl1e7+Mcv9vD3r7bw89MVfPcwy3uaxmd3Im8mm0hi7003dlJ6ZfLX&#10;148S+OpxAq+VMcIg6/WCMulEJoTtLpmVSTovhKQexvHN0zSFQ8bphFYpnLLgngQnS2BkFrFQ1eck&#10;zS/uyWSWBL6leP7wJIefni0rM42/up+imC/jh6c5JZ3cY4r4VzI2/pjH+CiNV0dRmmGz0iW8QZrN&#10;JWcQi7zZrCC/zjia7Ucg8SbNo2zltxhtwLyniuZXEhK0wuRrgC3Uyte7YPe1YtHTAivNb8jXSXGk&#10;qc30v9l4O9wCb6QZdk8DvP5WhIJdiDEGbJEwZcLQs7thknOM12WJ55NWhshe3IkpE94e8LgfyFIf&#10;Go8XMtP1fpKiSGGkUCoJJSSR+oYXxzT1+zLpaHWe50LzG+tnHOhkDGmA1VpHOGuCw9ECF+PRP//7&#10;b96I5fd/fK5s2NynLUSntgiN6lto0hQoqdr6dEUUuhqoTY2kxyZMjEs3bQt8liHYSDyBhQFEWHEC&#10;hl7YdTx5bRMDRBN02mplw+gW2ZG77QK0hgYMT8iO2deg1bago7OAFbEMU9O8mAskCZKpRt8Lq3sS&#10;o5NNMBn74KUDj3lGkA+T+CiQUYqPpCfzW3tJWv0krWFkSJiZ4DjFcBBWUyscxk4EbAMUzG4EnTK7&#10;tYtkN0SaGaLTN2A1S6KIzDNY6hWqVDK5BKaUcYFcQq3MyJW9BmNBiq9vAmH+naRwCR0kYxREipvL&#10;PoB5CrqHdCcLp5fDRiyHWMJm0qGk5yLtBWYQ90/BY+uFl8cgeSY9vOhBvySWr8YsjYPV3gbrYhdC&#10;FPocyS9J+pH1iAEGfLeVhKXtRpY0LFl5ViiQB3ShWRLRg8Ookmhhk89XA/OIknZDNAkpH89DZpyS&#10;oldEMClmm9EFbLMcZW1Kl+wOPyO7aKxSyDZiC1hP6Hl9NcpMtGUKaJ6fWaKZyLlnsM7v3o7wda/6&#10;zd6QfoorxTfDv5dIi5sUR9mpQ8ZfV8IL2Ocx7cv6VjriDClVEoFnKAxLaQ1JbBoB3i+ZnJUQISbV&#10;JUhXsr7V7uiE0doMtaGKFNSPVHISTjdJU5bH8LlkbTI7eB9Zob2yVpTFm+G9351FYGkU2XURNbWS&#10;R1UzW6ss2dmQJRYUbFlMLUR3j6IiSwu2N43Y2TMhmZ7E0uosNvZ0SK9OI08S8/vYgG3tcDp64GNd&#10;sy72Ikbh29+jQVmeQTIxhGicjXlJltH0QCVjUKwXqYgKTnOf0rsgZkvqqORXtsy3I2gfVnZNeTNB&#10;jNS6rMP+No1XdkIJAKFgNwPOm4xGKzRp60t00Ss63NkyUywXcLDMoMj7/uyQJEFSkA2BXz8Mkxhk&#10;HV0MT+9H8PBeGAd7XqxR+FdWLNi8a8TefRNCFOwcyfcVxTblmsHUcBsaWhpxq6UDU5FNtIWOUBa4&#10;hw8Nq7jie4yLgZc4632O39vu4W8Wj/COeQ+fWnbwjmUf/8p6jJOO+7hgP8Z10zpKdVEUDKowND8L&#10;Dc1yJDSprB9dYh1bXnIgmXTCbNFAPa9GU2sbKqvqUFpShTOnL+C9332AD377Lt7+u3fw1lvvkzhP&#10;4cNzFNEzZ/DB+fP4+PIVfHrtJs5fK8DV2wW4XVKK4vIKlFRWoqymBuW1daior0d1UxNqW1pQ39aG&#10;qpZmVLe2sLSilo/NFM72bqHITvQNCEX2YHioF/2DXRgY6mYhGQ52KGVwlP8bFtFsYWnm39IVS3qd&#10;7oBa0we7ne0qs0jCcTO4uhmoZVLMEr58mMZLpWvPi88fiAi9Scn2/dMsfn6exy/PV/CXz7Yokjss&#10;2/jn13v4919QKPm3LIf59fk6hXQbf08h/eXlOn58voo/kEb/QMH94eUyvmf5mt/14jiqdNne2+bv&#10;r9uxJmPmFEOlq/GurCmM4ZvHaXxFMXtNEfyBov3Ti7zyvy8fJPi6dDsGeHxBfH4covhF8fqYInIQ&#10;wud7QXzB8uV+GF/ze76lMH/zQDIW8b38flm/+DXF9Q+vcvjjZ8vKkMAXrHOv7ofw2aMg7uzQKMsu&#10;OqkhiuUYzO5a6B0VCGSb4Yg1YNxYBku4GZ4MISvZhkCehliWaiUoktEmvtbINtyB5JJsDEAhDVfD&#10;HquGPiA7yxRTe25DZytjfKigGa6AeqYcurlaRDyDyLHd5Ri3JMfrdtKEw5yNpl6WUpFakzTDOd4z&#10;viZwIIkI1hKy6YIYZlmzKZuAy1pVxnzqQzI6jDDbYkT27HXWwe6ug8Veo+wpa7BU4Q9/evVGLF//&#10;9ASt07KB8nU0Tt1Ew9QNFPeeR/XIVVT2XUBVzyVUtl9Ac+8N9A6WY3qmCarpJszPtmN2ohkzI02Y&#10;HmrA7GgzZiUhb38tuluL0N5UANVIPTR8r03fhUVdB7wMQF5rD2mvHQE7xVHfienxWsxM1mNqrA5j&#10;QzXobCvEgrodYZKN3z4Gn3UUkiVe6M1vGeHjpNL9F7KNIcb3ZElVkj9SJuvIDESfhQS6SDEl3eUo&#10;dLmIUOU44gyAsuA8JDuWuOn6DS08LlIsKdQ4x8DmHCMFvFlnGHQNYG66BvOqGn5WpijzGIKkxIQK&#10;Uc8oEhQ4OZ58SI+kZx4xpyQCkIksOmVWlpCu5CFNUXCDFNcQaXOJx7Cb1yoTYeJRSXTA6+CQ5SVN&#10;8IcHEaIIRBMMonxfmAbBbu6BZqYROk0zXZeKwVDH4DqOtRU94kIzJI8Ub36CIu/juUqqQouR32ns&#10;V9Z2SrezTCYS8lsL6LFOUZQtpzZJh1tRVqL4IsXUwv+TSHge+8tOBmqKMClsjUKzTFEVQc1TIGV2&#10;p/LI+yCzWlcpwMsRChKFci1qwip/YydjxVqcjSck4y1m7LDSyhjHEs1J3E9C57VZYaXO8bMrFO2s&#10;/J+kL7S3kaJwp2SyixW5mIyLGii6i1jPmpQsPuvLJth4fv39JTAYOqC1dWBUXUMXO4nNfSvSFJlQ&#10;gCLlJFVSKLfoyLdk5iqv0S7d6NGulWTPaxUbQSBIsxWnuKX7EKSL9SXa2cBblB4RF4vR1A2/d0zJ&#10;HCRbNq2vzyMSH4KH4qYx1ZGAJ5HKqWGx0dhIFim+V7r+s8EZ3Fux4dmGB09WGVTXQ/jubhb3Vl3K&#10;lPy9FRNWsiTR7Dj8IYp/fgCBmCTlYF1VZmVPskFr8PKOn0FPFljH8Tkd8Xd0y98e0/Xzu57sMNDd&#10;k8kXpJjXh/jDzy/xp7/8iF/+/Cu+/+Pf4+jhC8yqdCgtriKNNaKirg2FNS0oaOlB2cA0amYXUaXz&#10;Yzz7EOrV7zC+9C2Gl75HbfAFLokQep+gJvE1aqOfocr3ABWuA1zXpnBTHcWNqQhuDLhwvVmFT25V&#10;4wQFrmegBhvLMhO6HzPTtzBHwzNDo6yabyCR62iAh3Dq/Md49+QJnPjkNN57/2N8eOI0PvjgXbz3&#10;7jt4/wOS5Ucf4eQnn5BAz+CTM+fw6flLOH/5Bq5cL8TN4hJcl1JUgpslJbhdWoaSqipU1lEsGxpR&#10;w1LX1EKxbGVpQW0zhZKC2cHnnXzs7mxTyLF7uAdtw13oGGhTxHFwtBNjk90Yn+rCnKaf5p6Cz/q+&#10;TRo5INkdbLiVNY0Hay48P5KUawn88moNf/p8E398tYFfniwrk4p+friEH0g2SrmfUdaD/v2rTfwD&#10;BfHPL0mXLP/uy31FFP9IIfzTF5sktCx+ebFCglvBTy/5yO9VystV5W/ptv0jyfTPX23zt2WZUArP&#10;KZiPKWB3dzy4S9G8Q7F8yucvDwLKeN9TmiWZ+SmL8F9Q4F7IhtmyIJ/n8mDDh7vLbhan0s2rpH7b&#10;spManXzNhQfrbjwmdT3epBnb9LPOyebSUXx2SHpTxsYD+IIi+5pUKzlXJZ3cw90g7ivdsaTM/Lyy&#10;TjpB4yopQG0kwshaN9yZLj6naQx2wh7toRB2Qu9ppIh2wBlrR3R1EJ5UN1xsA9FEL9vwAMJ87gmS&#10;SN010JjLYfXUYsFSAcNiFQmzTZk8GKTp9lgHlSWEYca5paAGOb/EqwXsZewUSAt2WPZSVjza9GJ/&#10;6U0yAonrSzEV4wNLliQZH4Vb6NbVAH+E9BptRSbXg+X8IHZIyZKkYj0+h52kDv/tP/3pjVh+9t1j&#10;VA1cQhOFsnHyFgo7z1EsL6KWYlk9cBW1fddQ2n4JVe23UNNcjdLqYhSU3kIxy+3bV3D1ynlcvXwO&#10;RbeuoqWuEsM9LZgcpCKrOrAw087yZu/COQri9EgVDOomimUHbAttynpJ6UqVtXqyc0jYTZojXcZk&#10;couZgc0xSVGdhNc0QpKcYaBWU5wYxEIM/EIOES1FYRoZUlnMOQGPcYDf3QcHKdVJ2vVaSL4kVEkO&#10;LlP3ZYmFdLtK4u0EnbdQQJ70k6DgxvySwYMkxPck+f+YdKN6iOaePt4QvleSVFP04m7SA9+bomhI&#10;erakew5h65QybuilULn5u0HbMI9LxkCnKaqybdcIj3uUn2GlCkvXBYnJ2wfjYhMMdC+2YAuJiWZC&#10;duyPdmLR04p5VhAzHY7RUaPsMjJvrKSw1sHt7WZAb4WTor9o7oWBNGqikPT2l8FAsQxTpJMxDcIk&#10;zWREA5tpkBQnXYWyfIEUFVbRiRnZWMQ1LuOzgzQdmqwBNCjdsCKWm3xdykbCSAOwoFCsJKGXIlO7&#10;70nqQD5PeTX8LisrpAMHORf2SLCbFMRVirGIqczelPHYjYxk/VhAhgEpy/sm3bQ53jv5/mU+ysC+&#10;bLt1uORUZsQ93Y/w++xYp2jKxIIVmoKAY1S5V3kKisyMC0enEOZ1zJJcc1kKcUa6MmWg34+7mwwo&#10;qzwmyf1IB3l/3429dTOCFMNwiCU8hGCoD94wRWtpmGajG/bFDt6bMQq1zAhmvYhNKbOGQ+4BzE5X&#10;KQ50ZWUWGZJscoXvyU0zSExB2bCZdWUtPsNjJmGTJI8p7gfLQod6pddCljTcP3RgZ9OAgwMzEkma&#10;PbpZvbEJcdZNyWd8n8FPsqfcWbPhi3tR/PA0jVcHQTxjMPyGhPDD82W8omDe3Yri7396hX/+hz/h&#10;s1cvsba8hqWlZaSyK7A6fajqGMKgzgVX/i4s6X3oE7uY9a9D7d/CQugQatcOphbXMeRaxkiUz5ce&#10;ozV4gFuOLVR476HU8wglbsYE/3NcMuzgo0YdPr7ajffPteH3nzbi7fN1ePtsKd45cw2fXD6Dtr4K&#10;VDRcwrXiD3C58CRulJxCae1VxokbUGmGUVh2G9cKGFdIh7eLy3CjoBi3CgpRUFjEUozrN27hwoXL&#10;OHHiE3zyyac4e/YiLl++jhs3CnDp5nVc5mevF1M4S/i5UhHMEhRXVqC4ohxFZRTPigoUNZA+60pp&#10;DkrR0FiJtpZadLXWorO9TsmX2kty7Jtgu9HLpgFeGheS06M1fPVkjeRGInuQoVCtUhApVp+vkvLy&#10;+OphEt88fJMI4Ssall+eLuPHh1n8+CCLPz5dwZ+eUTyfruJXPv/lUV7536/8+xeWP7+i2H22TXHd&#10;xr/79hB/+XIPfyA9/kR6/OnZijJe+QOF9ddX6/j15Rp/I6nkmf3+CQWYr39PIZb3fUN6/ZUi++sX&#10;G/j58zX8yOOTscUvSY0/PsvjhydLSjepLHt4sRegsIVwnKcxpPk8XrXixb6PQhjC4+0gBVVSx5EW&#10;SYWv7vnxUBnzpmCKoO6wzaw6cX/ZhYfrHjyigB6z/cg6Sll6Ict0XvIzTyUpOdvXI0mbt+4iaVux&#10;vW6koaRB3tUhtTaGUK6PItgBU5BGP1ADtbuSda4MOm8lqbIOjngD9N5qGLw1FNEmuCmedm8XvGyP&#10;OWlXecatBEEoTshJzcDPuOl3jyIeVCGh9NAwjlHAdnme+ytsU1krdhl3NpIWJRbtpexYZaw5zjsZ&#10;l6x83QzZWk9yZDsXu5W9cF1Oirm7G0GSZCAk2eYqGItZKNAeVyPS4QEcri3g6ZYbT3kt/l//5Z/e&#10;iOWLrx6gpP0sbjSexo2mTymSN9GiKkbLZBG6Zspwq+Es3jn7t/jgwjs4e+MCLty8jPPXL+DclU9x&#10;6do5nLv4CYpLrqGutgjNjaXoaq/CWF815kabYNV0w6HrhU3XA4+pXxlP9Jj64BIhM/OgGdwD9iEK&#10;5hCJ7c1knJDMYrXy0SHjkFMkS5Kkg0JkYlAzU4Q8DFgknKSHF48Ut0JCkVmgCc8UiY9UaJukUBHP&#10;UyYGW8mY8ibTiUw+WSbVyAQfea84eZncs8Lgu0UCkXRPkn9VxFXyr8ossxhdjGTASXiGWUaV5Rdy&#10;/HmKT5SuJmQdV5azZPxzytje/5rlatN1Kefot/QrApkXAePn47zpy1mDQoiy+a/VQ5GMt8Lor4LW&#10;XQatp1R5VC0WoW+hAF1zNzHjKMWA+ibGNMXKptp+v4hkBywkYvVEA0m+WqHtpG+W5P6/kivIjiKS&#10;hUd2zVcpFc5BEkqGZXISyZgksxyRiUAUNT9LUEfxMyjjlApFhnRKIvrlsHQzL2A7TbeWXlRyjG4k&#10;WPn42jGdaj5AIiRV7rKS3lv34Yu7SeX/BxTJ7YQJ+/zcCkUzzvuSocE5opOV9GyyllCyMUmPwX06&#10;X8lbKtdwk4K9yd/b4LHJUp9VfmaFRCxdzWkes0xiUgoF6M6mVZl5u7ciuz+8SYS8lRQxd7DRGBC0&#10;8H656Q5Jt5v8vRTvmSSYOKCz3lg24s6eHQd7bGRs7IkohTA7gnxqBB5bKwWwHxtLMlatgcvWi0xc&#10;hZwsEs/NIpZjHaZLTufHkEwPI8RGvmhpRsjXSyEfY13isW3rKOSyP2Kn8rr0IIRDI0glpkmtoyRS&#10;3n+aw7yk0OMxH6zalUkJ95V1ZWygR34GAh7j5iIe3+Hfdz14/sCLQx774XYY2bgf33/7M/79f/h/&#10;4u//4f/G19/+Pe4/fI6VtTU4smuYjy7BkNrg4yZM6WMY4seYcW1gwb2PBccedItbmHKtocueQuti&#10;HJ2OJfQH9zCafIiB2EN0+g9RZ99EiSmPwqkoLrVbca7DggtdFpxt1+Ji+xzO1AzgfEkdBfMyPr54&#10;Bu9/8h4++OQDnPz0JE6eOYkPPj7Bv0/g9PmzOH1ByjmcOP0JPvjoJD4+eRYfnSRJfnwOp0+fZ+Hr&#10;SjmDTz89i/PnL+Di5Uu4eO0irjDeXC+8jqsF13D11hXcLLyBwuLbFN7bKCiiaS8vQHEj409nIfrH&#10;azA31wHjQh98LrlnZtzdj+PpgzyePV6jQC4pY1iPdklSDPjP9klhJKhnJPh760482fYqa/CekJq+&#10;fpBUujm/f5LFH0iB396nQFEof3ogNJnBD3czyi4Y38hOGKTFHx4v4ceneVLjKilyE3/+cgd/fL2D&#10;P329RxFexy/PJPnBGv5eul5Zvud3fUsa/fwghpd7knkmiR8e5vDtvayy9OUPFN0/8P2yhvaX52v4&#10;id8rNPoHftefv+R3UICl/MNXLF/u4i+vt/GH5yv4kufz+a4fX5A0XymTXyL4+imPjUL7xaMI6xnb&#10;yr4YSNYltqFtiuqdbY8yzveAJvM+y2Neg2eytEPZL5ICJEtQaPiOtxdxj1S7l6MgZ2kI+VlZziJJ&#10;CJbzM3+df9CHcLofXpLlfKgCsz6Z2V6KKUcJpu3FmLWXKLmzta5q2ELNMPkasUia9IhoBkh6jhYs&#10;GJqUpDhRWRnAWJ4LGZGPmLESf5PmUSZb5mM67MicCAqizNDdyznZ/i2MI1rGYRXjy4LSsyVmW8b/&#10;szFJxi8pVqk7bNNh7xB/o5OlXdna0OttQ8BPYHGTetn+l2jGpct2l2L7P//lr7lhf/37zzGuKUVt&#10;xwXcrDyB4obTuF3zEZoHrqOg+jRKqs/jyo2PlQ0+LxWdxKWCE3SRH6G9rxCq2Tq0d13HwEABpifK&#10;YdLVw2lmsHGRDp0UOoqbdJ0qXaYOUiMfQ4sMFvx/hMIoBBZmUI8wuMtWSktBNT87jZRPreReTJAi&#10;swzIawzkWWVB+5yydjJCIRX8XpPF4BTLTQbHDV4cmcQhsx0jss6QJctgmwnM8TjGeOMlz2MUlrle&#10;ZXKMjNUpAkuBk+5S6cpNUtik+zQbmFWO2WtmEI2+WZsTd43DoaUbsY1gUdMF3WQTfKS2FIVA+s7X&#10;SGWWOTrY1gLop5v5HcR9uqAs6TLjFxHleTqGkQpT6CMqJOMTdDT1mNAVKbu3j+kLMKy/jdqBi+jV&#10;3Magvgg6Xz3GFiowpq1Cz3Apqhsvo7DkNM3JabQ238KcdIePNcE20wnrTAdWea4JJ89DRI/XQcTv&#10;mGIie7s9uUPasPdgcqwKdpqUiAgsjUeeoiSmQ3KRLsdY4Z2yVEXy8Y4oFe941aM4031JQE8xWw5R&#10;xHg/NmMm3Mk6sJ+iiCYoWCTLw4wNd3MOFjsdnplCSrHlPVjiNVxmRc9F5xW6lI2UZeH8Ll3h411Z&#10;AhHmcdLxx03KutYdfv+dDBsxxfkuhVS6Mo+W7Uq3yh0+PiDZPt0JvHHk+2EGmxAe8D3SvXyPjvL+&#10;Ct+/xICw6aFQmnBIARUnLGIt+VFlqvtairRMsZJeBSFOk7VFSc8VjA0hs6yCJzgAm7sXodgE3DQY&#10;Xv8oNPN0y/oaNiw2Mlc7DYhMPuhTMjHJHqEadTX/18l7S2FcHoSPzjUc60MgwMZJsZRZgCLWh5sM&#10;zEcRulcXG/IiDQQFPm+hOJO003M4OrDiYN8Ip5u/4+3Axi7NVnZYyaKUSPOa5r2wmHUw6Gha7jzA&#10;P/7Tv+Cf/9N/xT//h/+EX3/9R/z863/ET3/+73jy+p/hThxiMXYIS/wIxsQxTKm70IQplu49DFk2&#10;Mbq4hmFDEqOGEEb1bhgCSdiSGZijEdY/N0biWVSl91AVyaPBk0TdghuFfTP4pKCeongLH753Biff&#10;PYWPPvgY73z4oVLek27XU58o4vjuyQ9wggJ66tyn+JTlzLmzuHjpGmnyCs6dv4hz587jLP93jqJ6&#10;/tJZXLp6nuUMrt44j9uFl3Dr9kUUFFxEUfEVlJZew/hIO0lDA7N+FEbtkJJ0PRGfQyQ8rfQwrK2a&#10;kOLfMZqrIwZ2oaYn+xF8RaF8eT+OZw+i+OJFGs8pHA+OSFU0JndJTHePvHj8IKQ8Hm7aWV9kGy5J&#10;h0fRuRvF5/fiysxkRVxZ92RCztf3U8oYpeRd/fpJ+k2R1HrPlpTykLT3gp/5SsTq+bJCr/L447Nl&#10;/CLPKa7f87WfFSFcVbp5//xiC396sU6KzeMnEuu3QrN83w8kye+k8LnMTv1eBFgE8vUW/vjVNoV5&#10;k/S6onShPtvy4TnbykOS1zHbykH+r+uClyl4NGCyfZ5sSyW5Vg9YFx8fR5SlIjIB5olMKGM7Ofp/&#10;F/Xe3XFdV7bvR3jd17fbnZzabrfd7ZZkWzlQFClmgiSIROQcChVRQFWhckRVoZAKGSCYKVIiJVFZ&#10;VKAkKlDZcre7x71vjB53vI+y3m9uyO/9sUcBFc7ZZ4c159x77bXK48wdETmF1htxgQH0u6Ui4JMd&#10;Aoi4Rok5DPGs17juyrhtrDOWV4atWGwz3+R+6/I/YJ2AZCcgqdI6ep8NAJ5Kvq3EB1HFv44+auPT&#10;D1m39z5rH8J2jv3ORsceguw8zRxtsp2FYbtc99llkUhIzgXadJ35XE1hi7D3svFZsEAlj23RNo+c&#10;EPPYmgqKUueiqyhtOYLGg80Wx8br6Js89JVtJjGpCGwnXU7aZKbBShVwo9Bi2UyLy6CUxSZ+8P7L&#10;u2D5yisX7PixX1pL82+sBTXZ0grwtd1ngwOPWFPjA9bV+rgNdBywkd7D1nbmYevsfNRGPbAAjMLo&#10;wDPOmSE8Rhk9CgA2oAJOwupP2yQGNzbebBkYnlh+GOMb5r3JYUDQi6KLaN+rC7WllFA6SN+MEe4F&#10;eHotN9HlDvbHve3OiBZ4L+kHYNwSbK8DSi0TVFA4U6ip1ESbC6lWQSUqll9gCEBEAYZRsgK3KMpE&#10;KasccAPaiWCHpYKdKMNd55islkdDpzHgKBkaWntyVcAgF+4BPLsdyAeHFGe1yYKDxy0G0MtTVHkz&#10;i4CfVI+WZuVgo3yaOnIioBzufIZ7HgWwAS+UagGlt4Dx1qHjST+qM0mdpg+7tf72kYdtT8Mv7FTv&#10;7+3xI7+w3pHH7Hjjr+3wiV/bY0/9zJ559l/tqb3/bEeP32/9/U/buHefDQO2IZSmP3DMvF5FnKGN&#10;Q/LEpG7THZaNoYYYNPJwVRCBmXS7hegrRXZZg40JMMM8x1j/Idv/zC/tqad+YsM9+xxBmc+O2yoA&#10;OAcQZkIYI2+bVeNMjKwXYjJqeYA06++w+elhWwc0lT90MYHKVEkNAZjjvM9kZJLqzJWyGBQStCfk&#10;RsqyhGqdTSkmKiUxYiu5gFXpWynLLQByDSBdzTMBK0wSjJ283s4uRjBgE/b2pVl74zzG5XLNri4l&#10;ANhdwL6yFLebfE+M/Pk1DJv2cDYmMRDjjgzUlUkBtqg9RoVC0zJTmfbRykMdg1IE0JPRMxhixvbw&#10;YZtREHjGd4DS3/E0E68HQ4qhKOmojcKLtTDpIFcoT7m0z5b6bHpK8XohLLkmK890WD6rFGmQkmyH&#10;1Yp9qPoW+n/ElgHHHRi8Ahwsw9DlXCbGq9Bkkfhu/EwlDe/AeERKB2widcQ84YOw9mYrL8CyAdrV&#10;tTwqdZQ6DtqE12/V/IztrC/ZSzeu2c0bL1tppm6eYNr8U2UbDhZsKJi3oYms9fvjMPyU9QRK1j0a&#10;t7FQxi5dfc1uvfS23eJ3r9y4aa/euGE3rlxCsZ6zhe1ztrixZalUxh5/BDX5g7+2H/4FCvL/+iv7&#10;n5Qf8Pf/+Msf2F8CjD/44Q8Axx/a3/z47+wffvZj++k//dx+9LOf2D+gLH/0jz+xn/z8Z/aPv/ip&#10;/fTngOIvBI4/tl/++sf2LwDjbx74uf32oV/YAw/+wh585Jd2pnm/eQdPWYLxl4Qox/xttFeQPkM9&#10;BFud7dgE0DaqPHu6341rnReeK0OaVnxOEbljAdURu3UhAVAVAJuiPY+6fP7sbiSkF84l7TlA8tLm&#10;pNXpwxp9KE/tYqaL/t89O1xIQoYZP1rJ0CrUTj1k184mXGzaixRFtXluO24XUHMKU1ijHptLYZfI&#10;eCYzYDu8f2E16s48vkQdnj8PyTurnI2AlGKSAuIvA7ivXAUEzwOSKETtcWofU8vvLwmAAdWbvF4/&#10;n3G/ubgTsx0d6F+f4h46+9uH6gvZy+dz9tY1wBZQfe2CwLZgL6Fg5el6kzq/wLNeqPshA1KJkIE1&#10;yCrq89p60i6jts9qvi2gTDfi9tJ52kiBCJZQmFWIHqC5xliVw0y9qFB7ELwcc7bQa7PMjXKmw6q5&#10;Tiuk2iwWwS4FnzZP6EkbDz1ug76HbDj0kHWM3m9H2iE9g+DM2APWzvjuGX3InbpQ4vSh0Uexbw/b&#10;hG+fzaQamSc9Vi/02IpS42WGbXtWOSlpewjyijxaIc91XpUkeoE5XEBAyUN9OtS8u7eJGNKxrBxY&#10;o1B6GbBmGqzRalc0jLr077dwmHE28STz4HEU7l7rGPqtnRn8nfV6HsM274OI3toFyzfeuGztZ+63&#10;kaHH7Uzr/XYS4zwEe+7p+J15Bp90HqX9HY9Zd+sjFhg5ZFG/IuScBHRO2XgvIDlyCgBsssjYGUv6&#10;ui3u6dwFGYypjGwCkItjaCdRd3I6KYoFhDsA1RZbK03axFATYNSOOpThGuK3PNgk15BTCIpNh/oF&#10;ZMo9qKS8AsOw5zjg2EiDnLaR7v0uIoM8DwWOAocJFN9Qx3537CLyZ5AcbzH/wAnz9jWYp/uoA3BF&#10;0SnK+3OK+2ipEHmfYgKmYSDyKg0PA/yeZrcUqb047cMVo3J06XJLn9MAr9RZOtTuAgVoWbGWkvLq&#10;dcoyM9GCcj5JG6Cwkf9RyEQKxRv1av+tEyXRZyODe61W7jQPRjKXbrUoKiesKETBBrd3FvUdt3jo&#10;pE1xHcVwzUSabJrP5HBUUGiwof2om0bzoRqPn3zA9h/6lQ0M7bV5Ze0o91mQe5dQI/lku7W3PGLN&#10;px4238hh849gfAdRyO1PWwvv9Xc9jeptgUg0W2wYAkP/5ScgH34MBey9FGaghWBsIRR+gOenz4rh&#10;fivwfjYAyZiE0YV6bWYS5QPYaok2x2fRsVZ3TrWG0ZhDza1or6EIEFLqKNE6oLwIaJYjgC3Aqdic&#10;tdgogIv6mk3Z+WrKzs3G7fWL87aS9VNQo9UpQDJur5wt2sUaqrKMOiiGUKIB254J21KS66YAcCZy&#10;CbCKhJg0jJsMBCbJeIryjMqlqcPdIc9hnrmRurYC4FoJYBxM7S75yk1e51JFoLQnrT2QGkpaeyWK&#10;uFIvj9piccgtmdZLsO7CAAweNqprALyzqMYc7HeScTLN2K/PKMZp1LbmPIB2h3n6nrHp0ZO2w0S/&#10;dS6DakZJ66xYBUMGwM9hnH3dz9Ke9AeKM8Dcq8hYo2q6Ww8w6XsZnzqfiVraqdut587atRfO2sb5&#10;ZWvv77QTrS32zLEGO9TUbs+caLY9xxrt0UPH7eEDh+3fnnnG/nnPk/Yve56wBw/st0cOH7AH9u6x&#10;Rw4dsgf27LUH9z5rjV2D1tLRZXueftLuv//f7MHfP2AP/f539sQjD9t9//Jr++H//AGK8i/tb/8K&#10;8ERN/tXfoCh/+Bf213//P+zvfvLX9vc//aH97c9+aD/6xT/YP1D+6b5f2s9/83P7l9/9wv4NUHzo&#10;qV/ZwaO/tY6uPeYdPWxB5nUM4pqEfMoY11EvVfpM2xhZ5pISJVSz3TaPwqnR3uvLfqtAQGoQ0BWt&#10;PMxPQHQx3gCHchluL8ixA1KTgiAnTlg+DeHT94vMDebEKupJUVy2vm/zelGBAIYgkvRxnr5lvOqa&#10;8jJ9HuWlouMUZyEqApRLlNXsCKSQ8Zwbc++fY1xs8Kr61EvjdpnfCOh05vG5szHbXg3a2Y0J21z1&#10;W31+zKqlfltf8AJaCiQQs2sXUYbbk3ZuLWSrtXG7shl1gLyrbDMAIGC/lrCt5aBtUpSlZ2V+HHAO&#10;2dWz0/bCxYzduLircOVVK8X6Nkr1jYv87VQtoIva1X7sFTnwoESvb6TsEvW+gqJ8Ts81P2mvXphB&#10;0XGfuSk7twyILoZdjFrtqcs5aKfG/JwPOqehCvNDR++WUKuFjAJ4tFutig2AcBQU6CTXhTBog0g2&#10;utepyRM2hN0a98gDtcUWuGYaG5GKdqL2upzzn1SjttHWysoRijrOe202OmS16SG3tSOCu8x8UmCQ&#10;RYhnGhCcBUyXil6bp04ZnR0HwKMxxFSa+Y1aLM8gHArYpIlOyGWHTQRPufzEwdCziI/HbBAg71e0&#10;Os99drzr13Z65H47NXa/vXj7wi5YvvvOTVP8UoW4az39sA327reh3n3Ou1T5DBU3VUCkyDKKEiMl&#10;JkYncAiPSF0J+NqcR6jU2jSqMeFT1JpWB5o1FFoRUJpBHcohR0ulJdRaHpCaw6CVoqiMKdh6RqG+&#10;MCIJ5LUcQABVOfLoPGDc3wggNQFGuxMmrtBk1Ev7g4qOM9p9wMZ6DqIiT1tn41OA6xmArMVF8Il5&#10;aSRUTxbDH6NucX876vCkZVGX1WifpVG+SYCvBNCVAE2pxfxkO8CARPc3Uw89g+o34jaO5Vik/b0M&#10;TDfBb/X8+aluvtuCOm6l/v3UtRUlehRwPuQM7yzAuIDhTk80OgIgNZrW0iyAn0+csUoGI82rUuXI&#10;K7SIIpxnokqlqq29vQed8ZYBkWKVC/RMTKSinfbA4I802ASGJjh+jAFw3NLxVhtHQTY1PmLhgELj&#10;HbaBnv3W0QZ7GjjojFLE9a/C/p1xSkv7tbuBDXptHqU3MzVgOYBxPsGERj0KAIsTGKI4qijrs0yw&#10;m7p10Sc8FwRH7ZqZ6HL7xbHxVtp/lwBVAUBds6j6QpJEmEQ0koE252hUx9DUs2O2jpqUoVMbL6Ne&#10;t8pTsNxpwDEEEIZtOe21zRIKArKySP3qAKzKAuA6R5mP0T/UWYC5U47YzfWincVgzlW63XnWCICY&#10;R1XGJ7WXRfthLBUwvprjmVHck95jtMlxR8pEBhVNSZGelJ2gRnsrMpKWszZKgDH1XcSYLsipCBWy&#10;BOmZUUCDYo/LlVnBQKToF0WcUXqnYnQ3WIRyU9ZzfbDjYZ6vD4J2whGfkIJXUMciKlXB7pOA4/SE&#10;Mvf3ubixRYA9BOBPhE6ZH8I1BElNMbe25uLUaQKjPAn4QjoKIavkJqw2E7PlubwtzBYtn0vZ4sKC&#10;zdZmrTDDe8uLdu7yebtw7YJtX9qw+vaiZcpJ27i4bjtXz9vqzoZVlubNPzlpDaebbN/BQ3a6WR7a&#10;05bJZM2Lgn0EdfnXf/W39oO/BCR/8Df247/7mf34R/9oP/rpP9rPfv5z1ONP7Oe/+qn96t9+Zr+6&#10;70f2+8f/yQ41PGgTsTYLRlotnuy1RJL5iKGMx5S1p8MFVtgC3BTr9SyGeA0yNcNcL6AQaskOiBbK&#10;QBlFeBXxyyuIRBbCOTdiq7MBu7yJOruEmrpURCFNuq2HRQEjymSlPmy5UptNQDB9vgZLJ1D5BcAQ&#10;8qPxt5QROdsN3CHvxxWM7mbBZ9eW4xCzCVuID9qCbACvy3xX6munHLSNwridRdW8BohdXkSZYiNk&#10;Q7KMcdmgDONdPhMrM4DyLOMzB7GpDQKSQ7a0wP0WB9zf60t8XmM8zegYUZstzg66EJR6VgUJWQQQ&#10;tBx8bYX6zKFYKyG7JFW5qgP1Phc0X5loBGRywLmxk7JXUKpvXCvb29fm7L0XFAwBlQrQviknI4BT&#10;S75yKNqpTUBWUYyM1RsrYYB/1C4vRO3Fs6jwC1U7t5Swi2tJVPpuLsuy2qc0ZooetY2iv7w05WKq&#10;Lst7PdvvjlKVeM4azzIDsVmF9G0uBWyhTB8kNL7brYwtVKxtqfbEZKvzJUhgyyLYhQTio0ybFWN9&#10;TmjNJWm3afol5cE+DDphUgBQXZakuM5vd7n5EmespCDCOeZalvFVLg26IDbZHOQr12CTscOWySJ8&#10;Sr0WBVhHBxtteBj1CwEd6N9joyOKvf0wahihOHS/NfUp9+Zv7Jn2f7IX3zq/C5YfvPca6uKg+VBd&#10;MnrB4dMoRpi4F0Ma7kURom5QjZOojXx40K6t5WFjIYBod89LBlvLkBkXOg7lE0Y1RRVWjknOq/YZ&#10;C1OoTEBF308FAVZ3mL4NNSpA7XUlheGVspzX0hyvukZuUvuUYvUYWtRMjHtOj7Y5p5TK1KBVosOo&#10;GhhECDD092CAGaRcX8q1gPrT0u3kSBP1b0FJttgkKjbUryXh0zY1xGv/KefJWqR+2oNLCvQpJYB8&#10;ht8XIl3UQ+DeCwnQPuwZ58FZjaOCmBhzKUAE465zh5FR1APqdT4J88Gg13MYcB2LoOMqgFGGSZ8G&#10;4LVXqiAAMYBewREyU7SBHIAwrgLbHIRD6myOdhDZkLdtEaCqF/y0VwtKvJHvMdCmMPYo9hQMqRob&#10;BsCHAaIOd9zGD4lJosyL09qHVDCBMYy5EuqipiAgKe3rShn7W+lHCAHPLzKh4AIlrluJDaL0NEBR&#10;aJAYAaZi81Z4bwkAdMoRAjLlU8D2bnf+S/ttJSaHmLLCVEUCTd/vGwy6/ldflqmPPGW1fLJKSQk4&#10;Udrz+REmecQ2luVw0O+cBtbmfQDFiK1UIFFM5FpKoeC4fqLbOf5oybYIwVnQPmd61DkHxeiDtA9S&#10;Aek6j+LUWaq5fK8toUTKmR7bhMFrn0bKQrE1lSlhoYIarDKGMsp6c8QS0VN8rswsg0zeExAYLbXL&#10;6EEKqGtq9LSVaedz1GtF+yEKIQhQxmMnbTreYIOePRadPgJDPm4hnwJPoFwnj1o6ctwtK6Wmjlkp&#10;0UjbH7TR/sdtbGSP9fY8au1nfgfB2WvBAGR1+AnrH3vShvx7bTx62CbygGT0kAvrFwofdRGtdBZY&#10;R510Plf7sCpydpJ344XVmD23mbJNVMFaZcJWyiGAddJ5FyuBwFyuxzlsrM4zfyBWmWizDUOQ5Zkr&#10;1a0wiwXG0+ZSEiMfNQ/zpvH4HvvtA7+wH/3kr+xv//4v7Id/95f2Dz/9W/vNA7+2f3vwPuchv3f/&#10;o9bSdsRGsBnJOP24ELD52SGbK/eg6DBuyROowjPM0ZMYxDbmQSvt2mbzKI8FDOwaBnUVNa+9QgWO&#10;X+f/FYze6ozCCgJUKHjFPtUSaRWCMotBnuc53BIcRn4TdVRF0a9XPXbratqu7qDQNgNWr6M+VhUu&#10;jTmgPV/G0zS2YgaVUpuG+CQBK4j7YnzMBdpYgQydAyS1/76cpj4FL6AY+P5/QBbgrAMwSyifMjZC&#10;5/p03EoJw2sJ6sWzLwC+29Wg22NXtpBKvg3gbgcgMNj5Vluc67H1+qDVyor9qpyUzP8I8xb1pbPC&#10;KUhXjHbKI1i0NygQfGEr4QBqDcWq4AKXV6MuZJz2GV/V3uelGXtpO2MvbqadQ5Jeb2xm7Pn1FAC5&#10;6yj08nbeLc3u1MK2UfS7YyUbJYUPHHOe11cBvhrzdK0UsLOMn8trKTu/DPniOQTIK4CmnPQuoZiv&#10;oVCvbaVcdB+Nt+dQqOuoam2z1LnequIUK87tDPMZlbw66+H3skXM4VSPI4JyrJQ9LCioCiCohNTq&#10;w7Uy9yp5sGkaL+AFRauMymWq3KUrC6MWi5y0WqXPAr7DzitXyahD48cZw4ipSUReiDkYPGAe79M2&#10;PPaU+fz7bCqMUAgj+GjXLH0VUIAXz0mLBU5YYORZC3v3mxfg7Oz+vbUPPGinun9jr7x5aRcs33jt&#10;eZfuKYx6jPqU9koRYTBiGPa0vE1h+3KiccuNAak+GF9sFIOtKC9tgCoT36csH4dROAcA2wMWBnDD&#10;gJQcRfS3jKR+LwUq5SinGC2zSvXpSIiMqYoMvrwtBZ4xgGB6XMqtBwDpsdjILkguZwIAHcA32GLR&#10;YRTkCNf1wFDGUDdj/MYDaAEACUAwOY5KBASSXEeqSJ+nxzv4Da++3aXElLfTgUBBoB3qRjEBbABW&#10;LgSDBaRnAEsxmyKvAkodj9AhfGXPiMvRaAr1lZEjSthdQ8uVCY+ur7rQaajdrFvabUFd7zoPybEp&#10;h6KLoXaUSSE+qfV1jC3fmfToDGmrU+Zp1Jv2bZN+BlJkAOAdQ/X20WbyxgXwKNXo0PfEYYA6Anpy&#10;NkKVKup/BSApQVrCI1oVAJghLnKUEtDq+wtcr8J1tbRaoI1nUfh1DIdbdp3sd4pN15fXbBnVtgBo&#10;5rnOIq8FXQMAq1c8GEMGagLyM3XKMmkGNwZN4QiLiR4MM0CWhL1nUXkA7XwGQITNL8JE5wrDGAmI&#10;h4w8LLlWB6TWUfvKwjBxxKajjS5nZiR4ypbKsH8ti+YAckC4iJGajTOptJxb4FoYJwHxOkZNQcYv&#10;LcbsjedmaAcmK+CoA/+VLAYyA7HTOVc/TDMBiZpk3GOk/L4DAF4DE++gTYWOYtRaUepMQiajYt9q&#10;T0Y5/+rZXQMZH6vqgW4AADgXSURBVKNfpSDoMxmFahlCBRj6I4dsKLDHkpUjNhh6zHyxPeaZpISf&#10;tp6Rx+xM74M2AogOe5+1wZF9VgPEL3Dd59f9dms7RF8cs9OH/9l8w09aT+/DKLEDXAPApU3SMONo&#10;jDEDQ09O8RyxToBaGVwGUCQoGvogENpNOD06zsQPo1yjTTYLm14BGMuZVttaZg6nT2FYjtnU5CEr&#10;5Rmj0xgVxdHteRwD1GAjQ/tcHNwF1FAmqqX5k1YX4UDRLZQHAOoWq5QGrIRyy+UBn+qwbWwGbbXe&#10;a+vLELtZyGep2yklBQSX4dSypCv8vcn75+cAKZ69Dnitl0bpR0AIFT+Hmp5BdWxiXBfyqJM4SiOB&#10;gkSNLHA/xTOezTMvUZYKfC8v5fVZ7akF3JndlcqYbSwyhgvdjMteq0GEVlYBtpUh1GyzFQpdVl9Q&#10;BpZpu7KetO3alG2Xw3Zpgf+Xphk3EcaP15aYO2u5cVtjvgs8V3IeW816HHBenAeEAVN5ey9ltf8u&#10;kqkzebQDz7gqtcrf6yhXJa6uYD+LyVbULHVH7RRQ1HmKwrsp4IpeFVdYgfgVY7igSFDMoQ3UpuI4&#10;6wB+ISZi2ehW2bRdUGEOyFNTqbZeuVCwV87ldj1sAcdbW1lKzl5AGV/WMy3F7SX+v7UzY9fX0ijM&#10;ir3z/JK9BoDe2Mgx/qYhflrhAeSo77zAn7k0K2GAypPHqTyIL65EUf60k7K4cL/nd3J2fSdr1wHL&#10;a6jrG+cL9tKFkl2oT0N+xiwZbnWhHJUwWs42cmRzHrQzqPO64q9OuqXwGdquJGFCkUOgViB14qCW&#10;1tYGdaKob3PYzgLPPstYUDD5fAq7lmg25dPNMw6kMKPY1BTYlY9KhCAE+E7If8DGxp62keE9EM19&#10;5vceNM/IfpcpKolNVpzxiZHjkPcmSiOCgzk0vt/Gvc+YL7jXPvpzBJ87KMvxYZgrk1/puZSgOIdq&#10;0DJPzA9AYhwrqJMqBm8h46eDYCLVKVsp+Jxx1rKi9nkSdKJSY7n0WICkVNDUqPYym50y1DEEKUrt&#10;RyrOqWMLIS3XYXTCyGkaKcs9BQQ66F+JY2RTXv7utyigqrBlKSR4KtjhvFuDgzr3eMapUwFBWUuF&#10;AhJAJsP7Re2voUZzAM00YDHZ12hT/YB472mbHGi2ib7TFh9Fpgd4Bu4xA+DktS/nR8lxnTy/116r&#10;7qd91EJEdUJJULQsK0UZ88KMGVQC041imMkUsNhwm3k7jlnzoUec0ilAEjLUP4OSU8D0CirlojK6&#10;15jAqKhyscNGMZp9A3utvespDOQ+a2l9wobaD7i2cumeeG4tXapIof9531TL1PI4XUQxKBDCIqCg&#10;gMpKDxb2nnDnkrShrWMlWiKVcixH9GxMWgBwM++31bTX5lGm1QkUtJ+BymsWgpIFqLWPKKAUoApA&#10;9f8sr9qzzNI+Ja4llaqoInFAPyNnF1RCNtHhlI6O6szC1OtpGHZhkskYxGBOAC5h6tjOgB+25XkM&#10;G2o0j9KLFDDgxaM2GNxjLX0PWmvPw9bZ8wRqq8FiyrOpwc1Yi0I2tJqhlFUXYdwX6mF7bn0apj1t&#10;5xYmdtnuVto5YDx3btpWF2jrGuO4BDlLHbNylbbMnLDGDoALhadg6YoJuYECWV9CUc/12jATKzyp&#10;XKMHraHpfvOHD1mMiekZOWlhH+Od9smE+hwRmM+MYwA87rmDwWMWnDpswemnbWzicRsYf8RGA0/Y&#10;gOcxG2TC9vTtsSHt/UfP0Fa0aWYIxTeAER61ImTV17rHhk8/xhw67JYbo0x4HypD54B1xOSV6zX7&#10;4oPLGCMMWD1qeW1tZBm7iueLAUnPnLSR0JM27H/K5U/NQRCCXsA/qbRs3RA++gtQLcQZG4r/C8hG&#10;Qydh4UoQ3ogC6rL5spbQuqwMWJ1FVaxUIoBliL4LuT0k7TlvoTIWtO9X7LdVgHWdcbcBoG5IDTIe&#10;dIxHwKiA1XLh1xZOlv6rJHRGutsZZa0e1bAtc5Cv5bzPLTGeX/BzDZQk5Ga1oj1hSKKW7VDSSoa9&#10;DsjOYBil/JWSrqolv8ywyw6hPtB52toMxDDVAlFAqaHi6yi4arXb0qXTFk2j8iEeC3MDLsvO2hwA&#10;jgHXyo6yVyiDkdShVKTCoinp9MuAz+WFiJ2f1f9ptzSrv1cABBf4W9Gr3B484ywzAqEfcXGZlxAG&#10;C9P9kEvmZQ4hoOMMgI+WdKVQV1JjuwqV9lEGGzmfFSFm2clGyIHCcXZB9gbsLOCvgOEKql5kjCkr&#10;0XjvQbdFo3jSy/x2reyzC7Sfgg9o/3QlM0odICYQgQ3mnLYn5hNabkbhFYK2VZm0K/UUJcFzKphB&#10;wiV1vqKE12W/U3SB/qNO2GjrTMfBXkA9Xl9JMp8FcPQ5in4VpVlh/FUgsXUU9E59knqGAf1+pxSX&#10;Z8bsyua0vflCxa4qA8hy2B0/2V4I2YsXM3bzHPec4/4LUUrEtfNaQZl3lBwAokupozAVzUqBBrRF&#10;N+1XtCwBIWQxjZCAMMrWpWUb/M20r3wmJEwYc4yboOJ0A4AjQ3ttaOAp84zutTHm97gAcfRZ6+l8&#10;wjwDB7kuilPbfZBBbdHsJqc/9v+D5a1bL9jTe39njz7yGzt65ElrbNhrLSefNe9gqwUG22AzOg83&#10;BqjJaYUGiCpSzTCsA3CiEbMRwAR0VoYN3Uz7PcqwoRRRcoBJARbar8w4ZYmK8gJSAkiMuw746zdy&#10;eFFwcKnJFEYojcopoGymxwE6T6eFx5p4iHbYFkacRsgArvJ+VezPJMo0hpKLoxCLAvZIv2V8HW7Z&#10;MD6KUZjoR3kN2RRKVEAWR4nmAceUF1D2daNIUXiAaZZ7zsXHrIaaKgIYUlJSV1K88tDVWUQBZEUh&#10;4LQMSdFycQXwyEnpcY0SxjONWo0NNVsu0A0gnzBv5xHLy/sWtVhE2c2gqFOBJju/GDQFRtZB+8nQ&#10;KRf6bRo2GZ5sMp9rw1ZLALL5iU7aAzIxpQAAI26/dI7Jl9fytpaKuV4G4iH2Km9cnfcsJ3kfRq4U&#10;ZjMZlDWdn2MgKROJ+iUF6MqxSXu2SyjPZRRmdZLn8PVYZhz1Sd0XmFjydM34UTHUPYOKjY8C1rSt&#10;CIXaNhvqpB9oU/peOepKMOcc7Hh2hutiNPMoBHkhZ/yw4wmANzrCM/ggNgApSjCrQY7BmkAB+YOH&#10;bXDyKQvlDlr76EPmn37WTp15wE41PmAjg8+6Pdew55QzjJ6+gxbxKg6wPJQbIW9emG/Q7flOBbTM&#10;0mDzsxjZGkqk2sv1j1s8DmtELaYxol7fEZup9FiausqTOIq6jASPWl/349bd9Rh9cdhOnv6tHT1x&#10;n1N/wQn6BgUwjyFexDgUmYypScASEqU9+iXUht5bXwjY1fMJ+vMEE+2oZVFw0fBRi3H/ae4Rmzht&#10;ARcoo43CfAh02vjQCSZ4i+0sTqFUaB/6do5r6chTFsMQhTAVUc5yZBD4nMXI3L65yPNG3J6bsjNE&#10;AigT1GUdw58AHILBA6h7JnvkNCqM8RvvxGiNur3uKnPIBeumuFWIdD9qDeBgDiu7zEIeYgTwTjMm&#10;c3FlUvFAOlAkZ+e5Z57fQXZKGMRa1O3RbVKnRb6/jHLYhiyehzReKKO8Kqg1KbBaALVI/6OkZuiD&#10;2bT2nLR/38Hc174uChLg18HyOYiDPCyXS0MQc66Zl1JTwAolLB6z9bLyfQ7YInVcA0i1pKdjDbu5&#10;P0fc8t98gedSkHvURiZx2tYgQJUi5CYmR44D7vxrMHAAkkqbzI86lVwGhCuo741Vr80yLoqAsOL9&#10;uuDcZa/tLChSTsypTym0qxj2lzfSLsLN9lLILq5HnROMwj3uHmeDbGCHtBW1W6gDdkPRtJbcvAJM&#10;mQcXEB0C4yv1iF1cCts5bEIFFZ0IKBpZI9dqtdlMG33TCPicsSrgqQxBYW+Di2ymbZTVahDSNOUA&#10;brsKoUENb5WDtl0J0SfMa4SPfBCWIXTrCJwl3pvHfsuezaOetY2xlEKYANhuRYpnUKowHfrfWYCI&#10;orSX6Rt9V2Udgr1ZCNgq1zs3T19rf7jmd2CmICDaBpCDkzLo5AFLbQ3sJkFHoVKUFefC2qRdP5ey&#10;aztpu3mhaLe2Z+zVHZ1lLdlNlO6r52fcUvFzKNhr62nb5BnnuHcJm6ztoix2T/NDmZ0UolOOg/J3&#10;kL+ITklsl4KOeJ1jrpQZm/HoKeZ9o01MHDKfb5+FQ4csAFBqXio7Tx678efz/WFwSFmtppjDU9Gj&#10;5gs/be/dub4Lli+/fM1OnHzS2tr2gbonrK/rqPlHmiwur8dJnW8cQkGMoPr6kNUdVqJCCQb6FB2V&#10;kbcqDTKrczcoCe1fRf0Cw0YGSI8lfS0W4pr9zc/aaPthi8rhhgopdqm83LJal1ceSZRCRAf8tbQ4&#10;jpz2wWpRO27JEaMSHQdEuWdcypRJLcOv85FaJtYyawZFFB1st8gIgK2UXCjiKKouinHPSi1FhlF4&#10;g6hNLVmOWSYAKABwOYBZe6FpL4AOMDrVJCDgfnpP+3YCTDm7aIk1LxCXkwsDXu9pGXMWQNHrTnnC&#10;ytTX1wmLR5ll+H1yrI179gCkLVYCgGdoQ2XSrzNgK7DqDGCjIxS5CM8Q6aJd2y0hQOO5EtrPpR1m&#10;vv+dnFf0Wpb6pZ10/WBPA6AFSFMnfaZYrTWeoQIIupRPKAmFWMtlmyzoO2wh/xHzwaRC44dt0nfc&#10;pgCcQkz93GOTgH06MACBYNChsgWURRRoLgD4D2N4RxtRlChxlLoIQWL8jOsL7bsulAdtKnjcZRKZ&#10;CAJEOW3iy4Vc2Thg67FB2kvLumOOvOQmGfTax2SMKIuMP3TEZSnwJvZbhwc1OfqIeUL7rHfgcfON&#10;H3IGQmmwFGxgBcauZVedA3MerDynzn0tFoYtFT1tfu9+gHefTcQOm3fiWRv2PmOnWh+yw8cfsJOn&#10;HrVTJx8z39hJ8wxpb6PFCigdBTWfQxVtrvgsxjUKsPqR4YO0WQMkQJPcA4CgODHGCm69zv/aw1QW&#10;9iJjPsFYVCoyRYDyj55wy8rKNqPldQVRXwQA6jDsWcBA50vrGC05LkhV1WhnOcGJfGm/3uVexcDO&#10;6TPer2DsZNgqiR4HJFIfCq2nOaD9R/0vD9waoJeRt6gy5lCmJ5pRXozVwhBGlrGtkqHt+a3SxFWo&#10;7yr1rNJ/Sp2mTDTKxCOP7WxE3rsnAVzADWBSgPyCQiKWJjCkCQgLBmkhDoDm7PK6VOewRT0NGOdB&#10;5/ByDsO9AbidBWg2aSulEJsDTAV22zWfKbi3FIfqUKYdBdjXzyZtZwkFhDpZACTnUCpbGD4tDWq5&#10;Xd6pMoQCzXPzIQyowrWFUESA2FICox61m2fzdnVtGiMfhFR4ncNQvdxnC4V225jrZayf5p5nIBh9&#10;zmkqHYP4JbqshgGfnQWgl0asOsfcLTCuqti1Gm2vZOmopDnUznOoyhcoSpF2XUdG1iJ2HaBU6Lmz&#10;swHbKFE/yIUU3Nw0yjkMcENA8wGFmGSMAZplxv5iEjWbCwJeIecsJiMvD17ljlWy6svLk3a+7gfA&#10;sCETR7HFR5ivh2y0j3E9rpyVPY6s+eW/wBydy4zRvtig+Qj1mEJRMr4A5PWcz9VJIe2UWFn7qPMU&#10;LQ0vQjqzITljtmBvW03H6+S8ozOJu+RJWz/dtj0btlvnik6BXllK2hYqdbsadgB6vhYGlCZof0Df&#10;edhm+R7tX5u0etHr1GaN+VNIQiirfTZX6nTp6eZmIJaLfru4GbfLW7TnZs5eBCBvni+jbhU4Ime3&#10;Lsy4yEraBxVYKi2bcmVq730NMrBCf6xStsoBR9qUu1dxr/Wq9k7TLpp3VUhQPHXCYpmjNpU4ZP6J&#10;/Tbq2YeqPGBh2jKMLYiMK/pbk01iS4Pghm/khNvX9GM/RnyP2p2PXtgFyw8/fAOkbbEgyJqIdVsI&#10;9ReWJylgODmuc3gAHAzQeX66wOM0LhJYBzyTIPs0ADYxdholetKCI6fNN3DSxlBTcnjRXlvCyyT0&#10;AgiAVQ5DKdDNy3HFKc1GOus0125x+3QJVMsijGsx53fOPlo6VEoqRfYJDp+wRBBwBFSUzipLUVqu&#10;GKCSBGAzDEoHktR3qA1l3HN8dx8SlZT+XkWGUZejbaiEkTNun1JgOBuVYw+KhMbKAmxSlNqnq8VH&#10;3HcEoPpbRm0WANdvUtTT7U8CpPo7Th3ygK8DEkBMy78pAEVgqWXgChNEYLecho3NRt3SyFLa666p&#10;pc15jKNir5a0n6h9RdSkrqXr6Hez3FOAqOMZu0c0mCweLTWjEpJ+gA21Q/tmvLwvkEaFT6PaJ7Uk&#10;SIeHY/vNG95rvsgBm0gcA0QOWEPj/Xb69MPWr4DftGsGJhxnkOUhSDNhjATAX6Y+CS/jgsFUYuIU&#10;6A+dkVWbqg9TEZS9CkZIoeIm/MdsZGAfY+ekTY2fQklquVhesLR/kOeh77XcrZWDuJSVzqbClqcA&#10;2dh0g0WyR60w32pD3r3W3v2odbQ/ZieP/db62vcCDgAD43PeLWuhIGDqF7RXhfFc+36ZRqEKW5oe&#10;tCZKKHgCdfh7a2l7FDZ5DHbJWA40WtjfiMJrdWc+F0ojLqu+loxqgHAaxqpjCAvFUd7DeBVHMEQo&#10;ZkBJmdxXdH4Og70O+y5MSQFAMCA4WmKTAtk9r6nlsgm+/2c15HVGXXuqdUBnq0KdS37H5sX4q1ql&#10;+H7LoATJigw2Wg1gWsX4LfF5ZYp+UF9A+ETySowlqf61vNeWMXq1RK8tU68axn+tBKlLdFi9Omo7&#10;y9ShtBtlpZbVMiDjGAYuoqElPwXykJLdKHltG4BTW15SLE2AarsGyM15bLWG0i3KGxNjn+vl99qS&#10;wdjpOijKa1tJu1CX8fLYDKQjET7tworJ01v7PzpvrLYrAOw7sz67sTHN+Pe7fSqFIaskAXYVnqFO&#10;WykQ9gbf098bAKq8PHdWMM5LQdupT7glPCXJlgKt8/uV4u4RJDnfyDv1HOXGWsIl/T0/53NJfXed&#10;g0QMmNcAZR3j6fZfURw1qXXuo+wzVdpOXuSVUreVUKL+4LNWm4PoLAxaFcAt5XvccRXlCi0rawxt&#10;skXbrrnVAMZkCsJGUUL34lS3W00rQ1oT2DXZpNmkxkOAsRBj/kdsuzxNidGHAAFEexmQ1f7nFopc&#10;ALcE0CzmsEfxFuzuCRvuecqOHfhXO/Lsb6ynZY8FhpRIogfiqQhmvQ5QlERZ2TUuoOh1LGQT0lLU&#10;ihLk6OysF5XucYSzOq3xpJMAHeZTXFxAQitTCpM3C3mR9/dsEkCbYRyUIUa0q8LHrUHyVrHNCim3&#10;VvTb5TrtzL2uKZYs5cb3DkU3NvMubGWFcSdfg3Km2+qVYcBxws4uQyhqjP1iP58zrhi7Gwo2wvjb&#10;RiFfgOychYicl1pfnbJN+l75MbcoVxg/GnNXuNdzOpJzNguxiNkFlP8NVOgNVOh5gHwH+7rGuBbw&#10;y9O4CvHJlVGQtTZLllCNqZM2nWu2XKrTfJDmwHCDjSISPYgPX79w7JR5R47Z6NABF2Tkww++X4b9&#10;8vPbMG1QF+OaYmBHJwCUgSPW1bLXOpr3Wl/HARvrO25+wCoiVhPR0qwU4e7yaQxw9fQcs8AgN+hv&#10;4D3tXwJigEV4uNU6Tx2gHDRPZ6OFBkHuQcAYpaU9x4nB4wASk29aDipDFtGSKIpl2serf3e/TQmV&#10;xdwV32/Sc8pGOw8xgFCJgEwO46JzgAI7KUINyrBAFbCfxsBPcA8Z90II0MRACzCVJ0/LiFOoZ4Gf&#10;FKZAS6BbxJhLNe6C5DDf73TgOe+85Ohgihx4kjxbNtDpgDLFa3QEMOEe87DJJCBWwQAWUK0FQKUm&#10;BxwATu/pHKLuIaDNClz5zu7SMUpL4DEGwWByxUYBbu6dUltwbalHga8AVI440yjmXRDG0AJs6XEU&#10;b6Cf126+AzMWyfDQ6eNHbXjwafP591uMARLNQGomD9mY/6AFQkdtfBS1H26GtTbZWO9xCw03w3LH&#10;YKAet285TV3kxKR27Wt+xu3hyjlIqlrLj3GMYzrS6lKTzWNQtNcVCXDf0eM20slA45ryYI75IV/u&#10;vKqMdYAJjgpikqfUv0meKdNuxUKbRQDM2Vq3dXU/bsdRggEP6g8yJScyLTdXYLuz0U5bhMDMY5SW&#10;mQyV+O6ys7xdM7EzgGGDDfYdsAisWQm0FcmlmpODT7/lExAsBYYowbALgyjBTnMpxwD1AmRBeVEV&#10;fu9sOeTOyz2/HrcLNTkMjWActJzWg2EfckuGyuyufbdaUt6+XIPilrVSTH4MyVISkOJ5ZwE+F9g5&#10;pSUxFAQkUJ68S3xPWWHm+M6aEhhTZuSRDKkoMDbSnlYrMzY2UAdajVhMBWw1D6PPBK2exmDRR3UU&#10;hVRCMQKrRtVqD3GRetZh1DsYma15vosSXgbA17S8hhp7cSfjYvvW4loWFAnrtg05rnB/RU+qy4kN&#10;0FrAWM/nUbsY7MVct23OjtjZOdoBoFkrS8nqfgMYVh2J0ZlC5k0OshiToqWfABflhb2A6ro8P4Ha&#10;AQjyEAkUh/J1utijAJ1iksqhZBnw20adLaEgVwToUj9lSFEJNU5f1aSeBSAYV0VwkbLU89SlOPOQ&#10;Eu0dAqKLGPkd+uziIuoDMqQ9Uh0B0rLtzqKHNuH6AJ6OS1XloFbiuWmbRb67gAqq82xL5R5bW+yz&#10;rZUhQJI5ED/potJUyjxfEiIQPW1JxYoOnbZoqM2yjKFZxkhZY0rZYypDNgNA52iPrALy5yGM0wgB&#10;1HSWcXJxJUnJOB+QteIE44v2AEg3KfLi1tEUkYorywHbqg3bUkHH6FotPNrgtquqbp/TA+kCeHL0&#10;LcCwSPsqvvI51PkqoDiLWheBkSd+mXE+n+xxYHmBvlihvRJe5rVW37AvsmNapcsoyo0fMBk7YcoB&#10;qzPrzrkTYZIMQoJ4rTJmRPYvLcTt4nzU3X+RsbygZfDkCH97nI3T8THF+J6hP2pyiqOtFcVLZ40V&#10;uEG5cc/xfOchQ4rslY1CxCPt2AMEg4I/0A9yMguHGiyZaKHdsYGINa0wrc2O22bNb+cXwoBm0q6u&#10;JhgLYaeC63k/BGTctY0CVqxB/OYrAy7lXgqADCdOWDjZYP5piP3ws26Lah5CFQXTJkYaLDjU4EKr&#10;KobA+MBx62l92t6//T1Y3n7reetqe8SGevda2+lHrL35CWtqeNT6AKUhQLCn/bB5BppsoOOotZ94&#10;wnqalF3kSes+/ZQNntlnQ+37MIz7QOZnkbEnaHQdxG92gdBHuo6Zf+C0DXUcp4DUXTLITbx3EuZJ&#10;w6AE8wCXlvXio+3ueIp/QDE9AQ4+jwWb3HKW8lLqHGFg8BhGt8UC/Y1u2XBavwOc3JEH1EsKpu8y&#10;kqBGBZZar1+AwRdQYFpCTXOvlJLKom7kxKOlrykpYK6j/7VUOJ/Umv6oW5bV/qWKXMt3M3Rg4Phf&#10;ytMduue6WsbVdwWi4b6TTgFqA3wBNZrjfgI9/S0wdaoQENLxkCyljNFcZrDJ6+zSesLOLkxiyL08&#10;a6NN0W5ZKVgANQ0ZkJJMerSsu3sd3UdgqUE/SVvLa7eGSq5ODVuWZ5TXbwS1HAWk5BQkT9iU9jgx&#10;2Mo5mQi2OAeB6jR1YKIVAYqVtNQORo9n1TKGc6YaboQMHbWWY4+7oypuCRqw2pmPubiwymuqLCxa&#10;5qvAIJU7VGd0FV5KnmsxP2QK8jUdhEQwmXQkKU6b5AEnhadSzMY8jD8nIzQNofIdwfhAEiBtqmcO&#10;ZRrzcE2MxByqJg1JW5KjBEYgp4kUPoqBPmlVJoMmlHf8sBUBxyjPOwngCNwUTELBBbbmAZcKBi3S&#10;7LwRPf0HHbNVYIElAFQKTIfU5aAhr8cLWoLaztvNjYzbn9meRQGUABqAbymjZSAMPc+kPhWgrWIo&#10;VtMem4NslSExKxhDgZqWoasAYwlQVqZ/TXTdS+datdQ6z/UUwEPETXtd6xjNBZRllvfkaHZhIWaX&#10;VhKAUgjgkjOJz3kVK8pUFYDWMtxKid9gJGoAnZSbfAkqaicAZKsKeCxN7ipJ1MIOxnjXyxOjRf1W&#10;uNcCID6Hap9HJcnL8jxKbm12DOUYMSVgXuG+ciTbAnRe3I7YlbrPbl2I8xoC3EZQqlpahzhBvlIK&#10;+oCi2UB9nufeG4DkVdrvrJbutCzI/Z9bmf7/DvlrKU1/65C/O9iPEtfZvVvncqiHjL28k7Vb53N2&#10;Yzvlws3pjN86ikfpmJzjDAphHvAuxxif2usEYFflPQ1xKAEUiwXAHwKxhJpRouHFgo4vATYo6kWd&#10;scxKofcDKhAeLRfruAqKernYDXAyL5YAnhnsTL7NZgq0a6GHOdpghXivO2YzPthg8al2B5aVUr+l&#10;kgBPrtWqC5CrxW4LTR2xdKLRUrFTLs6wAmIorqnUprZMdORE6fN01nNuGgU81WnbtPN5xusm43We&#10;Z1qkXwUC9UKQ15Drrw2Ih9psG8KxxOez1F3EUf0QD50ChM7w/qBbfp2Vh6mWVrl2TSQtSX+F2p0/&#10;hI7bKTqZbEI6zFyEkJaYa1ruLUFIM8y1AmpTwQNmEoOOkOeDED7mwHOMS+0vvnKuZDe3cpCjOHVK&#10;Uvdp5hzPyPia0/GzbMAt3xexoVr2FAmWM83E6DEnbhTjW/Zie0EB2rG1xT63b6jUiApikMtQt3ij&#10;5XmVj0Fs6rTba5Y3q/b255iv88ybCnOpil2KQ+bzCLEs9kNJ+pVPtgKBK+U7ud5x8wYPOI97pfbz&#10;amvKcwixh6jwKk8woDp4wm0djrcftfff/D7c3d0PXrGu1sfswDP/bAf2/qt5h1CZXgCq57j1tx+x&#10;zqZnra/tCEDVbL6uE+brbrChtkPWc/oZ6zq1B/DcA2Dut7GuAxhmrf8icbmZnBam6YSxvmMAJTdF&#10;nYZQkgpAPti+1/rb9ljH8b3m7TzugEDOI31N+6xh/0M21n0chJezUJNLxlxRZhCMp1KySHVqOTdN&#10;Z4WpUwGjpOVbgc8silPBBQSahbD2Kvsce0ppLxR1pnOW02NtqNxjFgKUxYBKk4MY4jZAAdDkOgJD&#10;RZ7RZrL2I6uxEcBQLHwUkIIdcW+pu5kQ36FM9JyyaUC+xP0rGM31rBdDqzilMHw6rghz10b7OZjP&#10;OoNdDE4u0UqBpeMPS0yaLECl540HzrjO1fnIMAQlNiRF2Qnodrv76siGluTyIe2HaukXlcwAj46d&#10;BNT7AE/qBYhWQzAplGbB32+xwTab7G9GqWj/c9ByqGs58GjJT05HOb8AGBY50WnxYZQi7ZsHhAsT&#10;fRAOtQvsmb7RWczN8oS9c33JrsOKX9os2tW5aQyhj0nIBNVhf1RiOQeIYRCS8RZLwMCDfojSAP2v&#10;jDCKNwtwlAHcGH3ihbmlUKbri+O2NKc8j7RNuRu2fsomGLTD3Qesv/UZ8/YdcR6UNYyB3OaVxSUZ&#10;PG7LMx1WSgGiJRhvod0CAO3Q4AGronJStGEGFSwwW0KlLAGKK2UAgQkzm+2w1eqwPbcV4RVmjlEq&#10;5wGr6RbnELNS9jj1I4B8YSuDogJoeM5L9bhdXRZoBZ2BXWeCrhWpewbVidEr00Y647mSAVhSABck&#10;SfuQNeogwM6gjhdRIArL9uflUefdzO+kOuXApaW1lL/dgahWPBRecK24mwViGRWkKFE6sqXQj+sV&#10;ZYBP2Qevbtq1zTzP6LMLywpnNgWZCTnlJVBZBKAVz3QTcJBqW6fOWupbK/l5VUxfDBpzR8+hlEby&#10;cF/ID0EoOpxTm5b4qxFABoW8gELYAHguLPjsujL1V7VUpyW+cac0ldTA5RlMADoFlKT2MAHATS2z&#10;Ai5LiQHe13ZEkLacsivU6+ZGym5QXt5M27vX5ux1Zd3YydurGGF5SW5T14u1Cbu8yBwCgOdS2ARA&#10;sDDVBlnoobRDinSuWGd2e+nTEec1O1dUqLkwY6QXUqZIRwAH9kRpqhSFZh3FvUX9VHcRiSUpU0jf&#10;CgCxlkFBA36z6U7nWLNUVcQg2gkwVHxRrUjkwqhG5pxWFMoyzCgpBTWJjJ9w+3Qbq8x/xnSxgKHP&#10;nrSRsb3W3vnobqoplExcJFPqVkdMVFB8q4yNmoJhAHrLOZ4FtauygM3Quc0NyJpW4WoRrUh10W+y&#10;VVJ+TW4bopTqsO1lwLM6hEID5PieTiPoML+O68m7XvlsFXhFRFnOZPMAp/xIXMQ0SJZW8rQXn+Lv&#10;sLeRedEF0DAeIJwFxrFW3NIBXQdw1xGZGVTePGOOeSJidwXlfA4yvYQdnJE9xcaWoqOWg8iHhppR&#10;bcfN03sMwNQRD2yz/zQqtJV7dvIb2jyLLQPc6vTjJqRsEcKwMj9K22u/s9eKkOuSfCJ0XGRatob6&#10;0L+T9EsagFc6QIWuLEH+tEStWNYSJPI6n8uDF5OnbDJ4xMIOLMEsbQNNnLCabAPPGEFZO+GFEIiM&#10;nLS7776yC5av3bpuxw78DjX5hHU0PWMdjQBY7wkLoJJ6GvdZV8PTFkAhTvSetHAvamSsm9Jlvs5T&#10;NtRyBIW530YA1aGOI269V4ENElO7jRxWXFYaQmHotGwb4TU0cMiCMPopQNnb0WRjnchemNnUyDEM&#10;DQ+CYkyNYRAo2pPTnow2wJXpQimx5J2qIyZZQCEvwEIlxjwdKMQzFqYjIhQpxfgYAEyRitQyrPYX&#10;YwCmDyCOjLTB1nxc28OgGXBKJ0HJSIHyfxlgzIX7LcI1xaJUn7SHzgn0uuMn04OtFuk7bQtTMGrt&#10;8fGdHOBV4hollKZA8mJtyu0rRVFmOpNXiwg06TTYkJZvlGVFAKDDzEsYxexYu0W4dqSvydJjHRYd&#10;7DBvO23YC6B5eVbuEQXsU6i7gs6mwgDjnlO04zEIwCme8YzbL8mhBjMMZJ1RzUIopgDyJOCo86oK&#10;rqAgEYo4pGMwMwCK2G2a3yh7iiKOSOFkadcMv0l42m207agNNB2wxCig23fKgl30IcVHn6el+Ibl&#10;udsMwIwxUQHhTIfl0i0w6yYbD+2zwORBWHejTfoYT2f2Oi++COo/wm/SsXbzjBy2xDT/w/Yaz/ze&#10;unqfsIHBvdZw/D4bg+mNDx6CPbbBIgdsfg7GWWPSzGHAAUfP2LPW1fEYrPCIDXQ97dJ4VTH4Vdp/&#10;Lg8IAGrbKBfFv7y4GbUdxYldAdxz3RYONlgeg7a2MObCj507G7HFBY8tLnpsZIQ6x+hPJu3WEipn&#10;bRo1M2XLXLcCmZml/bYAnPlkrwMNBavX2U95QipZ89b8JEaZawmEUH06uqMcn3K1V9GypVSRljBr&#10;jIEKTL6MoSoDhHUAU8cKFO9WoLvGc6zDyqVAlHBb+zM7VZQegHPVqbOknUXxalm1Sv/rgLxUihw5&#10;VBQlSSpS+5sbAKeA0f2NOtXRgrqWgxkH2vuTs4YM9m5IQh2LAOwZsxWI3aKuS9Hn6yXqr6MRKHAB&#10;7DogrqLs8/pcmWekOBTsXsrxMupUS4A1QEsqVEclztWCTkWqvvMonU3U56XZkG1T13PU7SLq89JK&#10;3B12vywnnhUZY6nqATs3p+XbEdqkjfYSoIxAaqJ2eXkC9Q9wQ4Dk+KTD/IrlusL/yuZyfTtmN87F&#10;7aUdrst3r1N2UM9aYl8EIOe4lvapdSREAKJn2pkNcE3AAGWuXI6XUbbaVz2/PGm3rshLGDW1PM01&#10;FIpRZCSAjcJYA2JVgC+b6bVajWue57NtrxUqPabk4jkAuF7TkSPGVHLXvs1yzwqGX+p2ViQAwFK9&#10;VvPD9BVEhr5Y1fjWGUTmssaglszlxTyPEl6dZ4zVx10kqJJAPgdYyCcCAqd5LjCcTaKW8yJmirUq&#10;1TkAMe60PEBfhPDWGMdFgNSBp0A40OKWZHXGUb4l2qPX8Q0Fa5EDkPNMZXxrOVbp+9ZQuwL/BcbW&#10;+swE82KY36oeKG6Ew5S2drhGFBuWA8wWGBd56pqF8CjQRmgc2zJ8DLVI+3CdLUjSxSUI4GKUcTsC&#10;seS5AEIFMZhRDFhl8QmesCwKNJPE7qQg6QlsUrLZ4tFmy3CdEnNDkcbyzI8M8y2hYybTbfSBzoaf&#10;sKkIgkcrTdiRkVEUJqQ7AJgOe56xnoFH7fY733vDPv/ceTv09L9af8sz1nTkUTvTsMcd3/CgIP39&#10;pygnYQONbiN4+MxR62s+aMMA48Rwk015Ws0/eBIFoEDTB80zcAyQPG1jAOFw/2Eb4f8AqmcKpRkY&#10;OWHh0RPm6Tns1MJw+7M22n3KBjsPWxopnZxqQlHIUegUHYqkjjMx0uM2GxYwwGjodO1TlmFVcsfW&#10;2U+drcyE5L6v/dEm5wCh+LQFHVOYHHLluZUCEzMOM9Z+IoMiRMfxeVFLZdFhd5whA5gmfMpL2e7+&#10;LkYk4wFI3qtFmfwF2ClqTaqsAGjFh9tsbopB6u22+AAdMnzGyuNMtCkMCN8vAVJSb3MCQZRbTEmr&#10;KTMAWjKMzJ84aXE/8r/3oLUefdgZ4DwAp2XbMgNrJed3TjRDLYfMDzBJuWq5V84CcZRyWkc/GHAL&#10;TDJFC9Ly9yaD6tbFGSYBqgrVlvF32lxs2KaHGDwAnQC0jFFSEIU8bLjMQJWKlQv/n7O56BiOgk2I&#10;iAQBxp5T+5wS1/lRBSyQd+4iTHEdoiGnI2V/USCJipsQmjz9XIPr6Uwqk3F9btxmUj2QJIAVtRgd&#10;P2YjPXuss/Vhm8mg/vMQm1yjjU/uM8/UM+bxHbKmpoetp3OvnTjyIEB53LHEJAqnXB6wySgst4Lq&#10;qg9acLLBhsYO2PD4ISvC+gOozXCw2fKolxXY96I8AlGwswDGKiCxOccz5Ae5Fs+z6LWxwYNW0eHm&#10;PNefbLNzOpO5k7ALG1Fbmh13AZivX0g7JxBFhKoLRACoWR3WRm1dZPJulgMOsMSqdUhde4gCHvXJ&#10;rlcrxggjJfCbxxhqGXMVkFxl0svIyVjVUTACymoU5YwRmsUI6uydCJf6Twb4uXraXj6bt7euVuzt&#10;q7MubNkr5wrOS/HqctyuLMWc49DlOnVH3Wl/SkZ2hfvI4C9j/FWPKyhjHVDXcu6mlm1VP4qWnJWp&#10;RZ7GCpoh4JQDkJyZlCJNiktn9wTIKlJhcvzQcrX7DKA7C9Bt0AYb1ZApao1U7ZUVnZsM2ipKdLvm&#10;d7+Rc1EdQJsDyJYqgFJxyEoY8MK0zgM3OSVXwdgr9+ocwFrLAdICPfputTpqVzbCqB+RXRQRz6ol&#10;Y4Wo28Lo3jqXtpsKMi7vVPpbS60uJ+MCZAhVurXkRWkqjyOGvAJJSHfzOmaX6mEXTm6jFuJe2o8G&#10;+AHsHedARvvR9+6ZagGn2pUSTqC6QP1mub+WKCs5SAP3WaLNtuqTtjIXdJ9tcV+lwFqn3ktLPsY8&#10;45N6bC5DgpRmLt6BLYDsYsAF1vK4ljhQHlmdT1VYxS2IxQoES5FzlBi96PYBR2g3QDYHmckhHqYF&#10;NEcshLEv8PcMYCD1rTkeD+i4DmRZnr86l5rHNulMLkp8knunYwiBFCSa35RpfwVBkLewCMcshE5J&#10;7dXOCt0ooqfVAwGoImrpqJriJhcBJQGrS/PHZwIzEYYUcyfPaxqQE1AJCyJ8P4MSjIZbXYmFmdf0&#10;91Sw0coAvPJVan9T8/b57Qz9I6eooHNCu6w6MD63ZkTQPIzPHrdKJ3K3Sftoq2M2j73IYgNph6mJ&#10;JoivEuRrObfNUvL6TnbaBDY4MInQ8z9hvWOPWGvfb+1Y27/aoZZf2b7Tv7T9rb+ygx2/sadbfmHP&#10;v/Z9uLvXb12z9hOPA5b7AMonKU8BZIctONBogQGUxKDOQDa7ZcKRzkMA5UGMZDNSHcPNg0+HmgBC&#10;jGDfs5T95hk6bD7PCQv5Ttv4aIOF/U3uiIAchHoBZB221zWGzhy0Y0efspaW/cjhFotGW621dY81&#10;o1SHUW1JwGm1yOBFPisbf26yzwUg0HLpLEZQbEl7PQXeVyqpmdiAlSLDgM0whslrlYi81OSiHbI0&#10;oDY1QAf5kOhcNwOYab8zAaAIHKUsJwa1sQ2YAVhSlfLYFIBqLzUHQEpVFgN0OqpvOTFuVUC3wnsq&#10;ceob7Wq2GR9gMdxuU71NbqlWUYPE2kbOPGuthx9EJR624a4nXZSj1obf2VDrUwB4o6UBwVp00CmJ&#10;cnSAwdZrGcA6SX2krpOQEl/3Uf5m4I9Qz6ETqL7TGNbdgaLQgVFIyp8Dxid8Z8zTedSp9DSqO4WS&#10;1r6almTKGHN5Ik97UbawQ6lKAahi4Aro5F1XQF3PJ1FOcY8D7SQkIjrYjMJlAtE2CcA7I0epCe35&#10;Kt4uEy/I+3pV6EHez4QBoaCWdXohCG2Wnmx1E7CmDAKLQ5ZInbJE4aSNT9P/xcPWNPY7O9pwnz21&#10;5xfWeWYPqvKY+YaUNeCMTTPIxfxiSXmynbLaEgZiod82zodsIsZYyUGCFEkGw6GJWVEYsziMPTzk&#10;gizoSI2Ii4tGUpSDx643pvZJ5mHW8vzT8Sct3cj45JlQM1mx3jGb1Rk/jKciT0lNKafnDgpMbFce&#10;vjrPe34+4oDqKqD18tmsi/AihV+NQhgwulp21IHxLRSZliy3KGerPntpOw5QMrExPnPTfW5p8jrg&#10;q/RkK1KWKQx3GtKY8to5LXPVtAwp9YahAOCUHk1xPRXuT+eLdX7ubHXcKaUFDM5ieoC/uRZ1dswf&#10;ErFdRl2XUGCApbYFlh0wM1dom22UgYDyhbMpZxxdUgDaaBWwUHSaupabISNSrIpeI5f9Bebn7vKt&#10;x9YBm+UKc446OA/WFYz8HN+Z0dKXoquctvhUm+VnGCupMzZT7rO4srdg3ALBo+b1HkSJNVsx32qp&#10;hBxoTtEnkEIMeyUDiM8C7gWFQzvjkiqUEyiqLPUro54BUu07O6ckXtdqY7bE+9UCpKHmsY26386t&#10;o1yXvfS1ctj2oQiDqFQfqgWFKVCj/juKULORoI/8tC/PCChpn3kVYywPXRUt0+tg/TmU6dLsKIae&#10;/pNj0CxjCuCSc8rynM4X+m1tHqVcn7Bl1Gmdso06XaKNyhClORl4HYOZDzov7Bn6KwuJnYGA5LSU&#10;qCMckM6Mlj95rmoVYC70unRxYQWcx+hnMt02W+P7uS6bDJ9CYbW7DCm5SBdtwxzIe2mDcVsFsOdR&#10;uEqwkEw2WnUWO1dENRZabSx4iN82uC0UxaQtcg0thZaZB9oqkJJTG2iZOeZVQJDTVssoKEor751m&#10;rp/GhmBP6JO4X+kPW5lnCBLmu86RZxX8gmsqVqwCq8vrWNGmpiZOWcCHoPIeY1w0m2/0qI0OUBcv&#10;AA7gautilnG5yDivxZmHzNGNwphdgHidhZRoiV8kTn2kfW5tm2icuwAc9K9i0GofeRoxlgOEI9E2&#10;CwSwO/FmKxQh9eUT5o8+bR3Dv3Vh7fY3/ZM9dPDH9vDhn9ijx//R7tv3d3bfob+3Ky9v74Ll//nv&#10;/21vvnLd3n79ht1+46a99+ZLduf2K/bh7VftA17ff+tle/9tFd7nVeWTO6/b3ff5/J2X7e6dW3z/&#10;JXv3rZv27tv8/vZNe/ONF+z27Rft7Tdu2Gtc+9WXr9rrt56zG9fPu/LaS1ft9usv2Kd337WP775t&#10;7797i988b3c/fM3eeuNFe+v1F+2dN27ZF3dv29ef3bbP+c7d9153dfn4/dfd+/c+etu+/uQ9+/rT&#10;9+xL/v/y7jv25cfv2jf37thXH79Hedd977M7b1HfN+zj996wj955zT3XR++o/rzH+3d5/7MP3uYe&#10;XPPD2/Yp37/77uv20buv2Sd853M+++IjPrvD6wd8/u4b9g3X/+Q2n1O+4rOvdO/337TPudZ7r920&#10;W89fdvf8gjreo60+eIv24Xk/5jnfe/sFe+u1q/bFx9z3zqs8z6v2xYdvco3b9t///oX9n//8yv39&#10;OXXRPe9x/8+41mc8970P9JvX7dP3XrWvP77N9d+wO2+9aB+994rrkw+5/ge3b7m/P+U3X1PPe3fe&#10;dEX/q05ffUJb8dt7d9+iDd+iDWhP/c/faudvPnvfPa+eybUJv1U73Hnrln1M+31KP9x54yX74M1b&#10;9invf8bnX6i9P3mfa/Ib2v0u9fzkozftow8YI+/xvbtv2B+/+dC+vEd/fv6O3btHn3zyur1356bd&#10;vvOC3fmYZ7j3kj13fcuuX9+xdxhDd957ifF4wz7/5G2u9bp99gnt+dVt++Tea/bFl2/bx5+8al9+&#10;RX2/fde+4v3XX79mH3Kvr+69y5h5n/q8Z99Qp93+uW3fME70zHdp808/fIO/6Xu1P8//Ge147xOe&#10;8y5t/CmvH/Gc9M+9z2ijj+mbT9XWb9kfv7hj391737797F36Z7ctVb799B37A/f97t579h9ffWT/&#10;TvnTN3ftP7/5yP7rD3ftj199YH/6+kP7ls+/+UztynX5/Xdf6lq37Y+0yTefvk09eZ5P3rFvKfpb&#10;9Va598GbjO+3+d4dVwfd/zv+dv34fb3+xD313rfU449fvGf/+bXeU33fo26q33v23//5pf0///sb&#10;fk9/cd0/cB0V1f9L6vT53Tfd7/VM3/Cbf+f3f/r6A/sv+k6//4bvfs1nX9MeqsO/f7lbH93jK/rp&#10;Hr937UU//8cf+N2/3+X1jv3hS+bl51zzC8b1p7TbV+/YZ7zeu8fY+fxt+/CDW3b37iv2xb03nJv+&#10;3Q9v2Yd3XmKu3HT25bO7r9FH6luu/9ErrnzJe18xJr76jDlKv33FmFL58jPmIe9/++U77t7ffY19&#10;uEdbcu+vKfrOZx+9yjVeo/15xi/f4/fUhTHwzee0K8/8h8/fd8+oZ1W/6n/XFt/St7TrV+or+u27&#10;rxhfXO9rnuG7r2gD/v4D1/zDV7TNt1yH16/47I/8/e3XXJPvfMb4+pj7fcnv732s+r7D53ftT98x&#10;Tr7+yP7jj3cZe/QF9/iCdrxLXT/84BXXXl9S/z98+779139+bH/ie59wnW+45nff3XHtp+98zT2/&#10;++YO16Y/GB+f0M8fMh8/pX8+ps0+/QQb+OFLfJe5+cGLrmj+fPv1u/QfNoR5990X1Jux/yVzQs+p&#10;8a820HhTW3324Sv2qerE/P6E/lHRb7/gsy80T12/0M689yntrNe79PGdd27ah++/5IrDDV7ff/dF&#10;e/+9F93fmvN3ZTOwY8KTD95hXLxPnbGPsl/37sgmvwoGYS/Anj9onNEfKt8wh7789C3XJ/cYA65d&#10;aAeNxbexkXewDWovjYPPGDNvvQUuvXHZ3r9z3W6/e81u3jpvt16/aK+9fcVev33VXrt92W6+et6u&#10;vbxl/+v//iNQafb/As+hlJ3kE8xuAAAAAElFTkSuQmCCUEsDBAoAAAAAAAAAIQC05ysM3rsCAN67&#10;AgAVAAAAZHJzL21lZGlhL2ltYWdlMi50aWZmTU0AKgACrkh0dHT/dXV1/3V1df92dnb/d3d3/3h4&#10;eP94eHj/eHh4/3p6ev97e3v/eXl5/3Z2dv96enr/gICA/4CAgP98fHz/gYGB/3x8fP98fHz/goKC&#10;/4KCgv99fX3/fn5+/4ODg/+Dg4P/hYWF/4iIiP+IiIj/h4eH/4eHh/+Kior/jIyM/4yMjP+MjIz/&#10;i4uL/4yMjP+MjIz/jo6O/4+Pj/+QkJD/j4+P/4+Pj/+Pj4//kJCQ/5GRkf+SkpL/kpKS/5KSkv+U&#10;lJT/l5eX/5qamv+ZmZn/lZWV/5SUlP+Xl5f/mpqa/5ubm/+ampr/mpqa/5mZmf+ampr/nJyc/56e&#10;nv+fn5//mpqa/5ubm/+fn5//o6Oj/6CgoP+bm5v/nZ2d/6SkpP+kpKT/oKCg/5+fn/+ioqL/o6Oj&#10;/6Ghof+jo6P/qKio/6mpqf+mpqb/p6en/6qqqv+rq6v/qKio/6ioqP+rq6v/q6ur/62trf+urq7/&#10;ra2t/6urq/+rq6v/rq6u/7CwsP+mpqb/qqqq/7W1tf+wsLD/qamp/6urq/+rq6v/tra2/7CwsP+t&#10;ra3/sLCw/7Kysv+urq7/sLCw/7Ozs/+wsLD/tLS0/7Ozs/+ysrL/sbGx/7Kysv+0tLT/tbW1/7a2&#10;tv+0tLT/sbGx/66urv+wsLD/tLS0/7a2tv+1tbX/srKy/7Kysv+6urr/urq6/7Ozs/+zs7P/u7u7&#10;/7u7u/+0tLT/ubm5/7e3t/+1tbX/tbW1/7e3t/+4uLj/uLi4/7a2tv+7u7v/uLi4/7a2tv+3t7f/&#10;ubm5/7q6uv+5ubn/t7e3/729vf+7u7v/uLi4/7W1tf+0tLT/tbW1/7a2tv+4uLj/tra2/7i4uP+3&#10;t7f/tbW1/7e3t/+7u7v/urq6/7W1tf+2trb/tra2/7a2tv+2trb/tbW1/7W1tf+1tbX/tLS0/7Oz&#10;s/+zs7P/t7e3/7q6uv+4uLj/s7Oz/7Gxsf9wcHD/cHBw/3Fxcf9ycnL/cnJy/3Nzc/90dHT/dHR0&#10;/3d3d/95eXn/eHh4/3Z2dv92dnb/eXl5/3h4eP90dHT/eHh4/319ff9+fn7/eXl5/3l5ef9/f3//&#10;f39//3p6ev9+fn7/gYGB/4ODg/+Dg4P/g4OD/4ODg/+FhYX/h4eH/4WFhf+FhYX/hISE/4WFhf+F&#10;hYX/h4eH/4iIiP+JiYn/i4uL/4uLi/+Li4v/jIyM/42Njf+Ojo7/jo6O/46Ojv+NjY3/kJCQ/5KS&#10;kv+RkZH/j4+P/46Ojv+QkJD/k5OT/5SUlP+UlJT/lZWV/5aWlv+Wlpb/lpaW/5aWlv+Wlpb/l5eX&#10;/5iYmP+bm5v/np6e/5ubm/+Xl5f/mpqa/6CgoP+fn5//nJyc/5ycnP+fn5//oKCg/56env+fn5//&#10;o6Oj/6Ghof+fn5//n5+f/6Kiov+jo6P/oKCg/6CgoP+kpKT/oqKi/6SkpP+kpKT/pKSk/6Kiov+i&#10;oqL/paWl/6enp/+np6f/paWl/6ysrP+pqan/p6en/6urq/+np6f/ra2t/6qqqv+mpqb/qamp/6ur&#10;q/+oqKj/qqqq/62trf+pqan/rq6u/66urv+urq7/r6+v/7CwsP+wsLD/sLCw/6+vr/+tra3/r6+v&#10;/7CwsP+wsLD/sLCw/66urv+urq7/ra2t/6ysrP+xsbH/sbGx/62trf+tra3/srKy/7Kysv+urq7/&#10;s7Oz/7Gxsf+urq7/ra2t/6+vr/+xsbH/sbGx/7Gxsf+1tbX/s7Oz/7Kysv+zs7P/tbW1/7a2tv+0&#10;tLT/srKy/7W1tf+0tLT/s7Oz/7Kysv+xsbH/sbGx/7Gxsf+xsbH/srKy/7S0tP+zs7P/sbGx/7Ky&#10;sv+2trb/tbW1/7CwsP+ysrL/srKy/7Kysv+ysrL/sbGx/7Gxsf+xsbH/sLCw/6+vr/+tra3/ra2t&#10;/66urv+srKz/qamp/6qqqv9qamr/a2tr/2tra/9sbGz/bW1t/25ubv9ubm7/b29v/29vb/9ycnL/&#10;dHR0/3Nzc/9ycnL/cnJy/3Fxcf9vb2//c3Nz/3h4eP95eXn/dHR0/3V1df96enr/enp6/3V1df95&#10;eXn/e3t7/3x8fP99fX3/fX19/35+fv9/f3//gYGB/4CAgP+AgID/f39//4CAgP+AgID/goKC/4OD&#10;g/+EhIT/hYWF/4aGhv+Hh4f/h4eH/4iIiP+IiIj/iYmJ/4qKiv+JiYn/ioqK/4uLi/+Li4v/i4uL&#10;/4uLi/+MjIz/jY2N/4mJif+Kior/i4uL/42Njf+NjY3/jIyM/4uLi/+Kior/k5OT/5OTk/+Wlpb/&#10;l5eX/5WVlf+Tk5P/lpaW/5ubm/+YmJj/lpaW/5iYmP+bm5v/m5ub/5qamv+ampr/nJyc/5+fn/+c&#10;nJz/nJyc/6CgoP+goKD/np6e/56env+hoaH/oKCg/6CgoP+goKD/oKCg/6CgoP+fn5//oaGh/6Sk&#10;pP+mpqb/n5+f/6Kiov+goKD/pKSk/6mpqf+hoaH/oqKi/6Wlpf+ioqL/paWl/6enp/+jo6P/paWl&#10;/6ioqP+lpaX/pqam/6enp/+pqan/qqqq/6qqqv+qqqr/qamp/6ioqP+mpqb/q6ur/6+vr/+vr6//&#10;qqqq/6enp/+mpqb/qKio/6urq/+tra3/ra2t/6ysrP+tra3/rq6u/66urv+tra3/rq6u/6ysrP+p&#10;qan/qKio/6mpqf+rq6v/rKys/6ysrP+tra3/ra2t/62trf+vr6//sLCw/6+vr/+tra3/q6ur/6ur&#10;q/+srKz/ra2t/62trf+tra3/rKys/6urq/+rq6v/ra2t/66urv+tra3/q6ur/62trf+vr6//rq6u&#10;/6urq/+tra3/ra2t/62trf+srKz/rKys/6urq/+rq6v/q6ur/6ysrP+qqqr/qqqq/6urq/+pqan/&#10;pqam/6enp/9nZ2f/Z2dn/2dnZ/9oaGj/aWlp/2pqav9qamr/a2tr/2hoaP9sbGz/b29v/29vb/9u&#10;bm7/bm5u/3BwcP9xcXH/dXV1/3BwcP9xcXH/dnZ2/3Z2dv9ycnL/cnJy/3d3d/91dXX/dnZ2/3d3&#10;d/94eHj/eXl5/3p6ev97e3v/fHx8/39/f/9/f3//f39//39/f/+AgID/gYGB/4ODg/+Dg4P/gYGB&#10;/4KCgv+EhIT/hISE/4SEhP+EhIT/hYWF/4eHh/+JiYn/iYmJ/4mJif+Kior/i4uL/4yMjP+MjIz/&#10;jIyM/42Njf+Ojo7/kJCQ/5GRkf+SkpL/kpKS/5KSkv+SkpL/kJCQ/5GRkf+RkZH/kZGR/5CQkP+Q&#10;kJD/lJSU/5eXl/+Tk5P/k5OT/5WVlf+Xl5f/mJiY/5eXl/+Xl5f/l5eX/52dnf+ampr/mpqa/52d&#10;nf+enp7/m5ub/5ubm/+fn5//oKCg/56env+dnZ3/n5+f/5+fn/+enp7/n5+f/6Ojo/+jo6P/nJyc&#10;/56env+cnJz/oKCg/6Wlpf+dnZ3/nZ2d/6Wlpf+hoaH/pKSk/6ampv+jo6P/paWl/6ioqP+kpKT/&#10;oaGh/6Ojo/+lpaX/paWl/6Wlpf+kpKT/pKSk/6Wlpf+kpKT/p6en/6qqqv+qqqr/p6en/6Wlpf+l&#10;paX/paWl/6qqqv+pqan/qqqq/6urq/+srKz/q6ur/6urq/+tra3/q6ur/6qqqv+qqqr/qqqq/6qq&#10;qv+rq6v/q6ur/6urq/+np6f/qKio/6qqqv+rq6v/rKys/6qqqv+oqKj/pqam/6enp/+oqKj/qamp&#10;/6qqqv+qqqr/qqqq/6qqqv+pqan/qqqq/6qqqv+oqKj/qKio/6mpqf+qqqr/qamp/6enp/+pqan/&#10;qamp/6mpqf+oqKj/qKio/6enp/+np6f/p6en/6Wlpf+lpaX/qamp/62trf+rq6v/paWl/6Ojo/9l&#10;ZWX/ZmZm/2ZmZv9nZ2f/aGho/2lpaf9paWn/aWlp/2lpaf9qamr/bGxs/2xsbP9ra2v/a2tr/25u&#10;bv9ycnL/dHR0/29vb/9vb2//dXV1/3V1df9wcHD/cXFx/3Z2dv90dHT/dHR0/3V1df92dnb/eHh4&#10;/3l5ef96enr/enp6/35+fv99fX3/fX19/319ff9+fn7/f39//4GBgf+CgoL/f39//4GBgf+Dg4P/&#10;g4OD/4KCgv+CgoL/hISE/4aGhv+Hh4f/h4eH/4eHh/+IiIj/iYmJ/4qKiv+Li4v/i4uL/4eHh/+H&#10;h4f/h4eH/4mJif+Kior/jY2N/4+Pj/+QkJD/jo6O/5CQkP+QkJD/jo6O/46Ojv+QkJD/k5OT/5SU&#10;lP+QkJD/kpKS/5SUlP+VlZX/lpaW/5aWlv+Wlpb/lJSU/5aWlv+Tk5P/lJSU/5eXl/+YmJj/lZWV&#10;/5WVlf+YmJj/nZ2d/5iYmP+YmJj/m5ub/5ycnP+ampr/mpqa/56env+fn5//m5ub/6CgoP+cnJz/&#10;nJyc/6CgoP+ampr/np6e/6Ojo/+fn5//oqKi/6SkpP+hoaH/oqKi/6ampv+ioqL/oKCg/6Kiov+j&#10;o6P/oqKi/6CgoP+goKD/o6Oj/6Wlpf+mpqb/pKSk/6Ojo/+kpKT/p6en/6ioqP+np6f/paWl/6Wl&#10;pf+kpKT/pKSk/6Wlpf+mpqb/paWl/6Wlpf+np6f/p6en/6ioqP+qqqr/qqqq/6qqqv+pqan/qKio&#10;/6enp/+kpKT/pqam/6ioqP+qqqr/qamp/6ioqP+mpqb/paWl/6ioqP+oqKj/qKio/6ioqP+oqKj/&#10;qqqq/6urq/+rq6v/qqqq/6ioqP+mpqb/p6en/6ioqP+np6f/pqam/6Wlpf+np6f/p6en/6ampv+m&#10;pqb/pqam/6Wlpf+lpaX/paWl/5+fn/+fn5//o6Oj/6enp/+lpaX/n5+f/52dnf9lZWX/ZWVl/2Zm&#10;Zv9nZ2f/Z2dn/2hoaP9paWn/aWlp/29vb/9sbGz/a2tr/2xsbP9ra2v/aWlp/2tra/9vb2//bm5u&#10;/3Nzc/9zc3P/b29v/29vb/90dHT/dXV1/3BwcP90dHT/dHR0/3R0dP91dXX/eHh4/3l5ef95eXn/&#10;eXl5/3l5ef95eXn/eXl5/3l5ef96enr/e3t7/3x8fP99fX3/fX19/4CAgP+CgoL/goKC/4CAgP+A&#10;gID/goKC/4WFhf+BgYH/goKC/4ODg/+EhIT/hYWF/4WFhf+Hh4f/iIiI/4mJif+JiYn/iYmJ/4mJ&#10;if+Li4v/jo6O/5GRkf+Tk5P/jIyM/46Ojv+Pj4//jY2N/42Njf+QkJD/kpKS/5GRkf+Pj4//kpKS&#10;/5OTk/+SkpL/k5OT/5WVlf+VlZX/k5OT/5aWlv+Tk5P/lJSU/5eXl/+Xl5f/lZWV/5WVlf+YmJj/&#10;n5+f/5mZmf+Xl5f/nJyc/56env+ampr/m5ub/5+fn/+cnJz/mpqa/6CgoP+cnJz/m5ub/56env+a&#10;mpr/n5+f/52dnf+ampr/nZ2d/5+fn/+bm5v/nZ2d/6CgoP+dnZ3/n5+f/6Ghof+ioqL/oKCg/56e&#10;nv+enp7/oqKi/6ampv+mpqb/oqKi/6CgoP+hoaH/pqam/6ioqP+np6f/pKSk/6SkpP+lpaX/paWl&#10;/6SkpP+lpaX/p6en/6enp/+mpqb/oqKi/6SkpP+mpqb/pqam/6Wlpf+kpKT/o6Oj/6SkpP+jo6P/&#10;paWl/6ioqP+oqKj/p6en/6Wlpf+lpaX/paWl/6ioqP+np6f/p6en/6enp/+np6f/qamp/6qqqv+r&#10;q6v/qqqq/6enp/+lpaX/p6en/6ioqP+mpqb/pKSk/6SkpP+lpaX/paWl/6Wlpf+kpKT/pKSk/6Sk&#10;pP+jo6P/o6Oj/6SkpP+ioqL/oqKi/6Ojo/+hoaH/np6e/6CgoP9kZGT/ZGRk/2VlZf9mZmb/Z2dn&#10;/2dnZ/9oaGj/aGho/25ubv9qamr/aWlp/2xsbP9tbW3/ampq/2lpaf9sbGz/bGxs/3Fxcf9ycnL/&#10;bW1t/25ubv9zc3P/c3Nz/25ubv90dHT/cnJy/3Jycv90dHT/d3d3/3l5ef94eHj/d3d3/3d3d/93&#10;d3f/d3d3/3d3d/94eHj/eXl5/3t7e/98fHz/enp6/35+fv+BgYH/gICA/35+fv99fX3/gICA/4SE&#10;hP99fX3/gICA/4ODg/+Dg4P/goKC/4KCgv+FhYX/iIiI/4SEhP+EhIT/hISE/4SEhP+FhYX/hoaG&#10;/4eHh/+Hh4f/iYmJ/4yMjP+NjY3/jIyM/42Njf+QkJD/kJCQ/42Njf+Ojo7/kZGR/5GRkf+Ojo7/&#10;j4+P/5OTk/+UlJT/kpKS/5eXl/+UlJT/lJSU/5iYmP+YmJj/lpaW/5aWlv+ZmZn/oKCg/5iYmP+W&#10;lpb/nZ2d/5+fn/+bm5v/mpqa/5+fn/+bm5v/l5eX/52dnf+ampr/m5ub/5+fn/+ampr/np6e/5ub&#10;m/+Xl5f/mpqa/5ycnP+YmJj/mpqa/52dnf+ampr/nJyc/5+fn/+ioqL/oaGh/56env+dnZ3/oKCg&#10;/6Ojo/+ioqL/oqKi/6Kiov+jo6P/pKSk/6SkpP+jo6P/oqKi/6Ojo/+oqKj/qKio/6SkpP+kpKT/&#10;qamp/6qqqv+lpaX/oqKi/6Ojo/+kpKT/oqKi/6CgoP+goKD/o6Oj/6Wlpf+jo6P/paWl/6ampv+m&#10;pqb/pKSk/6Ojo/+kpKT/pqam/6SkpP+kpKT/paWl/6ampv+mpqb/pqam/6Wlpf+lpaX/qqqq/6am&#10;pv+kpKT/p6en/6enp/+kpKT/oqKi/6Ojo/+jo6P/o6Oj/6Ojo/+ioqL/oqKi/6Ghof+hoaH/oaGh&#10;/6ampv+kpKT/pKSk/6Wlpf+jo6P/oKCg/6Kiov9jY2P/ZGRk/2RkZP9lZWX/ZmZm/2dnZ/9nZ2f/&#10;Z2dn/2lpaf9lZWX/ZmZm/2xsbP9vb2//bW1t/2tra/9sbGz/cHBw/2tra/9ra2v/cXFx/3Fxcf9t&#10;bW3/bW1t/3Jycv9zc3P/cXFx/3Fxcf9zc3P/dnZ2/3h4eP93d3f/dnZ2/3l5ef95eXn/eHh4/3l5&#10;ef95eXn/e3t7/3x8fP99fX3/eXl5/3x8fP+AgID/f39//3x8fP97e3v/f39//4KCgv9+fn7/goKC&#10;/4WFhf+FhYX/g4OD/4ODg/+Ghob/ioqK/4eHh/+Hh4f/iIiI/4mJif+JiYn/h4eH/4aGhv+FhYX/&#10;h4eH/4uLi/+MjIz/ioqK/4yMjP+Pj4//jo6O/4qKiv+NjY3/kJCQ/4+Pj/+MjIz/jY2N/5KSkv+U&#10;lJT/kZGR/5GRkf+Pj4//j4+P/5KSkv+Tk5P/kJCQ/5CQkP+UlJT/mpqa/5GRkf+Pj4//lpaW/5iY&#10;mP+UlJT/k5OT/5iYmP+cnJz/lZWV/5mZmf+Xl5f/m5ub/6Ghof+ampr/m5ub/5ubm/+YmJj/m5ub&#10;/52dnf+ZmZn/m5ub/56env+bm5v/mZmZ/52dnf+ioqL/oqKi/56env+cnJz/np6e/6Ghof+enp7/&#10;oqKi/6ampv+mpqb/oqKi/5+fn/+enp7/oKCg/5ycnP+kpKT/pKSk/52dnf+enp7/paWl/6ampv+e&#10;np7/pqam/6ampv+kpKT/oaGh/5+fn/+goKD/paWl/6qqqv+ioqL/pKSk/6Wlpf+kpKT/oqKi/6Gh&#10;of+jo6P/paWl/5+fn/+hoaH/o6Oj/6Wlpf+lpaX/o6Oj/6Ghof+fn5//qqqq/6SkpP+jo6P/pqam&#10;/6ampv+jo6P/oaGh/6Kiov+hoaH/oaGh/6Ghof+hoaH/oKCg/6CgoP+fn5//n5+f/52dnf+dnZ3/&#10;oaGh/6Wlpf+jo6P/nZ2d/5ubm/9gYGD/YmJi/2RkZP9lZWX/ZGRk/2RkZP9lZWX/Z2dn/2lpaf9h&#10;YWH/YmJi/2dnZ/9mZmb/aGho/29vb/9wcHD/bW1t/21tbf9ubm7/bm5u/25ubv9ubm7/b29v/29v&#10;b/9sbGz/bW1t/25ubv9wcHD/cnJy/3R0dP91dXX/dnZ2/3Z2dv99fX3/fn5+/3l5ef92dnb/eXl5&#10;/3x8fP99fX3/f39//3x8fP98fHz/f39//4CAgP99fX3/fX19/4CAgP+Ghob/gYGB/39/f/+Dg4P/&#10;h4eH/4eHh/+Hh4f/ioqK/4WFhf+FhYX/hoaG/4eHh/+IiIj/ioqK/4uLi/+MjIz/ioqK/4iIiP+J&#10;iYn/jIyM/4uLi/+IiIj/i4uL/5KSkv+JiYn/i4uL/42Njf+Ojo7/jY2N/46Ojv+RkZH/lJSU/5GR&#10;kf+RkZH/kZGR/5KSkv+SkpL/k5OT/5OTk/+Tk5P/lZWV/5eXl/+YmJj/l5eX/5WVlf+UlJT/lpaW&#10;/5iYmP+cnJz/mZmZ/5aWlv+VlZX/mJiY/5ubm/+bm5v/m5ub/5iYmP+YmJj/m5ub/52dnf+ZmZn/&#10;lZWV/5iYmP+goKD/mJiY/5ubm/+enp7/nJyc/5mZmf+Xl5f/mpqa/52dnf+dnZ3/np6e/5+fn/+g&#10;oKD/oaGh/6Kiov+ioqL/oaGh/52dnf+hoaH/o6Oj/6Kiov+enp7/nJyc/5+fn/+ioqL/oqKi/6en&#10;p/+oqKj/o6Oj/6CgoP+ioqL/o6Oj/6Ghof+hoaH/o6Oj/6Wlpf+lpaX/oqKi/6CgoP+goKD/oKCg&#10;/6qqqv+ioqL/nZ2d/6CgoP+jo6P/o6Oj/6Ojo/+lpaX/np6e/6CgoP+hoaH/oKCg/5+fn/+goKD/&#10;o6Oj/6ampv+cnJz/np6e/6Wlpf+lpaX/np6e/6Ghof+kpKT/m5ub/6SkpP+np6f/oKCg/5ycnP+g&#10;oKD/oKCg/56env9gYGD/YmJi/2RkZP9kZGT/ZGRk/2RkZP9mZmb/aGho/2tra/9jY2P/ZGRk/2lp&#10;af9lZWX/ZmZm/2pqav9ra2v/cHBw/2xsbP9paWn/a2tr/3BwcP9ycnL/b29v/2tra/9tbW3/bW1t&#10;/25ubv9wcHD/cnJy/3Nzc/91dXX/dXV1/3Nzc/94eHj/enp6/3Z2dv91dXX/eHh4/3t7e/98fHz/&#10;fX19/3p6ev96enr/fn5+/35+fv98fHz/fHx8/4CAgP+FhYX/gYGB/39/f/+Dg4P/hoaG/4WFhf+G&#10;hob/iIiI/4SEhP+EhIT/hYWF/4aGhv+IiIj/iYmJ/4qKiv+Li4v/iYmJ/4iIiP+JiYn/i4uL/4qK&#10;iv+IiIj/i4uL/5CQkP+Hh4f/i4uL/4+Pj/+RkZH/kJCQ/4+Pj/+Pj4//j4+P/5GRkf+SkpL/kpKS&#10;/5KSkv+Tk5P/k5OT/5OTk/+Tk5P/lZWV/5aWlv+Xl5f/l5eX/5WVlf+UlJT/lpaW/5eXl/+ZmZn/&#10;l5eX/5SUlP+UlJT/l5eX/5mZmf+ZmZn/mJiY/5mZmf+YmJj/mpqa/5ycnP+ampr/l5eX/5mZmf+f&#10;n5//nJyc/56env+fn5//n5+f/5ycnP+bm5v/nZ2d/5+fn/+dnZ3/nZ2d/5+fn/+goKD/oaGh/6Gh&#10;of+goKD/oKCg/52dnf+goKD/o6Oj/6Ghof+enp7/nZ2d/6CgoP+jo6P/nJyc/6Ghof+kpKT/oqKi&#10;/6Ghof+kpKT/pKSk/6Ghof+hoaH/oqKi/6Ojo/+ioqL/oaGh/6Ghof+ioqL/pKSk/6SkpP+hoaH/&#10;oaGh/6Ojo/+jo6P/oKCg/6Ghof+lpaX/n5+f/6CgoP+goKD/n5+f/56env+goKD/o6Oj/6enp/+g&#10;oKD/oKCg/6Wlpf+jo6P/m5ub/52dnf+fn5//l5eX/6Ghof+kpKT/oKCg/52dnf+hoaH/oKCg/52d&#10;nf9fX1//YWFh/2NjY/9jY2P/Y2Nj/2RkZP9mZmb/aGho/2hoaP9iYmL/ZWVl/2pqav9mZmb/ZWVl&#10;/2hoaP9oaGj/bm5u/2tra/9paWn/ampq/29vb/9wcHD/bm5u/2tra/9tbW3/bm5u/29vb/9wcHD/&#10;cnJy/3Nzc/90dHT/dXV1/3Fxcf90dHT/dXV1/3Nzc/90dHT/eHh4/3p6ev96enr/enp6/3h4eP95&#10;eXn/fX19/35+fv98fHz/fHx8/4CAgP+EhIT/gICA/39/f/+Dg4P/hISE/4ODg/+Dg4P/hoaG/4OD&#10;g/+EhIT/hYWF/4aGhv+Hh4f/iIiI/4iIiP+JiYn/iYmJ/4iIiP+IiIj/ioqK/4mJif+IiIj/ioqK&#10;/46Ojv+Kior/jIyM/4+Pj/+QkJD/j4+P/46Ojv+Ojo7/j4+P/5KSkv+SkpL/kpKS/5OTk/+Tk5P/&#10;lJSU/5SUlP+UlJT/lJSU/5aWlv+Xl5f/lpaW/5WVlf+VlZX/lZWV/5aWlv+VlZX/lJSU/5OTk/+U&#10;lJT/lpaW/5eXl/+Wlpb/lpaW/5mZmf+YmJj/mZmZ/5ubm/+bm5v/mZmZ/5qamv+cnJz/nJyc/52d&#10;nf+enp7/nZ2d/52dnf+cnJz/nZ2d/56env+dnZ3/nZ2d/56env+fn5//n5+f/5+fn/+enp7/np6e&#10;/5ycnP+fn5//oaGh/6Ghof+enp7/np6e/6CgoP+jo6P/m5ub/5+fn/+hoaH/oKCg/6Kiov+lpaX/&#10;oqKi/52dnf+goKD/oaGh/6Ghof+goKD/n5+f/6CgoP+kpKT/pqam/56env+goKD/pKSk/6Wlpf+h&#10;oaH/nZ2d/5+fn/+kpKT/oKCg/6CgoP+goKD/n5+f/56env+goKD/o6Oj/6Wlpf+bm5v/nJyc/5+f&#10;n/+fn5//m5ub/56env+hoaH/np6e/52dnf+hoaH/n5+f/56env+hoaH/n5+f/5ycnP9fX1//YWFh&#10;/2JiYv9iYmL/YmJi/2RkZP9mZmb/aWlp/2NjY/9eXl7/ZGRk/2pqav9nZ2f/ZmZm/2pqav9qamr/&#10;aWlp/2tra/9tbW3/bW1t/2tra/9ra2v/bGxs/29vb/9ubm7/bm5u/29vb/9wcHD/cnJy/3Nzc/90&#10;dHT/dHR0/3Nzc/9zc3P/c3Nz/3Nzc/91dXX/eHh4/3l5ef95eXn/enp6/3h4eP95eXn/fX19/35+&#10;fv99fX3/fn5+/4GBgf+Dg4P/f39//39/f/+CgoL/g4OD/4GBgf+BgYH/hISE/4KCgv+Dg4P/hISE&#10;/4WFhf+Ghob/h4eH/4eHh/+Hh4f/iYmJ/4iIiP+IiIj/iIiI/4iIiP+JiYn/ioqK/4yMjP+RkZH/&#10;kJCQ/42Njf+Li4v/ioqK/4yMjP+Pj4//kpKS/5KSkv+SkpL/k5OT/5OTk/+Tk5P/lJSU/5SUlP+U&#10;lJT/lJSU/5WVlf+Wlpb/lpaW/5aWlv+VlZX/lZWV/5WVlf+UlJT/lJSU/5SUlP+VlZX/lpaW/5aW&#10;lv+Wlpb/lZWV/5qamv+YmJj/mJiY/5qamv+cnJz/nJyc/5qamv+ZmZn/mpqa/5qamv+ZmZn/mZmZ&#10;/5qamv+ampr/mpqa/5mZmf+dnZ3/nZ2d/56env+enp7/np6e/52dnf+cnJz/nJyc/5ubm/+dnZ3/&#10;oKCg/6CgoP+fn5//n5+f/6Ghof+jo6P/oKCg/6Kiov+hoaH/n5+f/6Ghof+kpKT/oaGh/5ubm/+g&#10;oKD/oaGh/6Ghof+hoaH/oKCg/6CgoP+ioqL/pKSk/56env+goKD/oqKi/6Kiov+goKD/np6e/5+f&#10;n/+hoaH/np6e/5+fn/+goKD/oKCg/6CgoP+hoaH/oaGh/6Kiov+goKD/oKCg/6Ghof+enp7/m5ub&#10;/5ubm/+enp7/np6e/52dnf+enp7/np6e/56env+fn5//np6e/5ycnP9gYGD/YWFh/2JiYv9iYmL/&#10;YWFh/2NjY/9mZmb/aGho/2JiYv9fX1//ZWVl/2xsbP9nZ2f/ZWVl/2lpaf9paWn/aWlp/2xsbP9u&#10;bm7/bW1t/2tra/9qamr/bGxs/29vb/9ubm7/b29v/29vb/9wcHD/cnJy/3Nzc/9zc3P/dHR0/3d3&#10;d/92dnb/dXV1/3V1df92dnb/d3d3/3h4eP94eHj/fHx8/3l5ef96enr/f39//4CAgP9+fn7/f39/&#10;/4ODg/+BgYH/fn5+/39/f/+CgoL/goKC/39/f/9/f3//g4OD/4KCgv+Dg4P/hISE/4aGhv+Ghob/&#10;hoaG/4aGhv+FhYX/iYmJ/4mJif+IiIj/h4eH/4iIiP+Kior/ioqK/4qKiv+SkpL/kJCQ/4yMjP+K&#10;ior/ioqK/4yMjP+Pj4//kZGR/5KSkv+SkpL/kpKS/5OTk/+Tk5P/k5OT/5SUlP+UlJT/lJSU/5SU&#10;lP+VlZX/lpaW/5aWlv+Wlpb/lJSU/5OTk/+VlZX/lpaW/5eXl/+Xl5f/l5eX/5eXl/+Xl5f/mJiY&#10;/5mZmf+YmJj/mJiY/5mZmf+cnJz/np6e/5ubm/+YmJj/mpqa/5mZmf+ZmZn/mZmZ/5mZmf+ampr/&#10;mZmZ/5mZmf+cnJz/nZ2d/52dnf+enp7/np6e/52dnf+cnJz/m5ub/5ubm/+dnZ3/np6e/5+fn/+f&#10;n5//n5+f/6Ghof+ioqL/o6Oj/6SkpP+hoaH/np6e/6CgoP+kpKT/pKSk/5+fn/+goKD/oqKi/6Oj&#10;o/+jo6P/oaGh/5+fn/+fn5//oKCg/6Kiov+goKD/np6e/56env+goKD/oqKi/6Ghof+fn5//nZ2d&#10;/56env+goKD/oqKi/6Ojo/+ioqL/n5+f/52dnf+ioqL/o6Oj/6Ghof+fn5//np6e/5ycnP+dnZ3/&#10;oaGh/52dnf+cnJz/nJyc/5ycnP+bm5v/nJyc/56env9hYWH/YmJi/2JiYv9hYWH/YGBg/2FhYf9k&#10;ZGT/Z2dn/2ZmZv9jY2P/aWlp/21tbf9mZmb/YmJi/2ZmZv9nZ2f/bGxs/2tra/9ra2v/bGxs/21t&#10;bf9ubm7/bm5u/21tbf9vb2//b29v/3BwcP9wcHD/cXFx/3Jycv9zc3P/c3Nz/3l5ef93d3f/dnZ2&#10;/3h4eP93d3f/dXV1/3d3d/96enr/fX19/3t7e/97e3v/f39//4CAgP9+fn7/f39//4KCgv9/f3//&#10;fX19/39/f/+Dg4P/goKC/39/f/+AgID/hISE/4KCgv+Dg4P/hYWF/4aGhv+Hh4f/hoaG/4WFhf+E&#10;hIT/ioqK/4uLi/+JiYn/h4eH/4iIiP+Li4v/i4uL/4mJif+Ojo7/jY2N/46Ojv+Pj4//kJCQ/4+P&#10;j/+NjY3/i4uL/5GRkf+RkZH/kZGR/5KSkv+SkpL/kpKS/5OTk/+Tk5P/lJSU/5OTk/+UlJT/lZWV&#10;/5eXl/+Wlpb/lJSU/5KSkv+Wlpb/l5eX/5iYmP+YmJj/l5eX/5eXl/+ZmZn/mpqa/5iYmP+ZmZn/&#10;mZmZ/5mZmf+cnJz/np6e/5ubm/+Xl5f/m5ub/5ycnP+cnJz/nJyc/5ubm/+bm5v/nJyc/5ycnP+b&#10;m5v/nJyc/52dnf+enp7/np6e/56env+dnZ3/nJyc/5ycnP+dnZ3/np6e/56env+enp7/n5+f/6Cg&#10;oP+goKD/oKCg/6Ghof+fn5//nZ2d/5+fn/+lpaX/p6en/6ampv+fn5//oqKi/6SkpP+jo6P/oaGh&#10;/5+fn/+enp7/np6e/6Ojo/+hoaH/nZ2d/5ycnP+goKD/pKSk/6Kiov+dnZ3/nZ2d/56env+fn5//&#10;oqKi/6Ojo/+ioqL/np6e/5ubm/+fn5//oaGh/5+fn/+fn5//oaGh/5+fn/+fn5//p6en/56env+a&#10;mpr/nJyc/52dnf+ampr/nJyc/5+fn/9jY2P/Y2Nj/2JiYv9hYWH/X19f/2BgYP9jY2P/ZmZm/2ho&#10;aP9lZWX/ampq/21tbf9lZWX/YmJi/2dnZ/9paWn/bW1t/2xsbP9sbGz/bW1t/25ubv9vb2//bm5u&#10;/25ubv9vb2//b29v/3BwcP9xcXH/cXFx/3Jycv9zc3P/c3Nz/3Z2dv91dXX/dnZ2/3h4eP92dnb/&#10;dHR0/3d3d/99fX3/fX19/3p6ev97e3v/fn5+/39/f/99fX3/fX19/4CAgP99fX3/fX19/4CAgP+E&#10;hIT/g4OD/39/f/+BgYH/hYWF/4KCgv+EhIT/hoaG/4eHh/+IiIj/h4eH/4WFhf+EhIT/i4uL/4yM&#10;jP+Kior/h4eH/4mJif+NjY3/jIyM/4iIiP+MjIz/jIyM/42Njf+QkJD/kpKS/5GRkf+NjY3/ioqK&#10;/5CQkP+QkJD/kJCQ/5CQkP+RkZH/kZGR/5KSkv+SkpL/k5OT/5OTk/+Tk5P/lZWV/5eXl/+Xl5f/&#10;k5OT/5GRkf+Xl5f/mJiY/5iYmP+Xl5f/lZWV/5aWlv+ZmZn/nJyc/5aWlv+ZmZn/m5ub/5qamv+b&#10;m5v/np6e/5ycnP+Xl5f/mpqa/5ycnP+enp7/nZ2d/5qamv+ZmZn/m5ub/52dnf+bm5v/nJyc/52d&#10;nf+enp7/n5+f/5+fn/+enp7/np6e/56env+enp7/np6e/56env+enp7/n5+f/5+fn/+enp7/nJyc&#10;/5+fn/+goKD/nZ2d/56env+jo6P/pqam/6Wlpf+fn5//oaGh/6Kiov+hoaH/oKCg/5+fn/+fn5//&#10;oKCg/5+fn/+hoaH/oqKi/5+fn/+goKD/o6Oj/6Kiov+enp7/oKCg/5+fn/+enp7/n5+f/6Ghof+h&#10;oaH/n5+f/52dnf+ioqL/pKSk/6Ghof+fn5//oaGh/5ubm/+YmJj/oKCg/5ycnP+ZmZn/nZ2d/5+f&#10;n/+bm5v/nZ2d/6CgoP9kZGT/ZGRk/2NjY/9gYGD/X19f/19fX/9iYmL/ZWVl/2ZmZv9jY2P/aWlp&#10;/21tbf9mZmb/ZGRk/2pqav9tbW3/aWlp/25ubv9ycnL/cHBw/2xsbP9qamr/bm5u/3Jycv9vb2//&#10;cHBw/3BwcP9xcXH/cXFx/3Jycv9ycnL/c3Nz/3Jycv9ycnL/dXV1/3h4eP91dXX/cnJy/3d3d/9/&#10;f3//fX19/3p6ev96enr/fX19/319ff97e3v/e3t7/35+fv98fHz/fHx8/4CAgP+EhIT/g4OD/4CA&#10;gP+BgYH/hoaG/4ODg/+EhIT/hoaG/4iIiP+IiIj/h4eH/4WFhf+EhIT/jIyM/42Njf+Li4v/h4eH&#10;/4mJif+Ojo7/jY2N/4iIiP+Pj4//jY2N/4uLi/+MjIz/j4+P/5CQkP+Pj4//jo6O/4+Pj/+Pj4//&#10;j4+P/5CQkP+QkJD/kZGR/5GRkf+RkZH/k5OT/5OTk/+Tk5P/lZWV/5eXl/+Xl5f/k5OT/5CQkP+X&#10;l5f/l5eX/5eXl/+VlZX/k5OT/5SUlP+YmJj/nJyc/5WVlf+ampr/nJyc/5qamv+bm5v/nZ2d/5yc&#10;nP+Xl5f/lpaW/5mZmf+cnJz/mpqa/5eXl/+VlZX/mJiY/5ubm/+ampr/m5ub/52dnf+enp7/n5+f&#10;/6CgoP+goKD/n5+f/5+fn/+enp7/np6e/56env+enp7/np6e/56env+dnZ3/m5ub/6CgoP+ioqL/&#10;np6e/52dnf+fn5//oKCg/5+fn/+fn5//n5+f/6CgoP+fn5//np6e/5+fn/+ioqL/pKSk/5qamv+i&#10;oqL/p6en/6SkpP+goKD/oaGh/6Ghof+fn5//o6Oj/6CgoP+dnZ3/nJyc/56env+goKD/oKCg/5+f&#10;n/+cnJz/n5+f/52dnf+enp7/oqKi/5ubm/+ZmZn/oqKi/5qamv+Xl5f/np6e/6Kiov+dnZ3/np6e&#10;/6CgoP9eXl7/X19f/2FhYf9kZGT/ZWVl/2ZmZv9mZmb/ZWVl/2JiYv9lZWX/aGho/2lpaf9paWn/&#10;aWlp/2pqav9sbGz/aGho/21tbf9tbW3/aWlp/2hoaP9tbW3/cHBw/29vb/90dHT/d3d3/3V1df9v&#10;b2//bW1t/3Jycv91dXX/dXV1/3h4eP92dnb/dHR0/3V1df93d3f/enp6/3p6ev95eXn/e3t7/3V1&#10;df90dHT/enp6/319ff98fHz/fn5+/4KCgv9+fn7/fX19/319ff99fX3/f39//4KCgv+BgYH/gICA&#10;/39/f/+AgID/gYGB/4KCgv+EhIT/hYWF/4aGhv+Ghob/ioqK/4mJif+Hh4f/hoaG/4eHh/+IiIj/&#10;i4uL/4yMjP+Kior/i4uL/46Ojv+QkJD/kZGR/5KSkv+RkZH/kZGR/46Ojv+SkpL/lpaW/5aWlv+R&#10;kZH/jY2N/46Ojv+Pj4//kZGR/5KSkv+Tk5P/lJSU/5WVlf+Wlpb/lpaW/5eXl/+Wlpb/mJiY/5qa&#10;mv+ZmZn/l5eX/5aWlv+YmJj/mpqa/5mZmf+YmJj/n5+f/5+fn/+VlZX/lpaW/5ycnP+bm5v/mJiY&#10;/5qamv+cnJz/nZ2d/5ycnP+ampr/l5eX/5WVlf+enp7/oqKi/6Ghof+cnJz/mZmZ/5ycnP+dnZ3/&#10;m5ub/5+fn/+fn5//np6e/52dnf+dnZ3/nJyc/5ubm/+bm5v/mZmZ/5+fn/+jo6P/oqKi/56env+d&#10;nZ3/oaGh/6enp/+Wlpb/mpqa/6CgoP+kpKT/pqam/6Wlpf+hoaH/n5+f/52dnf+ioqL/o6Oj/6Gh&#10;of+hoaH/pKSk/6Ojo/+fn5//nZ2d/6CgoP+goKD/nZ2d/56env+hoaH/oaGh/56env+cnJz/nJyc&#10;/5ycnP+dnZ3/np6e/5+fn/+hoaH/oaGh/5ycnP+dnZ3/nZ2d/56env+enp7/nZ2d/52dnf9gYGD/&#10;YWFh/2JiYv9kZGT/ZGRk/2RkZP9kZGT/Y2Nj/2FhYf9nZ2f/ampq/2dnZ/9nZ2f/a2tr/2xsbP9q&#10;amr/aGho/21tbf9tbW3/ampq/2lpaf9tbW3/b29v/29vb/9vb2//c3Nz/3R0dP9xcXH/cHBw/3Nz&#10;c/91dXX/dHR0/3Nzc/9ycnL/cXFx/3Jycv9zc3P/dXV1/3Z2dv92dnb/enp6/3d3d/92dnb/eXl5&#10;/3x8fP99fX3/fn5+/4CAgP94eHj/e3t7/35+fv9+fn7/e3t7/3p6ev98fHz/gICA/4CAgP+BgYH/&#10;goKC/4ODg/+EhIT/hYWF/4aGhv+Hh4f/iYmJ/4iIiP+IiIj/iIiI/4mJif+JiYn/ioqK/4uLi/+L&#10;i4v/jIyM/4yMjP+NjY3/j4+P/5CQkP+RkZH/kpKS/4uLi/+Pj4//k5OT/5SUlP+SkpL/kZGR/5GR&#10;kf+SkpL/kpKS/5KSkv+SkpL/k5OT/5OTk/+Tk5P/k5OT/5OTk/+Wlpb/mJiY/5mZmf+YmJj/lpaW&#10;/5aWlv+Xl5f/mZmZ/5aWlv+VlZX/m5ub/5ycnP+VlZX/l5eX/5ycnP+bm5v/m5ub/5ycnP+dnZ3/&#10;nZ2d/52dnf+bm5v/mZmZ/5iYmP+enp7/oqKi/6Kiov+dnZ3/mpqa/5ycnP+enp7/nJyc/5qamv+a&#10;mpr/m5ub/5ycnP+enp7/n5+f/5+fn/+goKD/oKCg/6CgoP+goKD/oKCg/6CgoP+fn5//n5+f/5+f&#10;n/+cnJz/nZ2d/6CgoP+hoaH/oqKi/6Ghof+goKD/np6e/5ycnP+fn5//n5+f/5ycnP+dnZ3/oKCg&#10;/6Ghof+enp7/np6e/6Ghof+hoaH/np6e/52dnf+goKD/oKCg/52dnf+bm5v/nJyc/52dnf+fn5//&#10;oKCg/6CgoP+fn5//np6e/52dnf+dnZ3/np6e/56env+enp7/np6e/52dnf9iYmL/YmJi/2NjY/9k&#10;ZGT/ZGRk/2NjY/9jY2P/YmJi/2BgYP9paWn/a2tr/2ZmZv9lZWX/bGxs/21tbf9oaGj/aWlp/2xs&#10;bP9tbW3/a2tr/2pqav9tbW3/b29v/29vb/9qamr/b29v/3Nzc/9zc3P/c3Nz/3R0dP90dHT/cnJy&#10;/3R0dP91dXX/dnZ2/3Z2dv92dnb/d3d3/3h4eP96enr/enp6/3p6ev95eXn/eHh4/3t7e/9+fn7/&#10;fn5+/3x8fP97e3v/goKC/4mJif+IiIj/gYGB/3x8fP+AgID/iIiI/4GBgf+CgoL/g4OD/4SEhP+F&#10;hYX/hoaG/4eHh/+Hh4f/h4eH/4iIiP+JiYn/ioqK/4qKiv+Kior/iYmJ/4mJif+MjIz/i4uL/4uL&#10;i/+Li4v/jIyM/46Ojv+QkJD/kpKS/42Njf+Pj4//kZGR/5OTk/+Tk5P/kpKS/5KSkv+SkpL/kpKS&#10;/5KSkv+SkpL/kpKS/5GRkf+RkZH/kZGR/5GRkf+VlZX/lpaW/5eXl/+Xl5f/lpaW/5WVlf+Wlpb/&#10;l5eX/5WVlf+Tk5P/lpaW/5iYmP+Wlpb/mJiY/5ubm/+ZmZn/nZ2d/52dnf+dnZ3/nZ2d/5ycnP+c&#10;nJz/nJyc/5ubm/+cnJz/np6e/56env+ampr/mJiY/5mZmf+ampr/mpqa/52dnf+dnZ3/nZ2d/52d&#10;nf+dnZ3/nZ2d/52dnf+dnZ3/pKSk/5+fn/+cnJz/nZ2d/6Kiov+jo6P/oKCg/5ubm/+hoaH/oKCg&#10;/5+fn/+enp7/np6e/52dnf+dnZ3/np6e/56env+fn5//np6e/5ubm/+bm5v/n5+f/6Ghof+goKD/&#10;n5+f/6Kiov+hoaH/np6e/52dnf+goKD/n5+f/5ycnP+bm5v/nZ2d/5+fn/+hoaH/oaGh/5+fn/+d&#10;nZ3/m5ub/56env+enp7/np6e/56env+enp7/np6e/56env9iYmL/YmJi/2JiYv9jY2P/Y2Nj/2Rk&#10;ZP9kZGT/ZGRk/2JiYv9nZ2f/ampq/2hoaP9nZ2f/ampq/2tra/9paWn/aWlp/2xsbP9tbW3/bGxs&#10;/2xsbP9tbW3/b29v/3BwcP9ra2v/b29v/3Nzc/9zc3P/c3Nz/3Jycv9ycnL/cXFx/3V1df93d3f/&#10;eXl5/3h4eP93d3f/d3d3/3p6ev98fHz/eXl5/3x8fP97e3v/eHh4/3p6ev9/f3//fn5+/3l5ef95&#10;eXn/fn5+/4WFhf+Ghob/gICA/3p6ev99fX3/g4OD/4ODg/+Dg4P/hISE/4SEhP+FhYX/hoaG/4eH&#10;h/+Hh4f/iIiI/4iIiP+IiIj/iYmJ/4mJif+Kior/ioqK/4qKiv+Li4v/i4uL/4qKiv+Li4v/jIyM&#10;/42Njf+Pj4//kJCQ/5GRkf+RkZH/kpKS/5KSkv+SkpL/kZGR/5CQkP+Ojo7/kpKS/5KSkv+SkpL/&#10;kpKS/5KSkv+SkpL/kpKS/5KSkv+VlZX/lZWV/5aWlv+VlZX/lZWV/5WVlf+VlZX/lZWV/5iYmP+V&#10;lZX/lZWV/5eXl/+YmJj/mZmZ/5mZmf+Xl5f/nZ2d/5ycnP+bm5v/m5ub/5qamv+bm5v/nJyc/52d&#10;nf+dnZ3/n5+f/56env+cnJz/mpqa/5qamv+cnJz/nZ2d/5+fn/+fn5//np6e/52dnf+dnZ3/nJyc&#10;/5ubm/+bm5v/oKCg/5ycnP+ampr/nJyc/6Kiov+kpKT/oqKi/5+fn/+hoaH/oKCg/5+fn/+dnZ3/&#10;nJyc/5ycnP+dnZ3/nZ2d/6CgoP+hoaH/oKCg/5+fn/+fn5//oaGh/6Kiov+ioqL/oKCg/6Kiov+i&#10;oqL/np6e/52dnf+fn5//np6e/5ubm/+dnZ3/np6e/5+fn/+goKD/oKCg/56env+cnJz/m5ub/5+f&#10;n/+enp7/np6e/52dnf+dnZ3/np6e/56env9gYGD/YGBg/2FhYf9iYmL/Y2Nj/2VlZf9mZmb/ZmZm&#10;/2ZmZv9lZWX/Z2dn/2tra/9qamr/ZmZm/2dnZ/9sbGz/ampq/2tra/9tbW3/bm5u/21tbf9tbW3/&#10;bm5u/3BwcP9wcHD/cXFx/3Jycv9zc3P/cXFx/29vb/9wcHD/cnJy/3BwcP9ycnL/dXV1/3V1df90&#10;dHT/c3Nz/3V1df93d3f/eXl5/3x8fP98fHz/eHh4/3p6ev9/f3//fn5+/3h4eP9+fn7/fHx8/4CA&#10;gP+FhYX/hISE/39/f/9+fn7/gYGB/4ODg/+Dg4P/hISE/4WFhf+FhYX/hoaG/4aGhv+Hh4f/ioqK&#10;/4mJif+IiIj/h4eH/4eHh/+JiYn/i4uL/4yMjP+JiYn/ioqK/4uLi/+MjIz/jY2N/42Njf+NjY3/&#10;jY2N/5GRkf+RkZH/kZGR/5GRkf+SkpL/kZGR/5CQkP+Pj4//kpKS/5KSkv+Tk5P/k5OT/5SUlP+V&#10;lZX/lpaW/5aWlv+VlZX/lZWV/5SUlP+VlZX/lZWV/5WVlf+VlZX/lJSU/5ubm/+ampr/l5eX/5eX&#10;l/+ampr/mpqa/5eXl/+Wlpb/nJyc/5ubm/+ZmZn/mJiY/5iYmP+ampr/m5ub/5ycnP+hoaH/oaGh&#10;/6Kiov+hoaH/n5+f/56env+goKD/oqKi/5mZmf+ampr/m5ub/5ycnP+enp7/n5+f/6CgoP+hoaH/&#10;nJyc/5ycnP+dnZ3/np6e/5+fn/+goKD/oaGh/6Kiov+enp7/np6e/56env+enp7/np6e/56env+d&#10;nZ3/nZ2d/5+fn/+fn5//oKCg/6Ghof+ioqL/oaGh/6CgoP+hoaH/oKCg/6Kiov+ioqL/np6e/52d&#10;nf+fn5//np6e/5ubm/+goKD/n5+f/5+fn/+enp7/np6e/52dnf+dnZ3/nJyc/56env+enp7/np6e&#10;/52dnf+dnZ3/np6e/56env9gYGD/YGBg/2BgYP9hYWH/Y2Nj/2VlZf9nZ2f/aGho/2hoaP9kZGT/&#10;ZmZm/21tbf9sbGz/ZGRk/2VlZf9tbW3/ampq/2tra/9tbW3/cHBw/29vb/9tbW3/bm5u/3Fxcf9z&#10;c3P/cnJy/3Jycv9ycnL/cHBw/25ubv9wcHD/dHR0/3Jycv90dHT/dXV1/3Z2dv92dnb/dnZ2/3d3&#10;d/93d3f/enp6/3t7e/96enr/enp6/3x8fP9+fn7/fHx8/3l5ef+EhIT/fn5+/35+fv+Ghob/iYmJ&#10;/4WFhf+Dg4P/hYWF/4ODg/+Dg4P/hISE/4SEhP+FhYX/hYWF/4WFhf+Ghob/i4uL/4mJif+Hh4f/&#10;hoaG/4aGhv+IiIj/i4uL/42Njf+JiYn/ioqK/4yMjP+Ojo7/jo6O/42Njf+MjIz/i4uL/42Njf+O&#10;jo7/kJCQ/5GRkf+SkpL/kpKS/5SUlP+VlZX/kZGR/5KSkv+Tk5P/lJSU/5WVlf+Wlpb/l5eX/5eX&#10;l/+Wlpb/lZWV/5SUlP+UlJT/lpaW/5aWlv+VlZX/lJSU/5ycnP+cnJz/mJiY/5eXl/+bm5v/mZmZ&#10;/5WVlf+VlZX/mpqa/5mZmf+ZmZn/mJiY/5iYmP+ZmZn/m5ub/5ycnP+dnZ3/nJyc/5ycnP+dnZ3/&#10;m5ub/5mZmf+bm5v/n5+f/5qamv+bm5v/nJyc/5ycnP+dnZ3/np6e/5+fn/+fn5//nZ2d/5+fn/+h&#10;oaH/oKCg/52dnf+bm5v/nZ2d/6CgoP+dnZ3/nZ2d/5+fn/+goKD/oKCg/5+fn/+enp7/np6e/5ub&#10;m/+ampr/nJyc/5+fn/+goKD/nZ2d/5ycnP+dnZ3/n5+f/6Kiov+hoaH/np6e/52dnf+goKD/n5+f&#10;/5ycnP+goKD/n5+f/56env+dnZ3/nZ2d/52dnf+dnZ3/nZ2d/5ycnP+cnJz/nZ2d/56env+enp7/&#10;nZ2d/5ycnP9iYmL/YWFh/2FhYf9hYWH/YmJi/2RkZP9mZmb/Z2dn/2dnZ/9lZWX/Z2dn/2tra/9q&#10;amr/ZmZm/2ZmZv9ra2v/a2tr/2pqav9tbW3/cXFx/3BwcP9tbW3/bW1t/3Fxcf9zc3P/cXFx/3Fx&#10;cf9zc3P/cnJy/29vb/9ycnL/d3d3/3Z2dv92dnb/d3d3/3l5ef96enr/e3t7/3p6ev95eXn/enp6&#10;/3h4eP94eHj/fHx8/35+fv99fX3/e3t7/3t7e/9+fn7/d3d3/3d3d/9/f3//g4OD/39/f/9+fn7/&#10;g4OD/4ODg/+Dg4P/g4OD/4ODg/+EhIT/hISE/4SEhP+EhIT/iYmJ/4mJif+IiIj/h4eH/4iIiP+J&#10;iYn/ioqK/4uLi/+Li4v/jIyM/4yMjP+NjY3/jY2N/42Njf+NjY3/jY2N/4uLi/+Ojo7/kZGR/5GR&#10;kf+QkJD/kZGR/5SUlP+Xl5f/kpKS/5KSkv+SkpL/k5OT/5OTk/+UlJT/lJSU/5WVlf+Xl5f/lZWV&#10;/5SUlP+VlZX/lpaW/5eXl/+Wlpb/lJSU/5iYmP+bm5v/l5eX/5WVlf+ampr/mJiY/5OTk/+Wlpb/&#10;mpqa/5qamv+ampr/mpqa/5qamv+bm5v/nJyc/5ycnP+ampr/mJiY/5iYmP+ampr/mZmZ/5aWlv+Y&#10;mJj/nZ2d/56env+enp7/nZ2d/52dnf+dnZ3/nJyc/5ycnP+cnJz/np6e/5+fn/+goKD/n5+f/52d&#10;nf+cnJz/nZ2d/5+fn/+fn5//n5+f/6CgoP+goKD/oKCg/6CgoP+fn5//np6e/52dnf+ampr/m5ub&#10;/56env+fn5//nJyc/5ycnP+fn5//np6e/6Ghof+hoaH/np6e/52dnf+goKD/oKCg/52dnf+enp7/&#10;np6e/5+fn/+fn5//np6e/56env+dnZ3/nZ2d/5mZmf+bm5v/nZ2d/56env+enp7/nZ2d/5ubm/9k&#10;ZGT/Y2Nj/2JiYv9hYWH/YmJi/2NjY/9kZGT/ZWVl/2VlZf9nZ2f/ampq/2lpaf9oaGj/Z2dn/2ho&#10;aP9paWn/a2tr/2pqav9tbW3/cXFx/3Fxcf9tbW3/bW1t/3Jycv9xcXH/b29v/3Fxcf91dXX/dHR0&#10;/3Fxcf9zc3P/eHh4/3Nzc/9ycnL/cnJy/3R0dP93d3f/eHh4/3Z2dv90dHT/e3t7/3Z2dv93d3f/&#10;fX19/4CAgP98fHz/enp6/319ff+AgID/enp6/3t7e/+Dg4P/hISE/4CAgP+CgoL/ioqK/4KCgv+C&#10;goL/g4OD/4ODg/+Dg4P/g4OD/4ODg/+EhIT/h4eH/4iIiP+JiYn/iYmJ/4qKiv+Kior/ioqK/4mJ&#10;if+Ojo7/jY2N/4yMjP+Li4v/i4uL/42Njf+Ojo7/j4+P/46Ojv+RkZH/lJSU/5KSkv+Pj4//jo6O&#10;/5GRkf+VlZX/kpKS/5KSkv+SkpL/kpKS/5KSkv+RkZH/kZGR/5GRkf+YmJj/lZWV/5SUlP+VlZX/&#10;l5eX/5iYmP+Wlpb/lJSU/5SUlP+ZmZn/lZWV/5OTk/+YmJj/l5eX/5OTk/+YmJj/m5ub/5ubm/+b&#10;m5v/nJyc/52dnf+dnZ3/nZ2d/52dnf+hoaH/np6e/5+fn/+hoaH/oKCg/52dnf+fn5//pKSk/5mZ&#10;mf+ZmZn/m5ub/5ycnP+enp7/n5+f/6Ghof+hoaH/nJyc/5ubm/+bm5v/nZ2d/5+fn/+hoaH/oKCg&#10;/6CgoP+ioqL/oqKi/6Ghof+goKD/n5+f/5+fn/+fn5//n5+f/6Kiov+dnZ3/nJyc/5+fn/+goKD/&#10;np6e/5+fn/+kpKT/nZ2d/6CgoP+goKD/nZ2d/56env+hoaH/oaGh/56env+cnJz/nZ2d/5+fn/+g&#10;oKD/oKCg/5+fn/+dnZ3/m5ub/5eXl/+ZmZn/nZ2d/5+fn/+fn5//nZ2d/5mZmf9hYWH/ZGRk/2Vl&#10;Zf9iYmL/X19f/19fX/9kZGT/ampq/2JiYv9mZmb/aWlp/2tra/9qamr/aWlp/2lpaf9paWn/bGxs&#10;/21tbf9tbW3/bGxs/2tra/9sbGz/bm5u/3Fxcf9wcHD/cXFx/3Jycv9ycnL/c3Nz/3R0dP91dXX/&#10;dXV1/3Z2dv92dnb/d3d3/3d3d/93d3f/d3d3/3h4eP94eHj/fX19/3t7e/95eXn/eXl5/3t7e/9+&#10;fn7/f39//39/f/98fHz/f39//4KCgv+FhYX/hYWF/4ODg/+AgID/fn5+/35+fv+AgID/hISE/4eH&#10;h/+Hh4f/hYWF/4KCgv+AgID/ioqK/4mJif+IiIj/h4eH/4aGhv+Hh4f/iIiI/4mJif+Li4v/i4uL&#10;/4uLi/+MjIz/jIyM/42Njf+NjY3/jY2N/42Njf+Pj4//kpKS/5SUlP+UlJT/k5OT/5GRkf+Pj4//&#10;lJSU/5SUlP+UlJT/k5OT/5OTk/+SkpL/kpKS/5KSkv+UlJT/lZWV/5WVlf+Tk5P/kZGR/5KSkv+W&#10;lpb/mZmZ/5OTk/+Tk5P/lJSU/5aWlv+Xl5f/mZmZ/5qamv+ampr/mJiY/5qamv+cnJz/nJyc/5qa&#10;mv+ampr/nJyc/56env+bm5v/mpqa/5qamv+ampr/mpqa/5qamv+ampr/mZmZ/5ycnP+dnZ3/nJyc&#10;/5mZmf+bm5v/oKCg/56env+ZmZn/np6e/52dnf+cnJz/nZ2d/5+fn/+goKD/n5+f/52dnf+np6f/&#10;oaGh/56env+goKD/oKCg/52dnf+goKD/pqam/5qamv+enp7/oKCg/56env+dnZ3/oaGh/6Kiov+h&#10;oaH/mZmZ/5ycnP+goKD/oaGh/5+fn/+dnZ3/nJyc/5ubm/+hoaH/np6e/56env+goKD/n5+f/5qa&#10;mv+YmJj/mpqa/6CgoP+dnZ3/mZmZ/5iYmP+ampr/nJyc/56env9iYmL/Y2Nj/2RkZP9jY2P/YGBg&#10;/2FhYf9kZGT/aGho/2JiYv9lZWX/aWlp/2pqav9oaGj/Z2dn/2hoaP9qamr/ampq/2xsbP9ubm7/&#10;bm5u/21tbf9sbGz/bW1t/29vb/9xcXH/cXFx/3Jycv9ycnL/c3Nz/3R0dP91dXX/dXV1/3V1df92&#10;dnb/dnZ2/3d3d/93d3f/eHh4/3h4eP94eHj/fHx8/3p6ev95eXn/enp6/3x8fP9+fn7/fn5+/35+&#10;fv99fX3/fn5+/4CAgP+BgYH/goKC/4KCgv+CgoL/gYGB/39/f/+BgYH/hISE/4aGhv+Ghob/hYWF&#10;/4ODg/+BgYH/iYmJ/4iIiP+IiIj/h4eH/4eHh/+IiIj/iIiI/4iIiP+Li4v/i4uL/4uLi/+MjIz/&#10;jIyM/4yMjP+NjY3/jY2N/46Ojv+Pj4//kJCQ/5GRkf+RkZH/kZGR/5GRkf+QkJD/lJSU/5SUlP+U&#10;lJT/k5OT/5OTk/+SkpL/kpKS/5KSkv+YmJj/l5eX/5eXl/+VlZX/lZWV/5aWlv+ZmZn/m5ub/5aW&#10;lv+Xl5f/mJiY/5mZmf+ampr/m5ub/5ycnP+cnJz/m5ub/5ycnP+cnJz/m5ub/5mZmf+YmJj/mZmZ&#10;/5mZmf+YmJj/mZmZ/5qamv+ampr/mpqa/5qamv+bm5v/nJyc/5ycnP+enp7/nJyc/5qamv+cnJz/&#10;oKCg/56env+ampr/nZ2d/52dnf+cnJz/nZ2d/56env+fn5//n5+f/56env+ioqL/oKCg/5+fn/+g&#10;oKD/n5+f/52dnf+dnZ3/n5+f/5ubm/+goKD/oaGh/56env+dnZ3/n5+f/6Ghof+fn5//mpqa/52d&#10;nf+goKD/oKCg/56env+dnZ3/nJyc/52dnf+cnJz/mpqa/5qamv+enp7/n5+f/52dnf+dnZ3/oKCg&#10;/5ycnP+bm5v/mpqa/5ubm/+cnJz/nJyc/5ycnP9iYmL/Y2Nj/2NjY/9jY2P/Y2Nj/2NjY/9kZGT/&#10;ZWVl/2JiYv9mZmb/aWlp/2lpaf9mZmb/ZWVl/2hoaP9ra2v/aWlp/2xsbP9ubm7/b29v/25ubv9t&#10;bW3/bW1t/21tbf9xcXH/cXFx/3Fxcf9ycnL/c3Nz/3R0dP90dHT/dHR0/3R0dP91dXX/dXV1/3Z2&#10;dv93d3f/eHh4/3l5ef96enr/enp6/3p6ev96enr/fHx8/35+fv9/f3//fn5+/3x8fP9/f3//fn5+&#10;/35+fv9+fn7/f39//4CAgP+CgoL/g4OD/4GBgf+CgoL/g4OD/4SEhP+FhYX/hISE/4SEhP+Dg4P/&#10;h4eH/4eHh/+IiIj/iYmJ/4mJif+IiIj/iIiI/4iIiP+Kior/i4uL/4uLi/+Li4v/jIyM/4yMjP+M&#10;jIz/jY2N/4+Pj/+Pj4//jo6O/46Ojv+Ojo7/j4+P/5CQkP+RkZH/k5OT/5OTk/+Tk5P/k5OT/5KS&#10;kv+SkpL/kpKS/5KSkv+YmJj/l5eX/5WVlf+VlZX/lpaW/5iYmP+ZmZn/mZmZ/5iYmP+YmJj/mJiY&#10;/5mZmf+ZmZn/mpqa/5qamv+ampr/m5ub/5qamv+ZmZn/mZmZ/5mZmf+ZmZn/mJiY/5eXl/+VlZX/&#10;mJiY/5qamv+bm5v/mZmZ/5mZmf+cnJz/n5+f/52dnf+enp7/nZ2d/5ubm/+dnZ3/n5+f/56env+b&#10;m5v/nJyc/52dnf+enp7/np6e/52dnf+dnZ3/np6e/5+fn/+ZmZn/nJyc/56env+enp7/n5+f/5+f&#10;n/+dnZ3/mpqa/52dnf+hoaH/oqKi/56env+cnJz/np6e/5+fn/+dnZ3/nZ2d/56env+fn5//n5+f&#10;/52dnf+dnZ3/np6e/5+fn/+goKD/nJyc/5ycnP+enp7/nZ2d/5qamv+ampr/nZ2d/5eXl/+ampr/&#10;nJyc/52dnf+dnZ3/m5ub/5mZmf9jY2P/YmJi/2JiYv9jY2P/ZWVl/2ZmZv9lZWX/Y2Nj/2RkZP9n&#10;Z2f/ampq/2lpaf9mZmb/ZmZm/2lpaf9ubm7/ampq/2xsbP9ubm7/b29v/21tbf9tbW3/bW1t/25u&#10;bv9xcXH/cXFx/3Fxcf9ycnL/cnJy/3Nzc/9zc3P/c3Nz/3Nzc/90dHT/dXV1/3Z2dv94eHj/eXl5&#10;/3p6ev96enr/eXl5/3l5ef96enr/fX19/39/f/9/f3//fX19/3t7e/+AgID/f39//35+fv99fX3/&#10;fn5+/39/f/+AgID/gYGB/4ODg/+Dg4P/g4OD/4ODg/+EhIT/hISE/4WFhf+FhYX/hoaG/4eHh/+I&#10;iIj/iYmJ/4qKiv+JiYn/iIiI/4eHh/+Kior/ioqK/4uLi/+Li4v/i4uL/4yMjP+MjIz/jIyM/46O&#10;jv+Ojo7/jY2N/42Njf+Ojo7/jo6O/4+Pj/+QkJD/kpKS/5KSkv+SkpL/kpKS/5KSkv+SkpL/kpKS&#10;/5KSkv+VlZX/k5OT/5GRkf+RkZH/lJSU/5aWlv+VlZX/lJSU/5aWlv+Wlpb/lpaW/5aWlv+Wlpb/&#10;lpaW/5aWlv+Wlpb/mJiY/5aWlv+VlZX/l5eX/5qamv+bm5v/mpqa/5iYmP+VlZX/mZmZ/5ycnP+b&#10;m5v/mZmZ/5iYmP+bm5v/n5+f/52dnf+dnZ3/nZ2d/52dnf+dnZ3/np6e/56env+cnJz/m5ub/52d&#10;nf+enp7/np6e/5ycnP+cnJz/np6e/6CgoP+Tk5P/mpqa/56env+dnZ3/np6e/6Kiov+goKD/m5ub&#10;/5ycnP+goKD/oaGh/52dnf+cnJz/np6e/5+fn/+enp7/np6e/5+fn/+fn5//np6e/5ycnP+cnJz/&#10;np6e/6Ghof+hoaH/nZ2d/5ycnP+dnZ3/nJyc/5mZmf+YmJj/m5ub/5aWlv+ZmZn/nZ2d/56env+b&#10;m5v/mZmZ/5mZmf9kZGT/Y2Nj/2JiYv9jY2P/ZmZm/2dnZ/9lZWX/Y2Nj/2ZmZv9paWn/a2tr/2pq&#10;av9oaGj/aGho/2tra/9vb2//bGxs/21tbf9tbW3/bGxs/2tra/9sbGz/bm5u/3BwcP9xcXH/cXFx&#10;/3Fxcf9ycnL/cnJy/3Jycv9ycnL/cnJy/3Nzc/90dHT/dXV1/3Z2dv94eHj/eXl5/3p6ev96enr/&#10;eHh4/3l5ef97e3v/fX19/4CAgP+AgID/fX19/3p6ev+AgID/gICA/4CAgP+AgID/f39//35+fv9+&#10;fn7/fX19/4SEhP+EhIT/g4OD/4ODg/+EhIT/hISE/4WFhf+Ghob/hYWF/4aGhv+IiIj/iYmJ/4qK&#10;iv+JiYn/iIiI/4iIiP+Kior/ioqK/4qKiv+Li4v/i4uL/4uLi/+MjIz/jIyM/4yMjP+NjY3/jY2N&#10;/46Ojv+Pj4//j4+P/46Ojv+Ojo7/kZGR/5GRkf+SkpL/kpKS/5KSkv+SkpL/kpKS/5KSkv+UlJT/&#10;kpKS/5GRkf+RkZH/lJSU/5WVlf+VlZX/k5OT/5aWlv+Wlpb/lpaW/5WVlf+VlZX/lZWV/5WVlf+V&#10;lZX/mJiY/5aWlv+VlZX/lpaW/5mZmf+bm5v/mpqa/5iYmP+Xl5f/m5ub/52dnf+cnJz/mJiY/5eX&#10;l/+ZmZn/nZ2d/52dnf+cnJz/nZ2d/52dnf+dnZ3/nJyc/5ycnP+dnZ3/mpqa/5ycnP+enp7/np6e&#10;/5ycnP+cnJz/nZ2d/5+fn/+YmJj/nZ2d/5+fn/+dnZ3/np6e/6Ghof+hoaH/nJyc/5mZmf+enp7/&#10;n5+f/52dnf+cnJz/n5+f/6Ghof+goKD/np6e/5+fn/+enp7/nZ2d/5ubm/+cnJz/np6e/6Ghof+b&#10;m5v/mJiY/5iYmP+cnJz/np6e/5ycnP+dnZ3/oKCg/5iYmP+ampr/nJyc/5ubm/+ZmZn/mJiY/5mZ&#10;mf9lZWX/Y2Nj/2JiYv9jY2P/ZWVl/2dnZ/9mZmb/ZGRk/2ZmZv9oaGj/ampq/2pqav9qamr/ampq&#10;/2tra/9sbGz/bW1t/21tbf9tbW3/bGxs/2tra/9ra2v/bm5u/3Fxcf9xcXH/cXFx/3Fxcf9xcXH/&#10;cXFx/3Fxcf9ycnL/cnJy/3R0dP91dXX/dXV1/3Z2dv93d3f/eHh4/3l5ef96enr/eXl5/3l5ef96&#10;enr/fX19/4CAgP9/f3//fX19/3p6ev9/f3//gICA/4GBgf+CgoL/gYGB/4CAgP99fX3/fHx8/4SE&#10;hP+EhIT/hISE/4SEhP+EhIT/hYWF/4aGhv+Ghob/hYWF/4aGhv+Hh4f/iIiI/4mJif+JiYn/iYmJ&#10;/4mJif+JiYn/iYmJ/4qKiv+Kior/i4uL/4uLi/+Li4v/i4uL/4yMjP+NjY3/jo6O/4+Pj/+Pj4//&#10;j4+P/46Ojv+Ojo7/kZGR/5GRkf+RkZH/kZGR/5KSkv+SkpL/kpKS/5KSkv+Wlpb/lZWV/5SUlP+V&#10;lZX/lpaW/5eXl/+Xl5f/lpaW/5iYmP+YmJj/mJiY/5iYmP+YmJj/mJiY/5iYmP+YmJj/mpqa/5mZ&#10;mf+YmJj/mJiY/5iYmP+YmJj/l5eX/5aWlv+ZmZn/m5ub/52dnf+bm5v/mZmZ/5eXl/+ZmZn/m5ub&#10;/5ycnP+bm5v/nJyc/52dnf+cnJz/mpqa/5ubm/+enp7/m5ub/5ycnP+dnZ3/nZ2d/5ycnP+cnJz/&#10;nZ2d/56env+fn5//oaGh/6CgoP+enp7/np6e/56env+dnZ3/m5ub/5iYmP+dnZ3/n5+f/5ycnP+c&#10;nJz/n5+f/6Ghof+goKD/nZ2d/56env+enp7/nJyc/5ubm/+bm5v/nZ2d/5+fn/+ampr/mJiY/5qa&#10;mv+enp7/np6e/5ubm/+bm5v/nZ2d/5ubm/+bm5v/m5ub/5qamv+ZmZn/mZmZ/5ubm/9mZmb/ZGRk&#10;/2NjY/9jY2P/ZGRk/2ZmZv9nZ2f/Z2dn/2VlZf9lZWX/ZmZm/2hoaP9qamr/a2tr/2lpaf9nZ2f/&#10;a2tr/2xsbP9ubm7/bW1t/2xsbP9sbGz/bm5u/3BwcP9xcXH/cXFx/3Fxcf9xcXH/cXFx/3Fxcf9x&#10;cXH/cXFx/3V1df92dnb/dnZ2/3d3d/93d3f/eHh4/3h4eP94eHj/enp6/3l5ef96enr/fHx8/39/&#10;f/9/f3//fX19/3t7e/99fX3/fn5+/4CAgP+CgoL/g4OD/4KCgv+BgYH/gICA/4ODg/+EhIT/hISE&#10;/4WFhf+FhYX/hoaG/4aGhv+FhYX/hoaG/4aGhv+Ghob/h4eH/4iIiP+JiYn/ioqK/4uLi/+JiYn/&#10;iYmJ/4mJif+Kior/ioqK/4uLi/+Li4v/i4uL/46Ojv+Ojo7/jo6O/42Njf+Ojo7/j4+P/5CQkP+Q&#10;kJD/kJCQ/5CQkP+QkJD/kZGR/5GRkf+SkpL/kpKS/5KSkv+UlJT/lZWV/5aWlv+Wlpb/lpaW/5WV&#10;lf+Wlpb/l5eX/5eXl/+Xl5f/l5eX/5eXl/+YmJj/mJiY/5iYmP+YmJj/mpqa/5qamv+ampr/mZmZ&#10;/5iYmP+Xl5f/l5eX/5eXl/+ZmZn/mpqa/5qamv+ampr/mpqa/5qamv+ampr/m5ub/5ubm/+ampr/&#10;m5ub/52dnf+bm5v/mJiY/5mZmf+enp7/nJyc/5ubm/+bm5v/m5ub/52dnf+dnZ3/nZ2d/5ycnP+d&#10;nZ3/nJyc/52dnf+goKD/oKCg/52dnf+dnZ3/np6e/5mZmf+enp7/n5+f/5ycnP+bm5v/np6e/5+f&#10;n/+enp7/m5ub/5ycnP+dnZ3/nJyc/5qamv+ampr/nJyc/52dnf+cnJz/mpqa/5ycnP+goKD/n5+f&#10;/5qamv+Xl5f/mJiY/52dnf+cnJz/mpqa/5qamv+bm5v/nJyc/5ycnP9nZ2f/ZWVl/2NjY/9iYmL/&#10;Y2Nj/2VlZf9nZ2f/aGho/2NjY/9jY2P/Y2Nj/2dnZ/9qamr/ampq/2dnZ/9jY2P/aWlp/2xsbP9u&#10;bm7/b29v/25ubv9tbW3/bW1t/25ubv9xcXH/cXFx/3Fxcf9xcXH/cXFx/3Fxcf9xcXH/cHBw/3Z2&#10;dv92dnb/d3d3/3d3d/93d3f/d3d3/3h4eP94eHj/enp6/3p6ev96enr/fHx8/35+fv9/f3//fn5+&#10;/3x8fP98fHz/fX19/39/f/+BgYH/g4OD/4SEhP+EhIT/hISE/4ODg/+EhIT/hYWF/4aGhv+Ghob/&#10;hoaG/4WFhf+FhYX/h4eH/4aGhv+Ghob/hoaG/4eHh/+JiYn/i4uL/4yMjP+JiYn/iYmJ/4mJif+K&#10;ior/ioqK/4qKiv+Li4v/i4uL/5GRkf+Pj4//jY2N/4yMjP+MjIz/jo6O/5GRkf+Tk5P/j4+P/5CQ&#10;kP+QkJD/kZGR/5GRkf+SkpL/kpKS/5KSkv+Pj4//kpKS/5SUlP+UlJT/kpKS/5GRkf+Tk5P/lZWV&#10;/5OTk/+UlJT/lJSU/5SUlP+VlZX/lZWV/5WVlf+VlZX/lpaW/5iYmP+ampr/mpqa/5iYmP+YmJj/&#10;mpqa/5ycnP+YmJj/mJiY/5iYmP+ZmZn/m5ub/5ycnP+cnJz/nJyc/5qamv+ZmZn/mpqa/52dnf+b&#10;m5v/lpaW/5iYmP+dnZ3/nJyc/5ubm/+ZmZn/m5ub/52dnf+enp7/nZ2d/5ubm/+Xl5f/lZWV/5iY&#10;mP+goKD/oqKi/5+fn/+fn5//oqKi/5ubm/+fn5//oKCg/5ycnP+ampr/nZ2d/56env+cnJz/mpqa&#10;/5ubm/+cnJz/nJyc/5qamv+ampr/m5ub/5ycnP+VlZX/lZWV/5mZmf+goKD/oaGh/52dnf+bm5v/&#10;nJyc/52dnf+cnJz/mpqa/5ubm/+dnZ3/np6e/5ycnP9fX1//YmJi/2RkZP9kZGT/YmJi/2JiYv9k&#10;ZGT/Z2dn/2hoaP9oaGj/Z2dn/2hoaP9paWn/a2tr/25ubv9vb2//aGho/2lpaf9qamr/a2tr/21t&#10;bf9ubm7/b29v/3BwcP96enr/cXFx/3BwcP93d3f/d3d3/3Fxcf9ycnL/e3t7/3Z2dv91dXX/dHR0&#10;/3V1df94eHj/enp6/3l5ef94eHj/e3t7/3t7e/98fHz/fHx8/3x8fP98fHz/fHx8/319ff9+fn7/&#10;f39//319ff95eXn/fX19/4SEhP+EhIT/f39//4GBgf+Dg4P/hISE/4aGhv+Hh4f/h4eH/4aGhv+G&#10;hob/ioqK/4mJif+Hh4f/hoaG/4aGhv+Hh4f/iYmJ/4qKiv+IiIj/jIyM/4yMjP+JiYn/iYmJ/42N&#10;jf+NjY3/ioqK/5SUlP+RkZH/jY2N/4qKiv+Kior/i4uL/46Ojv+QkJD/kZGR/5GRkf+SkpL/kpKS&#10;/5KSkv+Tk5P/k5OT/5OTk/+UlJT/kJCQ/5WVlf+YmJj/k5OT/5SUlP+Xl5f/kZGR/5eXl/+Xl5f/&#10;lpaW/5WVlf+VlZX/lZWV/5aWlv+Xl5f/lpaW/5qamv+bm5v/mJiY/5eXl/+ZmZn/mJiY/5OTk/+Q&#10;kJD/lJSU/5mZmf+ZmZn/lZWV/5OTk/+VlZX/mJiY/6Kiov+dnZ3/nJyc/56env+cnJz/mJiY/5iY&#10;mP+bm5v/m5ub/5mZmf+YmJj/mZmZ/5ycnP+enp7/nJyc/5ubm/+bm5v/m5ub/5ubm/+cnJz/nJyc&#10;/56env+fn5//oKCg/5ubm/+dnZ3/n5+f/5+fn/+dnZ3/nJyc/5ycnP+dnZ3/m5ub/5ubm/+cnJz/&#10;nZ2d/52dnf+cnJz/m5ub/5ubm/+ZmZn/mJiY/5qamv+enp7/np6e/5ubm/+dnZ3/oqKi/5+fn/+d&#10;nZ3/mZmZ/5eXl/+Wlpb/mJiY/5ubm/9fX1//YWFh/2NjY/9jY2P/YmJi/2JiYv9kZGT/ZmZm/2ho&#10;aP9nZ2f/Z2dn/2hoaP9paWn/a2tr/21tbf9ubm7/bm5u/21tbf9tbW3/bW1t/2xsbP9sbGz/bGxs&#10;/2tra/91dXX/cHBw/3Fxcf93d3f/d3d3/3Nzc/9zc3P/eHh4/3V1df90dHT/dHR0/3V1df94eHj/&#10;enp6/3l5ef94eHj/enp6/3p6ev97e3v/e3t7/3t7e/98fHz/fHx8/3x8fP9/f3//fn5+/319ff98&#10;fHz/fn5+/4KCgv+CgoL/f39//4KCgv+Dg4P/g4OD/4SEhP+FhYX/hoaG/4eHh/+IiIj/h4eH/4eH&#10;h/+IiIj/iIiI/4mJif+IiIj/iIiI/4iIiP+JiYn/jIyM/4yMjP+JiYn/ioqK/42Njf+NjY3/ioqK&#10;/5CQkP+Pj4//jo6O/42Njf+NjY3/j4+P/5GRkf+SkpL/kJCQ/5CQkP+QkJD/kJCQ/5GRkf+RkZH/&#10;kZGR/5KSkv+UlJT/kZGR/5WVlf+Xl5f/k5OT/5SUlP+Wlpb/kZGR/5eXl/+Wlpb/lpaW/5WVlf+V&#10;lZX/lZWV/5aWlv+Xl5f/l5eX/5ubm/+cnJz/mZmZ/5iYmP+ampr/mpqa/5eXl/+Wlpb/mZmZ/5yc&#10;nP+cnJz/mpqa/5mZmf+bm5v/nZ2d/5mZmf+YmJj/mZmZ/52dnf+dnZ3/mpqa/5ubm/+fn5//nJyc&#10;/5ubm/+ampr/m5ub/52dnf+enp7/nZ2d/5ycnP+cnJz/m5ub/5ubm/+bm5v/nJyc/56env+fn5//&#10;oKCg/5ubm/+dnZ3/np6e/56env+cnJz/nJyc/5ycnP+enp7/nJyc/52dnf+enp7/np6e/56env+e&#10;np7/nZ2d/5ycnP+dnZ3/nJyc/5ycnP+enp7/nJyc/5iYmP+ZmZn/nZ2d/6CgoP+enp7/nZ2d/5ub&#10;m/+bm5v/nJyc/52dnf9gYGD/YWFh/2NjY/9jY2P/Y2Nj/2NjY/9kZGT/ZmZm/2dnZ/9nZ2f/aGho&#10;/2hoaP9paWn/a2tr/2xsbP9tbW3/a2tr/2tra/9sbGz/bW1t/25ubv9vb2//cHBw/3BwcP9vb2//&#10;cHBw/3Jycv91dXX/dnZ2/3V1df91dXX/dHR0/3R0dP9zc3P/c3Nz/3V1df94eHj/enp6/3p6ev95&#10;eXn/eXl5/3l5ef95eXn/enp6/3p6ev97e3v/e3t7/3t7e/9/f3//fX19/319ff+AgID/gYGB/39/&#10;f/9+fn7/fn5+/4ODg/+CgoL/goKC/4KCgv+Dg4P/hoaG/4iIiP+Kior/g4OD/4WFhf+IiIj/i4uL&#10;/4uLi/+Kior/h4eH/4aGhv+Kior/jIyM/4yMjP+Kior/ioqK/4yMjP+MjIz/ioqK/4yMjP+NjY3/&#10;jo6O/4+Pj/+RkZH/kpKS/5OTk/+Tk5P/jo6O/46Ojv+Pj4//j4+P/4+Pj/+QkJD/kJCQ/5CQkP+U&#10;lJT/kZGR/5SUlP+Wlpb/k5OT/5OTk/+VlZX/kpKS/5aWlv+Wlpb/lZWV/5WVlf+VlZX/lZWV/5aW&#10;lv+Xl5f/l5eX/5ubm/+cnJz/mZmZ/5eXl/+ZmZn/m5ub/5ubm/+ampr/mpqa/5ubm/+bm5v/m5ub&#10;/52dnf+enp7/n5+f/5SUlP+VlZX/mZmZ/52dnf+cnJz/mpqa/5ubm/+enp7/nZ2d/5ycnP+bm5v/&#10;nJyc/56env+enp7/np6e/52dnf+cnJz/m5ub/5ubm/+bm5v/nJyc/52dnf+fn5//n5+f/5ycnP+d&#10;nZ3/np6e/52dnf+bm5v/m5ub/5ycnP+enp7/nZ2d/56env+enp7/n5+f/5+fn/+enp7/np6e/52d&#10;nf+enp7/nZ2d/52dnf+enp7/m5ub/5iYmP+YmJj/m5ub/52dnf+dnZ3/nZ2d/5ycnP+cnJz/m5ub&#10;/5ubm/9hYWH/YWFh/2JiYv9jY2P/Y2Nj/2RkZP9lZWX/ZWVl/2dnZ/9nZ2f/aGho/2hoaP9paWn/&#10;ampq/2tra/9sbGz/aWlp/2pqav9ra2v/bW1t/29vb/9xcXH/cnJy/3Nzc/9sbGz/cXFx/3Jycv9x&#10;cXH/cnJy/3Z2dv92dnb/c3Nz/3Nzc/9zc3P/dHR0/3V1df93d3f/eXl5/3l5ef96enr/d3d3/3h4&#10;eP94eHj/eXl5/3p6ev96enr/e3t7/3t7e/9/f3//e3t7/319ff+CgoL/g4OD/319ff97e3v/fX19&#10;/4GBgf+BgYH/goKC/4KCgv+EhIT/hoaG/4iIiP+JiYn/gYGB/4SEhP+Hh4f/ioqK/4uLi/+Kior/&#10;iIiI/4aGhv+Li4v/jIyM/4yMjP+Li4v/ioqK/4uLi/+Li4v/ioqK/4yMjP+MjIz/jY2N/46Ojv+P&#10;j4//kZGR/5KSkv+Tk5P/jo6O/46Ojv+Pj4//j4+P/5CQkP+QkJD/kJCQ/5CQkP+Tk5P/kpKS/5OT&#10;k/+UlJT/k5OT/5OTk/+UlJT/k5OT/5WVlf+VlZX/lJSU/5SUlP+UlJT/lZWV/5aWlv+Xl5f/lpaW&#10;/5iYmP+ZmZn/l5eX/5WVlf+Wlpb/mpqa/52dnf+YmJj/lpaW/5WVlf+Wlpb/mJiY/5ubm/+cnJz/&#10;m5ub/5WVlf+YmJj/nJyc/52dnf+ampr/lpaW/5aWlv+Xl5f/nJyc/5ycnP+bm5v/nJyc/5ycnP+c&#10;nJz/nJyc/5ycnP+cnJz/m5ub/5ubm/+bm5v/m5ub/5ycnP+enp7/np6e/5ycnP+dnZ3/nZ2d/5yc&#10;nP+bm5v/mpqa/5ycnP+enp7/nJyc/52dnf+dnZ3/np6e/56env+dnZ3/nZ2d/5ycnP+ampr/m5ub&#10;/5ycnP+cnJz/m5ub/5qamv+bm5v/nZ2d/5qamv+ZmZn/mZmZ/5iYmP+YmJj/mJiY/5iYmP9hYWH/&#10;YWFh/2FhYf9iYmL/ZGRk/2RkZP9lZWX/ZWVl/2dnZ/9nZ2f/aGho/2lpaf9paWn/ampq/2pqav9q&#10;amr/bm5u/25ubv9ubm7/bm5u/25ubv9ubm7/bW1t/21tbf9tbW3/cnJy/3Jycv9ubm7/b29v/3Z2&#10;dv94eHj/dHR0/3Jycv9zc3P/dHR0/3V1df92dnb/d3d3/3h4eP95eXn/dnZ2/3d3d/93d3f/eHh4&#10;/3l5ef96enr/e3t7/3t7e/99fX3/e3t7/319ff+Dg4P/goKC/3x8fP96enr/fX19/4CAgP+BgYH/&#10;goKC/4SEhP+FhYX/hoaG/4aGhv+Ghob/g4OD/4SEhP+Ghob/iIiI/4mJif+JiYn/iIiI/4iIiP+L&#10;i4v/i4uL/4uLi/+Li4v/i4uL/4uLi/+Li4v/i4uL/42Njf+NjY3/i4uL/4uLi/+Li4v/jY2N/4+P&#10;j/+QkJD/j4+P/5CQkP+QkJD/kJCQ/5GRkf+RkZH/kZGR/5KSkv+Tk5P/k5OT/5KSkv+SkpL/k5OT&#10;/5OTk/+SkpL/k5OT/5SUlP+UlJT/lJSU/5OTk/+UlJT/lZWV/5aWlv+Xl5f/lZWV/5WVlf+VlZX/&#10;lZWV/5SUlP+UlJT/l5eX/5qamv+YmJj/lZWV/5KSkv+Tk5P/l5eX/5mZmf+ZmZn/mJiY/5aWlv+a&#10;mpr/nJyc/5ubm/+YmJj/lpaW/5SUlP+Tk5P/mpqa/5qamv+ampr/mpqa/5qamv+ZmZn/mpqa/5qa&#10;mv+cnJz/m5ub/5ubm/+bm5v/m5ub/5ycnP+dnZ3/nZ2d/5ubm/+cnJz/nZ2d/5ycnP+bm5v/mpqa&#10;/5ycnP+dnZ3/mpqa/5ubm/+bm5v/nJyc/5ycnP+bm5v/m5ub/5qamv+ZmZn/m5ub/5ycnP+bm5v/&#10;mpqa/5qamv+bm5v/nJyc/5ubm/+ampr/mJiY/5eXl/+Xl5f/l5eX/5iYmP9iYmL/YWFh/2FhYf9i&#10;YmL/ZGRk/2VlZf9lZWX/ZGRk/2ZmZv9nZ2f/aGho/2lpaf9paWn/aWlp/2lpaf9paWn/bGxs/2xs&#10;bP9tbW3/bW1t/25ubv9ubm7/b29v/29vb/9vb2//cnJy/3Jycv9ubm7/b29v/3V1df93d3f/dXV1&#10;/3Nzc/90dHT/dXV1/3Z2dv91dXX/dXV1/3d3d/94eHj/dnZ2/3Z2dv93d3f/eHh4/3p6ev97e3v/&#10;e3t7/3x8fP96enr/e3t7/35+fv+BgYH/gICA/319ff98fHz/fX19/4CAgP+BgYH/g4OD/4WFhf+G&#10;hob/hYWF/4SEhP+Dg4P/hYWF/4WFhf+FhYX/hoaG/4aGhv+Hh4f/iIiI/4iIiP+Li4v/iYmJ/4mJ&#10;if+MjIz/jIyM/4uLi/+Li4v/jY2N/46Ojv+NjY3/i4uL/4qKiv+Kior/i4uL/42Njf+Ojo7/kJCQ&#10;/5CQkP+QkJD/kZGR/5GRkf+RkZH/kpKS/5KSkv+SkpL/lJSU/5KSkv+QkJD/k5OT/5KSkv+RkZH/&#10;lJSU/5OTk/+Tk5P/k5OT/5OTk/+UlJT/lZWV/5aWlv+Xl5f/lpaW/5OTk/+SkpL/lJSU/5WVlf+U&#10;lJT/lJSU/5aWlv+ZmZn/l5eX/5WVlf+Wlpb/mJiY/5qamv+ZmZn/mJiY/5WVlf+YmJj/mZmZ/5iY&#10;mP+YmJj/mZmZ/5iYmP+UlJT/mZmZ/5qamv+bm5v/mpqa/5iYmP+Xl5f/mJiY/5mZmf+cnJz/nJyc&#10;/5ubm/+ampr/mpqa/5ubm/+cnJz/nZ2d/5mZmf+bm5v/nZ2d/52dnf+cnJz/mpqa/5ubm/+bm5v/&#10;mZmZ/5qamv+ampr/m5ub/5ubm/+ampr/mpqa/5mZmf+ampr/np6e/56env+bm5v/mJiY/5mZmf+Z&#10;mZn/mJiY/5+fn/+enp7/nJyc/5qamv+ampr/m5ub/5ycnP9iYmL/YWFh/2BgYP9iYmL/ZGRk/2Zm&#10;Zv9lZWX/ZGRk/2ZmZv9nZ2f/aGho/2lpaf9paWn/aWlp/2hoaP9oaGj/Z2dn/2hoaP9qamr/a2tr&#10;/25ubv9vb2//cXFx/3Jycv9xcXH/cnJy/3Jycv9xcXH/cnJy/3R0dP90dHT/dHR0/3Nzc/91dXX/&#10;d3d3/3Z2dv90dHT/dHR0/3V1df93d3f/dnZ2/3d3d/94eHj/eXl5/3p6ev97e3v/fHx8/319ff94&#10;eHj/fHx8/39/f/9+fn7/fX19/35+fv9+fn7/fn5+/4KCgv+Dg4P/g4OD/4ODg/+Dg4P/g4OD/4OD&#10;g/+Dg4P/hoaG/4aGhv+Ghob/hoaG/4aGhv+Ghob/hoaG/4eHh/+Kior/h4eH/4iIiP+MjIz/jY2N&#10;/4uLi/+MjIz/j4+P/42Njf+NjY3/jY2N/42Njf+NjY3/jY2N/42Njf+NjY3/jo6O/46Ojv+Pj4//&#10;j4+P/5CQkP+QkJD/kJCQ/5CQkP+SkpL/lZWV/5GRkf+Pj4//k5OT/5KSkv+QkJD/lZWV/5OTk/+T&#10;k5P/kpKS/5OTk/+UlJT/lZWV/5aWlv+Xl5f/mJiY/5OTk/+SkpL/lpaW/5iYmP+Wlpb/k5OT/5OT&#10;k/+ZmZn/mJiY/5iYmP+YmJj/mZmZ/5mZmf+Xl5f/lpaW/5aWlv+Xl5f/lpaW/5WVlf+YmJj/nJyc&#10;/5ubm/+VlZX/mpqa/5ubm/+cnJz/m5ub/5mZmf+Xl5f/mJiY/5qamv+cnJz/nJyc/5ubm/+ampr/&#10;mpqa/5ubm/+bm5v/nJyc/5eXl/+ampr/np6e/5+fn/+dnZ3/m5ub/5qamv+ZmZn/mpqa/5qamv+b&#10;m5v/nJyc/5ycnP+bm5v/mpqa/5qamv+ZmZn/nZ2d/56env+ampr/mJiY/5mZmf+ampr/mZmZ/56e&#10;nv+enp7/nZ2d/52dnf+cnJz/nJyc/5ycnP9iYmL/YWFh/2BgYP9hYWH/ZGRk/2ZmZv9lZWX/Y2Nj&#10;/2ZmZv9nZ2f/aGho/2lpaf9paWn/aWlp/2hoaP9nZ2f/bGxs/2xsbP9sbGz/bGxs/2xsbP9sbGz/&#10;bGxs/2xsbP9xcXH/cXFx/3Nzc/91dXX/dXV1/3R0dP9ycnL/cnJy/3R0dP92dnb/d3d3/3Z2dv90&#10;dHT/c3Nz/3R0dP92dnb/dnZ2/3d3d/94eHj/eXl5/3t7e/98fHz/fX19/319ff92dnb/fX19/4CA&#10;gP98fHz/e3t7/39/f/+AgID/fn5+/4WFhf+EhIT/g4OD/4KCgv+BgYH/goKC/4ODg/+EhIT/hYWF&#10;/4aGhv+Hh4f/h4eH/4eHh/+Ghob/hYWF/4WFhf+JiYn/hoaG/4eHh/+MjIz/jY2N/4uLi/+MjIz/&#10;kZGR/4uLi/+MjIz/jo6O/5CQkP+QkJD/kJCQ/46Ojv+NjY3/jY2N/42Njf+NjY3/jo6O/46Ojv+O&#10;jo7/j4+P/4+Pj/+RkZH/lpaW/5GRkf+Ojo7/k5OT/5KSkv+Pj4//lZWV/5KSkv+SkpL/kpKS/5KS&#10;kv+Tk5P/lZWV/5aWlv+Xl5f/m5ub/5SUlP+SkpL/l5eX/5ubm/+YmJj/k5OT/5KSkv+Wlpb/lpaW&#10;/5eXl/+Xl5f/l5eX/5WVlf+UlJT/kpKS/5qamv+ZmZn/lpaW/5OTk/+YmJj/nZ2d/5qamv+Tk5P/&#10;m5ub/52dnf+enp7/nJyc/5qamv+YmJj/mZmZ/5ubm/+cnJz/nJyc/5ubm/+ampr/mpqa/5qamv+b&#10;m5v/m5ub/5aWlv+ampr/np6e/6CgoP+enp7/m5ub/5mZmf+YmJj/m5ub/5ycnP+cnJz/nZ2d/52d&#10;nf+cnJz/nJyc/5ubm/+UlJT/mZmZ/5ubm/+YmJj/mJiY/5ycnP+enp7/nJyc/5qamv+bm5v/nJyc&#10;/52dnf+cnJz/m5ub/5mZmf9aWlr/XFxc/2BgYP9jY2P/ZWVl/2ZmZv9mZmb/ZWVl/2ZmZv9nZ2f/&#10;aWlp/2pqav9ra2v/a2tr/2pqav9qamr/bW1t/21tbf9sbGz/bW1t/21tbf9vb2//cHBw/3Fxcf91&#10;dXX/b29v/29vb/92dnb/d3d3/3BwcP9xcXH/d3d3/3d3d/91dXX/d3d3/3t7e/97e3v/eHh4/3d3&#10;d/95eXn/cnJy/3l5ef94eHj/dnZ2/3x8fP96enr/eXl5/4CAgP95eXn/fn5+/4KCgv+AgID/fHx8&#10;/3p6ev9+fn7/g4OD/4ODg/+Dg4P/goKC/4ODg/+Dg4P/hYWF/4aGhv+Hh4f/gYGB/4ODg/+FhYX/&#10;h4eH/4eHh/+Ghob/hYWF/4ODg/+IiIj/i4uL/4qKiv+Hh4f/iIiI/4yMjP+NjY3/i4uL/4yMjP+M&#10;jIz/jIyM/4yMjP+MjIz/jIyM/4yMjP+MjIz/ioqK/5WVlf+UlJT/iIiI/4aGhv+SkpL/lpaW/4+P&#10;j/+QkJD/j4+P/5CQkP+SkpL/lZWV/5aWlv+UlJT/kpKS/5KSkv+SkpL/kZGR/5GRkf+SkpL/lJSU&#10;/5aWlv+Xl5f/kpKS/5WVlf+UlJT/kZGR/5OTk/+Xl5f/mZmZ/5iYmP+VlZX/lJSU/5SUlP+VlZX/&#10;mJiY/5eXl/+VlZX/kpKS/5aWlv+Tk5P/kpKS/5WVlf+Wlpb/lJSU/5WVlf+ZmZn/mJiY/5ubm/+b&#10;m5v/l5eX/5eXl/+ampr/mpqa/5eXl/+bm5v/m5ub/5mZmf+YmJj/mJiY/5iYmP+YmJj/mZmZ/5iY&#10;mP+ampr/nJyc/5ycnP+ampr/mpqa/5ubm/+enp7/m5ub/5eXl/+VlZX/l5eX/5eXl/+UlJT/lZWV&#10;/5mZmf+YmJj/mJiY/5mZmf+bm5v/nZ2d/52dnf+bm5v/mZmZ/5mZmf+bm5v/m5ub/5mZmf+Xl5f/&#10;lZWV/5WVlf9gYGD/YWFh/2NjY/9kZGT/ZGRk/2NjY/9hYWH/YGBg/2RkZP9lZWX/Z2dn/2hoaP9p&#10;aWn/aWlp/2lpaf9oaGj/bW1t/2xsbP9sbGz/bGxs/21tbf9vb2//cHBw/3Fxcf9zc3P/bW1t/21t&#10;bf90dHT/dHR0/29vb/9vb2//dXV1/3Jycv9wcHD/cnJy/3Z2dv93d3f/c3Nz/3Nzc/91dXX/c3Nz&#10;/3l5ef94eHj/d3d3/3t7e/96enr/eHh4/35+fv99fX3/fX19/319ff9+fn7/fn5+/35+fv9/f3//&#10;f39//4KCgv+CgoL/goKC/4KCgv+Dg4P/hISE/4WFhf+Ghob/g4OD/4SEhP+Ghob/iIiI/4iIiP+I&#10;iIj/hoaG/4WFhf+Hh4f/iYmJ/4mJif+Ghob/hoaG/4qKiv+Li4v/iYmJ/4yMjP+MjIz/jIyM/4yM&#10;jP+MjIz/jIyM/4yMjP+MjIz/ioqK/5OTk/+Tk5P/ioqK/4iIiP+RkZH/lJSU/4+Pj/+Ojo7/jY2N&#10;/42Njf+Ojo7/j4+P/5CQkP+RkZH/kJCQ/5GRkf+RkZH/kpKS/5OTk/+Tk5P/lJSU/5SUlP+UlJT/&#10;k5OT/5aWlv+Wlpb/k5OT/5OTk/+Wlpb/l5eX/5WVlf+Wlpb/lJSU/5SUlP+VlZX/lpaW/5eXl/+V&#10;lZX/k5OT/5aWlv+Tk5P/kpKS/5WVlf+Wlpb/lJSU/5WVlf+ZmZn/mJiY/5qamv+ampr/l5eX/5eX&#10;l/+ampr/mpqa/5eXl/+ZmZn/mZmZ/5iYmP+Xl5f/l5eX/5eXl/+YmJj/mJiY/5iYmP+ampr/m5ub&#10;/5ubm/+ZmZn/mZmZ/5ubm/+dnZ3/mpqa/5eXl/+Wlpb/mJiY/5iYmP+VlZX/lZWV/5iYmP+Xl5f/&#10;mJiY/5mZmf+ZmZn/l5eX/5eXl/+ZmZn/m5ub/5eXl/+ZmZn/mpqa/5mZmf+Xl5f/lpaW/5eXl/9i&#10;YmL/Y2Nj/2RkZP9kZGT/ZGRk/2JiYv9gYGD/X19f/2NjY/9kZGT/ZWVl/2ZmZv9nZ2f/aGho/2ho&#10;aP9nZ2f/bGxs/2xsbP9sbGz/bGxs/21tbf9ubm7/cHBw/3Fxcf9wcHD/a2tr/2xsbP9xcXH/cXFx&#10;/21tbf9tbW3/cnJy/3Z2dv90dHT/dXV1/3l5ef97e3v/eHh4/3h4eP97e3v/dXV1/3l5ef95eXn/&#10;eHh4/3l5ef94eHj/eHh4/3x8fP+AgID/fHx8/3l5ef97e3v/gICA/4KCgv9/f3//e3t7/4GBgf+A&#10;gID/gICA/4CAgP+BgYH/goKC/4SEhP+FhYX/goKC/4ODg/+FhYX/hoaG/4eHh/+Ghob/hYWF/4SE&#10;hP+Ghob/iIiI/4iIiP+EhIT/hYWF/4mJif+Kior/h4eH/4yMjP+MjIz/jIyM/4yMjP+MjIz/jIyM&#10;/4yMjP+MjIz/i4uL/5CQkP+RkZH/jY2N/4yMjP+QkJD/kZGR/4+Pj/+Pj4//j4+P/46Ojv+NjY3/&#10;jIyM/42Njf+Pj4//kZGR/5CQkP+RkZH/k5OT/5SUlP+UlJT/lJSU/5KSkv+RkZH/k5OT/5eXl/+X&#10;l5f/lJSU/5OTk/+Wlpb/lZWV/5KSkv+Wlpb/lZWV/5SUlP+UlJT/lZWV/5aWlv+VlZX/lZWV/5eX&#10;l/+UlJT/k5OT/5aWlv+Wlpb/lJSU/5WVlf+ZmZn/l5eX/5mZmf+ZmZn/mJiY/5iYmP+ampr/mpqa&#10;/5iYmP+Xl5f/lpaW/5aWlv+VlZX/lpaW/5aWlv+Xl5f/mJiY/5eXl/+YmJj/mZmZ/5mZmf+YmJj/&#10;mJiY/5mZmf+bm5v/mZmZ/5eXl/+Xl5f/mZmZ/5mZmf+Wlpb/lZWV/5eXl/+Xl5f/mZmZ/5mZmf+X&#10;l5f/lJSU/5OTk/+Xl5f/m5ub/5WVlf+Xl5f/mJiY/5iYmP+Xl5f/l5eX/5iYmP9fX1//YGBg/2Ji&#10;Yv9jY2P/ZWVl/2VlZf9lZWX/ZGRk/2RkZP9kZGT/ZWVl/2ZmZv9nZ2f/aGho/2hoaP9oaGj/bGxs&#10;/2xsbP9sbGz/bGxs/21tbf9ubm7/b29v/3BwcP9vb2//bGxs/2xsbP9wcHD/cHBw/21tbf9tbW3/&#10;cXFx/3Fxcf9vb2//cHBw/3R0dP92dnb/dHR0/3R0dP94eHj/d3d3/3l5ef95eXn/eHh4/3h4eP93&#10;d3f/d3d3/3p6ev9/f3//fHx8/3l5ef97e3v/f39//4GBgf9/f3//e3t7/39/f/9/f3//f39//39/&#10;f/+AgID/gYGB/4ODg/+Dg4P/gICA/4CAgP+CgoL/g4OD/4ODg/+Dg4P/goKC/4KCgv+Hh4f/iYmJ&#10;/4iIiP+FhYX/hYWF/4mJif+Kior/h4eH/4uLi/+Li4v/jIyM/4yMjP+MjIz/jIyM/42Njf+NjY3/&#10;jIyM/42Njf+Ojo7/kJCQ/5CQkP+Pj4//jo6O/4+Pj/+QkJD/kpKS/5KSkv+RkZH/jo6O/46Ojv+Q&#10;kJD/k5OT/5GRkf+SkpL/k5OT/5OTk/+Tk5P/kpKS/5GRkf+RkZH/kZGR/5WVlf+Wlpb/lJSU/5SU&#10;lP+Wlpb/lZWV/5GRkf+Xl5f/lZWV/5SUlP+Tk5P/lJSU/5WVlf+Wlpb/lpaW/5iYmP+UlJT/lJSU&#10;/5aWlv+Wlpb/lJSU/5WVlf+YmJj/l5eX/5iYmP+YmJj/mJiY/5iYmP+ZmZn/mZmZ/5mZmf+Xl5f/&#10;lpaW/5aWlv+Wlpb/lpaW/5iYmP+ZmZn/mZmZ/5aWlv+Xl5f/l5eX/5eXl/+Xl5f/mJiY/5iYmP+Z&#10;mZn/mJiY/5iYmP+ZmZn/mpqa/5mZmf+Xl5f/lpaW/5aWlv+ampr/mZmZ/5iYmP+Xl5f/lpaW/5aW&#10;lv+Xl5f/l5eX/5aWlv+Xl5f/mZmZ/5iYmP+Wlpb/lpaW/5eXl/9eXl7/X19f/2FhYf9jY2P/ZWVl&#10;/2ZmZv9nZ2f/Z2dn/2ZmZv9mZmb/ZmZm/2dnZ/9oaGj/aWlp/2lpaf9qamr/bGxs/2tra/9ra2v/&#10;a2tr/2xsbP9ubm7/b29v/3BwcP9wcHD/bW1t/25ubv9wcHD/cXFx/29vb/9vb2//cnJy/3Fxcf9u&#10;bm7/b29v/3Nzc/91dXX/c3Nz/3R0dP94eHj/eHh4/3h4eP96enr/eXl5/3Z2dv92dnb/eHh4/3h4&#10;eP98fHz/fHx8/3x8fP99fX3/fX19/319ff9+fn7/fn5+/35+fv9+fn7/fn5+/35+fv9/f3//gICA&#10;/4KCgv+Dg4P/gYGB/4KCgv+Dg4P/hISE/4SEhP+EhIT/hISE/4ODg/+IiIj/i4uL/4qKiv+Ghob/&#10;hoaG/4mJif+Kior/iIiI/4uLi/+Li4v/i4uL/4yMjP+MjIz/jY2N/42Njf+NjY3/jIyM/4uLi/+N&#10;jY3/kJCQ/5GRkf+Ojo7/jY2N/46Ojv+Ojo7/kZGR/5OTk/+Tk5P/kJCQ/4+Pj/+Pj4//kZGR/5OT&#10;k/+SkpL/kZGR/5GRkf+RkZH/kZGR/5KSkv+SkpL/j4+P/5OTk/+VlZX/k5OT/5SUlP+Xl5f/lpaW&#10;/5OTk/+Wlpb/lpaW/5WVlf+UlJT/k5OT/5SUlP+VlZX/l5eX/5mZmf+VlZX/lJSU/5eXl/+Xl5f/&#10;lJSU/5WVlf+YmJj/l5eX/5aWlv+Xl5f/mJiY/5iYmP+YmJj/mZmZ/5mZmf+YmJj/mJiY/5iYmP+X&#10;l5f/mJiY/5mZmf+ampr/m5ub/5aWlv+Wlpb/lpaW/5aWlv+Xl5f/mJiY/5iYmP+Xl5f/l5eX/5mZ&#10;mf+ampr/mpqa/5mZmf+ZmZn/l5eX/5WVlf+cnJz/mZmZ/5aWlv+YmJj/m5ub/5ycnP+YmJj/k5OT&#10;/5iYmP+ZmZn/mZmZ/5iYmP+Wlpb/lJSU/5WVlf9hYWH/YmJi/2JiYv9jY2P/ZGRk/2VlZf9lZWX/&#10;ZmZm/2ZmZv9mZmb/ZmZm/2dnZ/9nZ2f/aWlp/2pqav9ra2v/a2tr/2tra/9ra2v/a2tr/2xsbP9t&#10;bW3/b29v/29vb/9wcHD/b29v/29vb/9xcXH/cXFx/3BwcP9xcXH/cnJy/3Z2dv9zc3P/c3Nz/3d3&#10;d/94eHj/dnZ2/3h4eP97e3v/eHh4/3Z2dv95eXn/enp6/3V1df91dXX/eXl5/3d3d/95eXn/fHx8&#10;/35+fv9+fn7/e3t7/3p6ev99fX3/gICA/35+fv9+fn7/fn5+/35+fv9/f3//gICA/4KCgv+CgoL/&#10;hYWF/4WFhf+Ghob/hoaG/4eHh/+Hh4f/h4eH/4eHh/+JiYn/i4uL/4qKiv+Ghob/hoaG/4mJif+K&#10;ior/h4eH/4qKiv+Kior/i4uL/4yMjP+MjIz/jY2N/46Ojv+Ojo7/jIyM/4uLi/+MjIz/jo6O/5CQ&#10;kP+Pj4//jo6O/4yMjP+Li4v/jY2N/4+Pj/+QkJD/kJCQ/46Ojv+Ojo7/jY2N/5OTk/+SkpL/kJCQ&#10;/4+Pj/+QkJD/kZGR/5OTk/+UlJT/jo6O/5KSkv+Tk5P/kpKS/5OTk/+Xl5f/l5eX/5SUlP+VlZX/&#10;lZWV/5aWlv+VlZX/lJSU/5SUlP+VlZX/lpaW/5qamv+Wlpb/lZWV/5eXl/+Xl5f/lJSU/5WVlf+Y&#10;mJj/lpaW/5WVlf+VlZX/mJiY/5mZmf+Xl5f/mJiY/5qamv+ampr/mZmZ/5mZmf+YmJj/mJiY/5mZ&#10;mf+ampr/m5ub/5aWlv+VlZX/lZWV/5aWlv+Xl5f/mJiY/5eXl/+Wlpb/mJiY/5qamv+ampr/mJiY&#10;/5iYmP+ZmZn/mJiY/5aWlv+bm5v/mJiY/5aWlv+YmJj/nZ2d/52dnf+YmJj/k5OT/5iYmP+ZmZn/&#10;mZmZ/5iYmP+VlZX/k5OT/5SUlP9jY2P/Y2Nj/2NjY/9kZGT/ZGRk/2RkZP9lZWX/ZWVl/2VlZf9l&#10;ZWX/ZWVl/2VlZf9mZmb/Z2dn/2lpaf9qamr/a2tr/2tra/9qamr/a2tr/2tra/9tbW3/bm5u/29v&#10;b/9vb2//b29v/29vb/9wcHD/cHBw/3BwcP9xcXH/cXFx/3Nzc/9wcHD/b29v/3Jycv9ycnL/cXFx&#10;/3Jycv92dnb/d3d3/3R0dP95eXn/enp6/3R0dP91dXX/enp6/3d3d/96enr/e3t7/319ff99fX3/&#10;e3t7/3t7e/99fX3/fn5+/35+fv9+fn7/fn5+/35+fv9/f3//gICA/4KCgv+Dg4P/hISE/4SEhP+E&#10;hIT/hISE/4WFhf+FhYX/hoaG/4aGhv+IiIj/ioqK/4mJif+FhYX/hYWF/4iIiP+IiIj/hoaG/4qK&#10;iv+Kior/i4uL/4uLi/+MjIz/jY2N/46Ojv+Ojo7/jIyM/42Njf+MjIz/jIyM/46Ojv+QkJD/j4+P&#10;/4uLi/+Ojo7/jY2N/42Njf+Ojo7/kJCQ/5GRkf+QkJD/j4+P/5CQkP+QkJD/kJCQ/5CQkP+RkZH/&#10;kpKS/5OTk/+Tk5P/kZGR/5SUlP+Tk5P/kZGR/5GRkf+VlZX/lpaW/5SUlP+Tk5P/lZWV/5eXl/+W&#10;lpb/lZWV/5SUlP+UlJT/lpaW/5ubm/+Xl5f/lpaW/5iYmP+Xl5f/lJSU/5WVlf+YmJj/lpaW/5SU&#10;lP+UlJT/mJiY/5mZmf+Xl5f/mJiY/5ubm/+ampr/mZmZ/5iYmP+Xl5f/l5eX/5eXl/+YmJj/mZmZ&#10;/5eXl/+VlZX/lJSU/5WVlf+YmJj/mZmZ/5iYmP+Wlpb/mZmZ/5ubm/+bm5v/l5eX/5eXl/+ZmZn/&#10;mpqa/5eXl/+Wlpb/l5eX/5eXl/+YmJj/mJiY/5iYmP+YmJj/mJiY/5aWlv+YmJj/mJiY/5eXl/+V&#10;lZX/lJSU/5WVlf9iYmL/YmJi/2NjY/9jY2P/ZGRk/2VlZf9mZmb/Z2dn/2RkZP9kZGT/Y2Nj/2Nj&#10;Y/9kZGT/ZWVl/2dnZ/9oaGj/a2tr/2tra/9qamr/a2tr/2tra/9tbW3/bm5u/29vb/9tbW3/bm5u&#10;/25ubv9ubm7/b29v/3BwcP9wcHD/cHBw/3h4eP90dHT/c3Nz/3Z2dv92dnb/dHR0/3Z2dv96enr/&#10;d3d3/3Nzc/94eHj/enp6/3R0dP91dXX/e3t7/3d3d/98fHz/e3t7/3p6ev97e3v/fX19/35+fv99&#10;fX3/fHx8/39/f/9+fn7/fn5+/35+fv9/f3//gYGB/4KCgv+Dg4P/gICA/39/f/9/f3//gICA/4CA&#10;gP+BgYH/gYGB/4KCgv+Hh4f/iYmJ/4iIiP+EhIT/g4OD/4aGhv+Ghob/hISE/4mJif+Kior/i4uL&#10;/4uLi/+MjIz/jY2N/46Ojv+Ojo7/jIyM/46Ojv+MjIz/ioqK/4yMjP+RkZH/kJCQ/4uLi/+Tk5P/&#10;kZGR/4+Pj/+Pj4//kpKS/5WVlf+VlZX/lZWV/42Njf+Ojo7/kJCQ/5KSkv+Tk5P/k5OT/5KSkv+S&#10;kpL/k5OT/5aWlv+UlJT/kJCQ/5CQkP+Tk5P/lZWV/5KSkv+SkpL/lZWV/5eXl/+YmJj/lZWV/5SU&#10;lP+UlJT/lZWV/5ubm/+Xl5f/lpaW/5iYmP+Xl5f/lJSU/5WVlf+YmJj/lpaW/5OTk/+UlJT/mJiY&#10;/5mZmf+Xl5f/l5eX/5ubm/+ZmZn/mJiY/5eXl/+Wlpb/lpaW/5aWlv+Wlpb/lpaW/5eXl/+Wlpb/&#10;lJSU/5aWlv+YmJj/mZmZ/5iYmP+Wlpb/mpqa/5ycnP+bm5v/lpaW/5aWlv+ampr/mpqa/5iYmP+S&#10;kpL/lpaW/5mZmf+Xl5f/kpKS/5GRkf+Xl5f/nZ2d/5SUlP+Wlpb/l5eX/5eXl/+VlZX/lZWV/5aW&#10;lv9fX1//YGBg/2FhYf9hYWH/YmJi/2NjY/9kZGT/ZGRk/2hoaP9paWn/aWlp/2hoaP9mZmb/ZWVl&#10;/2hoaP9qamr/aWlp/2lpaf9qamr/bW1t/3BwcP9wcHD/bW1t/2pqav9vb2//bW1t/2xsbP9tbW3/&#10;cHBw/3Jycv9xcXH/b29v/3Fxcf90dHT/d3d3/3V1df9xcXH/b29v/3Jycv91dXX/dHR0/3Jycv90&#10;dHT/eXl5/3p6ev93d3f/eHh4/3t7e/92dnb/dHR0/3h4eP+AgID/gYGB/3x8fP96enr/fX19/319&#10;ff9/f3//gICA/39/f/9+fn7/f39//4KCgv+Ghob/hYWF/4ODg/+BgYH/goKC/4SEhP+FhYX/g4OD&#10;/4GBgf+Ghob/h4eH/4iIiP+IiIj/iIiI/4eHh/+Ghob/hoaG/4mJif+JiYn/iYmJ/4mJif+JiYn/&#10;iYmJ/4mJif+JiYn/jo6O/4qKiv+NjY3/k5OT/5GRkf+IiIj/iYmJ/5CQkP+Kior/h4eH/4iIiP+O&#10;jo7/kJCQ/46Ojv+MjIz/jo6O/5SUlP+Pj4//i4uL/4yMjP+RkZH/lZWV/5WVlf+Tk5P/kpKS/5GR&#10;kf+Pj4//jo6O/4+Pj/+RkZH/k5OT/5WVlf+VlZX/lZWV/5WVlf+VlZX/lZWV/5WVlf+VlZX/lZWV&#10;/5aWlv+VlZX/lJSU/5OTk/+UlJT/lZWV/5eXl/+YmJj/k5OT/5KSkv+VlZX/mZmZ/5iYmP+UlJT/&#10;lpaW/5ubm/+VlZX/lZWV/5WVlf+Wlpb/lpaW/5eXl/+Xl5f/l5eX/5aWlv+Xl5f/l5eX/5eXl/+V&#10;lZX/lpaW/5iYmP+ampr/lpaW/5OTk/+UlJT/mJiY/5mZmf+Xl5f/mJiY/5ubm/+cnJz/lZWV/5OT&#10;k/+YmJj/l5eX/4+Pj/+Ojo7/lJSU/5ubm/+ZmZn/mJiY/5mZmf+bm5v/nJyc/5qamv9gYGD/YWFh&#10;/2FhYf9iYmL/Y2Nj/2RkZP9kZGT/ZWVl/2lpaf9paWn/aGho/2dnZ/9mZmb/ZmZm/2hoaP9paWn/&#10;aGho/2lpaf9ra2v/bW1t/29vb/9vb2//bW1t/2tra/9vb2//bW1t/21tbf9ubm7/cXFx/3Jycv9y&#10;cnL/cHBw/3Fxcf9zc3P/dXV1/3R0dP9ycnL/cnJy/3V1df93d3f/dnZ2/3R0dP92dnb/enp6/3t7&#10;e/95eXn/eHh4/3t7e/98fHz/eXl5/3h4eP95eXn/enp6/3t7e/9+fn7/gYGB/39/f/+AgID/gYGB&#10;/39/f/9+fn7/fn5+/4GBgf+Dg4P/g4OD/4KCgv+CgoL/goKC/4ODg/+EhIT/g4OD/4ODg/+EhIT/&#10;hYWF/4aGhv+Ghob/h4eH/4aGhv+Ghob/hYWF/4WFhf+Ghob/h4eH/4iIiP+Kior/i4uL/4yMjP+N&#10;jY3/jY2N/4mJif+Li4v/kJCQ/46Ojv+Hh4f/iIiI/4+Pj/+Pj4//i4uL/4qKiv+Ojo7/j4+P/4yM&#10;jP+Kior/jIyM/5SUlP+RkZH/jY2N/4yMjP+Pj4//kZGR/5CQkP+Pj4//kZGR/5GRkf+RkZH/kZGR&#10;/5GRkf+SkpL/k5OT/5OTk/+VlZX/lZWV/5WVlf+VlZX/lZWV/5WVlf+VlZX/lZWV/5KSkv+SkpL/&#10;k5OT/5SUlP+VlZX/lJSU/5SUlP+UlJT/k5OT/5KSkv+UlJT/mJiY/5iYmP+VlZX/lpaW/5mZmf+V&#10;lZX/lZWV/5WVlf+Wlpb/lpaW/5aWlv+Xl5f/l5eX/5aWlv+Xl5f/l5eX/5aWlv+VlZX/lpaW/5iY&#10;mP+ampr/lpaW/5OTk/+UlJT/mJiY/5mZmf+Wlpb/l5eX/5qamv+enp7/l5eX/5eXl/+bm5v/mpqa&#10;/5OTk/+Tk5P/mJiY/5aWlv+VlZX/lZWV/5WVlf+Wlpb/lpaW/5aWlv9hYWH/YmJi/2JiYv9jY2P/&#10;ZGRk/2RkZP9lZWX/ZWVl/2lpaf9oaGj/ZmZm/2ZmZv9nZ2f/aGho/2hoaP9oaGj/aGho/2lpaf9r&#10;a2v/bm5u/25ubv9sbGz/bGxs/21tbf9vb2//bm5u/25ubv9vb2//cXFx/3Nzc/9ycnL/cnJy/3Jy&#10;cv9zc3P/c3Nz/3Nzc/9zc3P/dXV1/3d3d/95eXn/d3d3/3Z2dv93d3f/e3t7/3t7e/95eXn/eXl5&#10;/3p6ev99fX3/fX19/3p6ev93d3f/d3d3/3x8fP+AgID/gYGB/4CAgP+BgYH/gYGB/4CAgP9+fn7/&#10;fn5+/39/f/+AgID/gICA/4GBgf+CgoL/g4OD/4KCgv+Dg4P/hISE/4WFhf+CgoL/goKC/4SEhP+F&#10;hYX/hYWF/4WFhf+FhYX/hYWF/4WFhf+FhYX/hoaG/4iIiP+JiYn/i4uL/4yMjP+MjIz/jIyM/4iI&#10;iP+IiIj/jY2N/4uLi/+Ghob/iIiI/46Ojv+RkZH/jIyM/4uLi/+Ojo7/j4+P/42Njf+MjIz/jo6O&#10;/5GRkf+Pj4//jY2N/4yMjP+MjIz/jY2N/46Ojv+Pj4//kJCQ/5GRkf+SkpL/k5OT/5OTk/+Tk5P/&#10;kpKS/5KSkv+UlJT/lJSU/5SUlP+UlJT/lJSU/5SUlP+UlJT/lJSU/5KSkv+SkpL/kZGR/5GRkf+S&#10;kpL/kpKS/5OTk/+UlJT/lJSU/5KSkv+Tk5P/l5eX/5iYmP+Xl5f/lpaW/5eXl/+UlJT/lZWV/5WV&#10;lf+VlZX/lpaW/5aWlv+Wlpb/l5eX/5WVlf+Wlpb/l5eX/5aWlv+VlZX/lZWV/5iYmP+ampr/lpaW&#10;/5OTk/+UlJT/l5eX/5iYmP+Wlpb/lpaW/5mZmf+cnJz/l5eX/5eXl/+bm5v/m5ub/5WVlf+VlZX/&#10;mpqa/5SUlP+VlZX/lZWV/5WVlf+UlJT/lJSU/5SUlP9jY2P/Y2Nj/2NjY/9kZGT/ZGRk/2VlZf9l&#10;ZWX/ZWVl/2hoaP9mZmb/ZWVl/2ZmZv9oaGj/aWlp/2hoaP9nZ2f/Z2dn/2hoaP9ra2v/bm5u/21t&#10;bf9qamr/a2tr/29vb/9vb2//b29v/29vb/9wcHD/cnJy/3Jycv9zc3P/c3Nz/3V1df90dHT/c3Nz&#10;/3Jycv90dHT/dnZ2/3h4eP94eHj/d3d3/3d3d/94eHj/eXl5/3l5ef94eHj/eHh4/3h4eP94eHj/&#10;fX19/35+fv97e3v/e3t7/39/f/9+fn7/enp6/39/f/9/f3//f39//39/f/9/f3//f39//39/f/+A&#10;gID/fn5+/4CAgP+Dg4P/g4OD/4KCgv+CgoL/hISE/4aGhv+BgYH/goKC/4ODg/+FhYX/hoaG/4aG&#10;hv+Ghob/hoaG/4iIiP+IiIj/iIiI/4iIiP+IiIj/iIiI/4iIiP+IiIj/jY2N/4mJif+IiIj/i4uL&#10;/4uLi/+IiIj/ioqK/4+Pj/+Pj4//ioqK/4mJif+NjY3/j4+P/4+Pj/+QkJD/k5OT/4yMjP+NjY3/&#10;jo6O/42Njf+NjY3/jo6O/5GRkf+UlJT/kZGR/5GRkf+SkpL/kpKS/5KSkv+Tk5P/k5OT/5OTk/+T&#10;k5P/k5OT/5OTk/+Tk5P/k5OT/5OTk/+Tk5P/k5OT/5WVlf+Tk5P/kJCQ/46Ojv+Ojo7/kZGR/5WV&#10;lf+YmJj/lZWV/5OTk/+Tk5P/lZWV/5iYmP+YmJj/lpaW/5SUlP+UlJT/lJSU/5WVlf+VlZX/lZWV&#10;/5aWlv+Wlpb/lpaW/5WVlf+Wlpb/l5eX/5aWlv+VlZX/lZWV/5eXl/+ZmZn/lpaW/5OTk/+Tk5P/&#10;l5eX/5eXl/+VlZX/lZWV/5iYmP+Xl5f/lJSU/5SUlP+Xl5f/l5eX/5SUlP+UlJT/mJiY/5eXl/+Y&#10;mJj/mpqa/5mZmf+Xl5f/lpaW/5iYmP9jY2P/Y2Nj/2NjY/9kZGT/ZGRk/2RkZP9lZWX/ZWVl/2dn&#10;Z/9lZWX/ZGRk/2ZmZv9oaGj/aWlp/2hoaP9mZmb/aGho/2dnZ/9qamr/bm5u/21tbf9paWn/ampq&#10;/29vb/9vb2//b29v/3BwcP9xcXH/cXFx/3Jycv9zc3P/c3Nz/3d3d/91dXX/dHR0/3Nzc/90dHT/&#10;dXV1/3V1df92dnb/dHR0/3V1df92dnb/dnZ2/3d3d/93d3f/dnZ2/3V1df92dnb/fHx8/39/f/99&#10;fX3/fX19/4CAgP99fX3/d3d3/319ff99fX3/fX19/35+fv+AgID/gICA/4GBgf+AgID/fn5+/4CA&#10;gP+CgoL/goKC/4GBgf+BgYH/g4OD/4aGhv+CgoL/g4OD/4WFhf+Ghob/h4eH/4eHh/+Hh4f/h4eH&#10;/4eHh/+Hh4f/iIiI/4iIiP+IiIj/iIiI/4iIiP+IiIj/jY2N/4qKiv+JiYn/i4uL/4yMjP+Li4v/&#10;jIyM/4+Pj/+Pj4//ioqK/4mJif+NjY3/j4+P/4+Pj/+QkJD/k5OT/4yMjP+Ojo7/kJCQ/4+Pj/+O&#10;jo7/j4+P/5KSkv+VlZX/k5OT/5KSkv+QkJD/j4+P/5CQkP+RkZH/k5OT/5WVlf+Tk5P/k5OT/5OT&#10;k/+Tk5P/k5OT/5OTk/+Tk5P/k5OT/5WVlf+Tk5P/kpKS/5GRkf+SkpL/k5OT/5WVlf+Xl5f/lJSU&#10;/5SUlP+Tk5P/lJSU/5eXl/+YmJj/lpaW/5OTk/+UlJT/lJSU/5SUlP+VlZX/lZWV/5WVlf+Wlpb/&#10;lpaW/5SUlP+Wlpb/lpaW/5WVlf+UlJT/lZWV/5eXl/+ZmZn/lZWV/5KSkv+Tk5P/lpaW/5aWlv+T&#10;k5P/lJSU/5eXl/+Wlpb/lJSU/5SUlP+Wlpb/lpaW/5SUlP+VlZX/l5eX/5eXl/+ZmZn/m5ub/5qa&#10;mv+YmJj/l5eX/5iYmP9jY2P/Y2Nj/2NjY/9jY2P/Y2Nj/2NjY/9kZGT/ZGRk/2RkZP9kZGT/ZWVl&#10;/2ZmZv9oaGj/aGho/2hoaP9nZ2f/ampq/2ZmZv9oaGj/bW1t/21tbf9oaGj/aWlp/29vb/9tbW3/&#10;b29v/3BwcP9xcXH/cHBw/3BwcP9ycnL/c3Nz/3V1df91dXX/dnZ2/3V1df90dHT/c3Nz/3Nzc/90&#10;dHT/cXFx/3R0dP91dXX/dXV1/3V1df93d3f/d3d3/3V1df95eXn/enp6/3t7e/95eXn/enp6/3x8&#10;fP99fX3/fHx8/3x8fP97e3v/fHx8/35+fv+AgID/gYGB/4GBgf+AgID/f39//4CAgP+BgYH/gYGB&#10;/4GBgf+CgoL/g4OD/4SEhP+Dg4P/hISE/4WFhf+Ghob/h4eH/4eHh/+Hh4f/hoaG/4SEhP+EhIT/&#10;hYWF/4eHh/+IiIj/ioqK/4uLi/+Li4v/jIyM/4qKiv+JiYn/i4uL/42Njf+NjY3/jY2N/46Ojv+R&#10;kZH/jIyM/4uLi/+Ojo7/j4+P/42Njf+MjIz/jo6O/4+Pj/+RkZH/kpKS/5GRkf+Ojo7/jY2N/4+P&#10;j/+RkZH/k5OT/5GRkf+Pj4//jo6O/46Ojv+QkJD/k5OT/5WVlf+SkpL/kpKS/5KSkv+SkpL/kpKS&#10;/5KSkv+SkpL/kpKS/5CQkP+SkpL/lJSU/5aWlv+Xl5f/lpaW/5OTk/+SkpL/k5OT/5WVlf+VlZX/&#10;lJSU/5WVlf+Xl5f/lZWV/5KSkv+Tk5P/k5OT/5SUlP+UlJT/lZWV/5WVlf+VlZX/lZWV/5SUlP+V&#10;lZX/lpaW/5WVlf+UlJT/lJSU/5aWlv+ZmZn/lZWV/5KSkv+SkpL/lZWV/5WVlf+SkpL/kpKS/5WV&#10;lf+Xl5f/lpaW/5eXl/+YmJj/mJiY/5eXl/+Xl5f/mJiY/5SUlP+VlZX/lpaW/5WVlf+VlZX/lJSU&#10;/5WVlf9jY2P/Y2Nj/2NjY/9jY2P/YmJi/2JiYv9iYmL/YmJi/2JiYv9kZGT/ZmZm/2dnZ/9nZ2f/&#10;Z2dn/2dnZ/9oaGj/bGxs/2VlZf9lZWX/bGxs/25ubv9paWn/aWlp/29vb/9sbGz/bm5u/3BwcP9w&#10;cHD/b29v/29vb/9xcXH/c3Nz/29vb/9zc3P/dnZ2/3Z2dv90dHT/c3Nz/3Nzc/90dHT/cXFx/3V1&#10;df92dnb/dXV1/3Z2dv95eXn/eXl5/3Z2dv96enr/d3d3/3d3d/94eHj/eXl5/3p6ev98fHz/f39/&#10;/319ff98fHz/fHx8/35+fv+AgID/gYGB/39/f/99fX3/gYGB/4GBgf+AgID/gYGB/4KCgv+CgoL/&#10;goKC/4GBgf+Dg4P/hISE/4SEhP+FhYX/hYWF/4WFhf+EhIT/hISE/4ODg/+EhIT/hYWF/4aGhv+I&#10;iIj/iYmJ/4qKiv+Li4v/iYmJ/4iIiP+IiIj/ioqK/4yMjP+NjY3/jIyM/4uLi/+Pj4//i4uL/4qK&#10;iv+Ojo7/j4+P/4yMjP+Kior/jIyM/46Ojv+Pj4//kJCQ/4+Pj/+Ojo7/jY2N/42Njf+Ojo7/kJCQ&#10;/4+Pj/+Pj4//jo6O/4+Pj/+QkJD/kZGR/5KSkv+RkZH/kZGR/5GRkf+RkZH/kZGR/5GRkf+RkZH/&#10;kZGR/5CQkP+RkZH/kpKS/5SUlP+UlJT/lJSU/5OTk/+SkpL/kZGR/5WVlf+Xl5f/lJSU/5OTk/+V&#10;lZX/lZWV/5KSkv+Tk5P/k5OT/5OTk/+UlJT/lJSU/5WVlf+VlZX/lZWV/5SUlP+VlZX/lZWV/5WV&#10;lf+Tk5P/lJSU/5aWlv+YmJj/lZWV/5KSkv+SkpL/lZWV/5WVlf+SkpL/kpKS/5SUlP+Xl5f/lpaW&#10;/5aWlv+Wlpb/lpaW/5aWlv+Wlpb/lpaW/5OTk/+SkpL/kpKS/5KSkv+Tk5P/k5OT/5OTk/9iYmL/&#10;YmJi/2JiYv9iYmL/YmJi/2JiYv9iYmL/YmJi/2FhYf9kZGT/Z2dn/2hoaP9nZ2f/ZmZm/2dnZ/9p&#10;aWn/bW1t/2VlZf9kZGT/a2tr/25ubv9paWn/aWlp/25ubv9ra2v/bm5u/3BwcP9wcHD/bm5u/25u&#10;bv9wcHD/c3Nz/2tra/9wcHD/dnZ2/3d3d/91dXX/cnJy/3Nzc/91dXX/cXFx/3V1df93d3f/dnZ2&#10;/3d3d/97e3v/e3t7/3h4eP93d3f/dHR0/3V1df97e3v/fHx8/3l5ef95eXn/fn5+/39/f/99fX3/&#10;fX19/35+fv+AgID/gICA/319ff96enr/g4OD/4GBgf9/f3//gICA/4KCgv+Dg4P/gYGB/39/f/+C&#10;goL/g4OD/4ODg/+EhIT/hISE/4ODg/+CgoL/gYGB/4eHh/+Hh4f/h4eH/4eHh/+Hh4f/h4eH/4eH&#10;h/+Hh4f/hoaG/4aGhv+Ghob/iIiI/4yMjP+NjY3/i4uL/4iIiP+Kior/h4eH/4iIiP+Ojo7/kJCQ&#10;/46Ojv+MjIz/jo6O/4mJif+Kior/i4uL/42Njf+Ojo7/jo6O/4+Pj/+Pj4//jY2N/46Ojv+Pj4//&#10;j4+P/5CQkP+QkJD/kJCQ/4+Pj/+RkZH/kZGR/5GRkf+RkZH/kZGR/5GRkf+RkZH/kZGR/5SUlP+S&#10;kpL/jo6O/4yMjP+MjIz/j4+P/5SUlP+Wlpb/kJCQ/5aWlv+YmJj/lJSU/5KSkv+UlJT/lZWV/5KS&#10;kv+Tk5P/k5OT/5OTk/+UlJT/lJSU/5SUlP+VlZX/lZWV/5SUlP+VlZX/lZWV/5SUlP+Tk5P/lJSU&#10;/5aWlv+YmJj/lZWV/5KSkv+SkpL/lJSU/5SUlP+RkZH/kZGR/5SUlP+Tk5P/k5OT/5OTk/+SkpL/&#10;kpKS/5KSkv+SkpL/kZGR/5WVlf+Tk5P/kZGR/5KSkv+UlJT/lZWV/5SUlP9dXV3/X19f/2JiYv9k&#10;ZGT/ZWVl/2VlZf9jY2P/YmJi/2VlZf9paWn/Z2dn/2JiYv9nZ2f/cHBw/25ubv9kZGT/a2tr/2lp&#10;af9oaGj/ampq/25ubv9wcHD/b29v/25ubv9qamr/a2tr/29vb/9zc3P/cXFx/2xsbP9ra2v/b29v&#10;/3h4eP9ycnL/cXFx/3V1df93d3f/dHR0/3Jycv90dHT/dXV1/3Z2dv92dnb/d3d3/3h4eP95eXn/&#10;eHh4/3d3d/93d3f/eHh4/3p6ev96enr/enp6/3p6ev97e3v/fX19/35+fv92dnb/fn5+/4KCgv93&#10;d3f/fHx8/4eHh/+BgYH/e3t7/319ff+BgYH/hISE/4WFhf+EhIT/gYGB/4CAgP+FhYX/gICA/39/&#10;f/+EhIT/hoaG/4WFhf+Ghob/iYmJ/4eHh/+Hh4f/h4eH/4aGhv+Ghob/hYWF/4WFhf+FhYX/jIyM&#10;/4mJif+Ghob/h4eH/4qKiv+MjIz/ioqK/4eHh/+Pj4//j4+P/4yMjP+Hh4f/h4eH/4yMjP+MjIz/&#10;iIiI/5KSkv+Ojo7/i4uL/4uLi/+MjIz/jY2N/42Njf+Li4v/jo6O/42Njf+MjIz/jY2N/5CQkP+S&#10;kpL/kZGR/5CQkP+Ojo7/kZGR/5OTk/+SkpL/jo6O/42Njf+Pj4//kpKS/5KSkv+RkZH/kZGR/5KS&#10;kv+VlZX/lJSU/5KSkv+Pj4//j4+P/5CQkP+RkZH/kpKS/5KSkv+RkZH/kJCQ/4+Pj/+UlJT/lZWV&#10;/5aWlv+Xl5f/l5eX/5aWlv+VlZX/lJSU/5OTk/+UlJT/lJSU/5SUlP+UlJT/k5OT/5KSkv+RkZH/&#10;l5eX/5WVlf+SkpL/k5OT/5WVlf+Wlpb/k5OT/5GRkf+YmJj/lZWV/5KSkv+SkpL/k5OT/5SUlP+U&#10;lJT/k5OT/5eXl/+VlZX/lJSU/5WVlf+Tk5P/j4+P/5KSkv9eXl7/X19f/2FhYf9jY2P/Y2Nj/2Nj&#10;Y/9iYmL/YWFh/2ZmZv9oaGj/ZmZm/2NjY/9oaGj/bm5u/21tbf9lZWX/ZmZm/2lpaf9tbW3/bm5u&#10;/21tbf9sbGz/bW1t/29vb/9sbGz/a2tr/25ubv9xcXH/cHBw/2xsbP9tbW3/cnJy/3Z2dv9ycnL/&#10;cHBw/3R0dP92dnb/dHR0/3Nzc/90dHT/dXV1/3V1df92dnb/d3d3/3h4eP94eHj/d3d3/3d3d/93&#10;d3f/eHh4/3p6ev96enr/eXl5/3p6ev97e3v/fX19/319ff92dnb/fX19/4GBgf95eXn/fn5+/4aG&#10;hv+AgID/fHx8/35+fv+BgYH/g4OD/4SEhP+Dg4P/gYGB/4CAgP+Dg4P/f39//35+fv+CgoL/hISE&#10;/4SEhP+EhIT/h4eH/4eHh/+Hh4f/h4eH/4eHh/+Ghob/hoaG/4aGhv+Ghob/iIiI/4mJif+Kior/&#10;ioqK/4mJif+IiIj/iYmJ/4mJif+MjIz/jY2N/4qKiv+Ghob/iIiI/42Njf+Ojo7/i4uL/4+Pj/+O&#10;jo7/jIyM/42Njf+Ojo7/jo6O/4yMjP+Kior/jY2N/42Njf+NjY3/jo6O/5CQkP+RkZH/kZGR/5CQ&#10;kP+QkJD/kJCQ/4+Pj/+Pj4//kJCQ/5CQkP+QkJD/j4+P/5OTk/+SkpL/kZGR/5GRkf+SkpL/kpKS&#10;/5KSkv+SkpL/lZWV/5SUlP+UlJT/lJSU/5SUlP+UlJT/lJSU/5WVlf+UlJT/lJSU/5OTk/+Tk5P/&#10;k5OT/5OTk/+UlJT/lJSU/5CQkP+RkZH/k5OT/5SUlP+VlZX/lZWV/5WVlf+UlJT/lZWV/5SUlP+T&#10;k5P/k5OT/5SUlP+UlJT/lJSU/5KSkv+VlZX/lJSU/5SUlP+UlJT/lJSU/5SUlP+Tk5P/kpKS/5WV&#10;lf+Tk5P/lJSU/5aWlv+VlZX/kZGR/5KSkv9gYGD/YGBg/2FhYf9hYWH/YWFh/2FhYf9hYWH/YWFh&#10;/2dnZ/9mZmb/ZGRk/2VlZf9paWn/bGxs/2pqav9nZ2f/ZmZm/2pqav9ubm7/b29v/21tbf9ra2v/&#10;a2tr/2xsbP9tbW3/a2tr/2xsbP9ubm7/bm5u/2xsbP9vb2//dHR0/3R0dP9xcXH/cXFx/3R0dP91&#10;dXX/dXV1/3R0dP91dXX/dHR0/3V1df93d3f/d3d3/3h4eP93d3f/d3d3/3d3d/92dnb/eHh4/3p6&#10;ev96enr/eXl5/3l5ef97e3v/fX19/319ff92dnb/fHx8/4GBgf98fHz/f39//4SEhP99fX3/f39/&#10;/4CAgP+BgYH/goKC/4KCgv+BgYH/gICA/4CAgP+BgYH/fn5+/319ff+AgID/g4OD/4ODg/+Dg4P/&#10;hYWF/4aGhv+Ghob/h4eH/4eHh/+Hh4f/h4eH/4eHh/+Hh4f/hISE/4mJif+NjY3/jIyM/4iIiP+G&#10;hob/h4eH/4qKiv+Kior/ioqK/4iIiP+Hh4f/iYmJ/42Njf+Ojo7/jIyM/42Njf+NjY3/jY2N/46O&#10;jv+Pj4//jo6O/4yMjP+JiYn/jIyM/42Njf+Ojo7/j4+P/46Ojv+Pj4//kJCQ/5GRkf+SkpL/j4+P&#10;/4yMjP+Ojo7/kZGR/5OTk/+QkJD/jY2N/5OTk/+SkpL/kpKS/5CQkP+Pj4//kJCQ/5KSkv+UlJT/&#10;k5OT/5KSkv+QkJD/j4+P/4+Pj/+QkJD/kpKS/5OTk/+UlJT/kpKS/5GRkf+QkJD/kJCQ/5GRkf+S&#10;kpL/lJSU/5eXl/+Xl5f/l5eX/5aWlv+UlJT/kpKS/5CQkP+Pj4//kpKS/5OTk/+UlJT/lJSU/5OT&#10;k/+Tk5P/lJSU/5WVlf+RkZH/kpKS/5WVlf+Wlpb/lZWV/5SUlP+Tk5P/k5OT/5OTk/+RkZH/kpKS&#10;/5aWlv+Xl5f/lJSU/5KSkv9jY2P/Y2Nj/2JiYv9iYmL/YmJi/2JiYv9iYmL/YmJi/2dnZ/9kZGT/&#10;ZGRk/2ZmZv9paWn/aWlp/2lpaf9oaGj/a2tr/2pqav9paWn/a2tr/25ubv9ubm7/bGxs/2lpaf9s&#10;bGz/ampq/2tra/9ubm7/b29v/25ubv9wcHD/dHR0/3Fxcf9xcXH/cXFx/3Nzc/90dHT/dXV1/3V1&#10;df92dnb/c3Nz/3V1df93d3f/d3d3/3d3d/92dnb/dnZ2/3d3d/92dnb/eHh4/3l5ef96enr/eXl5&#10;/3l5ef97e3v/fHx8/319ff93d3f/e3t7/4CAgP9+fn7/gICA/4KCgv97e3v/gYGB/4GBgf+AgID/&#10;gICA/4CAgP+AgID/gICA/4CAgP+BgYH/fn5+/319ff9/f3//goKC/4SEhP+EhIT/hYWF/4aGhv+G&#10;hob/hoaG/4eHh/+Hh4f/iIiI/4iIiP+IiIj/hISE/4eHh/+Li4v/jIyM/4qKiv+Hh4f/h4eH/4eH&#10;h/+Kior/iYmJ/4iIiP+Hh4f/ioqK/4yMjP+NjY3/jIyM/42Njf+NjY3/jY2N/46Ojv+Ojo7/jo6O&#10;/4yMjP+Li4v/i4uL/42Njf+Pj4//j4+P/42Njf+NjY3/j4+P/5GRkf+RkZH/j4+P/42Njf+Ojo7/&#10;kJCQ/5GRkf+QkJD/jo6O/5GRkf+SkpL/k5OT/5GRkf+Pj4//j4+P/5GRkf+UlJT/kJCQ/5CQkP+P&#10;j4//jo6O/46Ojv+Pj4//kJCQ/5CQkP+Tk5P/kpKS/5GRkf+RkZH/kZGR/5GRkf+SkpL/k5OT/5SU&#10;lP+UlJT/lZWV/5WVlf+VlZX/lJSU/5OTk/+Tk5P/j4+P/5OTk/+VlZX/lJSU/5KSkv+RkZH/lJSU&#10;/5eXl/+Pj4//kpKS/5WVlf+VlZX/k5OT/5OTk/+UlJT/lZWV/5SUlP+QkJD/j4+P/5SUlP+Xl5f/&#10;lZWV/5OTk/9lZWX/ZGRk/2RkZP9jY2P/Y2Nj/2NjY/9kZGT/ZGRk/2ZmZv9kZGT/ZGRk/2ZmZv9o&#10;aGj/aGho/2hoaP9paWn/bW1t/2pqav9oaGj/aGho/2tra/9tbW3/bGxs/2tra/9sbGz/aWlp/2pq&#10;av9vb2//cXFx/29vb/9vb2//cnJy/3BwcP9xcXH/cnJy/3Jycv9zc3P/dHR0/3V1df91dXX/cnJy&#10;/3V1df93d3f/eHh4/3Z2dv91dXX/dnZ2/3d3d/91dXX/d3d3/3l5ef95eXn/eHh4/3l5ef96enr/&#10;fHx8/3x8fP94eHj/e3t7/35+fv9+fn7/gICA/4CAgP96enr/gYGB/4CAgP+AgID/f39//39/f/9/&#10;f3//gICA/4CAgP+BgYH/gICA/39/f/+AgID/g4OD/4aGhv+Ghob/hYWF/4WFhf+Ghob/hoaG/4aG&#10;hv+Hh4f/h4eH/4iIiP+IiIj/h4eH/4aGhv+Hh4f/iYmJ/4uLi/+Li4v/h4eH/4SEhP+MjIz/iYmJ&#10;/4iIiP+JiYn/ioqK/4uLi/+Kior/ioqK/42Njf+NjY3/jY2N/4yMjP+MjIz/jIyM/46Ojv+Pj4//&#10;i4uL/42Njf+Pj4//j4+P/42Njf+MjIz/jo6O/5CQkP+NjY3/j4+P/5GRkf+QkJD/jo6O/42Njf+O&#10;jo7/kJCQ/46Ojv+RkZH/k5OT/5OTk/+RkZH/j4+P/5CQkP+RkZH/kpKS/5KSkv+Tk5P/lJSU/5SU&#10;lP+Tk5P/kpKS/5KSkv+RkZH/kpKS/5OTk/+Tk5P/k5OT/5OTk/+SkpL/kZGR/5OTk/+Tk5P/lJSU&#10;/5WVlf+VlZX/lJSU/5OTk/+Tk5P/jo6O/5KSkv+Wlpb/lJSU/5GRkf+QkJD/k5OT/5eXl/+RkZH/&#10;kpKS/5OTk/+SkpL/kZGR/5GRkf+UlJT/l5eX/5WVlf+QkJD/jo6O/5KSkv+VlZX/k5OT/5OTk/9j&#10;Y2P/Y2Nj/2RkZP9kZGT/ZGRk/2RkZP9kZGT/ZGRk/2RkZP9lZWX/ZWVl/2VlZf9mZmb/aGho/2lp&#10;af9oaGj/ampq/2tra/9ra2v/aWlp/2dnZ/9oaGj/bGxs/3BwcP9tbW3/ampq/2pqav9vb2//cnJy&#10;/29vb/9ubm7/cHBw/29vb/9ycnL/dHR0/3Jycv9xcXH/c3Nz/3R0dP90dHT/cXFx/3V1df94eHj/&#10;eHh4/3V1df90dHT/dXV1/3h4eP91dXX/d3d3/3l5ef95eXn/eHh4/3h4eP96enr/fHx8/3t7e/96&#10;enr/e3t7/319ff99fX3/fn5+/35+fv98fHz/f39//39/f/9/f3//f39//39/f/9/f3//gICA/4CA&#10;gP+BgYH/gYGB/4CAgP9/f3//goKC/4aGhv+Hh4f/hYWF/4WFhf+FhYX/hYWF/4aGhv+Ghob/hoaG&#10;/4aGhv+Ghob/iYmJ/4aGhv+FhYX/h4eH/4uLi/+Li4v/h4eH/4ODg/+MjIz/iIiI/4eHh/+JiYn/&#10;i4uL/4qKiv+JiYn/iYmJ/42Njf+NjY3/jY2N/4yMjP+Li4v/jIyM/46Ojv+QkJD/jIyM/42Njf+O&#10;jo7/jo6O/42Njf+NjY3/jY2N/46Ojv+Li4v/j4+P/5KSkv+QkJD/jIyM/4uLi/+Ojo7/kZGR/46O&#10;jv+QkJD/kpKS/5OTk/+SkpL/kJCQ/4+Pj/+Pj4//j4+P/5CQkP+SkpL/k5OT/5OTk/+SkpL/kJCQ&#10;/4+Pj/+QkJD/kZGR/5OTk/+UlJT/lJSU/5OTk/+RkZH/kJCQ/5SUlP+UlJT/lZWV/5SUlP+Tk5P/&#10;kpKS/5CQkP+Pj4//j4+P/5OTk/+VlZX/lJSU/5GRkf+Pj4//kpKS/5aWlv+Tk5P/k5OT/5KSkv+R&#10;kZH/kJCQ/5GRkf+Tk5P/lZWV/5aWlv+RkZH/j4+P/5GRkf+Tk5P/kZGR/5KSkv9fX1//YGBg/2Ji&#10;Yv9jY2P/ZGRk/2NjY/9jY2P/YmJi/2FhYf9nZ2f/aGho/2NjY/9kZGT/aWlp/2pqav9mZmb/Z2dn&#10;/2lpaf9qamr/aWlp/2hoaP9paWn/bGxs/3BwcP9wcHD/a2tr/2pqav9tbW3/cHBw/29vb/9ubm7/&#10;cHBw/29vb/9zc3P/dXV1/3Fxcf9wcHD/cnJy/3R0dP9ycnL/cHBw/3R0dP94eHj/eHh4/3V1df9z&#10;c3P/dXV1/3h4eP91dXX/d3d3/3h4eP94eHj/eHh4/3h4eP96enr/e3t7/3t7e/98fHz/fHx8/3x8&#10;fP97e3v/fHx8/319ff9+fn7/fX19/35+fv9+fn7/f39//4CAgP+AgID/gICA/4CAgP9/f3//gICA&#10;/39/f/99fX3/gICA/4aGhv+Ghob/g4OD/4WFhf+FhYX/hYWF/4WFhf+FhYX/hISE/4SEhP+EhIT/&#10;h4eH/4eHh/+Hh4f/h4eH/4iIiP+IiIj/h4eH/4aGhv+Kior/hoaG/4WFhf+Kior/jIyM/4qKiv+J&#10;iYn/i4uL/4uLi/+MjIz/jo6O/42Njf+MjIz/jIyM/46Ojv+QkJD/jo6O/42Njf+MjIz/jY2N/42N&#10;jf+Ojo7/jY2N/4yMjP+NjY3/jo6O/4+Pj/+Ojo7/jo6O/42Njf+Ojo7/j4+P/5CQkP+QkJD/j4+P&#10;/5CQkP+RkZH/kZGR/5CQkP+Pj4//jY2N/42Njf+Ojo7/jo6O/46Ojv+Ojo7/jY2N/42Njf+QkJD/&#10;kJCQ/5GRkf+RkZH/kZGR/5GRkf+QkJD/kJCQ/4yMjP+NjY3/kJCQ/5KSkv+UlJT/lZWV/5WVlf+V&#10;lZX/kZGR/5OTk/+VlZX/k5OT/5GRkf+Pj4//kZGR/5OTk/+UlJT/k5OT/5GRkf+RkZH/kpKS/5KS&#10;kv+SkpL/kZGR/5SUlP+RkZH/kZGR/5SUlP+Tk5P/j4+P/5CQkP9bW1v/XV1d/19fX/9iYmL/Y2Nj&#10;/2JiYv9hYWH/YGBg/2BgYP9oaGj/aWlp/2JiYv9iYmL/ampq/2tra/9lZWX/aGho/2ZmZv9mZmb/&#10;aGho/2xsbP9ubm7/bW1t/2tra/9zc3P/bW1t/2lpaf9ra2v/bm5u/25ubv9vb2//cXFx/29vb/90&#10;dHT/dnZ2/3Fxcf9vb2//cnJy/3Nzc/9xcXH/cHBw/3R0dP94eHj/eHh4/3R0dP9zc3P/dXV1/3h4&#10;eP91dXX/dnZ2/3h4eP94eHj/eHh4/3h4eP95eXn/e3t7/3t7e/99fX3/fX19/3t7e/96enr/enp6&#10;/3x8fP+AgID/e3t7/3x8fP9+fn7/gICA/4CAgP+BgYH/gICA/4CAgP99fX3/f39//35+fv98fHz/&#10;fn5+/4SEhP+FhYX/gYGB/4WFhf+FhYX/hYWF/4SEhP+EhIT/g4OD/4ODg/+Dg4P/hYWF/4iIiP+K&#10;ior/iIiI/4WFhf+EhIT/h4eH/4qKiv+Hh4f/g4OD/4SEhP+JiYn/jY2N/4uLi/+Li4v/jY2N/4iI&#10;iP+Li4v/j4+P/4+Pj/+Ojo7/jIyM/42Njf+Ojo7/j4+P/42Njf+Li4v/jIyM/46Ojv+Ojo7/jY2N&#10;/4uLi/+QkJD/jY2N/4uLi/+MjIz/kJCQ/5GRkf+Ojo7/i4uL/5OTk/+QkJD/jY2N/42Njf+Pj4//&#10;kZGR/5GRkf+QkJD/k5OT/5KSkv+RkZH/kJCQ/5CQkP+RkZH/kpKS/5OTk/+QkJD/j4+P/46Ojv+N&#10;jY3/jY2N/46Ojv+Pj4//kJCQ/46Ojv+Pj4//kJCQ/5KSkv+SkpL/kpKS/5KSkv+SkpL/kpKS/5OT&#10;k/+UlJT/k5OT/5GRkf+QkJD/kJCQ/5KSkv+Tk5P/kpKS/5GRkf+Tk5P/lJSU/5SUlP+QkJD/jY2N&#10;/5KSkv+RkZH/lJSU/5aWlv+UlJT/jo6O/46Ojv9hYWH/Xl5e/2FhYf9kZGT/YGBg/2NjY/9mZmb/&#10;Y2Nj/2JiYv9iYmL/YmJi/2NjY/9kZGT/Z2dn/2lpaf9ra2v/aGho/2hoaP9oaGj/Z2dn/2hoaP9p&#10;aWn/a2tr/21tbf9paWn/b29v/3Fxcf9ubm7/bGxs/29vb/9wcHD/bm5u/2tra/9vb2//cXFx/29v&#10;b/9ycnL/dnZ2/3Jycv9qamr/cnJy/3Jycv9ycnL/c3Nz/3Nzc/9zc3P/dHR0/3R0dP96enr/d3d3&#10;/3l5ef94eHj/c3Nz/3h4eP9+fn7/enp6/3x8fP96enr/eHh4/3l5ef97e3v/fX19/319ff97e3v/&#10;eHh4/3t7e/97e3v/e3t7/39/f/+FhYX/hISE/35+fv97e3v/goKC/4WFhf+BgYH/f39//4KCgv+F&#10;hYX/hISE/4WFhf+CgoL/gICA/4GBgf+EhIT/h4eH/4eHh/+Ghob/h4eH/4eHh/+Hh4f/h4eH/4eH&#10;h/+Hh4f/h4eH/4eHh/+MjIz/h4eH/4mJif+JiYn/goKC/4aGhv+Ojo7/jo6O/4yMjP+MjIz/jIyM&#10;/42Njf+NjY3/jo6O/46Ojv+Ojo7/i4uL/46Ojv+Pj4//jY2N/42Njf+Pj4//jo6O/4qKiv+QkJD/&#10;j4+P/42Njf+NjY3/jo6O/4+Pj/+RkZH/kZGR/5CQkP+Pj4//jo6O/46Ojv+QkJD/kJCQ/4+Pj/+O&#10;jo7/kZGR/5GRkf+QkJD/jo6O/4uLi/+Li4v/jo6O/5GRkf+Kior/jY2N/5CQkP+RkZH/kZGR/5CQ&#10;kP+RkZH/kpKS/5SUlP+UlJT/k5OT/5KSkv+RkZH/kZGR/5GRkf+RkZH/kZGR/5CQkP+Pj4//kJCQ&#10;/5KSkv+Tk5P/kpKS/5GRkf+Pj4//kZGR/5OTk/+Tk5P/kZGR/5GRkf+Tk5P/lZWV/5OTk/+Tk5P/&#10;k5OT/5OTk/+Tk5P/k5OT/5OTk/9hYWH/Xl5e/2FhYf9jY2P/YGBg/2NjY/9mZmb/Y2Nj/2VlZf9l&#10;ZWX/ZWVl/2VlZf9lZWX/ZGRk/2RkZP9kZGT/aWlp/2hoaP9nZ2f/Z2dn/2lpaf9qamr/a2tr/2xs&#10;bP9qamr/bm5u/3BwcP9ubm7/bW1t/3BwcP9wcHD/bW1t/29vb/9xcXH/cXFx/3BwcP9ycnL/dHR0&#10;/3Nzc/9wcHD/c3Nz/3Nzc/90dHT/dHR0/3R0dP91dXX/dXV1/3V1df97e3v/b29v/3Fxcf93d3f/&#10;d3d3/3x8fP99fX3/dHR0/35+fv97e3v/eXl5/3l5ef97e3v/fHx8/3x8fP97e3v/gICA/4KCgv+B&#10;gYH/f39//39/f/+BgYH/fX19/3d3d/+FhYX/hoaG/4ODg/98fHz/enp6/4CAgP+Hh4f/iYmJ/4qK&#10;iv+IiIj/h4eH/4iIiP+JiYn/iYmJ/4eHh/+EhIT/h4eH/4eHh/+Hh4f/h4eH/4eHh/+Hh4f/h4eH&#10;/4eHh/+FhYX/hYWF/4uLi/+Ojo7/iIiI/4iIiP+Li4v/h4eH/4uLi/+Li4v/jIyM/4yMjP+MjIz/&#10;jY2N/42Njf+NjY3/i4uL/46Ojv+Pj4//jY2N/42Njf+Pj4//jo6O/4qKiv+NjY3/jo6O/46Ojv+O&#10;jo7/jY2N/46Ojv+Pj4//kJCQ/5CQkP+Pj4//jo6O/4+Pj/+QkJD/kZGR/5CQkP+Ojo7/j4+P/5CQ&#10;kP+SkpL/k5OT/5GRkf+Pj4//jo6O/46Ojv+Pj4//kZGR/5KSkv+SkpL/kZGR/5GRkf+Tk5P/lZWV&#10;/5SUlP+SkpL/kZGR/4+Pj/+Pj4//kZGR/5OTk/+UlJT/j4+P/5GRkf+Tk5P/kpKS/5CQkP+QkJD/&#10;kpKS/5SUlP+VlZX/kpKS/4+Pj/+QkJD/lJSU/5WVlf+SkpL/j4+P/5GRkf+RkZH/kZGR/5GRkf+R&#10;kZH/kZGR/5GRkf9hYWH/XV1d/2FhYf9jY2P/YGBg/2JiYv9mZmb/YmJi/2BgYP9iYmL/ZGRk/2Zm&#10;Zv9nZ2f/Z2dn/2ZmZv9lZWX/aWlp/2dnZ/9lZWX/Z2dn/2pqav9sbGz/a2tr/2pqav9ra2v/bW1t&#10;/25ubv9tbW3/bm5u/3BwcP9vb2//bGxs/3Jycv9xcXH/cXFx/3Jycv9ycnL/cHBw/3Jycv92dnb/&#10;dHR0/3R0dP90dHT/dXV1/3V1df92dnb/dnZ2/3Z2dv94eHj/dXV1/35+fv9xcXH/UFBQ/0ZGRv9L&#10;S0v/SkpK/0NDQ/9HR0f/Tk5O/1tbW/9paWn/d3d3/4CAgP+FhYX/dHR0/3d3d/95eXn/enp6/319&#10;ff9/f3//fX19/3l5ef98fHz/gICA/4ODg/+CgoL/gYGB/4KCgv+CgoL/gICA/4KCgv+AgID/fX19&#10;/319ff9/f3//gYGB/4ODg/+Dg4P/iIiI/4iIiP+IiIj/iIiI/4iIiP+IiIj/iIiI/4iIiP+EhIT/&#10;hISE/4uLi/+Ojo7/i4uL/4mJif+JiYn/hoaG/4qKiv+Kior/ioqK/4uLi/+Li4v/i4uL/4yMjP+M&#10;jIz/i4uL/4+Pj/+Pj4//jY2N/42Njf+Pj4//j4+P/4uLi/+Kior/jIyM/4+Pj/+Pj4//jY2N/4yM&#10;jP+NjY3/j4+P/5GRkf+Pj4//jo6O/4+Pj/+QkJD/kZGR/5CQkP+Ojo7/kJCQ/5CQkP+SkpL/k5OT&#10;/5SUlP+SkpL/j4+P/42Njf+RkZH/kZGR/5GRkf+QkJD/jo6O/4+Pj/+RkZH/lJSU/5OTk/+RkZH/&#10;jo6O/42Njf+Ojo7/kZGR/5SUlP+Xl5f/jIyM/5KSkv+Wlpb/lJSU/4+Pj/+NjY3/kZGR/5eXl/+X&#10;l5f/kpKS/4+Pj/+QkJD/k5OT/5WVlf+RkZH/jIyM/5CQkP+QkJD/kJCQ/5CQkP+QkJD/kJCQ/5CQ&#10;kP9gYGD/XV1d/2BgYP9jY2P/YGBg/2JiYv9lZWX/YmJi/19fX/9gYGD/YmJi/2RkZP9mZmb/Z2dn&#10;/2dnZ/9nZ2f/ampq/2dnZ/9kZGT/ZmZm/2tra/9tbW3/a2tr/2lpaf9sbGz/bGxs/2tra/9tbW3/&#10;b29v/3BwcP9ubm7/a2tr/3Fxcf9vb2//cHBw/3Nzc/9xcXH/bW1t/3BwcP92dnb/c3Nz/3Nzc/9z&#10;c3P/dHR0/3R0dP91dXX/dXV1/3V1df90dHT/f39//4qKiv9dXV3/HBwc/wwMDP8XFxf/HBwc/y8v&#10;L/8wMDD/MzMz/zk5Of8/Pz//RkZG/0tLS/9NTU3/dnZ2/3l5ef99fX3/gYGB/4SEhP+Ghob/hYWF&#10;/4SEhP98fHz/fX19/35+fv9+fn7/f39//4KCgv+FhYX/h4eH/4KCgv+CgoL/gYGB/4GBgf+BgYH/&#10;goKC/4KCgv+CgoL/h4eH/4eHh/+Hh4f/h4eH/4eHh/+Hh4f/h4eH/4eHh/+IiIj/h4eH/4iIiP+I&#10;iIj/h4eH/4iIiP+Kior/ioqK/4iIiP+IiIj/iYmJ/4mJif+Kior/ioqK/4qKiv+Kior/i4uL/46O&#10;jv+Pj4//jIyM/4yMjP+Pj4//j4+P/4yMjP+Hh4f/i4uL/4+Pj/+Pj4//jIyM/4qKiv+MjIz/jo6O&#10;/5GRkf+Pj4//jo6O/4+Pj/+QkJD/kZGR/5CQkP+Ojo7/k5OT/5CQkP+Ojo7/jo6O/4+Pj/+RkZH/&#10;kZGR/5CQkP+Ojo7/jo6O/46Ojv+NjY3/i4uL/4qKiv+MjIz/jo6O/5KSkv+RkZH/jo6O/42Njf+O&#10;jo7/kJCQ/5OTk/+UlJT/jY2N/5GRkf+UlJT/k5OT/5CQkP+Pj4//kpKS/5WVlf+SkpL/kpKS/5KS&#10;kv+RkZH/kZGR/5CQkP+QkJD/kJCQ/5CQkP+QkJD/kJCQ/5CQkP+QkJD/kJCQ/5CQkP9gYGD/XV1d&#10;/2BgYP9iYmL/X19f/2FhYf9lZWX/YWFh/2dnZ/9mZmb/ZGRk/2NjY/9iYmL/YmJi/2NjY/9jY2P/&#10;aWlp/2ZmZv9lZWX/Z2dn/2tra/9tbW3/a2tr/2hoaP9tbW3/a2tr/2pqav9tbW3/b29v/29vb/9t&#10;bW3/bGxs/25ubv9sbGz/bm5u/3Nzc/9xcXH/bGxs/21tbf9zc3P/cXFx/3Fxcf9xcXH/cnJy/3Jy&#10;cv9zc3P/c3Nz/3Nzc/9zc3P/gYGB/4GBgf9DQ0P/CAgI/wsLC/8UFBT/EBAQ/w4ODv8RERH/FxcX&#10;/x4eHv8nJyf/Ly8v/zc3N/87Ozv/Ojo6/0BAQP9MTEz/WVlZ/2ZmZv9wcHD/eHh4/319ff+AgID/&#10;gYGB/4SEhP+FhYX/hISE/4KCgv+CgoL/hISE/319ff+AgID/hISE/4eHh/+IiIj/hoaG/4SEhP+D&#10;g4P/h4eH/4eHh/+Hh4f/h4eH/4eHh/+Hh4f/h4eH/4eHh/+Kior/iYmJ/4WFhf+EhIT/hoaG/4iI&#10;iP+JiYn/jIyM/4iIiP+IiIj/iIiI/4iIiP+JiYn/iYmJ/4mJif+Kior/ioqK/42Njf+NjY3/ioqK&#10;/4uLi/+Pj4//j4+P/42Njf+Hh4f/i4uL/4+Pj/+Pj4//jIyM/4qKiv+Li4v/jo6O/5CQkP+Ojo7/&#10;jY2N/46Ojv+Pj4//kJCQ/4+Pj/+NjY3/kJCQ/46Ojv+MjIz/jIyM/46Ojv+QkJD/j4+P/46Ojv+M&#10;jIz/jY2N/4+Pj/+Ojo7/jIyM/4qKiv+Kior/i4uL/5KSkv+RkZH/kJCQ/4+Pj/+Ojo7/j4+P/4+P&#10;j/+Pj4//kJCQ/5CQkP+Pj4//kJCQ/5GRkf+SkpL/kZGR/5GRkf+Pj4//kJCQ/5GRkf+RkZH/kJCQ&#10;/5GRkf+RkZH/k5OT/5CQkP+QkJD/kJCQ/5CQkP+QkJD/kJCQ/5CQkP9gYGD/XFxc/2BgYP9iYmL/&#10;X19f/2FhYf9lZWX/YWFh/2ZmZv9kZGT/Y2Nj/2JiYv9hYWH/YmJi/2RkZP9lZWX/aGho/2ZmZv9m&#10;Zmb/aGho/2tra/9tbW3/a2tr/2hoaP9sbGz/ampq/2pqav9ubm7/b29v/21tbf9sbGz/bW1t/2xs&#10;bP9sbGz/bm5u/3BwcP9wcHD/bW1t/21tbf9vb2//cHBw/3BwcP9wcHD/cXFx/3Fxcf9ycnL/cnJy&#10;/3Jycv91dXX/h4eH/39/f/8zMzP/AwMD/xMTE/8XFxf/EBAQ/w8PD/8RERH/ExMT/xQUFP8WFhb/&#10;GBgY/xwcHP8fHx//LCws/y4uLv80NDT/Ozs7/z8/P/9CQkL/RkZG/0tLS/9hYWH/aWlp/3Z2dv+A&#10;gID/g4OD/4GBgf+CgoL/hoaG/4ODg/+Dg4P/g4OD/4GBgf+AgID/gYGB/4ODg/+EhIT/hYWF/4WF&#10;hf+FhYX/hYWF/4WFhf+FhYX/hYWF/4WFhf+Ghob/iIiI/4WFhf+FhYX/ioqK/4qKiv+Hh4f/iIiI&#10;/4eHh/+Hh4f/iIiI/4iIiP+JiYn/iYmJ/4mJif+JiYn/iYmJ/4uLi/+Li4v/iYmJ/4mJif+NjY3/&#10;j4+P/4yMjP+IiIj/i4uL/46Ojv+Ojo7/jIyM/4uLi/+MjIz/jo6O/46Ojv+NjY3/jIyM/4yMjP+O&#10;jo7/j4+P/42Njf+MjIz/iYmJ/4uLi/+NjY3/kJCQ/5GRkf+QkJD/jIyM/4mJif+Ojo7/kJCQ/5KS&#10;kv+SkpL/kJCQ/46Ojv+NjY3/jY2N/5GRkf+QkJD/kJCQ/4+Pj/+Ojo7/jo6O/42Njf+NjY3/kJCQ&#10;/46Ojv+NjY3/jo6O/5CQkP+SkpL/kJCQ/4+Pj/+QkJD/jo6O/42Njf+Pj4//kpKS/5OTk/+SkpL/&#10;kZGR/5CQkP+QkJD/kJCQ/5CQkP+QkJD/kJCQ/5CQkP9fX1//XFxc/19fX/9iYmL/Xl5e/2FhYf9k&#10;ZGT/YWFh/2BgYP9hYWH/YWFh/2JiYv9jY2P/ZWVl/2ZmZv9mZmb/ZmZm/2dnZ/9oaGj/aWlp/2tr&#10;a/9ra2v/ampq/2lpaf9ra2v/aWlp/2tra/9vb2//bm5u/2tra/9ra2v/bm5u/25ubv9vb2//bm5u&#10;/2xsbP9ubm7/cXFx/3Fxcf9vb2//cXFx/3Fxcf9xcXH/cnJy/3Jycv9ycnL/c3Nz/3Nzc/9ycnL/&#10;ioqK/39/f/8uLi7/AgIC/xEREf8QEBD/DQ0N/w4ODv8QEBD/EBAQ/w8PD/8ODg7/Dg4O/xAQEP8T&#10;ExP/EBAQ/xISEv8YGBj/ISEh/ycnJ/8sLCz/MzMz/zw8PP85OTn/Pz8//0pKSv9WVlb/XV1d/2Zm&#10;Zv92dnb/hYWF/4aGhv+Ghob/hYWF/4ODg/+BgYH/gICA/4ODg/+FhYX/hISE/4SEhP+EhIT/hISE&#10;/4SEhP+EhIT/hISE/4SEhP+EhIT/iIiI/4WFhf+FhYX/jIyM/4uLi/+FhYX/hoaG/4iIiP+IiIj/&#10;iIiI/4iIiP+JiYn/iYmJ/4mJif+Kior/h4eH/4qKiv+Kior/h4eH/4iIiP+MjIz/jo6O/4yMjP+L&#10;i4v/jIyM/4yMjP+MjIz/jIyM/4yMjP+NjY3/j4+P/42Njf+Li4v/ioqK/4uLi/+NjY3/jY2N/4yM&#10;jP+Li4v/iIiI/4uLi/+QkJD/kpKS/5KSkv+Pj4//jY2N/4uLi/+Pj4//kZGR/5KSkv+RkZH/j4+P&#10;/46Ojv+Pj4//kJCQ/5CQkP+Pj4//jo6O/42Njf+MjIz/jY2N/4+Pj/+Pj4//jIyM/42Njf+Ojo7/&#10;jo6O/46Ojv+Ojo7/j4+P/4+Pj/+QkJD/kJCQ/5CQkP+QkJD/kJCQ/5CQkP+QkJD/kZGR/46Ojv+O&#10;jo7/jo6O/46Ojv+Ojo7/jo6O/46Ojv9fX1//XFxc/19fX/9iYmL/Xl5e/2FhYf9kZGT/YWFh/2Rk&#10;ZP9kZGT/ZWVl/2VlZf9kZGT/YmJi/2BgYP9fX1//ZWVl/2dnZ/9paWn/ampq/2pqav9qamr/ampq&#10;/2pqav9qamr/aWlp/2xsbP9vb2//bm5u/2lpaf9qamr/b29v/3Fxcf9ycnL/b29v/2pqav9sbGz/&#10;c3Nz/3V1df9wcHD/cnJy/3Jycv9ycnL/c3Nz/3Nzc/90dHT/dHR0/3R0dP9tbW3/gYGB/3Nzc/8p&#10;KSn/DQ0N/x0dHf8TExP/Dw8P/w0NDf8PDw//ERER/xAQEP8PDw//EBAQ/xMTE/8VFRX/ExMT/xER&#10;Ef8SEhL/FRUV/xQUFP8SEhL/FhYW/x0dHf8oKCj/Li4u/zc3N/89PT3/PDw8/zs7O/9FRUX/UVFR&#10;/1dXV/9jY2P/c3Nz/4CAgP+Hh4f/h4eH/4aGhv+FhYX/g4OD/4ODg/+Dg4P/g4OD/4ODg/+Dg4P/&#10;g4OD/4ODg/+Ghob/iYmJ/4SEhP+CgoL/ioqK/4qKiv+FhYX/iYmJ/4iIiP+IiIj/iIiI/4mJif+J&#10;iYn/iYmJ/4qKiv+Kior/hoaG/4mJif+IiIj/hoaG/4eHh/+Li4v/jY2N/4uLi/+Ojo7/jY2N/4uL&#10;i/+Li4v/jIyM/42Njf+Ojo7/j4+P/4yMjP+Li4v/iYmJ/4qKiv+MjIz/jIyM/4uLi/+Kior/jIyM&#10;/46Ojv+QkJD/kJCQ/4+Pj/+Ojo7/kJCQ/5KSkv+Ojo7/jo6O/46Ojv+NjY3/i4uL/4uLi/+Ojo7/&#10;kJCQ/5CQkP+Ojo7/i4uL/4qKiv+Li4v/jY2N/5GRkf+Tk5P/iIiI/42Njf+RkZH/j4+P/4uLi/+J&#10;iYn/jY2N/5KSkv+MjIz/kpKS/5eXl/+UlJT/jIyM/4mJif+NjY3/k5OT/42Njf+NjY3/jY2N/42N&#10;jf+NjY3/jY2N/42Njf9fX1//X19f/19fX/9gYGD/YWFh/2FhYf9hYWH/YGBg/2RkZP9kZGT/Y2Nj&#10;/2NjY/9kZGT/ZmZm/2dnZ/9paWn/ZmZm/2dnZ/9nZ2f/aGho/2lpaf9qamr/a2tr/2tra/9ra2v/&#10;ampq/2pqav9sbGz/b29v/3BwcP9vb2//bW1t/3R0dP9ycnL/cHBw/25ubv9tbW3/bW1t/21tbf9t&#10;bW3/dHR0/3Jycv9wcHD/cXFx/3Nzc/90dHT/cnJy/3BwcP9tbW3/iYmJ/3R0dP8rKyv/CgoK/xQU&#10;FP8VFRX/GBgY/xgYGP8PDw//EBAQ/xMTE/8PDw//Dg4O/xEREf8QEBD/Dw8P/xEREf8TExP/EhIS&#10;/xAQEP8PDw//EBAQ/xMTE/8ZGRn/FhYW/xkZGf8hISH/KSkp/y8vL/84ODj/QEBA/zw8PP89PT3/&#10;QUFB/0lJSf9XV1f/aGho/3h4eP+BgYH/h4eH/46Ojv+IiIj/gICA/4aGhv+Kior/hoaG/4aGhv9/&#10;f3//iIiI/4eHh/+EhIT/hYWF/319ff96enr/h4eH/4qKiv+FhYX/hISE/4eHh/+Ghob/goKC/4OD&#10;g/+Hh4f/h4eH/4iIiP+JiYn/iYmJ/4mJif+IiIj/iIiI/4eHh/+Ghob/iIiI/4qKiv+Li4v/iYmJ&#10;/4qKiv+MjIz/jo6O/4WFhf+IiIj/ioqK/4uLi/+Kior/iYmJ/4mJif+Kior/ioqK/4mJif+JiYn/&#10;ioqK/4uLi/+MjIz/jo6O/4+Pj/+Pj4//jY2N/4uLi/+Li4v/jY2N/42Njf+Li4v/iYmJ/46Ojv+N&#10;jY3/jIyM/4yMjP+NjY3/j4+P/5GRkf+SkpL/jIyM/42Njf+Pj4//kJCQ/5CQkP+Pj4//jY2N/4yM&#10;jP+SkpL/kZGR/4+Pj/+NjY3/jY2N/4+Pj/+SkpL/k5OT/5CQkP+Pj4//jY2N/42Njf+NjY3/j4+P&#10;/5GRkf9gYGD/YGBg/2BgYP9fX1//X19f/2BgYP9iYmL/ZGRk/2NjY/9jY2P/Y2Nj/2RkZP9lZWX/&#10;ZmZm/2dnZ/9oaGj/aWlp/2pqav9qamr/ampq/2pqav9qamr/a2tr/2tra/9paWn/ampq/2xsbP9u&#10;bm7/cHBw/3BwcP9ubm7/bGxs/3Fxcf9wcHD/cHBw/29vb/9vb2//b29v/29vb/9vb2//dHR0/3Jy&#10;cv9xcXH/cnJy/3Nzc/90dHT/c3Nz/3Fxcf9ycnL/i4uL/3R0dP8qKir/CQkJ/xQUFP8VFRX/FxcX&#10;/yEhIf8ZGRn/GRkZ/xsbG/8UFBT/ERER/xMTE/8SEhL/EBAQ/xEREf8SEhL/EhIS/xAQEP8QEBD/&#10;ERER/xISEv8RERH/Dg4O/w0NDf8RERH/EhIS/xISEv8VFRX/GRkZ/y4uLv8zMzP/NjY2/zc3N/88&#10;PDz/Q0ND/0dHR/9GRkb/V1dX/2dnZ/9zc3P/fn5+/4qKiv+Kior/g4OD/4ODg/+Hh4f/iIiI/4OD&#10;g/+BgYH/iYmJ/42Njf+Ghob/f39//4WFhf+Hh4f/iIiI/4eHh/+Ghob/hoaG/4eHh/+Hh4f/hISE&#10;/4iIiP+Li4v/ioqK/4eHh/+FhYX/h4eH/4mJif+Hh4f/iIiI/4mJif+Kior/ioqK/4qKiv+Li4v/&#10;jY2N/4mJif+Kior/i4uL/4uLi/+Kior/ioqK/4uLi/+NjY3/ioqK/4qKiv+Kior/ioqK/4uLi/+M&#10;jIz/jo6O/4+Pj/+NjY3/jIyM/4yMjP+NjY3/j4+P/46Ojv+MjIz/iYmJ/4uLi/+MjIz/jo6O/46O&#10;jv+Ojo7/jo6O/4+Pj/+Pj4//j4+P/5CQkP+SkpL/k5OT/5OTk/+SkpL/kJCQ/4+Pj/+UlJT/kpKS&#10;/5CQkP+Ojo7/jY2N/46Ojv+Ojo7/j4+P/42Njf+Ojo7/j4+P/5CQkP+QkJD/kJCQ/5CQkP9hYWH/&#10;YmJi/2JiYv9gYGD/Xl5e/19fX/9jY2P/Z2dn/2JiYv9jY2P/ZGRk/2VlZf9mZmb/ZmZm/2ZmZv9m&#10;Zmb/bGxs/2xsbP9ra2v/a2tr/2tra/9qamr/ampq/2pqav9oaGj/ampq/21tbf9vb2//b29v/25u&#10;bv9tbW3/bW1t/25ubv9vb2//cHBw/3BwcP9xcXH/cXFx/3Fxcf9wcHD/dHR0/3Nzc/9ycnL/cnJy&#10;/3R0dP90dHT/c3Nz/3Jycv91dXX/i4uL/3Jycv8nJyf/CQkJ/xcXF/8YGBj/Ghoa/xsbG/8RERH/&#10;EhIS/xcXF/8VFRX/FRUV/xcXF/8UFBT/EhIS/xEREf8QEBD/EBAQ/xISEv8SEhL/ERER/xAQEP8T&#10;ExP/ERER/xEREf8TExP/ExMT/xEREf8RERH/EhIS/wkJCf8RERH/GRkZ/yAgIP8oKCj/MTEx/zU1&#10;Nf80NDT/ODg4/zs7O/89PT3/RUVF/1NTU/9fX1//cHBw/4KCgv+BgYH/hYWF/4iIiP+Dg4P/fX19&#10;/4ODg/+JiYn/hYWF/39/f/+Ghob/iYmJ/4SEhP+Dg4P/h4eH/4mJif+Ghob/g4OD/4iIiP+MjIz/&#10;i4uL/4aGhv+EhIT/hoaG/4qKiv+IiIj/h4eH/4eHh/+IiIj/ioqK/4uLi/+Li4v/ioqK/4yMjP+M&#10;jIz/jIyM/4uLi/+Kior/ioqK/42Njf+QkJD/i4uL/4qKiv+Kior/ioqK/4uLi/+MjIz/jo6O/46O&#10;jv+Li4v/i4uL/42Njf+Pj4//kJCQ/4+Pj/+NjY3/ioqK/4mJif+MjIz/kJCQ/5CQkP+Ojo7/jIyM&#10;/4yMjP+Ojo7/ioqK/4uLi/+MjIz/jY2N/42Njf+MjIz/i4uL/4qKiv+QkJD/kJCQ/5CQkP+Pj4//&#10;j4+P/46Ojv+Ojo7/jo6O/4uLi/+NjY3/kJCQ/5OTk/+Tk5P/kZGR/4+Pj/9fX1//YmJi/2RkZP9i&#10;YmL/X19f/19fX/9jY2P/Z2dn/2FhYf9iYmL/ZGRk/2VlZf9mZmb/ZmZm/2VlZf9lZWX/ampq/2pq&#10;av9qamr/ampq/2pqav9qamr/ampq/2pqav9oaGj/a2tr/21tbf9tbW3/bGxs/2xsbP9tbW3/b29v&#10;/25ubv9vb2//cHBw/3Fxcf9ycnL/cXFx/3BwcP9vb2//c3Nz/3Jycv9ycnL/c3Nz/3Nzc/90dHT/&#10;dHR0/3R0dP9zc3P/iIiI/21tbf8kJCT/CQkJ/xoaGv8eHh7/ISEh/xwcHP8PDw//DQ0N/xMTE/8U&#10;FBT/FBQU/xISEv8LCwv/ExMT/xAQEP8ODg7/Dw8P/xMTE/8UFBT/ERER/w8PD/8RERH/ERER/xER&#10;Ef8TExP/ExMT/xQUFP8VFRX/FhYW/xYWFv8UFBT/FBQU/xUVFf8WFhb/FRUV/xYWFv8ZGRn/KCgo&#10;/ysrK/80NDT/Pj4+/zw8PP8xMTH/Ly8v/zg4OP9QUFD/XV1d/39/f/+SkpL/hYWF/35+fv+Ghob/&#10;iIiI/4aGhv+Kior/i4uL/4eHh/+EhIT/hoaG/4iIiP+IiIj/hYWF/4eHh/+JiYn/iYmJ/4eHh/+G&#10;hob/hoaG/4eHh/+JiYn/h4eH/4aGhv+Hh4f/ioqK/4uLi/+Kior/iIiI/4qKiv+Li4v/i4uL/4uL&#10;i/+Kior/ioqK/4yMjP+Ojo7/i4uL/4uLi/+Kior/ioqK/4uLi/+MjIz/jY2N/46Ojv+Li4v/i4uL&#10;/42Njf+Ojo7/j4+P/4+Pj/+Ojo7/jY2N/4mJif+NjY3/kJCQ/4+Pj/+MjIz/iYmJ/4uLi/+Ojo7/&#10;jY2N/46Ojv+Pj4//kJCQ/5CQkP+Pj4//jo6O/42Njf+Kior/i4uL/42Njf+Pj4//kJCQ/5GRkf+Q&#10;kJD/kJCQ/4yMjP+Ojo7/kZGR/5OTk/+Tk5P/kZGR/46Ojv9dXV3/YWFh/2VlZf9lZWX/YmJi/2Bg&#10;YP9iYmL/ZGRk/2BgYP9hYWH/Y2Nj/2VlZf9mZmb/ZmZm/2VlZf9kZGT/ZmZm/2ZmZv9nZ2f/aGho&#10;/2hoaP9paWn/ampq/2pqav9qamr/a2tr/2xsbP9ra2v/ampq/2pqav9ubm7/cXFx/29vb/9wcHD/&#10;cXFx/3Fxcf9xcXH/cHBw/25ubv9tbW3/cXFx/3Jycv9ycnL/c3Nz/3Nzc/9zc3P/dHR0/3R0dP9z&#10;c3P/h4eH/2xsbP8jIyP/CQkJ/xsbG/8gICD/JCQk/xkZGf8QEBD/EhIS/xcXF/8UFBT/ExMT/xQU&#10;FP8SEhL/FBQU/xAQEP8NDQ3/Dw8P/xMTE/8VFRX/EhIS/w4ODv8TExP/ExMT/xEREf8PDw//Dw8P&#10;/xAQEP8RERH/EhIS/xQUFP8MDAz/CgoK/w8PD/8PDw//CQkJ/wsLC/8TExP/Dw8P/w8PD/8ZGRn/&#10;JCQk/yAgIP8WFhb/GRkZ/yMjI/8WFhb/HR0d/1ZWVv+UlJT/nZ2d/42Njf+IiIj/hYWF/4CAgP9/&#10;f3//gYGB/4ODg/+Dg4P/g4OD/4aGhv+Li4v/iIiI/4aGhv+FhYX/hoaG/4mJif+JiYn/h4eH/4SE&#10;hP+IiIj/h4eH/4WFhf+Ghob/iYmJ/4qKiv+JiYn/h4eH/4WFhf+IiIj/ioqK/4qKiv+JiYn/iIiI&#10;/4mJif+Kior/i4uL/4qKiv+Kior/iYmJ/4qKiv+Li4v/jIyM/4yMjP+MjIz/jIyM/4yMjP+Li4v/&#10;i4uL/42Njf+Ojo7/kJCQ/4qKiv+NjY3/jo6O/4yMjP+JiYn/iIiI/4uLi/+Pj4//jY2N/42Njf+O&#10;jo7/jo6O/46Ojv+Ojo7/jY2N/42Njf+JiYn/ioqK/42Njf+Pj4//kJCQ/5CQkP+Pj4//j4+P/42N&#10;jf+Ojo7/j4+P/5CQkP+QkJD/j4+P/46Ojv9cXFz/YGBg/2RkZP9lZWX/Y2Nj/2FhYf9hYWH/YmJi&#10;/2FhYf9hYWH/YmJi/2RkZP9kZGT/ZWVl/2VlZf9lZWX/ZGRk/2RkZP9lZWX/ZmZm/2hoaP9paWn/&#10;aWlp/2pqav9qamr/ampq/2pqav9qamr/ampq/2tra/9ubm7/cHBw/29vb/9vb2//cHBw/3BwcP9v&#10;b2//bm5u/25ubv9tbW3/b29v/3BwcP9ycnL/cnJy/3Jycv9ycnL/c3Nz/3V1df90dHT/ioqK/29v&#10;b/8jIyP/BwcH/xcXF/8cHBz/ISEh/xAQEP8ODg7/FhYW/xkZGf8RERH/Dg4O/xQUFP8YGBj/FBQU&#10;/xAQEP8ODg7/Dw8P/xMTE/8UFBT/EhIS/w4ODv8TExP/FBQU/xISEv8PDw//Dw8P/xISEv8UFBT/&#10;ExMT/w8PD/8KCgr/CwsL/xISEv8TExP/DQ0N/wwMDP8SEhL/Dg4O/xAQEP8fHx//LS0t/ygoKP8f&#10;Hx//ICAg/yUlJf8QEBD/CAgI/zExMf9ubm7/f39//3l5ef9+fn7/hoaG/4iIiP+EhIT/hYWF/4qK&#10;iv+Kior/hYWF/4SEhP+Hh4f/iIiI/4WFhf+EhIT/hoaG/4mJif+JiYn/hoaG/4ODg/+Hh4f/hoaG&#10;/4aGhv+Ghob/h4eH/4iIiP+Hh4f/hoaG/4ODg/+FhYX/iIiI/4mJif+IiIj/h4eH/4eHh/+Hh4f/&#10;ioqK/4mJif+JiYn/iIiI/4iIiP+JiYn/ioqK/4qKiv+NjY3/jY2N/4uLi/+Kior/iYmJ/4qKiv+N&#10;jY3/kJCQ/4qKiv+MjIz/jIyM/4qKiv+IiIj/iIiI/4uLi/+Pj4//iYmJ/4mJif+JiYn/iYmJ/4mJ&#10;if+JiYn/iYmJ/4mJif+NjY3/jY2N/46Ojv+Ojo7/jo6O/42Njf+Li4v/ioqK/46Ojv+Ojo7/jo6O&#10;/42Njf+NjY3/jY2N/42Njf9dXV3/X19f/2FhYf9iYmL/YmJi/2FhYf9hYWH/YWFh/2JiYv9iYmL/&#10;YmJi/2JiYv9jY2P/ZGRk/2VlZf9mZmb/ZmZm/2dnZ/9nZ2f/Z2dn/2hoaP9paWn/aWlp/2lpaf9o&#10;aGj/aWlp/2pqav9ra2v/bW1t/21tbf9sbGz/a2tr/21tbf9tbW3/bW1t/21tbf9tbW3/bm5u/29v&#10;b/9vb2//bW1t/29vb/9xcXH/cXFx/3BwcP9wcHD/cnJy/3R0dP9ycnL/iYmJ/3BwcP8kJCT/BQUF&#10;/xUVFf8bGxv/ICAg/x0dHf8XFxf/Ghoa/xwcHP8TExP/DQ0N/w4ODv8NDQ3/ExMT/xAQEP8PDw//&#10;EBAQ/xISEv8TExP/ERER/w8PD/8LCwv/Dg4O/w4ODv8MDAz/DQ0N/xAQEP8RERH/Dw8P/xEREf8T&#10;ExP/ExMT/xMTE/8SEhL/EhIS/xAQEP8ODg7/EhIS/xEREf8cHBz/JiYm/yAgIP8cHBz/ISEh/yMj&#10;I/8mJib/GBgY/yQkJP89PT3/RERE/0lJSf9bW1v/aWlp/3l5ef96enr/f39//4eHh/+MjIz/i4uL&#10;/4aGhv+BgYH/hISE/4aGhv+IiIj/iIiI/4aGhv+FhYX/hYWF/4aGhv+Ghob/hoaG/4eHh/+Hh4f/&#10;hoaG/4WFhf+Ghob/h4eH/4SEhP+Ghob/h4eH/4eHh/+Ghob/hoaG/4eHh/+IiIj/iYmJ/4iIiP+H&#10;h4f/h4eH/4eHh/+Hh4f/iIiI/4mJif+Li4v/jIyM/4yMjP+Kior/iIiI/4iIiP+Kior/jY2N/4iI&#10;iP+JiYn/ioqK/4qKiv+Kior/ioqK/4yMjP+NjY3/jo6O/46Ojv+Ojo7/jo6O/46Ojv+Ojo7/jo6O&#10;/46Ojv+Ojo7/jo6O/46Ojv+NjY3/jIyM/4uLi/+Kior/iYmJ/42Njf+NjY3/jIyM/4yMjP+MjIz/&#10;i4uL/4uLi/9fX1//X19f/19fX/9fX1//YGBg/2FhYf9hYWH/YWFh/2JiYv9iYmL/YWFh/2FhYf9i&#10;YmL/Y2Nj/2VlZf9mZmb/ampq/2pqav9paWn/aWlp/2lpaf9paWn/aWlp/2hoaP9mZmb/Z2dn/2pq&#10;av9tbW3/cHBw/3BwcP9ra2v/Z2dn/2tra/9ra2v/a2tr/2tra/9sbGz/bm5u/3BwcP9xcXH/bGxs&#10;/25ubv9wcHD/cXFx/29vb/9vb2//cnJy/3R0dP9tbW3/hoaG/29vb/8kJCT/BQUF/xUVFf8cHBz/&#10;IyMj/ywsLP8eHh7/Ghoa/x8fH/8gICD/HR0d/xgYGP8ODg7/EhIS/xEREf8PDw//EBAQ/xISEv8S&#10;EhL/ERER/xAQEP8PDw//ExMT/xQUFP8RERH/ERER/xISEv8QEBD/CwsL/w8PD/8WFhb/ExMT/wkJ&#10;Cf8ICAj/ERER/xEREf8KCgr/ERER/xEREf8eHh7/Jycn/yAgIP8dHR3/Hx8f/xwcHP8pKSn/ICAg&#10;/yAgIP8nJyf/LCws/zMzM/82Njb/MTEx/ygoKP82Njb/SUlJ/19fX/92dnb/h4eH/4iIiP+CgoL/&#10;gICA/4eHh/+MjIz/ioqK/4ODg/+AgID/hISE/4qKiv+FhYX/h4eH/4iIiP+Hh4f/hYWF/4SEhP+F&#10;hYX/h4eH/4aGhv+Hh4f/h4eH/4aGhv+FhYX/hoaG/4iIiP+Li4v/iIiI/4iIiP+Hh4f/hoaG/4aG&#10;hv+Ghob/h4eH/4eHh/+JiYn/i4uL/42Njf+Li4v/iYmJ/4eHh/+IiIj/ioqK/4aGhv+Hh4f/iYmJ&#10;/4uLi/+MjIz/jIyM/4uLi/+Kior/ioqK/4qKiv+Kior/iYmJ/4mJif+Kior/ioqK/4qKiv+MjIz/&#10;jIyM/4yMjP+MjIz/jIyM/4yMjP+MjIz/jIyM/4uLi/+MjIz/jIyM/4yMjP+MjIz/ioqK/4mJif9b&#10;W1v/XFxc/11dXf9fX1//YGBg/2FhYf9iYmL/YmJi/2BgYP9mZmb/aGho/2RkZP9iYmL/ZGRk/2Vl&#10;Zf9iYmL/Y2Nj/2ZmZv9mZmb/Y2Nj/2VlZf9qamr/bGxs/2pqav9nZ2f/aWlp/2tra/9sbGz/ampq&#10;/2pqav9qamr/a2tr/3Jycv9vb2//bW1t/25ubv9wcHD/cnJy/3Jycv9wcHD/cXFx/25ubv9xcXH/&#10;dHR0/3BwcP9xcXH/dHR0/29vb/9ycnL/i4uL/2lpaf8dHR3/DAwM/xoaGv8WFhb/HR0d/yUlJf8j&#10;IyP/Hx8f/x4eHv8mJib/MTEx/zExMf8pKSn/JSUl/x0dHf8XFxf/FxcX/xYWFv8QEBD/ERER/xgY&#10;GP8SEhL/CQkJ/w4ODv8XFxf/EhIS/wwMDP8ODg7/ERER/xISEv8RERH/ERER/xMTE/8RERH/Dg4O&#10;/w8PD/8TExP/DQ0N/w0NDf8lJSX/KSkp/xsbG/8eHh7/ICAg/x4eHv8lJSX/IiIi/yAgIP8gICD/&#10;IiIi/yQkJP8lJSX/JCQk/yEhIf8eHh7/GBgY/yAgIP87Ozv/hoaG/6CgoP+Hh4f/h4eH/4iIiP+H&#10;h4f/hYWF/4eHh/+Li4v/iYmJ/4SEhP+Hh4f/g4OD/4ODg/+FhYX/hYWF/4GBgf+CgoL/hYWF/4aG&#10;hv+Hh4f/iIiI/4aGhv+Dg4P/g4OD/4aGhv+JiYn/hoaG/4eHh/+IiIj/iIiI/4mJif+JiYn/iYmJ&#10;/4iIiP+Hh4f/hYWF/4WFhf+Hh4f/ioqK/4yMjP+Kior/h4eH/4SEhP+JiYn/jIyM/4yMjP+JiYn/&#10;h4eH/4mJif+MjIz/iYmJ/4mJif+JiYn/ioqK/4qKiv+Li4v/i4uL/4uLi/+RkZH/kZGR/5CQkP+P&#10;j4//jY2N/4yMjP+Li4v/i4uL/4iIiP+Hh4f/jY2N/5GRkf+NjY3/jIyM/4yMjP9cXFz/XV1d/15e&#10;Xv9fX1//YGBg/2FhYf9hYWH/YWFh/2FhYf9lZWX/Z2dn/2RkZP9jY2P/ZWVl/2VlZf9iYmL/YmJi&#10;/2VlZf9lZWX/YmJi/2RkZP9paWn/ampq/2lpaf9nZ2f/aWlp/2tra/9ra2v/ampq/2lpaf9qamr/&#10;bGxs/3BwcP9ubm7/bGxs/21tbf9vb2//cXFx/3Fxcf9wcHD/cHBw/21tbf9xcXH/dHR0/3BwcP9y&#10;cnL/dHR0/3BwcP90dHT/jY2N/2lpaf8eHh7/Dg4O/xwcHP8XFxf/Hh4e/ygoKP8kJCT/ISEh/yMj&#10;I/8rKyv/NTU1/zc3N/8zMzP/NDQ0/zMzM/8xMTH/Li4u/ygoKP8fHx//FxcX/xISEv8VFRX/Dg4O&#10;/w4ODv8RERH/Dg4O/w8PD/8UFBT/ExMT/xcXF/8RERH/DQ0N/w4ODv8TExP/FRUV/xMTE/8QEBD/&#10;Dw8P/w4ODv8kJCT/Jycn/xoaGv8eHh7/ICAg/yAgIP8kJCT/IiIi/yEhIf8hISH/IyMj/yUlJf8k&#10;JCT/IyMj/x8fH/8kJCT/ICAg/xoaGv8nJyf/cXFx/5eXl/+IiIj/hYWF/4eHh/+FhYX/g4OD/4WF&#10;hf+JiYn/h4eH/4KCgv+Dg4P/gYGB/4ODg/+Hh4f/iIiI/4SEhP+EhIT/hoaG/4SEhP+FhYX/hoaG&#10;/4aGhv+FhYX/hYWF/4eHh/+JiYn/iYmJ/4iIiP+Ghob/hoaG/4aGhv+IiIj/iYmJ/4uLi/+Hh4f/&#10;hoaG/4aGhv+IiIj/i4uL/4yMjP+Kior/iIiI/4SEhP+Hh4f/ioqK/4qKiv+IiIj/h4eH/4iIiP+K&#10;ior/iYmJ/4mJif+JiYn/ioqK/4qKiv+Li4v/i4uL/4uLi/+NjY3/jY2N/42Njf+NjY3/jY2N/42N&#10;jf+NjY3/jY2N/4uLi/+IiIj/jIyM/46Ojv+Kior/i4uL/42Njf9eXl7/Xl5e/15eXv9eXl7/X19f&#10;/2BgYP9gYGD/YWFh/2JiYv9kZGT/ZGRk/2NjY/9kZGT/ZmZm/2RkZP9hYWH/YWFh/2NjY/9kZGT/&#10;YmJi/2NjY/9nZ2f/aGho/2dnZ/9oaGj/ampq/2tra/9qamr/aWlp/2lpaf9ra2v/bW1t/29vb/9t&#10;bW3/bGxs/2xsbP9ubm7/b29v/29vb/9vb2//bm5u/2tra/9wcHD/c3Nz/3BwcP9ycnL/dXV1/3Fx&#10;cf9vb2//iIiI/2FhYf8YGBj/CQkJ/xYWFv8SEhL/FhYW/xcXF/8bGxv/JSUl/zU1Nf9BQUH/Pz8/&#10;/zc3N/8yMjL/MjIy/zU1Nf81NTX/MzMz/zY2Nv88PDz/ODg4/y0tLf8iIiL/Gxsb/xoaGv8ZGRn/&#10;FRUV/xcXF/8VFRX/CwsL/w4ODv8PDw//ERER/xEREf8QEBD/EBAQ/xMTE/8VFRX/ERER/w8PD/8j&#10;IyP/JCQk/xoaGv8eHh7/ICAg/yEhIf8iIiL/IiIi/yEhIf8jIyP/JSUl/yUlJf8kJCT/IiIi/x4e&#10;Hv8oKCj/IyMj/xEREf8UFBT/ZGRk/5SUlP+IiIj/g4OD/4WFhf+EhIT/gYGB/4ODg/+Ghob/hoaG&#10;/4KCgv+AgID/gYGB/4SEhP+IiIj/ioqK/4eHh/+Ghob/h4eH/4GBgf+Dg4P/hYWF/4aGhv+Ghob/&#10;hoaG/4iIiP+JiYn/i4uL/4iIiP+FhYX/g4OD/4SEhP+Ghob/ioqK/42Njf+Hh4f/h4eH/4eHh/+J&#10;iYn/i4uL/4yMjP+Li4v/iYmJ/4WFhf+Ghob/iIiI/4mJif+IiIj/iIiI/4iIiP+IiIj/iYmJ/4mJ&#10;if+JiYn/ioqK/4qKiv+Li4v/i4uL/4uLi/+JiYn/ioqK/4qKiv+Li4v/jIyM/42Njf+Ojo7/jo6O&#10;/42Njf+JiYn/ioqK/4uLi/+Hh4f/iYmJ/46Ojv9fX1//X19f/15eXv9eXl7/Xl5e/19fX/9gYGD/&#10;YGBg/2NjY/9iYmL/YmJi/2NjY/9lZWX/ZmZm/2RkZP9hYWH/Y2Nj/2RkZP9kZGT/ZGRk/2VlZf9n&#10;Z2f/aGho/2dnZ/9paWn/ampq/2pqav9qamr/aWlp/2lpaf9ra2v/bW1t/21tbf9sbGz/a2tr/2tr&#10;a/9sbGz/bW1t/25ubv9ubm7/bW1t/2pqav9vb2//cnJy/3BwcP9ycnL/dXV1/3Fxcf90dHT/jY2N&#10;/2NjY/8bGxv/Dg4O/xoaGv8WFhb/GBgY/xkZGf8cHBz/JCQk/zU1Nf9HR0f/S0tL/01NTf9UVFT/&#10;TU1N/09PT/9KSkr/Pz8//zo6Ov9DQ0P/QkJC/zQ0NP89PT3/MjIy/ywsLP8oKCj/ICAg/x0dHf8b&#10;Gxv/FRUV/xQUFP8PDw//Dw8P/xMTE/8SEhL/DQ0N/w8PD/8UFBT/EBAQ/xAQEP8iIiL/JCQk/xwc&#10;HP8fHx//Hx8f/yEhIf8iIiL/ISEh/yIiIv8jIyP/JSUl/yYmJv8jIyP/ISEh/yYmJv8vLy//KCgo&#10;/xQUFP8ZGRn/cHBw/6Ghof+Ojo7/g4OD/4WFhf+EhIT/gYGB/4KCgv+FhYX/hYWF/4KCgv+BgYH/&#10;goKC/4WFhf+IiIj/iYmJ/4iIiP+Hh4f/h4eH/4GBgf+Dg4P/hYWF/4aGhv+Hh4f/h4eH/4aGhv+G&#10;hob/ioqK/4iIiP+FhYX/g4OD/4SEhP+Ghob/ioqK/4yMjP+Ghob/h4eH/4iIiP+JiYn/i4uL/4uL&#10;i/+Li4v/ioqK/4eHh/+Hh4f/iIiI/4mJif+Kior/ioqK/4mJif+IiIj/iYmJ/4mJif+JiYn/ioqK&#10;/4qKiv+Li4v/i4uL/4uLi/+IiIj/iIiI/4mJif+Kior/i4uL/4yMjP+MjIz/jY2N/42Njf+IiIj/&#10;ioqK/4uLi/+Hh4f/iYmJ/42Njf9fX1//X19f/15eXv9eXl7/Xl5e/19fX/9gYGD/YWFh/2JiYv9g&#10;YGD/YGBg/2NjY/9lZWX/ZWVl/2NjY/9iYmL/ZWVl/2VlZf9lZWX/Z2dn/2hoaP9oaGj/aGho/2lp&#10;af9oaGj/aWlp/2tra/9qamr/aWlp/2lpaf9ra2v/bGxs/2tra/9ra2v/a2tr/2tra/9ra2v/a2tr&#10;/21tbf9ubm7/bW1t/2pqav9vb2//cnJy/29vb/9ycnL/dXV1/3Fxcf9ubm7/h4eH/1paWv8UFBT/&#10;CAgI/xMTE/8QEBD/Dg4O/xwcHP8hISH/JSUl/zExMf9BQUH/RERE/0VFRf9RUVH/Wlpa/2BgYP9i&#10;YmL/U1NT/0JCQv9FRUX/SkpK/0JCQv8+Pj7/Nzc3/zc3N/84ODj/Ly8v/zMzM/9JSUn/Wlpa/z8/&#10;P/8gICD/CwsL/w8PD/8YGBj/FBQU/w4ODv8ODg7/Dg4O/xAQEP8iIiL/JCQk/x8fH/8hISH/HR0d&#10;/x8fH/8iIiL/ISEh/yIiIv8jIyP/JSUl/yYmJv8jIyP/ISEh/yEhIf8pKSn/JSUl/xMTE/8YGBj/&#10;cHBw/6CgoP+Ghob/hISE/4aGhv+Ghob/goKC/4GBgf+FhYX/hoaG/4SEhP+EhIT/hYWF/4aGhv+F&#10;hYX/hoaG/4eHh/+Hh4f/h4eH/4SEhP+EhIT/hYWF/4aGhv+Ghob/hoaG/4SEhP+Dg4P/h4eH/4aG&#10;hv+Ghob/hYWF/4aGhv+Hh4f/iIiI/4mJif+FhYX/h4eH/4iIiP+JiYn/ioqK/4qKiv+Kior/ioqK&#10;/4iIiP+IiIj/iYmJ/4qKiv+Li4v/i4uL/4qKiv+JiYn/iYmJ/4mJif+JiYn/ioqK/4qKiv+Li4v/&#10;i4uL/4uLi/+JiYn/iYmJ/4mJif+JiYn/ioqK/4qKiv+Kior/ioqK/4uLi/+Hh4f/ioqK/4yMjP+I&#10;iIj/iYmJ/4yMjP9fX1//Xl5e/11dXf9dXV3/XV1d/19fX/9hYWH/YmJi/2FhYf9fX1//YGBg/2Rk&#10;ZP9lZWX/ZGRk/2NjY/9kZGT/ZmZm/2VlZf9mZmb/aWlp/2lpaf9nZ2f/Z2dn/2lpaf9nZ2f/aWlp&#10;/2tra/9sbGz/ampq/2pqav9qamr/a2tr/2pqav9ra2v/a2tr/2tra/9qamr/ampq/2xsbP9ubm7/&#10;bW1t/2pqav9vb2//cnJy/29vb/9xcXH/dHR0/3BwcP90dHT/jY2N/1xcXP8YGBj/Dg4O/xgYGP8W&#10;Fhb/ERER/w0NDf8gICD/Ly8v/z8/P/9NTU3/RkZG/zo6Ov88PDz/RkZG/0lJSf9UVFT/UFBQ/0FB&#10;Qf9ISEj/XV1d/2VlZf88PDz/PDw8/0VFRf9FRUX/MzMz/y8vL/9JSUn/Y2Nj/2ZmZv9AQED/Hh4e&#10;/xQUFP8VFRX/ERER/w8PD/8UFBT/DQ0N/xEREf8hISH/JCQk/yEhIf8iIiL/Gxsb/x4eHv8iIiL/&#10;IiIi/yEhIf8jIyP/JSUl/yUlJf8kJCT/IiIi/xwcHP8lJSX/JiYm/xUVFf8RERH/ZWVl/5eXl/9/&#10;f3//g4OD/4eHh/+Ghob/goKC/4CAgP+EhIT/hoaG/4WFhf+EhIT/hoaG/4WFhf+Dg4P/hISE/4eH&#10;h/+Hh4f/hoaG/4aGhv+FhYX/hISE/4WFhf+FhYX/hYWF/4SEhP+CgoL/hISE/4WFhf+Ghob/h4eH&#10;/4iIiP+Hh4f/h4eH/4aGhv+EhIT/hoaG/4iIiP+JiYn/iYmJ/4iIiP+JiYn/ioqK/4eHh/+IiIj/&#10;ioqK/4qKiv+Kior/iYmJ/4mJif+Kior/iYmJ/4mJif+JiYn/ioqK/4qKiv+Li4v/i4uL/4uLi/+L&#10;i4v/i4uL/4qKiv+Kior/iYmJ/4mJif+IiIj/iIiI/4mJif+Ghob/i4uL/46Ojv+JiYn/ioqK/4uL&#10;i/9eXl7/Xl5e/11dXf9cXFz/XV1d/2BgYP9iYmL/ZGRk/2BgYP9eXl7/YGBg/2RkZP9lZWX/YmJi&#10;/2JiYv9lZWX/ZmZm/2RkZP9lZWX/aWlp/2lpaf9mZmb/ZWVl/2dnZ/9lZWX/aGho/2xsbP9tbW3/&#10;bGxs/2pqav9paWn/aWlp/2pqav9ra2v/bGxs/2tra/9qamr/ampq/21tbf9vb2//bm5u/2tra/9v&#10;b2//cnJy/25ubv9wcHD/cnJy/25ubv9xcXH/ioqK/1dXV/8UFBT/CgoK/xQUFP8SEhL/CwsL/w4O&#10;Dv8kJCT/MDAw/zs7O/9PT0//VFRU/1JSUv9bW1v/U1NT/0JCQv9ERET/SUlJ/z8/P/9AQED/UFBQ&#10;/1VVVf9ISEj/TExM/1lZWf9fX1//VVVV/1NTU/9gYGD/a2tr/2xsbP9VVVX/NTU1/x0dHf8QEBD/&#10;DQ0N/xEREf8XFxf/Dg4O/xISEv8gICD/ISEh/yEhIf8iIiL/Gxsb/x8fH/8kJCT/IiIi/yEhIf8h&#10;ISH/IyMj/yUlJf8kJCT/IyMj/yYmJv8tLS3/MDAw/x4eHv8WFhb/Z2dn/5ycnP+Kior/goKC/4WF&#10;hf+FhYX/gICA/35+fv+BgYH/hYWF/4SEhP+AgID/g4OD/4WFhf+Dg4P/hISE/4iIiP+IiIj/hYWF&#10;/4WFhf+Dg4P/goKC/4KCgv+EhIT/hoaG/4WFhf+EhIT/hISE/4WFhf+Ghob/h4eH/4eHh/+Hh4f/&#10;hoaG/4aGhv+CgoL/hYWF/4iIiP+IiIj/h4eH/4eHh/+IiIj/iYmJ/4ODg/+Ghob/iYmJ/4mJif+H&#10;h4f/hoaG/4eHh/+JiYn/iYmJ/4mJif+JiYn/ioqK/4qKiv+Li4v/i4uL/4uLi/+Li4v/ioqK/4qK&#10;iv+Kior/iYmJ/4mJif+JiYn/iYmJ/4iIiP+Ghob/ioqK/42Njf+JiYn/iYmJ/4uLi/9eXl7/XV1d&#10;/1xcXP9cXFz/XV1d/2BgYP9jY2P/ZWVl/19fX/9eXl7/YWFh/2VlZf9kZGT/YGBg/2JiYv9nZ2f/&#10;ZGRk/2JiYv9jY2P/aGho/2hoaP9kZGT/Y2Nj/2ZmZv9kZGT/aGho/2xsbP9ubm7/bW1t/2tra/9p&#10;aWn/aGho/2pqav9sbGz/bW1t/2xsbP9qamr/ampq/21tbf9vb2//b29v/2tra/9vb2//cnJy/25u&#10;bv9vb2//cnJy/21tbf90dHT/jY2N/1hYWP8WFhb/DQ0N/xYWFv8VFRX/DQ0N/xMTE/8lJSX/JiYm&#10;/ycnJ/87Ozv/SUlJ/1BQUP9fX1//ampq/0dHR/9AQED/UFBQ/05OTv9FRUX/Pj4+/zMzM/9KSkr/&#10;R0dH/05OTv9YWFj/YGBg/2pqav9vb2//aWlp/2dnZ/9WVlb/OTk5/x4eHv8VFRX/FxcX/xQUFP8M&#10;DAz/EBAQ/xMTE/8fHx//Hx8f/yAgIP8iIiL/HBwc/yEhIf8lJSX/IiIi/yAgIP8gICD/IiIi/yQk&#10;JP8lJSX/JCQk/yMjI/8lJSX/JiYm/xYWFv8PDw//YWFh/5mZmf+IiIj/gICA/4SEhP+Dg4P/fn5+&#10;/3x8fP9/f3//g4OD/4ODg/97e3v/gICA/4SEhP+EhIT/hoaG/4qKiv+JiYn/hYWF/4SEhP+CgoL/&#10;gICA/4GBgf+EhIT/h4eH/4eHh/+Ghob/hYWF/4WFhf+FhYX/hoaG/4aGhv+Hh4f/h4eH/4eHh/+B&#10;gYH/hISE/4eHh/+IiIj/hoaG/4aGhv+Hh4f/iYmJ/4CAgP+EhIT/iIiI/4eHh/+EhIT/g4OD/4WF&#10;hf+IiIj/iYmJ/4mJif+JiYn/ioqK/4qKiv+Li4v/i4uL/4uLi/+Kior/ioqK/4qKiv+Kior/ioqK&#10;/4qKiv+Kior/ioqK/4mJif+Ghob/ioqK/4yMjP+IiIj/iYmJ/4uLi/9cXFz/XV1d/15eXv9eXl7/&#10;X19f/19fX/9fX1//Xl5e/11dXf9iYmL/Y2Nj/2BgYP9iYmL/Z2dn/2hoaP9lZWX/ZmZm/2dnZ/9o&#10;aGj/ZmZm/2RkZP9kZGT/ZmZm/2hoaP9paWn/Z2dn/2ZmZv9nZ2f/ampq/2xsbP9ra2v/aWlp/2xs&#10;bP9oaGj/aGho/2xsbP9tbW3/bGxs/25ubv9zc3P/bm5u/29vb/9wcHD/b29v/25ubv9tbW3/bGxs&#10;/2xsbP9vb2//iIiI/1BQUP8PDw//DAwM/xQUFP8SEhL/ERER/w4ODv8pKSn/NjY2/z09Pf87Ozv/&#10;MjIy/zU1Nf80NDT/QUFB/0ZGRv9QUFD/Wlpa/2BgYP9gYGD/Wlpa/1RUVP9LS0v/RkZG/zY2Nv85&#10;OTn/Q0ND/05OTv9gYGD/YWFh/2dnZ/9jY2P/PT09/xwcHP8PDw//Dg4O/xUVFf8TExP/Dg4O/xgY&#10;GP8pKSn/JSUl/x8fH/8iIiL/Hh4e/yQkJP8gICD/Hh4e/yAgIP8kJCT/JCQk/yAgIP8fHx//ISEh&#10;/yIiIv8mJib/Kioq/xMTE/8hISH/bGxs/5OTk/+BgYH/g4OD/4KCgv+BgYH/gYGB/4ODg/+CgoL/&#10;f39//319ff+Dg4P/iIiI/4eHh/+AgID/fHx8/35+fv9/f3//fX19/4KCgv+BgYH/g4OD/4iIiP+J&#10;iYn/hoaG/4WFhf+Hh4f/hoaG/4aGhv+Ghob/hoaG/4WFhf+EhIT/hISE/4ODg/+Hh4f/h4eH/4eH&#10;h/+Hh4f/h4eH/4eHh/+Hh4f/h4eH/4qKiv+FhYX/g4OD/4eHh/+Ghob/g4OD/4SEhP+JiYn/h4eH&#10;/4mJif+Li4v/ioqK/4iIiP+Hh4f/iYmJ/4qKiv+Hh4f/h4eH/4eHh/+Hh4f/iIiI/4mJif+JiYn/&#10;iIiI/4mJif+IiIj/iIiI/4eHh/+IiIj/iYmJ/4uLi/9dXV3/XV1d/11dXf9dXV3/Xl5e/15eXv9f&#10;X1//X19f/19fX/9hYWH/YmJi/2FhYf9iYmL/ZGRk/2VlZf9kZGT/Y2Nj/2RkZP9kZGT/ZGRk/2Nj&#10;Y/9kZGT/ZmZm/2hoaP9oaGj/Z2dn/2ZmZv9nZ2f/ampq/2xsbP9ra2v/ampq/2tra/9oaGj/aWlp&#10;/2xsbP9tbW3/bGxs/21tbf9xcXH/b29v/25ubv9ubm7/b29v/29vb/9ubm7/bW1t/2tra/9wcHD/&#10;h4eH/05OTv8ODg7/DAwM/xMTE/8QEBD/Dw8P/xUVFf8lJSX/LS0t/0BAQP9RUVH/UlJS/1NTU/9P&#10;T0//RUVF/0RERP9DQ0P/RkZG/0xMTP9VVVX/XFxc/2BgYP9VVVX/VlZW/01NTf9OTk7/SUlJ/0BA&#10;QP8/Pz//Nzc3/2JiYv9nZ2f/RERE/xwcHP8LCwv/CgoK/xISEv8VFRX/DQ0N/xgYGP8pKSn/JCQk&#10;/x8fH/8hISH/Hh4e/yMjI/8eHh7/HBwc/x0dHf8iIiL/JCQk/yMjI/8kJCT/KCgo/x8fH/8iIiL/&#10;Kioq/xUVFf8gICD/bW1t/5WVlf+BgYH/gYGB/4CAgP+AgID/gYGB/4GBgf+BgYH/f39//35+fv9/&#10;f3//goKC/4KCgv+AgID/f39//4GBgf+EhIT/hYWF/35+fv99fX3/f39//4SEhP+EhIT/gYGB/39/&#10;f/+BgYH/hYWF/4WFhf+EhIT/hISE/4ODg/+Dg4P/goKC/4KCgv+Ghob/hoaG/4aGhv+Ghob/hoaG&#10;/4aGhv+Ghob/hoaG/4eHh/+FhYX/hYWF/4eHh/+Hh4f/hYWF/4WFhf+Ghob/iYmJ/4mJif+JiYn/&#10;iIiI/4eHh/+IiIj/iYmJ/4qKiv+IiIj/h4eH/4eHh/+IiIj/iIiI/4iIiP+IiIj/iIiI/4mJif+J&#10;iYn/iIiI/4iIiP+IiIj/iYmJ/4qKiv9eXl7/Xl5e/11dXf9cXFz/XV1d/15eXv9fX1//YWFh/2Bg&#10;YP9fX1//X19f/2JiYv9iYmL/YWFh/2JiYv9kZGT/YmJi/2FhYf9gYGD/YWFh/2NjY/9lZWX/ZmZm&#10;/2ZmZv9nZ2f/Z2dn/2ZmZv9nZ2f/ampq/2tra/9ra2v/ampq/2pqav9paWn/ampq/21tbf9tbW3/&#10;bGxs/2xsbP9tbW3/cHBw/25ubv9tbW3/bm5u/3BwcP9wcHD/bW1t/2pqav9ycnL/h4eH/01NTf8N&#10;DQ3/DAwM/xISEv8ODg7/DQ0N/xkZGf8nJyf/KSkp/zY2Nv9FRUX/SUlJ/1VVVf9dXV3/X19f/1tb&#10;W/9UVFT/TExM/0ZGRv9DQ0P/Q0ND/0RERP9RUVH/Tk5O/0dHR/9XV1f/ZGRk/2FhYf9ZWVn/SEhI&#10;/11dXf9oaGj/Q0ND/xISEv8DAwP/CAgI/xAQEP8VFRX/DAwM/xcXF/8oKCj/IyMj/x4eHv8gICD/&#10;HR0d/yIiIv8kJCT/ICAg/x8fH/8hISH/IiIi/yAgIP8jIyP/Jycn/x0dHf8eHh7/KSkp/xYWFv8f&#10;Hx//bGxs/5aWlv+BgYH/fHx8/35+fv9/f3//gICA/39/f/9/f3//f39//39/f/9+fn7/fn5+/39/&#10;f/+BgYH/goKC/4KCgv+EhIT/iIiI/4SEhP+CgoL/g4OD/4eHh/+IiIj/hISE/4ODg/+FhYX/g4OD&#10;/4ODg/+Dg4P/goKC/4KCgv+CgoL/goKC/4KCgv+EhIT/hISE/4SEhP+EhIT/hISE/4SEhP+EhIT/&#10;hISE/4ODg/+FhYX/h4eH/4aGhv+Hh4f/h4eH/4aGhv+Dg4P/ioqK/4mJif+Hh4f/h4eH/4iIiP+J&#10;iYn/iYmJ/4mJif+IiIj/iIiI/4iIiP+IiIj/h4eH/4eHh/+Hh4f/h4eH/4qKiv+JiYn/iYmJ/4iI&#10;iP+IiIj/iIiI/4iIiP9fX1//Xl5e/1xcXP9bW1v/XFxc/15eXv9gYGD/YWFh/2BgYP9cXFz/XV1d&#10;/2JiYv9jY2P/YGBg/2BgYP9lZWX/ZGRk/2JiYv9gYGD/YWFh/2RkZP9mZmb/ZmZm/2VlZf9mZmb/&#10;ZmZm/2dnZ/9oaGj/aWlp/2pqav9qamr/ampq/2lpaf9qamr/a2tr/21tbf9tbW3/bGxs/2tra/9r&#10;a2v/cHBw/21tbf9ra2v/bW1t/3Fxcf9xcXH/bm5u/2pqav91dXX/h4eH/0xMTP8ODg7/Dg4O/xMT&#10;E/8ODg7/DQ0N/xUVFf8qKir/KCgo/ykpKf8wMDD/MTEx/z8/P/9LS0v/UVFR/1lZWf9iYmL/ZmZm&#10;/2FhYf9XV1f/TU1N/0dHR/9GRkb/PDw8/zExMf9CQkL/WFhY/2BgYP9jY2P/Wlpa/3V1df99fX3/&#10;UlJS/xgYGP8KCgr/EhIS/xMTE/8TExP/CwsL/xYWFv8nJyf/IiIi/x0dHf8fHx//HBwc/yEhIf8m&#10;Jib/IiIi/yAgIP8iIiL/IiIi/yAgIP8hISH/JSUl/x8fH/8eHh7/KSkp/xUVFf8cHBz/a2tr/5aW&#10;lv+AgID/eXl5/3x8fP9+fn7/f39//35+fv99fX3/fn5+/4CAgP+Dg4P/f39//39/f/+Dg4P/g4OD&#10;/39/f/+AgID/hYWF/4CAgP9+fn7/fn5+/4KCgv+CgoL/fn5+/319ff9/f3//g4OD/4ODg/+CgoL/&#10;goKC/4KCgv+CgoL/goKC/4ODg/+EhIT/hISE/4SEhP+EhIT/hISE/4SEhP+EhIT/hISE/4GBgf+G&#10;hob/h4eH/4SEhP+EhIT/iIiI/4eHh/+Dg4P/iYmJ/4iIiP+Hh4f/iIiI/4qKiv+Kior/iIiI/4aG&#10;hv+Hh4f/iIiI/4iIiP+IiIj/hoaG/4aGhv+Ghob/h4eH/4qKiv+JiYn/iYmJ/4iIiP+IiIj/h4eH&#10;/4eHh/9fX1//Xl5e/1xcXP9bW1v/XFxc/15eXv9gYGD/YWFh/15eXv9aWlr/W1tb/2FhYf9jY2P/&#10;YGBg/2FhYf9mZmb/Z2dn/2VlZf9iYmL/Y2Nj/2VlZf9mZmb/ZWVl/2RkZP9lZWX/ZmZm/2dnZ/9o&#10;aGj/aGho/2lpaf9paWn/ampq/2hoaP9qamr/a2tr/2xsbP9sbGz/bGxs/2tra/9qamr/b29v/21t&#10;bf9ra2v/bW1t/3Fxcf9ycnL/bm5u/2tra/94eHj/h4eH/0tLS/8PDw//ERER/xUVFf8PDw//DQ0N&#10;/xMTE/8rKyv/JiYm/yUlJf8yMjL/NTU1/zk5Of88PDz/ODg4/0RERP9TU1P/W1tb/1paWv9RUVH/&#10;RkZG/z8/P/9BQUH/PT09/zMzM/83Nzf/Ojo6/zo6Ov9ISEj/T09P/2VlZf9ycnL/VFRU/x4eHv8O&#10;Dg7/FhYW/xQUFP8QEBD/CgoK/xUVFf8mJib/IiIi/xwcHP8eHh7/Gxsb/yEhIf8fHx//HBwc/x0d&#10;Hf8iIiL/JCQk/yMjI/8kJCT/KCgo/yMjI/8hISH/Jycn/xISEv8cHBz/a2tr/5SUlP9+fn7/d3d3&#10;/3p6ev99fX3/fn5+/319ff99fX3/fn5+/4CAgP+EhIT/f39//39/f/+Dg4P/g4OD/35+fv99fX3/&#10;gYGB/4CAgP99fX3/fX19/4GBgf+BgYH/fX19/3x8fP9/f3//hISE/4SEhP+Dg4P/goKC/4KCgv+D&#10;g4P/hISE/4WFhf+Ghob/hoaG/4aGhv+Ghob/hoaG/4aGhv+Ghob/hoaG/4KCgv+Ghob/hoaG/4GB&#10;gf+CgoL/h4eH/4iIiP+FhYX/h4eH/4aGhv+Hh4f/iYmJ/4uLi/+Li4v/h4eH/4SEhP+FhYX/h4eH&#10;/4mJif+IiIj/hoaG/4WFhf+Ghob/iIiI/4mJif+JiYn/iYmJ/4iIiP+IiIj/h4eH/4aGhv9eXl7/&#10;Xl5e/11dXf9cXFz/XV1d/15eXv9fX1//YWFh/11dXf9cXFz/XV1d/2BgYP9iYmL/YWFh/2JiYv9l&#10;ZWX/Z2dn/2ZmZv9kZGT/ZGRk/2RkZP9lZWX/ZWVl/2RkZP9kZGT/ZmZm/2dnZ/9oaGj/Z2dn/2dn&#10;Z/9paWn/ampq/2dnZ/9qamr/a2tr/2pqav9qamr/bGxs/2xsbP9qamr/bm5u/2xsbP9sbGz/bm5u&#10;/3BwcP9xcXH/b29v/2xsbP95eXn/hYWF/0hISP8ODg7/EhIS/xYWFv8PDw//DQ0N/xcXF/8wMDD/&#10;Kysr/ygoKP80NDT/MzMz/zk5Of9CQkL/NTU1/zY2Nv84ODj/OTk5/zk5Of84ODj/ODg4/zg4OP87&#10;Ozv/OTk5/zMzM/87Ozv/PDw8/zc3N/9BQUH/RUVF/zg4OP9NTU3/R0dH/x0dHf8JCQn/EhIS/xIS&#10;Ev8PDw//CwsL/xUVFf8mJib/IiIi/xwcHP8fHx//Gxsb/yEhIf8fHx//HR0d/x4eHv8iIiL/IyMj&#10;/yEhIf8iIiL/JSUl/yQkJP8lJSX/JiYm/w8PD/8hISH/bm5u/5GRkf99fX3/eHh4/3p6ev98fHz/&#10;fX19/319ff99fX3/fn5+/35+fv+AgID/fX19/319ff+AgID/goKC/4CAgP9/f3//f39//4ODg/+A&#10;gID/gICA/4SEhP+EhIT/gYGB/4GBgf+EhIT/hYWF/4SEhP+Dg4P/goKC/4KCgv+Dg4P/hYWF/4aG&#10;hv+Ghob/hoaG/4aGhv+Ghob/hoaG/4aGhv+Ghob/hoaG/4ODg/+EhIT/g4OD/4GBgf+CgoL/hoaG&#10;/4iIiP+Hh4f/hoaG/4aGhv+IiIj/iYmJ/4qKiv+JiYn/hoaG/4SEhP+Dg4P/hoaG/4iIiP+Hh4f/&#10;hYWF/4WFhf+Hh4f/ioqK/4eHh/+IiIj/iIiI/4iIiP+IiIj/h4eH/4eHh/9dXV3/XV1d/11dXf9d&#10;XV3/Xl5e/15eXv9fX1//X19f/19fX/9hYWH/YWFh/19fX/9gYGD/YmJi/2JiYv9gYGD/Y2Nj/2Nj&#10;Y/9jY2P/Y2Nj/2JiYv9jY2P/ZGRk/2ZmZv9kZGT/ZmZm/2hoaP9oaGj/Z2dn/2dnZ/9oaGj/a2tr&#10;/2dnZ/9qamr/ampq/2dnZ/9oaGj/bW1t/25ubv9sbGz/bGxs/2xsbP9tbW3/bm5u/3BwcP9wcHD/&#10;b29v/25ubv93d3f/goKC/0NDQ/8MDAz/ERER/xUVFf8NDQ3/CwsL/xsbG/8xMTH/Li4u/zY2Nv9A&#10;QED/MjIy/zIyMv9CQkL/SUlJ/0NDQ/88PDz/NjY2/zQ0NP81NTX/Nzc3/zg4OP85OTn/MjIy/ykp&#10;Kf83Nzf/QEBA/zs7O/89PT3/Ozs7/zk5Of9HR0f/SUlJ/yQkJP8JCQn/ERER/xQUFP8PDw//CwsL&#10;/xYWFv8nJyf/IyMj/x0dHf8fHx//HBwc/yEhIf8kJCT/ICAg/x4eHv8gICD/Hx8f/x0dHf8eHh7/&#10;IiIi/yEhIf8mJib/IyMj/w4ODv8qKir/dHR0/4+Pj/98fHz/e3t7/3t7e/97e3v/fX19/35+fv9/&#10;f3//fn5+/319ff98fHz/fX19/319ff99fX3/f39//4GBgf9/f3//e3t7/319ff96enr/enp6/35+&#10;fv9/f3//fHx8/319ff+AgID/g4OD/4KCgv+BgYH/gICA/4CAgP+CgoL/hISE/4aGhv+EhIT/hISE&#10;/4SEhP+EhIT/hISE/4SEhP+EhIT/hISE/4ODg/+BgYH/goKC/4SEhP+FhYX/hISE/4WFhf+IiIj/&#10;h4eH/4eHh/+IiIj/h4eH/4aGhv+Ghob/h4eH/4iIiP+BgYH/hISE/4eHh/+Hh4f/hYWF/4WFhf+I&#10;iIj/i4uL/4WFhf+Ghob/h4eH/4iIiP+IiIj/iIiI/4eHh/9cXFz/XV1d/15eXv9eXl7/X19f/19f&#10;X/9fX1//Xl5e/2FhYf9lZWX/ZGRk/19fX/9eXl7/YmJi/2FhYf9cXFz/Xl5e/2BgYP9iYmL/YWFh&#10;/2BgYP9hYWH/ZGRk/2dnZ/9jY2P/ZmZm/2hoaP9oaGj/ZmZm/2ZmZv9oaGj/a2tr/2ZmZv9paWn/&#10;aWlp/2ZmZv9nZ2f/bW1t/29vb/9tbW3/a2tr/2xsbP9ubm7/b29v/29vb/9vb2//b29v/29vb/91&#10;dXX/fn5+/0BAQP8JCQn/EBAQ/xQUFP8MDAz/CgoK/xsbG/8oKCj/KSkp/0hISP9hYWH/R0dH/zAw&#10;MP8yMjL/Ozs7/zk5Of85OTn/Ojo6/z09Pf89PT3/PDw8/zo6Ov9AQED/Ojo6/zExMf86Ojr/Ozs7&#10;/zMzM/88PDz/QEBA/0NDQ/9ERET/Q0ND/x8fH/8FBQX/EhIS/xcXF/8QEBD/CwsL/xYWFv8nJyf/&#10;IyMj/x0dHf8fHx//HBwc/yIiIv8gICD/HBwc/xoaGv8cHBz/HR0d/x4eHv8iIiL/KCgo/xwcHP8m&#10;Jib/IiIi/w8PD/8xMTH/enp6/46Ojv98fHz/fHx8/3t7e/97e3v/fX19/39/f/+AgID/fn5+/3t7&#10;e/98fHz/f39//35+fv97e3v/fX19/4GBgf9+fn7/dnZ2/4CAgP9+fn7/fn5+/4KCgv+Dg4P/gYGB&#10;/4KCgv+FhYX/goKC/4CAgP9/f3//fn5+/39/f/+BgYH/g4OD/4WFhf+Dg4P/g4OD/4ODg/+Dg4P/&#10;g4OD/4ODg/+Dg4P/g4OD/4KCgv9/f3//gYGB/4eHh/+IiIj/hISE/4ODg/+Hh4f/iIiI/4mJif+H&#10;h4f/hYWF/4ODg/+EhIT/iIiI/4uLi/9/f3//g4OD/4eHh/+Hh4f/hYWF/4WFhf+IiIj/jY2N/4SE&#10;hP+FhYX/h4eH/4iIiP+JiYn/iIiI/4eHh/9dXV3/XFxc/1tbW/9aWlr/W1tb/11dXf9gYGD/YmJi&#10;/15eXv9hYWH/ZGRk/2NjY/9fX1//Xl5e/2FhYf9kZGT/ZWVl/2RkZP9jY2P/YmJi/2NjY/9kZGT/&#10;ZWVl/2ZmZv9mZmb/ZmZm/2dnZ/9nZ2f/Z2dn/2ZmZv9lZWX/ZWVl/2dnZ/9paWn/ampq/2pqav9p&#10;aWn/a2tr/29vb/9ycnL/aWlp/2pqav9sbGz/bW1t/25ubv9tbW3/bGxs/2tra/92dnb/hISE/z09&#10;Pf8HBwf/Dw8P/xISEv8SEhL/Dw8P/xUVFf8kJCT/Ly8v/0lJSf9aWlr/Tk5O/0BAQP81NTX/Nzc3&#10;/zw8PP9ERET/Ojo6/zU1Nf88PDz/OTk5/zw8PP8uLi7/PT09/z09Pf82Njb/OTk5/zs7O/85OTn/&#10;PDw8/0BAQP9DQ0P/PDw8/xoaGv8JCQn/ERER/w8PD/8MDAz/CwsL/xsbG/8iIiL/ICAg/x8fH/8d&#10;HR3/HBwc/yAgIP8kJCT/Ghoa/x0dHf8mJib/IiIi/x4eHv8hISH/JCQk/xYWFv8aGhr/Jycn/xYW&#10;Fv8qKir/a2tr/4ODg/+CgoL/gYGB/35+fv98fHz/e3t7/3x8fP9+fn7/f39//35+fv97e3v/fX19&#10;/3t7e/9+fn7/f39//4CAgP9/f3//d3d3/4SEhP9/f3//f39//4ODg/+EhIT/gICA/39/f/+BgYH/&#10;f39//4ODg/+Dg4P/f39//35+fv+BgYH/g4OD/4KCgv+JiYn/iIiI/4aGhv+Dg4P/gICA/4CAgP+D&#10;g4P/hYWF/4CAgP+CgoL/hoaG/4iIiP+JiYn/h4eH/4WFhf+Dg4P/h4eH/4iIiP+Hh4f/goKC/4KC&#10;gv+Hh4f/iIiI/4eHh/99fX3/gYGB/4eHh/+JiYn/iYmJ/4eHh/+FhYX/hISE/4eHh/+EhIT/gYGB&#10;/4KCgv+FhYX/iIiI/4qKiv9bW1v/W1tb/1xcXP9cXFz/XV1d/15eXv9fX1//YGBg/1xcXP9fX1//&#10;Y2Nj/2JiYv9gYGD/X19f/2JiYv9mZmb/Y2Nj/2NjY/9jY2P/Y2Nj/2RkZP9lZWX/ZWVl/2ZmZv9j&#10;Y2P/ZGRk/2ZmZv9nZ2f/aGho/2hoaP9oaGj/aGho/2dnZ/9oaGj/aWlp/2pqav9qamr/ampq/2tr&#10;a/9sbGz/bGxs/2xsbP9sbGz/bW1t/21tbf9ubm7/bm5u/25ubv92dnb/hISE/z4+Pv8LCwv/EhIS&#10;/xQUFP8SEhL/DQ0N/xUVFf8kJCT/JiYm/zAwMP86Ojr/OTk5/z4+Pv8/Pz//PT09/zs7O/9AQED/&#10;Nzc3/zQ0NP86Ojr/Ojo6/0BAQP83Nzf/PT09/z8/P/9AQED/QkJC/zo6Ov81NTX/Ozs7/z09Pf9F&#10;RUX/QkJC/x4eHv8ICAj/Dg4O/w4ODv8PDw//DQ0N/x0dHf8jIyP/ICAg/x8fH/8cHBz/Ghoa/x4e&#10;Hv8lJSX/Gxsb/x4eHv8mJib/IiIi/x4eHv8hISH/IyMj/yMjI/8iIiL/ICAg/wsLC/80NDT/iIiI&#10;/5SUlP93d3f/d3d3/3h4eP95eXn/enp6/3t7e/96enr/eHh4/3Z2dv94eHj/d3d3/39/f/96enr/&#10;cXFx/39/f/+QkJD/lJSU/5CQkP+FhYX/fHx8/3p6ev97e3v/fHx8/35+fv+BgYH/fn5+/4GBgf+C&#10;goL/fn5+/319ff+BgYH/hISE/4SEhP+CgoL/g4OD/4SEhP+FhYX/hYWF/4WFhf+FhYX/hoaG/4eH&#10;h/+FhYX/g4OD/4GBgf+CgoL/hISE/4eHh/+JiYn/goKC/4aGhv+IiIj/hoaG/4aGhv+IiIj/hoaG&#10;/4KCgv+BgYH/hISE/4eHh/+IiIj/h4eH/4eHh/+Hh4f/iIiI/4mJif+Hh4f/hYWF/4SEhP+FhYX/&#10;h4eH/4eHh/9aWlr/W1tb/1xcXP9dXV3/Xl5e/15eXv9eXl7/Xl5e/1tbW/9eXl7/YWFh/2JiYv9g&#10;YGD/YWFh/2RkZP9nZ2f/YWFh/2FhYf9jY2P/ZGRk/2VlZf9mZmb/ZmZm/2ZmZv9iYmL/Y2Nj/2Vl&#10;Zf9nZ2f/aWlp/2pqav9qamr/ampq/2dnZ/9nZ2f/aGho/2lpaf9qamr/ampq/2hoaP9mZmb/b29v&#10;/25ubv9tbW3/bGxs/2xsbP9ubm7/cHBw/3Fxcf93d3f/goKC/z8/P/8ODg7/FBQU/xUVFf8SEhL/&#10;DAwM/x8fH/8vLy//LCws/y0tLf8zMzP/Nzc3/0JCQv9GRkb/RUVF/zw8PP89PT3/NjY2/zU1Nf84&#10;ODj/Nzc3/z8/P/9BQUH/Pj4+/0BAQP9KSkr/SkpK/zo6Ov8yMjL/Ojo6/zk5Of9ERET/RERE/yAg&#10;IP8HBwf/CwsL/w0NDf8RERH/CwsL/xsbG/8iIiL/Hx8f/x8fH/8dHR3/HBwc/yEhIf8lJSX/HBwc&#10;/x8fH/8lJSX/ISEh/x0dHf8gICD/ISEh/x0dHf8nJyf/KSkp/w4ODv8uLi7/fn5+/46Ojv95eXn/&#10;eHh4/3p6ev98fHz/fX19/3x8fP97e3v/enp6/3l5ef93d3f/e3t7/4mJif9wcHD/Xl5e/39/f/+h&#10;oaH/tLS0/6qqqv+bm5v/i4uL/4SEhP+EhIT/hISE/4ODg/+Dg4P/f39//4GBgf+AgID/enp6/3d3&#10;d/95eXn/fHx8/3t7e/+CgoL/gICA/39/f/9+fn7/fn5+/39/f/+AgID/gYGB/4WFhf+EhIT/g4OD&#10;/4ODg/+Dg4P/hISE/4WFhf+Ghob/goKC/4aGhv+IiIj/hoaG/4aGhv+IiIj/hoaG/4KCgv+Ghob/&#10;h4eH/4eHh/+Ghob/hYWF/4aGhv+JiYn/jIyM/4mJif+JiYn/iYmJ/4iIiP+Ghob/hYWF/4WFhf9b&#10;W1v/W1tb/1xcXP9dXV3/XV1d/15eXv9fX1//X19f/1xcXP9fX1//YWFh/2FhYf9hYWH/YWFh/2Nj&#10;Y/9mZmb/X19f/2BgYP9jY2P/ZWVl/2ZmZv9nZ2f/ZmZm/2ZmZv9iYmL/ZGRk/2VlZf9nZ2f/aWlp&#10;/2pqav9qamr/ampq/2hoaP9nZ2f/ZmZm/2hoaP9ra2v/a2tr/2lpaf9nZ2f/bW1t/2xsbP9sbGz/&#10;bGxs/2xsbP9tbW3/bm5u/29vb/94eHj/f39//zw8PP8NDQ3/EhIS/xMTE/8SEhL/CwsL/xkZGf8l&#10;JSX/IyMj/ysrK/82Njb/NjY2/z09Pf8/Pz//RERE/zk5Of87Ozv/Ozs7/z09Pf9AQED/PT09/0VF&#10;Rf9FRUX/Pj4+/0BAQP9LS0v/SkpK/zs7O/8zMzP/OTk5/zU1Nf9AQED/Pz8//x0dHf8HBwf/DAwM&#10;/w0NDf8PDw//DQ0N/x0dHf8jIyP/ICAg/x8fH/8cHBz/Ghoa/x4eHv8lJSX/HR0d/yAgIP8kJCT/&#10;ICAg/x0dHf8gICD/Hx8f/yIiIv8iIiL/IiIi/xQUFP87Ozv/goKC/4yMjP9/f3//fX19/319ff99&#10;fX3/fHx8/3x8fP98fHz/fX19/35+fv+Kior/iYmJ/39/f/9UVFT/ZGRk/6Ojo/+xsbH/sbGx/6mp&#10;qf+enp7/k5OT/4+Pj/+QkJD/jIyM/4KCgv95eXn/gYGB/4SEhP+Dg4P/f39//39/f/+Dg4P/iIiI&#10;/4iIiP+FhYX/g4OD/4GBgf+BgYH/goKC/4ODg/+Dg4P/g4OD/4KCgv+Dg4P/hISE/4SEhP+EhIT/&#10;hISE/4ODg/+Dg4P/hoaG/4iIiP+Ghob/goKC/4KCgv+Ghob/iIiI/4aGhv+Ghob/h4eH/4aGhv+F&#10;hYX/hISE/4WFhf+JiYn/i4uL/4eHh/+JiYn/i4uL/4qKiv+Hh4f/hISE/4SEhP9dXV3/XFxc/1tb&#10;W/9bW1v/W1tb/11dXf9gYGD/YWFh/19fX/9gYGD/YWFh/2FhYf9hYWH/YGBg/2JiYv9jY2P/X19f&#10;/2BgYP9jY2P/ZWVl/2ZmZv9nZ2f/ZmZm/2ZmZv9lZWX/ZWVl/2dnZ/9nZ2f/aGho/2hoaP9nZ2f/&#10;Z2dn/2lpaf9nZ2f/ZWVl/2dnZ/9qamr/bW1t/21tbf9sbGz/aWlp/2pqav9ra2v/bGxs/2xsbP9s&#10;bGz/a2tr/2tra/95eXn/enp6/zc3N/8JCQn/DQ0N/xAQEP8SEhL/CwsL/yUlJf8sLCz/Kysr/zk5&#10;Of9AQED/NDQ0/zY2Nv88PDz/Pz8//zU1Nf85OTn/Ojo6/zw8PP88PDz/NDQ0/zo6Ov9CQkL/PT09&#10;/z8/P/9ERET/QkJC/zs7O/84ODj/OTk5/zQ0NP86Ojr/NjY2/xcXF/8ICAj/ERER/w8PD/8MDAz/&#10;EhIS/yEhIf8mJib/ISEh/x4eHv8ZGRn/FhYW/xkZGf8kJCT/HR0d/yAgIP8jIyP/Hx8f/x0dHf8g&#10;ICD/Hh4e/yIiIv8eHh7/HR0d/xMTE/8/Pz//goKC/4aGhv94eHj/eXl5/3l5ef95eXn/enp6/3p6&#10;ev95eXn/eXl5/3l5ef97e3v/i4uL/3Fxcf87Ozv/ZWVl/7CwsP+urq7/p6en/66urv+qqqr/p6en&#10;/6enp/+oqKj/oqKi/5SUlP+IiIj/fX19/4CAgP+AgID/e3t7/3p6ev9+fn7/gYGB/4CAgP98fHz/&#10;fn5+/4CAgP+BgYH/goKC/4KCgv+CgoL/gYGB/4aGhv+EhIT/gYGB/4CAgP+AgID/gYGB/4ODg/+F&#10;hYX/hYWF/4eHh/+FhYX/gYGB/4GBgf+FhYX/h4eH/4WFhf+EhIT/hYWF/4aGhv+FhYX/hISE/4SE&#10;hP+Ghob/iIiI/4SEhP+Hh4f/iYmJ/4qKiv+Hh4f/hYWF/4WFhf9eXl7/XFxc/1tbW/9aWlr/W1tb&#10;/11dXf9gYGD/YmJi/2FhYf9hYWH/YWFh/2FhYf9hYWH/YWFh/2FhYf9hYWH/YWFh/2FhYf9jY2P/&#10;ZGRk/2VlZf9mZmb/ZmZm/2ZmZv9mZmb/ZmZm/2dnZ/9nZ2f/Z2dn/2ZmZv9kZGT/ZGRk/2hoaP9n&#10;Z2f/ZmZm/2dnZ/9paWn/bGxs/25ubv9vb2//Z2dn/2hoaP9qamr/bGxs/2xsbP9ra2v/ampq/2lp&#10;af94eHj/dnZ2/zMzM/8ICAj/DAwM/w8PD/8TExP/CwsL/xwcHP8oKCj/MTEx/0VFRf9HR0f/MzMz&#10;/zQ0NP8+Pj7/RERE/z09Pf9AQED/Pz8//0BAQP9CQkL/Ozs7/z09Pf88PDz/Ojo6/z09Pf8+Pj7/&#10;Ojo6/zo6Ov87Ozv/OTk5/zc3N/84ODj/MDAw/xISEv8ICAj/FBQU/xAQEP8LCwv/DAwM/xwcHP8i&#10;IiL/ICAg/x8fH/8cHBz/Gxsb/x8fH/8iIiL/HR0d/yAgIP8iIiL/Hh4e/x4eHv8hISH/Hh4e/xoa&#10;Gv8gICD/ICAg/xAQEP89PT3/hISE/4iIiP96enr/eXl5/3l5ef95eXn/fHx8/35+fv99fX3/eXl5&#10;/3Z2dv90dHT/ioqK/2dnZ/88PDz/dnZ2/7Ozs/+lpaX/oKCg/6+vr/+xsbH/sbGx/7Gxsf+xsbH/&#10;rKys/6CgoP+VlZX/jIyM/4+Pj/+Ojo7/h4eH/4ODg/+Dg4P/g4OD/4GBgf+EhIT/hISE/4KCgv9/&#10;f3//fHx8/319ff+AgID/hISE/4ODg/+Dg4P/goKC/4GBgf+BgYH/gYGB/4GBgf+CgoL/gYGB/4WF&#10;hf+Hh4f/hYWF/4WFhf+Hh4f/hYWF/4GBgf+Dg4P/hISE/4aGhv+Ghob/hISE/4ODg/+EhIT/hoaG&#10;/4KCgv+EhIT/hoaG/4eHh/+Hh4f/hoaG/4aGhv9cXFz/XFxc/1tbW/9bW1v/XFxc/15eXv9fX1//&#10;YGBg/19fX/9fX1//YGBg/2BgYP9hYWH/YmJi/2JiYv9iYmL/Y2Nj/2NjY/9jY2P/Y2Nj/2RkZP9l&#10;ZWX/ZWVl/2ZmZv9lZWX/ZWVl/2ZmZv9mZmb/ZWVl/2RkZP9jY2P/Y2Nj/2ZmZv9nZ2f/aGho/2ho&#10;aP9oaGj/aWlp/2pqav9sbGz/aWlp/2pqav9qamr/a2tr/2tra/9sbGz/bGxs/2tra/93d3f/c3Nz&#10;/zIyMv8KCgr/Dg4O/xEREf8VFRX/DAwM/xUVFf8lJSX/MTEx/0lJSf9UVFT/S0tL/1FRUf9cXFz/&#10;RERE/z4+Pv9AQED/ODg4/zk5Of9BQUH/Pz8//0JCQv85OTn/Nzc3/z09Pf8+Pj7/Nzc3/zc3N/87&#10;Ozv/OTk5/zw8PP87Ozv/MTEx/xISEv8HBwf/FBQU/xEREf8MDAz/BwcH/xgYGP8gICD/Hx8f/yAg&#10;IP8fHx//Hx8f/yQkJP8gICD/HBwc/x8fH/8hISH/HR0d/x8fH/8iIiL/Hh4e/yEhIf8gICD/Gxsb&#10;/w8PD/8/Pz//gYGB/4WFhf98fHz/gICA/3t7e/92dnb/dnZ2/3t7e/99fX3/fHx8/3l5ef+JiYn/&#10;hISE/1ZWVv9KSkr/ioqK/6qqqv+Pj4//hISE/5qamv+kpKT/ra2t/7Kysv+1tbX/tra2/7Kysv+s&#10;rKz/iYmJ/46Ojv+QkJD/jo6O/42Njf+Pj4//kJCQ/46Ojv+BgYH/hYWF/4iIiP+Hh4f/g4OD/4KC&#10;gv+FhYX/ioqK/4GBgf+CgoL/goKC/4ODg/+CgoL/gYGB/4CAgP9/f3//gICA/4WFhf+Ghob/hYWF&#10;/4WFhf+Ghob/hYWF/4CAgP+FhYX/hoaG/4eHh/+Ghob/hYWF/4SEhP+FhYX/h4eH/4SEhP+Dg4P/&#10;hISE/4WFhf+Ghob/hoaG/4WFhf9aWlr/W1tb/1xcXP9dXV3/Xl5e/15eXv9eXl7/Xl5e/15eXv9e&#10;Xl7/Xl5e/2BgYP9iYmL/ZGRk/2RkZP9kZGT/ZWVl/2RkZP9jY2P/YmJi/2NjY/9kZGT/ZWVl/2Zm&#10;Zv9jY2P/ZGRk/2RkZP9lZWX/ZWVl/2RkZP9jY2P/Y2Nj/2NjY/9mZmb/aWlp/2lpaf9nZ2f/ZmZm&#10;/2ZmZv9nZ2f/bW1t/2xsbP9ra2v/ampq/2tra/9sbGz/bm5u/29vb/92dnb/cXFx/zMzM/8ODg7/&#10;ERER/xQUFP8XFxf/DAwM/yAgIP8nJyf/JCQk/zIyMv9DQ0P/SUlJ/1ZWVv9eXl7/dHR0/21tbf9l&#10;ZWX/UVFR/0lJSf9PT0//TExM/01NTf85OTn/NjY2/z09Pf9BQUH/Nzc3/zQ0NP85OTn/OTk5/0BA&#10;QP9AQED/NjY2/xQUFP8GBgb/EhIS/xEREf8ODg7/Dg4O/x4eHv8kJCT/ICAg/x4eHv8bGxv/GRkZ&#10;/x0dHf8fHx//HBwc/x8fH/8gICD/HR0d/x8fH/8jIyP/Hx8f/xsbG/8hISH/JiYm/xISEv8cHBz/&#10;PT09/09PT/9tbW3/g4OD/3h4eP9ra2v/Z2dn/21tbf91dXX/enp6/3p6ev9wcHD/b29v/1JSUv9Q&#10;UFD/aGho/2FhYf9YWFj/ampq/2RkZP92dnb/jIyM/5ycnP+oqKj/srKy/7e3t/+2trb/k5OT/5qa&#10;mv+dnZ3/nJyc/5ycnP+fn5//n5+f/52dnf9TU1P/ZGRk/3l5ef+FhYX/hoaG/4GBgf99fX3/fHx8&#10;/4iIiP+EhIT/f39//3t7e/97e3v/fn5+/4KCgv+FhYX/hYWF/4aGhv+FhYX/gICA/4CAgP+FhYX/&#10;hoaG/4WFhf+IiIj/iIiI/4iIiP+Hh4f/hYWF/4WFhf+Hh4f/iYmJ/4aGhv+EhIT/goKC/4ODg/+F&#10;hYX/hoaG/4SEhP9dXV3/W1tb/1lZWf9aWlr/XV1d/19fX/9gYGD/YGBg/11dXf9eXl7/YGBg/2Fh&#10;Yf9iYmL/YWFh/2FhYf9gYGD/XV1d/2BgYP9kZGT/ZGRk/2NjY/9gYGD/X19f/19fX/9mZmb/ZGRk&#10;/2JiYv9jY2P/ZmZm/2lpaf9paWn/aWlp/2JiYv9paWn/ZWVl/2JiYv9ra2v/b29v/2tra/9ra2v/&#10;a2tr/2tra/9qamr/aWlp/2pqav9ra2v/bGxs/25ubv97e3v/dXV1/zExMf8ODg7/GRkZ/xMTE/8P&#10;Dw//DQ0N/x0dHf8jIyP/MTEx/0RERP9ISEj/Pj4+/zs7O/9ERET/UlJS/1xcXP9dXV3/aGho/3Bw&#10;cP9vb2//ampq/1hYWP9BQUH/PT09/zw8PP80NDT/Nzc3/z8/P/84ODj/Nzc3/z4+Pv9BQUH/MTEx&#10;/xMTE/8JCQn/FhYW/xkZGf8LCwv/EBAQ/yEhIf8lJSX/Hx8f/x8fH/8gICD/Hh4e/x4eHv8fHx//&#10;HR0d/xwcHP8cHBz/Hx8f/yEhIf8iIiL/IiIi/x0dHf8dHR3/IyMj/ycnJ/8ZGRn/CwsL/xYWFv8v&#10;Ly//NTU1/ycnJ/8fHx//Dw8P/x0dHf9KSkr/SEhI/yQkJP8kJCT/ODg4/1ZWVv9paWn/bGxs/3Bw&#10;cP92dnb/dnZ2/2FhYf9eXl7/YGBg/3V1df+BgYH/ioqK/5mZmf+Wlpb/i4uL/39/f/96enr/hISE&#10;/3V1df95eXn/nZ2d/5SUlP83Nzf/Ghoa/0ZGRv94eHj/lpaW/4yMjP+EhIT/h4eH/319ff+AgID/&#10;hYWF/4aGhv+CgoL/gICA/4GBgf+BgYH/hISE/4iIiP+Dg4P/gICA/4aGhv+EhIT/gYGB/4aGhv+G&#10;hob/goKC/4KCgv+FhYX/hYWF/4KCgv+Dg4P/hoaG/4WFhf+Ghob/h4eH/4iIiP+IiIj/h4eH/4aG&#10;hv9hYWH/X19f/11dXf9cXFz/XV1d/11dXf9cXFz/Wlpa/1hYWP9aWlr/XV1d/2BgYP9iYmL/ZGRk&#10;/2VlZf9lZWX/XV1d/2BgYP9kZGT/ZWVl/2RkZP9jY2P/YmJi/2NjY/9nZ2f/ZWVl/2RkZP9lZWX/&#10;ZmZm/2dnZ/9lZWX/Y2Nj/2hoaP9tbW3/aGho/2RkZP9qamr/bGxs/2dnZ/9mZmb/ampq/2pqav9q&#10;amr/ampq/2pqav9ra2v/bGxs/2xsbP97e3v/c3Nz/y4uLv8MDAz/FxcX/xMTE/8QEBD/Dg4O/xYW&#10;Fv8lJSX/MTEx/1FRUf9ra2v/UVFR/z09Pf9WVlb/QkJC/zg4OP8xMTH/QkJC/1BQUP9UVFT/ZmZm&#10;/3Jycv9iYmL/YGBg/2BgYP9MTEz/Pz8//0JCQv87Ozv/NjY2/zc3N/9CQkL/MzMz/xMTE/8ICAj/&#10;ERER/xMTE/8LCwv/Dw8P/yAgIP8lJSX/Hx8f/x8fH/8hISH/Hh4e/x4eHv8eHh7/HR0d/x0dHf8f&#10;Hx//ISEh/yIiIv8iIiL/ICAg/yMjI/8dHR3/Gxsb/x0dHf8ZGRn/EhIS/xAQEP8VFRX/GBgY/xAQ&#10;EP8NDQ3/Dw8P/yEhIf8kJCT/FxcX/yEhIf87Ozv/X19f/3V1df9oaGj/ZWVl/4SEhP+bm5v/k5OT&#10;/3Jycv9TU1P/T09P/2pqav9paWn/YGBg/2hoaP9fX1//bm5u/4KCgv+AgID/g4OD/3x8fP94eHj/&#10;i4uL/4uLi/9XV1f/PT09/ygoKP8eHh7/VVVV/4qKiv+UlJT/fn5+/4SEhP+FhYX/hYWF/4SEhP+C&#10;goL/goKC/4SEhP+FhYX/g4OD/4WFhf+Dg4P/goKC/4SEhP+EhIT/g4OD/4aGhv+Ghob/g4OD/4OD&#10;g/+Ghob/hYWF/4KCgv+BgYH/hISE/4ODg/+Dg4P/goKC/4KCgv+CgoL/goKC/4ODg/9hYWH/X19f&#10;/15eXv9dXV3/Xl5e/11dXf9aWlr/WFhY/11dXf9eXl7/X19f/2BgYP9hYWH/YmJi/2JiYv9hYWH/&#10;Xl5e/2BgYP9kZGT/ZWVl/2VlZf9kZGT/ZWVl/2ZmZv9kZGT/ZGRk/2VlZf9mZmb/Z2dn/2ZmZv9j&#10;Y2P/YWFh/2ZmZv9qamr/Z2dn/2ZmZv9ra2v/bW1t/2tra/9ra2v/aWlp/2lpaf9qamr/a2tr/2tr&#10;a/9ra2v/a2tr/2tra/97e3v/cHBw/ysrK/8KCgr/FBQU/xEREf8RERH/Dw8P/yUlJf8sLCz/LCws&#10;/z09Pf9PT0//PT09/zc3N/9YWFj/ZWVl/2FhYf9QUFD/QkJC/z09Pf9BQUH/S0tL/0tLS/9PT0//&#10;V1dX/2pqav9kZGT/WVlZ/11dXf9TU1P/RERE/0NDQ/9NTU3/NjY2/xEREf8ICAj/ERER/xAQEP8M&#10;DAz/Dw8P/yAgIP8kJCT/Hh4e/x8fH/8hISH/Hx8f/yAgIP8eHh7/Hh4e/x8fH/8hISH/IyMj/yQk&#10;JP8hISH/Hx8f/x0dHf8hISH/IiIi/x0dHf8WFhb/EBAQ/w0NDf8NDQ3/CwsL/xAQEP8RERH/HBwc&#10;/zMzM/8nJyf/JiYm/11dXf9ycnL/X19f/1dXV/9jY2P/fn5+/5qamv+dnZ3/iYmJ/21tbf9kZGT/&#10;g4OD/52dnf9ubm7/QkJC/zo6Ov8hISH/RkZG/4GBgf+MjIz/hYWF/4ODg/96enr/fn5+/4GBgf+I&#10;iIj/hYWF/19fX/8kJCT/ISEh/1FRUf+EhIT/jIyM/4ODg/+CgoL/f39//35+fv+AgID/gICA/35+&#10;fv9/f3//g4OD/4GBgf+CgoL/g4OD/4GBgf+Dg4P/hoaG/4WFhf+FhYX/g4OD/4ODg/+Hh4f/hoaG&#10;/4KCgv+AgID/goKC/4eHh/+Ghob/hISE/4ODg/+Dg4P/hISE/4aGhv9bW1v/W1tb/1tbW/9dXV3/&#10;X19f/2BgYP9eXl7/XFxc/2BgYP9gYGD/YGBg/2BgYP9gYGD/YGBg/2BgYP9fX1//X19f/2FhYf9j&#10;Y2P/ZGRk/2NjY/9jY2P/ZGRk/2VlZf9gYGD/YWFh/2JiYv9kZGT/ZmZm/2ZmZv9mZmb/ZWVl/2Zm&#10;Zv9nZ2f/aGho/2hoaP9ra2v/bW1t/21tbf9ubm7/aGho/2lpaf9qamr/a2tr/2xsbP9ra2v/ampq&#10;/2pqav98fHz/bGxs/ycnJ/8ICAj/EhIS/xAQEP8SEhL/EBAQ/xwcHP8pKSn/Pj4+/0hISP8+Pj7/&#10;NTU1/zc3N/87Ozv/UlJS/2VlZf9paWn/XV1d/1VVVf9YWFj/VFRU/0ZGRv8/Pz//Ojo6/05OTv9V&#10;VVX/VlZW/2dnZ/9oaGj/XV1d/1xcXP9fX1//OTk5/w4ODv8LCwv/FRUV/xISEv8ODg7/Dw8P/yAg&#10;IP8kJCT/Hh4e/x8fH/8hISH/ICAg/yAgIP8gICD/Hx8f/x8fH/8hISH/IyMj/yMjI/8iIiL/ICAg&#10;/xoaGv8iIiL/Jycn/yIiIv8YGBj/EhIS/xMTE/8WFhb/FxcX/xsbG/8XFxf/EBAQ/x4eHv8sLCz/&#10;QkJC/3Z2dv9nZ2f/Pz8//z8/P/9tbW3/kJCQ/5iYmP+VlZX/jo6O/3V1df96enr/o6Oj/62trf90&#10;dHT/X19f/2FhYf8yMjL/MjIy/2xsbP+Ghob/iYmJ/4aGhv99fX3/fn5+/319ff+AgID/hoaG/4uL&#10;i/9wcHD/MTEx/xsbG/9dXV3/np6e/4mJif+JiYn/hYWF/4SEhP+JiYn/h4eH/4GBgf+AgID/g4OD&#10;/35+fv+BgYH/hISE/39/f/+Dg4P/iIiI/4SEhP+CgoL/gICA/4ODg/+Hh4f/h4eH/4ODg/+BgYH/&#10;goKC/4eHh/+Hh4f/hoaG/4WFhf+FhYX/hoaG/4eHh/9YWFj/WVlZ/1paWv9dXV3/YGBg/2FhYf9g&#10;YGD/Xl5e/1xcXP9cXFz/XV1d/19fX/9hYWH/YmJi/2RkZP9lZWX/YWFh/2JiYv9iYmL/YWFh/2Bg&#10;YP9gYGD/YWFh/2NjY/9iYmL/YmJi/2JiYv9jY2P/Y2Nj/2VlZf9nZ2f/aGho/2xsbP9ra2v/a2tr&#10;/2tra/9paWn/aGho/2lpaf9oaGj/Z2dn/2hoaP9qamr/a2tr/2tra/9ra2v/ampq/2lpaf99fX3/&#10;aWlp/yQkJP8ICAj/ERER/w8PD/8TExP/EBAQ/xEREf8nJyf/S0tL/19fX/9ZWVn/UVFR/0xMTP9F&#10;RUX/QEBA/0RERP9KSkr/S0tL/01NTf9WVlb/ZWVl/3Jycv9hYWH/RUVF/0NDQ/9BQUH/Ozs7/0ZG&#10;Rv9NTU3/T09P/15eXv9iYmL/PT09/xEREf8NDQ3/FhYW/xMTE/8RERH/EBAQ/yAgIP8kJCT/HR0d&#10;/x4eHv8gICD/Hx8f/yAgIP8iIiL/ICAg/x8fH/8fHx//ISEh/yIiIv8iIiL/IiIi/yEhIf8hISH/&#10;ISEh/x8fH/8bGxv/FhYW/xYWFv8YGBj/FxcX/xAQEP8PDw//BQUF/xISEv9CQkL/ZmZm/3Z2dv9v&#10;b2//VVVV/1paWv95eXn/jY2N/5SUlP+MjIz/dnZ2/29vb/+AgID/qKio/56env9hYWH/aWlp/4+P&#10;j/9ubm7/Pz8//0ZGRv9eXl7/g4OD/4yMjP9/f3//fn5+/3x8fP+Dg4P/fHx8/4SEhP+Wlpb/bm5u&#10;/yYmJv8qKir/cHBw/4iIiP+Hh4f/fn5+/3t7e/+CgoL/gYGB/3p6ev98fHz/goKC/319ff+AgID/&#10;g4OD/35+fv+CgoL/h4eH/4ODg/9/f3//fn5+/4GBgf+Ghob/h4eH/4SEhP+CgoL/hISE/4GBgf+B&#10;gYH/goKC/4ODg/+Dg4P/goKC/4GBgf9bW1v/W1tb/1tbW/9cXFz/X19f/2BgYP9fX1//XV1d/19f&#10;X/9fX1//X19f/19fX/9gYGD/YWFh/2JiYv9jY2P/YmJi/2JiYv9iYmL/YGBg/15eXv9eXl7/YGBg&#10;/2JiYv9mZmb/ZmZm/2VlZf9jY2P/YmJi/2JiYv9kZGT/Z2dn/2tra/9nZ2f/ampq/21tbf9oaGj/&#10;Z2dn/2pqav9qamr/aGho/2hoaP9paWn/ampq/2pqav9qamr/ampq/2pqav9+fn7/Z2dn/yMjI/8J&#10;CQn/ERER/w8PD/8TExP/Dg4O/x0dHf8pKSn/MzMz/0ZGRv9bW1v/V1dX/1VVVf9lZWX/ZmZm/2Vl&#10;Zf9aWlr/PDw8/zAwMP8/Pz//Tk5O/1lZWf9kZGT/U1NT/11dXf9lZWX/W1tb/1FRUf9FRUX/Q0ND&#10;/0hISP9UVFT/Pz8//xcXF/8MDAz/ExMT/xMTE/8RERH/EhIS/yIiIv8kJCT/HR0d/x0dHf8fHx//&#10;Hh4e/x8fH/8jIyP/ISEh/x4eHv8eHh7/Hx8f/yEhIf8iIiL/ISEh/x8fH/8iIiL/IyMj/x0dHf8U&#10;FBT/Dg4O/xEREf8XFxf/DAwM/wwMDP8dHR3/HR0d/ysrK/9hYWH/fn5+/3Z2dv+Dg4P/XV1d/1lZ&#10;Wf94eHj/lZWV/6Wlpf+VlZX/bm5u/2BgYP+CgoL/srKy/6Wlpf9fX1//X19f/4qKiv98fHz/VVVV&#10;/zExMf8xMTH/aWlp/4+Pj/+EhIT/eHh4/3x8fP9/f3//hoaG/3l5ef+Hh4f/lJSU/1dXV/8dHR3/&#10;TExM/5OTk/+SkpL/g4OD/3x8fP+EhIT/hISE/39/f/+FhYX/gYGB/35+fv+AgID/gYGB/39/f/+B&#10;gYH/hISE/4ODg/+AgID/fn5+/4CAgP+FhYX/hoaG/4ODg/+CgoL/hYWF/4GBgf+CgoL/hISE/4WF&#10;hf+FhYX/hISE/4KCgv9eXl7/XFxc/1tbW/9bW1v/XV1d/19fX/9eXl7/XV1d/2NjY/9iYmL/YWFh&#10;/19fX/9eXl7/Xl5e/15eXv9fX1//YmJi/2JiYv9iYmL/YGBg/19fX/9gYGD/Y2Nj/2ZmZv9lZWX/&#10;ZmZm/2dnZ/9mZmb/ZGRk/2NjY/9lZWX/ZmZm/2dnZ/9iYmL/aGho/21tbf9nZ2f/Z2dn/2xsbP9t&#10;bW3/aWlp/2hoaP9oaGj/aGho/2lpaf9paWn/ampq/2tra/+AgID/ZmZm/yMjI/8LCwv/EhIS/w8P&#10;D/8TExP/DQ0N/yEhIf8jIyP/IiIi/y4uLv9CQkL/RUVF/0VFRf9SUlL/XV1d/3Fxcf9ycnL/Tk5O&#10;/z4+Pv9NTU3/S0tL/z8/P/88PDz/ODg4/01NTf9hYWH/ZWVl/1paWv9DQ0P/Ozs7/zs7O/9ISEj/&#10;PDw8/xoaGv8KCgr/ERER/xQUFP8PDw//FBQU/yMjI/8lJSX/HR0d/xwcHP8eHh7/HR0d/x4eHv8h&#10;ISH/ICAg/x4eHv8eHh7/ICAg/yEhIf8gICD/Hx8f/xkZGf8kJCT/Jycn/xsbG/8ODg7/DQ0N/xER&#10;Ef8UFBT/JCQk/09PT/9tbW3/W1tb/1hYWP91dXX/gICA/39/f/+AgID/VFRU/1dXV/+CgoL/mpqa&#10;/52dnf+Pj4//c3Nz/2pqav+IiIj/qqqq/6CgoP9vb2//cHBw/4mJif9wcHD/Wlpa/0dHR/8nJyf/&#10;QkJC/4eHh/+RkZH/eHh4/3x8fP94eHj/h4eH/319ff94eHj/jY2N/3Fxcf8kJCT/NDQ0/42Njf+P&#10;j4//goKC/3p6ev+CgoL/f39//3l5ef9/f3//gICA/4GBgf9/f3//fn5+/4CAgP+AgID/gICA/4KC&#10;gv+Dg4P/gYGB/4GBgf+EhIT/hISE/4GBgf+AgID/g4OD/4WFhf+FhYX/hoaG/4aGhv+Ghob/hoaG&#10;/4WFhf9dXV3/W1tb/1lZWf9aWlr/XV1d/19fX/9gYGD/YGBg/19fX/9eXl7/Xl5e/15eXv9fX1//&#10;YWFh/2NjY/9kZGT/YmJi/2JiYv9iYmL/YWFh/2BgYP9iYmL/ZmZm/2pqav9gYGD/Y2Nj/2dnZ/9o&#10;aGj/Z2dn/2ZmZv9nZ2f/aWlp/2xsbP9lZWX/ampq/25ubv9mZmb/YmJi/2dnZ/9nZ2f/aWlp/2lp&#10;af9oaGj/Z2dn/2hoaP9paWn/ampq/2tra/+BgYH/ZWVl/yQkJP8NDQ3/ExMT/w8PD/8SEhL/CwsL&#10;/yIiIv8hISH/LCws/y8vL/8rKyv/OTk5/0JCQv81NTX/Pz8//0pKSv9WVlb/S0tL/0pKSv9cXFz/&#10;ZGRk/21tbf9mZmb/UVFR/0ZGRv9CQkL/S0tL/09PT/9BQUH/Pz8//0BAQP9GRkb/ODg4/xcXF/8I&#10;CAj/ExMT/xcXF/8NDQ3/FRUV/yQkJP8mJib/HR0d/xwcHP8eHh7/HBwc/x4eHv8fHx//Hh4e/x4e&#10;Hv8gICD/ISEh/yEhIf8eHh7/HBwc/x4eHv8kJCT/ICAg/xQUFP8UFBT/Hh4e/xkZGf8KCgr/FRUV&#10;/3Nzc/+ampr/b29v/2BgYP9ubm7/dnZ2/4qKiv93d3f/U1NT/1tbW/+Ghob/n5+f/6Kiov+Kior/&#10;YWFh/2ZmZv+VlZX/uLi4/6Kiov9ycnL/dHR0/4iIiP9tbW3/UFBQ/21tbf84ODj/JCQk/3x8fP+g&#10;oKD/fX19/35+fv+BgYH/eHh4/319ff9/f3//jY2N/4yMjP89PT3/Kysr/4iIiP+QkJD/iIiI/4SE&#10;hP+Li4v/hISE/3d3d/97e3v/f39//4SEhP9/f3//fHx8/4KCgv+AgID/fX19/4KCgv+Hh4f/g4OD&#10;/4KCgv+Dg4P/goKC/35+fv9+fn7/gYGB/4ODg/+CgoL/gYGB/4CAgP+AgID/gYGB/4KCgv9aWlr/&#10;Wlpa/1tbW/9bW1v/XFxc/11dXf9eXl7/Xl5e/15eXv9eXl7/XV1d/11dXf9eXl7/YGBg/2JiYv9j&#10;Y2P/XV1d/19fX/9iYmL/Y2Nj/2JiYv9hYWH/YmJi/2NjY/9oaGj/YmJi/2NjY/9sbGz/bW1t/2Zm&#10;Zv9kZGT/ampq/3BwcP9jY2P/YmJi/2tra/9ubm7/bm5u/21tbf9oaGj/ampq/2xsbP9tbW3/bGxs&#10;/2pqav9oaGj/aGho/2hoaP+BgYH/X19f/yEhIf8MDAz/FhYW/xAQEP8LCwv/Dg4O/yMjI/8iIiL/&#10;Jycn/zIyMv86Ojr/Ozs7/zs7O/88PDz/Nzc3/0VFRf9CQkL/PDw8/0RERP9JSUn/VlZW/3BwcP93&#10;d3f/UVFR/zQ0NP88PDz/PT09/zU1Nf89PT3/Pz8//zw8PP9HR0f/MzMz/xQUFP8RERH/FBQU/w8P&#10;D/8NDQ3/EhIS/ygoKP8nJyf/IiIi/yAgIP8dHR3/ISEh/x4eHv8bGxv/ICAg/yAgIP8gICD/IyMj&#10;/x0dHf8cHBz/Jycn/xwcHP8fHx//JSUl/xwcHP8MDAz/DQ0N/xYWFv8VFRX/FBQU/3Nzc/+VlZX/&#10;ZmZm/2RkZP9ycnL/goKC/4yMjP+Ojo7/SUlJ/xQUFP94eHj/xcXF/3Nzc/9NTU3/Tk5O/2tra/+k&#10;pKT/wMDA/5iYmP90dHT/f39//4mJif93d3f/Wlpa/4GBgf9hYWH/JSUl/1tbW/+ampr/hYWF/319&#10;ff+Dg4P/fHx8/39/f/96enr/kpKS/4ODg/82Njb/IyMj/3p6ev+QkJD/hISE/3t7e/+Dg4P/g4OD&#10;/4SEhP+Ghob/gYGB/39/f/+BgYH/hoaG/4eHh/+CgoL/f39//4CAgP9/f3//g4OD/4ODg/+AgID/&#10;gYGB/4SEhP+EhIT/goKC/4CAgP+EhIT/hYWF/4KCgv+CgoL/hYWF/4SEhP9ZWVn/WVlZ/1paWv9b&#10;W1v/XV1d/15eXv9fX1//X19f/1xcXP9cXFz/XFxc/11dXf9eXl7/YWFh/2NjY/9kZGT/ZGRk/2Rk&#10;ZP9jY2P/YmJi/2FhYf9kZGT/aWlp/2xsbP9lZWX/YGBg/19fX/9jY2P/Y2Nj/19fX/9iYmL/aWlp&#10;/2xsbP9lZWX/ZWVl/2dnZ/9iYmL/YmJi/2VlZf9jY2P/YGBg/2BgYP9fX1//XV1d/1xcXP9eXl7/&#10;YmJi/2ZmZv92dnb/VFRU/xoaGv8JCQn/FBQU/w8PD/8LCwv/Dg4O/x8fH/8fHx//JiYm/zMzM/87&#10;Ozv/PDw8/zw8PP8+Pj7/Pz8//0NDQ/86Ojr/Nzc3/0RERP9FRUX/QUFB/0hISP9aWlr/RUVF/zk5&#10;Of9GRkb/R0dH/zw8PP8/Pz//PDw8/z8/P/9KSkr/NTU1/xcXF/8VFRX/Ghoa/xUVFf8TExP/EhIS&#10;/ycnJ/8mJib/IiIi/x8fH/8cHBz/ICAg/x4eHv8aGhr/Hh4e/x4eHv8hISH/JSUl/yEhIf8hISH/&#10;Kysr/x4eHv8ZGRn/HR0d/x4eHv8VFRX/FBQU/xQUFP8HBwf/ExMT/1xcXP99fX3/Y2Nj/2lpaf91&#10;dXX/gYGB/4KCgv96enr/Ozs7/x8fH/90dHT/nJyc/0xMTP9LS0v/dHR0/4+Pj/+urq7/urq6/5eX&#10;l/91dXX/enp6/319ff9nZ2f/W1tb/4aGhv9xcXH/LCws/0pKSv+Ojo7/iYmJ/319ff90dHT/hoaG&#10;/4ODg/9zc3P/kpKS/4CAgP81NTX/NTU1/4KCgv+Ojo7/goKC/3x8fP+BgYH/gYGB/4ODg/+Dg4P/&#10;gYGB/4CAgP+BgYH/hISE/4SEhP+AgID/gICA/4SEhP9/f3//goKC/4ODg/+AgID/gYGB/4SEhP+E&#10;hIT/gYGB/4CAgP+EhIT/hYWF/4KCgv+CgoL/hYWF/4SEhP9ZWVn/WVlZ/1paWv9bW1v/XV1d/15e&#10;Xv9fX1//X19f/11dXf9dXV3/XV1d/15eXv9fX1//YGBg/2JiYv9jY2P/W1tb/2BgYP9lZWX/aGho&#10;/2dnZ/9kZGT/YWFh/2BgYP9oaGj/aGho/2dnZ/9mZmb/Y2Nj/2FhYf9lZWX/aWlp/2JiYv9jY2P/&#10;Z2dn/2NjY/9ZWVn/XFxc/2RkZP9kZGT/ZWVl/2VlZf9jY2P/YWFh/19fX/9hYWH/ZGRk/2dnZ/9o&#10;aGj/R0dH/xISEv8HBwf/ExMT/w8PD/8MDAz/Dg4O/xcXF/8WFhb/Ghoa/yYmJv8zMzP/Pj4+/0lJ&#10;Sf9RUVH/R0dH/0tLS/9CQkL/PT09/0NDQ/9DQ0P/QkJC/0xMTP9PT0//RERE/0BAQP9JSUn/SEhI&#10;/0NDQ/9GRkb/QkJC/z09Pf9GRkb/MTEx/xMTE/8SEhL/GBgY/xQUFP8RERH/EhIS/yYmJv8kJCT/&#10;ISEh/x4eHv8aGhr/Hx8f/x4eHv8bGxv/HBwc/xsbG/8eHh7/IyMj/yAgIP8gICD/Jycn/ycnJ/8e&#10;Hh7/Gxsb/xkZGf8ODg7/ERER/xsbG/8UFBT/CQkJ/0VFRf92dnb/cnJy/3Fxcf9zc3P/hISE/4GB&#10;gf9nZ2f/JCQk/w4ODv80NDT/NDQ0/xAQEP9SUlL/p6en/6qqqv+0tLT/vr6+/6qqqv+Hh4f/gICA&#10;/35+fv9ra2v/YWFh/4mJif9/f3//MjIy/zc3N/+FhYX/k5OT/3x8fP95eXn/fn5+/3l5ef+EhIT/&#10;nZ2d/2BgYP8bGxv/TU1N/42Njf+Kior/f39//3x8fP9/f3//gICA/4ODg/+AgID/gICA/4CAgP+B&#10;gYH/goKC/4GBgf9/f3//goKC/4eHh/9/f3//goKC/4KCgv+AgID/gICA/4SEhP+EhIT/gYGB/4GB&#10;gf+EhIT/hISE/4ODg/+Dg4P/hISE/4SEhP9bW1v/W1tb/1tbW/9cXFz/XFxc/11dXf9dXV3/XV1d&#10;/2BgYP9gYGD/YGBg/2BgYP9gYGD/YGBg/2FhYf9hYWH/XV1d/19fX/9hYWH/YmJi/2JiYv9jY2P/&#10;ZWVl/2dnZ/9eXl7/ZGRk/2pqav9paWn/Z2dn/2dnZ/9paWn/ampq/1paWv9fX1//Z2dn/2RkZP9d&#10;XV3/ZWVl/25ubv9tbW3/a2tr/2xsbP9ra2v/aWlp/2RkZP9gYGD/Xl5e/11dXf9gYGD/Pj4+/w8P&#10;D/8JCQn/FhYW/xISEv8QEBD/EBAQ/xQUFP8ODg7/CQkJ/wsLC/8PDw//ExMT/xsbG/8jIyP/Pz8/&#10;/0xMTP9QUFD/T09P/05OTv9GRkb/QUFB/0dHR/9HR0f/Q0ND/0VFRf9LS0v/SkpK/0pKSv9ISEj/&#10;Pj4+/0BAQP9HR0f/Ly8v/xAQEP8RERH/FxcX/xISEv8ODg7/EhIS/yQkJP8iIiL/ICAg/x4eHv8Y&#10;GBj/HR0d/x4eHv8eHh7/Gxsb/xkZGf8cHBz/Hh4e/xsbG/8bGxv/Hx8f/xwcHP8gICD/IiIi/xwc&#10;HP8JCQn/Dg4O/ykpKf8tLS3/GBgY/zMzM/9aWlr/aWlp/3V1df+AgID/ioqK/2pqav86Ojr/DQ0N&#10;/xkZGf8pKSn/GBgY/xUVFf9gYGD/oaGh/7Gxsf+wsLD/vLy8/7W1tf+RkZH/enp6/25ubv9aWlr/&#10;aWlp/4qKiv+FhYX/MzMz/yoqKv+Dg4P/nJyc/3l5ef99fX3/e3t7/319ff+IiIj/goKC/z8/P/8f&#10;Hx//Y2Nj/5KSkv+EhIT/fHx8/319ff99fX3/gYGB/4WFhf9/f3//fX19/4CAgP+CgoL/goKC/39/&#10;f/9/f3//g4OD/4eHh/9/f3//goKC/4KCgv9/f3//gICA/4ODg/+EhIT/gYGB/4KCgv+Dg4P/hISE&#10;/4SEhP+EhIT/hISE/4ODg/9eXl7/XV1d/11dXf9cXFz/XFxc/1tbW/9aWlr/Wlpa/2BgYP9gYGD/&#10;YWFh/2JiYv9iYmL/YmJi/2JiYv9iYmL/YGBg/2JiYv9kZGT/ZWVl/2VlZf9nZ2f/aWlp/2xsbP9h&#10;YWH/ZmZm/2hoaP9jY2P/XFxc/1hYWP9XV1f/VlZW/11dXf9iYmL/ampq/2xsbP9qamr/c3Nz/3l5&#10;ef90dHT/dHR0/3R0dP9zc3P/bm5u/2dnZ/9hYWH/Xl5e/11dXf9fX1//Ozs7/xAQEP8PDw//Gxsb&#10;/xYWFv8UFBT/ExMT/xQUFP8RERH/ERER/xQUFP8UFBT/EhIS/xMTE/8XFxf/FhYW/x8fH/8nJyf/&#10;MTEx/z8/P/9GRkb/S0tL/1JSUv9OTk7/R0dH/0ZGRv9GRkb/RkZG/0xMTP9ISEj/PDw8/0lJSf9O&#10;Tk7/MzMz/xMTE/8UFBT/HBwc/xUVFf8QEBD/ExMT/yMjI/8hISH/Hx8f/x0dHf8XFxf/HBwc/x8f&#10;H/8gICD/Gxsb/xoaGv8dHR3/HR0d/xsbG/8dHR3/Hx8f/xwcHP8iIiL/HBwc/xUVFf8JCQn/Dw8P&#10;/y8vL/86Ojr/ODg4/0FBQf9dXV3/a2tr/3BwcP99fX3/iYmJ/1hYWP8zMzP/DAwM/yAgIP8kJCT/&#10;ERER/yYmJv9xcXH/oaGh/6enp/+pqan/t7e3/7Ozs/+QkJD/dXV1/2pqav9fX1//cXFx/46Ojv+H&#10;h4f/MzMz/yYmJv9/f3//m5ub/3d3d/99fX3/cHBw/4eHh/+VlZX/YmJi/yEhIf81NTX/hoaG/5CQ&#10;kP9/f3//fHx8/319ff98fHz/g4OD/4eHh/+BgYH/e3t7/39/f/+Dg4P/goKC/4CAgP+AgID/goKC&#10;/4WFhf9+fn7/gYGB/4KCgv9/f3//f39//4ODg/+Dg4P/gICA/4KCgv+CgoL/g4OD/4SEhP+EhIT/&#10;g4OD/4KCgv9eXl7/Xl5e/11dXf9cXFz/W1tb/1tbW/9aWlr/Wlpa/1xcXP9dXV3/X19f/2FhYf9i&#10;YmL/Y2Nj/2NjY/9jY2P/YWFh/2RkZP9mZmb/ZmZm/2JiYv9eXl7/Wlpa/1lZWf9YWFj/WVlZ/1tb&#10;W/9cXFz/XFxc/15eXv9jY2P/aWlp/2pqav9qamr/cXFx/3R0dP9zc3P/d3d3/3p6ev9zc3P/eHh4&#10;/3Z2dv9xcXH/a2tr/2RkZP9hYWH/YWFh/2NjY/9eXl7/OTk5/xAQEP8TExP/Hh4e/xgYGP8YGBj/&#10;FhYW/xsbG/8YGBj/FxcX/xcXF/8TExP/DQ0N/w0NDf8QEBD/ERER/xQUFP8UFBT/EhIS/xQUFP8e&#10;Hh7/Ly8v/z4+Pv9VVVX/TU1N/09PT/9NTU3/SkpK/01NTf9CQkL/MzMz/0xMTP9OTk7/MDAw/xER&#10;Ef8TExP/Gxsb/xMTE/8NDQ3/FBQU/yMjI/8gICD/ICAg/x4eHv8WFhb/HBwc/yAgIP8gICD/Gxsb&#10;/x0dHf8hISH/Hh4e/x4eHv8jIyP/JSUl/yYmJv8lJSX/FRUV/xoaGv8cHBz/EhIS/x0dHf8kJCT/&#10;Ly8v/z09Pf9kZGT/dnZ2/3Fxcf95eXn/hoaG/09PT/8mJib/CAgI/yEhIf8lJSX/ExMT/ykpKf9w&#10;cHD/mJiY/6qqqv+9vb3/xsbG/6ioqP9zc3P/WVlZ/2FhYf9ubm7/dnZ2/5OTk/+EhIT/MTEx/ysr&#10;K/98fHz/kpKS/3l5ef+EhIT/gICA/4aGhv9tbW3/Ly8v/yQkJP9kZGT/nZ2d/4iIiP99fX3/f39/&#10;/319ff98fHz/hYWF/4aGhv+CgoL/e3t7/4CAgP+Dg4P/gYGB/4CAgP+BgYH/goKC/4KCgv9+fn7/&#10;gYGB/4GBgf9/f3//f39//4KCgv+Dg4P/gICA/4ODg/+CgoL/goKC/4WFhf+FhYX/goKC/4KCgv9c&#10;XFz/XFxc/1xcXP9cXFz/XFxc/1xcXP9cXFz/XFxc/1xcXP9dXV3/Xl5e/19fX/9fX1//Xl5e/11d&#10;Xf9dXV3/YWFh/15eXv9ZWVn/VFRU/1BQUP9RUVH/VlZW/1paWv9jY2P/X19f/2BgYP9mZmb/aWlp&#10;/2hoaP9tbW3/dXV1/3R0dP9xcXH/dnZ2/3l5ef9ycnL/cHBw/3Nzc/9xcXH/bW1t/2tra/9nZ2f/&#10;YGBg/1paWv9XV1f/V1dX/1lZWf9bW1v/NDQ0/w0NDf8TExP/HR0d/xgYGP8ZGRn/FxcX/xwcHP8Y&#10;GBj/FRUV/xQUFP8QEBD/DQ0N/xAQEP8WFhb/EBAQ/xcXF/8bGxv/FhYW/wwMDP8JCQn/ERER/xoa&#10;Gv8aGhr/Hh4e/zY2Nv9ERET/TExM/1VVVf9OTk7/SEhI/0lJSf9KSkr/LCws/wwMDP8QEBD/GRkZ&#10;/xISEv8LCwv/FRUV/yMjI/8gICD/ICAg/x4eHv8WFhb/HBwc/yIiIv8fHx//GRkZ/x0dHf8gICD/&#10;Ghoa/xoaGv8iIiL/JCQk/xsbG/8dHR3/ExMT/zAwMP89PT3/GRkZ/xISEv8jIyP/Li4u/ycnJ/9C&#10;QkL/aGho/3x8fP+Hh4f/g4OD/zMzM/8dHR3/EBAQ/yQkJP8eHh7/ERER/zAwMP99fX3/oaGh/6Cg&#10;oP+3t7f/r6+v/39/f/9XV1f/VFRU/2lpaf9+fn7/dnZ2/5CQkP91dXX/KSkp/zo6Ov+EhIT/jIyM&#10;/319ff99fX3/ioqK/2FhYf8cHBz/FhYW/19fX/+YmJj/jo6O/4CAgP9/f3//hYWF/35+fv98fHz/&#10;hoaG/4SEhP+BgYH/fn5+/4KCgv+CgoL/fn5+/35+fv+BgYH/goKC/4CAgP9+fn7/gYGB/4GBgf9+&#10;fn7/f39//4KCgv+CgoL/gICA/4ODg/+BgYH/goKC/4WFhf+FhYX/goKC/4GBgf9ZWVn/Wlpa/1pa&#10;Wv9bW1v/XFxc/11dXf9eXl7/X19f/2BgYP9gYGD/X19f/11dXf9bW1v/WFhY/1VVVf9TU1P/S0tL&#10;/05OTv9RUVH/VFRU/1dXV/9cXFz/YWFh/2VlZf9ra2v/ZWVl/2hoaP9ycnL/dXV1/25ubv9tbW3/&#10;dHR0/3d3d/9ycnL/d3d3/3l5ef9ubm7/aGho/21tbf9xcXH/bGxs/2xsbP9qamr/ZmZm/19fX/9Z&#10;WVn/VVVV/1RUVP9XV1f/Ly8v/woKCv8RERH/HBwc/xcXF/8aGhr/FxcX/xgYGP8XFxf/GRkZ/xwc&#10;HP8aGhr/FRUV/xYWFv8aGhr/ExMT/w8PD/8ODg7/Dw8P/xISEv8VFRX/FRUV/xISEv8VFRX/Dw8P&#10;/xkZGf8aGhr/HR0d/zAwMP8+Pj7/S0tL/01NTf9NTU3/Li4u/w8PD/8UFBT/Hx8f/xgYGP8RERH/&#10;FhYW/yQkJP8gICD/ISEh/x8fH/8WFhb/HBwc/yMjI/8dHR3/FxcX/xsbG/8dHR3/FBQU/xISEv8a&#10;Ghr/HR0d/xgYGP8WFhb/BwcH/ysrK/88PDz/FxcX/ycnJ/9cXFz/XFxc/0ZGRv9QUFD/b29v/35+&#10;fv+CgoL/enp6/ykpKf8FBQX/EhIS/yYmJv8WFhb/EBAQ/zw8PP+IiIj/nZ2d/7Ozs/+0tLT/jo6O&#10;/19fX/9cXFz/c3Nz/3x8fP96enr/dXV1/4qKiv9jY2P/ISEh/0hISP+QkJD/jIyM/4GBgf9ra2v/&#10;S0tL/xYWFv8iIiL/ZGRk/4uLi/+Li4v/eXl5/3t7e/+CgoL/ioqK/39/f/98fHz/hoaG/4GBgf9/&#10;f3//goKC/4ODg/+AgID/e3t7/3t7e/+BgYH/g4OD/4CAgP99fX3/gYGB/4GBgf9+fn7/f39//4KC&#10;gv+CgoL/f39//4SEhP+BgYH/goKC/4aGhv+Ghob/goKC/4GBgf9ZWVn/W1tb/11dXf9fX1//X19f&#10;/15eXv9cXFz/Wlpa/09PT/9RUVH/UFBQ/0xMTP9MTEz/T09P/1BQUP9OTk7/VVVV/1tbW/9gYGD/&#10;YmJi/2ZmZv9sbGz/bW1t/2tra/9xcXH/bGxs/21tbf91dXX/enp6/3Z2dv9ycnL/cnJy/3Fxcf94&#10;eHj/enp6/3Jycv9qamr/aWlp/2xsbP9ubm7/b29v/21tbf9paWn/Y2Nj/1tbW/9TU1P/TExM/0lJ&#10;Sf9JSUn/MjIy/xUVFf8aGhr/EBAQ/xMTE/8XFxf/ExMT/xoaGv8aGhr/Ghoa/xkZGf8ZGRn/GBgY&#10;/xgYGP8YGBj/FRUV/xgYGP8YGBj/EhIS/xAQEP8VFRX/FhYW/xISEv8UFBT/FBQU/xYWFv8YGBj/&#10;FhYW/xUVFf8bGxv/JCQk/ysrK/8tLS3/JCQk/xMTE/8MDAz/ExMT/xQUFP8PDw//FRUV/ygoKP8l&#10;JSX/ISEh/yEhIf8fHx//ISEh/xwcHP8aGhr/HBwc/x4eHv8dHR3/Ghoa/xcXF/8WFhb/FxcX/xYW&#10;Fv8TExP/Dg4O/xcXF/8XFxf/Kioq/1hYWP9hYWH/QUFB/ycnJ/9DQ0P/c3Nz/39/f/+Li4v/XFxc&#10;/xsbG/8DAwP/FBQU/ygoKP8XFxf/FRUV/1BQUP+Li4v/pKSk/7Ozs/+SkpL/VlZW/01NTf9paWn/&#10;dXV1/3t7e/93d3f/h4eH/4KCgv82Njb/JCQk/3Fxcf+Wlpb/dXV1/0pKSv8YGBj/Hh4e/0hISP97&#10;e3v/jIyM/4SEhP9+fn7/e3t7/35+fv9/f3//gICA/4GBgf+AgID/f39//35+fv99fX3/fX19/4GB&#10;gf+CgoL/fX19/3x8fP+BgYH/hYWF/4SEhP9+fn7/g4OD/4SEhP9/f3//fX19/4GBgf+EhIT/g4OD&#10;/4CAgP+EhIT/hISE/4CAgP+AgID/hISE/4SEhP9dXV3/WVlZ/1RUVP9OTk7/SkpK/0lJSf9JSUn/&#10;SUlJ/0lJSf9NTU3/UFBQ/1BQUP9TU1P/Wlpa/11dXf9cXFz/X19f/2RkZP9oaGj/aGho/2tra/9v&#10;b2//cHBw/21tbf9ubm7/bW1t/3BwcP9zc3P/dHR0/3BwcP9ubm7/bm5u/3BwcP90dHT/dXV1/3Fx&#10;cf9vb2//cXFx/3Jycv9wcHD/bGxs/2dnZ/9fX1//U1NT/0hISP9AQED/PDw8/zs7O/88PDz/JSUl&#10;/wsLC/8WFhb/FBQU/xgYGP8aGhr/FBQU/xgYGP8ZGRn/GRkZ/xkZGf8XFxf/FxcX/xcXF/8YGBj/&#10;GBgY/xkZGf8YGBj/FRUV/xMTE/8UFBT/FRUV/xMTE/8VFRX/FBQU/xYWFv8YGBj/FhYW/xMTE/8Y&#10;GBj/ICAg/xwcHP8eHh7/Ghoa/xISEv8SEhL/GBgY/xkZGf8VFRX/GBgY/ykpKf8kJCT/ICAg/yAg&#10;IP8eHh7/ICAg/x0dHf8aGhr/HBwc/x0dHf8cHBz/GRkZ/xcXF/8XFxf/FxcX/w8PD/8VFRX/FxcX&#10;/woKCv8YGBj/SEhI/15eXv9SUlL/OTk5/yIiIv8/Pz//aWlp/29vb/+EhIT/W1tb/w4ODv8PDw//&#10;Ghoa/ykpKf8WFhb/FBQU/1ZWVv+Tk5P/o6Oj/42Njf9gYGD/UlJS/3BwcP93d3f/bGxs/3Z2dv+B&#10;gYH/g4OD/2VlZf81NTX/Pz8//2dnZ/9SUlL/JiYm/xsbG/9ERET/Wlpa/3t7e/+IiIj/fX19/3d3&#10;d/98fHz/fn5+/4GBgf+BgYH/gICA/39/f/99fX3/fHx8/3p6ev95eXn/fHx8/4GBgf+FhYX/hISE&#10;/4SEhP+FhYX/hISE/4CAgP9/f3//goKC/4KCgv9/f3//fn5+/4KCgv+Dg4P/goKC/4ODg/+CgoL/&#10;gYGB/4KCgv+CgoL/gYGB/4KCgv9MTEz/SUlJ/0ZGRv9DQ0P/RERE/0hISP9MTEz/UFBQ/1FRUf9W&#10;Vlb/WFhY/1hYWP9aWlr/YGBg/2FhYf9fX1//ZGRk/2lpaf9sbGz/bW1t/29vb/9zc3P/c3Nz/3Bw&#10;cP9xcXH/dHR0/3R0dP9vb2//ampq/2hoaP9mZmb/Y2Nj/2tra/9ra2v/a2tr/2tra/9ubm7/b29v&#10;/2tra/9kZGT/XFxc/1lZWf9UVFT/TU1N/0dHR/9HR0f/SkpK/05OTv9RUVH/MjIy/w4ODv8WFhb/&#10;FRUV/xkZGf8XFxf/EBAQ/xQUFP8WFhb/GBgY/xcXF/8VFRX/FRUV/xYWFv8YGBj/GRkZ/xcXF/8V&#10;FRX/FRUV/xcXF/8VFRX/FBQU/xcXF/8VFRX/FBQU/xYWFv8YGBj/FhYW/xMTE/8VFRX/Gxsb/xoa&#10;Gv8XFxf/FRUV/xQUFP8VFRX/FRUV/xMTE/8QEBD/Gxsb/yoqKv8jIyP/Hx8f/x8fH/8cHBz/ICAg&#10;/x0dHf8ZGRn/Ghoa/xwcHP8bGxv/GRkZ/xcXF/8XFxf/GBgY/xISEv8VFRX/HBwc/wwMDP8qKir/&#10;Z2dn/2FhYf9CQkL/Hh4e/xEREf82Njb/YmJi/2BgYP97e3v/YWFh/xEREf8KCgr/GBgY/yEhIf8P&#10;Dw//Hh4e/2VlZf+QkJD/h4eH/3Jycv9QUFD/aWlp/4iIiP95eXn/cnJy/4CAgP+Kior/g4OD/zw8&#10;PP8RERH/JSUl/z09Pf8yMjL/MzMz/1tbW/9vb2//fHx8/4eHh/+CgoL/dnZ2/3d3d/99fX3/e3t7&#10;/4CAgP9/f3//fn5+/3x8fP97e3v/enp6/3l5ef95eXn/fn5+/39/f/9+fn7/fHx8/319ff+AgID/&#10;gICA/35+fv+AgID/gYGB/4CAgP9+fn7/f39//4KCgv+Dg4P/gYGB/4WFhf+AgID/f39//4KCgv+C&#10;goL/f39//4CAgP9ISEj/SUlJ/0tLS/9NTU3/T09P/1FRUf9TU1P/U1NT/1RUVP9ZWVn/XFxc/1xc&#10;XP9fX1//ZGRk/2VlZf9iYmL/YmJi/2dnZ/9ra2v/bGxs/3BwcP91dXX/dnZ2/3Nzc/9zc3P/c3Nz&#10;/25ubv9nZ2f/ZWVl/2hoaP9mZmb/YGBg/2NjY/9hYWH/YGBg/19fX/9gYGD/XV1d/1ZWVv9QUFD/&#10;S0tL/01NTf9QUFD/U1NT/1ZWVv9dXV3/ZWVl/2xsbP92dnb/TU1N/xcXF/8WFhb/FRUV/xgYGP8V&#10;FRX/ERER/xEREf8UFBT/FhYW/xYWFv8UFBT/ExMT/xUVFf8YGBj/FhYW/xMTE/8QEBD/ExMT/xgY&#10;GP8UFBT/ExMT/xkZGf8VFRX/FBQU/xYWFv8ZGRn/GBgY/xQUFP8WFhb/Ghoa/x8fH/8YGBj/FBQU&#10;/xYWFv8XFxf/ERER/wwMDP8KCgr/Hx8f/ysrK/8iIiL/Hh4e/x4eHv8bGxv/Hx8f/x4eHv8ZGRn/&#10;Ghoa/xoaGv8ZGRn/GBgY/xcXF/8XFxf/FxcX/x0dHf8TExP/FhYW/yMjI/9NTU3/cnJy/1tbW/82&#10;Njb/BwcH/wICAv80NDT/a2tr/1lZWf9hYWH/V1dX/xkZGf8TExP/NjY2/ywsLP8KCgr/Kysr/3Fx&#10;cf9/f3//ZGRk/2RkZP91dXX/l5eX/42Njf94eHj/gICA/3d3d/9jY2P/SEhI/xoaGv8cHBz/PT09&#10;/1hYWP9mZmb/cXFx/4uLi/+BgYH/enp6/3d3d/94eHj/enp6/3x8fP98fHz/e3t7/319ff99fX3/&#10;fHx8/3t7e/97e3v/fHx8/319ff9+fn7/h4eH/4SEhP+BgYH/f39//4GBgf+EhIT/hYWF/4SEhP+B&#10;gYH/gICA/35+fv9+fn7/gICA/4KCgv+CgoL/gICA/4SEhP+BgYH/f39//4GBgf+BgYH/f39//4GB&#10;gf9PT0//UFBQ/1NTU/9UVFT/VVVV/1RUVP9SUlL/UVFR/1ZWVv9bW1v/XV1d/11dXf9fX1//Y2Nj&#10;/2NjY/9gYGD/ZGRk/2lpaf9tbW3/bm5u/3Fxcf91dXX/dnZ2/3Nzc/9ycnL/bGxs/2NjY/9eXl7/&#10;ZWVl/25ubv9sbGz/YmJi/19fX/9aWlr/VVVV/1BQUP9OTk7/TExM/01NTf9OTk7/TU1N/1JSUv9Y&#10;WFj/Xl5e/2FhYf9kZGT/ZmZm/2hoaP98fHz/T09P/xQUFP8RERH/FRUV/xkZGf8XFxf/FxcX/xER&#10;Ef8SEhL/FBQU/xQUFP8TExP/ExMT/xQUFP8WFhb/GBgY/xYWFv8QEBD/ERER/xgYGP8SEhL/Dg4O&#10;/xUVFf8VFRX/ExMT/xUVFf8ZGRn/GRkZ/xcXF/8YGBj/HBwc/x0dHf8UFBT/EBAQ/xUVFf8YGBj/&#10;ExMT/w8PD/8QEBD/ISEh/yoqKv8gICD/HR0d/x8fH/8bGxv/Hx8f/x4eHv8aGhr/GRkZ/xgYGP8X&#10;Fxf/FxcX/xcXF/8WFhb/FRUV/x4eHv8QEBD/EBAQ/zw8PP9lZWX/ampq/1FRUf8iIiL/BAQE/wEB&#10;Af83Nzf/eXl5/1RUVP82Njb/MjIy/xUVFf8tLS3/eXl5/15eXv8YGBj/NDQ0/2tra/9vb2//YmJi&#10;/3V1df+kpKT/sLCw/4ODg/9zc3P/cXFx/0lJSf8uLi7/Ghoa/yYmJv9ZWVn/d3d3/39/f/+JiYn/&#10;gICA/3Z2dv99fX3/fn5+/3x8fP97e3v/e3t7/3t7e/96enr/fHx8/35+fv99fX3/fHx8/3x8fP98&#10;fHz/fX19/39/f/+AgID/fHx8/3t7e/98fHz/f39//4GBgf9/f3//e3t7/3l5ef+CgoL/f39//319&#10;ff9+fn7/gICA/4GBgf+BgYH/gYGB/4GBgf+Dg4P/goKC/35+fv9+fn7/goKC/4ODg/9PT0//Tk5O&#10;/05OTv9OTk7/T09P/1FRUf9SUlL/U1NT/1dXV/9bW1v/XFxc/1paWv9cXFz/X19f/2BgYP9dXV3/&#10;ampq/29vb/9ycnL/cXFx/3Jycv91dXX/dHR0/3BwcP93d3f/a2tr/19fX/9dXV3/ZWVl/2tra/9l&#10;ZWX/Wlpa/1xcXP9UVFT/TExM/0lJSf9KSkr/Tk5O/1ZWVv9eXl7/XV1d/2BgYP9lZWX/aGho/2ho&#10;aP9kZGT/Xl5e/1paWv9qamr/QUFB/woKCv8NDQ3/FBQU/xUVFf8RERH/ExMT/xISEv8SEhL/EhIS&#10;/xISEv8TExP/ExMT/xMTE/8TExP/ICAg/yAgIP8WFhb/ExMT/xoaGv8UFBT/DAwM/xEREf8VFRX/&#10;ExMT/xMTE/8XFxf/GBgY/xYWFv8YGBj/HBwc/xsbG/8UFBT/ERER/xUVFf8WFhb/ExMT/xEREf8S&#10;EhL/ISEh/ygoKP8fHx//Hh4e/yAgIP8cHBz/Hx8f/x8fH/8cHBz/Ghoa/xcXF/8WFhb/FhYW/xYW&#10;Fv8UFBT/ExMT/xMTE/8NDQ3/FxcX/0tLS/9mZmb/X19f/0dHR/8PDw//CwsL/wgICP8xMTH/eXl5&#10;/1JSUv8YGBj/FBQU/xISEv8vLy//pKSk/4qKiv8tLS3/OTk5/19fX/9ra2v/gICA/5mZmf++vr7/&#10;tLS0/4iIiP9ycnL/T09P/yAgIP8YGBj/JSUl/0lJSf96enr/hISE/3Z2dv94eHj/enp6/3R0dP9x&#10;cXH/f39//39/f/92dnb/eHh4/35+fv97e3v/dXV1/4CAgP+AgID/f39//35+fv99fX3/fHx8/3x8&#10;fP98fHz/goKC/4CAgP+AgID/g4OD/4SEhP+CgoL/gYGB/4KCgv+BgYH/fn5+/319ff9/f3//gICA&#10;/39/f/+AgID/goKC/35+fv+Dg4P/g4OD/35+fv9+fn7/g4OD/4ODg/9TU1P/UlJS/09PT/9NTU3/&#10;TU1N/05OTv9QUFD/UVFR/1FRUf9VVVX/VlZW/1ZWVv9aWlr/YGBg/2NjY/9iYmL/aWlp/21tbf9w&#10;cHD/b29v/29vb/9ycnL/cXFx/21tbf90dHT/aGho/19fX/9gYGD/ZWVl/2RkZP9bW1v/UlJS/1VV&#10;Vf9MTEz/SUlJ/09PT/9ZWVn/X19f/2NjY/9mZmb/Z2dn/2dnZ/9oaGj/ampq/2pqav9lZWX/XFxc&#10;/1VVVf9gYGD/PDw8/wkJCf8ODg7/FRUV/xMTE/8MDAz/ERER/xUVFf8TExP/ERER/xEREf8UFBT/&#10;FRUV/xMTE/8QEBD/JSUl/yoqKv8fHx//FxcX/yAgIP8dHR3/ExMT/xYWFv8WFhb/EhIS/xEREf8U&#10;FBT/FBQU/xMTE/8UFBT/GBgY/xkZGf8WFhb/FRUV/xUVFf8TExP/EBAQ/w4ODv8ODg7/ICAg/yYm&#10;Jv8dHR3/Hx8f/yIiIv8dHR3/Hx8f/x8fH/8eHh7/Ghoa/xcXF/8VFRX/FRUV/xUVFf8TExP/ERER&#10;/w4ODv8ICAj/KCgo/1VVVf9gYGD/Wlpa/z8/P/8MDAz/Ghoa/xUVFf8nJyf/bGxs/1VVVf8WFhb/&#10;DQ0N/xUVFf8vLy//p6en/46Ojv8zMzP/PDw8/15eXv94eHj/oqKi/7a2tv/Gxsb/sbGx/4eHh/9b&#10;W1v/MzMz/yYmJv8rKyv/RUVF/2dnZ/+AgID/hISE/3t7e/91dXX/eXl5/3Z2dv9wcHD/enp6/3d3&#10;d/9ycnL/eHh4/35+fv96enr/d3d3/319ff99fX3/fX19/319ff99fX3/fHx8/3t7e/96enr/gICA&#10;/3x8fP96enr/fHx8/3x8fP97e3v/fn5+/4SEhP+AgID/fX19/319ff+AgID/f39//319ff9/f3//&#10;g4OD/35+fv+AgID/gYGB/4GBgf+BgYH/gYGB/4CAgP9UVFT/VFRU/1NTU/9TU1P/U1NT/1NTU/9T&#10;U1P/U1NT/1dXV/9ZWVn/WVlZ/1ZWVv9XV1f/XFxc/15eXv9cXFz/YWFh/2ZmZv9paWn/aWlp/2tr&#10;a/9vb2//b29v/2tra/9lZWX/XV1d/1tbW/9iYmL/Z2dn/2JiYv9bW1v/WFhY/0tLS/9FRUX/SUlJ&#10;/1paWv9qamr/bW1t/2dnZ/9hYWH/Z2dn/2RkZP9iYmL/Y2Nj/2RkZP9gYGD/WFhY/1FRUf9gYGD/&#10;Pj4+/wwMDP8SEhL/GRkZ/xcXF/8SEhL/Gxsb/xcXF/8TExP/EBAQ/xEREf8VFRX/FhYW/xISEv8O&#10;Dg7/JiYm/y4uLv8jIyP/Gxsb/yYmJv8nJyf/Hh4e/x8fH/8XFxf/EhIS/w8PD/8RERH/ERER/w8P&#10;D/8QEBD/FBQU/xEREf8TExP/FBQU/xQUFP8SEhL/ERER/w8PD/8ODg7/Hx8f/yUlJf8dHR3/Hx8f&#10;/yQkJP8eHh7/Hx8f/x8fH/8fHx//Gxsb/xcXF/8VFRX/FBQU/xQUFP8SEhL/EBAQ/xISEv8DAwP/&#10;NjY2/19fX/9eXl7/WVlZ/zk5Of8VFRX/LS0t/yYmJv8jIyP/YWFh/1paWv8gICD/EBAQ/xUVFf9H&#10;R0f/p6en/4GBgf8rKyv/Ozs7/2RkZP+JiYn/uLi4/9jY2P/R0dH/oqKi/1tbW/8aGhr/GBgY/0tL&#10;S/9dXV3/f39//4yMjP9+fn7/enp6/35+fv98fHz/f39//3Z2dv95eXn/fX19/3x8fP98fHz/e3t7&#10;/3Jycv91dXX/h4eH/3d3d/94eHj/enp6/3x8fP99fX3/fX19/3x8fP97e3v/e3t7/3t7e/9/f3//&#10;hISE/4KCgv9+fn7/f39//4ODg/9/f3//fX19/35+fv+AgID/f39//3x8fP9+fn7/hISE/39/f/99&#10;fX3/f39//4WFhf+FhYX/f39//319ff9YWFj/XFxc/1tbW/9VVVX/VVVV/1hYWP9YWFj/VFRU/1VV&#10;Vf9UVFT/VFRU/1RUVP9WVlb/V1dX/1hYWP9YWFj/W1tb/11dXf9lZWX/aGho/2ZmZv9ra2v/cHBw&#10;/2tra/9fX1//Xl5e/15eXv9gYGD/YGBg/1xcXP9TU1P/TExM/0dHR/9MTEz/VFRU/11dXf9lZWX/&#10;aWlp/2lpaf9nZ2f/ZWVl/2VlZf9lZWX/ZWVl/2NjY/9eXl7/VlZW/09PT/9aWlr/Nzc3/wwMDP8K&#10;Cgr/FRUV/xMTE/8VFRX/ERER/xMTE/8RERH/EBAQ/xISEv8WFhb/FxcX/xQUFP8PDw//GBgY/xoa&#10;Gv8eHh7/IyMj/yYmJv8oKCj/KCgo/ycnJ/8cHBz/FBQU/w8PD/8RERH/FBQU/xISEv8RERH/EhIS&#10;/xgYGP8WFhb/FBQU/xQUFP8UFBT/FBQU/xISEv8QEBD/FhYW/ygoKP8lJSX/Ghoa/xQUFP8aGhr/&#10;JCQk/xwcHP8bGxv/FBQU/xsbG/8SEhL/CgoK/xUVFf8WFhb/EBAQ/wcHB/8DAwP/TU1N/2FhYf9e&#10;Xl7/YGBg/ykpKf8VFRX/MjIy/y0tLf8hISH/WVlZ/2FhYf8eHh7/AQEB/yEhIf9HR0f/bW1t/1hY&#10;WP83Nzf/NTU1/zExMf9ZWVn/rKys/9XV1f+cnJz/WFhY/x8fH/8cHBz/U1NT/39/f/+FhYX/enp6&#10;/3V1df93d3f/f39//3x8fP90dHT/dXV1/319ff97e3v/fHx8/3x8fP97e3v/eHh4/3l5ef97e3v/&#10;fn5+/3t7e/98fHz/fHx8/3x8fP98fHz/enp6/3l5ef94eHj/f39//4GBgf9/f3//e3t7/319ff+B&#10;gYH/f39//3l5ef99fX3/g4OD/4SEhP9/f3//fX19/4CAgP+BgYH/f39//3p6ev95eXn/gYGB/4WF&#10;hf9+fn7/f39//4ODg/9eXl7/X19f/15eXv9aWlr/WFhY/1hYWP9XV1f/VFRU/1VVVf9VVVX/VVVV&#10;/1ZWVv9XV1f/WFhY/1lZWf9ZWVn/W1tb/15eXv9kZGT/YmJi/15eXv9mZmb/bm5u/2tra/9VVVX/&#10;WFhY/1paWv9aWlr/V1dX/1RUVP9RUVH/UVFR/0xMTP9PT0//VVVV/15eXv9nZ2f/a2tr/2pqav9o&#10;aGj/ZWVl/2NjY/9iYmL/YWFh/15eXv9YWFj/UVFR/0tLS/9XV1f/QEBA/x0dHf8TExP/EhIS/xIS&#10;Ev8aGhr/Gxsb/xMTE/8RERH/EBAQ/xEREf8SEhL/ExMT/xUVFf8YGBj/EhIS/xQUFP8WFhb/Ghoa&#10;/xwcHP8dHR3/HR0d/x0dHf8cHBz/FBQU/w8PD/8SEhL/FBQU/xMTE/8RERH/EhIS/xcXF/8VFRX/&#10;FBQU/xMTE/8UFBT/FBQU/xISEv8QEBD/ICAg/yEhIf8bGxv/JCQk/ycnJ/8hISH/ISEh/xoaGv8V&#10;FRX/FRUV/yIiIv8dHR3/EBAQ/wwMDP8KCgr/ExMT/woKCv8TExP/VVVV/15eXv9bW1v/Wlpa/yEh&#10;If8RERH/LCws/yoqKv8lJSX/U1NT/1NTU/8pKSn/JCQk/0dHR/9BQUH/Xl5e/2pqav9MTEz/HR0d&#10;/wsLC/9ISEj/rKys/6ioqP9LS0v/FhYW/xoaGv9GRkb/fHx8/4uLi/+Ghob/e3t7/3h4eP95eXn/&#10;fn5+/319ff94eHj/eHh4/3x8fP97e3v/e3t7/3t7e/97e3v/enp6/3p6ev97e3v/fHx8/3t7e/97&#10;e3v/fHx8/319ff99fX3/fX19/3x8fP97e3v/f39//4CAgP9/f3//fX19/319ff9/f3//fn5+/3t7&#10;e/99fX3/fn5+/4CAgP+BgYH/gICA/39/f/+AgID/g4OD/35+fv97e3v/gICA/4ODg/9+fn7/gICA&#10;/4SEhP9mZmb/Y2Nj/2FhYf9gYGD/XV1d/1hYWP9WVlb/VlZW/1ZWVv9XV1f/WFhY/1lZWf9ZWVn/&#10;Wlpa/1paWv9bW1v/V1dX/1xcXP9hYWH/XV1d/1lZWf9jY2P/aWlp/2FhYf9QUFD/VlZW/1paWv9X&#10;V1f/UVFR/05OTv9RUVH/VVVV/1JSUv9SUlL/VlZW/15eXv9nZ2f/bGxs/2pqav9mZmb/Z2dn/2Rk&#10;ZP9hYWH/Xl5e/1lZWf9SUlL/S0tL/0hISP9SUlL/S0tL/zc3N/8nJyf/Gxsb/xUVFf8UFBT/DQ0N&#10;/xEREf8QEBD/ERER/xQUFP8TExP/EBAQ/xISEv8XFxf/Dw8P/xAQEP8SEhL/ExMT/xMTE/8UFBT/&#10;FRUV/xUVFf8bGxv/FBQU/xAQEP8TExP/FRUV/xMTE/8SEhL/ExMT/xcXF/8VFRX/ExMT/xMTE/8U&#10;FBT/FBQU/xISEv8QEBD/JSUl/yAgIP8aGhr/JSUl/yIiIv8UFBT/HBwc/yUlJf8xMTH/Pj4+/1dX&#10;V/9aWlr/RkZG/yMjI/8KCgr/ExMT/wYGBv8lJSX/XV1d/1xcXP9aWlr/UVFR/xsbG/8TExP/Gxsb&#10;/xoaGv8kJCT/UlJS/1JSUv89PT3/MDAw/y0tLf8pKSn/UFBQ/5mZmf+Ghob/ISEh/wAAAP9RUVH/&#10;x8fH/56env8uLi7/ExMT/0RERP96enr/kpKS/39/f/92dnb/fHx8/3p6ev97e3v/fX19/35+fv98&#10;fHz/e3t7/3t7e/96enr/enp6/3p6ev96enr/e3t7/3t7e/96enr/eXl5/3p6ev97e3v/fHx8/319&#10;ff9+fn7/fn5+/35+fv9+fn7/f39//319ff9+fn7/f39//35+fv97e3v/fHx8/35+fv9+fn7/e3t7&#10;/319ff+CgoL/goKC/35+fv+AgID/hoaG/4KCgv9+fn7/f39//4GBgf9/f3//goKC/4WFhf9oaGj/&#10;Y2Nj/2JiYv9kZGT/YWFh/1lZWf9WVlb/WVlZ/1dXV/9ZWVn/XFxc/11dXf9dXV3/XFxc/1xcXP9d&#10;XV3/VFRU/1hYWP9cXFz/Wlpa/1paWv9kZGT/YmJi/1FRUf9TU1P/WFhY/1tbW/9ZWVn/U1NT/1FR&#10;Uf9TU1P/V1dX/1VVVf9TU1P/U1NT/1paWv9jY2P/aGho/2ZmZv9hYWH/Y2Nj/15eXv9ZWVn/VVVV&#10;/09PT/9HR0f/QkJC/0FBQf9ERET/RUVF/0FBQf84ODj/Ly8v/y0tLf8oKCj/FxcX/xUVFf8QEBD/&#10;DQ0N/w4ODv8NDQ3/CwsL/wsLC/8PDw//EhIS/xMTE/8TExP/EhIS/xEREf8RERH/EhIS/xQUFP8a&#10;Ghr/FBQU/xEREf8UFBT/FRUV/xMTE/8SEhL/FBQU/xYWFv8UFBT/ExMT/xMTE/8UFBT/FBQU/xIS&#10;Ev8RERH/ICAg/ycnJ/8hISH/Ghoa/w4ODv8RERH/NDQ0/09PT/9XV1f/ZGRk/3R0dP9xcXH/YGBg&#10;/zY2Nv8NDQ3/ERER/wUFBf80NDT/ZWVl/2FhYf9cXFz/RERE/xISEv8WFhb/HR0d/xAQEP8bGxv/&#10;SEhI/1tbW/9nZ2f/SEhI/xISEv8AAAD/LS0t/5SUlP+RkZH/MTEx/xoaGv9paWn/0NDQ/4GBgf8u&#10;Li7/Nzc3/2pqav+FhYX/h4eH/3Nzc/93d3f/enp6/3p6ev96enr/enp6/3x8fP99fX3/e3t7/3d3&#10;d/95eXn/eHh4/3h4eP96enr/fHx8/3x8fP95eXn/dnZ2/3t7e/97e3v/e3t7/3x8fP98fHz/fX19&#10;/319ff99fX3/fn5+/3x8fP99fX3/gICA/35+fv95eXn/enp6/4GBgf9+fn7/fHx8/319ff+AgID/&#10;gYGB/39/f/+AgID/g4OD/4GBgf9+fn7/fX19/39/f/+BgYH/goKC/4KCgv9nZ2f/Y2Nj/2JiYv9l&#10;ZWX/Y2Nj/1xcXP9ZWVn/XFxc/1hYWP9cXFz/YGBg/2FhYf9gYGD/X19f/19fX/9fX1//WVlZ/1ZW&#10;Vv9WVlb/VlZW/1paWv9jY2P/XV1d/0lJSf9TU1P/U1NT/1VVVf9WVlb/V1dX/1dXV/9WVlb/VVVV&#10;/1RUVP9QUFD/T09P/1NTU/9bW1v/X19f/11dXf9ZWVn/XV1d/1dXV/9TU1P/UVFR/0tLS/9DQ0P/&#10;QUFB/0NDQ/9DQ0P/QEBA/0FBQf88PDz/NjY2/zs7O/85OTn/LS0t/ycnJ/8fHx//FhYW/xEREf8R&#10;ERH/EhIS/xEREf8PDw//ExMT/xQUFP8VFRX/ExMT/xEREf8QEBD/ERER/xMTE/8YGBj/ExMT/xER&#10;Ef8UFBT/FRUV/xISEv8SEhL/FBQU/xUVFf8TExP/EhIS/xISEv8TExP/FBQU/xISEv8RERH/HR0d&#10;/ygoKP8bGxv/DQ0N/xMTE/82Njb/Y2Nj/3Nzc/9dXV3/aWlp/3BwcP9sbGz/aWlp/0hISP8UFBT/&#10;BgYG/wgICP9AQED/bm5u/21tbf9dXV3/NDQ0/wsLC/8ZGRn/HR0d/wwMDP8WFhb/Ozs7/11dXf+H&#10;h4f/W1tb/wUFBf8HBwf/Jycn/3d3d/+Dg4P/YmJi/21tbf+cnJz/1dXV/4SEhP9SUlL/X19f/3Z2&#10;dv93d3f/eHh4/3Jycv99fX3/d3d3/3d3d/93d3f/d3d3/3l5ef96enr/eHh4/3R0dP95eXn/eHh4&#10;/3d3d/95eXn/e3t7/3t7e/94eHj/dXV1/3t7e/97e3v/enp6/3p6ev95eXn/eXl5/3l5ef95eXn/&#10;fX19/3t7e/98fHz/gICA/35+fv95eXn/enp6/4GBgf9+fn7/gICA/4CAgP99fX3/fn5+/4CAgP+A&#10;gID/fX19/3x8fP99fX3/fHx8/35+fv+CgoL/gYGB/319ff9mZmb/ZGRk/2VlZf9mZmb/ZWVl/2Bg&#10;YP9eXl7/Xl5e/1lZWf9eXl7/ZGRk/2ZmZv9kZGT/YWFh/2FhYf9iYmL/YmJi/1hYWP9SUlL/UVFR&#10;/1RUVP9cXFz/Wlpa/01NTf9OTk7/TExM/0tLS/9QUFD/VlZW/1lZWf9WVlb/UlJS/1FRUf9NTU3/&#10;SkpK/0xMTP9RUVH/VVVV/1RUVP9RUVH/Tk5O/0lJSf9ISEj/S0tL/0lJSf9DQ0P/RERE/0tLS/9I&#10;SEj/OTk5/zo6Ov81NTX/KSkp/ycnJ/8kJCT/HR0d/yEhIf8kJCT/ISEh/xsbG/8bGxv/Gxsb/xMT&#10;E/8HBwf/Dg4O/xEREf8TExP/EhIS/w8PD/8NDQ3/Dw8P/xEREf8VFRX/ERER/xEREf8UFBT/FBQU&#10;/xEREf8RERH/FBQU/xQUFP8SEhL/ERER/xISEv8TExP/FBQU/xISEv8RERH/ISEh/x8fH/8LCwv/&#10;DAwM/y4uLv9ZWVn/cXFx/2RkZP9gYGD/bW1t/3V1df9ycnL/dnZ2/1xcXP8fHx//AQEB/wUFBf9D&#10;Q0P/c3Nz/3Z2dv9aWlr/Kioq/xISEv8kJCT/FRUV/w4ODv8XFxf/LCws/1NTU/+Tk5P/aWlp/xAQ&#10;EP8KCgr/JSUl/1lZWf9xcXH/goKC/56env+wsLD/xsbG/7u7u/+Ojo7/eXl5/3R0dP9xcXH/dXV1&#10;/3Nzc/9zc3P/dXV1/3R0dP90dHT/dnZ2/3d3d/92dnb/dHR0/3R0dP94eHj/d3d3/3d3d/94eHj/&#10;eXl5/3l5ef94eHj/d3d3/3x8fP97e3v/enp6/3l5ef94eHj/eHh4/3h4eP94eHj/fHx8/3t7e/98&#10;fHz/fX19/319ff97e3v/fHx8/39/f/9+fn7/gYGB/4CAgP98fHz/fX19/4GBgf+AgID/enp6/3p6&#10;ev99fX3/fX19/35+fv+CgoL/f39//3p6ev9nZ2f/aWlp/2pqav9oaGj/ZmZm/2VlZf9iYmL/X19f&#10;/1paWv9gYGD/Z2dn/2lpaf9mZmb/Y2Nj/2NjY/9jY2P/ZGRk/1lZWf9WVlb/VlZW/1JSUv9TU1P/&#10;VlZW/1NTU/9QUFD/TU1N/0pKSv9MTEz/UFBQ/1NTU/9SUlL/UFBQ/05OTv9KSkr/R0dH/0dHR/9J&#10;SUn/TExM/01NTf9MTEz/VVVV/1JSUv9WVlb/X19f/2JiYv9hYWH/ZmZm/3BwcP9ISEj/JSUl/x8f&#10;H/8iIiL/Ghoa/xcXF/8TExP/EBAQ/yEhIf8xMTH/NjY2/y0tLf8oKCj/LCws/yUlJf8XFxf/CQkJ&#10;/w0NDf8RERH/ERER/w4ODv8MDAz/DQ0N/xAQEP8TExP/EBAQ/xAQEP8TExP/ExMT/xAQEP8QEBD/&#10;ExMT/xMTE/8SEhL/ERER/xEREf8TExP/FBQU/xISEv8RERH/ICAg/xUVFf8LCwv/JiYm/0hISP9Y&#10;WFj/Wlpa/0tLS/9mZmb/b29v/3V1df9ubm7/bGxs/1ZWVv8hISH/BQUF/wkJCf9KSkr/fHx8/3t7&#10;e/9QUFD/IiIi/xsbG/8nJyf/HBwc/xcXF/8VFRX/GRkZ/01NTf+ioqL/fn5+/y0tLf8ICAj/ISEh&#10;/0RERP9nZ2f/i4uL/6SkpP+xsbH/vr6+/8bGxv+Xl5f/bGxs/2lpaf9zc3P/dHR0/3Z2dv9zc3P/&#10;dXV1/3Jycv9zc3P/eHh4/3h4eP9ycnL/cnJy/3d3d/93d3f/eHh4/3h4eP93d3f/dnZ2/3Z2dv93&#10;d3f/eHh4/3t7e/97e3v/enp6/3l5ef95eXn/eXl5/3p6ev97e3v/e3t7/3x8fP97e3v/e3t7/3x8&#10;fP9+fn7/fn5+/3x8fP9+fn7/fn5+/319ff99fX3/f39//4GBgf9/f3//fX19/3p6ev+AgID/f39/&#10;/319ff+BgYH/fn5+/3p6ev9paWn/bm5u/29vb/9qamr/aGho/2hoaP9lZWX/Xl5e/1tbW/9hYWH/&#10;aGho/2pqav9nZ2f/ZGRk/2NjY/9kZGT/YGBg/1lZWf9cXFz/Xl5e/1RUVP9OTk7/UlJS/1ZWVv9Y&#10;WFj/VVVV/1BQUP9NTU3/TExM/01NTf9OTk7/Tk5O/0xMTP9JSUn/RkZG/0RERP9FRUX/R0dH/0lJ&#10;Sf9KSkr/SUlJ/0hISP9QUFD/Xl5e/2VlZf9mZmb/bm5u/3p6ev9XV1f/Hh4e/wkJCf8PDw//EhIS&#10;/xcXF/8XFxf/GBgY/xAQEP8jIyP/JiYm/xMTE/8LCwv/FxcX/x4eHv8YGBj/CAgI/w0NDf8SEhL/&#10;ExMT/xAQEP8ODg7/Dw8P/xEREf8RERH/Dw8P/xAQEP8TExP/ExMT/w8PD/8PDw//ExMT/xMTE/8R&#10;ERH/EBAQ/xEREf8TExP/FBQU/xMTE/8RERH/FxcX/w8PD/8bGxv/SEhI/1paWv9JSUn/SEhI/1BQ&#10;UP9XV1f/ZmZm/3h4eP92dnb/b29v/1JSUv8eHh7/AgIC/xgYGP9aWlr/iYmJ/39/f/9FRUX/FxcX&#10;/xgYGP8bGxv/GBgY/xcXF/8SEhL/FBQU/1JSUv+mpqb/bm5u/xEREf8TExP/HBwc/ywsLP9YWFj/&#10;iIiI/6Ojo/+0tLT/wcHB/729vf+Tk5P/ZWVl/25ubv97e3v/bm5u/3Jycv93d3f/dnZ2/3Fxcf90&#10;dHT/e3t7/3l5ef9wcHD/cXFx/3l5ef93d3f/eHh4/3h4eP92dnb/dHR0/3R0dP93d3f/enp6/3t7&#10;e/96enr/enp6/3l5ef96enr/e3t7/319ff9+fn7/enp6/3x8fP97e3v/eHh4/3t7e/+BgYH/gICA&#10;/3p6ev9/f3//eXl5/3l5ef9+fn7/gYGB/39/f/9/f3//gYGB/319ff+Dg4P/gICA/319ff+AgID/&#10;fX19/3t7e/9mZmb/bm5u/3Nzc/9ubm7/aWlp/2ZmZv9jY2P/X19f/1xcXP9jY2P/Z2dn/2hoaP9q&#10;amr/bGxs/2pqav9lZWX/Xl5e/11dXf9eXl7/Wlpa/1RUVP9XV1f/WFhY/1BQUP9NTU3/TExM/05O&#10;Tv9LS0v/RUVF/0pKSv9NTU3/R0dH/0dHR/9GRkb/S0tL/1RUVP9XV1f/U1NT/1FRUf9TU1P/TExM&#10;/0pKSv9LS0v/RERE/0dHR/9RUVH/Xl5e/3p6ev9YWFj/Ghoa/woKCv8VFRX/EhIS/w8PD/8ODg7/&#10;ERER/xEREf8RERH/ERER/xISEv8UFBT/FhYW/xgYGP8ZGRn/CgoK/wwMDP8ODg7/Dg4O/w0NDf8N&#10;DQ3/EBAQ/xISEv8NDQ3/DQ0N/wsLC/8ICAj/DAwM/xISEv8UFBT/EhIS/xAQEP8SEhL/FBQU/xQU&#10;FP8UFBT/ExMT/xEREf8PDw//BgYG/yYmJv9HR0f/U1NT/1BQUP9NTU3/UlJS/1dXV/9KSkr/UFBQ&#10;/2FhYf9sbGz/a2tr/0xMTP8YGBj/AgIC/zQ0NP+FhYX/iIiI/1lZWf8bGxv/FBQU/yAgIP8XFxf/&#10;FRUV/xwcHP8QEBD/IyMj/4qKiv+Kior/MTEx/xYWFv8kJCT/Hx8f/yYmJv9dXV3/lZWV/7Kysv/B&#10;wcH/xMTE/7Ozs/+BgYH/cHBw/3Nzc/92dnb/e3t7/3Z2dv90dHT/cHBw/3Fxcf9zc3P/dHR0/3V1&#10;df92dnb/dnZ2/3V1df91dXX/eXl5/3t7e/96enr/dnZ2/3V1df93d3f/e3t7/3t7e/94eHj/enp6&#10;/35+fv98fHz/d3d3/3d3d/98fHz/fn5+/3d3d/93d3f/gICA/39/f/92dnb/dHR0/3t7e/9+fn7/&#10;eXl5/3l5ef9+fn7/f39//3x8fP99fX3/g4OD/3h4eP96enr/fn5+/4ODg/+EhIT/gICA/319ff9k&#10;ZGT/aWlp/2tra/9qamr/ampq/2tra/9mZmb/YGBg/19fX/9kZGT/aGho/2lpaf9qamr/bGxs/2lp&#10;af9kZGT/YmJi/11dXf9eXl7/Xl5e/1paWv9bW1v/XFxc/1ZWVv9WVlb/VFRU/1VVVf9QUFD/SUlJ&#10;/0pKSv9MTEz/RERE/0RERP9KSkr/UlJS/1dXV/9UVFT/UFBQ/1BQUP9TU1P/UFBQ/1RUVP9ZWVn/&#10;TU1N/0RERP9ERET/TExM/2hoaP9OTk7/FRUV/wgICP8TExP/EBAQ/xEREf8QEBD/EBAQ/xEREf8R&#10;ERH/ERER/xISEv8TExP/FRUV/xcXF/8YGBj/DAwM/w0NDf8ODg7/Dg4O/w4ODv8ODg7/EBAQ/xER&#10;Ef8ODg7/EhIS/xMTE/8QEBD/Dg4O/xAQEP8RERH/Dw8P/xMTE/8PDw//DAwM/w8PD/8SEhL/ERER&#10;/w0NDf8KCgr/LCws/0RERP9bW1v/YGBg/1xcXP9bW1v/YGBg/2RkZP9XV1f/UFBQ/1BQUP9ZWVn/&#10;YmJi/0ZGRv8WFhb/DQ0N/1JSUv+Li4v/bGxs/zMzM/8PDw//ExMT/xoaGv8WFhb/FhYW/yAgIP8U&#10;FBT/Li4u/21tbf9SUlL/LCws/zIyMv8kJCT/EhIS/xwcHP9bW1v/lZWV/6+vr//CwsL/ycnJ/6am&#10;pv94eHj/b29v/3Z2dv90dHT/dnZ2/3V1df91dXX/cXFx/3Jycv9zc3P/dHR0/3V1df92dnb/dXV1&#10;/3V1df92dnb/eHh4/3l5ef95eXn/dnZ2/3V1df93d3f/eXl5/3V1df92dnb/eXl5/3x8fP98fHz/&#10;enp6/3t7e/9+fn7/fX19/3h4eP94eHj/fHx8/3x8fP93d3f/d3d3/3x8fP98fHz/enp6/3p6ev98&#10;fHz/fX19/319ff9+fn7/gYGB/35+fv9/f3//fn5+/319ff99fX3/fn5+/35+fv9paWn/aWlp/2ho&#10;aP9oaGj/ampq/2lpaf9iYmL/Wlpa/1hYWP9cXFz/X19f/2BgYP9hYWH/ZGRk/2NjY/9gYGD/Y2Nj&#10;/1xcXP9dXV3/X19f/1xcXP9dXV3/Xl5e/1lZWf9WVlb/U1NT/1ZWVv9UVFT/T09P/1JSUv9TU1P/&#10;TExM/0ZGRv9PT0//VlZW/1ZWVv9TU1P/UVFR/1BQUP9PT0//VFRU/1JSUv9TU1P/TU1N/0xMTP9L&#10;S0v/R0dH/1VVVf9CQkL/ERER/wcHB/8QEBD/Dw8P/xQUFP8UFBT/Dw8P/xAQEP8QEBD/EBAQ/xER&#10;Ef8SEhL/ExMT/xUVFf8WFhb/Dw8P/w8PD/8ODg7/Dw8P/xAQEP8QEBD/EBAQ/w8PD/8JCQn/Dw8P&#10;/xEREf8NDQ3/CgoK/w0NDf8PDw//EBAQ/xAQEP8QEBD/EBAQ/wwMDP8EBAT/BAQE/xYWFv8pKSn/&#10;UVFR/15eXv9paWn/ampq/2dnZ/9paWn/bW1t/29vb/9sbGz/W1tb/0pKSv9LS0v/VlZW/zQ0NP8K&#10;Cgr/FBQU/3BwcP+CgoL/RERE/w0NDf8JCQn/FRUV/xMTE/8UFBT/FxcX/xYWFv8cHBz/QkJC/0xM&#10;TP84ODj/V1dX/1FRUf8yMjL/DQ0N/xkZGf9gYGD/l5eX/6Wlpf+1tbX/vb29/5iYmP9sbGz/bW1t&#10;/3l5ef9xcXH/cHBw/3R0dP92dnb/cXFx/3Jycv9zc3P/dXV1/3V1df91dXX/dXV1/3V1df92dnb/&#10;d3d3/3d3d/93d3f/dnZ2/3Z2dv92dnb/d3d3/3Jycv93d3f/enp6/3p6ev96enr/fHx8/319ff99&#10;fX3/e3t7/3p6ev95eXn/eHh4/3h4eP95eXn/e3t7/3x8fP97e3v/fHx8/3x8fP96enr/e3t7/35+&#10;fv9/f3//fn5+/39/f/+CgoL/gICA/3p6ev95eXn/fn5+/39/f/9lZWX/ZWVl/2VlZf9mZmb/Z2dn&#10;/2VlZf9gYGD/W1tb/1RUVP9VVVX/VVVV/1ZWVv9ZWVn/XFxc/19fX/9gYGD/YGBg/1xcXP9cXFz/&#10;XFxc/1paWv9eXl7/X19f/1ZWVv9TU1P/UFBQ/1NTU/9WVlb/VFRU/1dXV/9YWFj/UlJS/05OTv9S&#10;UlL/U1NT/1BQUP9SUlL/VVVV/1FRUf9JSUn/UVFR/0tLS/9LS0v/SkpK/1JSUv9TU1P/SUlJ/1BQ&#10;UP87Ozv/EBAQ/woKCv8RERH/EBAQ/xgYGP8XFxf/Dg4O/xEREf8QEBD/EBAQ/xAQEP8RERH/EhIS&#10;/xMTE/8UFBT/ERER/xAQEP8PDw//EBAQ/xISEv8SEhL/EBAQ/w4ODv8QEBD/EhIS/xAQEP8KCgr/&#10;CAgI/wwMDP8PDw//Dw8P/w4ODv8PDw//Dw8P/woKCv8EBAT/Dw8P/zQ0NP9ZWVn/YGBg/2dnZ/9s&#10;bGz/bGxs/2xsbP9wcHD/cnJy/3BwcP9ubm7/YmJi/1JSUv9NTU3/TExM/yQkJP8ICAj/Kioq/3t7&#10;e/9gYGD/ISEh/wMDA/8QEBD/FRUV/w4ODv8UFBT/Dg4O/xEREf9CQkL/VFRU/xgYGP8oKCj/jIyM&#10;/29vb/86Ojr/CgoK/x8fH/9ubm7/pqam/6ysrP+2trb/u7u7/5CQkP9mZmb/ampq/3l5ef9wcHD/&#10;b29v/3R0dP91dXX/cnJy/3Jycv90dHT/dXV1/3V1df91dXX/dXV1/3R0dP92dnb/dnZ2/3Z2dv92&#10;dnb/dnZ2/3Z2dv92dnb/dnZ2/3R0dP96enr/fX19/3l5ef93d3f/e3t7/3t7e/94eHj/eHh4/3t7&#10;e/97e3v/d3d3/3d3d/98fHz/fX19/3t7e/96enr/fn5+/319ff95eXn/eXl5/39/f/+AgID/fHx8&#10;/3l5ef+BgYH/goKC/3t7e/97e3v/gYGB/39/f/9UVFT/WFhY/15eXv9hYWH/YWFh/2FhYf9iYmL/&#10;ZGRk/1tbW/9YWFj/VVVV/1RUVP9VVVX/WFhY/1xcXP9gYGD/XFxc/11dXf9fX1//W1tb/1hYWP9h&#10;YWH/YmJi/1dXV/9UVFT/T09P/1NTU/9XV1f/VVVV/1ZWVv9VVVX/T09P/1FRUf9TU1P/UFBQ/0xM&#10;TP9OTk7/U1NT/1BQUP9JSUn/TExM/0tLS/9PT0//S0tL/0xMTP9LS0v/RUVF/1NTU/86Ojr/EhIS&#10;/w4ODv8UFBT/EhIS/xoaGv8YGBj/Dg4O/xEREf8RERH/EBAQ/xAQEP8QEBD/ERER/xISEv8SEhL/&#10;EhIS/xEREf8QEBD/EhIS/xQUFP8UFBT/ERER/w4ODv8SEhL/EhIS/w8PD/8NDQ3/EBAQ/xUVFf8V&#10;FRX/EhIS/xAQEP8JCQn/CAgI/xMTE/8mJib/PT09/1dXV/9qamr/aGho/21tbf9xcXH/cXFx/3Nz&#10;c/91dXX/c3Nz/21tbf9wcHD/bW1t/2dnZ/9WVlb/PDw8/xMTE/8PDw//RkZG/3d3d/84ODj/EBAQ&#10;/xAQEP8YGBj/ERER/w0NDf8VFRX/DAwM/zc3N/+MjIz/gICA/xoaGv8nJyf/iYmJ/2RkZP80NDT/&#10;BQUF/yMjI/9xcXH/r6+v/7Ozs/+5ubn/uLi4/42Njf9mZmb/aWlp/3V1df9xcXH/c3Nz/3V1df9z&#10;c3P/cnJy/3Nzc/90dHT/dXV1/3V1df91dXX/dHR0/3R0dP92dnb/dnZ2/3Z2dv92dnb/dnZ2/3Z2&#10;dv92dnb/dnZ2/3R0dP96enr/fHx8/3h4eP93d3f/enp6/3p6ev93d3f/dXV1/3t7e/98fHz/eHh4&#10;/3l5ef9+fn7/fX19/3h4eP96enr/fn5+/319ff94eHj/eXl5/35+fv9/f3//e3t7/3Z2dv9/f3//&#10;gICA/3p6ev97e3v/goKC/4GBgf9MTEz/UFBQ/1ZWVv9aWlr/WFhY/1ZWVv9YWFj/XV1d/1tbW/9W&#10;Vlb/UVFR/09PT/9NTU3/TExM/05OTv9SUlL/WFhY/1lZWf9dXV3/XFxc/1lZWf9gYGD/ZWVl/11d&#10;Xf9PT0//SUlJ/05OTv9WVlb/V1dX/1dXV/9WVlb/UFBQ/01NTf9QUFD/UFBQ/01NTf9LS0v/TExM&#10;/0xMTP9MTEz/S0tL/0VFRf9ERET/QkJC/0lJSf9MTEz/RkZG/1JSUv88PDz/ExMT/xAQEP8XFxf/&#10;FBQU/xoaGv8XFxf/Dg4O/xMTE/8SEhL/ERER/xAQEP8QEBD/EBAQ/xEREf8RERH/ERER/xEREf8S&#10;EhL/FBQU/xUVFf8UFBT/ExMT/xEREf8QEBD/EhIS/xISEv8RERH/EhIS/xUVFf8SEhL/DAwM/xER&#10;Ef8UFBT/Hx8f/zY2Nv9RUVH/ZGRk/2pqav9paWn/dHR0/3l5ef98fHz/e3t7/3t7e/96enr/dXV1&#10;/25ubv90dHT/dXV1/3h4eP9aWlr/JiYm/wcHB/8gICD/Xl5e/2VlZf8dHR3/EBAQ/xsbG/8YGBj/&#10;DAwM/w8PD/8UFBT/Li4u/0tLS/9ZWVn/NTU1/wYGBv8jIyP/dnZ2/2VlZf85OTn/ERER/y0tLf9q&#10;amr/ra2t/7e3t/+7u7v/tra2/4WFhf9qamr/a2tr/3Jycv9ycnL/d3d3/3R0dP9zc3P/c3Nz/3Nz&#10;c/90dHT/dXV1/3V1df90dHT/dHR0/3Nzc/92dnb/d3d3/3d3d/93d3f/dnZ2/3Z2dv92dnb/d3d3&#10;/3Nzc/93d3f/enp6/3l5ef94eHj/enp6/3t7e/96enr/dnZ2/3t7e/98fHz/enp6/3p6ev99fX3/&#10;fHx8/3d3d/97e3v/fHx8/3x8fP95eXn/enp6/3x8fP99fX3/fHx8/3p6ev9+fn7/fX19/3h4eP95&#10;eXn/f39//4GBgf9LS0v/SkpK/0xMTP9QUFD/T09P/0tLS/9KSkr/TU1N/1BQUP9MTEz/SUlJ/0lJ&#10;Sf9HR0f/Q0ND/0NDQ/9GRkb/T09P/0tLS/9TU1P/W1tb/1hYWP9YWFj/YGBg/2RkZP9MTEz/RUVF&#10;/0tLS/9WVlb/WFhY/1hYWP9XV1f/UVFR/0lJSf9JSUn/S0tL/05OTv9NTU3/SkpK/0hISP9KSkr/&#10;R0dH/zs7O/82Njb/Nzc3/0dHR/9PT0//SEhI/05OTv88PDz/ERER/w4ODv8YGBj/FBQU/xgYGP8W&#10;Fhb/ERER/xQUFP8TExP/EhIS/xEREf8QEBD/EBAQ/xEREf8RERH/Dw8P/xEREf8UFBT/FhYW/xYW&#10;Fv8VFRX/FBQU/xQUFP8VFRX/Ghoa/xsbG/8WFhb/EhIS/xQUFP8XFxf/GBgY/ycnJ/87Ozv/UVFR&#10;/15eXv9paWn/cnJy/3R0dP9xcXH/eXl5/35+fv+AgID/fX19/3p6ev95eXn/dnZ2/3Fxcf9ra2v/&#10;a2tr/3h4eP9YWFj/Ghoa/w4ODv86Ojr/cHBw/0ZGRv8QEBD/GRkZ/xwcHP8VFRX/ERER/xMTE/8P&#10;Dw//U1NT/2dnZ/8rKyv/BAQE/wsLC/8kJCT/Y2Nj/0tLS/8lJSX/BgYG/x0dHf9ISEj/lZWV/7S0&#10;tP/BwcH/vb29/3V1df9sbGz/cXFx/3Fxcf9zc3P/eHh4/3Nzc/90dHT/c3Nz/3R0dP90dHT/dXV1&#10;/3V1df90dHT/c3Nz/3Nzc/92dnb/eHh4/3l5ef95eXn/dnZ2/3V1df93d3f/eXl5/3Z2dv92dnb/&#10;eHh4/3t7e/95eXn/d3d3/3d3d/96enr/enp6/3t7e/97e3v/enp6/3p6ev96enr/enp6/3h4eP99&#10;fX3/e3t7/3p6ev97e3v/e3t7/3p6ev96enr/fX19/3x8fP99fX3/fHx8/3t7e/97e3v/fX19/319&#10;ff9FRUX/QEBA/0BAQP9GRkb/S0tL/0lJSf9GRkb/RkZG/0lJSf9GRkb/R0dH/0tLS/9LS0v/RkZG&#10;/0RERP9GRkb/RUVF/zw8PP9GRkb/V1dX/1VVVf9PT0//WVlZ/2dnZ/9TU1P/S0tL/09PT/9YWFj/&#10;V1dX/1RUVP9QUFD/SkpK/0lJSf9DQ0P/RERE/01NTf9SUlL/TU1N/0ZGRv9ERET/QEBA/zs7O/86&#10;Ojr/Nzc3/z4+Pv9DQ0P/QEBA/09PT/87Ozv/Dg4O/wwMDP8XFxf/FBQU/xYWFv8VFRX/EhIS/xUV&#10;Ff8UFBT/ExMT/xEREf8RERH/EBAQ/xEREf8RERH/Dg4O/xEREf8VFRX/FxcX/xYWFv8VFRX/FRUV&#10;/xYWFv8ODg7/GBgY/x4eHv8aGhr/Ghoa/ycnJ/87Ozv/SUlJ/0xMTP9iYmL/cXFx/3Fxcf9xcXH/&#10;eHh4/3x8fP96enr/dnZ2/3t7e/98fHz/d3d3/3R0dP90dHT/dXV1/3Nzc/9oaGj/ZWVl/3h4eP9Y&#10;WFj/FhYW/xMTE/9ERET/bGxs/ykpKf8LCwv/ISEh/xoaGv8WFhb/Gxsb/xgYGP8JCQn/PT09/21t&#10;bf8qKir/BgYG/wgICP8WFhb/aWlp/1JSUv81NTX/ExMT/xISEv8YGBj/VFRU/2tra/9wcHD/ZWVl&#10;/2hoaP9tbW3/dXV1/3Fxcf9zc3P/eHh4/3Fxcf92dnb/c3Nz/3R0dP91dXX/dXV1/3V1df90dHT/&#10;c3Nz/3Nzc/91dXX/eXl5/3t7e/96enr/dnZ2/3V1df93d3f/e3t7/3t7e/95eXn/enp6/3x8fP96&#10;enr/c3Nz/3Jycv93d3f/fX19/3t7e/96enr/eXl5/3l5ef94eHj/eXl5/3t7e/9+fn7/enp6/3l5&#10;ef98fHz/fHx8/3h4eP95eXn/fn5+/3p6ev97e3v/fn5+/4GBgf+BgYH/fHx8/3h4eP9OTk7/UFBQ&#10;/1NTU/9TU1P/UVFR/1BQUP9RUVH/U1NT/1JSUv9TU1P/U1NT/1FRUf9PT0//TU1N/0tLS/9KSkr/&#10;SkpK/0VFRf9DQ0P/R0dH/0hISP9KSkr/U1NT/15eXv9WVlb/Tk5O/0tLS/9TU1P/WFhY/1RUVP9O&#10;Tk7/TExM/0FBQf9CQkL/T09P/1ZWVv9OTk7/S0tL/0lJSf89PT3/Ojo6/z4+Pv83Nzf/OTk5/0RE&#10;RP8+Pj7/Ojo6/0hISP80NDT/Hh4e/xUVFf8YGBj/ExMT/xEREf8UFBT/FBQU/xMTE/8SEhL/ERER&#10;/w8PD/8PDw//Dw8P/w8PD/8QEBD/FRUV/w8PD/8QEBD/GBgY/xsbG/8aGhr/IyMj/zIyMv87Ozv/&#10;Pj4+/0JCQv9FRUX/SEhI/01NTf9VVVX/W1tb/2VlZf9oaGj/cXFx/3p6ev98fHz/enp6/3t7e/9/&#10;f3//dHR0/3d3d/9ycnL/aWlp/2tra/91dXX/cXFx/2RkZP9oaGj/eHh4/2ZmZv8rKyv/DAwM/zU1&#10;Nf9fX1//UVFR/xkZGf8RERH/Ghoa/xoaGv8ZGRn/HR0d/xMTE/8KCgr/Kysr/ywsLP8NDQ3/DAwM&#10;/woKCv8lJSX/YmJi/1FRUf8yMjL/CQkJ/woKCv8mJib/XFxc/2FhYf9WVlb/bW1t/3Nzc/9zc3P/&#10;cXFx/3Fxcf9xcXH/cXFx/3Nzc/9zc3P/cHBw/3Fxcf9zc3P/dXV1/3Z2dv91dXX/c3Nz/3Fxcf93&#10;d3f/d3d3/3R0dP9ubm7/b29v/3R0dP93d3f/dXV1/3Nzc/95eXn/e3t7/3h4eP93d3f/eXl5/3p6&#10;ev93d3f/fn5+/35+fv99fX3/fHx8/3x8fP97e3v/enp6/3p6ev99fX3/f39//319ff94eHj/eHh4&#10;/319ff9/f3//fX19/3l5ef99fX3/fn5+/3x8fP98fHz/fn5+/319ff9UVFT/VlZW/1dXV/9YWFj/&#10;WFhY/1dXV/9XV1f/WFhY/1dXV/9XV1f/V1dX/1dXV/9VVVX/VFRU/1NTU/9SUlL/TExM/0pKSv9J&#10;SUn/SEhI/0ZGRv9ERET/RkZG/0tLS/9VVVX/UFBQ/01NTf9RUVH/U1NT/09PT/9GRkb/QEBA/0BA&#10;QP9ISEj/UFBQ/1VVVf9UVFT/TExM/0hISP9JSUn/XV1d/2BgYP9RUVH/Q0ND/0BAQP84ODj/Nzc3&#10;/0ZGRv80NDT/KSkp/yUlJf8iIiL/FxcX/xEREf8NDQ3/BwcH/xQUFP8RERH/DQ0N/w0NDf8RERH/&#10;Ghoa/yQkJP8qKir/NTU1/zU1Nf86Ojr/Q0ND/0VFRf9CQkL/RERE/0tLS/9QUFD/UVFR/1NTU/9W&#10;Vlb/WVlZ/15eXv9jY2P/Z2dn/2hoaP9qamr/cnJy/3t7e/99fX3/eXl5/3d3d/95eXn/fX19/3R0&#10;dP9ubm7/b29v/3Jycv9vb2//bGxs/2tra/90dHT/YGBg/zMzM/8RERH/GBgY/y8vL/9OTk7/dHR0&#10;/0dHR/8dHR3/ExMT/yAgIP8lJSX/HR0d/xISEv8XFxf/EhIS/xcXF/8FBQX/CwsL/wwMDP8tLS3/&#10;ampq/1VVVf8uLi7/CQkJ/wsLC/8mJib/W1tb/2ZmZv9dXV3/a2tr/3Nzc/9ycnL/cXFx/3Fxcf9x&#10;cXH/cXFx/3Jycv9zc3P/bm5u/3BwcP9zc3P/dHR0/3R0dP9ycnL/cnJy/3Fxcf91dXX/dnZ2/3R0&#10;dP9vb2//cHBw/3V1df93d3f/dXV1/3Nzc/94eHj/e3t7/3h4eP93d3f/eXl5/3l5ef93d3f/e3t7&#10;/3t7e/97e3v/e3t7/3t7e/97e3v/e3t7/3t7e/97e3v/fX19/3t7e/93d3f/d3d3/3t7e/99fX3/&#10;e3t7/3h4eP98fHz/fX19/3p6ev96enr/fX19/3x8fP9ZWVn/WVlZ/1paWv9bW1v/XFxc/1xcXP9b&#10;W1v/Wlpa/1lZWf9ZWVn/WVlZ/1paWv9ZWVn/WFhY/1dXV/9WVlb/TExM/1BQUP9QUFD/TExM/0dH&#10;R/9ERET/QUFB/z4+Pv9HR0f/R0dH/0dHR/9JSUn/TU1N/05OTv9HR0f/Pj4+/z4+Pv9JSUn/S0tL&#10;/0xMTP9OTk7/QUFB/zw8PP9MTEz/V1dX/2ZmZv9nZ2f/YWFh/11dXf9NTU3/PT09/zw8PP8/Pz//&#10;NDQ0/ywsLP8mJib/IiIi/yEhIf8bGxv/Dw8P/xEREf8VFRX/HR0d/ygoKP80NDT/QEBA/0lJSf9O&#10;Tk7/UFBQ/1NTU/9ZWVn/Xl5e/19fX/9cXFz/W1tb/1tbW/9bW1v/Wlpa/1paWv9cXFz/YGBg/2Rk&#10;ZP9nZ2f/aGho/2xsbP9sbGz/cnJy/3p6ev99fX3/eHh4/3Nzc/9zc3P/bm5u/2pqav9paWn/a2tr&#10;/2ZmZv9fX1//Y2Nj/21tbf9jY2P/Nzc3/wsLC/8ICAj/Kysr/zQ0NP83Nzf/ZGRk/3V1df8wMDD/&#10;Dw8P/x4eHv8pKSn/HBwc/xEREf8YGBj/EhIS/xUVFf8JCQn/Dg4O/wsLC/8wMDD/ampq/1JSUv8u&#10;Li7/BgYG/w4ODv80NDT/YmJi/2VlZf9hYWH/bW1t/3Jycv9ycnL/cXFx/3Fxcf9xcXH/cXFx/3Jy&#10;cv9ycnL/bGxs/29vb/9zc3P/c3Nz/3Fxcf9wcHD/cHBw/3Jycv9ycnL/dHR0/3R0dP9ycnL/cnJy&#10;/3V1df93d3f/dnZ2/3R0dP94eHj/enp6/3h4eP93d3f/eHh4/3l5ef94eHj/eHh4/3h4eP94eHj/&#10;eXl5/3p6ev97e3v/fHx8/3x8fP94eHj/enp6/3p6ev94eHj/eHh4/3p6ev96enr/eHh4/3h4eP96&#10;enr/e3t7/3l5ef95eXn/e3t7/3p6ev9bW1v/Wlpa/1lZWf9bW1v/Xl5e/15eXv9cXFz/Wlpa/1lZ&#10;Wf9ZWVn/WFhY/1hYWP9YWFj/V1dX/1RUVP9SUlL/TExM/1NTU/9WVlb/UlJS/05OTv9MTEz/SEhI&#10;/0FBQf89PT3/QEBA/0FBQf9BQUH/RkZG/0xMTP9ISEj/QEBA/0JCQv9GRkb/SEhI/0xMTP9KSkr/&#10;QEBA/0VFRf9ZWVn/XFxc/2RkZP9fX1//WVlZ/19fX/9gYGD/WFhY/1VVVf9LS0v/ODg4/yUlJf8f&#10;Hx//IiIi/yYmJv8iIiL/Gxsb/yYmJv8vLy//PT09/0xMTP9WVlb/Wlpa/1lZWf9YWFj/W1tb/15e&#10;Xv9eXl7/Xl5e/15eXv9fX1//X19f/15eXv9eXl7/W1tb/1lZWf9cXFz/YWFh/2VlZf9lZWX/ZGRk&#10;/3BwcP9ubm7/cHBw/3Z2dv95eXn/dXV1/3Fxcf9wcHD/aWlp/2xsbP9sbGz/aGho/2dnZ/9nZ2f/&#10;ZWVl/2FhYf9ERET/HBwc/wkJCf8ICAj/GBgY/x8fH/8fHx//Pj4+/3t7e/88PDz/ExMT/xYWFv8g&#10;ICD/HR0d/xMTE/8PDw//FBQU/xQUFP8MDAz/Dg4O/wsLC/80NDT/bm5u/1tbW/8xMTH/BAQE/xMT&#10;E/9FRUX/ZGRk/1VVVf9eXl7/dXV1/3Fxcf9xcXH/cXFx/3Fxcf9xcXH/cXFx/3Fxcf9xcXH/bGxs&#10;/3BwcP90dHT/dHR0/3Fxcf9vb2//cXFx/3R0dP9wcHD/cnJy/3R0dP90dHT/dHR0/3V1df92dnb/&#10;d3d3/3R0dP93d3f/eHh4/3h4eP92dnb/d3d3/3h4eP95eXn/d3d3/3d3d/93d3f/eHh4/3l5ef95&#10;eXn/enp6/3p6ev94eHj/eXl5/3p6ev96enr/enp6/3p6ev95eXn/eHh4/3p6ev96enr/e3t7/3p6&#10;ev96enr/e3t7/3p6ev9dXV3/XFxc/1tbW/9dXV3/YGBg/2BgYP9eXl7/XFxc/1xcXP9aWlr/WFhY&#10;/1dXV/9XV1f/VVVV/1FRUf9OTk7/S0tL/1NTU/9WVlb/UlJS/1BQUP9QUFD/Tk5O/0lJSf9ERET/&#10;RUVF/0JCQv89PT3/Pz8//0RERP9CQkL/Ozs7/z09Pf82Njb/PT09/0RERP89PT3/PT09/01NTf9b&#10;W1v/Xl5e/2NjY/9fX1//XFxc/2JiYv9mZmb/YWFh/1xcXP9lZWX/V1dX/0dHR/87Ozv/Ly8v/yEh&#10;If8fHx//JiYm/z4+Pv9DQ0P/TExM/1VVVf9bW1v/Xl5e/15eXv9dXV3/ZWVl/2RkZP9jY2P/YGBg&#10;/2BgYP9iYmL/Y2Nj/2NjY/9nZ2f/ZGRk/2JiYv9lZWX/a2tr/25ubv9tbW3/a2tr/3R0dP9vb2//&#10;bm5u/3Jycv90dHT/cnJy/3BwcP9ycnL/b29v/2xsbP9nZ2f/Z2dn/2tra/9nZ2f/T09P/zU1Nf8N&#10;DQ3/AAAA/woKCv8cHBz/IiIi/w8PD/8JCQn/MDAw/19fX/81NTX/FhYW/xcXF/8dHR3/HR0d/xkZ&#10;Gf8RERH/ExMT/xAQEP8NDQ3/DQ0N/wcHB/8qKir/Wlpa/0xMTP8tLS3/CQkJ/xgYGP89PT3/SUlJ&#10;/0BAQP9iYmL/eXl5/3BwcP9xcXH/cXFx/3Fxcf9xcXH/cXFx/3Fxcf9wcHD/bm5u/3Jycv92dnb/&#10;dXV1/3Jycv9wcHD/c3Nz/3Z2dv9wcHD/cnJy/3R0dP92dnb/dXV1/3R0dP91dXX/d3d3/3V1df92&#10;dnb/d3d3/3d3d/92dnb/dXV1/3d3d/96enr/d3d3/3d3d/93d3f/d3d3/3h4eP94eHj/eHh4/3h4&#10;eP95eXn/eXl5/3t7e/99fX3/fX19/3t7e/95eXn/eXl5/3x8fP97e3v/e3t7/3x8fP98fHz/e3t7&#10;/3t7e/9fX1//X19f/2BgYP9hYWH/YmJi/2JiYv9hYWH/YGBg/2BgYP9dXV3/Wlpa/1lZWf9ZWVn/&#10;V1dX/1JSUv9OTk7/TExM/1BQUP9SUlL/UFBQ/01NTf9MTEz/S0tL/0lJSf9JSUn/R0dH/0NDQ/8/&#10;Pz//Pz8//0FBQf9AQED/Pj4+/z4+Pv8zMzP/Nzc3/zw8PP8zMzP/NDQ0/0NDQ/9ISEj/XFxc/2Bg&#10;YP9fX1//XV1d/15eXv9gYGD/YmJi/2RkZP9dXV3/ZGRk/2dnZ/9fX1//SUlJ/zMzM/83Nzf/Tk5O&#10;/0pKSv9OTk7/VFRU/1paWv9gYGD/Y2Nj/2RkZP9lZWX/a2tr/2lpaf9paWn/a2tr/2xsbP9ra2v/&#10;aWlp/2lpaf9ycnL/b29v/21tbf9vb2//dHR0/3d3d/91dXX/cnJy/3Z2dv9xcXH/bm5u/29vb/9w&#10;cHD/bW1t/25ubv9xcXH/bGxs/2pqav9paWn/ZmZm/1lZWf9AQED/JiYm/xUVFf8KCgr/BwcH/xQU&#10;FP9MTEz/bGxs/zMzM/8NDQ3/NDQ0/zk5Of8jIyP/GBgY/yIiIv8jIyP/HR0d/yAgIP8eHh7/ExMT&#10;/xEREf8RERH/Dw8P/wQEBP8TExP/Kysr/x8fH/8gICD/ERER/xsbG/8jIyP/ISEh/zU1Nf9xcXH/&#10;enp6/3BwcP9wcHD/cXFx/3Fxcf9xcXH/cXFx/3BwcP9wcHD/cHBw/3Nzc/91dXX/dXV1/3Nzc/9y&#10;cnL/dHR0/3Z2dv9xcXH/cnJy/3V1df92dnb/dHR0/3Jycv90dHT/eHh4/3Z2dv91dXX/dnZ2/3d3&#10;d/92dnb/dHR0/3Z2dv96enr/d3d3/3d3d/93d3f/d3d3/3d3d/93d3f/d3d3/3d3d/96enr/eXl5&#10;/3p6ev99fX3/fX19/3p6ev95eXn/enp6/35+fv98fHz/e3t7/319ff99fX3/e3t7/3x8fP9dXV3/&#10;Xl5e/2BgYP9hYWH/YGBg/2BgYP9gYGD/YGBg/19fX/9cXFz/WVlZ/1lZWf9aWlr/WFhY/1NTU/9P&#10;T0//TU1N/01NTf9PT0//UFBQ/01NTf9JSUn/SEhI/0pKSv9HR0f/Q0ND/0FBQf9DQ0P/RUVF/0VF&#10;Rf9GRkb/R0dH/0xMTP9ISEj/RUVF/0VFRf9CQkL/QUFB/0NDQ/9DQ0P/Pj4+/0dHR/9XV1f/ZmZm&#10;/2pqav9kZGT/XFxc/1dXV/9fX1//ZWVl/2JiYv9WVlb/R0dH/zg4OP88PDz/Tk5O/1dXV/9bW1v/&#10;YWFh/2ZmZv9oaGj/Z2dn/2VlZf9iYmL/b29v/2pqav9qamr/cXFx/3R0dP9wcHD/bm5u/3Fxcf93&#10;d3f/dXV1/3Nzc/90dHT/dnZ2/3d3d/91dXX/cnJy/3h4eP90dHT/cXFx/3Fxcf9tbW3/aWlp/2lp&#10;af9tbW3/ampq/25ubv9oaGj/UlJS/zc3N/8kJCT/Gxsb/xgYGP8aGhr/ExMT/wgICP83Nzf/WFhY&#10;/ycnJ/8GBgb/FRUV/xoaGv8aGhr/HR0d/ygoKP8iIiL/Gxsb/yIiIv8fHx//DAwM/w0NDf8SEhL/&#10;ExMT/woKCv8LCwv/ExMT/w4ODv8UFBT/EhIS/xsbG/8WFhb/EBAQ/zk5Of+EhIT/fX19/29vb/9w&#10;cHD/cXFx/3Fxcf9xcXH/cXFx/3BwcP9vb2//cXFx/3Jycv9ycnL/cnJy/3Jycv9ycnL/c3Nz/3R0&#10;dP9zc3P/c3Nz/3V1df93d3f/c3Nz/3BwcP9ycnL/eXl5/3Z2dv90dHT/dXV1/3d3d/92dnb/c3Nz&#10;/3Z2dv97e3v/dnZ2/3Z2dv93d3f/d3d3/3h4eP95eXn/eXl5/3l5ef96enr/eHh4/3h4eP97e3v/&#10;e3t7/3h4eP94eHj/enp6/35+fv96enr/eXl5/3x8fP98fHz/eXl5/3p6ev9YWFj/W1tb/11dXf9d&#10;XV3/XFxc/1tbW/9cXFz/XV1d/1xcXP9YWFj/VVVV/1ZWVv9YWFj/V1dX/1NTU/9OTk7/TU1N/0tL&#10;S/9OTk7/U1NT/1FRUf9KSkr/SUlJ/01NTf9ISEj/Q0ND/0JCQv9ISEj/SUlJ/0ZGRv9GRkb/SkpK&#10;/0hISP9NTU3/R0dH/0ZGRv9PT0//Tk5O/0ZGRv9HR0f/RERE/zw8PP8+Pj7/SkpK/1ZWVv9cXFz/&#10;YWFh/2RkZP9mZmb/XV1d/0dHR/86Ojr/QkJC/0pKSv9OTk7/VlZW/1dXV/9aWlr/YGBg/2VlZf9o&#10;aGj/aWlp/2lpaf9oaGj/dnZ2/2xsbP9qamr/cnJy/3Z2dv9ycnL/dHR0/3t7e/98fHz/enp6/3h4&#10;eP94eHj/eHh4/3d3d/91dXX/cnJy/3l5ef92dnb/dHR0/3Nzc/9tbW3/ZmZm/2VlZf9paWn/ZmZm&#10;/2ZmZv9NTU3/JSUl/xQUFP8eHh7/ICAg/xQUFP8NDQ3/FxcX/w0NDf8dHR3/Hx8f/xAQEP8VFRX/&#10;CQkJ/woKCv8cHBz/JCQk/yQkJP8aGhr/GRkZ/yEhIf8UFBT/CwsL/w0NDf8UFBT/GBgY/xQUFP8Q&#10;EBD/ERER/xQUFP8PDw//Dg4O/xoaGv8cHBz/FxcX/0FBQf+Pj4//g4OD/29vb/9vb2//cHBw/3Fx&#10;cf9xcXH/cHBw/29vb/9vb2//cHBw/3BwcP9wcHD/cHBw/3Fxcf9ycnL/cnJy/3Jycv90dHT/dHR0&#10;/3V1df92dnb/c3Nz/25ubv9ycnL/eXl5/3d3d/90dHT/dHR0/3d3d/92dnb/c3Nz/3V1df97e3v/&#10;dHR0/3R0dP92dnb/d3d3/3l5ef96enr/e3t7/3x8fP96enr/dnZ2/3Z2dv95eXn/eXl5/3Z2dv92&#10;dnb/enp6/319ff95eXn/d3d3/3p6ev96enr/d3d3/3l5ef9RUVH/UlJS/1RUVP9TU1P/UlJS/1NT&#10;U/9WVlb/WVlZ/1FRUf9SUlL/VFRU/1VVVf9UVFT/UFBQ/0xMTP9JSUn/Tk5O/09PT/9PT0//TExM&#10;/0lJSf9ISEj/SUlJ/0tLS/9ISEj/SEhI/0hISP9JSUn/SUlJ/0lJSf9KSkr/SkpK/0lJSf9CQkL/&#10;Pz8//0RERP9JSUn/SEhI/0lJSf9OTk7/SUlJ/0VFRf8+Pj7/OTk5/zs7O/9GRkb/VVVV/2BgYP9B&#10;QUH/RkZG/0hISP9GRkb/SEhI/09PT/9UVFT/VVVV/1lZWf9fX1//ZWVl/2hoaP9nZ2f/aGho/2tr&#10;a/9ubm7/b29v/3Jycv92dnb/enp6/3t7e/97e3v/enp6/3l5ef99fX3/e3t7/3l5ef95eXn/eHh4&#10;/3Z2dv9zc3P/cHBw/2lpaf9wcHD/b29v/2dnZ/9nZ2f/bm5u/21tbf9lZWX/ZWVl/zo6Ov8gICD/&#10;HR0d/xwcHP8kJCT/KCgo/x0dHf8YGBj/GBgY/xcXF/8UFBT/EBAQ/xAQEP8UFBT/GBgY/w8PD/8Y&#10;GBj/JCQk/yAgIP8fHx//IiIi/xoaGv8bGxv/CgoK/wwMDP8TExP/ERER/wsLC/8SEhL/Hx8f/yMj&#10;I/8fHx//CwsL/xcXF/8PDw//Hh4e/2hoaP+FhYX/dHR0/25ubv9ubm7/bm5u/25ubv9ubm7/b29v&#10;/3Fxcf9ycnL/bm5u/3BwcP9ycnL/cnJy/3BwcP9wcHD/cXFx/3R0dP9ycnL/cnJy/3Nzc/90dHT/&#10;dHR0/3V1df92dnb/dnZ2/3Z2dv92dnb/dXV1/3R0dP91dXX/dnZ2/3d3d/95eXn/eHh4/3h4eP92&#10;dnb/dnZ2/3Z2dv92dnb/eHh4/3h4eP91dXX/dXV1/3Z2dv93d3f/eXl5/3p6ev97e3v/e3t7/3t7&#10;e/97e3v/e3t7/3t7e/97e3v/e3t7/3t7e/9NTU3/T09P/09PT/9PT0//Tk5O/05OTv9RUVH/U1NT&#10;/01NTf9OTk7/UFBQ/1BQUP9PT0//TU1N/0lJSf9HR0f/R0dH/0dHR/9HR0f/RUVF/0RERP9ERET/&#10;RUVF/0ZGRv8/Pz//QEBA/0FBQf9ERET/RkZG/0hISP9JSUn/SkpK/0FBQf9ERET/RUVF/0ZGRv9I&#10;SEj/SUlJ/0hISP9HR0f/RkZG/0ZGRv9DQ0P/QEBA/z09Pf89PT3/QEBA/0RERP9JSUn/TU1N/05O&#10;Tv9MTEz/TExM/1JSUv9WVlb/V1dX/1tbW/9hYWH/Z2dn/2pqav9qamr/ampq/21tbf9xcXH/cXFx&#10;/3R0dP93d3f/e3t7/3x8fP98fHz/enp6/3l5ef97e3v/eXl5/3d3d/92dnb/dXV1/3Nzc/9vb2//&#10;bGxs/2hoaP9paWn/ZmZm/2JiYv9lZWX/aWlp/2RkZP9aWlr/QEBA/zo6Ov87Ozv/MjIy/yQkJP8n&#10;Jyf/JiYm/xQUFP8RERH/ExMT/xYWFv8XFxf/FxcX/xcXF/8YGBj/GRkZ/xEREf8WFhb/ISEh/x4e&#10;Hv8cHBz/ICAg/xgYGP8YGBj/CgoK/wcHB/8RERH/Ghoa/xISEv8TExP/Kysr/0RERP8qKir/Hx8f&#10;/yQkJP8YGBj/MzMz/3h4eP+EhIT/bGxs/3Fxcf9wcHD/cHBw/29vb/9vb2//bm5u/21tbf9tbW3/&#10;b29v/3BwcP9xcXH/cXFx/3Fxcf9xcXH/cnJy/3Nzc/9ycnL/cnJy/3Nzc/9zc3P/dHR0/3V1df92&#10;dnb/dnZ2/3V1df91dXX/dXV1/3V1df91dXX/dnZ2/3d3d/93d3f/eHh4/3d3d/92dnb/dnZ2/3Z2&#10;dv92dnb/d3d3/3h4eP94eHj/eHh4/3h4eP94eHj/eHh4/3l5ef95eXn/eXl5/3t7e/97e3v/e3t7&#10;/3t7e/97e3v/e3t7/3t7e/9CQkL/Q0ND/0NDQ/9CQkL/QUFB/0FBQf9DQ0P/RUVF/0JCQv9CQkL/&#10;Q0ND/0NDQ/9DQ0P/QUFB/0BAQP8/Pz//SUlJ/0dHR/9GRkb/RkZG/0hISP9JSUn/SkpK/0pKSv9D&#10;Q0P/Q0ND/0JCQv9CQkL/QUFB/0BAQP9AQED/Pz8//zo6Ov8+Pj7/QUFB/z8/P/9DQ0P/TExM/01N&#10;Tf9FRUX/Pz8//0BAQP9BQUH/QEBA/z4+Pv89PT3/PT09/z09Pf9TU1P/VlZW/1ZWVv9TU1P/U1NT&#10;/1ZWVv9aWlr/W1tb/19fX/9kZGT/ampq/21tbf9ubm7/b29v/3Fxcf90dHT/dXV1/3Z2dv95eXn/&#10;fHx8/319ff98fHz/enp6/3l5ef94eHj/dnZ2/3R0dP9zc3P/cnJy/29vb/9sbGz/aWlp/2dnZ/9k&#10;ZGT/YmJi/2RkZP9oaGj/ZWVl/1hYWP9MTEz/NTU1/zw8PP8/Pz//MjIy/yoqKv81NTX/LS0t/wwM&#10;DP8NDQ3/EBAQ/xYWFv8cHBz/ICAg/yEhIf8eHh7/Gxsb/xUVFf8UFBT/Hh4e/xwcHP8aGhr/HR0d&#10;/xUVFf8VFRX/Dg4O/wYGBv8WFhb/LCws/yQkJP8UFBT/ISEh/zo6Ov8vLy//NTU1/y8vL/8cHBz/&#10;RERE/4GBgf9/f3//aGho/3BwcP9wcHD/cHBw/29vb/9vb2//bm5u/21tbf9tbW3/cXFx/3BwcP9w&#10;cHD/cHBw/3Jycv9ycnL/cnJy/3Fxcf9xcXH/cnJy/3Jycv9zc3P/dHR0/3V1df91dXX/dnZ2/3R0&#10;dP90dHT/dXV1/3Z2dv92dnb/dnZ2/3Z2dv92dnb/eHh4/3d3d/93d3f/dnZ2/3Z2dv93d3f/d3d3&#10;/3h4eP97e3v/e3t7/3p6ev95eXn/eHh4/3h4eP93d3f/dnZ2/3t7e/97e3v/e3t7/3t7e/97e3v/&#10;e3t7/3t7e/9VVVX/VVVV/1RUVP9TU1P/U1NT/1NTU/9UVFT/VVVV/1VVVf9VVVX/VFRU/1RUVP9U&#10;VFT/VFRU/1VVVf9VVVX/Wlpa/1hYWP9XV1f/WFhY/1tbW/9dXV3/Xl5e/11dXf9jY2P/YWFh/19f&#10;X/9cXFz/WVlZ/1ZWVv9TU1P/UlJS/0VFRf9CQkL/Pz8//zo6Ov87Ozv/RUVF/0lJSf9CQkL/Pz8/&#10;/z4+Pv88PDz/Ozs7/z09Pf9DQ0P/SUlJ/05OTv9YWFj/WVlZ/1lZWf9YWFj/WFhY/1paWv9eXl7/&#10;YGBg/2RkZP9oaGj/bW1t/3Fxcf9ycnL/c3Nz/3V1df93d3f/d3d3/3l5ef97e3v/fHx8/3x8fP97&#10;e3v/eXl5/3h4eP90dHT/cnJy/3Fxcf9wcHD/cHBw/25ubv9qamr/aGho/2ZmZv9kZGT/ZmZm/2pq&#10;av9paWn/X19f/1BQUP9GRkb/RkZG/0VFRf9AQED/Nzc3/zk5Of9HR0f/Pj4+/x8fH/8dHR3/Hx8f&#10;/yUlJf8tLS3/NDQ0/zQ0NP8vLy//KSkp/x0dHf8VFRX/HBwc/x0dHf8aGhr/HBwc/xQUFP8TExP/&#10;ExMT/wkJCf8XFxf/Ly8v/ywsLP8ZGRn/EhIS/xQUFP8lJSX/PDw8/y4uLv8WFhb/SEhI/4CAgP94&#10;eHj/bW1t/29vb/9ubm7/bW1t/21tbf9ubm7/b29v/3Fxcf9ycnL/cXFx/3BwcP9vb2//cHBw/3Jy&#10;cv9zc3P/cnJy/3BwcP9xcXH/cXFx/3Jycv9zc3P/dHR0/3R0dP91dXX/dXV1/3Nzc/90dHT/dXV1&#10;/3Z2dv93d3f/dnZ2/3V1df91dXX/d3d3/3d3d/93d3f/d3d3/3d3d/93d3f/d3d3/3d3d/98fHz/&#10;e3t7/3t7e/96enr/eXl5/3h4eP93d3f/d3d3/3p6ev96enr/enp6/3p6ev96enr/enp6/3p6ev9W&#10;Vlb/VVVV/1NTU/9TU1P/U1NT/1RUVP9UVFT/VFRU/1ZWVv9VVVX/VVVV/1VVVf9VVVX/VVVV/1ZW&#10;Vv9XV1f/VVVV/1NTU/9SUlL/U1NT/1ZWVv9YWFj/WFhY/1dXV/9aWlr/Wlpa/1paWv9aWlr/WVlZ&#10;/1lZWf9ZWVn/WVlZ/1lZWf9UVFT/UVFR/0dHR/84ODj/Nzc3/z09Pf88PDz/RUVF/0FBQf87Ozv/&#10;ODg4/zw8PP9FRUX/T09P/1ZWVv9WVlb/V1dX/1hYWP9ZWVn/Wlpa/11dXf9hYWH/ZWVl/2lpaf9s&#10;bGz/cHBw/3Nzc/91dXX/dnZ2/3d3d/94eHj/eXl5/3l5ef96enr/enp6/3l5ef94eHj/dXV1/3R0&#10;dP9wcHD/b29v/25ubv9ubm7/bm5u/21tbf9ra2v/aGho/2ZmZv9mZmb/ZmZm/2NjY/9dXV3/VFRU&#10;/05OTv9MTEz/UVFR/1FRUf9UVFT/VFRU/09PT/9OTk7/TExM/0ZGRv89PT3/PT09/z8/P/9FRUX/&#10;S0tL/0tLS/9GRkb/QEBA/ygoKP8XFxf/HBwc/x8fH/8cHBz/HBwc/xUVFf8SEhL/EBAQ/wsLC/8R&#10;ERH/HBwc/yAgIP8gICD/GRkZ/wsLC/8XFxf/MjIy/yIiIv8UFBT/UVFR/4KCgv91dXX/bm5u/3Fx&#10;cf9vb2//bW1t/2tra/9sbGz/bm5u/3Jycv90dHT/cXFx/3BwcP9vb2//cHBw/3Jycv9zc3P/cnJy&#10;/3BwcP9xcXH/cXFx/3Jycv9ycnL/c3Nz/3R0dP90dHT/dXV1/3Jycv9zc3P/dXV1/3Z2dv92dnb/&#10;dnZ2/3V1df90dHT/d3d3/3d3d/93d3f/d3d3/3d3d/93d3f/d3d3/3d3d/95eXn/eXl5/3l5ef95&#10;eXn/eXl5/3l5ef94eHj/eHh4/3p6ev96enr/enp6/3p6ev96enr/enp6/3p6ev9VVVX/U1NT/1JS&#10;Uv9SUlL/U1NT/1RUVP9UVFT/VFRU/1VVVf9VVVX/VVVV/1RUVP9VVVX/VVVV/1VVVf9WVlb/WVlZ&#10;/1hYWP9WVlb/V1dX/1hYWP9ZWVn/Wlpa/1paWv9XV1f/WFhY/1lZWf9aWlr/W1tb/1xcXP9dXV3/&#10;Xl5e/11dXf9eXl7/ZGRk/1hYWP87Ozv/MzMz/z09Pf9AQED/Pz8//zw8PP86Ojr/Ozs7/0FBQf9J&#10;SUn/UFBQ/1RUVP9TU1P/U1NT/1VVVf9ZWVn/W1tb/15eXv9jY2P/aWlp/2xsbP9vb2//cnJy/3V1&#10;df93d3f/d3d3/3d3d/93d3f/eHh4/3h4eP94eHj/d3d3/3V1df9zc3P/cXFx/29vb/9ubm7/bGxs&#10;/2tra/9ra2v/bGxs/2tra/9oaGj/ZmZm/2VlZf9kZGT/Xl5e/1RUVP9NTU3/Tk5O/1NTU/9YWFj/&#10;WVlZ/1RUVP9XV1f/XV1d/1paWv9TU1P/VVVV/1xcXP9SUlL/UFBQ/1BQUP9TU1P/VlZW/1VVVf9Q&#10;UFD/SkpK/zExMf8YGBj/Gxsb/yAgIP8dHR3/HBwc/xUVFf8SEhL/CgoK/w8PD/8UFBT/ExMT/xQU&#10;FP8gICD/IiIi/xQUFP8TExP/JSUl/xUVFf8bGxv/YmJi/4qKiv91dXX/a2tr/3R0dP9ycnL/b29v&#10;/2xsbP9ra2v/bW1t/29vb/9xcXH/cXFx/3BwcP9wcHD/cHBw/3Jycv9ycnL/cnJy/3Fxcf9wcHD/&#10;cXFx/3Fxcf9ycnL/c3Nz/3R0dP90dHT/dHR0/3Nzc/9zc3P/dHR0/3V1df91dXX/dXV1/3V1df91&#10;dXX/dnZ2/3d3d/93d3f/eHh4/3h4eP93d3f/d3d3/3Z2dv92dnb/d3d3/3d3d/93d3f/eHh4/3l5&#10;ef95eXn/eXl5/3l5ef95eXn/eXl5/3l5ef95eXn/eXl5/3l5ef9UVFT/UVFR/1BQUP9RUVH/U1NT&#10;/1VVVf9VVVX/VFRU/1RUVP9UVFT/VVVV/1VVVf9UVFT/VFRU/1RUVP9TU1P/V1dX/1dXV/9XV1f/&#10;VVVV/1RUVP9UVFT/VVVV/1ZWVv9bW1v/W1tb/1tbW/9bW1v/W1tb/1tbW/9bW1v/W1tb/1hYWP9c&#10;XFz/Y2Nj/1VVVf85OTn/ODg4/0RERP9CQkL/Nzc3/zg4OP88PDz/Q0ND/0tLS/9QUFD/UlJS/1JS&#10;Uv9SUlL/UVFR/1RUVP9ZWVn/XFxc/15eXv9kZGT/a2tr/29vb/9xcXH/c3Nz/3V1df93d3f/d3d3&#10;/3Z2dv91dXX/dnZ2/3Z2dv91dXX/c3Nz/3Fxcf9ubm7/bGxs/2pqav9tbW3/a2tr/2lpaf9oaGj/&#10;aGho/2ZmZv9iYmL/YGBg/15eXv9fX1//WFhY/01NTf9MTEz/VlZW/19fX/9gYGD/YWFh/1lZWf9U&#10;VFT/WFhY/19fX/9gYGD/YGBg/2JiYv9eXl7/XFxc/1tbW/9cXFz/XFxc/1paWv9UVFT/UFBQ/zc3&#10;N/8YGBj/GRkZ/yAgIP8cHBz/Gxsb/xQUFP8QEBD/CgoK/xEREf8YGBj/FBQU/xAQEP8ZGRn/ICAg&#10;/xoaGv8aGhr/Hx8f/xEREf8kJCT/aWlp/4eHh/90dHT/bGxs/3Fxcf9xcXH/cHBw/29vb/9ubm7/&#10;bm5u/25ubv9ubm7/b29v/3BwcP9xcXH/cXFx/3Fxcf9xcXH/cnJy/3Nzc/9wcHD/cHBw/3Fxcf9y&#10;cnL/cnJy/3Nzc/90dHT/dHR0/3R0dP9zc3P/c3Nz/3Nzc/90dHT/dHR0/3V1df92dnb/dnZ2/3Z2&#10;dv93d3f/eHh4/3h4eP93d3f/dnZ2/3Z2dv92dnb/dnZ2/3Z2dv92dnb/d3d3/3d3d/93d3f/eHh4&#10;/3l5ef95eXn/eXl5/3l5ef95eXn/eXl5/3l5ef9UVFT/UlJS/1BQUP9RUVH/VVVV/1dXV/9XV1f/&#10;VlZW/1VVVf9VVVX/VlZW/1ZWVv9WVlb/VVVV/1RUVP9TU1P/W1tb/1tbW/9bW1v/WVlZ/1ZWVv9V&#10;VVX/VlZW/1hYWP9WVlb/VlZW/1ZWVv9XV1f/V1dX/1hYWP9YWFj/WFhY/15eXv9bW1v/WVlZ/0ZG&#10;Rv8xMTH/Ozs7/0ZGRv84ODj/PDw8/z4+Pv9DQ0P/SkpK/1FRUf9TU1P/UVFR/09PT/9TU1P/UVFR&#10;/1RUVP9aWlr/XV1d/15eXv9kZGT/bGxs/3Fxcf9ycnL/c3Nz/3Z2dv93d3f/d3d3/3V1df90dHT/&#10;dXV1/3R0dP9zc3P/cXFx/25ubv9ra2v/aWlp/2dnZ/9tbW3/a2tr/2hoaP9mZmb/ZWVl/2JiYv9d&#10;XV3/Wlpa/1hYWP9bW1v/V1dX/1FRUf9XV1f/ZGRk/2hoaP9jY2P/YGBg/2RkZP9jY2P/YmJi/2ho&#10;aP9tbW3/bW1t/2pqav9paWn/aGho/2hoaP9nZ2f/ZmZm/2JiYv9dXV3/WVlZ/zo6Ov8XFxf/GBgY&#10;/yAgIP8bGxv/Ghoa/xMTE/8ODg7/Dw8P/w4ODv8RERH/ERER/wwMDP8TExP/Hh4e/yEhIf8iIiL/&#10;Hh4e/xEREf8pKSn/ZGRk/3t7e/9xcXH/cHBw/2tra/9tbW3/b29v/3Fxcf9xcXH/cXFx/3BwcP9v&#10;b2//bm5u/3BwcP9ycnL/cnJy/3BwcP9wcHD/cXFx/3R0dP9wcHD/cHBw/3Fxcf9xcXH/cnJy/3Nz&#10;c/90dHT/dHR0/3R0dP90dHT/c3Nz/3Jycv9zc3P/dHR0/3V1df92dnb/dnZ2/3Z2dv94eHj/eHh4&#10;/3h4eP94eHj/dnZ2/3Z2dv92dnb/dnZ2/3Z2dv92dnb/dnZ2/3Z2dv92dnb/dnZ2/3l5ef95eXn/&#10;eXl5/3l5ef95eXn/eXl5/3l5ef9PT0//UVFR/1NTU/9UVFT/VFRU/1JSUv9QUFD/T09P/1ZWVv9V&#10;VVX/VVVV/1RUVP9VVVX/VlZW/1hYWP9ZWVn/V1dX/1dXV/9XV1f/VlZW/1ZWVv9XV1f/W1tb/15e&#10;Xv9eXl7/W1tb/1dXV/9WVlb/V1dX/1hYWP9YWFj/V1dX/1VVVf9mZmb/WFhY/zw8PP84ODj/Ojo6&#10;/zY2Nv86Ojr/RUVF/0hISP9MTEz/Tk5O/1BQUP9SUlL/VlZW/1hYWP9SUlL/VVVV/1hYWP9ZWVn/&#10;Wlpa/19fX/9nZ2f/bm5u/3Fxcf9ycnL/c3Nz/3Jycv9xcXH/cXFx/3Nzc/90dHT/bGxs/3R0dP90&#10;dHT/bW1t/2pqav9sbGz/Z2dn/15eXv9oaGj/ZmZm/2JiYv9eXl7/W1tb/1tbW/9bW1v/XFxc/1pa&#10;Wv9QUFD/TU1N/1ZWVv9hYWH/ZWVl/2RkZP9jY2P/ZmZm/2ZmZv9mZmb/Z2dn/2hoaP9qamr/bGxs&#10;/21tbf9xcXH/bGxs/3BwcP9wcHD/aGho/2VlZf9lZWX/XV1d/z4+Pv8jIyP/ERER/x4eHv8kJCT/&#10;ICAg/xwcHP8MDAz/ERER/xMTE/8VFRX/GBgY/xcXF/8TExP/FBQU/xkZGf8hISH/Hh4e/w4ODv8u&#10;Li7/c3Nz/4CAgP9oaGj/bGxs/3Fxcf9vb2//bW1t/2tra/9ra2v/bGxs/29vb/9wcHD/bW1t/29v&#10;b/9xcXH/cXFx/29vb/9vb2//cHBw/3Nzc/9ubm7/cHBw/3Fxcf9zc3P/dHR0/3R0dP9zc3P/c3Nz&#10;/3Nzc/9zc3P/dHR0/3V1df91dXX/dnZ2/3d3d/93d3f/dXV1/3Z2dv92dnb/d3d3/3d3d/92dnb/&#10;dnZ2/3V1df99fX3/dnZ2/3R0dP94eHj/enp6/3d3d/93d3f/enp6/3Z2dv96enr/e3t7/3p6ev96&#10;enr/e3t7/3p6ev9TU1P/VFRU/1VVVf9WVlb/VlZW/1VVVf9UVFT/U1NT/1ZWVv9WVlb/VlZW/1VV&#10;Vf9VVVX/VlZW/1ZWVv9XV1f/U1NT/1ZWVv9ZWVn/Wlpa/1lZWf9YWFj/WFhY/1hYWP9XV1f/VlZW&#10;/1VVVf9XV1f/Wlpa/1tbW/9aWlr/WVlZ/2FhYf9jY2P/SUlJ/y4uLv8xMTH/Ojo6/z4+Pv9FRUX/&#10;SkpK/0xMTP9PT0//UFBQ/1FRUf9SUlL/VVVV/1dXV/9XV1f/WFhY/1paWv9aWlr/XFxc/2FhYf9o&#10;aGj/bm5u/3Jycv90dHT/dXV1/3Nzc/9xcXH/b29v/25ubv9vb2//bGxs/3Fxcf9wcHD/aGho/2Zm&#10;Zv9qamr/aWlp/2JiYv9jY2P/YWFh/15eXv9aWlr/WFhY/1ZWVv9WVlb/VlZW/1BQUP9NTU3/T09P&#10;/1ZWVv9cXFz/XV1d/19fX/9hYWH/ZGRk/2RkZP9lZWX/Z2dn/2lpaf9qamr/aWlp/2hoaP9iYmL/&#10;Y2Nj/2xsbP9ycnL/bGxs/2lpaf9lZWX/XFxc/0VFRf8jIyP/FBQU/yIiIv8aGhr/FRUV/ygoKP8l&#10;JSX/BwcH/xAQEP8aGhr/HBwc/xMTE/8KCgr/DQ0N/xcXF/8PDw//ERER/w4ODv8oKCj/X19f/3h4&#10;eP9xcXH/cHBw/3Fxcf9wcHD/bm5u/21tbf9tbW3/bm5u/29vb/9wcHD/bm5u/29vb/9xcXH/cXFx&#10;/29vb/9vb2//cHBw/3Jycv9vb2//cHBw/3Fxcf9zc3P/dHR0/3R0dP9zc3P/c3Nz/3Nzc/9zc3P/&#10;dHR0/3V1df91dXX/dnZ2/3Z2dv92dnb/dXV1/3Z2dv92dnb/d3d3/3d3d/92dnb/dnZ2/3V1df96&#10;enr/dnZ2/3R0dP91dXX/d3d3/3d3d/92dnb/d3d3/3V1df95eXn/enp6/3l5ef95eXn/enp6/3l5&#10;ef9UVFT/VFRU/1RUVP9VVVX/VVVV/1VVVf9UVFT/VFRU/1VVVf9WVlb/VlZW/1ZWVv9WVlb/VlZW&#10;/1VVVf9VVVX/VFRU/1dXV/9aWlr/Wlpa/1lZWf9XV1f/V1dX/1dXV/9YWFj/V1dX/1ZWVv9XV1f/&#10;WFhY/1lZWf9ZWVn/WFhY/2NjY/9bW1v/QEBA/zAwMP88PDz/R0dH/0tLS/9SUlL/Tk5O/1BQUP9S&#10;UlL/UlJS/1JSUv9SUlL/VFRU/1ZWVv9bW1v/W1tb/1paWv9bW1v/Xl5e/2NjY/9paWn/bm5u/3Bw&#10;cP9ycnL/c3Nz/3Nzc/9wcHD/bm5u/21tbf9tbW3/a2tr/25ubv9sbGz/ZGRk/2NjY/9oaGj/aWlp&#10;/2VlZf9bW1v/Wlpa/1lZWf9WVlb/VFRU/1JSUv9QUFD/UFBQ/1NTU/9XV1f/XFxc/2BgYP9fX1//&#10;XV1d/19fX/9kZGT/YmJi/2NjY/9kZGT/Z2dn/2pqav9paWn/ZWVl/2JiYv9paWn/aGho/25ubv9w&#10;cHD/bGxs/2pqav9oaGj/YmJi/0VFRf8qKir/Hx8f/yUlJf8SEhL/Kioq/21tbf94eHj/ERER/xkZ&#10;Gf8lJSX/Jycn/xwcHP8VFRX/HR0d/ykpKf8rKyv/IyMj/xYWFv8RERH/Kysr/1tbW/93d3f/dnZ2&#10;/29vb/9vb2//b29v/29vb/9vb2//b29v/3BwcP9wcHD/bm5u/29vb/9wcHD/cHBw/3BwcP9vb2//&#10;cXFx/3Jycv9vb2//cHBw/3Fxcf9ycnL/c3Nz/3Nzc/9zc3P/c3Nz/3R0dP90dHT/dHR0/3R0dP91&#10;dXX/dXV1/3V1df91dXX/dXV1/3Z2dv92dnb/d3d3/3d3d/92dnb/dnZ2/3V1df92dnb/dnZ2/3V1&#10;df9zc3P/dHR0/3d3d/93d3f/dHR0/3R0dP94eHj/enp6/3h4eP94eHj/enp6/3h4eP9RUVH/UVFR&#10;/1FRUf9RUVH/UVFR/1JSUv9SUlL/U1NT/1JSUv9TU1P/VVVV/1ZWVv9XV1f/V1dX/1ZWVv9VVVX/&#10;WFhY/1lZWf9YWFj/VlZW/1RUVP9VVVX/V1dX/1paWv9YWFj/V1dX/1ZWVv9WVlb/V1dX/1hYWP9Z&#10;WVn/WVlZ/01NTf9JSUn/Pj4+/z4+Pv9MTEz/UVFR/05OTv9RUVH/TU1N/09PT/9RUVH/UVFR/1FR&#10;Uf9RUVH/U1NT/1VVVf9bW1v/Wlpa/1lZWf9aWlr/Xl5e/2RkZP9paWn/bW1t/2xsbP9ubm7/b29v&#10;/29vb/9ubm7/bW1t/25ubv9wcHD/ampq/2xsbP9qamr/ZGRk/2NjY/9lZWX/ZWVl/2FhYf9VVVX/&#10;VVVV/1VVVf9VVVX/VFRU/1JSUv9RUVH/UFBQ/1RUVP9YWFj/W1tb/1xcXP9YWFj/VlZW/1hYWP9b&#10;W1v/YWFh/2JiYv9kZGT/Z2dn/2lpaf9nZ2f/YWFh/1xcXP9nZ2f/ZmZm/2dnZ/9nZ2f/Y2Nj/2Bg&#10;YP9eXl7/Wlpa/1NTU/8tLS3/Dw8P/xISEv8UFBT/R0dH/4GBgf9bW1v/ExMT/xMTE/8ZGRn/HBwc&#10;/xYWFv8XFxf/JSUl/y8vL/8vLy//JiYm/x0dHf8QEBD/Gxsb/1ZWVv9/f3//cnJy/21tbf9tbW3/&#10;b29v/3BwcP9wcHD/b29v/29vb/9ubm7/b29v/29vb/9wcHD/cHBw/3BwcP9wcHD/cXFx/3Fxcf9w&#10;cHD/cHBw/3Fxcf9ycnL/c3Nz/3Nzc/90dHT/dHR0/3R0dP90dHT/dHR0/3R0dP90dHT/dHR0/3R0&#10;dP90dHT/dXV1/3Z2dv92dnb/d3d3/3d3d/92dnb/dnZ2/3V1df90dHT/eHh4/3d3d/9zc3P/c3Nz&#10;/3h4eP94eHj/c3Nz/3V1df95eXn/e3t7/3l5ef95eXn/e3t7/3l5ef9RUVH/UVFR/1BQUP9RUVH/&#10;UVFR/1JSUv9TU1P/U1NT/1BQUP9RUVH/U1NT/1ZWVv9XV1f/V1dX/1dXV/9XV1f/WFhY/1hYWP9X&#10;V1f/VVVV/1RUVP9UVFT/V1dX/1paWv9SUlL/VFRU/1dXV/9ZWVn/WVlZ/1dXV/9VVVX/VFRU/zk5&#10;Of87Ozv/PDw8/0FBQf9JSUn/SEhI/0VFRf9JSUn/SUlJ/0tLS/9NTU3/T09P/09PT/9QUFD/U1NT&#10;/1VVVf9XV1f/VlZW/1dXV/9ZWVn/XV1d/2NjY/9oaGj/a2tr/2tra/9sbGz/bGxs/2tra/9qamr/&#10;ampq/21tbf9vb2//aGho/2pqav9qamr/ZmZm/2NjY/9hYWH/XV1d/1lZWf9SUlL/U1NT/1VVVf9W&#10;Vlb/V1dX/1ZWVv9VVVX/VFRU/1ZWVv9XV1f/V1dX/1ZWVv9WVlb/WFhY/1lZWf9ZWVn/YGBg/2Fh&#10;Yf9jY2P/ZWVl/2VlZf9iYmL/XFxc/1dXV/9aWlr/Xl5e/2FhYf9iYmL/YWFh/1paWv9SUlL/Tk5O&#10;/0dHR/8vLy//FBQU/xsbG/8bGxv/RUVF/29vb/8yMjL/Dw8P/woKCv8QEBD/FBQU/w0NDf8RERH/&#10;Hx8f/ycnJ/8hISH/Gxsb/xkZGf8WFhb/KSkp/2NjY/+CgoL/bGxs/2pqav9sbGz/bW1t/29vb/9v&#10;b2//b29v/25ubv9tbW3/b29v/29vb/9vb2//cHBw/3BwcP9xcXH/cXFx/3Fxcf9wcHD/cHBw/3Fx&#10;cf9xcXH/cnJy/3Nzc/90dHT/dHR0/3R0dP90dHT/dHR0/3R0dP90dHT/dHR0/3Nzc/9zc3P/dXV1&#10;/3Z2dv92dnb/d3d3/3d3d/92dnb/dnZ2/3V1df90dHT/eXl5/3l5ef91dXX/dHR0/3h4eP94eHj/&#10;dHR0/3Z2dv96enr/fHx8/3p6ev96enr/fHx8/3p6ev9SUlL/U1NT/1RUVP9UVFT/VVVV/1ZWVv9W&#10;Vlb/VlZW/1BQUP9RUVH/U1NT/1RUVP9WVlb/V1dX/1dXV/9XV1f/U1NT/1VVVf9YWFj/WVlZ/1hY&#10;WP9WVlb/VlZW/1ZWVv9VVVX/WFhY/1xcXP9bW1v/VVVV/01NTf9ERET/QEBA/z4+Pv9BQUH/QkJC&#10;/0FBQf9AQED/QEBA/0RERP9LS0v/RUVF/0dHR/9KSkr/TExM/01NTf9PT0//UlJS/1VVVf9UVFT/&#10;VVVV/1dXV/9aWlr/XV1d/2BgYP9kZGT/Z2dn/2xsbP9tbW3/bW1t/2tra/9oaGj/Z2dn/2hoaP9p&#10;aWn/ZmZm/2dnZ/9lZWX/YWFh/11dXf9ZWVn/VVVV/1JSUv9RUVH/UlJS/1RUVP9WVlb/V1dX/1dX&#10;V/9XV1f/VlZW/1dXV/9XV1f/VVVV/1VVVf9YWFj/Xl5e/19fX/9eXl7/XV1d/15eXv9gYGD/YGBg&#10;/11dXf9ZWVn/VVVV/1NTU/9UVFT/V1dX/1VVVf9SUlL/UlJS/0xMTP9FRUX/RUVF/0FBQf86Ojr/&#10;Hh4e/xwcHP8KCgr/JSUl/2pqav9UVFT/ExMT/w8PD/8ZGRn/Hh4e/xISEv8RERH/HR0d/yAgIP8i&#10;IiL/GRkZ/xAQEP8WFhb/Ojo6/2hoaP95eXn/bGxs/2pqav9sbGz/bW1t/29vb/9vb2//b29v/29v&#10;b/9ubm7/cHBw/29vb/9ubm7/b29v/3Fxcf9ycnL/cXFx/3BwcP9xcXH/cHBw/3BwcP9xcXH/cnJy&#10;/3Nzc/90dHT/dXV1/3Nzc/9zc3P/c3Nz/3Nzc/9zc3P/dHR0/3R0dP90dHT/dXV1/3Z2dv92dnb/&#10;d3d3/3d3d/92dnb/dnZ2/3V1df90dHT/eHh4/3l5ef93d3f/dnZ2/3d3d/93d3f/dnZ2/3Z2dv96&#10;enr/e3t7/3p6ev96enr/e3t7/3p6ev9RUVH/UlJS/1RUVP9WVlb/VlZW/1ZWVv9WVlb/VVVV/1RU&#10;VP9UVFT/U1NT/1NTU/9UVFT/VFRU/1VVVf9WVlb/UVFR/1RUVP9XV1f/WVlZ/1hYWP9WVlb/VlZW&#10;/1dXV/9bW1v/W1tb/1hYWP9RUVH/R0dH/z8/P/85OTn/Nzc3/0NDQ/9HR0f/SUlJ/0VFRf9CQkL/&#10;RUVF/0tLS/9OTk7/RUVF/0hISP9KSkr/TExM/01NTf9PT0//UVFR/1RUVP9UVFT/WFhY/1xcXP9d&#10;XV3/XV1d/15eXv9gYGD/Y2Nj/2hoaP9qamr/bGxs/2xsbP9qamr/Z2dn/2VlZf9lZWX/ZWVl/2Ji&#10;Yv9cXFz/VlZW/1JSUv9QUFD/UFBQ/1BQUP9RUVH/UVFR/1JSUv9TU1P/VFRU/1RUVP9UVFT/VFRU&#10;/05OTv9RUVH/UlJS/1BQUP9RUVH/VVVV/1dXV/9VVVX/WVlZ/1paWv9bW1v/WFhY/1JSUv9OTk7/&#10;Tk5O/09PT/9ISEj/SkpK/0VFRf9CQkL/R0dH/0hISP9HR0f/Tk5O/319ff9paWn/Jycn/xQUFP8N&#10;DQ3/MDAw/39/f/91dXX/GBgY/w8PD/8WFhb/Gxsb/xEREf8RERH/GRkZ/xcXF/8YGBj/FxcX/w8P&#10;D/8mJib/XFxc/3V1df9ubm7/bGxs/21tbf9ubm7/b29v/3BwcP9xcXH/cXFx/3Jycv9ycnL/cHBw&#10;/29vb/9ubm7/b29v/3Fxcf9ycnL/cXFx/3BwcP9xcXH/cXFx/3BwcP9wcHD/cXFx/3Nzc/90dHT/&#10;dXV1/3Fxcf9ycnL/cnJy/3Nzc/9zc3P/dHR0/3R0dP91dXX/dXV1/3Z2dv92dnb/d3d3/3d3d/92&#10;dnb/dnZ2/3V1df90dHT/dHR0/3d3d/94eHj/dnZ2/3Nzc/90dHT/dnZ2/3Nzc/94eHj/eXl5/3d3&#10;d/93d3f/eXl5/3h4eP9MTEz/Tk5O/1FRUf9TU1P/VFRU/1RUVP9TU1P/UVFR/1dXV/9WVlb/VFRU&#10;/1NTU/9SUlL/UlJS/1NTU/9TU1P/VFRU/1VVVf9VVVX/VFRU/1NTU/9VVVX/WVlZ/1xcXP9ZWVn/&#10;VFRU/0tLS/9BQUH/Ojo6/zk5Of8+Pj7/Q0ND/zk5Of9BQUH/SUlJ/0hISP9HR0f/SkpK/0xMTP9I&#10;SEj/R0dH/0lJSf9MTEz/TU1N/01NTf9OTk7/UVFR/1NTU/9WVlb/W1tb/2BgYP9hYWH/Xl5e/1xc&#10;XP9eXl7/YGBg/2BgYP9lZWX/a2tr/25ubv9sbGz/aWlp/2ZmZv9kZGT/ZWVl/15eXv9UVFT/TExM&#10;/0hISP9JSUn/TU1N/1FRUf9RUVH/UVFR/1FRUf9QUFD/UFBQ/1BQUP9QUFD/UFBQ/1FRUf9YWFj/&#10;W1tb/1dXV/9TU1P/U1NT/1RUVP9SUlL/VVVV/1dXV/9XV1f/UlJS/0tLS/9HR0f/SEhI/0xMTP8/&#10;Pz//SEhI/0tLS/9SUlL/YGBg/2ZmZv9paWn/cXFx/3h4eP9zc3P/KCgo/woKCv8MDAz/OTk5/4iI&#10;iP96enr/IyMj/w8PD/8ODg7/FRUV/xMTE/8ZGRn/ICAg/xcXF/8cHBz/Hh4e/xMTE/8xMTH/cHBw&#10;/3t7e/9nZ2f/cXFx/3BwcP9wcHD/cXFx/3Jycv9ycnL/c3Nz/3R0dP91dXX/cXFx/29vb/9tbW3/&#10;b29v/3Fxcf9ycnL/cXFx/29vb/9xcXH/cXFx/3BwcP9wcHD/cXFx/3Nzc/90dHT/dXV1/3BwcP9x&#10;cXH/cnJy/3Jycv9zc3P/dHR0/3V1df91dXX/dXV1/3Z2dv92dnb/d3d3/3d3d/92dnb/dnZ2/3V1&#10;df9zc3P/cXFx/3R0dP94eHj/dnZ2/3BwcP9xcXH/dnZ2/3Fxcf91dXX/d3d3/3V1df91dXX/d3d3&#10;/3V1df9SUlL/UFBQ/1FRUf9WVlb/VlZW/1NTU/9SUlL/VVVV/1ZWVv9SUlL/UlJS/1VVVf9WVlb/&#10;U1NT/1NTU/9XV1f/UlJS/1BQUP9PT0//UlJS/1VVVf9XV1f/VlZW/1NTU/89PT3/Ojo6/0FBQf9G&#10;Rkb/QkJC/0ZGRv9KSkr/RUVF/0dHR/9ISEj/SEhI/0lJSf9KSkr/S0tL/0xMTP9MTEz/TU1N/01N&#10;Tf9OTk7/UFBQ/1JSUv9TU1P/VFRU/1NTU/9ZWVn/X19f/15eXv9dXV3/YmJi/19fX/9ZWVn/XFxc&#10;/2NjY/9lZWX/Z2dn/2hoaP9mZmb/ZWVl/2VlZf9lZWX/X19f/1hYWP9QUFD/TU1N/09PT/9SUlL/&#10;UVFR/09PT/9RUVH/Tk5O/05OTv9QUFD/T09P/0tLS/9NTU3/UlJS/1paWv9SUlL/Tk5O/1JSUv9U&#10;VFT/T09P/01NTf9PT0//TExM/09PT/9JSUn/Q0ND/0dHR/9GRkb/R0dH/1BQUP9iYmL/ZmZm/2lp&#10;af9oaGj/aGho/2pqav9paWn/ZGRk/3R0dP9gYGD/Hh4e/wgICP8TExP/Ly8v/2FhYf9nZ2f/Li4u&#10;/xoaGv8YGBj/HBwc/yIiIv8lJSX/ISEh/ywsLP8sLCz/JSUl/xEREf9VVVX/kZGR/3d3d/9ubm7/&#10;eXl5/3Fxcf9vb2//bm5u/3BwcP9ubm7/a2tr/21tbf9zc3P/bW1t/25ubv9ubm7/b29v/3Fxcf9y&#10;cnL/cnJy/3Nzc/9wcHD/cHBw/3Fxcf9ycnL/cnJy/3Nzc/9zc3P/dHR0/3R0dP9xcXH/cnJy/3V1&#10;df92dnb/c3Nz/3R0dP93d3f/c3Nz/3Nzc/9zc3P/dHR0/3R0dP91dXX/dXV1/3V1df93d3f/dHR0&#10;/3R0dP95eXn/enp6/3h4eP95eXn/fX19/3V1df90dHT/c3Nz/3R0dP92dnb/d3d3/3Z2dv9QUFD/&#10;Tk5O/09PT/9TU1P/VVVV/1NTU/9TU1P/VlZW/1dXV/9WVlb/WFhY/11dXf9cXFz/V1dX/1RUVP9U&#10;VFT/VVVV/1lZWf9bW1v/WVlZ/1BQUP9GRkb/Pz8//zs7O/9AQED/Ojo6/z8/P/9ISEj/RkZG/0ZG&#10;Rv9KSkr/S0tL/0xMTP9MTEz/TU1N/01NTf9NTU3/TU1N/01NTf9NTU3/UVFR/1FRUf9RUVH/UlJS&#10;/1RUVP9VVVX/VlZW/1dXV/9dXV3/YmJi/19fX/9dXV3/YWFh/11dXf9XV1f/Wlpa/2FhYf9iYmL/&#10;ZGRk/2VlZf9kZGT/YmJi/2BgYP9fX1//UFBQ/0xMTP9KSkr/SkpK/01NTf9PT0//T09P/01NTf9S&#10;UlL/Tk5O/01NTf9OTk7/TU1N/0pKSv9MTEz/UFBQ/1FRUf9PT0//T09P/1JSUv9SUlL/S0tL/0ND&#10;Q/8+Pj7/RERE/0tLS/9LS0v/TU1N/1VVVf9YWFj/W1tb/2NjY/9kZGT/aGho/2hoaP9mZmb/ZmZm&#10;/2lpaf9paWn/ZWVl/2xsbP9ubm7/Nzc3/xISEv8ICAj/Gxsb/11dXf+AgID/RUVF/xYWFv8lJSX/&#10;SEhI/zg4OP8cHBz/GBgY/ycnJ/8jIyP/Hx8f/x8fH/9hYWH/hoaG/3Fxcf9zc3P/cXFx/3BwcP9u&#10;bm7/bm5u/3BwcP9vb2//bGxs/25ubv9zc3P/b29v/29vb/9vb2//b29v/29vb/9xcXH/cnJy/3Nz&#10;c/9xcXH/cXFx/3Fxcf9ycnL/cnJy/3Jycv9ycnL/c3Nz/3Z2dv9zc3P/c3Nz/3V1df91dXX/cnJy&#10;/3Jycv91dXX/c3Nz/3Nzc/9zc3P/dHR0/3R0dP91dXX/dXV1/3V1df94eHj/dXV1/3V1df95eXn/&#10;eXl5/3Z2dv92dnb/enp6/3V1df90dHT/c3Nz/3R0dP92dnb/d3d3/3Z2dv9RUVH/T09P/09PT/9S&#10;UlL/U1NT/1JSUv9SUlL/VVVV/1VVVf9TU1P/UlJS/1RUVP9VVVX/VFRU/1VVVf9YWFj/VlZW/1VV&#10;Vf9RUVH/SkpK/0FBQf88PDz/Ozs7/zw8PP9HR0f/Pj4+/0FBQf9KSkr/SUlJ/0ZGRv9KSkr/Tk5O&#10;/1FRUf9RUVH/UVFR/1FRUf9RUVH/UFBQ/1BQUP9QUFD/VVVV/1VVVf9UVFT/VFRU/1VVVf9XV1f/&#10;WVlZ/1tbW/9fX1//YWFh/19fX/9dXV3/X19f/11dXf9aWlr/XFxc/11dXf9eXl7/YGBg/2FhYf9g&#10;YGD/XV1d/1lZWf9WVlb/TExM/01NTf9OTk7/UFBQ/1BQUP9QUFD/T09P/01NTf9SUlL/Tk5O/0tL&#10;S/9LS0v/SkpK/0hISP9JSUn/S0tL/0hISP9MTEz/TU1N/0hISP9ERET/Q0ND/0FBQf8/Pz//TU1N&#10;/1RUVP9YWFj/XFxc/2JiYv9kZGT/ZWVl/2pqav9nZ2f/aWlp/2hoaP9lZWX/ZGRk/2hoaP9oaGj/&#10;ZmZm/25ubv93d3f/QUFB/xISEv8GBgb/Ghoa/11dXf+RkZH/V1dX/wYGBv8BAQH/JiYm/ysrK/8y&#10;MjL/Ly8v/w8PD/8VFRX/CgoK/xsbG/9mZmb/gICA/2hoaP9xcXH/cXFx/25ubv9tbW3/bm5u/3Bw&#10;cP9vb2//bW1t/29vb/90dHT/cXFx/3BwcP9vb2//b29v/29vb/9wcHD/cXFx/3Fxcf9ycnL/cnJy&#10;/3Jycv9ycnL/cXFx/3Fxcf9xcXH/cXFx/3d3d/90dHT/c3Nz/3V1df91dXX/cXFx/3BwcP9zc3P/&#10;c3Nz/3Nzc/9zc3P/dHR0/3R0dP91dXX/dXV1/3V1df94eHj/dnZ2/3Z2dv93d3f/d3d3/3V1df90&#10;dHT/dnZ2/3Z2dv90dHT/c3Nz/3R0dP92dnb/d3d3/3d3d/9UVFT/U1NT/1JSUv9SUlL/UlJS/1FR&#10;Uf9SUlL/U1NT/1FRUf9PT0//T09P/1BQUP9RUVH/U1NT/1ZWVv9YWFj/VVVV/0xMTP9BQUH/OTk5&#10;/zg4OP86Ojr/PT09/z8/P/9MTEz/R0dH/0dHR/9KSkr/SkpK/0hISP9LS0v/Tk5O/1JSUv9SUlL/&#10;UlJS/1NTU/9TU1P/U1NT/1NTU/9UVFT/V1dX/1dXV/9XV1f/VVVV/1VVVf9XV1f/W1tb/15eXv9c&#10;XFz/XV1d/1xcXP9cXFz/Xl5e/15eXv9eXl7/X19f/1paWv9bW1v/XV1d/15eXv9dXV3/WVlZ/1NT&#10;U/9PT0//R0dH/0pKSv9OTk7/T09P/05OTv9NTU3/TU1N/01NTf9QUFD/Tk5O/0xMTP9LS0v/S0tL&#10;/0lJSf9ISEj/SEhI/0BAQP9ISEj/R0dH/zo6Ov82Njb/QkJC/1BQUP9XV1f/Xl5e/2JiYv9lZWX/&#10;Z2dn/2dnZ/9mZmb/ZWVl/2dnZ/9nZ2f/ampq/2lpaf9mZmb/ZWVl/2hoaP9nZ2f/ZGRk/25ubv96&#10;enr/RERE/xEREf8KCgr/Hx8f/1xcXP+YmJj/ZGRk/x0dHf8LCwv/GBgY/xkZGf88PDz/VFRU/zg4&#10;OP8fHx//CQkJ/xAQEP9iYmL/iYmJ/2pqav9oaGj/dXV1/21tbf9sbGz/bW1t/3BwcP9wcHD/bW1t&#10;/29vb/90dHT/cXFx/3Fxcf9xcXH/cXFx/3BwcP9wcHD/b29v/25ubv9zc3P/c3Nz/3Jycv9ycnL/&#10;cXFx/3BwcP9vb2//b29v/3Z2dv9zc3P/cnJy/3V1df90dHT/cXFx/3Fxcf90dHT/c3Nz/3Nzc/9z&#10;c3P/dHR0/3R0dP91dXX/dXV1/3V1df92dnb/dnZ2/3V1df92dnb/dXV1/3R0dP90dHT/dXV1/3d3&#10;d/91dXX/c3Nz/3R0dP92dnb/d3d3/3d3d/9TU1P/VFRU/1RUVP9TU1P/U1NT/1RUVP9UVFT/VFRU&#10;/1JSUv9VVVX/WFhY/1lZWf9XV1f/VFRU/05OTv9KSkr/OTk5/zc3N/83Nzf/Ojo6/0FBQf9GRkb/&#10;SEhI/0hISP9ISEj/TExM/0tLS/9ISEj/SkpK/09PT/9RUVH/UFBQ/09PT/9QUFD/UVFR/1JSUv9U&#10;VFT/VVVV/1ZWVv9WVlb/V1dX/1hYWP9YWFj/VlZW/1VVVf9WVlb/Wlpa/15eXv9dXV3/W1tb/1xc&#10;XP9cXFz/XFxc/11dXf9eXl7/XV1d/1dXV/9YWFj/Wlpa/1tbW/9YWFj/U1NT/05OTv9KSkr/R0dH&#10;/0pKSv9OTk7/T09P/05OTv9OTk7/UFBQ/1JSUv9GRkb/SEhI/0hISP9ISEj/R0dH/0ZGRv9ERET/&#10;QkJC/zs7O/9CQkL/QkJC/zs7O/9AQED/VVVV/2RkZP9nZ2f/ZWVl/2ZmZv9paWn/aWlp/2ZmZv9l&#10;ZWX/Z2dn/2dnZ/9lZWX/aWlp/2pqav9oaGj/Z2dn/2hoaP9mZmb/YmJi/2RkZP98fHz/VVVV/xoa&#10;Gv8ICAj/FRUV/1BQUP+ZmZn/aWlp/yYmJv8QEBD/Hx8f/xQUFP8VFRX/MzMz/0NDQ/86Ojr/Jycn&#10;/xMTE/9QUFD/jo6O/3l5ef9mZmb/c3Nz/21tbf9sbGz/bm5u/3Fxcf9wcHD/bm5u/29vb/90dHT/&#10;b29v/3BwcP9ycnL/c3Nz/3Jycv9wcHD/bW1t/2xsbP9zc3P/c3Nz/3Jycv9xcXH/cHBw/29vb/9u&#10;bm7/bm5u/3Nzc/9wcHD/cXFx/3R0dP90dHT/cnJy/3Jycv91dXX/c3Nz/3Nzc/9zc3P/dHR0/3R0&#10;dP91dXX/dXV1/3V1df90dHT/dHR0/3V1df90dHT/dXV1/3Z2dv92dnb/dXV1/3h4eP92dnb/dHR0&#10;/3R0dP92dnb/eHh4/3h4eP9OTk7/UVFR/1NTU/9TU1P/VFRU/1ZWVv9WVlb/VFRU/1ZWVv9XV1f/&#10;VVVV/09PT/9KSkr/RkZG/0BAQP87Ozv/OTk5/z4+Pv9DQ0P/RUVF/0RERP9CQkL/QkJC/0JCQv9D&#10;Q0P/TU1N/01NTf9HR0f/TU1N/1VVVf9WVlb/U1NT/05OTv9PT0//UFBQ/1JSUv9UVFT/VVVV/1dX&#10;V/9YWFj/V1dX/1hYWP9ZWVn/WFhY/1ZWVv9WVlb/Wlpa/11dXf9gYGD/XV1d/15eXv9eXl7/WVlZ&#10;/1lZWf9ZWVn/VlZW/1JSUv9VVVX/V1dX/1ZWVv9SUlL/TU1N/0lJSf9ISEj/SUlJ/0pKSv9LS0v/&#10;SUlJ/0ZGRv9FRUX/RkZG/0hISP85OTn/PT09/0BAQP8+Pj7/PT09/z09Pf89PT3/PDw8/z4+Pv9E&#10;RET/SEhI/0xMTP9bW1v/bGxs/21tbf9kZGT/aWlp/2dnZ/9paWn/aGho/2NjY/9jY2P/ZWVl/2Rk&#10;ZP9jY2P/aGho/2pqav9oaGj/aGho/2lpaf9nZ2f/YmJi/2VlZf9/f3//YmJi/yMjI/8ICAj/EBAQ&#10;/0JCQv+Kior/enp6/y8vL/8ICAj/ICAg/yQkJP8NDQ3/EhIS/yUlJf82Njb/NTU1/xcXF/8xMTH/&#10;cHBw/3x8fP9xcXH/b29v/21tbf9sbGz/bm5u/3Jycv9xcXH/bW1t/25ubv9ycnL/b29v/3BwcP9y&#10;cnL/c3Nz/3Jycv9wcHD/bm5u/2xsbP9zc3P/cnJy/3Jycv9xcXH/cHBw/29vb/9ubm7/bm5u/3Jy&#10;cv9vb2//cHBw/3Nzc/90dHT/cnJy/3Jycv92dnb/c3Nz/3Nzc/9zc3P/dHR0/3R0dP91dXX/dXV1&#10;/3V1df9zc3P/dXV1/3V1df90dHT/dHR0/3d3d/93d3f/dXV1/3h4eP92dnb/dHR0/3R0dP92dnb/&#10;eHh4/3h4eP9OTk7/UlJS/1RUVP9SUlL/UlJS/1NTU/9QUFD/TExM/0xMTP9LS0v/RERE/zw8PP84&#10;ODj/Ozs7/zw8PP87Ozv/Pj4+/0JCQv9FRUX/RkZG/0ZGRv9GRkb/SUlJ/0tLS/9GRkb/T09P/05O&#10;Tv9KSkr/UVFR/1RUVP9SUlL/U1NT/1BQUP9QUFD/UVFR/1NTU/9UVFT/VVVV/1dXV/9XV1f/V1dX&#10;/1paWv9cXFz/W1tb/1hYWP9XV1f/Wlpa/15eXv9fX1//W1tb/15eXv9fX1//WFhY/1dXV/9XV1f/&#10;UVFR/0xMTP9RUVH/VFRU/1FRUf9LS0v/RkZG/0VFRf9HR0f/QkJC/0JCQv9DQ0P/QkJC/0BAQP8+&#10;Pj7/Pj4+/z8/P/9AQED/R0dH/0pKSv9GRkb/Q0ND/0dHR/9MTEz/Tk5O/1FRUf9WVlb/Wlpa/19f&#10;X/9nZ2f/bm5u/2pqav9hYWH/aWlp/2ZmZv9qamr/ampq/2NjY/9jY2P/ZmZm/2NjY/9kZGT/Z2dn&#10;/2lpaf9nZ2f/Z2dn/2lpaf9oaGj/ZWVl/2lpaf9+fn7/Z2dn/ykpKf8LCwv/ERER/zo6Ov97e3v/&#10;f39//zs7O/8PDw//Jycn/zQ0NP8bGxv/ExMT/xkZGf8gICD/Jycn/xsbG/8hISH/QEBA/2dnZ/99&#10;fX3/cXFx/25ubv9tbW3/b29v/3Jycv9xcXH/bW1t/21tbf9xcXH/cXFx/3Fxcf9wcHD/cHBw/3Bw&#10;cP9vb2//b29v/3BwcP9ycnL/cXFx/3Fxcf9wcHD/cHBw/29vb/9vb2//bm5u/3Nzc/9wcHD/cHBw&#10;/3Nzc/90dHT/cXFx/3Fxcf90dHT/c3Nz/3Nzc/9zc3P/dHR0/3R0dP91dXX/dXV1/3V1df91dXX/&#10;eHh4/3d3d/90dHT/dHR0/3Z2dv92dnb/c3Nz/3l5ef93d3f/dHR0/3R0dP92dnb/eHh4/3l5ef9R&#10;UVH/VVVV/1ZWVv9SUlL/T09P/05OTv9ISEj/QkJC/zo6Ov89PT3/PDw8/zk5Of86Ojr/QUFB/0VF&#10;Rf9DQ0P/R0dH/0VFRf9FRUX/SEhI/0xMTP9NTU3/S0tL/0hISP9NTU3/UlJS/09PT/9OTk7/U1NT&#10;/1BQUP9LS0v/T09P/1JSUv9TU1P/U1NT/1RUVP9VVVX/VVVV/1ZWVv9WVlb/V1dX/1tbW/9eXl7/&#10;Xl5e/1paWv9ZWVn/W1tb/15eXv9bW1v/V1dX/1xcXP9fX1//WFhY/1dXV/9YWFj/UVFR/0hISP9N&#10;TU3/UVFR/05OTv9GRkb/QEBA/0JCQv9FRUX/Q0ND/0ZGRv9KSkr/T09P/1NTU/9WVlb/WFhY/1lZ&#10;Wf9aWlr/YWFh/2RkZP9eXl7/Wlpa/2BgYP9paWn/bm5u/2VlZf9qamr/a2tr/2dnZ/9iYmL/YmJi&#10;/2VlZf9mZmb/YmJi/2BgYP9nZ2f/a2tr/2ZmZv9oaGj/bGxs/2lpaf9lZWX/aGho/2dnZ/9lZWX/&#10;ZWVl/2lpaf9qamr/Z2dn/2RkZP99fX3/b29v/zAwMP8JCQn/DQ0N/zg4OP99fX3/lpaW/0FBQf8R&#10;ERH/PDw8/1ZWVv83Nzf/ISEh/x0dHf8cHBz/HBwc/yUlJf8nJyf/IiIi/05OTv+CgoL/dXV1/25u&#10;bv9tbW3/cHBw/3Nzc/9xcXH/bGxs/2xsbP9wcHD/c3Nz/3Fxcf9vb2//bW1t/21tbf9vb2//cXFx&#10;/3Nzc/9xcXH/cXFx/3Fxcf9wcHD/cHBw/29vb/9vb2//b29v/3V1df9ycnL/cXFx/3R0dP9zc3P/&#10;b29v/29vb/9ycnL/c3Nz/3Nzc/9zc3P/dHR0/3R0dP91dXX/dXV1/3V1df93d3f/enp6/3l5ef91&#10;dXX/dHR0/3Z2dv91dXX/cXFx/3l5ef93d3f/dHR0/3R0dP92dnb/eHh4/3l5ef9RUVH/TExM/0ND&#10;Q/87Ozv/Nzc3/zc3N/86Ojr/PDw8/z8/P/9AQED/QUFB/0NDQ/9FRUX/R0dH/0hISP9JSUn/QEBA&#10;/0hISP9MTEz/SkpK/0tLS/9PT0//UVFR/09PT/9JSUn/S0tL/05OTv9QUFD/UFBQ/05OTv9MTEz/&#10;S0tL/09PT/9aWlr/WFhY/1RUVP9YWFj/WFhY/1VVVf9XV1f/WVlZ/1lZWf9aWlr/W1tb/11dXf9e&#10;Xl7/X19f/2BgYP9cXFz/Xl5e/1paWv9YWFj/WFhY/05OTv9KSkr/VVVV/0pKSv9JSUn/RkZG/0RE&#10;RP9FRUX/SkpK/1NTU/9ZWVn/ZGRk/2JiYv9gYGD/X19f/19fX/9hYWH/ZGRk/2ZmZv9iYmL/ZWVl&#10;/2NjY/9fX1//YGBg/2ZmZv9paWn/aGho/2VlZf9paWn/Y2Nj/2BgYP9mZmb/ZWVl/2NjY/9oaGj/&#10;YWFh/2NjY/9lZWX/ZmZm/2ZmZv9nZ2f/aWlp/2tra/9ra2v/bGxs/2hoaP9oaGj/bW1t/2dnZ/9j&#10;Y2P/a2tr/2lpaf91dXX/cHBw/y8vL/8KCgr/BwcH/yEhIf93d3f/lpaW/z8/P/8KCgr/IyMj/0RE&#10;RP9CQkL/NDQ0/y0tLf8vLy//FBQU/yUlJf8+Pj7/QEBA/2BgYP99fX3/bGxs/2tra/9wcHD/cnJy&#10;/3BwcP9xcXH/c3Nz/3Jycv9tbW3/cXFx/3BwcP9vb2//cXFx/3Nzc/90dHT/c3Nz/3Fxcf92dnb/&#10;cnJy/29vb/9vb2//cnJy/3R0dP9zc3P/cXFx/29vb/9wcHD/cXFx/3Jycv9ycnL/cXFx/3BwcP9v&#10;b2//dHR0/3V1df92dnb/d3d3/3Z2dv91dXX/c3Nz/3Jycv9zc3P/dXV1/3d3d/92dnb/dHR0/3Nz&#10;c/91dXX/d3d3/3Z2dv94eHj/eXl5/3l5ef95eXn/eXl5/3h4eP8+Pj7/PT09/zs7O/87Ozv/PDw8&#10;/0BAQP9ERET/R0dH/0BAQP9BQUH/QkJC/0NDQ/9FRUX/RkZG/0dHR/9ISEj/RUVF/0dHR/9LS0v/&#10;TU1N/0xMTP9LS0v/TExM/09PT/9MTEz/TExM/01NTf9NTU3/Tk5O/05OTv9OTk7/T09P/1FRUf9Y&#10;WFj/V1dX/1NTU/9VVVX/V1dX/1dXV/9YWFj/W1tb/1tbW/9bW1v/Wlpa/1lZWf9ZWVn/WFhY/1hY&#10;WP9YWFj/Wlpa/1dXV/9XV1f/WVlZ/1BQUP9FRUX/RkZG/0RERP9ISEj/Tk5O/1NTU/9YWFj/XFxc&#10;/2FhYf9kZGT/YmJi/2FhYf9gYGD/X19f/2BgYP9hYWH/Y2Nj/2RkZP9iYmL/ZWVl/2VlZf9hYWH/&#10;YmJi/2VlZf9mZmb/ZGRk/2RkZP9nZ2f/Y2Nj/2FhYf9mZmb/ZWVl/2JiYv9mZmb/YmJi/2RkZP9m&#10;Zmb/ZmZm/2ZmZv9mZmb/aGho/2pqav9qamr/a2tr/2dnZ/9oaGj/bGxs/2dnZ/9kZGT/a2tr/2dn&#10;Z/90dHT/c3Nz/zY2Nv8LCwv/DAwM/zExMf+Hh4f/e3t7/yoqKv8LCwv/Kysr/zExMf8dHR3/ICAg&#10;/zU1Nf8xMTH/HBwc/yAgIP80NDT/R0dH/2dnZ/95eXn/bW1t/2xsbP9wcHD/cnJy/3BwcP9xcXH/&#10;c3Nz/3Fxcf9tbW3/cXFx/25ubv9sbGz/bGxs/25ubv9wcHD/cHBw/29vb/9ycnL/cnJy/3Fxcf9w&#10;cHD/cHBw/3BwcP9ycnL/c3Nz/3Jycv9ycnL/c3Nz/3Nzc/9zc3P/cnJy/3Fxcf9wcHD/dnZ2/3V1&#10;df91dXX/dHR0/3R0dP90dHT/dHR0/3R0dP90dHT/dXV1/3d3d/92dnb/dHR0/3Nzc/91dXX/dnZ2&#10;/3d3d/92dnb/d3d3/3l5ef95eXn/d3d3/3Z2dv84ODj/OTk5/zs7O/89PT3/QEBA/0JCQv9ERET/&#10;RUVF/0JCQv9CQkL/Q0ND/0RERP9FRUX/RkZG/0ZGRv9HR0f/SkpK/0hISP9JSUn/Tk5O/01NTf9I&#10;SEj/SEhI/05OTv9OTk7/TU1N/0xMTP9LS0v/TExM/09PT/9RUVH/U1NT/1RUVP9VVVX/VlZW/1VV&#10;Vf9SUlL/VlZW/1tbW/9aWlr/VlZW/1ZWVv9WVlb/V1dX/1dXV/9YWFj/WFhY/1hYWP9UVFT/WFhY&#10;/1VVVf9QUFD/UFBQ/0xMTP9FRUX/Q0ND/05OTv9TU1P/Wlpa/2BgYP9iYmL/Y2Nj/2RkZP9kZGT/&#10;YGBg/2BgYP9gYGD/YGBg/2FhYf9hYWH/YWFh/2JiYv9iYmL/ZWVl/2VlZf9kZGT/Y2Nj/2RkZP9j&#10;Y2P/YWFh/2JiYv9lZWX/ZGRk/2NjY/9lZWX/ZGRk/2FhYf9kZGT/Y2Nj/2VlZf9nZ2f/ZmZm/2Vl&#10;Zf9lZWX/Z2dn/2hoaP9oaGj/aWlp/2dnZ/9oaGj/a2tr/2hoaP9mZmb/a2tr/2pqav9xcXH/cnJy&#10;/zs7O/8ICAj/CAgI/zQ0NP+AgID/Q0ND/woKCv8SEhL/QkJC/zw8PP8ZGRn/FBQU/x0dHf8dHR3/&#10;ISEh/xYWFv8bGxv/S0tL/3p6ev9+fn7/bGxs/25ubv9xcXH/cnJy/3Fxcf9xcXH/cXFx/3BwcP9t&#10;bW3/c3Nz/3BwcP9tbW3/a2tr/2xsbP9ubm7/b29v/3BwcP9ubm7/cXFx/3Nzc/9xcXH/bW1t/2xs&#10;bP9wcHD/dHR0/3R0dP90dHT/dHR0/3R0dP90dHT/c3Nz/3Jycv9xcXH/dnZ2/3V1df9zc3P/cnJy&#10;/3Jycv9ycnL/c3Nz/3R0dP90dHT/dXV1/3Z2dv92dnb/dHR0/3R0dP91dXX/dnZ2/3h4eP90dHT/&#10;dXV1/3l5ef95eXn/dXV1/3R0dP89PT3/Pj4+/z8/P/9AQED/QUFB/0FBQf9BQUH/QUFB/0RERP9E&#10;RET/RERE/0VFRf9FRUX/RUVF/0ZGRv9GRkb/SkpK/0hISP9JSUn/TExM/0xMTP9JSUn/SUlJ/0xM&#10;TP9OTk7/TU1N/0xMTP9MTEz/TU1N/1BQUP9TU1P/VVVV/1VVVf9SUlL/VlZW/1hYWP9SUlL/VVVV&#10;/1xcXP9ZWVn/VFRU/1RUVP9VVVX/VVVV/1ZWVv9XV1f/WFhY/1hYWP9SUlL/V1dX/1NTU/9HR0f/&#10;QkJC/0dHR/9OTk7/U1NT/1xcXP9eXl7/YGBg/19fX/9eXl7/XV1d/19fX/9gYGD/Xl5e/19fX/9g&#10;YGD/YWFh/2FhYf9hYWH/YGBg/2BgYP9iYmL/Y2Nj/2RkZP9kZGT/ZGRk/2RkZP9jY2P/YmJi/2Bg&#10;YP9jY2P/ZGRk/2RkZP9kZGT/Y2Nj/2JiYv9jY2P/ZWVl/2ZmZv9nZ2f/Z2dn/2VlZf9lZWX/ZmZm&#10;/2dnZ/9mZmb/Z2dn/2ZmZv9oaGj/aWlp/2lpaf9paWn/a2tr/21tbf9vb2//cXFx/0JCQv8KCgr/&#10;BgYG/y4uLv9mZmb/UFBQ/xcXF/8MDAz/IyMj/x8fH/8bGxv/ISEh/xkZGf8VFRX/Hh4e/w8PD/8g&#10;ICD/ZWVl/4aGhv91dXX/bGxs/3BwcP9xcXH/cnJy/3Fxcf9xcXH/cHBw/29vb/9tbW3/dXV1/3Nz&#10;c/9xcXH/b29v/29vb/9wcHD/cXFx/3Jycv9ubm7/cHBw/3Fxcf9wcHD/bm5u/21tbf9vb2//cXFx&#10;/3R0dP90dHT/dHR0/3Nzc/9zc3P/cnJy/3Fxcf9xcXH/dXV1/3R0dP9zc3P/cnJy/3Jycv9ycnL/&#10;c3Nz/3Nzc/91dXX/dXV1/3V1df91dXX/dXV1/3V1df91dXX/dXV1/3h4eP9zc3P/dHR0/3l5ef95&#10;eXn/dHR0/3Nzc/8+Pj7/Pz8//0BAQP9BQUH/Q0ND/0RERP9GRkb/RkZG/0VFRf9FRUX/RUVF/0VF&#10;Rf9FRUX/RUVF/0ZGRv9GRkb/RkZG/0lJSf9JSUn/R0dH/0lJSf9NTU3/Tk5O/0tLS/9OTk7/Tk5O&#10;/05OTv9PT0//UVFR/1JSUv9UVFT/VFRU/1RUVP9QUFD/V1dX/1paWv9UVFT/VVVV/1paWv9XV1f/&#10;Wlpa/1paWv9ZWVn/V1dX/1VVVf9UVFT/U1NT/1JSUv9RUVH/UlJS/05OTv9ERET/QUFB/01NTf9c&#10;XFz/YmJi/11dXf9eXl7/Xl5e/11dXf9cXFz/XV1d/2BgYP9iYmL/XV1d/15eXv9gYGD/YmJi/2Ji&#10;Yv9hYWH/YGBg/19fX/9iYmL/YWFh/2FhYf9iYmL/Y2Nj/2NjY/9lZWX/ZmZm/2BgYP9iYmL/ZWVl&#10;/2ZmZv9jY2P/YmJi/2NjY/9jY2P/ZWVl/2dnZ/9oaGj/Z2dn/2VlZf9kZGT/ZWVl/2dnZ/9lZWX/&#10;ZWVl/2dnZ/9nZ2f/Z2dn/2lpaf9ra2v/ampq/2pqav9ubm7/dXV1/1FRUf8WFhb/BgYG/yQkJP9I&#10;SEj/Li4u/w0NDf8LCwv/Gxsb/x0dHf8kJCT/Kioq/xwcHP8kJCT/Gxsb/w0NDf85OTn/gYGB/4GB&#10;gf9jY2P/bm5u/3Fxcf9wcHD/cXFx/3Fxcf9xcXH/b29v/25ubv9ubm7/cnJy/3Nzc/9zc3P/cnJy&#10;/3Fxcf9wcHD/cHBw/3BwcP9wcHD/bm5u/21tbf9ubm7/cHBw/3Fxcf9vb2//bW1t/3Jycv9ycnL/&#10;cnJy/3Fxcf9xcXH/cHBw/3BwcP9wcHD/c3Nz/3Nzc/90dHT/dHR0/3R0dP9zc3P/cnJy/3Fxcf91&#10;dXX/dXV1/3V1df91dXX/dXV1/3V1df91dXX/dXV1/3h4eP90dHT/dHR0/3d3d/93d3f/dHR0/3R0&#10;dP9BQUH/QUFB/0FBQf9CQkL/RERE/0VFRf9HR0f/R0dH/0VFRf9FRUX/RUVF/0VFRf9GRkb/RkZG&#10;/0ZGRv9GRkb/RERE/0hISP9ISEj/RUVF/0hISP9PT0//UFBQ/0tLS/9OTk7/T09P/1FRUf9SUlL/&#10;U1NT/1RUVP9TU1P/U1NT/1RUVP9TU1P/V1dX/1paWv9XV1f/VVVV/1ZWVv9WVlb/WVlZ/1lZWf9Y&#10;WFj/V1dX/1VVVf9UVFT/U1NT/1NTU/9QUFD/S0tL/0pKSv9MTEz/UFBQ/1tbW/9jY2P/YGBg/1xc&#10;XP9fX1//YWFh/2JiYv9hYWH/YGBg/19fX/9gYGD/Xl5e/19fX/9hYWH/YmJi/2JiYv9iYmL/YWFh&#10;/2BgYP9hYWH/X19f/19fX/9iYmL/Y2Nj/2NjY/9kZGT/Z2dn/2JiYv9iYmL/Z2dn/2dnZ/9hYWH/&#10;YWFh/2VlZf9kZGT/ZWVl/2dnZ/9oaGj/Z2dn/2VlZf9kZGT/ZWVl/2dnZ/9lZWX/ZWVl/2dnZ/9n&#10;Z2f/ZWVl/2lpaf9sbGz/aGho/2dnZ/9ubm7/d3d3/19fX/8mJib/CQkJ/xYWFv8kJCT/GBgY/w4O&#10;Dv8RERH/Hh4e/x4eHv8YGBj/Gxsb/yIiIv8lJSX/HR0d/w4ODv8uLi7/bm5u/3t7e/9qamr/cXFx&#10;/3Fxcf9vb2//b29v/3Fxcf9xcXH/b29v/25ubv9wcHD/bW1t/29vb/9wcHD/cHBw/29vb/9tbW3/&#10;bW1t/25ubv9xcXH/bm5u/2xsbP9ubm7/cnJy/3Nzc/9vb2//a2tr/3Fxcf9xcXH/cHBw/3BwcP9w&#10;cHD/cHBw/3Fxcf9ycnL/c3Nz/3R0dP91dXX/dnZ2/3V1df90dHT/cnJy/3Fxcf92dnb/dXV1/3R0&#10;dP90dHT/dnZ2/3Z2dv91dXX/dHR0/3d3d/93d3f/dnZ2/3Z2dv92dnb/dnZ2/3d3d/9BQUH/QkJC&#10;/0JCQv9DQ0P/RERE/0RERP9ERET/RERE/0RERP9FRUX/RUVF/0ZGRv9GRkb/R0dH/0dHR/9HR0f/&#10;R0dH/0ZGRv9FRUX/RkZG/0lJSf9NTU3/Tk5O/0xMTP9QUFD/UVFR/1JSUv9TU1P/VFRU/1RUVP9T&#10;U1P/U1NT/1ZWVv9XV1f/VlZW/1hYWP9YWFj/U1NT/1JSUv9YWFj/VVVV/1VVVf9VVVX/VVVV/1VV&#10;Vf9VVVX/VVVV/1VVVf9OTk7/R0dH/0xMTP9YWFj/XV1d/2JiYv9iYmL/W1tb/19fX/9hYWH/Y2Nj&#10;/2NjY/9hYWH/Xl5e/11dXf9dXV3/YGBg/2BgYP9hYWH/YmJi/2JiYv9iYmL/YmJi/2JiYv9hYWH/&#10;X19f/2BgYP9kZGT/ZWVl/2JiYv9hYWH/ZGRk/2RkZP9jY2P/aGho/2hoaP9gYGD/YWFh/2dnZ/9m&#10;Zmb/ZGRk/2ZmZv9nZ2f/Z2dn/2VlZf9lZWX/ZmZm/2dnZ/9lZWX/ZGRk/2hoaP9nZ2f/ZGRk/2lp&#10;af9tbW3/ZmZm/2pqav9tbW3/cXFx/2tra/9HR0f/KCgo/yIiIv8YGBj/EhIS/xMTE/8QEBD/Hh4e&#10;/zIyMv8qKir/HR0d/yUlJf8fHx//GRkZ/xQUFP8uLi7/X19f/3h4eP91dXX/cnJy/3Fxcf9ubm7/&#10;bm5u/3Fxcf9xcXH/b29v/29vb/9ycnL/bW1t/29vb/9vb2//b29v/21tbf9tbW3/b29v/3Fxcf9v&#10;b2//b29v/29vb/9wcHD/cXFx/3Fxcf9vb2//bm5u/3Fxcf9xcXH/cHBw/3BwcP9xcXH/cnJy/3R0&#10;dP91dXX/dXV1/3V1df91dXX/dXV1/3R0dP90dHT/c3Nz/3Nzc/92dnb/dXV1/3Nzc/90dHT/dnZ2&#10;/3d3d/91dXX/dHR0/3Z2dv96enr/eXl5/3R0dP90dHT/eXl5/3p6ev87Ozv/PDw8/z8/P/9DQ0P/&#10;RUVF/0ZGRv9GRkb/RkZG/0RERP9ERET/RUVF/0ZGRv9GRkb/R0dH/0hISP9ISEj/S0tL/0VFRf9D&#10;Q0P/SEhI/0tLS/9KSkr/SkpK/01NTf9SUlL/UlJS/1NTU/9TU1P/U1NT/1NTU/9UVFT/VFRU/1hY&#10;WP9aWlr/VVVV/1VVVf9YWFj/UlJS/1BQUP9aWlr/WVlZ/1hYWP9XV1f/VVVV/1JSUv9QUFD/T09P&#10;/05OTv9OTk7/SEhI/1JSUv9gYGD/YGBg/15eXv9fX1//Wlpa/1xcXP9eXl7/Xl5e/15eXv9dXV3/&#10;XV1d/19fX/9hYWH/YWFh/2FhYf9hYWH/YmJi/2JiYv9iYmL/Y2Nj/2NjY/9hYWH/X19f/2JiYv9n&#10;Z2f/ZmZm/2FhYf9eXl7/YGBg/2VlZf9jY2P/aGho/2hoaP9fX1//YGBg/2hoaP9nZ2f/ZGRk/2Vl&#10;Zf9nZ2f/Z2dn/2VlZf9lZWX/ZmZm/2hoaP9mZmb/ZWVl/2lpaf9oaGj/Y2Nj/2lpaf9tbW3/ZWVl&#10;/29vb/9qamr/ampq/3d3d/9vb2//WFhY/0VFRf8pKSn/NjY2/y0tLf8MDAz/Dg4O/zs7O/9CQkL/&#10;Jycn/yAgIP8pKSn/EBAQ/x4eHv9WVlb/eXl5/3Nzc/9sbGz/c3Nz/3Fxcf9tbW3/bW1t/3Fxcf9y&#10;cnL/b29v/3BwcP9zc3P/cXFx/3Jycv9ycnL/cHBw/25ubv9vb2//c3Nz/3d3d/9sbGz/cHBw/3Nz&#10;c/9zc3P/cHBw/25ubv9vb2//cXFx/3Jycv9xcXH/cXFx/3Fxcf9ycnL/dHR0/3Z2dv93d3f/d3d3&#10;/3Z2dv91dXX/dHR0/3Nzc/90dHT/dXV1/3V1df93d3f/dXV1/3Nzc/90dHT/dnZ2/3d3d/91dXX/&#10;c3Nz/3V1df98fHz/e3t7/3Nzc/9zc3P/e3t7/3x8fP9HR0f/R0dH/0ZGRv9GRkb/RUVF/0VFRf9F&#10;RUX/RUVF/0ZGRv9GRkb/RkZG/0dHR/9HR0f/R0dH/0hISP9ISEj/R0dH/0lJSf9KSkr/SkpK/0pK&#10;Sv9KSkr/S0tL/01NTf9QUFD/UVFR/1JSUv9TU1P/VFRU/1NTU/9SUlL/UVFR/1VVVf9SUlL/UVFR&#10;/1JSUv9VVVX/V1dX/1dXV/9WVlb/UlJS/1NTU/9VVVX/WFhY/1hYWP9TU1P/S0tL/0VFRf9QUFD/&#10;W1tb/2JiYv9gYGD/Xl5e/19fX/9gYGD/Xl5e/2FhYf9hYWH/YGBg/19fX/9fX1//Xl5e/11dXf9d&#10;XV3/XV1d/19fX/9hYWH/YmJi/2NjY/9jY2P/Y2Nj/2NjY/9iYmL/YWFh/2NjY/9mZmb/ZWVl/2Ji&#10;Yv9kZGT/aWlp/2RkZP9mZmb/Z2dn/2ZmZv9kZGT/Y2Nj/2RkZP9mZmb/Z2dn/2dnZ/9qamr/aGho&#10;/2RkZP9qamr/bW1t/2VlZf9kZGT/Z2dn/2pqav9qamr/aWlp/2lpaf9ra2v/bW1t/2xsbP9paWn/&#10;bW1t/25ubv91dXX/dHR0/2hoaP9ubm7/enp6/0pKSv8PDw//FRUV/yQkJP8tLS3/KCgo/yEhIf8s&#10;LCz/HR0d/yQkJP9kZGT/g4OD/3Fxcf9wcHD/b29v/3R0dP9wcHD/cHBw/3Nzc/9zc3P/b29v/25u&#10;bv9ycnL/c3Nz/25ubv9sbGz/b29v/3R0dP91dXX/cHBw/2tra/9wcHD/cXFx/29vb/9tbW3/b29v&#10;/3Jycv9vb2//ampq/3h4eP90dHT/cXFx/3Fxcf9ycnL/c3Nz/3Nzc/9ycnL/cXFx/3Jycv9ycnL/&#10;c3Nz/3Nzc/90dHT/dHR0/3V1df90dHT/dXV1/3Z2dv92dnb/dHR0/3R0dP91dXX/dnZ2/3h4eP93&#10;d3f/d3d3/3Z2dv92dnb/d3d3/3d3d/9HR0f/R0dH/0hISP9ISEj/SEhI/0dHR/9GRkb/RUVF/0ZG&#10;Rv9GRkb/RkZG/0ZGRv9HR0f/R0dH/0dHR/9ISEj/SkpK/0tLS/9MTEz/S0tL/0lJSf9ISEj/SUlJ&#10;/0pKSv9QUFD/UFBQ/1JSUv9TU1P/U1NT/1NTU/9SUlL/UVFR/1VVVf9UVFT/UlJS/1JSUv9TU1P/&#10;VFRU/1RUVP9UVFT/UVFR/1VVVf9YWFj/VVVV/01NTf9KSkr/TU1N/1JSUv9aWlr/YGBg/2NjY/9f&#10;X1//W1tb/1tbW/9bW1v/Wlpa/19fX/9fX1//X19f/19fX/9fX1//X19f/19fX/9fX1//XFxc/11d&#10;Xf9fX1//YWFh/2FhYf9hYWH/YWFh/2FhYf9iYmL/YWFh/2NjY/9mZmb/ZWVl/2JiYv9kZGT/aWlp&#10;/2NjY/9lZWX/ZmZm/2ZmZv9kZGT/Y2Nj/2VlZf9nZ2f/ZGRk/2RkZP9nZ2f/Z2dn/2VlZf9ra2v/&#10;b29v/2pqav9lZWX/Z2dn/2lpaf9qamr/aWlp/2lpaf9qamr/bGxs/21tbf9qamr/bGxs/2tra/9x&#10;cXH/cXFx/2hoaP9ycnL/hoaG/0tLS/8ZGRn/ODg4/0tLS/89PT3/JSUl/x0dHf8lJSX/Ghoa/x8f&#10;H/9iYmL/iYmJ/3Z2dv9xcXH/b29v/3Nzc/9wcHD/cHBw/3Jycv9ycnL/b29v/29vb/9ycnL/b29v&#10;/29vb/9vb2//cHBw/3Jycv9xcXH/cHBw/25ubv9ycnL/cnJy/3BwcP9sbGz/bm5u/3Jycv9ycnL/&#10;bm5u/3R0dP9zc3P/cnJy/3Jycv90dHT/dHR0/3Nzc/9xcXH/c3Nz/3Nzc/9zc3P/c3Nz/3Nzc/9z&#10;c3P/c3Nz/3Nzc/90dHT/dXV1/3Z2dv92dnb/dHR0/3Nzc/91dXX/dnZ2/3d3d/93d3f/dnZ2/3V1&#10;df91dXX/dnZ2/3d3d/9ISEj/SEhI/0lJSf9JSUn/SUlJ/0hISP9GRkb/RkZG/0VFRf9FRUX/RkZG&#10;/0ZGRv9HR0f/R0dH/0dHR/9HR0f/Q0ND/0ZGRv9ISEj/SkpK/0pKSv9MTEz/Tk5O/1BQUP9PT0//&#10;UFBQ/1FRUf9SUlL/UlJS/1JSUv9SUlL/UlJS/1VVVf9VVVX/VFRU/1JSUv9QUFD/UFBQ/1FRUf9S&#10;UlL/UlJS/1VVVf9UVFT/Tk5O/0ZGRv9HR0f/UVFR/1xcXP9ZWVn/XFxc/11dXf9bW1v/XFxc/15e&#10;Xv9fX1//Xl5e/1xcXP9dXV3/XV1d/15eXv9fX1//YGBg/2BgYP9hYWH/XFxc/11dXf9eXl7/X19f&#10;/2BgYP9gYGD/YGBg/19fX/9iYmL/YWFh/2JiYv9lZWX/ZWVl/2JiYv9kZGT/aGho/2JiYv9jY2P/&#10;ZWVl/2VlZf9kZGT/ZGRk/2ZmZv9nZ2f/ZmZm/2RkZP9mZmb/ZmZm/2RkZP9paWn/b29v/2pqav9m&#10;Zmb/aGho/2lpaf9paWn/aGho/2lpaf9qamr/bGxs/21tbf9qamr/bGxs/2hoaP9sbGz/bW1t/2lp&#10;af92dnb/gICA/0FBQf8JCQn/Kioq/1JSUv9dXV3/RUVF/yoqKv8iIiL/FRUV/xMTE/9UVFT/g4OD&#10;/3Jycv9qamr/a2tr/3Fxcf9vb2//b29v/3Fxcf9ycnL/cHBw/3BwcP9ycnL/bW1t/3BwcP9ycnL/&#10;cnJy/29vb/9ubm7/b29v/3Fxcf9zc3P/c3Nz/3BwcP9sbGz/bW1t/3Nzc/90dHT/cnJy/3Fxcf9x&#10;cXH/cnJy/3R0dP91dXX/dXV1/3Jycv9wcHD/dXV1/3V1df90dHT/c3Nz/3Nzc/9ycnL/cXFx/3Fx&#10;cf9zc3P/dXV1/3Z2dv91dXX/dHR0/3Nzc/90dHT/dnZ2/3Z2dv92dnb/dXV1/3R0dP90dHT/dXV1&#10;/3Z2dv9JSUn/SEhI/0hISP9HR0f/R0dH/0dHR/9HR0f/R0dH/0ZGRv9GRkb/RkZG/0ZGRv9HR0f/&#10;R0dH/0dHR/9ISEj/RkZG/0hISP9KSkr/SkpK/0pKSv9KSkr/TExM/01NTf9OTk7/T09P/09PT/9Q&#10;UFD/UVFR/1FRUf9SUlL/UlJS/1JSUv9TU1P/U1NT/1FRUf9OTk7/Tk5O/09PT/9RUVH/U1NT/09P&#10;T/9KSkr/SEhI/0tLS/9RUVH/WFhY/1tbW/9eXl7/XV1d/1xcXP9bW1v/XV1d/11dXf9cXFz/WVlZ&#10;/1xcXP9dXV3/XV1d/15eXv9fX1//X19f/2BgYP9gYGD/Xl5e/15eXv9eXl7/X19f/2BgYP9hYWH/&#10;YGBg/19fX/9hYWH/YGBg/2JiYv9lZWX/ZGRk/2FhYf9jY2P/aGho/2FhYf9iYmL/Y2Nj/2RkZP9k&#10;ZGT/ZWVl/2ZmZv9nZ2f/ampq/2ZmZv9nZ2f/Z2dn/2NjY/9mZmb/ampq/2dnZ/9oaGj/aGho/2ho&#10;aP9oaGj/aGho/2lpaf9qamr/a2tr/2tra/9qamr/bGxs/2hoaP9qamr/a2tr/2lpaf94eHj/f39/&#10;/0xMTP8VFRX/Gxsb/yUlJf8zMzP/NjY2/zIyMv8yMjL/IiIi/xYWFv9RUVH/hISE/3V1df9ubm7/&#10;c3Nz/3BwcP9vb2//b29v/3BwcP9xcXH/cHBw/3BwcP9xcXH/bm5u/29vb/9xcXH/cHBw/29vb/9u&#10;bm7/b29v/3BwcP9vb2//cXFx/29vb/9sbGz/bW1t/3Jycv9zc3P/cXFx/3BwcP9wcHD/cXFx/3Nz&#10;c/90dHT/dHR0/3Nzc/9ycnL/dHR0/3R0dP90dHT/c3Nz/3Nzc/9ycnL/cnJy/3Jycv9zc3P/dHR0&#10;/3Z2dv91dXX/c3Nz/3Nzc/90dHT/dXV1/3V1df91dXX/dHR0/3Nzc/9zc3P/dHR0/3V1df9KSkr/&#10;SUlJ/0ZGRv9ERET/RERE/0VFRf9HR0f/SEhI/0ZGRv9GRkb/R0dH/0dHR/9ISEj/SEhI/0hISP9I&#10;SEj/RkZG/0hISP9KSkr/SkpK/0pKSv9KSkr/TExM/01NTf9NTU3/Tk5O/05OTv9PT0//UFBQ/1FR&#10;Uf9SUlL/UlJS/09PT/9QUFD/UVFR/09PT/9NTU3/TU1N/09PT/9RUVH/Tk5O/0pKSv9HR0f/S0tL&#10;/1RUVP9bW1v/W1tb/1lZWf9bW1v/WVlZ/1lZWf9cXFz/X19f/19fX/9cXFz/WVlZ/11dXf9eXl7/&#10;Xl5e/15eXv9eXl7/Xl5e/15eXv9eXl7/YmJi/2BgYP9eXl7/X19f/2JiYv9jY2P/YmJi/2BgYP9h&#10;YWH/YGBg/2FhYf9lZWX/ZGRk/2FhYf9jY2P/Z2dn/2JiYv9iYmL/YmJi/2NjY/9kZGT/ZWVl/2Zm&#10;Zv9mZmb/a2tr/2VlZf9nZ2f/aGho/2RkZP9lZWX/aGho/2ZmZv9qamr/aWlp/2hoaP9nZ2f/aGho&#10;/2lpaf9qamr/a2tr/2hoaP9paWn/bm5u/2pqav9ra2v/a2tr/2hoaP94eHj/gYGB/0BAQP8LCwv/&#10;HBwc/xkZGf8TExP/Hh4e/zAwMP8zMzP/IiIi/xYWFv9RUVH/g4OD/3V1df9tbW3/c3Nz/29vb/9w&#10;cHD/cHBw/29vb/9vb2//cHBw/3BwcP9vb2//cHBw/29vb/9tbW3/bm5u/29vb/9wcHD/b29v/25u&#10;bv9ra2v/bm5u/29vb/9sbGz/bW1t/3BwcP9xcXH/bm5u/3Fxcf9xcXH/cXFx/3Fxcf9xcXH/cnJy&#10;/3Nzc/90dHT/cnJy/3Jycv9ycnL/c3Nz/3Nzc/90dHT/dHR0/3R0dP9zc3P/dHR0/3V1df91dXX/&#10;c3Nz/3Jycv9zc3P/dXV1/3V1df90dHT/c3Nz/3Nzc/9zc3P/c3Nz/3R0dP9LS0v/SUlJ/0dHR/9F&#10;RUX/RUVF/0ZGRv9HR0f/SUlJ/0hISP9ISEj/SEhI/0lJSf9JSUn/SUlJ/0pKSv9KSkr/Q0ND/0ZG&#10;Rv9ISEj/SkpK/0pKSv9MTEz/Tk5O/1BQUP9NTU3/TU1N/01NTf9NTU3/T09P/1BQUP9SUlL/UlJS&#10;/05OTv9OTk7/Tk5O/01NTf9MTEz/TExM/05OTv9PT0//SEhI/0pKSv9PT0//VFRU/1lZWf9bW1v/&#10;W1tb/1tbW/9WVlb/VFRU/1ZWVv9cXFz/YWFh/2BgYP9fX1//Xl5e/11dXf9dXV3/XV1d/11dXf9d&#10;XV3/XV1d/11dXf9dXV3/ZGRk/2FhYf9eXl7/X19f/2JiYv9kZGT/YmJi/2BgYP9hYWH/X19f/2Fh&#10;Yf9kZGT/Y2Nj/2FhYf9iYmL/Z2dn/2NjY/9iYmL/YWFh/2JiYv9kZGT/ZWVl/2VlZf9kZGT/Z2dn&#10;/2FhYf9lZWX/aWlp/2ZmZv9mZmb/aWlp/2hoaP9ra2v/aWlp/2dnZ/9nZ2f/aGho/2lpaf9qamr/&#10;ampq/2hoaP9oaGj/bm5u/2tra/9tbW3/bW1t/2lpaf94eHj/iIiI/z8/P/8FBQX/FxcX/x4eHv8f&#10;Hx//Hh4e/xoaGv8lJSX/FxcX/xQUFP9TU1P/gYGB/3BwcP9paWn/a2tr/3BwcP9xcXH/cXFx/29v&#10;b/9ubm7/cHBw/29vb/9tbW3/cXFx/25ubv9sbGz/bGxs/29vb/9wcHD/b29v/21tbf9paWn/bm5u&#10;/3BwcP9tbW3/bGxs/25ubv9ubm7/bGxs/3Jycv9ycnL/cXFx/3BwcP9vb2//cHBw/3Jycv91dXX/&#10;cXFx/3Fxcf9ycnL/c3Nz/3Nzc/90dHT/dXV1/3V1df9ycnL/dHR0/3V1df90dHT/c3Nz/3Jycv9z&#10;c3P/dXV1/3V1df90dHT/dHR0/3Nzc/9zc3P/dHR0/3R0dP9LS0v/S0tL/0tLS/9KSkr/SkpK/0lJ&#10;Sf9JSUn/SUlJ/0lJSf9JSUn/SkpK/0pKSv9KSkr/S0tL/0tLS/9LS0v/SkpK/0tLS/9MTEz/S0tL&#10;/0lJSf9ISEj/SUlJ/0pKSv9MTEz/TExM/0xMTP9MTEz/Tk5O/1BQUP9RUVH/U1NT/1BQUP9OTk7/&#10;TExM/0tLS/9LS0v/TExM/0tLS/9LS0v/SUlJ/1BQUP9YWFj/W1tb/1lZWf9YWFj/Wlpa/11dXf9e&#10;Xl7/Wlpa/1paWv9cXFz/XV1d/1paWv9ZWVn/Wlpa/1tbW/9bW1v/XFxc/11dXf9dXV3/Xl5e/19f&#10;X/9fX1//ZGRk/2BgYP9dXV3/XV1d/2FhYf9jY2P/YWFh/19fX/9gYGD/X19f/2FhYf9kZGT/Y2Nj&#10;/2BgYP9iYmL/Z2dn/2RkZP9iYmL/YWFh/2JiYv9kZGT/ZWVl/2RkZP9iYmL/ZmZm/2BgYP9lZWX/&#10;a2tr/2hoaP9mZmb/aGho/2ZmZv9tbW3/ampq/2dnZ/9mZmb/aGho/2pqav9qamr/ampq/2lpaf9p&#10;aWn/bW1t/2tra/9ubm7/b29v/2tra/95eXn/cHBw/z8/P/8TExP/Gxsb/xcXF/8fHx//Kioq/ykp&#10;Kf8qKir/HR0d/yAgIP9gYGD/hoaG/3Nzc/9wcHD/b29v/3BwcP9zc3P/cnJy/25ubv9tbW3/b29v&#10;/25ubv9ra2v/bm5u/29vb/9vb2//bW1t/2xsbP9tbW3/bm5u/3BwcP9sbGz/cHBw/3Fxcf9tbW3/&#10;a2tr/21tbf9vb2//bm5u/3Fxcf9ycnL/c3Nz/3Jycv9wcHD/b29v/3BwcP9ycnL/c3Nz/3Nzc/9z&#10;c3P/c3Nz/3Nzc/9zc3P/c3Nz/3Nzc/9ycnL/c3Nz/3R0dP90dHT/cnJy/3Jycv9zc3P/dHR0/3V1&#10;df91dXX/dHR0/3Nzc/9zc3P/dHR0/3V1df9KSkr/TExM/05OTv9PT0//T09P/01NTf9KSkr/SEhI&#10;/0pKSv9KSkr/SkpK/0tLS/9LS0v/TExM/0xMTP9MTEz/R0dH/0lJSf9KSkr/SkpK/0pKSv9KSkr/&#10;S0tL/01NTf9MTEz/S0tL/0tLS/9MTEz/TU1N/09PT/9RUVH/U1NT/1JSUv9PT0//TExM/0tLS/9L&#10;S0v/S0tL/0lJSf9HR0f/T09P/1VVVf9bW1v/XFxc/1lZWf9XV1f/WVlZ/1xcXP9eXl7/WVlZ/1hY&#10;WP9bW1v/W1tb/1lZWf9aWlr/X19f/1lZWf9ZWVn/W1tb/1xcXP9eXl7/X19f/2BgYP9hYWH/Y2Nj&#10;/19fX/9bW1v/XFxc/19fX/9hYWH/YGBg/11dXf9gYGD/X19f/2FhYf9kZGT/Y2Nj/2BgYP9iYmL/&#10;Z2dn/2VlZf9jY2P/YWFh/2JiYv9kZGT/ZWVl/2NjY/9hYWH/aGho/2JiYv9nZ2f/bW1t/2hoaP9k&#10;ZGT/ZGRk/2FhYf9tbW3/ampq/2ZmZv9mZmb/aGho/2pqav9qamr/aWlp/2xsbP9qamr/bGxs/2pq&#10;av9ubm7/cHBw/2xsbP96enr/b29v/zExMf8JCQn/JCQk/yAgIP8aGhr/JSUl/zAwMP8xMTH/ICAg&#10;/yQkJP9iYmL/gICA/25ubv9vb2//b29v/3Fxcf90dHT/c3Nz/25ubv9sbGz/bm5u/21tbf9paWn/&#10;a2tr/29vb/9ycnL/b29v/2pqav9paWn/bm5u/3Nzc/9wcHD/c3Nz/3Jycv9sbGz/ampq/21tbf9w&#10;cHD/cHBw/29vb/9ycnL/dHR0/3R0dP9xcXH/b29v/29vb/9wcHD/dXV1/3R0dP90dHT/c3Nz/3Nz&#10;c/9ycnL/cnJy/3Fxcf9ycnL/c3Nz/3R0dP90dHT/cnJy/3Jycv9zc3P/dHR0/3Z2dv91dXX/dHR0&#10;/3R0dP90dHT/dHR0/3V1df9SUlL/U1NT/1NTU/9SUlL/UVFR/1BQUP9RUVH/UVFR/05OTv9OTk7/&#10;TExM/0hISP9KSkr/T09P/05OTv9JSUn/SUlJ/0lJSf9KSkr/S0tL/0tLS/9MTEz/TU1N/01NTf9J&#10;SUn/S0tL/01NTf9QUFD/UVFR/1JSUv9SUlL/UlJS/0tLS/9LS0v/TU1N/1BQUP9NTU3/SUlJ/0xM&#10;TP9SUlL/W1tb/1tbW/9bW1v/Wlpa/1paWv9ZWVn/WVlZ/1lZWf9UVFT/WFhY/1lZWf9XV1f/WVlZ&#10;/15eXv9fX1//XFxc/15eXv9eXl7/Xl5e/19fX/9fX1//YGBg/2BgYP9gYGD/Xl5e/15eXv9gYGD/&#10;YWFh/2JiYv9hYWH/YGBg/2BgYP9fX1//YGBg/2JiYv9jY2P/ZGRk/2NjY/9iYmL/YWFh/2FhYf9k&#10;ZGT/Z2dn/2dnZ/9lZWX/ZGRk/2VlZf9nZ2f/aWlp/2dnZ/9mZmb/ZWVl/2ZmZv9nZ2f/aGho/2ho&#10;aP9nZ2f/bGxs/21tbf9qamr/Z2dn/2hoaP9oaGj/ZmZm/25ubv9tbW3/cHBw/2pqav9qamr/a2tr&#10;/2pqav98fHz/cHBw/y4uLv8MDAz/ExMT/yIiIv8kJCT/JCQk/zU1Nf8uLi7/HR0d/yYmJv9ra2v/&#10;iIiI/3Jycv9xcXH/cXFx/2tra/9vb2//c3Nz/3Jycv9ubm7/bGxs/25ubv9xcXH/cnJy/3BwcP9t&#10;bW3/bm5u/3BwcP9ycnL/cXFx/3BwcP9wcHD/cXFx/3Fxcf9wcHD/bm5u/25ubv9wcHD/cnJy/29v&#10;b/9vb2//b29v/25ubv9tbW3/b29v/3Jycv92dnb/d3d3/3Z2dv90dHT/c3Nz/3Jycv9zc3P/c3Nz&#10;/3R0dP9wcHD/cXFx/3h4eP95eXn/cXFx/3BwcP9zc3P/cXFx/3Jycv9zc3P/dHR0/3V1df91dXX/&#10;dXV1/3R0dP9OTk7/Tk5O/05OTv9OTk7/TU1N/01NTf9MTEz/TU1N/09PT/9QUFD/TU1N/0pKSv9L&#10;S0v/T09P/05OTv9KSkr/TU1N/01NTf9MTEz/TExM/0tLS/9LS0v/SkpK/0pKSv9MTEz/TExM/01N&#10;Tf9OTk7/T09P/1BQUP9RUVH/UlJS/1BQUP9LS0v/R0dH/0pKSv9MTEz/Tk5O/1NTU/9YWFj/W1tb&#10;/1tbW/9bW1v/Wlpa/1paWv9ZWVn/WVlZ/1lZWf9ZWVn/XFxc/1xcXP9ZWVn/WVlZ/1xcXP9cXFz/&#10;WVlZ/11dXf9dXV3/Xl5e/15eXv9fX1//X19f/19fX/9fX1//Xl5e/19fX/9gYGD/YWFh/2FhYf9h&#10;YWH/YGBg/2BgYP9iYmL/YmJi/2JiYv9iYmL/YmJi/2NjY/9kZGT/ZGRk/2RkZP9mZmb/aGho/2dn&#10;Z/9lZWX/Y2Nj/2NjY/9jY2P/aWlp/2lpaf9oaGj/ZmZm/2VlZf9lZWX/ZmZm/2dnZ/9kZGT/ampq&#10;/21tbf9qamr/Z2dn/2lpaf9qamr/aWlp/2lpaf9qamr/bm5u/2pqav9sbGz/bW1t/21tbf9/f3//&#10;Z2dn/x8fH/8UFBT/KCgo/yAgIP8fHx//KCgo/y0tLf8yMjL/ICAg/ycnJ/9lZWX/gYGB/3BwcP9y&#10;cnL/cXFx/2xsbP9vb2//cXFx/3BwcP9sbGz/ampq/21tbf9wcHD/c3Nz/3Fxcf9ubm7/bm5u/3Bw&#10;cP9xcXH/cHBw/25ubv9sbGz/b29v/3Jycv90dHT/cnJy/3BwcP9ubm7/bm5u/29vb/9wcHD/cHBw&#10;/29vb/9vb2//cHBw/3Nzc/91dXX/dnZ2/3V1df90dHT/c3Nz/3Nzc/9zc3P/dHR0/3R0dP90dHT/&#10;cnJy/3V1df90dHT/bm5u/3BwcP92dnb/dnZ2/3Nzc/9zc3P/dHR0/3V1df92dnb/dnZ2/3V1df9O&#10;Tk7/Tk5O/01NTf9NTU3/TU1N/01NTf9MTEz/TExM/1JSUv9RUVH/T09P/0xMTP9NTU3/Tk5O/01N&#10;Tf9KSkr/Tk5O/05OTv9NTU3/TU1N/0xMTP9LS0v/S0tL/0pKSv9NTU3/TU1N/01NTf9NTU3/Tk5O&#10;/09PT/9PT0//UFBQ/1BQUP9JSUn/RkZG/0pKSv9RUVH/VlZW/1hYWP9aWlr/Wlpa/1paWv9aWlr/&#10;Wlpa/1lZWf9ZWVn/WVlZ/1lZWf9cXFz/XV1d/11dXf9bW1v/Wlpa/1xcXP9bW1v/WVlZ/1xcXP9d&#10;XV3/XV1d/11dXf9eXl7/Xl5e/15eXv9fX1//Xl5e/19fX/9gYGD/YWFh/2FhYf9hYWH/YWFh/2Bg&#10;YP9kZGT/Y2Nj/2JiYv9hYWH/YmJi/2NjY/9lZWX/ZmZm/2VlZf9mZmb/Z2dn/2dnZ/9lZWX/Y2Nj&#10;/2NjY/9jY2P/ZmZm/2hoaP9paWn/Z2dn/2VlZf9lZWX/Z2dn/2pqav9iYmL/aWlp/21tbf9qamr/&#10;Z2dn/2lpaf9ra2v/a2tr/2hoaP9paWn/bm5u/2tra/9tbW3/bm5u/21tbf9+fn7/f39//yAgIP8J&#10;CQn/IyMj/yUlJf8rKyv/NDQ0/zMzM/81NTX/ICAg/ycnJ/9iYmL/e3t7/25ubv9ycnL/cXFx/2xs&#10;bP9ubm7/cHBw/25ubv9ra2v/aWlp/2tra/9tbW3/c3Nz/3Fxcf9vb2//bm5u/29vb/9vb2//b29v&#10;/25ubv9ra2v/b29v/3Jycv9zc3P/cnJy/29vb/9ubm7/bm5u/25ubv9wcHD/cXFx/3Fxcf9xcXH/&#10;cXFx/3Nzc/91dXX/dHR0/3Nzc/9zc3P/c3Nz/3Nzc/90dHT/dHR0/3V1df90dHT/cHBw/3Jycv9z&#10;c3P/b29v/3Jycv94eHj/dnZ2/3Nzc/90dHT/dXV1/3Z2dv93d3f/dnZ2/3Z2dv9TU1P/UlJS/1FR&#10;Uf9RUVH/UlJS/1JSUv9RUVH/T09P/1NTU/9TU1P/UVFR/09PT/9OTk7/Tk5O/01NTf9MTEz/TExM&#10;/0xMTP9MTEz/TU1N/01NTf9NTU3/Tk5O/05OTv9NTU3/Tk5O/05OTv9OTk7/Tk5O/01NTf9MTEz/&#10;TExM/0lJSf9KSkr/TU1N/1RUVP9ZWVn/Wlpa/1lZWf9XV1f/WVlZ/1lZWf9ZWVn/WVlZ/1lZWf9Z&#10;WVn/WVlZ/1lZWf9aWlr/W1tb/1tbW/9bW1v/XFxc/11dXf9dXV3/XV1d/1xcXP9cXFz/XFxc/11d&#10;Xf9dXV3/Xl5e/15eXv9eXl7/X19f/19fX/9fX1//YGBg/2BgYP9hYWH/YWFh/2FhYf9kZGT/Y2Nj&#10;/2NjY/9jY2P/Y2Nj/2RkZP9lZWX/ZmZm/2FhYf9iYmL/ZGRk/2ZmZv9mZmb/ZmZm/2dnZ/9nZ2f/&#10;YmJi/2VlZf9oaGj/aGho/2VlZf9lZWX/aWlp/21tbf9iYmL/ampq/25ubv9qamr/Z2dn/2hoaP9q&#10;amr/a2tr/2pqav9ra2v/cHBw/21tbf9tbW3/bW1t/2pqav96enr/ZGRk/yUlJf8bGxv/Ly8v/ygo&#10;KP8aGhr/Hx8f/zY2Nv8xMTH/GRkZ/ygoKP9nZ2f/fHx8/2xsbP9vb2//cXFx/2xsbP9ubm7/cHBw&#10;/3BwcP9tbW3/a2tr/2tra/9sbGz/cHBw/29vb/9ubm7/bm5u/25ubv9vb2//cHBw/3BwcP9vb2//&#10;cHBw/3BwcP9vb2//bW1t/21tbf9vb2//cXFx/25ubv9wcHD/cnJy/3Nzc/9ycnL/cnJy/3Nzc/91&#10;dXX/cnJy/3Jycv9ycnL/c3Nz/3Nzc/90dHT/dHR0/3V1df9vb2//bW1t/3Jycv92dnb/dHR0/3Z2&#10;dv93d3f/cnJy/3R0dP91dXX/dnZ2/3d3d/93d3f/d3d3/3Z2dv9WVlb/VFRU/1JSUv9TU1P/VFRU&#10;/1VVVf9TU1P/UVFR/1RUVP9TU1P/UlJS/1JSUv9QUFD/Tk5O/01NTf9NTU3/TU1N/01NTf9NTU3/&#10;TU1N/01NTf9NTU3/TU1N/01NTf9MTEz/TU1N/09PT/9PT0//Tk5O/0xMTP9KSkr/SEhI/0hISP9P&#10;T0//VlZW/1paWv9aWlr/WVlZ/1dXV/9XV1f/WFhY/1hYWP9ZWVn/WVlZ/1lZWf9ZWVn/WVlZ/1lZ&#10;Wf9bW1v/Wlpa/1tbW/9cXFz/XV1d/1xcXP9dXV3/Xl5e/1xcXP9cXFz/XFxc/11dXf9dXV3/Xl5e&#10;/15eXv9eXl7/X19f/19fX/9fX1//X19f/2BgYP9gYGD/YWFh/2FhYf9iYmL/Y2Nj/2RkZP9lZWX/&#10;ZWVl/2VlZf9kZGT/ZGRk/2FhYf9iYmL/Y2Nj/2VlZf9nZ2f/Z2dn/2dnZ/9nZ2f/Y2Nj/2dnZ/9q&#10;amr/aWlp/2ZmZv9kZGT/Z2dn/2pqav9lZWX/bGxs/25ubv9qamr/Z2dn/2dnZ/9paWn/aGho/2lp&#10;af9qamr/cHBw/2xsbP9tbW3/bW1t/2pqav97e3v/cXFx/xcXF/8YGBj/V1dX/1xcXP8yMjL/HR0d&#10;/yoqKv8oKCj/EBAQ/ysrK/9wcHD/goKC/2xsbP9sbGz/cnJy/2tra/9ubm7/cnJy/3Nzc/9xcXH/&#10;b29v/2xsbP9ra2v/bW1t/21tbf9tbW3/bW1t/25ubv9vb2//cXFx/3Jycv9vb2//b29v/3BwcP9u&#10;bm7/bW1t/21tbf9vb2//cXFx/25ubv9wcHD/cnJy/3Nzc/9ycnL/cnJy/3Nzc/91dXX/cXFx/3Fx&#10;cf9ycnL/c3Nz/3Nzc/90dHT/dHR0/3R0dP9vb2//bGxs/3Jycv92dnb/dHR0/3Z2dv94eHj/c3Nz&#10;/3R0dP91dXX/dnZ2/3d3d/93d3f/d3d3/3Z2dv9VVVX/UlJS/1BQUP9RUVH/U1NT/1RUVP9SUlL/&#10;T09P/1JSUv9SUlL/UlJS/1NTU/9RUVH/TU1N/01NTf9PT0//UFBQ/09PT/9OTk7/TU1N/0xMTP9K&#10;Skr/SUlJ/0lJSf9MTEz/TU1N/05OTv9OTk7/TU1N/0tLS/9JSUn/SEhI/1BQUP9WVlb/WVlZ/1dX&#10;V/9UVFT/VVVV/1lZWf9bW1v/WFhY/1hYWP9YWFj/WFhY/1lZWf9ZWVn/WVlZ/1lZWf9eXl7/W1tb&#10;/1tbW/9dXV3/XFxc/1paWv9ZWVn/W1tb/1xcXP9dXV3/XV1d/11dXf9eXl7/Xl5e/15eXv9fX1//&#10;YGBg/19fX/9fX1//X19f/19fX/9gYGD/YWFh/2JiYv9gYGD/YmJi/2RkZP9lZWX/ZWVl/2VlZf9j&#10;Y2P/Y2Nj/2VlZf9kZGT/ZGRk/2VlZf9nZ2f/Z2dn/2VlZf9jY2P/aGho/2pqav9ra2v/ampq/2Zm&#10;Zv9jY2P/Y2Nj/2RkZP9nZ2f/bGxs/21tbf9paWn/Z2dn/2lpaf9oaGj/ZWVl/2ZmZv9nZ2f/bW1t&#10;/2tra/9tbW3/b29v/25ubv9/f3//Z2dn/yMjI/8gICD/Jycn/yEhIf9LS0v/WVlZ/ysrK/8fHx//&#10;DQ0N/zIyMv93d3f/goKC/2xsbP9sbGz/cXFx/2tra/9ubm7/cXFx/3Nzc/9zc3P/cXFx/25ubv9s&#10;bGz/bGxs/21tbf9ubm7/bW1t/21tbf9ubm7/cXFx/3Nzc/9qamr/bW1t/3Fxcf9ycnL/cXFx/25u&#10;bv9tbW3/bGxs/25ubv9wcHD/cXFx/3Fxcf9xcXH/cXFx/3Nzc/91dXX/cXFx/3Jycv9ycnL/c3Nz&#10;/3Nzc/9zc3P/c3Nz/3Jycv9ycnL/b29v/3Fxcf9zc3P/b29v/3Nzc/95eXn/eHh4/3Nzc/90dHT/&#10;dXV1/3Z2dv93d3f/dnZ2/3Z2dv9VVVX/UlJS/09PT/9QUFD/U1NT/1RUVP9RUVH/Tk5O/1FRUf9Q&#10;UFD/UlJS/1RUVP9SUlL/TU1N/01NTf9QUFD/UFBQ/09PT/9OTk7/TExM/0tLS/9JSUn/SEhI/0hI&#10;SP9OTk7/TU1N/0xMTP9KSkr/SUlJ/0pKSv9KSkr/S0tL/1dXV/9ZWVn/V1dX/1JSUv9RUVH/V1dX&#10;/1tbW/9bW1v/V1dX/1dXV/9XV1f/WFhY/1hYWP9ZWVn/WVlZ/1lZWf9cXFz/WVlZ/1lZWf9cXFz/&#10;XFxc/1lZWf9ZWVn/XFxc/11dXf9dXV3/Xl5e/15eXv9fX1//X19f/19fX/9fX1//YGBg/2BgYP9f&#10;X1//X19f/19fX/9gYGD/YWFh/2JiYv9hYWH/YmJi/2JiYv9jY2P/Y2Nj/2NjY/9jY2P/Y2Nj/2Vl&#10;Zf9kZGT/Y2Nj/2VlZf9nZ2f/Z2dn/2VlZf9jY2P/Z2dn/2hoaP9paWn/aWlp/2dnZ/9mZmb/ZWVl&#10;/2RkZP9oaGj/ampq/2pqav9oaGj/aWlp/2xsbP9qamr/ZWVl/2dnZ/9oaGj/bW1t/2lpaf9sbGz/&#10;b29v/29vb/+BgYH/ZmZm/yIiIv9ERET/aGho/ywsLP8JCQn/ICAg/y4uLv8bGxv/ERER/zw8PP92&#10;dnb/e3t7/21tbf9vb2//b29v/2xsbP9sbGz/bW1t/25ubv9vb2//cHBw/29vb/9vb2//bm5u/29v&#10;b/9vb2//bm5u/2xsbP9sbGz/bm5u/3BwcP9qamr/bW1t/3Fxcf9ycnL/cHBw/25ubv9sbGz/bGxs&#10;/29vb/9wcHD/cHBw/29vb/9vb2//cHBw/3Nzc/91dXX/cXFx/3Jycv9zc3P/c3Nz/3Nzc/9ycnL/&#10;cXFx/3BwcP9ycnL/b29v/3Nzc/90dHT/bm5u/3Fxcf94eHj/eHh4/3Nzc/9zc3P/dHR0/3V1df92&#10;dnb/dnZ2/3V1df9XV1f/VFRU/1FRUf9SUlL/VVVV/1ZWVv9TU1P/T09P/1BQUP9PT0//UVFR/1RU&#10;VP9SUlL/TU1N/01NTf9RUVH/TExM/0xMTP9LS0v/S0tL/0tLS/9LS0v/SkpK/0pKSv9RUVH/Tk5O&#10;/0pKSv9HR0f/RkZG/0hISP9LS0v/Tk5O/1paWv9YWFj/VFRU/1BQUP9UVFT/W1tb/1xcXP9YWFj/&#10;VlZW/1dXV/9XV1f/WFhY/1hYWP9ZWVn/WVlZ/1lZWf9YWFj/VVVV/1ZWVv9bW1v/XV1d/1tbW/9c&#10;XFz/YGBg/15eXv9eXl7/Xl5e/19fX/9fX1//YGBg/2BgYP9gYGD/YGBg/2BgYP9fX1//Xl5e/19f&#10;X/9gYGD/YWFh/2JiYv9iYmL/YmJi/2FhYf9gYGD/YWFh/2JiYv9jY2P/ZWVl/2FhYf9hYWH/YWFh&#10;/2RkZP9oaGj/ampq/2hoaP9nZ2f/Y2Nj/2NjY/9lZWX/Z2dn/2lpaf9qamr/aWlp/2lpaf9nZ2f/&#10;aGho/2hoaP9nZ2f/ampq/25ubv9sbGz/ZmZm/2tra/9ra2v/bm5u/2lpaf9ra2v/bGxs/21tbf9/&#10;f3//bW1t/x4eHv8YGBj/MzMz/ywsLP8nJyf/ISEh/xISEv8ZGRn/GBgY/0NDQ/9ycnL/c3Nz/25u&#10;bv9ycnL/bm5u/2xsbP9ra2v/ampq/2pqav9sbGz/bm5u/3BwcP9xcXH/cHBw/3Fxcf9xcXH/b29v&#10;/2tra/9qamr/a2tr/25ubv9ubm7/b29v/29vb/9ubm7/bGxs/2xsbP9ubm7/cHBw/29vb/9vb2//&#10;b29v/25ubv9tbW3/b29v/3Jycv92dnb/cnJy/3Jycv9zc3P/dHR0/3Nzc/9ycnL/cHBw/29vb/9t&#10;bW3/bm5u/3Z2dv95eXn/cnJy/3Fxcf92dnb/dHR0/3Jycv9zc3P/dHR0/3V1df91dXX/dXV1/3R0&#10;dP9UVFT/U1NT/1NTU/9SUlL/UlJS/1FRUf9SUlL/UlJS/09PT/9QUFD/UlJS/1BQUP9OTk7/TU1N&#10;/05OTv9PT0//SkpK/09PT/9QUFD/TExM/0tLS/9OTk7/T09P/01NTf9KSkr/T09P/1JSUv9OTk7/&#10;SEhI/0lJSf9TU1P/XV1d/1BQUP9UVFT/VlZW/1ZWVv9ZWVn/XFxc/1lZWf9SUlL/VlZW/1ZWVv9X&#10;V1f/WFhY/1hYWP9ZWVn/Wlpa/1paWv9cXFz/XFxc/1xcXP9aWlr/WVlZ/1lZWf9bW1v/XV1d/15e&#10;Xv9eXl7/XV1d/11dXf9dXV3/Xl5e/19fX/9gYGD/YGBg/2BgYP9gYGD/YWFh/2FhYf9iYmL/YmJi&#10;/2JiYv9lZWX/YWFh/19fX/9hYWH/ZWVl/2dnZ/9kZGT/YWFh/19fX/9lZWX/aWlp/2ZmZv9gYGD/&#10;X19f/2RkZP9ra2v/Z2dn/2ZmZv9mZmb/ZmZm/2ZmZv9mZmb/ZmZm/2ZmZv9mZmb/Z2dn/2hoaP9p&#10;aWn/ampq/2tra/9ra2v/ampq/2tra/9ubm7/cHBw/2dnZ/9ra2v/cXFx/29vb/99fX3/ZmZm/xYW&#10;Fv8VFRX/Hh4e/x0dHf8lJSX/Nzc3/z09Pf8qKir/FhYW/0hISP96enr/dXV1/29vb/9xcXH/bW1t&#10;/21tbf9qamr/a2tr/29vb/9wcHD/bm5u/29vb/9ycnL/cXFx/29vb/9wcHD/bm5u/2xsbP9zc3P/&#10;dnZ2/25ubv9ubm7/b29v/29vb/9tbW3/bGxs/2xsbP9ubm7/cHBw/29vb/90dHT/dXV1/3Jycv9v&#10;b2//cnJy/3Nzc/9ycnL/dHR0/3Nzc/9ubm7/cHBw/3d3d/9zc3P/bm5u/3Nzc/9ycnL/dHR0/3Z2&#10;dv9zc3P/b29v/21tbf9wcHD/dHR0/3R0dP91dXX/dXV1/3Z2dv92dnb/dXV1/3V1df9RUVH/UlJS&#10;/1NTU/9TU1P/U1NT/1FRUf9QUFD/T09P/1BQUP9QUFD/UFBQ/09PT/9OTk7/TU1N/01NTf9OTk7/&#10;TExM/05OTv9NTU3/S0tL/0tLS/9PT0//Tk5O/0pKSv9OTk7/TExM/0hISP9FRUX/R0dH/01NTf9V&#10;VVX/W1tb/1JSUv9VVVX/VVVV/1NTU/9VVVX/WVlZ/1lZWf9VVVX/VlZW/1ZWVv9XV1f/WFhY/1hY&#10;WP9ZWVn/WVlZ/1lZWf9bW1v/XFxc/1xcXP9aWlr/WVlZ/1lZWf9bW1v/XV1d/15eXv9dXV3/XV1d&#10;/11dXf9dXV3/Xl5e/19fX/9gYGD/X19f/19fX/9fX1//YGBg/2FhYf9hYWH/YmJi/2JiYv9kZGT/&#10;YmJi/2BgYP9hYWH/ZGRk/2ZmZv9kZGT/YmJi/2BgYP9kZGT/ZmZm/2RkZP9gYGD/X19f/2RkZP9p&#10;aWn/ampq/2hoaP9kZGT/YmJi/2JiYv9lZWX/aWlp/2tra/9mZmb/Z2dn/2hoaP9paWn/ampq/2pq&#10;av9qamr/aWlp/2lpaf9sbGz/b29v/2tra/9tbW3/b29v/25ubv99fX3/VVVV/xEREf8aGhr/Jycn&#10;/ycnJ/8rKyv/MTEx/y0tLf8nJyf/ExMT/0lJSf98fHz/dXV1/29vb/9xcXH/b29v/25ubv9ra2v/&#10;bGxs/29vb/9wcHD/bm5u/29vb/9ycnL/dXV1/25ubv9ubm7/cHBw/2xsbP9tbW3/b29v/2tra/9u&#10;bm7/b29v/29vb/9ubm7/bGxs/2xsbP9ubm7/cHBw/25ubv9ycnL/dHR0/3Fxcf9vb2//cXFx/3Nz&#10;c/9ycnL/c3Nz/3Jycv9ubm7/cHBw/3Z2dv9ycnL/bm5u/3Nzc/9xcXH/cnJy/3Nzc/9ycnL/cHBw&#10;/29vb/9ycnL/dXV1/3R0dP90dHT/dXV1/3Z2dv92dnb/dXV1/3R0dP9PT0//UVFR/1NTU/9UVFT/&#10;VFRU/1JSUv9PT0//TU1N/1FRUf9QUFD/Tk5O/05OTv9OTk7/TU1N/0xMTP9LS0v/TExM/05OTv9O&#10;Tk7/S0tL/0pKSv9LS0v/S0tL/0lJSf9MTEz/RkZG/0BAQP9DQ0P/TExM/1RUVP9WVlb/VVVV/1NT&#10;U/9VVVX/VFRU/1FRUf9RUVH/VVVV/1hYWP9YWFj/V1dX/1dXV/9XV1f/V1dX/1hYWP9YWFj/WFhY&#10;/1hYWP9aWlr/W1tb/1tbW/9aWlr/WVlZ/1lZWf9bW1v/XV1d/11dXf9dXV3/XV1d/1xcXP9dXV3/&#10;Xl5e/19fX/9gYGD/XV1d/11dXf9eXl7/X19f/2BgYP9gYGD/YWFh/2JiYv9iYmL/YmJi/2FhYf9i&#10;YmL/Y2Nj/2RkZP9kZGT/Y2Nj/2NjY/9jY2P/Y2Nj/2FhYf9gYGD/YWFh/2VlZf9oaGj/aWlp/2dn&#10;Z/9kZGT/Y2Nj/2NjY/9mZmb/ampq/2xsbP9nZ2f/aGho/2lpaf9paWn/ampq/2lpaf9paWn/aGho&#10;/2hoaP9paWn/bm5u/29vb/9vb2//a2tr/2xsbP98fHz/Xl5e/xoaGv8eHh7/JCQk/yIiIv8mJib/&#10;Kysr/yYmJv8tLS3/Ghoa/1JSUv+Dg4P/eHh4/29vb/9vb2//cHBw/25ubv9ra2v/bGxs/3BwcP9w&#10;cHD/bm5u/29vb/9ycnL/cHBw/2ZmZv9oaGj/b29v/21tbf9tbW3/cHBw/3BwcP9ubm7/b29v/29v&#10;b/9ubm7/bGxs/2xsbP9ubm7/cHBw/2xsbP9xcXH/cnJy/29vb/9ubm7/cXFx/3Nzc/9xcXH/c3Nz&#10;/3Jycv9ubm7/cHBw/3Z2dv9ycnL/bm5u/3Nzc/9wcHD/cHBw/3Fxcf9xcXH/cXFx/3Jycv9zc3P/&#10;dXV1/3Nzc/90dHT/dXV1/3V1df91dXX/dXV1/3R0dP9RUVH/UlJS/1NTU/9UVFT/VFRU/1JSUv9Q&#10;UFD/T09P/1FRUf9OTk7/TExM/0xMTP9NTU3/TU1N/0tLS/9ISEj/S0tL/01NTf9PT0//TExM/0hI&#10;SP9HR0f/SEhI/0pKSv9FRUX/QkJC/0JCQv9JSUn/VFRU/1lZWf9WVlb/UVFR/1NTU/9VVVX/VFRU&#10;/1JSUv9QUFD/UlJS/1ZWVv9ZWVn/V1dX/1dXV/9XV1f/V1dX/1dXV/9XV1f/V1dX/1dXV/9YWFj/&#10;Wlpa/1tbW/9bW1v/WVlZ/1lZWf9bW1v/XFxc/11dXf9dXV3/XFxc/1xcXP9cXFz/XV1d/15eXv9f&#10;X1//W1tb/1xcXP9dXV3/Xl5e/19fX/9gYGD/YGBg/2FhYf9hYWH/YWFh/2JiYv9iYmL/YmJi/2Ji&#10;Yv9jY2P/ZGRk/2dnZ/9kZGT/YWFh/2FhYf9iYmL/ZWVl/2ZmZv9nZ2f/ZGRk/2VlZf9mZmb/aGho&#10;/2hoaP9paWn/aWlp/2lpaf9nZ2f/aGho/2lpaf9paWn/aWlp/2hoaP9nZ2f/Z2dn/2lpaf9nZ2f/&#10;a2tr/3BwcP9ubm7/aGho/21tbf99fX3/Tk5O/w8PD/8XFxf/JCQk/ykpKf8vLy//Nzc3/zg4OP8p&#10;KSn/GRkZ/1ZWVv+EhIT/dnZ2/25ubv9tbW3/cXFx/29vb/9sbGz/bGxs/3BwcP9wcHD/bm5u/25u&#10;bv9xcXH/cnJy/2pqav9ra2v/bm5u/2tra/9ra2v/bW1t/2tra/9tbW3/bm5u/29vb/9ubm7/bW1t&#10;/2xsbP9ubm7/b29v/2xsbP9vb2//cHBw/25ubv9ubm7/cXFx/3Jycv9wcHD/cnJy/3Jycv9vb2//&#10;cHBw/3V1df9xcXH/bW1t/3R0dP9xcXH/cXFx/3BwcP9wcHD/cXFx/3Jycv9zc3P/c3Nz/3Jycv9z&#10;c3P/dHR0/3R0dP90dHT/dHR0/3Nzc/9TU1P/U1NT/1NTU/9SUlL/UlJS/1FRUf9RUVH/UVFR/09P&#10;T/9NTU3/S0tL/0tLS/9MTEz/TExM/0pKSv9ISEj/TU1N/0tLS/9JSUn/SUlJ/0pKSv9JSUn/R0dH&#10;/0ZGRv9DQ0P/RUVF/0lJSf9QUFD/VlZW/1hYWP9XV1f/VFRU/1JSUv9UVFT/VVVV/1VVVf9TU1P/&#10;UlJS/1RUVP9XV1f/V1dX/1dXV/9XV1f/V1dX/1dXV/9XV1f/VlZW/1ZWVv9XV1f/WVlZ/1paWv9b&#10;W1v/WVlZ/1lZWf9aWlr/XFxc/11dXf9cXFz/XFxc/1xcXP9cXFz/XV1d/15eXv9fX1//XFxc/1xc&#10;XP9dXV3/XV1d/15eXv9fX1//YGBg/2BgYP9gYGD/YWFh/2JiYv9iYmL/YmJi/2JiYv9jY2P/Y2Nj&#10;/2lpaf9lZWX/YmJi/2JiYv9lZWX/aGho/2hoaP9nZ2f/Y2Nj/2RkZP9mZmb/aGho/2lpaf9paWn/&#10;aGho/2hoaP9nZ2f/aGho/2hoaP9paWn/aWlp/2hoaP9nZ2f/ZmZm/2tra/9nZ2f/aGho/25ubv9r&#10;a2v/ZWVl/29vb/98fHz/SUlJ/xMTE/8kJCT/NTU1/zU1Nf8pKSn/IiIi/yAgIP8fHx//FRUV/1hY&#10;WP+AgID/cHBw/21tbf9tbW3/cnJy/25ubv9ra2v/bGxs/29vb/9vb2//bGxs/21tbf9wcHD/cXFx&#10;/21tbf9ubm7/bW1t/2pqav9ubm7/cXFx/2lpaf9sbGz/bm5u/29vb/9vb2//bW1t/21tbf9ubm7/&#10;b29v/21tbf9vb2//b29v/21tbf9ubm7/cXFx/3Fxcf9ubm7/cXFx/3Jycv9vb2//cHBw/3R0dP9v&#10;b2//bW1t/3R0dP9zc3P/cnJy/3Fxcf9wcHD/cHBw/3BwcP9wcHD/cHBw/3Jycv9ycnL/c3Nz/3R0&#10;dP90dHT/c3Nz/3Jycv9SUlL/UlJS/1FRUf9QUFD/T09P/09PT/9QUFD/UFBQ/0xMTP9LS0v/SkpK&#10;/0pKSv9KSkr/SkpK/0pKSv9JSUn/UFBQ/0dHR/9CQkL/RkZG/0xMTP9NTU3/R0dH/0JCQv9JSUn/&#10;TExM/09PT/9RUVH/UVFR/1NTU/9XV1f/Wlpa/1NTU/9TU1P/VVVV/1dXV/9WVlb/U1NT/1NTU/9V&#10;VVX/VlZW/1ZWVv9WVlb/VlZW/1ZWVv9XV1f/V1dX/1dXV/9WVlb/WFhY/1paWv9bW1v/Wlpa/1lZ&#10;Wf9aWlr/XFxc/1xcXP9cXFz/W1tb/1tbW/9cXFz/XV1d/15eXv9eXl7/XV1d/11dXf9dXV3/Xl5e&#10;/15eXv9eXl7/X19f/19fX/9hYWH/YGBg/2BgYP9hYWH/YmJi/2NjY/9iYmL/YmJi/2hoaP9lZWX/&#10;YmJi/2NjY/9nZ2f/aWlp/2hoaP9lZWX/ZmZm/2VlZf9kZGT/Y2Nj/2RkZP9mZmb/aGho/2pqav9m&#10;Zmb/Z2dn/2dnZ/9oaGj/aGho/2hoaP9nZ2f/Z2dn/2xsbP9nZ2f/ZmZm/2xsbP9oaGj/ZmZm/3Nz&#10;c/95eXn/PDw8/xAQEP8nJyf/Ojo6/0JCQv9BQUH/RERE/0lJSf8pKSn/JSUl/2lpaf+EhIT/bm5u&#10;/29vb/9ubm7/cHBw/21tbf9qamr/a2tr/25ubv9ubm7/a2tr/2tra/9ubm7/bGxs/2tra/9tbW3/&#10;a2tr/2lpaf9xcXH/dXV1/2xsbP9sbGz/bm5u/3BwcP9vb2//bm5u/21tbf9tbW3/bm5u/29vb/9w&#10;cHD/b29v/21tbf9ubm7/cXFx/3BwcP9sbGz/cHBw/3Fxcf9vb2//cHBw/3Nzc/9ubm7/bGxs/3R0&#10;dP9zc3P/c3Nz/3Jycv9wcHD/b29v/25ubv9vb2//cHBw/3Fxcf9xcXH/cnJy/3Nzc/9zc3P/cnJy&#10;/3Fxcf9NTU3/TU1N/05OTv9OTk7/TU1N/0xMTP9MTEz/S0tL/0hISP9JSUn/SkpK/0pKSv9JSUn/&#10;SUlJ/0pKSv9LS0v/S0tL/0ZGRv9ERET/SEhI/0pKSv9ISEj/RkZG/0ZGRv9MTEz/T09P/1JSUv9S&#10;UlL/UVFR/1FRUf9UVFT/V1dX/1dXV/9TU1P/VFRU/1dXV/9YWFj/VVVV/1NTU/9VVVX/VFRU/1VV&#10;Vf9VVVX/VlZW/1ZWVv9XV1f/V1dX/1hYWP9UVFT/V1dX/1paWv9bW1v/Wlpa/1lZWf9aWlr/W1tb&#10;/1xcXP9cXFz/W1tb/1tbW/9bW1v/XFxc/11dXf9eXl7/X19f/19fX/9fX1//X19f/15eXv9eXl7/&#10;Xl5e/15eXv9iYmL/YGBg/15eXv9gYGD/YmJi/2RkZP9iYmL/YGBg/2RkZP9iYmL/YWFh/2NjY/9m&#10;Zmb/Z2dn/2VlZf9iYmL/ZmZm/2VlZf9kZGT/Y2Nj/2NjY/9kZGT/ZmZm/2dnZ/9kZGT/ZWVl/2dn&#10;Z/9oaGj/aGho/2hoaP9oaGj/aGho/2pqav9nZ2f/ZWVl/2tra/9oaGj/aWlp/3V1df9ycnL/NDQ0&#10;/xAQEP8hISH/IiIi/yUlJf8uLi7/NjY2/zo6Ov8wMDD/MjIy/3Z2dv+Ghob/ampq/3BwcP9vb2//&#10;bW1t/2xsbP9paWn/aWlp/2xsbP9sbGz/aWlp/2lpaf9sbGz/cXFx/2xsbP9sbGz/bGxs/2hoaP9r&#10;a2v/bW1t/2dnZ/9sbGz/bm5u/3BwcP9wcHD/bm5u/21tbf9tbW3/bm5u/3Fxcf9ycnL/cHBw/21t&#10;bf9vb2//cnJy/3BwcP9ra2v/b29v/3Fxcf9wcHD/cHBw/3Nzc/9tbW3/bGxs/3R0dP9wcHD/cXFx&#10;/3Jycv9wcHD/bm5u/21tbf9wcHD/cnJy/3BwcP9xcXH/cnJy/3Jycv9ycnL/cnJy/3Fxcf9ISEj/&#10;SkpK/0tLS/9MTEz/TExM/0pKSv9ISEj/RkZG/0ZGRv9ISEj/SkpK/0lJSf9ISEj/SEhI/0pKSv9M&#10;TEz/QkJC/0ZGRv9MTEz/TExM/0VFRf8+Pj7/RERE/09PT/9MTEz/T09P/1NTU/9VVVX/VFRU/1JS&#10;Uv9QUFD/Tk5O/1paWv9UVFT/U1NT/1dXV/9ZWVn/VlZW/1RUVP9WVlb/U1NT/1RUVP9VVVX/VVVV&#10;/1ZWVv9XV1f/WFhY/1hYWP9UVFT/V1dX/1lZWf9bW1v/Wlpa/1lZWf9aWlr/W1tb/1xcXP9bW1v/&#10;W1tb/1tbW/9bW1v/XFxc/11dXf9eXl7/YWFh/2BgYP9gYGD/X19f/19fX/9eXl7/XV1d/11dXf9j&#10;Y2P/X19f/11dXf9fX1//Y2Nj/2VlZf9iYmL/X19f/2FhYf9gYGD/YGBg/2JiYv9lZWX/ZWVl/2Ji&#10;Yv9fX1//YmJi/2NjY/9lZWX/ZmZm/2ZmZv9lZWX/Y2Nj/2FhYf9kZGT/ZGRk/2ZmZv9nZ2f/aGho&#10;/2lpaf9paWn/aGho/2hoaP9nZ2f/ZWVl/2tra/9paWn/a2tr/3d3d/9tbW3/JiYm/xISEv8rKyv/&#10;Jycn/ycnJ/8vLy//Ly8v/ycnJ/8hISH/KCgo/29vb/98fHz/YmJi/29vb/9wcHD/bm5u/2xsbP9p&#10;aWn/aWlp/2tra/9ra2v/aGho/2hoaP9ra2v/bm5u/2VlZf9mZmb/bGxs/2pqav9paWn/bGxs/2tr&#10;a/9ra2v/bm5u/3BwcP9wcHD/b29v/21tbf9tbW3/bm5u/3Nzc/9zc3P/cXFx/25ubv9vb2//cnJy&#10;/29vb/9qamr/bm5u/3Fxcf9wcHD/cHBw/3Jycv9tbW3/bGxs/3R0dP9tbW3/cHBw/3Jycv9wcHD/&#10;bW1t/21tbf9xcXH/dXV1/3BwcP9wcHD/cXFx/3Jycv9ycnL/cXFx/3BwcP9PT0//TU1N/0tLS/9M&#10;TEz/TExM/0xMTP9ISEj/RUVF/0ZGRv9GRkb/R0dH/0hISP9JSUn/SUlJ/0lJSf9KSkr/SkpK/0tL&#10;S/9KSkr/R0dH/0RERP9GRkb/TExM/1JSUv9XV1f/VVVV/1JSUv9SUlL/VFRU/1VVVf9VVVX/U1NT&#10;/1NTU/9UVFT/VlZW/1ZWVv9UVFT/VFRU/1ZWVv9YWFj/U1NT/1RUVP9WVlb/WFhY/1lZWf9ZWVn/&#10;WVlZ/1hYWP9bW1v/WFhY/1VVVf9VVVX/WFhY/1tbW/9cXFz/XFxc/1paWv9bW1v/XFxc/1xcXP9c&#10;XFz/W1tb/1paWv9aWlr/V1dX/1paWv9dXV3/Xl5e/15eXv9eXl7/X19f/2FhYf9hYWH/YWFh/2Bg&#10;YP9gYGD/YGBg/2FhYf9iYmL/Y2Nj/2dnZ/9jY2P/X19f/2BgYP9jY2P/ZWVl/2RkZP9hYWH/ZWVl&#10;/2JiYv9oaGj/ZWVl/2VlZf9oaGj/YmJi/2VlZf9lZWX/aWlp/2lpaf9lZWX/ZWVl/2lpaf9paWn/&#10;ZWVl/2xsbP9sbGz/ampq/2VlZf9oaGj/aGho/3l5ef9xcXH/JCQk/xoaGv8wMDD/MjIy/zY2Nv9F&#10;RUX/TExM/y4uLv8kJCT/Kysr/21tbf+CgoL/Z2dn/2tra/9wcHD/bm5u/3Fxcf9ra2v/bGxs/25u&#10;bv9sbGz/cHBw/3Nzc/9ubm7/bW1t/25ubv9ubm7/bGxs/2pqav9paWn/a2tr/21tbf9ubm7/b29v&#10;/3BwcP9wcHD/b29v/25ubv9sbGz/a2tr/25ubv9tbW3/bGxs/2tra/9sbGz/bm5u/3Fxcf9ycnL/&#10;b29v/3BwcP9wcHD/cXFx/3Jycv9zc3P/cnJy/3Fxcf9vb2//cXFx/3Jycv9ycnL/cHBw/3BwcP9y&#10;cnL/dHR0/3BwcP92dnb/d3d3/3R0dP90dHT/d3d3/3Z2dv9MTEz/SkpK/0lJSf9KSkr/S0tL/0pK&#10;Sv9ISEj/RUVF/0ZGRv9GRkb/R0dH/0dHR/9ISEj/SEhI/0hISP9JSUn/SUlJ/0hISP9GRkb/R0dH&#10;/0pKSv9NTU3/UFBQ/1JSUv9WVlb/VFRU/1NTU/9SUlL/U1NT/1RUVP9UVFT/VFRU/1NTU/9VVVX/&#10;VlZW/1ZWVv9WVlb/VlZW/1ZWVv9XV1f/VlZW/1ZWVv9XV1f/V1dX/1hYWP9YWFj/V1dX/1dXV/9Y&#10;WFj/V1dX/1dXV/9XV1f/WVlZ/1tbW/9bW1v/W1tb/1paWv9bW1v/XFxc/1xcXP9cXFz/XFxc/1tb&#10;W/9bW1v/WVlZ/1tbW/9dXV3/Xl5e/19fX/9fX1//X19f/2BgYP9hYWH/YWFh/2BgYP9gYGD/YWFh&#10;/2JiYv9jY2P/Y2Nj/2ZmZv9jY2P/YGBg/2BgYP9jY2P/ZGRk/2RkZP9iYmL/Y2Nj/2BgYP9mZmb/&#10;ZGRk/2RkZP9nZ2f/YWFh/2RkZP9nZ2f/aWlp/2hoaP9kZGT/ZGRk/2hoaP9paWn/Z2dn/2tra/9q&#10;amr/a2tr/2hoaP9qamr/Z2dn/3h4eP9xcXH/MTEx/woKCv8sLCz/XFxc/3Nzc/9hYWH/SUlJ/z09&#10;Pf8lJSX/LCws/3BwcP+IiIj/bW1t/2xsbP9sbGz/Z2dn/25ubv9oaGj/aWlp/2tra/9paWn/bW1t&#10;/3BwcP9ra2v/bW1t/25ubv9tbW3/bGxs/2pqav9paWn/a2tr/21tbf9ra2v/bGxs/21tbf9ubm7/&#10;bm5u/21tbf9sbGz/bGxs/2pqav9sbGz/bm5u/3BwcP9xcXH/cHBw/29vb/9ubm7/b29v/29vb/9w&#10;cHD/cXFx/3Jycv9ycnL/cXFx/3Fxcf9vb2//cHBw/3Fxcf9ycnL/cXFx/3Fxcf9xcXH/cnJy/3Fx&#10;cf9zc3P/c3Nz/3Fxcf9xcXH/c3Nz/3Nzc/9GRkb/RkZG/0ZGRv9HR0f/SEhI/0hISP9GRkb/RUVF&#10;/0ZGRv9GRkb/RkZG/0ZGRv9GRkb/R0dH/0dHR/9HR0f/R0dH/0VFRf9FRUX/SkpK/1FRUf9VVVX/&#10;VFRU/1FRUf9TU1P/VFRU/1RUVP9TU1P/UlJS/1NTU/9UVFT/VVVV/1VVVf9VVVX/VlZW/1dXV/9Y&#10;WFj/WFhY/1dXV/9VVVX/WFhY/1hYWP9XV1f/VlZW/1ZWVv9WVlb/VlZW/1dXV/9WVlb/V1dX/1lZ&#10;Wf9aWlr/Wlpa/1paWv9aWlr/W1tb/1lZWf9aWlr/W1tb/11dXf9dXV3/XV1d/11dXf9dXV3/XV1d&#10;/11dXf9dXV3/X19f/2BgYP9gYGD/X19f/15eXv9iYmL/YWFh/2FhYf9hYWH/YWFh/2JiYv9jY2P/&#10;ZGRk/2RkZP9jY2P/YWFh/2FhYf9iYmL/Y2Nj/2NjY/9jY2P/YWFh/15eXv9lZWX/YmJi/2NjY/9m&#10;Zmb/YWFh/2RkZP9paWn/aWlp/2dnZ/9jY2P/Y2Nj/2dnZ/9paWn/aWlp/2pqav9oaGj/a2tr/2tr&#10;a/9sbGz/Z2dn/3h4eP9xcXH/LS0t/wYGBv8XFxf/LCws/1hYWP9nZ2f/RkZG/y0tLf8iIiL/JSUl&#10;/2pqav+Hh4f/cXFx/3Fxcf9xcXH/bGxs/21tbf9oaGj/ampq/2xsbP9paWn/bGxs/29vb/9qamr/&#10;bGxs/21tbf9tbW3/a2tr/2pqav9paWn/a2tr/21tbf9oaGj/aWlp/2pqav9sbGz/bGxs/21tbf9s&#10;bGz/bGxs/2tra/9sbGz/b29v/3Fxcf9xcXH/cXFx/3BwcP9vb2//bm5u/29vb/9xcXH/cXFx/3Jy&#10;cv9xcXH/cXFx/3Fxcf9vb2//b29v/3BwcP9xcXH/c3Nz/3Jycv9xcXH/cHBw/3Jycv9wcHD/bm5u&#10;/29vb/9vb2//bm5u/3BwcP9BQUH/QkJC/0NDQ/9ERET/RUVF/0ZGRv9FRUX/RERE/0ZGRv9GRkb/&#10;RUVF/0VFRf9FRUX/RkZG/0dHR/9HR0f/RkZG/0ZGRv9JSUn/Tk5O/1RUVP9WVlb/VFRU/1FRUf9R&#10;UVH/U1NT/1RUVP9UVFT/UlJS/1JSUv9UVFT/VlZW/1ZWVv9VVVX/VVVV/1dXV/9aWlr/Wlpa/1dX&#10;V/9VVVX/WFhY/1hYWP9WVlb/VVVV/1VVVf9WVlb/WFhY/1hYWP9WVlb/WFhY/1paWv9aWlr/WFhY&#10;/1hYWP9aWlr/XFxc/1lZWf9aWlr/W1tb/11dXf9eXl7/Xl5e/15eXv9eXl7/YGBg/15eXv9eXl7/&#10;X19f/2FhYf9hYWH/X19f/1xcXP9iYmL/YmJi/2FhYf9hYWH/YWFh/2JiYv9jY2P/ZGRk/2FhYf9i&#10;YmL/YmJi/2JiYv9iYmL/YmJi/2NjY/9kZGT/YmJi/15eXv9lZWX/YmJi/2NjY/9nZ2f/YmJi/2Zm&#10;Zv9oaGj/aGho/2dnZ/9lZWX/ZWVl/2dnZ/9oaGj/aGho/2tra/9nZ2f/a2tr/2tra/9qamr/Z2dn&#10;/3l5ef9vb2//Kioq/yIiIv82Njb/FRUV/xYWFv8mJib/IiIi/y8vL/8iIiL/Hx8f/2FhYf+AgID/&#10;bm5u/3BwcP9zc3P/cXFx/29vb/9ra2v/bW1t/29vb/9sbGz/bm5u/3Fxcf9tbW3/a2tr/2xsbP9s&#10;bGz/a2tr/2lpaf9paWn/a2tr/21tbf9qamr/ampq/2tra/9ra2v/bGxs/2xsbP9sbGz/bGxs/29v&#10;b/9ubm7/bW1t/21tbf9tbW3/b29v/3Jycv9zc3P/bW1t/29vb/9xcXH/cXFx/3Fxcf9wcHD/cHBw&#10;/3Fxcf9vb2//bm5u/25ubv9xcXH/c3Nz/3Nzc/9xcXH/bm5u/3Nzc/9ubm7/bW1t/3BwcP9wcHD/&#10;bW1t/25ubv8+Pj7/Pz8//0FBQf9DQ0P/RERE/0RERP9ERET/RERE/0ZGRv9GRkb/RUVF/0VFRf9F&#10;RUX/RkZG/0dHR/9ISEj/RkZG/0tLS/9QUFD/U1NT/1NTU/9RUVH/UVFR/1JSUv9QUFD/UlJS/1RU&#10;VP9UVFT/UlJS/1JSUv9TU1P/VVVV/1ZWVv9VVVX/VVVV/1dXV/9ZWVn/Wlpa/1hYWP9VVVX/VlZW&#10;/1ZWVv9VVVX/VVVV/1ZWVv9YWFj/WVlZ/1tbW/9ZWVn/WVlZ/1lZWf9YWFj/VlZW/1dXV/9aWlr/&#10;XV1d/1hYWP9ZWVn/W1tb/1xcXP9dXV3/XV1d/11dXf9dXV3/YGBg/19fX/9eXl7/X19f/2FhYf9h&#10;YWH/Xl5e/1xcXP9iYmL/YWFh/2FhYf9hYWH/YWFh/2JiYv9jY2P/ZGRk/2BgYP9hYWH/YmJi/2Ji&#10;Yv9iYmL/YmJi/2NjY/9jY2P/ZGRk/2BgYP9mZmb/Y2Nj/2RkZP9paWn/ZGRk/2hoaP9mZmb/ZmZm&#10;/2dnZ/9paWn/aWlp/2dnZ/9mZmb/ZmZm/21tbf9nZ2f/a2tr/2lpaf9nZ2f/aGho/3p6ev9qamr/&#10;KCgo/xwcHP9HR0f/UFBQ/1JSUv82Njb/GBgY/y8vL/8jIyP/HR0d/11dXf9/f3//bW1t/2pqav9r&#10;a2v/a2tr/25ubv9ra2v/bm5u/3BwcP9ra2v/bGxs/29vb/9sbGz/ampq/2tra/9sbGz/ampq/2lp&#10;af9paWn/a2tr/21tbf9ubm7/bm5u/21tbf9sbGz/bGxs/2xsbP9sbGz/bGxs/29vb/9ubm7/bW1t&#10;/2xsbP9tbW3/b29v/3Fxcf9zc3P/bGxs/29vb/9xcXH/cnJy/3BwcP9vb2//cHBw/3Fxcf9vb2//&#10;bm5u/25ubv9wcHD/cnJy/3Nzc/9wcHD/bm5u/3Jycv9ubm7/b29v/3R0dP90dHT/b29v/25ubv89&#10;PT3/Pz8//0FBQf9DQ0P/Q0ND/0NDQ/9ERET/RUVF/0ZGRv9FRUX/RERE/0RERP9FRUX/R0dH/0lJ&#10;Sf9LS0v/S0tL/09PT/9UVFT/VFRU/1BQUP9OTk7/T09P/1JSUv9PT0//UVFR/1JSUv9TU1P/U1NT&#10;/1NTU/9TU1P/VFRU/1ZWVv9VVVX/VVVV/1ZWVv9XV1f/WFhY/1dXV/9XV1f/VVVV/1VVVf9VVVX/&#10;VlZW/1dXV/9YWFj/Wlpa/1tbW/9bW1v/Wlpa/1hYWP9XV1f/VlZW/1dXV/9aWlr/XV1d/1hYWP9Z&#10;WVn/Wlpa/1tbW/9cXFz/XFxc/1xcXP9bW1v/Xl5e/15eXv9eXl7/X19f/2BgYP9fX1//Xl5e/1xc&#10;XP9hYWH/YGBg/2BgYP9gYGD/YGBg/2FhYf9iYmL/Y2Nj/19fX/9fX1//YGBg/2FhYf9jY2P/Y2Nj&#10;/2NjY/9iYmL/ZmZm/2JiYv9nZ2f/Y2Nj/2RkZP9paWn/ZGRk/2lpaf9lZWX/ZWVl/2dnZ/9ra2v/&#10;a2tr/2dnZ/9lZWX/ZWVl/2xsbP9oaGj/bGxs/2dnZ/9lZWX/a2tr/3t7e/9gYGD/HBwc/wUFBf8c&#10;HBz/OTk5/3h4eP+Kior/UFBQ/yAgIP8bGxv/FhYW/1tbW/+Dg4P/cXFx/2pqav9oaGj/aGho/2pq&#10;av9oaGj/bGxs/21tbf9oaGj/aGho/2tra/9oaGj/aWlp/2pqav9ra2v/ampq/2lpaf9paWn/a2tr&#10;/21tbf9vb2//b29v/25ubv9sbGz/bGxs/2tra/9ra2v/bGxs/2pqav9ra2v/bW1t/29vb/9wcHD/&#10;cHBw/29vb/9ubm7/a2tr/29vb/9ycnL/cnJy/29vb/9ubm7/b29v/3Jycv9vb2//bm5u/25ubv9v&#10;b2//cHBw/3Fxcf9wcHD/cHBw/3BwcP9wcHD/cXFx/3R0dP90dHT/cXFx/3BwcP89PT3/QEBA/0ND&#10;Q/9ERET/Q0ND/0NDQ/9ERET/RkZG/0ZGRv9FRUX/RERE/0RERP9GRkb/SUlJ/0xMTP9NTU3/UVFR&#10;/1FRUf9RUVH/UVFR/1BQUP9PT0//T09P/1BQUP9PT0//UFBQ/1FRUf9SUlL/VFRU/1VVVf9UVFT/&#10;U1NT/1ZWVv9WVlb/VVVV/1RUVP9UVFT/VVVV/1dXV/9ZWVn/VVVV/1VVVf9WVlb/V1dX/1hYWP9Y&#10;WFj/WFhY/1hYWP9bW1v/WVlZ/1hYWP9XV1f/WFhY/1lZWf9ZWVn/WVlZ/1hYWP9ZWVn/Wlpa/1tb&#10;W/9bW1v/Wlpa/1paWv9ZWVn/XFxc/11dXf9eXl7/X19f/15eXv9dXV3/XV1d/15eXv9gYGD/X19f&#10;/19fX/9eXl7/X19f/2BgYP9hYWH/YmJi/19fX/9eXl7/Xl5e/2FhYf9kZGT/ZWVl/2NjY/9gYGD/&#10;ZmZm/2JiYv9mZmb/YmJi/2JiYv9nZ2f/YmJi/2dnZ/9nZ2f/ZWVl/2ZmZv9qamr/ampq/2ZmZv9l&#10;ZWX/Z2dn/2hoaP9oaGj/bW1t/2ZmZv9lZWX/b29v/3t7e/9UVFT/FBQU/xkZGf8ZGRn/AQEB/y8v&#10;L/9tbW3/Y2Nj/y0tLf8XFxf/EhIS/1lZWf+EhIT/cnJy/2tra/9qamr/bm5u/2pqav9oaGj/bW1t&#10;/25ubv9nZ2f/Z2dn/2pqav9nZ2f/aWlp/2pqav9qamr/ampq/2lpaf9paWn/a2tr/21tbf9tbW3/&#10;bGxs/2tra/9qamr/ampq/2tra/9ra2v/bGxs/2hoaP9qamr/bGxs/25ubv9vb2//b29v/25ubv9t&#10;bW3/ampq/25ubv9ycnL/cnJy/29vb/9tbW3/b29v/3Jycv9vb2//b29v/25ubv9ubm7/bW1t/25u&#10;bv9xcXH/c3Nz/29vb/9xcXH/cnJy/3BwcP9wcHD/cnJy/3Fxcf8+Pj7/QUFB/0RERP9ERET/Q0ND&#10;/0NDQ/9ERET/RkZG/0VFRf9FRUX/RERE/0VFRf9HR0f/SkpK/01NTf9PT0//VVVV/1FRUf9NTU3/&#10;TU1N/1BQUP9SUlL/UVFR/05OTv9QUFD/T09P/09PT/9SUlL/VVVV/1ZWVv9UVFT/UVFR/1VVVf9W&#10;Vlb/VVVV/1NTU/9RUVH/U1NT/1dXV/9aWlr/VlZW/1dXV/9YWFj/WVlZ/1hYWP9XV1f/VlZW/1VV&#10;Vf9aWlr/WVlZ/1hYWP9ZWVn/Wlpa/1tbW/9ZWVn/VlZW/1hYWP9ZWVn/Wlpa/1paWv9aWlr/WVlZ&#10;/1hYWP9YWFj/WVlZ/1xcXP9fX1//X19f/11dXf9cXFz/XV1d/15eXv9fX1//Xl5e/15eXv9eXl7/&#10;Xl5e/19fX/9gYGD/YWFh/2BgYP9eXl7/XV1d/2BgYP9lZWX/ZmZm/2NjY/9fX1//ZmZm/2FhYf9l&#10;ZWX/YGBg/2BgYP9lZWX/YGBg/2VlZf9paWn/ZWVl/2VlZf9oaGj/aGho/2VlZf9lZWX/aWlp/2Vl&#10;Zf9nZ2f/b29v/2dnZ/9mZmb/cnJy/3p6ev9LS0v/EBAQ/yYmJv87Ozv/IiIi/xYWFv8iIiL/Nzc3&#10;/zY2Nv8gICD/GBgY/1tbW/+Dg4P/bm5u/2ZmZv9oaGj/b29v/2xsbP9ra2v/cHBw/3Fxcf9qamr/&#10;ampq/21tbf9qamr/aGho/2lpaf9qamr/aWlp/2hoaP9paWn/a2tr/21tbf9paWn/aWlp/2hoaP9o&#10;aGj/aWlp/2pqav9sbGz/bW1t/2xsbP9ra2v/ampq/2lpaf9qamr/bGxs/29vb/9wcHD/ampq/25u&#10;bv9ycnL/cnJy/25ubv9tbW3/b29v/3Jycv9vb2//cHBw/29vb/9tbW3/a2tr/2xsbP9xcXH/dHR0&#10;/29vb/9ycnL/cXFx/2xsbP9sbGz/cXFx/3Jycv9ERET/Q0ND/0JCQv9ERET/RUVF/0VFRf9BQUH/&#10;Pj4+/0FBQf9GRkb/SEhI/0dHR/9KSkr/UVFR/1RUVP9RUVH/SEhI/0tLS/9PT0//UFBQ/09PT/9O&#10;Tk7/T09P/1FRUf9PT0//UVFR/1JSUv9RUVH/UFBQ/1FRUf9UVFT/V1dX/01NTf9UVFT/V1dX/1RU&#10;VP9SUlL/VlZW/1paWv9aWlr/U1NT/1RUVP9WVlb/V1dX/1dXV/9XV1f/VlZW/1ZWVv9ZWVn/VlZW&#10;/1hYWP9cXFz/XV1d/1lZWf9YWFj/W1tb/1tbW/9ZWVn/Wlpa/11dXf9bW1v/WFhY/1paWv9gYGD/&#10;Xl5e/15eXv9dXV3/XFxc/11dXf9eXl7/X19f/2BgYP9eXl7/Xl5e/19fX/9fX1//X19f/15eXv9d&#10;XV3/XFxc/2FhYf9eXl7/X19f/2JiYv9hYWH/Xl5e/15eXv9iYmL/ZWVl/2VlZf9kZGT/Y2Nj/2Rk&#10;ZP9lZWX/ZmZm/2dnZ/9jY2P/ZGRk/2ZmZv9nZ2f/Z2dn/2dnZ/9mZmb/ZmZm/2pqav9oaGj/Y2Nj&#10;/2dnZ/9gYGD/cHBw/35+fv9PT0//CAgI/ycnJ/9HR0f/VFRU/zw8PP8kJCT/Kysr/y0tLf8fHx//&#10;Gxsb/15eXv9+fn7/ampq/29vb/9wcHD/Z2dn/21tbf9paWn/a2tr/21tbf9paWn/a2tr/25ubv9p&#10;aWn/aWlp/2lpaf9qamr/a2tr/2xsbP9ra2v/aWlp/2hoaP9oaGj/a2tr/29vb/9vb2//bW1t/2tr&#10;a/9ra2v/a2tr/2pqav9qamr/a2tr/2xsbP9tbW3/bm5u/29vb/9vb2//bW1t/2pqav9oaGj/ampq&#10;/25ubv9xcXH/cHBw/29vb/9wcHD/bW1t/25ubv9wcHD/bm5u/2lpaf9qamr/cHBw/25ubv9sbGz/&#10;bm5u/3Nzc/9zc3P/bm5u/2xsbP9ISEj/RUVF/0JCQv9BQUH/QkJC/0JCQv9AQED/Pz8//0ZGRv9J&#10;SUn/TExM/0xMTP9OTk7/UVFR/1FRUf9QUFD/TU1N/09PT/9SUlL/UlJS/1BQUP9PT0//UFBQ/1FR&#10;Uf9RUVH/UlJS/1JSUv9RUVH/UVFR/1JSUv9UVFT/VlZW/1NTU/9VVVX/VVVV/1NTU/9UVFT/WFhY&#10;/1hYWP9UVFT/VFRU/1VVVf9WVlb/V1dX/1dXV/9XV1f/VlZW/1ZWVv9WVlb/VFRU/1VVVf9ZWVn/&#10;WVlZ/1ZWVv9VVVX/WFhY/1xcXP9ZWVn/WVlZ/1xcXP9bW1v/WVlZ/1tbW/9fX1//Xl5e/15eXv9d&#10;XV3/XV1d/11dXf9eXl7/X19f/2BgYP9cXFz/XV1d/15eXv9fX1//YGBg/2BgYP9fX1//X19f/2Ji&#10;Yv9fX1//YGBg/2NjY/9jY2P/YGBg/2BgYP9kZGT/ZmZm/2VlZf9kZGT/ZGRk/2RkZP9lZWX/ZmZm&#10;/2ZmZv9kZGT/ZWVl/2ZmZv9nZ2f/Z2dn/2dnZ/9mZmb/ZmZm/2lpaf9paWn/Z2dn/2tra/9kZGT/&#10;cXFx/3p6ev9GRkb/CAgI/xkZGf8nJyf/Pj4+/1JSUv9WVlb/RkZG/yMjI/8QEBD/DAwM/1BQUP97&#10;e3v/bW1t/2xsbP9ubm7/bGxs/2xsbP9oaGj/ampq/2xsbP9oaGj/ampq/21tbf9paWn/Z2dn/2ho&#10;aP9paWn/ampq/2tra/9sbGz/bGxs/2xsbP9paWn/a2tr/21tbf9ubm7/bm5u/2xsbP9ra2v/ampq&#10;/29vb/9vb2//cHBw/3BwcP9wcHD/cHBw/3BwcP9wcHD/bm5u/25ubv9ubm7/bW1t/2xsbP9tbW3/&#10;bm5u/29vb/9wcHD/cnJy/3Nzc/9xcXH/b29v/29vb/9wcHD/cXFx/25ubv9tbW3/bm5u/3Nzc/9z&#10;c3P/bm5u/21tbf9ISEj/RERE/0FBQf8/Pz//QEBA/0NDQ/9ERET/RUVF/05OTv9NTU3/Tk5O/1FR&#10;Uf9RUVH/T09P/09PT/9QUFD/UVFR/1JSUv9UVFT/U1NT/1JSUv9QUFD/UFBQ/1FRUf9UVFT/U1NT&#10;/1JSUv9SUlL/U1NT/1RUVP9UVFT/VFRU/1hYWP9WVlb/U1NT/1JSUv9WVlb/WFhY/1VVVf9QUFD/&#10;VVVV/1VVVf9WVlb/V1dX/1dXV/9XV1f/V1dX/1dXV/9WVlb/VVVV/1ZWVv9YWFj/WVlZ/1dXV/9W&#10;Vlb/WFhY/1xcXP9ZWVn/WFhY/1paWv9cXFz/W1tb/1tbW/9dXV3/Xl5e/11dXf9dXV3/XV1d/11d&#10;Xf9eXl7/X19f/2BgYP9cXFz/XV1d/15eXv9gYGD/YWFh/2JiYv9iYmL/YmJi/2NjY/9gYGD/YGBg&#10;/2RkZP9lZWX/YmJi/2JiYv9lZWX/ZmZm/2ZmZv9lZWX/ZGRk/2RkZP9kZGT/ZWVl/2VlZf9lZWX/&#10;ZWVl/2ZmZv9nZ2f/Z2dn/2dnZ/9nZ2f/Z2dn/2hoaP9qamr/ampq/29vb/9oaGj/c3Nz/3Z2dv89&#10;PT3/CgoK/xMTE/8PDw//ISEh/0tLS/9kZGT/UlJS/yEhIf8QEBD/BQUF/0JCQv96enr/dHR0/2ho&#10;aP9oaGj/a2tr/2tra/9oaGj/a2tr/2xsbP9oaGj/aWlp/2xsbP9paWn/ampq/2pqav9qamr/ampq&#10;/2pqav9qamr/bGxs/2xsbP9qamr/a2tr/2xsbP9tbW3/bm5u/21tbf9ra2v/aWlp/2xsbP9sbGz/&#10;bW1t/25ubv9tbW3/bGxs/2tra/9qamr/b29v/3Jycv9zc3P/cHBw/2tra/9paWn/bGxs/3BwcP9s&#10;bGz/cnJy/3R0dP9vb2//bm5u/3Jycv9zc3P/cHBw/29vb/9ubm7/b29v/3Jycv9ycnL/b29v/25u&#10;bv9ERET/Q0ND/0FBQf9CQkL/RERE/0hISP9MTEz/Tk5O/1JSUv9NTU3/TU1N/1FRUf9RUVH/TU1N&#10;/05OTv9SUlL/UVFR/1JSUv9SUlL/UlJS/1JSUv9RUVH/UVFR/1JSUv9VVVX/U1NT/1FRUf9SUlL/&#10;VFRU/1VVVf9TU1P/UlJS/1hYWP9WVlb/VFRU/1RUVP9VVVX/VlZW/1RUVP9SUlL/VVVV/1ZWVv9W&#10;Vlb/V1dX/1dXV/9XV1f/WFhY/1hYWP9ZWVn/WVlZ/1lZWf9bW1v/W1tb/1tbW/9bW1v/W1tb/11d&#10;Xf9aWlr/WFhY/1lZWf9cXFz/XV1d/1xcXP9cXFz/XV1d/11dXf9dXV3/XV1d/15eXv9eXl7/X19f&#10;/19fX/9eXl7/Xl5e/2BgYP9hYWH/YmJi/2JiYv9iYmL/YmJi/2NjY/9fX1//X19f/2NjY/9lZWX/&#10;Y2Nj/2NjY/9lZWX/ZmZm/2ZmZv9lZWX/ZWVl/2VlZf9kZGT/ZWVl/2VlZf9lZWX/ZmZm/2ZmZv9n&#10;Z2f/Z2dn/2dnZ/9oaGj/aGho/2lpaf9ra2v/aWlp/25ubv9oaGj/dHR0/3V1df85OTn/FRUV/yIi&#10;Iv8YGBj/FRUV/yQkJP81NTX/ODg4/yMjI/8bGxv/BQUF/zU1Nf94eHj/f39//2xsbP9oaGj/bW1t&#10;/2xsbP9paWn/bW1t/25ubv9paWn/ampq/21tbf9ra2v/bm5u/25ubv9tbW3/ampq/2hoaP9nZ2f/&#10;aWlp/2pqav9ra2v/ampq/2pqav9ra2v/bW1t/21tbf9ra2v/aGho/2hoaP9paWn/a2tr/2xsbP9s&#10;bGz/a2tr/2lpaf9oaGj/cXFx/3Jycv9ycnL/cHBw/2xsbP9ra2v/bW1t/29vb/9paWn/bm5u/3Bw&#10;cP9tbW3/bGxs/25ubv9vb2//bm5u/29vb/9vb2//cHBw/3Fxcf9xcXH/cHBw/29vb/9ERET/RUVF&#10;/0dHR/9JSUn/S0tL/01NTf9PT0//UFBQ/1JSUv9MTEz/SkpK/05OTv9OTk7/TExM/05OTv9UVFT/&#10;T09P/05OTv9OTk7/T09P/1FRUf9SUlL/UlJS/1JSUv9UVFT/U1NT/1FRUf9SUlL/VFRU/1RUVP9T&#10;U1P/UVFR/1NTU/9UVFT/VlZW/1ZWVv9UVFT/U1NT/1VVVf9YWFj/VlZW/1ZWVv9WVlb/V1dX/1dX&#10;V/9YWFj/WFhY/1hYWP9aWlr/Wlpa/1paWv9aWlr/Wlpa/1tbW/9cXFz/XFxc/1xcXP9aWlr/WFhY&#10;/1hYWP9bW1v/XV1d/11dXf9bW1v/XV1d/11dXf9dXV3/Xl5e/15eXv9fX1//X19f/19fX/9gYGD/&#10;YWFh/2JiYv9iYmL/YmJi/2JiYv9hYWH/YGBg/2NjY/9fX1//XV1d/2JiYv9kZGT/YmJi/2FhYf9i&#10;YmL/ZWVl/2VlZf9lZWX/ZWVl/2VlZf9lZWX/ZWVl/2VlZf9mZmb/ZmZm/2ZmZv9nZ2f/Z2dn/2ho&#10;aP9oaGj/aGho/2pqav9ra2v/Z2dn/2lpaf9lZWX/dHR0/3V1df84ODj/DQ0N/x4eHv8fHx//HBwc&#10;/xkZGf8eHh7/MjIy/zc3N/8gICD/BAQE/yMjI/9ubm7/hYWF/3Jycv9ubm7/cXFx/21tbf9ra2v/&#10;b29v/3BwcP9qamr/ampq/29vb/9tbW3/bm5u/29vb/9ubm7/a2tr/2hoaP9nZ2f/aWlp/2tra/9s&#10;bGz/ampq/2lpaf9qamr/bGxs/21tbf9ra2v/aGho/2tra/9sbGz/bW1t/29vb/9wcHD/cHBw/29v&#10;b/9vb2//cnJy/29vb/9tbW3/bW1t/29vb/9wcHD/b29v/25ubv9ra2v/a2tr/21tbf9wcHD/b29v&#10;/2xsbP9tbW3/cHBw/29vb/9wcHD/cXFx/3Fxcf9xcXH/cXFx/3BwcP9JSUn/S0tL/05OTv9PT0//&#10;Tk5O/01NTf9NTU3/TU1N/09PT/9MTEz/S0tL/0xMTP9MTEz/TU1N/09PT/9TU1P/Tk5O/01NTf9M&#10;TEz/TU1N/09PT/9RUVH/UlJS/1JSUv9RUVH/UVFR/1FRUf9SUlL/U1NT/1NTU/9SUlL/UVFR/1FR&#10;Uf9TU1P/VlZW/1dXV/9UVFT/UlJS/1VVVf9bW1v/V1dX/1dXV/9XV1f/V1dX/1dXV/9YWFj/WVlZ&#10;/1lZWf9XV1f/WFhY/1hYWP9WVlb/VlZW/1lZWf9aWlr/WVlZ/1tbW/9bW1v/Wlpa/1hYWP9aWlr/&#10;XV1d/11dXf9bW1v/XFxc/11dXf9eXl7/X19f/19fX/9fX1//X19f/15eXv9hYWH/YWFh/2JiYv9i&#10;YmL/YmJi/2FhYf9gYGD/X19f/2VlZf9fX1//XV1d/2FhYf9kZGT/YmJi/2BgYP9gYGD/Y2Nj/2Rk&#10;ZP9lZWX/ZWVl/2ZmZv9mZmb/ZmZm/2VlZf9nZ2f/Z2dn/2dnZ/9nZ2f/Z2dn/2hoaP9paWn/aWlp&#10;/2pqav9ra2v/ZWVl/2dnZ/9jY2P/c3Nz/3Nzc/8zMzP/GBgY/x8fH/8lJSX/Li4u/ykpKf8pKSn/&#10;MjIy/ykpKf8iIiL/CQkJ/xsbG/9jY2P/gYGB/29vb/9sbGz/bGxs/2xsbP9ra2v/cHBw/3BwcP9p&#10;aWn/ampq/29vb/9tbW3/aWlp/2tra/9tbW3/bGxs/2pqav9paWn/bGxs/29vb/9ra2v/ampq/2pq&#10;av9qamr/a2tr/2tra/9qamr/ampq/2pqav9ra2v/a2tr/2xsbP9tbW3/b29v/3BwcP9wcHD/cXFx&#10;/21tbf9qamr/a2tr/3BwcP9ycnL/cXFx/25ubv9vb2//bW1t/3BwcP91dXX/dHR0/25ubv9ubm7/&#10;c3Nz/29vb/9xcXH/cnJy/3BwcP9wcHD/cnJy/3Fxcf9LS0v/TU1N/1BQUP9RUVH/T09P/0xMTP9M&#10;TEz/TExM/0xMTP9OTk7/T09P/01NTf9OTk7/T09P/09PT/9OTk7/UFBQ/05OTv9MTEz/TU1N/09P&#10;T/9RUVH/UVFR/1BQUP9NTU3/T09P/1FRUf9SUlL/UlJS/1FRUf9RUVH/UlJS/1RUVP9SUlL/U1NT&#10;/1ZWVv9WVlb/VFRU/1VVVf9ZWVn/WFhY/1dXV/9XV1f/VlZW/1dXV/9YWFj/WVlZ/1paWv9XV1f/&#10;WVlZ/1lZWf9VVVX/VlZW/1paWv9bW1v/WVlZ/1lZWf9cXFz/XFxc/1lZWf9YWFj/XFxc/15eXv9c&#10;XFz/XFxc/11dXf9eXl7/X19f/19fX/9fX1//Xl5e/15eXv9fX1//X19f/2BgYP9hYWH/YmJi/2Fh&#10;Yf9hYWH/YGBg/2hoaP9iYmL/X19f/2NjY/9lZWX/Y2Nj/2BgYP9gYGD/YWFh/2JiYv9kZGT/ZmZm&#10;/2dnZ/9nZ2f/Z2dn/2dnZ/9oaGj/Z2dn/2dnZ/9mZmb/Z2dn/2hoaP9paWn/ampq/2dnZ/9qamr/&#10;ZmZm/2lpaf9lZWX/c3Nz/25ubv8oKCj/ERER/xcXF/8gICD/Kysr/y0tLf88PDz/Q0ND/yMjI/8e&#10;Hh7/ERER/x4eHv9fX1//fHx8/2tra/9ra2v/aGho/2pqav9paWn/bm5u/29vb/9nZ2f/Z2dn/21t&#10;bf9sbGz/ZmZm/2pqav9ubm7/bm5u/2tra/9qamr/bW1t/3BwcP9qamr/ampq/2tra/9qamr/aWlp&#10;/2lpaf9qamr/a2tr/2tra/9qamr/aWlp/2lpaf9paWn/a2tr/21tbf9ubm7/bm5u/21tbf9sbGz/&#10;bGxs/21tbf9ubm7/b29v/29vb/9ubm7/cHBw/3Nzc/90dHT/cnJy/29vb/9ubm7/b29v/3BwcP9y&#10;cnL/cnJy/29vb/9vb2//cnJy/3Jycv9JSUn/TExM/09PT/9PT0//Tk5O/0xMTP9NTU3/T09P/0tL&#10;S/9RUVH/U1NT/1BQUP9QUFD/UlJS/09PT/9JSUn/VFRU/1FRUf9OTk7/Tk5O/1BQUP9RUVH/UVFR&#10;/09PT/9LS0v/Tk5O/1FRUf9SUlL/UVFR/1BQUP9RUVH/UlJS/1hYWP9SUlL/UFBQ/1VVVf9YWFj/&#10;VlZW/1RUVP9VVVX/WFhY/1hYWP9XV1f/VlZW/1dXV/9YWFj/WVlZ/1paWv9aWlr/XV1d/1xcXP9Y&#10;WFj/WVlZ/11dXf9fX1//XFxc/1hYWP9dXV3/XV1d/1lZWf9XV1f/W1tb/15eXv9dXV3/XFxc/1xc&#10;XP9eXl7/X19f/2BgYP9fX1//Xl5e/15eXv9cXFz/XV1d/19fX/9gYGD/YmJi/2JiYv9iYmL/YmJi&#10;/2tra/9kZGT/YWFh/2RkZP9nZ2f/ZGRk/2FhYf9gYGD/YGBg/2FhYf9jY2P/ZmZm/2dnZ/9oaGj/&#10;aGho/2dnZ/9oaGj/aGho/2dnZ/9mZmb/Z2dn/2hoaP9paWn/ampq/2VlZf9qamr/aGho/21tbf9o&#10;aGj/c3Nz/2lpaf8fHx//CAgI/xMTE/8dHR3/Hh4e/xwcHP87Ozv/TExM/yQkJP8TExP/ERER/yAg&#10;IP9fX1//fHx8/21tbf9zc3P/cnJy/2dnZ/9nZ2f/bW1t/21tbf9lZWX/ZWVl/2tra/9qamr/aGho&#10;/2xsbP9wcHD/b29v/2xsbP9paWn/ampq/21tbf9paWn/ampq/2xsbP9ra2v/aGho/2hoaP9qamr/&#10;bGxs/3Nzc/9xcXH/bm5u/21tbf9sbGz/bm5u/3BwcP9ycnL/bGxs/25ubv9wcHD/bm5u/2pqav9q&#10;amr/bW1t/3BwcP9paWn/cHBw/3Jycv9vb2//bW1t/25ubv9tbW3/aWlp/3BwcP9zc3P/c3Nz/29v&#10;b/9vb2//c3Nz/3Nzc/9NTU3/TU1N/01NTf9NTU3/TU1N/01NTf9NTU3/TU1N/1FRUf9PT0//TExM&#10;/0xMTP9PT0//UVFR/1BQUP9PT0//UlJS/05OTv9OTk7/UlJS/1NTU/9QUFD/UFBQ/1NTU/9OTk7/&#10;TU1N/05OTv9SUlL/VlZW/1dXV/9VVVX/U1NT/1VVVf9VVVX/VlZW/1ZWVv9WVlb/VVVV/1VVVf9U&#10;VFT/VVVV/1VVVf9VVVX/VlZW/1dXV/9YWFj/Wlpa/1paWv9TU1P/WFhY/11dXf9cXFz/WFhY/1hY&#10;WP9dXV3/YmJi/1lZWf9aWlr/Wlpa/1tbW/9dXV3/Xl5e/15eXv9fX1//YGBg/19fX/9dXV3/XV1d&#10;/15eXv9gYGD/YWFh/2FhYf9fX1//YWFh/2JiYv9hYWH/X19f/19fX/9iYmL/ZGRk/2NjY/9kZGT/&#10;ZGRk/2NjY/9hYWH/YWFh/2NjY/9lZWX/ZGRk/2VlZf9lZWX/Y2Nj/2JiYv9jY2P/Z2dn/2pqav9n&#10;Z2f/ZWVl/2xsbP9nZ2f/ZWVl/2ZmZv9hYWH/ZWVl/2pqav9tbW3/Z2dn/2xsbP9nZ2f/enp6/2Ji&#10;Yv8eHh7/EBAQ/x8fH/8gICD/Hx8f/xcXF/86Ojr/RUVF/yEhIf8bGxv/FxcX/xoaGv9ZWVn/hYWF&#10;/3R0dP9tbW3/cHBw/2hoaP9paWn/a2tr/2xsbP9sbGz/bGxs/2xsbP9qamr/aGho/2lpaf9nZ2f/&#10;ZWVl/2dnZ/9ra2v/ampq/2VlZf9nZ2f/ampq/2tra/9paWn/Z2dn/2hoaP9tbW3/c3Nz/2pqav9s&#10;bGz/bm5u/25ubv9sbGz/bGxs/25ubv9wcHD/bW1t/2xsbP9ra2v/a2tr/25ubv9xcXH/b29v/2xs&#10;bP9wcHD/cHBw/29vb/9vb2//b29v/3BwcP9xcXH/c3Nz/21tbf9vb2//cXFx/3BwcP9ubm7/bGxs&#10;/2xsbP9NTU3/TU1N/01NTf9NTU3/TU1N/01NTf9NTU3/TU1N/05OTv9NTU3/TExM/01NTf9PT0//&#10;UFBQ/1FRUf9SUlL/U1NT/09PT/9OTk7/UFBQ/1FRUf9QUFD/UVFR/1VVVf9NTU3/T09P/1NTU/9W&#10;Vlb/V1dX/1VVVf9RUVH/TU1N/1VVVf9VVVX/VFRU/1RUVP9UVFT/VFRU/1RUVP9UVFT/WFhY/1dX&#10;V/9WVlb/VVVV/1ZWVv9XV1f/WFhY/1lZWf9XV1f/V1dX/1dXV/9XV1f/VlZW/1ZWVv9WVlb/VlZW&#10;/1xcXP9bW1v/W1tb/1tbW/9dXV3/XV1d/11dXf9cXFz/YGBg/19fX/9eXl7/Xl5e/19fX/9gYGD/&#10;YWFh/2FhYf9gYGD/YWFh/2FhYf9gYGD/YGBg/2BgYP9iYmL/ZGRk/2ZmZv9jY2P/YGBg/2FhYf9j&#10;Y2P/ZWVl/2RkZP9iYmL/ZWVl/2VlZf9kZGT/Y2Nj/2NjY/9kZGT/Z2dn/2lpaf9iYmL/YWFh/2lp&#10;af9mZmb/ZmZm/2lpaf9lZWX/ampq/2lpaf9ra2v/ZWVl/2pqav9mZmb/eXl5/15eXv8aGhr/ERER&#10;/xsbG/8bGxv/Hx8f/xsbG/9AQED/SUlJ/yUlJf8ZGRn/FRUV/xYWFv9UVFT/goKC/3Jycv9paWn/&#10;a2tr/2tra/9ra2v/a2tr/2xsbP9sbGz/bW1t/21tbf9ubm7/ampq/2tra/9qamr/Z2dn/2lpaf9t&#10;bW3/bGxs/2dnZ/9ubm7/cHBw/3Fxcf9ubm7/a2tr/2pqav9ubm7/cnJy/2tra/9tbW3/b29v/29v&#10;b/9tbW3/bW1t/29vb/9xcXH/bGxs/21tbf9vb2//b29v/2xsbP9qamr/a2tr/29vb/9sbGz/bGxs&#10;/2xsbP9ra2v/a2tr/2xsbP9ubm7/b29v/21tbf9vb2//cHBw/3BwcP9vb2//bm5u/21tbf9NTU3/&#10;TU1N/01NTf9NTU3/TU1N/01NTf9NTU3/TU1N/1NTU/9TU1P/UlJS/09PT/9MTEz/S0tL/0tLS/9L&#10;S0v/U1NT/1BQUP9OTk7/T09P/09PT/9PT0//UVFR/1VVVf9OTk7/UVFR/1RUVP9WVlb/VVVV/1NT&#10;U/9RUVH/T09P/1VVVf9UVFT/U1NT/1JSUv9SUlL/U1NT/1VVVf9WVlb/Wlpa/1lZWf9WVlb/VVVV&#10;/1RUVP9VVVX/V1dX/1hYWP9aWlr/VlZW/1RUVP9XV1f/XFxc/19fX/9dXV3/WVlZ/15eXv9cXFz/&#10;W1tb/1tbW/9dXV3/XV1d/1xcXP9ZWVn/X19f/19fX/9fX1//X19f/19fX/9gYGD/YWFh/2JiYv9i&#10;YmL/YGBg/19fX/9fX1//YWFh/2JiYv9iYmL/YmJi/2hoaP9iYmL/Xl5e/19fX/9lZWX/Z2dn/2Rk&#10;ZP9gYGD/Z2dn/2VlZf9jY2P/Y2Nj/2RkZP9lZWX/Z2dn/2dnZ/9iYmL/YGBg/2hoaP9mZmb/ZmZm&#10;/2lpaf9lZWX/a2tr/2pqav9paWn/Y2Nj/2hoaP9nZ2f/eXl5/1lZWf8VFRX/Dg4O/xUVFf8ZGRn/&#10;IiIi/yMjI/9GRkb/SkpK/yUlJf8cHBz/FxcX/xQUFP9QUFD/goKC/3Nzc/9paWn/aWlp/25ubv9s&#10;bGz/a2tr/2tra/9sbGz/bGxs/25ubv9wcHD/a2tr/21tbf9sbGz/ampq/2tra/9ubm7/bW1t/2lp&#10;af9qamr/bGxs/25ubv9sbGz/aWlp/2hoaP9qamr/bW1t/21tbf9ubm7/b29v/29vb/9ubm7/bm5u&#10;/29vb/9wcHD/b29v/2xsbP9tbW3/cXFx/21tbf9nZ2f/aGho/29vb/9wcHD/cXFx/3Jycv9ycnL/&#10;cHBw/3BwcP9ycnL/dXV1/25ubv9ubm7/b29v/3BwcP9xcXH/cXFx/3BwcP9MTEz/TExM/0xMTP9M&#10;TEz/TExM/0xMTP9MTEz/TExM/01NTf9PT0//UFBQ/09PT/9NTU3/TExM/05OTv9QUFD/UFBQ/1BQ&#10;UP9QUFD/UFBQ/09PT/9PT0//UVFR/1RUVP9QUFD/UVFR/1FRUf9QUFD/T09P/1FRUf9VVVX/WVlZ&#10;/1dXV/9WVlb/VFRU/1NTU/9TU1P/VVVV/1dXV/9YWFj/Wlpa/1hYWP9WVlb/VFRU/1RUVP9WVlb/&#10;WFhY/1paWv9ZWVn/VlZW/1VVVf9YWFj/Xl5e/2FhYf9gYGD/XV1d/15eXv9cXFz/Wlpa/1tbW/9d&#10;XV3/Xl5e/1xcXP9aWlr/X19f/2BgYP9gYGD/YGBg/19fX/9gYGD/YWFh/2JiYv9iYmL/YGBg/15e&#10;Xv9fX1//YWFh/2NjY/9jY2P/YWFh/2dnZ/9jY2P/X19f/2BgYP9kZGT/ZmZm/2RkZP9hYWH/Z2dn&#10;/2VlZf9iYmL/Y2Nj/2VlZf9mZmb/ZmZm/2VlZf9mZmb/ZGRk/2tra/9nZ2f/ZWVl/2dnZ/9iYmL/&#10;ZmZm/2tra/9paWn/Y2Nj/2hoaP9paWn/eXl5/1NTU/8SEhL/ExMT/xYWFv8aGhr/ICAg/x8fH/9D&#10;Q0P/R0dH/ygoKP8iIiL/HR0d/xQUFP9NTU3/goKC/3Z2dv9ra2v/bGxs/25ubv9ra2v/ampq/2xs&#10;bP9sbGz/a2tr/2tra/9ubm7/a2tr/21tbf9tbW3/ampq/2pqav9ubm7/bW1t/2pqav9kZGT/Z2dn&#10;/2lpaf9qamr/aWlp/2lpaf9ra2v/bW1t/21tbf9tbW3/bW1t/21tbf9tbW3/bW1t/21tbf9ubm7/&#10;cnJy/2hoaP9mZmb/b29v/3Fxcf9ra2v/aWlp/25ubv9ra2v/bm5u/29vb/9vb2//bW1t/2xsbP9u&#10;bm7/cXFx/29vb/9ubm7/bm5u/3BwcP9ycnL/c3Nz/3Fxcf9MTEz/TExM/0xMTP9MTEz/TExM/0xM&#10;TP9MTEz/TExM/0pKSv9MTEz/Tk5O/09PT/9NTU3/TU1N/09PT/9RUVH/TExM/09PT/9SUlL/UVFR&#10;/1BQUP9PT0//UFBQ/1FRUf9RUVH/UVFR/1FRUf9QUFD/Tk5O/1BQUP9VVVX/WVlZ/1hYWP9XV1f/&#10;VVVV/1RUVP9UVFT/VlZW/1lZWf9bW1v/V1dX/1ZWVv9VVVX/VFRU/1VVVf9XV1f/Wlpa/1tbW/9X&#10;V1f/V1dX/1dXV/9XV1f/V1dX/1ZWVv9WVlb/VlZW/1tbW/9aWlr/WVlZ/1tbW/9dXV3/X19f/15e&#10;Xv9dXV3/XV1d/19fX/9hYWH/YWFh/19fX/9fX1//YGBg/2JiYv9iYmL/YGBg/15eXv9fX1//YWFh&#10;/2NjY/9jY2P/YWFh/2NjY/9jY2P/Y2Nj/2JiYv9iYmL/YmJi/2NjY/9kZGT/Z2dn/2VlZf9jY2P/&#10;Y2Nj/2VlZf9mZmb/ZWVl/2RkZP9oaGj/ZmZm/2xsbP9nZ2f/ZGRk/2ZmZv9gYGD/ZGRk/2xsbP9q&#10;amr/ZWVl/2lpaf9sbGz/enp6/05OTv8QEBD/Gxsb/xwcHP8eHh7/Gxsb/xUVFf88PDz/Q0ND/ykp&#10;Kf8jIyP/Hx8f/xISEv9HR0f/f39//3Z2dv9ra2v/bW1t/2tra/9oaGj/aWlp/21tbf9tbW3/aGho&#10;/2dnZ/9qamr/aGho/2xsbP9sbGz/aWlp/2hoaP9ra2v/bGxs/2lpaf9paWn/ampq/2xsbP9tbW3/&#10;bW1t/25ubv9vb2//cHBw/2tra/9ra2v/a2tr/2tra/9ra2v/a2tr/2tra/9qamr/b29v/2ZmZv9k&#10;ZGT/bm5u/3Fxcf9sbGz/a2tr/3BwcP9ra2v/bW1t/29vb/9vb2//bm5u/21tbf9ubm7/cHBw/29v&#10;b/9ubm7/bm5u/3BwcP9ycnL/c3Nz/3Fxcf9LS0v/S0tL/0tLS/9LS0v/S0tL/0tLS/9LS0v/S0tL&#10;/01NTf9OTk7/T09P/09PT/9OTk7/TExM/0xMTP9MTEz/SUlJ/09PT/9TU1P/UlJS/1BQUP9QUFD/&#10;UFBQ/09PT/9RUVH/U1NT/1RUVP9UVFT/U1NT/1FRUf9QUFD/T09P/1ZWVv9WVlb/VVVV/1VVVf9W&#10;Vlb/V1dX/1lZWf9aWlr/VVVV/1VVVf9VVVX/VlZW/1dXV/9YWFj/Wlpa/1tbW/9VVVX/WFhY/1pa&#10;Wv9aWlr/V1dX/1dXV/9ZWVn/XFxc/1lZWf9ZWVn/W1tb/1xcXP9cXFz/XV1d/15eXv9fX1//W1tb&#10;/15eXv9hYWH/YWFh/15eXv9dXV3/X19f/2FhYf9iYmL/YGBg/19fX/9fX1//YWFh/2JiYv9iYmL/&#10;YmJi/2JiYv9kZGT/ZWVl/2NjY/9hYWH/YWFh/2NjY/9mZmb/Z2dn/2ZmZv9lZWX/ZGRk/2VlZf9l&#10;ZWX/ZGRk/2RkZP9kZGT/YmJi/2pqav9mZmb/ZWVl/2hoaP9kZGT/aGho/2xsbP9ra2v/aGho/2tr&#10;a/9tbW3/eHh4/0hISP8PDw//FhYW/x0dHf8mJib/IiIi/xwcHP9CQkL/Pz8//xsbG/8dHR3/HBwc&#10;/w8PD/9CQkL/fHx8/3Nzc/9nZ2f/ampq/2pqav9mZmb/aGho/21tbf9tbW3/Z2dn/2VlZf9paWn/&#10;Z2dn/2tra/9sbGz/aGho/2dnZ/9paWn/ampq/2hoaP9sbGz/bGxs/2tra/9ra2v/ampq/2pqav9q&#10;amr/a2tr/2tra/9qamr/aWlp/2lpaf9qamr/ampq/2lpaf9oaGj/aGho/2ZmZv9paWn/bm5u/21t&#10;bf9paWn/bGxs/3Nzc/9wcHD/cHBw/3Fxcf9ycnL/c3Nz/3Nzc/9ycnL/cnJy/25ubv9ubm7/b29v&#10;/3BwcP9xcXH/cXFx/3BwcP9LS0v/S0tL/0tLS/9LS0v/S0tL/0tLS/9LS0v/S0tL/0lJSf9KSkr/&#10;S0tL/01NTf9PT0//UFBQ/09PT/9OTk7/SEhI/1BQUP9UVFT/UVFR/05OTv9PT0//UFBQ/1BQUP9S&#10;UlL/UlJS/1NTU/9UVFT/VVVV/1NTU/9PT0//TU1N/1NTU/9TU1P/U1NT/1RUVP9VVVX/VlZW/1dX&#10;V/9XV1f/VVVV/1VVVf9WVlb/V1dX/1hYWP9YWFj/WFhY/1hYWP9VVVX/V1dX/1paWv9bW1v/XFxc&#10;/11dXf9fX1//YmJi/1hYWP9bW1v/Xl5e/11dXf9bW1v/Wlpa/11dXf9fX1//WVlZ/11dXf9hYWH/&#10;YGBg/11dXf9cXFz/XV1d/2BgYP9gYGD/YWFh/2FhYf9gYGD/YGBg/2BgYP9iYmL/ZGRk/2VlZf9j&#10;Y2P/YmJi/2JiYv9iYmL/Y2Nj/2NjY/9jY2P/ZWVl/2ZmZv9mZmb/ZmZm/2RkZP9kZGT/ZGRk/2Rk&#10;ZP9hYWH/YGBg/2hoaP9mZmb/ZmZm/2pqav9mZmb/a2tr/2lpaf9paWn/aWlp/2pqav9sbGz/dXV1&#10;/0JCQv8MDAz/ERER/xsbG/8pKSn/KCgo/ygoKP9RUVH/QUFB/xAQEP8WFhb/Ghoa/xAQEP9ERET/&#10;f39//3R0dP9mZmb/aGho/25ubv9oaGj/aGho/21tbf9tbW3/ZmZm/2ZmZv9ra2v/ZmZm/2tra/9s&#10;bGz/aWlp/2dnZ/9paWn/ampq/2lpaf9qamr/aWlp/2dnZ/9mZmb/ZmZm/2dnZ/9oaGj/aGho/21t&#10;bf9ra2v/aWlp/2lpaf9ra2v/a2tr/2lpaf9nZ2f/Z2dn/2lpaf9ra2v/bGxs/2tra/9qamr/bGxs&#10;/3BwcP9sbGz/ampq/2pqav9sbGz/b29v/3BwcP9tbW3/ampq/21tbf9vb2//cHBw/3BwcP9vb2//&#10;bm5u/21tbf9LS0v/S0tL/0tLS/9LS0v/S0tL/0tLS/9LS0v/S0tL/1BQUP9OTk7/TU1N/05OTv9P&#10;T0//Tk5O/0pKSv9HR0f/SUlJ/1BQUP9TU1P/T09P/0tLS/9OTk7/UVFR/1FRUf9TU1P/UVFR/09P&#10;T/9QUFD/UlJS/1RUVP9UVFT/U1NT/1BQUP9QUFD/UlJS/1NTU/9UVFT/VFRU/1VVVf9VVVX/VlZW&#10;/1dXV/9YWFj/WVlZ/1lZWf9XV1f/VlZW/1RUVP9YWFj/V1dX/1ZWVv9XV1f/WFhY/1lZWf9YWFj/&#10;V1dX/1lZWf9dXV3/YGBg/15eXv9aWlr/WFhY/1tbW/9fX1//WFhY/1xcXP9gYGD/YGBg/11dXf9b&#10;W1v/XV1d/19fX/9fX1//YWFh/2JiYv9hYWH/X19f/19fX/9iYmL/ZGRk/2hoaP9iYmL/Xl5e/2Bg&#10;YP9kZGT/Z2dn/2RkZP9gYGD/ZGRk/2ZmZv9oaGj/Z2dn/2RkZP9iYmL/Y2Nj/2VlZf9hYWH/YGBg&#10;/2hoaP9mZmb/ZmZm/2pqav9mZmb/a2tr/2dnZ/9oaGj/aWlp/2lpaf9qamr/cnJy/z09Pf8LCwv/&#10;GBgY/x0dHf8lJSX/ICAg/ycnJ/9aWlr/SkpK/xQUFP8TExP/HBwc/xUVFf9KSkr/hYWF/3l5ef9n&#10;Z2f/aGho/3Fxcf9qamr/aGho/21tbf9sbGz/ZmZm/2dnZ/9ubm7/Z2dn/2xsbP9ubm7/ampq/2ho&#10;aP9qamr/a2tr/2pqav9ra2v/ampq/2hoaP9oaGj/ampq/2xsbP9vb2//cHBw/25ubv9sbGz/ampq&#10;/2pqav9sbGz/bGxs/2pqav9oaGj/a2tr/2pqav9paWn/aWlp/2xsbP9ubm7/bW1t/2lpaf9xcXH/&#10;bm5u/2xsbP9vb2//dHR0/3V1df9xcXH/bW1t/21tbf9vb2//cXFx/3BwcP9ubm7/bGxs/2xsbP9K&#10;Skr/TU1N/0xMTP9HR0f/SEhI/01NTf9PT0//TExM/09PT/9MTEz/TExM/09PT/9PT0//S0tL/0tL&#10;S/9OTk7/SkpK/0xMTP9OTk7/T09P/01NTf9NTU3/UFBQ/1JSUv9PT0//UVFR/1JSUv9PT0//TExM&#10;/0xMTP9PT0//U1NT/1ZWVv9VVVX/VVVV/1RUVP9UVFT/VVVV/1VVVf9WVlb/VVVV/1ZWVv9XV1f/&#10;WVlZ/1lZWf9ZWVn/WFhY/1dXV/9XV1f/VVVV/1ZWVv9bW1v/W1tb/1dXV/9WVlb/WVlZ/11dXf9c&#10;XFz/XFxc/1xcXP9cXFz/XFxc/1xcXP9cXFz/YGBg/2BgYP9hYWH/YWFh/2FhYf9iYmL/YmJi/2Ji&#10;Yv9cXFz/XV1d/15eXv9gYGD/YGBg/2BgYP9fX1//Xl5e/2VlZf9kZGT/Y2Nj/2RkZP9jY2P/YWFh&#10;/2FhYf9iYmL/YmJi/2NjY/9kZGT/ZGRk/2JiYv9hYWH/YmJi/2VlZf9lZWX/aGho/2dnZ/9jY2P/&#10;Y2Nj/2dnZ/9oaGj/ZWVl/2hoaP9kZGT/aGho/2JiYv90dHT/eHh4/zo6Ov8ICAj/Ghoa/xkZGf8s&#10;LCz/MjIy/yoqKv9DQ0P/SkpK/xcXF/8UFBT/ERER/yoqKv9qamr/dnZ2/2lpaf92dnb/Y2Nj/2Vl&#10;Zf9qamr/a2tr/2dnZ/9lZWX/aGho/2pqav9oaGj/aGho/2pqav9qamr/aGho/2ZmZv9lZWX/Z2dn&#10;/2pqav9paWn/aWlp/2FhYf9jY2P/Y2Nj/2pqav9ycnL/ZGRk/2lpaf9paWn/aWlp/2lpaf9ra2v/&#10;bGxs/25ubv9vb2//bGxs/2tra/9qamr/aWlp/2pqav9ra2v/bGxs/2tra/9sbGz/bm5u/29vb/9v&#10;b2//bm5u/21tbf9vb2//cHBw/2xsbP9sbGz/bW1t/25ubv9ubm7/bW1t/2xsbP9DQ0P/R0dH/0pK&#10;Sv9KSkr/SkpK/0tLS/9ISEj/RUVF/01NTf9KSkr/S0tL/05OTv9PT0//TExM/01NTf9QUFD/SkpK&#10;/0xMTP9OTk7/Tk5O/01NTf9OTk7/UFBQ/1JSUv9QUFD/UVFR/1NTU/9VVVX/VlZW/1RUVP9RUVH/&#10;Tk5O/1ZWVv9VVVX/VFRU/1RUVP9UVFT/VFRU/1VVVf9WVlb/VFRU/1NTU/9TU1P/VFRU/1ZWVv9W&#10;Vlb/VVVV/1RUVP9YWFj/VlZW/1dXV/9aWlr/W1tb/1hYWP9YWFj/Wlpa/1tbW/9bW1v/W1tb/1tb&#10;W/9bW1v/W1tb/1tbW/9bW1v/X19f/19fX/9fX1//X19f/19fX/9gYGD/YWFh/2FhYf9gYGD/YWFh&#10;/2JiYv9jY2P/Y2Nj/2JiYv9hYWH/YWFh/2FhYf9iYmL/YmJi/2JiYv9iYmL/Y2Nj/2RkZP9jY2P/&#10;YWFh/2RkZP9lZWX/Y2Nj/2FhYf9iYmL/Y2Nj/2RkZP9mZmb/aGho/2dnZ/9jY2P/Y2Nj/2ZmZv9m&#10;Zmb/ZGRk/2ZmZv9lZWX/aWlp/2NjY/9zc3P/cHBw/zExMf8JCQn/IyMj/xISEv8UFBT/GBgY/ysr&#10;K/9bW1v/U1NT/xMTE/8ICAj/BQUF/y8vL/9ycnL/d3d3/2ZmZv9xcXH/ampq/2VlZf9paWn/a2tr&#10;/2dnZ/9mZmb/aWlp/2pqav9paWn/aWlp/2pqav9qamr/aGho/2ZmZv9lZWX/Z2dn/2lpaf9qamr/&#10;YmJi/2NjY/9ycnL/bGxs/2FhYf9sbGz/c3Nz/21tbf9tbW3/bGxs/2tra/9ra2v/bGxs/21tbf9t&#10;bW3/bGxs/2tra/9qamr/ampq/2pqav9ra2v/bGxs/21tbf9qamr/bGxs/21tbf9tbW3/bGxs/2xs&#10;bP9tbW3/b29v/2xsbP9tbW3/bW1t/25ubv9ubm7/bW1t/21tbf9MTEz/SkpK/0pKSv9LS0v/TExM&#10;/0tLS/9MTEz/Tk5O/0tLS/9JSUn/SkpK/01NTf9OTk7/TU1N/05OTv9QUFD/S0tL/01NTf9OTk7/&#10;Tk5O/05OTv9OTk7/T09P/1FRUf9VVVX/UVFR/05OTv9PT0//U1NT/1VVVf9TU1P/UFBQ/1ZWVv9V&#10;VVX/VFRU/1RUVP9UVFT/VFRU/1VVVf9WVlb/VlZW/1NTU/9SUlL/U1NT/1VVVf9XV1f/VlZW/1VV&#10;Vf9aWlr/WFhY/1hYWP9ZWVn/Wlpa/1lZWf9ZWVn/XFxc/1tbW/9bW1v/W1tb/1tbW/9bW1v/W1tb&#10;/1tbW/9bW1v/Xl5e/15eXv9dXV3/XV1d/11dXf9eXl7/YGBg/2FhYf9hYWH/YWFh/2JiYv9iYmL/&#10;YmJi/2JiYv9hYWH/YGBg/1xcXP9hYWH/YmJi/15eXv9gYGD/ZmZm/2dnZ/9jY2P/YGBg/2VlZf9m&#10;Zmb/YmJi/2BgYP9kZGT/ZWVl/2JiYv9mZmb/aGho/2dnZ/9jY2P/YmJi/2VlZf9mZmb/Y2Nj/2dn&#10;Z/9paWn/bm5u/2pqav96enr/bGxs/yoqKv8NDQ3/FBQU/w4ODv8XFxf/Dg4O/yQkJP9bW1v/UFBQ&#10;/x0dHf8HBwf/DAwM/0VFRf95eXn/cnJy/2hoaP9xcXH/cHBw/2VlZf9paWn/ampq/2hoaP9nZ2f/&#10;aWlp/2tra/9qamr/aWlp/2lpaf9paWn/aGho/2ZmZv9mZmb/Z2dn/2lpaf9oaGj/ZmZm/2dnZ/9s&#10;bGz/ampq/2pqav9ubm7/ZmZm/2pqav9paWn/aWlp/2hoaP9paWn/ampq/2tra/9sbGz/a2tr/2pq&#10;av9qamr/a2tr/2tra/9ra2v/bGxs/25ubv9paWn/a2tr/2xsbP9sbGz/a2tr/2tra/9sbGz/bm5u&#10;/2xsbP9tbW3/bm5u/25ubv9ubm7/bm5u/21tbf9RUVH/S0tL/0lJSf9MTEz/TU1N/0tLS/9NTU3/&#10;U1NT/0pKSv9KSkr/S0tL/0xMTP9NTU3/TU1N/05OTv9PT0//TExM/01NTf9OTk7/Tk5O/05OTv9O&#10;Tk7/T09P/1BQUP9SUlL/T09P/0tLS/9LS0v/TU1N/1BQUP9RUVH/UFBQ/1VVVf9VVVX/VFRU/1NT&#10;U/9TU1P/VFRU/1VVVf9VVVX/Wlpa/1dXV/9UVFT/VFRU/1dXV/9aWlr/WVlZ/1hYWP9bW1v/WVlZ&#10;/1hYWP9ZWVn/WVlZ/1paWv9bW1v/XV1d/1tbW/9bW1v/XFxc/1xcXP9cXFz/XV1d/11dXf9dXV3/&#10;X19f/15eXv9dXV3/XFxc/11dXf9eXl7/YGBg/2FhYf9fX1//X19f/19fX/9fX1//X19f/15eXv9e&#10;Xl7/Xl5e/1paWv9iYmL/Y2Nj/11dXf9eXl7/Z2dn/2hoaP9hYWH/YGBg/2VlZf9mZmb/YWFh/2Bg&#10;YP9lZWX/ZWVl/2FhYf9jY2P/ZmZm/2VlZf9iYmL/YmJi/2ZmZv9oaGj/ZWVl/2hoaP9nZ2f/ZmZm&#10;/2NjY/92dnb/YmJi/yAgIP8MDAz/GBgY/w8PD/8WFhb/Dg4O/y8vL/9eXl7/PDw8/wsLC/8GBgb/&#10;Ghoa/15eXv99fX3/bm5u/21tbf9sbGz/ZGRk/2ZmZv9oaGj/a2tr/2pqav9paWn/ampq/2tra/9r&#10;a2v/ampq/2lpaf9paWn/Z2dn/2dnZ/9nZ2f/Z2dn/2hoaP9fX1//ampq/3BwcP9oaGj/Xl5e/2Vl&#10;Zf9ycnL/b29v/21tbf9sbGz/a2tr/2lpaf9oaGj/aGho/2hoaP9oaGj/a2tr/2pqav9qamr/bGxs&#10;/2xsbP9qamr/bGxs/3BwcP9qamr/bGxs/21tbf9tbW3/bGxs/2tra/9tbW3/bm5u/21tbf9tbW3/&#10;bm5u/29vb/9vb2//bm5u/21tbf9HR0f/RUVF/0dHR/9NTU3/Tk5O/0hISP9GRkb/SUlJ/0tLS/9M&#10;TEz/TExM/0tLS/9LS0v/TExM/0xMTP9LS0v/Tk5O/01NTf9NTU3/Tk5O/05OTv9PT0//T09P/05O&#10;Tv9JSUn/TExM/1BQUP9SUlL/UFBQ/05OTv9OTk7/Tk5O/1VVVf9UVFT/U1NT/1NTU/9TU1P/U1NT&#10;/1RUVP9VVVX/WVlZ/1dXV/9VVVX/VVVV/1dXV/9ZWVn/WVlZ/1lZWf9aWlr/Wlpa/1lZWf9YWFj/&#10;WFhY/1paWv9cXFz/XFxc/1xcXP9dXV3/XV1d/11dXf9eXl7/Xl5e/19fX/9fX1//YGBg/19fX/9e&#10;Xl7/Xl5e/19fX/9gYGD/YWFh/2JiYv9fX1//X19f/15eXv9eXl7/Xl5e/15eXv9fX1//X19f/1xc&#10;XP9jY2P/ZGRk/11dXf9eXl7/ZWVl/2ZmZv9fX1//YWFh/2VlZf9kZGT/YWFh/2FhYf9lZWX/ZWVl&#10;/2FhYf9hYWH/ZGRk/2RkZP9iYmL/Y2Nj/2hoaP9qamr/aGho/2hoaP9iYmL/YmJi/2NjY/94eHj/&#10;ZmZm/yYmJv8XFxf/Jycn/xYWFv8PDw//CwsL/zc3N/9aWlr/Ly8v/woKCv8NDQ3/JSUl/2RkZP93&#10;d3f/aWlp/2tra/9paWn/ZmZm/2dnZ/9paWn/a2tr/21tbf9ra2v/ampq/2pqav9sbGz/ampq/2lp&#10;af9oaGj/Z2dn/2dnZ/9nZ2f/aGho/2hoaP9tbW3/ZGRk/2dnZ/9qamr/Y2Nj/2JiYv9nZ2f/ampq&#10;/2pqav9qamr/aWlp/2pqav9qamr/a2tr/21tbf9tbW3/bGxs/2pqav9ra2v/bm5u/2xsbP9paWn/&#10;a2tr/3Jycv9sbGz/bW1t/29vb/9ubm7/bW1t/21tbf9ubm7/cHBw/21tbf9ubm7/b29v/29vb/9v&#10;b2//b29v/25ubv9ISEj/R0dH/0hISP9LS0v/S0tL/0lJSf9JSUn/S0tL/0tLS/9NTU3/TU1N/0tL&#10;S/9KSkr/TExM/0xMTP9JSUn/T09P/05OTv9NTU3/TU1N/09PT/9PT0//Tk5O/01NTf9MTEz/UFBQ&#10;/1NTU/9TU1P/UFBQ/09PT/9RUVH/VVVV/1RUVP9UVFT/U1NT/1JSUv9SUlL/U1NT/1RUVP9UVFT/&#10;VFRU/1RUVP9UVFT/VFRU/1RUVP9UVFT/VlZW/1ZWVv9YWFj/Wlpa/1lZWf9YWFj/WFhY/1tbW/9b&#10;W1v/Wlpa/1xcXP9cXFz/XV1d/11dXf9eXl7/X19f/19fX/9gYGD/X19f/19fX/9fX1//YGBg/2Bg&#10;YP9gYGD/YWFh/2FhYf9hYWH/YWFh/2BgYP9gYGD/YWFh/2JiYv9jY2P/ZGRk/19fX/9kZGT/ZGRk&#10;/19fX/9fX1//ZGRk/2RkZP9fX1//ZGRk/2NjY/9iYmL/YmJi/2RkZP9kZGT/Y2Nj/2JiYv9hYWH/&#10;ZGRk/2VlZf9jY2P/ZWVl/2pqav9sbGz/ampq/2dnZ/9kZGT/bGxs/29vb/98fHz/Y2Nj/yEhIf8M&#10;DAz/GBgY/xMTE/8RERH/Hh4e/1BQUP9cXFz/JSUl/wYGBv8NDQ3/Ly8v/2tra/+AgID/dXV1/25u&#10;bv9oaGj/bW1t/2lpaf9qamr/bGxs/29vb/9tbW3/aWlp/2lpaf9ra2v/a2tr/2lpaf9nZ2f/Z2dn&#10;/2dnZ/9oaGj/aGho/2dnZ/9kZGT/ampq/3V1df9sbGz/ZWVl/29vb/9xcXH/ampq/21tbf9tbW3/&#10;bGxs/2tra/9qamr/ampq/2tra/9ra2v/bm5u/2tra/9sbGz/b29v/21tbf9nZ2f/ampq/3Jycv9s&#10;bGz/bm5u/29vb/9vb2//bm5u/25ubv9vb2//cXFx/25ubv9ubm7/b29v/3BwcP9wcHD/b29v/25u&#10;bv9MTEz/TExM/0pKSv9HR0f/R0dH/0tLS/9OTk7/Tk5O/0lJSf9MTEz/TExM/0lJSf9KSkr/TU1N&#10;/01NTf9KSkr/UFBQ/05OTv9MTEz/TU1N/09PT/9PT0//Tk5O/0xMTP9RUVH/UFBQ/09PT/9NTU3/&#10;TU1N/1BQUP9UVFT/V1dX/1RUVP9TU1P/U1NT/1JSUv9SUlL/U1NT/1NTU/9UVFT/UVFR/1RUVP9W&#10;Vlb/VlZW/1RUVP9TU1P/VVVV/1dXV/9VVVX/WVlZ/1paWv9XV1f/WFhY/1tbW/9bW1v/V1dX/1pa&#10;Wv9aWlr/W1tb/1tbW/9cXFz/XV1d/15eXv9eXl7/XFxc/11dXf9eXl7/YGBg/2BgYP9gYGD/Xl5e&#10;/15eXv9gYGD/YGBg/19fX/9gYGD/YWFh/2NjY/9kZGT/ZWVl/2JiYv9jY2P/Y2Nj/2JiYv9iYmL/&#10;Y2Nj/2NjY/9iYmL/Z2dn/2BgYP9fX1//ZGRk/2ZmZv9iYmL/YWFh/2RkZP9lZWX/Z2dn/2dnZ/9k&#10;ZGT/ZWVl/2lpaf9ra2v/aWlp/2hoaP9lZWX/bm5u/2tra/9sbGz/WFhY/yQkJP8VFRX/EhIS/xYW&#10;Fv8NDQ3/IyMj/19fX/9hYWH/Kioq/wwMDP8ODg7/SEhI/3Z2dv91dXX/aGho/2ZmZv9mZmb/aGho&#10;/2xsbP9ra2v/bm5u/3BwcP9ubm7/aWlp/2hoaP9qamr/a2tr/2lpaf9mZmb/ZmZm/2hoaP9paWn/&#10;aGho/2ZmZv9LS0v/jY2N/8nJyf/AwMD/qamp/6ysrP+enp7/hoaG/4+Pj/+MjIz/iIiI/4SEhP9/&#10;f3//fHx8/3p6ev95eXn/cHBw/2xsbP9tbW3/cXFx/21tbf9lZWX/aGho/3Jycv9ra2v/bW1t/25u&#10;bv9ubm7/bW1t/2xsbP9ubm7/b29v/25ubv9ubm7/b29v/3BwcP9wcHD/b29v/25ubv9CQkL/R0dH&#10;/0lJSf9GRkb/RkZG/0pKSv9JSUn/RERE/0ZGRv9KSkr/S0tL/0lJSf9KSkr/Tk5O/09PT/9MTEz/&#10;UFBQ/05OTv9MTEz/TU1N/09PT/9QUFD/Tk5O/0xMTP9MTEz/SkpK/0pKSv9NTU3/UVFR/1JSUv9P&#10;T0//TExM/1RUVP9TU1P/UlJS/1JSUv9SUlL/UlJS/1NTU/9UVFT/UlJS/1dXV/9bW1v/W1tb/1dX&#10;V/9VVVX/V1dX/1paWv9UVFT/WFhY/1paWv9YWFj/WFhY/1tbW/9aWlr/VlZW/1dXV/9YWFj/WFhY&#10;/1lZWf9aWlr/W1tb/1xcXP9cXFz/WVlZ/1tbW/9dXV3/X19f/2BgYP9eXl7/XFxc/1tbW/9cXFz/&#10;XFxc/1xcXP9cXFz/Xl5e/2BgYP9iYmL/ZGRk/2JiYv9hYWH/YmJi/2NjY/9kZGT/Y2Nj/2NjY/9l&#10;ZWX/aGho/19fX/9dXV3/ZmZm/2hoaP9hYWH/X19f/2VlZf9oaGj/ampq/2lpaf9mZmb/ZWVl/2lp&#10;af9paWn/Z2dn/2dnZ/9gYGD/Z2dn/2BgYP9mZmb/bW1t/11dXf9jY2P/b29v/21tbf82Njb/Dg4O&#10;/xYWFv8PDw//BQUF/xUVFf8wMDD/bGxs/2xsbP81NTX/IiIi/0RERP9ra2v/eXl5/21tbf9sbGz/&#10;bm5u/3Fxcf9vb2//aGho/2dnZ/9qamr/bGxs/2lpaf9mZmb/ZmZm/2hoaP9paWn/aGho/2ZmZv9h&#10;YWH/ampq/3Nzc/9fX1//WFhY/25ubv9wcHD/ZWVl/21tbf9sbGz/bGxs/2tra/9sbGz/bGxs/21t&#10;bf9ubm7/cXFx/21tbf9ubm7/cnJy/21tbf9kZGT/Z2dn/3Fxcf9qamr/a2tr/21tbf9sbGz/a2tr&#10;/2tra/9sbGz/bm5u/25ubv9vb2//b29v/3BwcP9wcHD/b29v/29vb/8ADgEAAAMAAAABALcAAAEB&#10;AAMAAAABAPAAAAECAAMAAAAEAAKu9gEDAAMAAAABAAEAAAEGAAMAAAABAAIAAAERAAQAAAACAAKv&#10;BgESAAMAAAABAAEAAAEVAAMAAAABAAQAAAEWAAMAAAABALMAAAEXAAQAAAACAAKu/gEcAAMAAAAB&#10;AAEAAAFSAAMAAAABAAEAAAFTAAMAAAAEAAKvDodzAAcAAAzIAAKvFgAAAAAACAAIAAgACAAB/9QA&#10;AK5sAAAACAAB/9wAAQABAAEAAQAADMhhcHBsAhAAAG1udHJSR0IgWFlaIAfhAAEABAALABwADWFj&#10;c3BBUFBMAAAAAEFQUEwAAAAAAAAAAAAAAAAAAAAAAAD21gABAAAAANMtYXBwbAAAAAAAAAAAAAAA&#10;AAAAAAAAAAAAAAAAAAAAAAAAAAAAAAAAAAAAAAAAAAAAAAAAEWRlc2MAAAFQAAAAYmRzY20AAAG0&#10;AAABsGNwcnQAAANkAAAAI3d0cHQAAAOIAAAAFHJYWVoAAAOcAAAAFGdYWVoAAAOwAAAAFGJYWVoA&#10;AAPEAAAAFHJUUkMAAAPYAAAIDGFhcmcAAAvkAAAAIHZjZ3QAAAwEAAAAMG5kaW4AAAw0AAAAPmNo&#10;YWQAAAx0AAAALG1tb2QAAAygAAAAKGJUUkMAAAPYAAAIDGdUUkMAAAPYAAAIDGFhYmcAAAvkAAAA&#10;IGFhZ2cAAAvkAAAAIGRlc2MAAAAAAAAACERpc3BsYXkAAAAAAAAAAAAAAAAAAAAAAAAAAAAAAAAA&#10;AAAAAAAAAAAAAAAAAAAAAAAAAAAAAAAAAAAAAAAAAAAAAAAAAAAAAAAAAAAAAAAAAAAAAAAAAABt&#10;bHVjAAAAAAAAACIAAAAMaHJIUgAAAAgAAAGoa29LUgAAAAgAAAGobmJOTwAAAAgAAAGoaWQAAAAA&#10;AAgAAAGoaHVIVQAAAAgAAAGoY3NDWgAAAAgAAAGoZGFESwAAAAgAAAGodWtVQQAAAAgAAAGoYXIA&#10;AAAAAAgAAAGoaXRJVAAAAAgAAAGocm9STwAAAAgAAAGobmxOTAAAAAgAAAGoaGVJTAAAAAgAAAGo&#10;ZXNFUwAAAAgAAAGoZmlGSQAAAAgAAAGoemhUVwAAAAgAAAGodmlWTgAAAAgAAAGoc2tTSwAAAAgA&#10;AAGoemhDTgAAAAgAAAGocnVSVQAAAAgAAAGoZnJGUgAAAAgAAAGobXMAAAAAAAgAAAGoY2FFUwAA&#10;AAgAAAGodGhUSAAAAAgAAAGoZXNYTAAAAAgAAAGoZGVERQAAAAgAAAGoZW5VUwAAAAgAAAGocHRC&#10;UgAAAAgAAAGocGxQTAAAAAgAAAGoZWxHUgAAAAgAAAGoc3ZTRQAAAAgAAAGodHJUUgAAAAgAAAGo&#10;amFKUAAAAAgAAAGocHRQVAAAAAgAAAGoAGkATQBhAGN0ZXh0AAAAAENvcHlyaWdodCBBcHBsZSBJ&#10;bmMuLCAyMDE3AABYWVogAAAAAAAA8xYAAQAAAAEWylhZWiAAAAAAAACDZAAAPNIAAAAfWFlaIAAA&#10;AAAAAEv4AAC0HAAACt9YWVogAAAAAAAAJ3oAAA8SAADILmN1cnYAAAAAAAAEAAAAAAUACgAPABQA&#10;GQAeACMAKAAtADIANgA7AEAARQBKAE8AVABZAF4AYwBoAG0AcgB3AHwAgQCGAIsAkACVAJoAnwCj&#10;AKgArQCyALcAvADBAMYAywDQANUA2wDgAOUA6wDwAPYA+wEBAQcBDQETARkBHwElASsBMgE4AT4B&#10;RQFMAVIBWQFgAWcBbgF1AXwBgwGLAZIBmgGhAakBsQG5AcEByQHRAdkB4QHpAfIB+gIDAgwCFAId&#10;AiYCLwI4AkECSwJUAl0CZwJxAnoChAKOApgCogKsArYCwQLLAtUC4ALrAvUDAAMLAxYDIQMtAzgD&#10;QwNPA1oDZgNyA34DigOWA6IDrgO6A8cD0wPgA+wD+QQGBBMEIAQtBDsESARVBGMEcQR+BIwEmgSo&#10;BLYExATTBOEE8AT+BQ0FHAUrBToFSQVYBWcFdwWGBZYFpgW1BcUF1QXlBfYGBgYWBicGNwZIBlkG&#10;agZ7BowGnQavBsAG0QbjBvUHBwcZBysHPQdPB2EHdAeGB5kHrAe/B9IH5Qf4CAsIHwgyCEYIWghu&#10;CIIIlgiqCL4I0gjnCPsJEAklCToJTwlkCXkJjwmkCboJzwnlCfsKEQonCj0KVApqCoEKmAquCsUK&#10;3ArzCwsLIgs5C1ELaQuAC5gLsAvIC+EL+QwSDCoMQwxcDHUMjgynDMAM2QzzDQ0NJg1ADVoNdA2O&#10;DakNww3eDfgOEw4uDkkOZA5/DpsOtg7SDu4PCQ8lD0EPXg96D5YPsw/PD+wQCRAmEEMQYRB+EJsQ&#10;uRDXEPURExExEU8RbRGMEaoRyRHoEgcSJhJFEmQShBKjEsMS4xMDEyMTQxNjE4MTpBPFE+UUBhQn&#10;FEkUahSLFK0UzhTwFRIVNBVWFXgVmxW9FeAWAxYmFkkWbBaPFrIW1hb6Fx0XQRdlF4kXrhfSF/cY&#10;GxhAGGUYihivGNUY+hkgGUUZaxmRGbcZ3RoEGioaURp3Gp4axRrsGxQbOxtjG4obshvaHAIcKhxS&#10;HHscoxzMHPUdHh1HHXAdmR3DHeweFh5AHmoelB6+HukfEx8+H2kflB+/H+ogFSBBIGwgmCDEIPAh&#10;HCFIIXUhoSHOIfsiJyJVIoIiryLdIwojOCNmI5QjwiPwJB8kTSR8JKsk2iUJJTglaCWXJccl9yYn&#10;Jlcmhya3JugnGCdJJ3onqyfcKA0oPyhxKKIo1CkGKTgpaymdKdAqAio1KmgqmyrPKwIrNitpK50r&#10;0SwFLDksbiyiLNctDC1BLXYtqy3hLhYuTC6CLrcu7i8kL1ovkS/HL/4wNTBsMKQw2zESMUoxgjG6&#10;MfIyKjJjMpsy1DMNM0YzfzO4M/E0KzRlNJ402DUTNU01hzXCNf02NzZyNq426TckN2A3nDfXOBQ4&#10;UDiMOMg5BTlCOX85vDn5OjY6dDqyOu87LTtrO6o76DwnPGU8pDzjPSI9YT2hPeA+ID5gPqA+4D8h&#10;P2E/oj/iQCNAZECmQOdBKUFqQaxB7kIwQnJCtUL3QzpDfUPARANER0SKRM5FEkVVRZpF3kYiRmdG&#10;q0bwRzVHe0fASAVIS0iRSNdJHUljSalJ8Eo3Sn1KxEsMS1NLmkviTCpMcky6TQJNSk2TTdxOJU5u&#10;TrdPAE9JT5NP3VAnUHFQu1EGUVBRm1HmUjFSfFLHUxNTX1OqU/ZUQlSPVNtVKFV1VcJWD1ZcVqlW&#10;91dEV5JX4FgvWH1Yy1kaWWlZuFoHWlZaplr1W0VblVvlXDVchlzWXSddeF3JXhpebF69Xw9fYV+z&#10;YAVgV2CqYPxhT2GiYfViSWKcYvBjQ2OXY+tkQGSUZOllPWWSZedmPWaSZuhnPWeTZ+loP2iWaOxp&#10;Q2maafFqSGqfavdrT2una/9sV2yvbQhtYG25bhJua27Ebx5veG/RcCtwhnDgcTpxlXHwcktypnMB&#10;c11zuHQUdHB0zHUodYV14XY+dpt2+HdWd7N4EXhueMx5KnmJeed6RnqlewR7Y3vCfCF8gXzhfUF9&#10;oX4BfmJ+wn8jf4R/5YBHgKiBCoFrgc2CMIKSgvSDV4O6hB2EgITjhUeFq4YOhnKG14c7h5+IBIhp&#10;iM6JM4mZif6KZIrKizCLlov8jGOMyo0xjZiN/45mjs6PNo+ekAaQbpDWkT+RqJIRknqS45NNk7aU&#10;IJSKlPSVX5XJljSWn5cKl3WX4JhMmLiZJJmQmfyaaJrVm0Kbr5wcnImc951kndKeQJ6unx2fi5/6&#10;oGmg2KFHobaiJqKWowajdqPmpFakx6U4pammGqaLpv2nbqfgqFKoxKk3qamqHKqPqwKrdavprFys&#10;0K1ErbiuLa6hrxavi7AAsHWw6rFgsdayS7LCszizrrQltJy1E7WKtgG2ebbwt2i34LhZuNG5SrnC&#10;uju6tbsuu6e8IbybvRW9j74KvoS+/796v/XAcMDswWfB48JfwtvDWMPUxFHEzsVLxcjGRsbDx0HH&#10;v8g9yLzJOsm5yjjKt8s2y7bMNcy1zTXNtc42zrbPN8+40DnQutE80b7SP9LB00TTxtRJ1MvVTtXR&#10;1lXW2Ndc1+DYZNjo2WzZ8dp22vvbgNwF3IrdEN2W3hzeot8p36/gNuC94UThzOJT4tvjY+Pr5HPk&#10;/OWE5g3mlucf56noMui86Ubp0Opb6uXrcOv77IbtEe2c7ijutO9A78zwWPDl8XLx//KM8xnzp/Q0&#10;9ML1UPXe9m32+/eK+Bn4qPk4+cf6V/rn+3f8B/yY/Sn9uv5L/tz/bf//cGFyYQAAAAAAAwAAAAJm&#10;ZgAA8qcAAA1ZAAAT0AAACg52Y2d0AAAAAAAAAAEAAQAAAAAAAAABAAAAAQAAAAAAAAABAAAAAQAA&#10;AAAAAAABAABuZGluAAAAAAAAADYAAK5AAABRAAAAQ8AAALDAAAAmQAAADgAAAFAAAABUQAACMzMA&#10;AjMzAAIzMwAAAAAAAAAAc2YzMgAAAAAAAQxyAAAF+P//8x0AAAe6AAD9cv//+53///2kAAAD2QAA&#10;wHFtbW9kAAAAAAAABhAAAKAy6elhF9GnuoAAAAAAAAAAAAAAAAAAAAAAUEsDBAoAAAAAAAAAIQAv&#10;GHZWRNoDAETaAwAVAAAAZHJzL21lZGlhL2ltYWdlMS50aWZmSUkqAJ7XAwCAKVUqN/gCDQeDAF/g&#10;GDv6EQaCgCGQeJgEAgKJQ+NRuNRaOQmDP6RRKLgABAKJxyIx+ESmNwuMQqHQyCwyMRyUyuVv6Jze&#10;PzSfgEBywASuiRmcS6NP9/w4B08APypRKb0yaweTgWi0yjz+kS+iySaVyPAB/VytyYBUOQSCrQeI&#10;gF+xmK1WVzay2CWRd+R+m2yv3uyxOm0aHyixzW83Oiz6GXmN2eW2CgTGvv25RCfRi35DH4S0RWu6&#10;N+0aZymcxCwwzAQmyyOjxalQi33uqYmiw61RWHU3J7SW7OibWiQrDQ8A72cwWVxjWw+z8eKYHkQ/&#10;mWjRwaUAB+7CuAOT9O3Wat4TH+Sj0ze9PRaOI2+TxiRb2uQulfCseGEdHsz6ln+xikrM2CsMgorU&#10;ImyT5rEr7pIMrSin2qjdAAobSqukKeJIxSCs4sKYrIg7MPO7SGuwjT+Pirb3ri3DVIs/0UQopbhI&#10;pBzVOGhKIn9GKIRupkaoS3SFqwuCzN838jJU4cbwYsMVrC68pMO/S/KWoaRLnFTaRO60kJfJsXqI&#10;0sAsI5wBgJAa5qYvsStktMdQbKMuwW8ChrQu6PQXLb3yel8CKW4Kfy7Lkbv42MDTgoh/MwsLTtcn&#10;zmKizUrJY4jtLyscZuhTbkI8t9LytSVOrhDSOJQ67XR9IKC1JH0WI/BdPAAU6ByazjfItPtPRjIL&#10;s0TJLi0TMNgxpECZtWkzR0/QlfKApLn0DZag0tFrcV1KCSJMktQuyulRQY2rUuQAUhs3JTrI60Dp&#10;sRSqvR7I1XKC9sSJVKc3oZCjHXRFFi3QvrLPOplorg0N6rc0K229WKv0fItuo3N6019hd7IS7dQN&#10;0k7eNzYtJOojcY4gjtCN/j+C0xIND4jkDxSNbsDOk4kOwrIV0JpUy6IUrqzyHl0mKux7tyfBbOqh&#10;QsfW2pWV4q4NWIbQCJPrT8/JBfKRzq/SPTekUJJOobkoZC7dwG+jXXprcFSewd6p9pl1bLBlx2y1&#10;aS1jeUiUHS0mYU4G/MpRaIJTSMj02y0cMjquWK7FlJaDcM5zC45/yxRi1ZFkrVXlqrZuxQz0KQf6&#10;Y247iIPX0d10k1LmMktdcMNJE83qnTYWBV93NjzO6P/X8wZ5GbTpWwEpvS9Lpbmlmo083GR3Tx13&#10;0tNcWtdyr6ef22+o2fvtzhN5UFSUkb25AFtJCiilYphfsdVZlVSdv7Y0skqZIyq94cEyLj6HlnxK&#10;FHK00BPyT8aguzcHdvqZaaoxSLnzntIMm10LhGJLKOArAkC7Ulm2aesR5ZbXmmWM61tncHnkPOey&#10;n5STATaE3hGeRID5WBJEXFCdprgkPPBNy69WcHV/NJK6+syRF3mMaaGcljrP0opxJYc95pLXdLaZ&#10;kVx/b+XxQJOo8RnR91HFkNmQothmSJF9OSmmF8LyLwcZm4pvjCjFHyJGbU8JtUQnaSqSGJ8Ti/N5&#10;TAq1qIA09EjH4fVXJ1E3whJseFWQ/i+gGJuAORScIQl3LNHEACaSzpYj8VRXqRY7I/abGlGDyW8L&#10;OSa5JkJOiQwtYi/crZjI9OEZ6YdZTByHlzggR2ChYFdswSUyd4p1nKpajrAc5CPyjOdPfKNXaJYX&#10;vmakpRYaX4FG5gW4VbauHESFJGipt8eV3JhONHmDkGVquMOww4ozojykNdwcVgrJ2KPKaclCJrL4&#10;lGRc2h5gyq0vSoZBHJvasHvPgQdL5JxcZdRqJI4eGpty/RBQNBOhsHY0zzaQZN9MNCKNDcbEiAMu&#10;JCp4JrMNaSvy8zjitPM9ScHXG5IcrIjxKHRseYSt8wa1pqFmIqS4sZHVyuIZaTWSS2W7MRfXOlRT&#10;pUSpuQLSWlMqqjTlUQfJXKVVUs3omt55BcUbsBU+2qrNCC9PoSMo2cVDlFSsP21FFSoYPyIcsqGi&#10;U7lAsUq2QVEbLVnkcc3P596GYINCXWVIvqaE7j+QsPxCRT00zTZc3Y7rSkcFoAEAQ65cx9j9QlKE&#10;k8ZEND8H6X0fY/B9VLtAQUfY+kJJHO5akAABQCgGAAAcBAByoj+QkW8A4BgEAAHqPkelrx4D1AAB&#10;MANpQHj8uI9sfAALUlzAMAG2Q/Tw3UTSPy2JUQGgOAAPoAoDyogGAUQkfMkyhgEf8XItgAnWGMuy&#10;U0ub9C1u3a5ZGyjbIfGiKBOBKBeaINPNsjI3VRSlmSpUwVTcQp6JEJsWFAM5CXougcnhxUtIKvQV&#10;AiY09PVlYbaq7qkTya1WWvoiKhSKLI1zlDXzE7Uq1QuPrDWQUkj1qCjtAehiKDfH2pTgswyb5uTy&#10;NGeukK91mVXnCc1PT9akP0SXTt3l+0ux6ag/Yvxy8bo4YpIJ+BH3vvhSXj8stYoTOyPZVnBRKr/w&#10;8qzSpz2bHb0YgAoijMNZQ1yexUCH9J3e50K3gl9q/IkVzhnTZueR4dsIp8b1GdZD9pQa+smj8+MP&#10;HjTLNCpq6aPR4MFVJYVVCZ1WqTUPNtDcyMRi48zHr/zhU1VUqBXxnaOHNd+4aOOU3dTcfIWlg2da&#10;g49rvTowi6km190Ef9hx/FCWhYBA1OABCoWgsw9yCODSDXoKHIGMSCXuWqLmPUeg9pKgEtkPMe9x&#10;B2DtHiAAcI4hzgAHsPUe9rwClDAUAsoY8t9XdH4Q4tZQwDW7tekTSOCgCD7uaP8elwQIE9H7eU8F&#10;L02j8I8d0uYCQDJpAlvcAACwEgMAAO62HHQOAcAAAgBoESTAGtkAYAZWt63n5chU7Z4E0v0KYloA&#10;PN3OlwoiuMnUUopzeMPCWomsZq0wrU5PGNI2RO1n5taIy9q+4SjYn3H8VqDGTh0TvVOkIR6kxAn2&#10;DalnrLfpSqZBbEiIlDlZjXVGW56YyiwvnCpKWfQW60khrce5NNJoLSh5LdXmdfVBVzpJoZsJGyc4&#10;B8qXH6wHyohnK1fGdwtwM2tviJ4OZfoL3fYev3z+Py6+roZtM10W1K2dumYj7pdwsTjTrLjFae2B&#10;X87Pgn30oozSHDxIpqnV7Q0Atp58x7OoB6TDhLafoH033r4L/m918ohNmFqZvI6th6jZYXtig6g7&#10;/AqpFGtS0rgu/v5ZKr4mgLji/VheoB6IeNSNddS1F1s1u7DXMlEh1XYq+0rsX4i4jc7OKEV82McQ&#10;VkLIMcbEtAO4IiH1AiO4e4HwHytKKaKcKgHqt+AAHkHmHmAAHiHmHktuLmt2tkAOvesikDAuIiHs&#10;HsvKHiHeHeAAHgHg3WHvBg3gHsuC38ucsivYWOtutKkykqIyP4tgtkx4W0HzCaKKAGtstaLMHyIK&#10;KfAa3mIwuuJuAI2gZqIMH2keukOcteAAkYTSAIAOKGAKASASAAAaAWAaAAAYAa5AAoAo5UAoAqAm&#10;AAAUARDbDpDaaGUY4u44IQPAdG/89GPYz4Ysxw76qcOGm2koh8zUQwOg+2gqwYlybwdAwiqI6usc&#10;zOzCwwxi+sNwhucsgmhKMMlZAwyuiw/II0O60qSK7exa8aVO7mk+7qhch2IUv2aSc2K+7wxClCzG&#10;ymne1WcCmq8PGYy4MCymfGOBFwXSygS88ircNm+AIylYNKWQqYVaPdESg4ICgCoVKkf4Ag0HhEFh&#10;AAAMHf8NhcRgwBhsQiUXjELAIChUMAD/h8GkEMi0SjoCjcZi8Qisfl0vhEUkUdj0Rjs0jUylcpkU&#10;fhQCAT+mD/f0nhkonsSislhMqpkRpk6n0YosTmVAAU+m8ki0dhsgnETnNdjFgrk5mdWpNJqU1hU0&#10;AM4p9TmtitlIi7+ftCAYDrMjAFCoUohtFgsorNQtMqtU9wFztFlsM7xcyslNu2MzU2wEHjcQycXo&#10;mZr2Qzdhm+jikFilfzsW2Fp1sL1makFCtcIxMOzu4j0UrM6s1mzcxk2/jEbwT+3FVigDpMgr8ckk&#10;G5m1rL77QAAwFAmB5kOAD9AD7AD5fXkfj9gryer4ADxez3ADvdTuADqdDo+rud4AHufL4H09DAr2&#10;ha9qEjp+u2z66sIg7yKOoZ/H48p9PMuKrIa9ihI26ABuE3CZH2fULJekIAAEAjoPGgq9PIosLOY8&#10;i+gK8Z+Q8xKiwkjzrgAAsgonF5+xqADvgCvqXR0xIAgNFUoH+AUaqA7gDyeAgCyeBAEAOAAEgSBA&#10;AAkCYIAAC4Lgw7jugAB03SBFjxS1G6LARMAAAOAToAIAkXxGAUbn/Bi1OCj8JSSv6FL8lrBNSj7Y&#10;NBRLfJMsKdQ03LPK0nyWsclTQuizCCtquamVEtdLrel6eUq2iXVEkaW1MuyRpohTZrLTrJq+wK3p&#10;ZTKmrNVDeL+8bxIbFreKtDypQ5YtZVs5Dd1DWSFws1iQrxS7MU0ryHN8ljLK7ajaUmmFzIzWqZ2X&#10;XdcxTWFVo7ZaetAzjTWCxKCvIojBz1bi4LOolXx6mzkMawy61qo0XpFHrvoS0aBIIndPtqzLFOKl&#10;aMtXTLpLqtqlNdV7Dyq0TOoixDNU48VbU/lWMtFb8NoPHSvudj+MOM0zqskzaZWDS1R53k2X1wxl&#10;b0o1lII/m2c17U9fM5nudVU3ifutaCDZQ0VPaGoDYuJnGw6NTy663jWzo9P1TMOnmiqVstW0/kqm&#10;43udfyivWy0taWyOs8SDYdSlrWjgFaM7uVM1K4uFos3eTNBDgAvIi0it9fJ+xmqoBu8AD5nsAB1n&#10;c/Btm2cYAHQdL+HYdT/nwfB9RVfEDwhHMJKqqcHHv1y6z46DvO+fj1p9RrBqk1ikH5DC0qwwKSxb&#10;QS04OlqGqzb6u+rCoAL6hr1vNGwAQJ70Q24g6UT3OKdQT2LoLM9cqKyvzvyKgp9n92DvUC0cVRBJ&#10;S+ug+5I6WYAvnUCS5rwAAFwJAAAoBoCwAAPAgA8AAKQSgoAABABYCQAAMTC9pDSKylshe05xH6ej&#10;glbNyvk175UhroXQ4hqjYiZtyMezVrCsVaKZWIW9USwlXEkb4bpqsPyLPSN+z4tzImUtpSWS5bUQ&#10;x/FIUu4pUCmiDLIX1E57UVlWtHMKAFE8QyxPUaipghA/GsRbhEYxsC84tFtWutQ2ZIGBk2NMcxBR&#10;Py/NLXKttjppYWszkCilSi9jHlvjybhFZaSvEhjnDmPrDyMPqXEup7TmyXL6egQ1wJ1jwsRNC3U4&#10;5sWiQybgTlbrHXpmMXw4ZkcQYxESa0U4p5OGWynI0WVmJZ2/IOYDLyWinmdM3kkymESt0NPTNBDB&#10;qcMJgGcaSZ6GzO4xtOJgpZSjUmzs1j6lVH5OkINmmMYU8K822ymnQ3drczWNOIZUj9U0s5xGKXsu&#10;eYpMTIMUhW1lpbk58ETlhOJyxB5Om0H+4MlpwWfSub+U5uEzieoeI8dAwr+i3HTiUetE70D0IWHM&#10;OkdQABzjpHWAAbI2hsOgHSO0AA/B8l/KCkBfo+j5kGANRRRyPDwFCeSeZIqhyGgGqEeA8gBEqvBQ&#10;sX0rLwXirsivPybihkJL9I28B4MPyYqKSU7GS5fx/IcH8hlDSNEVJJfAPs8jJHKIHS04Ejp0HmFm&#10;YOWauFLR9j5SAAdOigKW1XNmXsgqLEQJ8JEctfh0C91pAGw4yyrlwlZAEmwAoB0vAVAqBMAAGwNg&#10;ZAABoCQFYNwcS+ApJ4DQHwOUKAE3FgnEzEOMR83ckYZs8b61NrkNFbTTJrDiOSUUUKiOoiiLVAUo&#10;WzVNEVWDaZCKvbpa45CpkFHIuQi8lkaS1qpoa4GLJvpWrmty1+1R0WhzUWTGaQRFWrUVtkWpYKxi&#10;hrph3NI10dTaR3PCYCE0fLaMVmXPwhCI5rTZJUo1pzR1klycKn6MJULnSUvKbeS8BZNT+b4UUoUo&#10;GJmSXAcmdMuGOYfcgzsy8TXmKtOTOwst4cUuxWI3TDzi6DXcKPd28kuWZNuOPgw1164avUX62Bdb&#10;O4jW2bu4i3LBYhnCMwzcuJX16MWnTkSwph492AxYpq5xtmhqWv7lGFyuJoq4NNkREZJpSSVygwRt&#10;DSDJNJlIufAxPkeuNNla8yc+yIm4M6sgi8WaEtCh5CihxTGDsYNgQq6KtzcRocyUI9DsB4jwHiAA&#10;Zozho0mG2OBAA+TzNLpaPk+gBQBpeRUeQfKAkgJCytL9EJDUMV4I68l+6WiF1KPGkXGaF3YPMT0d&#10;8vyibqEFO6k9zFSYt1IV4QaNBfElKMbzf+aV3ZkIKbyyicq+XtSLH2Pw8yfHqoHIYd+1kACeu/av&#10;EQ6hRK4FIL0gp5COS6l9qK5xzCMVaUL2EAZLygihVGOgP6oyeOAHjJlV/f9i4H2nAAA0BwCrMgbA&#10;vZ1NEDwFAMAABgC4FC7UJ4LOUqVCmK0GjZmm4ULy5b4hexyHPIYvF0Weda4KqTDopJLGS4yriRso&#10;jaY1w06NE42JHnOdRQ4UkHfYsUumSmVyO5rQCRnKzSWzIYxREZV9ET2xgru5hbInqtvWYFjXBTAQ&#10;8yDMUuE0zZmFqxi8uhK0/Z6opY2JV/7v0N7nQ2KrQjOLLfY9BxndjRipIGy1nUNZTIOZh4TKV8u1&#10;sy0VRCGVzizVx7G8e4l5rX4c80qfEXkMcljkFis6tvCjz1qb2218ODGYAompmPGV2f5FjHlouReO&#10;sEO8W2LLMbFKm+N9nwqENPLnhzicT2zBDTThzYsztEtTO+XidQuXc85g870Nyj6xnnHdSWY3+iGc&#10;c1ESR/PjEcZZWc4KaP2sZ4UQlZHwPlz45qP6UGeNMAA2xvOmQYhZ+Rgd4H6l9DmtnqzFDGGOnNCi&#10;RkMNuklCgE9nOESnYF4viLlDlnjpXqDN1m+P2unCEEiqxIRH1Cak9Cln2I+tuDzDvOjl5NknCs9N&#10;gKuiFkKkLEILFrED2FQLAkhIAF9tUkbtyFaCkK5NcGDqhEnipnpDRk+Dvt+FHljuENCkoO0uxCCg&#10;EgFuHAFgGOLARARAQAAAWgVoLIIuLEDEvk7MsCZQNjZsLLvPZMwOSFtnEleOvkpOll4sam3m7PND&#10;hucqzDhppJ9KICQvsl0LwpVQCNnjjrrLylPKvsTseLiueicwXw1u2DwL2GmMOjND2M3KdpniNLxj&#10;ipvinq5ollGRQGTuwPeFxvDCpjUoeCzvXvyFHjFvJulMbRWxTrvCCvBGJDKLaPdmNPjpcvcsToRF&#10;xizvHxMpjRbjqjiFYGSMcRJMtI+piClpAoZFdHjOSFKuUOdJJCHm2DXQ8PVMBoWljmOOPFjkqj2J&#10;/IQvMPwp/u8I7RlRfJTQ7L/JGiVPoHEHis8jHvgL6sTuTJqGfRMGHijIXJHvppSvaPQQ9wLLnnDM&#10;xvtorPuu8paMUMBSDjIp7jbKsNEB/jzB7P3kAD0gABpBnhoNKBmNLh8B7nMqwNZmsiIHXK8CgDvq&#10;yDmHZQDLFwjCIPXtkJfsSmZjwr8xZnKpLn/qrtvFNLFjvkSwPqyljoBIxiZHgnYDdEqr8wPRkIit&#10;fE4wIIDJBQRi6H1MSiRw1vKCDN6wziGkgqCjZkINtsFvzGrnjpVw1kWEkSftEKwoPLIQRMpuwNhJ&#10;MLEi6QGyxODCjjoAHAIOLAPgQLOAWAWgVExgGkzAFAEkvAENRFeKFIRJ5NAIXRjsBOZRPDaPtudr&#10;XJnRcw5CzkII/ocirRAG+oxLcyAJBJNQSDrL6MTREjTmpxHrumTMgq5DHvLl3qovwJYp0RNxYPiL&#10;nC4vPQYyDGZzZNBkfTWiYuvxvl0lOTrw2M4xYvcCyTtJpEho8pbRBJJCAoAqVSpH+AINB4OAQDCI&#10;YAH/BQBCobE4oAQFC4o/39EImAwEAopDofBolF4XHI2/ojEoVGI3IZhMYPHJbEYREoRD4hI4tIJh&#10;HIbF59E4LRY1DYtE4XOADQJlDadJJxCYxOZHBoLNZ0AH9KpXS6ZBZNIqVJJtV5hXqbNgHCYZW4/Q&#10;6NHKyAKHUJnaKle5/Vaff5vfsBOYO/KwBLdEa9IbvRJDVYXjaLZsfUZzgrfPMhJ5fU7zHMbeK1R8&#10;pSqTGb1IrnNpJH7eAMNWq7IrbFblWKvU6rO7/NZ/MZPI63gahlom/X+/ZnZAA8ne8QA1W03QAy2c&#10;0QA8Xa9bta3w9egBwSCNg/eVZvNKpBC32+8NHpBKvPB5B5wFbbiAH6/MM/PMhyXgOA4DPK+aDPg2&#10;B+JUrqFgIjzWq4fzDJui4AAOAgCv0/6upUAYCwIqz5P2hyyoWfp9uUAcVAAAkHOY/KsNgtSuRYAq&#10;2n1FDVLs1yNuUuEKq6gsgx2kEHLbHsIsW5buuCgsVNqg8OR0scSP02aPrAsCQH0fp8wtD79P8lbV&#10;oQfcJAAAs0oYfp/IXGzEH8fR7wsBAEtgf7EQ9DIDATOwOhGEIABeFITAADALAkAAEgNDIBxbIi7L&#10;Oq7jLwxKMtmpavq40iMtu4abN8hjF0o1KkLzHSFLaraaLW1FKRjGNPqlDKKI2wyHrA2p/QMxzMRI&#10;yafyUpFWscnzhKA5StRJIaIygpDNSaviiNmwaKOQrKJSlUNn1emMhs8gyN2A4FQU3bqE2EjNfros&#10;TWOFS1WIXKSbpmqbVrosqDPjHSczbKrcAAVBVFLc6ZV9CmDr/buEqxTKEsmmlNLg1jHKlaOKKo3a&#10;n4c5anUyzzQpnalwIVbDMKBhJ/2JU2QsHgqzJqmrzWSlmapldKGMhclXMZlt6piiGGL/n1YMfoFq&#10;phoWTJE9TToncVyW3pCn5eomq3+hoBolWUaYNqdTpXnOt1LKMrtdVbYO6kFgaDp2AapV9M7RfUK1&#10;W1NfMsjS1Xkl58n3Lx4Hgd4AGSZRngAaZqGo2B9qyfsjn+fcdIfBdJ7avb92SiFHb5bD8AJIU2XM&#10;xVw82AkCH2fR9ABB8SRNK8HqFcKVIfZKbAN3Ek0g1kzMMkECSRtdyrM91boxFsMyx3SFOUi/Ucih&#10;z/1blUGwfqF9R2tr3ckAjXJOkKtpq/KCuVHEOxXfb+Qmg+Z02lU0sQs0VMRzNf4bf6qyoiUUOUBE&#10;bIASEbNlSRVHn+OUAWAp/AAKMAOSs2oBiQACRcCUE6hQXgrBOAADQFwLosIkkYhh+SUrSSWuNmC1&#10;W0G8bCv83JoS9LRKu8ovROyVG+WOUtupXnaNHcopBvTGGKsSJeyokjQTlsJagwsqxzIiMSU4wmCK&#10;/CqJCOES6J6kTIpRawpVdSozmKmctDVSK7ieFoY0xw4qpDXwzU1Es0qx1xrAJwv4pzHi1xsKa98u&#10;pxTCPUikTs9bW1/q8ViUBI8Q2zEwYEwQirSjeoVa/FtUxfWMR3fxE5drKWMr8MwqFgsaH7L0LAQh&#10;ny8z6GuRiuBosQDLqUizJGSTRmYtjlc0KWJFWdtTZLJQ38rGsMMlUa9pLR5YL0N+aNpspWySimDM&#10;WYUzogN2PVJAs8W3wy+mM183JgjRqkmXEVosnWrMKbiktKbZ44M5iC+1jRBh7D0HmAAaI1hrHVGe&#10;NAAA8x3j2AA6p1cIkxH7MNKYg0BmKJ6R0R42pyCHABjEW1NKGT5RtIgPofCcyLFtH5EQAyLp/AAA&#10;QgIAA9x8D4WaQsBgCwGgAHyPZObtWxELT5A0jRBaDI+JW2skYAiIQgo+QokB7n+0hAAPgfLqwAm1&#10;QwetNCaACELH4e02A+jDAGpEjBbJLyEIfQzCAps0yQJPqLSV3SbCVH8dW/OfrfnWPdQiTuAJ5yMF&#10;bV2WKVBEkVHxdElKsRZD7ltqTUwzkASVI4dXCBqCA36IndGR9PIAkQVzIkAsB4DwABBB8DoAAJwR&#10;AfRqYixBL6Iu6Mm7JiFWiMSgZ42wvi7EIGZZ1Kau1OjCIAopFSadgH2LnsJD5TExIhFFtTEaVL4J&#10;vtitJNuJxi4oGfpi6OJtrCI3EobcAxxRrazji0uGTF01VLHNawyb7XI3SqjYrVd7lyFyHV4Z67ER&#10;4iGTbwUC4TF0qj/kDHp9l12URMjLIpgZxnlKXk/NRqcSpKF+ksxGbsWHwSbOHJ1ezG5oxbY+X5nz&#10;XEfsWi5NihsroxyRaqlmNsS1WNel7hSXBwFXxNwfL7FzRGVxBxXi+aEjpkNqJC9eWUzZoSrWqswm&#10;MqG7EGAKfeKRBqcTDxE5cwN9i0qYZq3yGrNpzNvJlceXbczu3fTIpYhESSRvtHaO0dk9nFjZGwNy&#10;kY9nVntclkpTZ/U5P3I+6h1JEXvVZh2QtAcDUTuSUcnBvZ8R+JeAVomllR9Fz8PuYi/FEEV5wdYi&#10;uwxe1GIZOTlUsRSTfVuwaP4fZkQBuSK6SBNLqERlVoMR5+Ml2tZKH+bFFhXAAvNJs6mpEEtK2gRc&#10;2F9oDdhVOo1nl9qP6worSkft1Z/KzpmAAig2JSVdopqfr2lg+kvV1QtSImr6krHvNcfmpkO1r46S&#10;GtotbMoFIf0IV6IiaYG1U1MUcAlInImGAbZVQQMQYAABmC6DIEOCP2ocVnPeVJw4clvGmUOTrXZ6&#10;IatQ0qw8sX3yrXO6heS1avOKgtsza7f4pNlcKcDFI9rqxgSOHcb2u3LzBCFGi42PqbfvwY1lWoY3&#10;imPF8tDQb3zXJ9xqGjFCas4w6W9akRMfGZNxxlTVZpQksvwpqEb4Y730unfq+cfZaQlvzKE/V/Cn&#10;PjUmz4VOAcf8qSqSyI9z2DS25q3Zpb+jOdI4rEHKZImaSByxj61WEIBHA7d2vppgJ29wMB1gyJrn&#10;2owki+s4r+Wk3NmHgwlzXWDqZy8qjuN1vFcfxKbhbBQ7JNU7Gb43ctu13vOZ4fhlzmpGDKapTlt1&#10;2jw2p1J9tzYsvk79Y2HDTll/ljXiU/SlYitnmWwQZB1izlD120AAb44xwgAGYMkZYAB2jpHdtnZt&#10;Udoj5d8jw2abHJHpdZOj5zp63k2PqrtFiK2woqIKPn8iLN798/0W2lw7hIoyjJArihiHoq6vL96G&#10;Ql7QZCLvp3a8owRFotr5hDR9YgpFokCqJ95NSgx7o+qxh0h95DR5pB4BKkT/Cf5s50Tc4BalKkDR&#10;QfAeyfg74ehJYAYlQ90DZOwBwBQBakBMAd4eQ6AfA9xphNCjpMI5RXZpqqA/5BAnpSA9yjApKBB7&#10;TOJFRvjOIAIxA/h7hR55ReYkagw+7sL5R0T46nhI41wAYBA8gEYEwFIAAIgHgGxRRRcI5AhGypjo&#10;rvKdRWCEy4zBCVi45NbHZGixxCKbK94i5HyuAwT4ydKKLDTAxUSb5oh0rB8QA4rJZgBVItwnCgwy&#10;B7yHhZYtKTRoAwRT7vAwY5DqCGJuq8ETAphrbwYqg0qrQxgzIybOK5w/AkJNjmj2BfJdcTRpC8cQ&#10;igotanjk7tKRjtbpy5BZSOz1j2ZkRpaWbjSW7LS4DvamCoCFaMxhLwJsAnBd5YccZr8YTFCWMaon&#10;6nbIgqMdUQxobGwikS66cT8bLxEZ7Gj0IzLqAqz0oxKJrGZEKNr1cfhuB/DHzxkXT0bA8QKYpvYr&#10;Ee5ascrn7m7z68i50RSTZlz4hlQ5Q8ygZfwdYdTM4YoY77YbYbw6hLp1Y/aGo1xHDOIrygyH75Sd&#10;MCQkT3b16vBB6mp90AkJSnapKBZC6fIeaeJ3A8hASiSATlgl7cD4wg6BAxEKDar/r94hDVr+kjgq&#10;ioKqTRI8g/xCa/sWZeQo6gSho2oo53BAh+rJ56I+QkZDwxCqyBoqqixOZXYwxMx5sWggwBLRQB8F&#10;qfMGQAAez/BCxRifqi6ABCEnK2YkJ1SkyrhWBZRU5BTqEKpxh3xB6hTaKqRJDTKfpHBHa9ZFY/kk&#10;UM4mze48gASoiCoEgAAHoHazQBsEwAABSoh77AcQQ3hl7FsP0jib4hTvC6Lqp7BosRbmauDocJhy&#10;YzUnq5C9BSke8XAvEYq1Z1zoyFZZi1KcxvDsTAiWDFz0hJbromUVqJxuiGAiBKjli/5UQ3blImAy&#10;RY5Xkhsj7mjFUYjhrxabwlDHbpgiYgKAKlVKV/gCDQeEQmFQuEwWFAEAgCIwZ/gGHQeIROGRgAgK&#10;NgB/xePwiMxKDyGRQ+RxeIRKWyF+y6PS2QSyNSqbw2QyaOTWUyWcyOhTShSONSmDSWiyed0qOUGl&#10;1GpRSRx6PxWHS2bxWNyiE0CWv6xRunQykU+uv9/S6c16IVaeVyJWuzU2aUeoVOi16EV4BgK4Qp/X&#10;a24S9SSzxTB2SiQqC3S+4G2WnIQ+XzuqSC85afV/Lw7MSe0UKxWuSv3UAB/AF+AB5PJ6ABsthugB&#10;nM1oAB1u12gADAUDAB9PR7QYBREBAMBgB+vzWvp+TGvaWXcu1WvgAXRaiY8rtaGF8eI26rPh88UC&#10;gQEgDnPr2P19gD0gjRAcD9qXap+wV+Pv4gGAjrNAnbuMmAkDtUsa/MApKko6zyDNQi6CuUjzAIif&#10;ToPk9L9JiAABLWkLxn+maJvBCkGOamLopiAsAM0iKOoifzjgA5TlgCfzWpqgwBu0AUCH0fIAAWCA&#10;ItUfL3Hme7in2sYDwCkB9PiyDkgIzrxNUnbqQrD8GRvBKCtQfD3oKiMrzE/MHQ/GyeRtBCxNaAaJ&#10;v8+LAI8iqIuyAB8T6AEDyufcNPS4J9rVD4DgUAAPA2DYACKIQdgACwKgo+U5w+v7MrI0SQU8oaRs&#10;WjCdNAj6IQ8haKuWscPgC6zmNEzE8JrEaJxzVqKJ2vkHoLUrJoYwbEzZUNhV7T6q1Ig7IRioLMWM&#10;klU1KzaDMrZKusLCc1L68CNv20zLuNGqvMwi1hKPZVPqyorJXHbi+RqrrTWjYSVKpcbDp0rtj2qh&#10;J+vGk6JlSVaCW3cNptUtNoLKkDF4XNzw4fUyg2awyhL4jbJWhXNqzuybqLAzd6Jrfi+wdZkTTNBl&#10;8KXkWFMbBtOZCoyo4Opdzokn9eW4uuW1HLL8pgiUGH8ftv4PM2daRjKmLpW2I5hlar4qqOL5NNSx&#10;XNNilJvkmWZ3VNp6+jGe6jst87NoGxW7T0gIO1MSWoxeirWcZxnOABfmCYQAHSdB0ABOrhHw1p88&#10;KAD7OCiErr+j2iw8lrnOkncso7C0apm9h9tat6ko9YMNu05zWyBlKI9EiVMXg5r3UMiIFgTRR+PN&#10;P8rzW50KSjzUhok7R7nzKidgQAqPAJtvecA53DvsAEkpi+wDwSmMAo9DMhwO5eOpDasC1k5MO9Q4&#10;LUNaBgGAbwHDOvNZ/OW5miMm5rWrVCjlQSum2yBPW3JMAv+OFDLmSYnJI8fZ0LRU1IZPcclHCh1A&#10;NCIic1b71H/v8OW6c6kDXApgZUzhhhBTfvQIicse8I3aHaLWd1+jnyqOahOQ54r2EGAGAM9AEoLA&#10;VgABsDQGAAAMgUAejYiyrTln7IKYBHBn0vFWOiV1eC81flMZ60EsybGsGdL+W1VgBEYlZIc10hZE&#10;FeoDTMsNVKrIvsvMEwlUZVzOrtM2jKNio2LrZimUxY7B0Qo8NEjEikeCNxVIYnNGanlqtHaepuQ7&#10;G2YMfigZ5ARSIgxxUOsY0JcloxvK2lpAcT47L/XuRgqxLzFsCYJHZL0hi6mWixEVBiuyPuYKLGhi&#10;jSGamdlepxkpJCtMvOox2OpK44sdJK1VtBDEHxxQbMSOExpErHmYzZtDN5IkcTw2qYzFGNRrU80h&#10;XJLJgOcLcTyNEzptmZc5MUxzU2vM5WYYpehWpdKdMPMRfEY41Tonw2ds0SF8IFMifEfI+D3DTGkN&#10;YAAyxljRAAOo3Z8kED1HoPWEpnQGgNAcAAetGU+J+f4dqK5zIDEIQueyJZx0SrQL+lc6Ja3pzlee&#10;TU6Ri4RpkAQAl6DRTWnwSGiBHCUY8gDAOfRLtAT3JaNUf2kCHkFIvWol5lKV4+P8UCftfpqaWung&#10;bS0wZa2OoFiM/V2iV6Qy6QslEe1ZwAAIpq4Afbu5Gm/dC8kjUVTVoUJM8aPJ033H9LXDI/CtzgHB&#10;T7AlGpSjQojpYghApqDIVcfo+kkrn3GHMH4WtMDn2OnppUc0mT7TWy9JeRNUTRYikmKdCGGYAAYA&#10;wBbDgGgLwAASAiBAydk3tVOQgSAfrS5uyxg3b0vcXi5LkRM4+0RmH2SRkjF4y0YbenIXjF5hxDZ7&#10;zALoqWMdvJyKpnTHSYEdpvEfrySKMaJo/M8YwSaPNzJcGOmzOlprcV5SeVydWWxiC0mgaMqM6k13&#10;2LROkwVlkbV0oOlCeOUbA7yEOpHKm75o5cvZV1dsg8sChsTu7JxlaIr24NkbMNZzKbtMinGSdhsu&#10;0Ry0nzLpehLGMqyjfM3EjNJoqdmnga+8xZwK6Ltb2kc1iqY7ucZPH+QCL3abMW7Et+TPTtkRe6bk&#10;2r2EaWxLHKywMgYrw22TC+OSij+c0apOlnB4DyHeAAXovRgmyGuN5IgCAFp8hJR1/yQ7SnmSHYaP&#10;LVkcZNTVYxGympxIPOPWIsdLXxAAoqAx76fUyEIpwglORE3hvQIQPuzgB3YI2QYPgehsZBp/geQ4&#10;fJ8CJD8Rwppyp7Cxk0q+j5K9Jn/HuOafGtR9DqIFqlWAkpzjsP90SqIBWw6MUQVadoAiHHTwrUEn&#10;9/qOoUTVIVAqsC47OIAiG8kwB2tI0jRY+o1IB7Usgo2kPXZ1HEUbHvhoi9tsTPbgMgBK+dHAmYN+&#10;ctwJ+T/QJ2ScZNGptZS9AI4lGoJARghAACUEwJgAAhBECDN6VwEv9WHZHE92sb3uasttnq/yzRBm&#10;IP9D0vm3K3uVF1mnIIxV3ak2XKi1mEZYJjHyYeMsgXXWffU4y+rwTaYwiO4F3o/sruXIQhOU7Tca&#10;ahfCRZY9ZLPNDNWSCxehTpVROlmS8mrT0VjOWYiFk1vyABKSd86MVYXxTemWq6+03TuavGasEU1M&#10;LV3fTmk+1i8XTcnmZuNMN4nZP0tU2MlWF3j5NCfeNpnrHWLNpsUmJVGdxAZyPRmk1rnabPbnzM8N&#10;q26r4LJTLsbImVEvDCaa+/SN8GZm7CrbtQq6H30kGSC93VXr5aNuDJ+EcJS0QtdWwADxHkPMAA0h&#10;qjVNsMwaYAB3DuHhZSxNULCkTcKe5yKG6VPJJZuFFxqkovMOXoIAgB0KGrOYoc1ZHtsKbe8R44Jz&#10;EhgKAPBUxZWAAD32MArOBvn2D6HuPcVuT+AMhCHsokAoAWPo04T+H4SGAi0sAWMWHYrSAAGwH4UC&#10;HuNaHsQUAC+sgMAUASziMGfi/MOgP+f6OAegHyHuTIeKhCQQAEtSPM3WACqo5E+iS0RC9MQifcIs&#10;IiAQqCpANaQChESEaEgqeSs0Y8NS0GOQfoH0T844N8AKegd0N8/mP0TEVEbg2GUUHsHw3WASASPo&#10;HoHmNiPSOW4GOChG3WAMAGULAYU8RaR8dsgMaISGhkPoH4QmhCQeOiPihk3wQ0mELCUOPy+ueGc8&#10;8KIm/aJa/WAEQQA8BEBEAABSBUBQAABAAyAm0UAc0YIscae8AGqshSU8aOyywqZi9yi4jbEWK47o&#10;5iMiYQRCvIj0UwnIvClxFOJUW804I82+kEbOMe6TFwlyao9Yu2ks5yYUZG9qV9GK9AkqvaWAVEnk&#10;OO5yX8TMK4wsnkm2sO9uNC9+aaZ0Ys8EkQ7SYvFmjCwYv+jKTcSy9gygy8uoI2FUFYFMxa9SZs92&#10;62bVG2aiiaL0yWj6Tcc+3JGeWQ5cZExGKat+KnIEYtGoas7cKmyUJy7WbQJs8C6482Ia1ayovMli&#10;bCwYXEy4JWx65cMYJWLgKzFmvetymMKyLDA28PHKnqkgJuX+uux9IaL7Iiu4aexCk6K1J4aY9s8Q&#10;u2YWfcS0PiOiTIb8HWAAGSGUGcAAGgGg+QhCf9KY2ufoxAMeLHEdD62uYQMA1iVcSI/GowH2OKA2&#10;AkouABA1LhBoLmIMSOIiSgIMehCEVuASJ2AiAZCoHwOKRBLuJadqAAAeAcVXDgH+qKAIQ0R8IiAg&#10;+7MU7BLuUwAgAeziHc+GAAHaAC0YF4HKHiAAGu36HoHyLoLGH1JkI8+6Q+Q4/OT+U0HqoESIAYzi&#10;H7CK1WcGJiAVNwT4OJNmiGNSjgq8e8kYTEiWpefhAEO0c0JiiqdUjMlYOQQYdOSyq+tuw4e8P0R2&#10;Jag+s60+okAMAQUKP8rTCBOaVcI9C83WAGbgpa2SSuSESGSrDnA+OCrOOKI6fYK4LVOi6cKsTAdO&#10;1WR41WtAVmbi5mLREGKsQQACAMSuBiBkBYAABuBoBtMQ/kJcssACPwy0U/B6W7JiasLEOlJARsks&#10;WAm0VWkmYQROVwajP+W45qlMXQvKrAZ/RvFLEIiKXBG454yZQOZem8sRHkKivZI2K+bVSWIQMgWM&#10;5fJEvuycLqckI09oKouYJE7SW26ufeZak2Ry909Q9VSaJGICgCqVimf4Ag0HhD+hELgwBg8OhkRh&#10;4Bhz/i0LikVi8SAQAiESkERAUfhkWgsSikdlEPg7+i8Zj0UksnkMxkk1iIBmkckEmjwClU4nM3oU&#10;Ll0NokTpNFiU+kdLplFmkwmE+kEypr+fsxicsAE7hlYpsnoEaqNghEbklitM1qFsiL/oMnAMKsNR&#10;jF0mT+vlfmVrvE9tFsioAu0np1AwU4tFXr8vuFju2Osdgj+Nq0HfT5fYAfgArbRajTADMZLQADsd&#10;TuAD5fD60D/hVareKlj9fsKrADAQDAAD4GPgu5hQDutfrYAAoGA4AA2tAAyB/PFwLAgAAT72Dzf+&#10;fAvYAASxXfrYH4+Gz4B3vYiEdgr+AXX58FAO47AD64EnQA/OeASFIshQGAQ57gIcAzeAACALgwAA&#10;HBAD7Um4a4AHceJ7gAdYAgUABsHIegAG2ep8AAdACgRDJ5RIegAu+fR+NgAoCN8Aj1gMAryIO3La&#10;ouzh8uwATvgPHCPAI659n4zq+K2viTn5Ji+vUjp+So5UiL4hUbuufkovwwy+v+yaGH4f6tqo9SPK&#10;6m0vwAuk0p85bvnyfMMAI5c2N+4J8n02ECOaex8QxOKDNyAB9yQ507oMgsnoKf6ZTsjqntBJLfsV&#10;KjPyM58qTM48sSA90osU2STy82TZr6gzDvomSRvc2SPSIAYDgSAARBGEQAB4HQZgADQKgjRdJL/N&#10;E0sCtqPUekEmWNNaNppZTsMaoyvN+w1rszR1Sqgr9up6jTLJkndnq9U6vKIjdFzWlyCt5V9HLTad&#10;vMExFWJuqc31gzLAzEuN0pCnV5X+hh/P3eaXoQyN4uElmFIOizkvAg13p7a+KpZfaWowmR+1gseH&#10;voo72KQmahYyhBUlWUqdphQiaqDbjKXmwKOsKu91Zvkim5mjFrZ7N6v1EoLGYlas1WPnC4onoedY&#10;Xja8YdpSQpe2ya3gh10Xhieo5OuGY2bn+rbBntWW1bSHKBpiFouqaILVqKQ37eOsWNcV01YuKIKI&#10;sTEJY92LW8v+x6TfCjXthkgUXrSuZNgaG6ftdvXrVma4TkuHsepF77Zgcz3BqWZYAvsxbez0q3YA&#10;B5Hkd4AGWaBqAAZJkGcAFAoK7USP0hUuIU3DvSvjtVLsmUZN8lyFLK0FCxw58ao6A0ygAHYHuaHQ&#10;FO8AR6ud7YBSe0CHpUkaDASA7mwCzx+s/8rmxhH4EAG559n6zviv4BDrzCAADztrb+MUAgBaHADg&#10;NVqAgBB3x/ASAgdgDQHAAD6HiPEACKCtj5H61gdo6HUj3IKNkc48gACTGMOIAA5QBHNAEgQgw+ne&#10;kPRqww4BHX5mdJ8jNIQBjnj0NcTFKb6T+J3H4PdOqRnlG1OMAAe6gErHfMKAoBgDAAKARI5VL5v4&#10;iPnH2Vo8DaEEuBbcSdJaeTyPBXMfgjpwTQF9UO/QAr5luuVM4bA4DxkYExOuQ43xtl0peSebAwoB&#10;TgvpNgnY5pWiCp2U2PxEhPlPqSMem125JwFSTUMlV+aP2eMTcqVsAY/3jABQKAYhwEwMgUAAEUIQ&#10;QVfATAlBOFRKS/Nbi/JlgDalumFJ8T4ihvjGsGbixguS3XhuKIZLYhLgHMNJJQ1lVR9HxFaN0qNn&#10;i/3DuobTMReJYF5Mgci4pxakzLuccWVEyZSWTk5YHLpqI/D9sGPqm5ki43HnvSi1EmBLjagBl431&#10;qb0Wbzlm8zeXJkJ4LeJc3RibGplE5WQ1eWhBmUsrmWVEpJH2YtyYaxtvRDkmuMKwxlltBSpzGUWw&#10;VNLemmr+m3Lcy7MCY0rZjNsrE9mQLhKhL2lDX2kM5Z26EiLqGEuCaORKgDLXB01KFUZY7fZnMPp1&#10;TtqznViOKboo488waPuFJxTdxlCXJKpI5U+qNNqoTccY3cvTl24UqrKYEqy6aOKwSSZ0dddQADDG&#10;KMkAA0xqjZNAPp24/JMEtL0vImCMzfMBPZHQz60k0nfAS/wCZ3wAAsAQZ8GgDCCgIH6j8BgC3mgD&#10;eQXSLIAEBooAI/sAAEwMAVgfHUfA9XtAHgMoQrY/wCHPhwd8A0KgCgPQ4ZMfY9U6gNgXIA79uDfA&#10;DAkhwfg9kMABHwZ87pDkqSDACZ+LNmwJgTAAOkbY3QADXG2OYAArxwj2AAM8e6tYsxTtyX4hyg0q&#10;GdYMk87z/FPpGiYQc3qLlKuJO6Z9PhnYcHPK+Z03CqCCxtOenNH4CcJGtM20EhSMoEKIeDR5NB8Y&#10;8mKKThCVytSLEOUOj+3ZhnovJiTig5kD4dxzTxDF0xW0cHXT4Z8BD5VQRpwUoUoEvC7PJT2iQBQC&#10;1a45P5IE+1HSsZBYYp8j78j0x6WgfeGSL1mgDALDI8AEQKSmBoDMGQAAUAoQiA0BcUEhq1L4Z+Xj&#10;M00N0QBMlfJBSRm+cyWCjFTi3OYpAXCc7BHIlqMg5+rq/i8TUca4dx66lyTbbY4FRx8Jbm/l8wRZ&#10;U41qtmW6fShmj3ENh09UmWbjlHlmpK4yaGiSwqjL66VbBNXkHgxK0EsmfdLrPJeXR8We3HUKKEXN&#10;eputMkLIEQSc9OmHUW1oY4m5VaWGXcyVej+oqRtTpNQijdbcrlfpcRSmDYtrUpmwUrRZQ3H1irLR&#10;ujiUaj6ip7RpY9RSxU32CWGte5Grlz3ZT+na/2sVT07I+/zYG3VmpmybRJKloMC3+YtyFbdH6ToD&#10;UHiNbOMasZFxS2xWzcFbHwdoAA5Bx3mGEMEYgABxDig0+khSe4aH/qOmUz5vTfPpUyrI9bzkv23R&#10;lM0AADcuIKOyroDB1wUD/vUAUfxnwFWpAABy4AAAFgHeMcEf4ClagRA2Bcg0gDfgQAbJVTI/Tr7V&#10;ODKA9+WjuraK2AQBlwR8I/xMV/kaaZeD3eHu8z48R0jtQcApFE7Es2tI8BAB13xrV+GiNAcl5x1F&#10;bGyPk68+FDPixlnUBOL4hIkUwQuAyKCYTX6fyDT7kiDH4OuPhQL/rrPex2rUeo+0SIEwQuIvqM8c&#10;J7Z8X5fCRo7nrTmbB87nk1nLRQZtEmb3MYyygnO+y3V3dmPZHhGaXyCgHxfiI5kiT0l7i049Tj+k&#10;hwPwrbS9ylTeG+H0ofHr6zQfwwX9d76TD7LwOAflLw+/fDtI/IjtQDmEUD+CDAVgWgXAAAcAcgag&#10;AALAHAHsliHD9CHGOtnFyHhjMD2O0uLNhG8s/tIKpHNqVlVNCiyN0JcjGQSm1p5GkNZNIp+tqmWG&#10;8FkioMNp7ijqjNPKHGcpwptQPHMqlN9JiK4F4QgGtiOjaFnHOtYE2mdM6lvmRuDHztXCEloqiJnN&#10;Tt8pkGXqzPjtjiEBUBVGVqZm7KYwrNRKLtoN6DhseqBi3trlmtsiettm6tzKfNIJkpgt1wwmwt5t&#10;1QrQRwmGBRAqEOPGAKApYNqtQiit9tnw+tnDKtTOMw9pbt/KoD6uAloGauCDZOBi6CaOHHFj1HPt&#10;ZKuC2OHN5OAQWREnHKjNdQVt5JZwWqyCziLnkmnNBtFiLk+DYB6h7L1BohqhpAABkBkBmnah7jPh&#10;6B5B5iPHgh7h+jYL/k1vSqwMTOSMJFarDk0DtDOo7gAAIuxAPADiOgcgJDrgLACEQLLiFAEgBDng&#10;LgJx1AYQFAEgSAQDsC+h+h5xnrnoJEaucn5GGnvB8h3IQEdrXiFDzDnn5ith7RmgAAEgHuyoIyEq&#10;TDcNKlFn5jQJOjsRtCTgDgFkUAHAJPFgEAPgPDPHyFDB3DWBghghtAABWh0DYBvEMCGnbyCEpDfv&#10;zlDitgEMJk5kSCuIwsDk8ADIiRgL1LejmvhHTDPsRDZFOnKozkEprvQyekXsDEiB6x/H9IVP9uDC&#10;XGasQO9EElPqOlNHlLqHoj8QKEvP3j0otlYP3r7CZMaPijnIcE1v6vqkqMLkEH0I5PiB8jPgFskD&#10;HrbkvDXSimeq5urLPjQDOGbjco/FRiLr9n4K/jOvXESADAErkjkkZDmjfs8ABlagQgSx9AdAagYA&#10;AAPAOANtVjgI3CSlrliiqmERRmeRYwsCVwRRbKkCcF+ltKEmsNfzNQuRGCpQXC3G7NPTdw9DFiNj&#10;dEgNjIwKSNaowtuNqQVNQQfTiHQTmmAQtiHs6i0CyJ9E8CuFzGEwnNqisQoimlhiNIaF5quGKPjl&#10;lRSwiwuRYiFtiHFTsiQNklppYNeMrqLQ5G2qCmimdmMprq2xDzcKyKqmEFCC9OBimUMk1z3J/HBG&#10;3NujLqnwqmlw5xXnLDCQ8uKQhzyi0w/SdUSToxKHEGqT9tDtrQ1w1FhKXydM7NVT5GYmIt9J9xFN&#10;3HL0Nl1qHqTwvD3nMNotCqkt4xHCNKAKFzcG1qXCPNdNbmptTQZGGUXmFjZv7DMm6QLQ7HeunkMh&#10;2PBBshthtnYhkhngAB4h4EMEqEfkYElKwGJugnzqOojo0lVofv+LKC+vqgDPbAAAdAJDmgXLLgAA&#10;HgCiCx4CDAIH7gAJSooAIAREIgDAQARjDB4B1jPCXoWCDB5EQDXkSBwh1kQB2h5DOr1DfByh2xno&#10;5AAB5vsjDO4nxB3h4iCh6kuIkAAxwiDE7M9FritL1AWgHDrgX1Jx6CCgHS+gCgFDngGAKwJAAyKi&#10;/CFBnBloSBQScAABuh9iHMijfzQjW02z/RqknksylRlESAHAHOyx/EQRtooh6V+AEkOHfGdFiRsk&#10;fyxqFzAj7njIfSxsRV+wTEnitpJkOB9LpzFlukzJRUu1Endj7CflmlPnHnkpYOdPUmOjij1y7j+I&#10;iOQsluckqocDfEkpOOi2XIDDnvPyJsdi/QlC+vQyoEnoaFlD9TUCCv3iDutD7HK2RJnnRlCm6E7J&#10;6IaB/M4nn2AjwpWAAAegegeTYgPTaICG0AAzTGEzruEvUivrE2Clr0ixapf0f0oGPRFqkCRwapGF&#10;jKmCGqSUZUs2328nJtHqLRWqzzjuDK20ApHRJqBl8NxNhRRNRi2mtF0lXmdTgCSxsNznNHGlkTiU&#10;apdUUDMjZq4FmtpNtC3Dk29TkUINAHJHFmPJsgACAoAqlYpn+AINB4MAQCAgA/4LDYdB4KAYPCop&#10;DYNDwBCofF4NDIRCIVGYjFpDJ5RKYrG5VBY1CZHGI3I4dBX9HZHMZVKAFNIjO5hF5/OYlOp3Dn9I&#10;YVDI9KY1MaHRqVQKpKZNIZ/KH/TZOAafFJNNarYZ/UarVqlJ6TCZXDaZXoTGpdW4hL5nXLVKqXEJ&#10;JE4vV4RZaDdwBSbtIpZO4ZNolibbjcPKLBZ7RELXjsjgZO/5BiQDl61R8pacDD7FZL9YKFN43Pb5&#10;ddhbH6/n0AHg8XkAF4vmEAGo1GuAH4+6Tw34AH0+uPfJNgM3EQKBQHwn6/YzBgKBgJhX5SQIAs7F&#10;BABOsSAlFA1yAABQRDAkCOmJxgKvWIAyAAGCweAH65XKABnmcboAGseB7gAfACAWAB6nmfEGH645&#10;zns6x5n46Z/gGhh6rofK1gEfLrAOA7tgCAaKH2fLcn4fp9gA1z8AOByGn86zoumfB7ooFj2gAIwG&#10;xcEgGIMBAIwWBoJAgAB9n444BAhJR9H+2pmGq/5fnGfIAGqfSknifaGO7F0POOAYCOnJqkgfNYAH&#10;oep6AABIEgVBEcvxMzhOGAERgROsDgWBkhwi459n1FyZxe1zkxc6ICobFgAAJM7Xtm6x8H1LQEAP&#10;PrZtAAADVA/DwAAfLkzvDB/qTMzpn9VqIIY6snVHVqkz5RD+OrXCkp7FE9K2i9XL3VrrRNNFcoQ7&#10;aDRGA9SHzB4DOzUlTRGAwAHue8H03Zi2MTQbCtYmLvoYAQBoKfJ9oKAtJSWfcXSa46NXU7ab3SAl&#10;HUxA6NpdGqDH8jyGXVas4z6A0RgAHIdh2AAYhSEoAAUBc+xe60TumrzTOuicXpavCU1owjC2ImjN&#10;JmzqSKSjyoIi0GMI7kylMy66jqGki+25lOYq6oS55sp2aRemKR06lWXuerixX6ymetDjDCaQoqj1&#10;chrVaVmSZZqj2kZU2KiIpp6k3ojOOonUanU8rq1tMrK37GjG1avqbYoOgSCLQxe1Lkxyr6amaOoR&#10;oqJVS2CTPBwGqpZjuMqUmjWTO6ehtYwjSZ8kPCsdqVEKM6yRZHwyscExCuObkeeMtRLpqtw6xrSr&#10;LNoWvXQJyn2cor2eaq+1WvdbxfEoOy+Uoyt6O7yh2jpLyfV5rwa/9ZpvRoowy9MclLFsKxvRKxuH&#10;pd75KkMf2jDs4trPr17nMKB5DXtP5CxdinyP9RGtCH7LR2HadrdF8YIAG6bpyLNKSPdN5rWwD9Om&#10;uQt5Bjqq7b814g69lYGzbcqJgC9j+LtU+hoAAOwFlJB2AhLQC1QgQAUdsDoGwIgAAkDAFp+ANn3H&#10;8NsbRvhuDrAAKoaZuRuj4IKPwkD9DagEYEjUy68wAnWRSWstaZiHkgAEAQigBR+EUaGeBEq/AIJy&#10;AAAwkYBgAm1AYPweoAAbAYQWBMASD12kFWIxMiiHDjgWAikNXZ/ADgJAANEcY8zdDsQeOUfpDB7K&#10;FT2wY6p1oEJ7VCPZbAAAEJzWsPceyn2CpLT0o1dihyIk/ARJ2SKDwByhW+d46R1ERSVXai4jysVI&#10;rrIoQxj6klHEbOOpJaqOUtD/H7GwAJywAolKIalSJ0SQqFNq4R170ZDsbMm4E5CpTXydWYv56A/l&#10;4OCdfIqPA9h6xjk6n1c6hyUKSVYq48CaFnEbXKYV8UUIDrrHyPw2r7ZdytO2iw45w18ksJ6SA7RG&#10;x/EMRPAl+CMU+gtBeC8AARQhA5kdFBSI/ztmcaaS5oDui5xNdQShj7lmkD/lUiZGjLzwNHci98h6&#10;/nNstIS54uBLSgNaeVTJvTtHOO3JfTZz7pS6NEesTtZLgaLHLKzUEhBhndkfbkR8kDT2k06pfTmn&#10;S/mrF8AE3gmBmCzNxe9U8jBCkMUnJwUd3tTqlsgezRYvhT2N1mboZkydFlfovb8c+tSiW7sxKu9x&#10;pRznDs5leSp6Lz3fOrmq3khlQTLkumyZJ91aDlmOPCtwxVMXy2Wem6ouREaPTmlFWZ1T2netlpg8&#10;uvjNq/MZqSQeftWX1szJ2+l0NaSMNpMHUosjaaNu5IS5tyjPi7ELZeV5s71ygOeWGzcv9mbYktcF&#10;ZsgqGnPOtaO1c0xnSQS9p3KOvBsKLKFRcPQekfBcC3F2AAbI3EBj4Hwi6epwjiUAZQQ86xBXLKIe&#10;qaifi3zrSyP5EdOIAVmD9AIQUB6kAigQKSCoA6LgGSzAmA5PoIwXgrU+CED5yB5G5GqMgaQABaDg&#10;NqO9LrD3rEaH2UIjACUTqfH4QVM5FACG0AABAAajoSyvwARxPdIooX9esQs6YB8WmFRcAlUcVE4r&#10;QgVEshKk0+kUAaBNJQDQIozT2dMdI5BzgAHKOySYqRwIPGuP+PA81TRCWZLBF8GlMG1W0nk44CZH&#10;yZoKu02pbLkq2Htn2Qstx7nWAaA1Og9R7x8VBgNXKtpJIHU0sxd5yEmnrXUro9Z385MlJXKFx6uX&#10;vV+gWp9aJNykzLJNqSR0nlMJalCmFSD4l+32bKuA1zH51LfJsaxOSfUWIulTBRSLWSCpMXg68kyo&#10;FHIROsixikojkyTsaP9RyZ1qpMkmk2Y5riKHTnJpYAam7MteXWEIH4PgAAvBYChh4CVmKSZ2jREp&#10;nZN2sfY+goFxXPsyrU8d5iNL7VCKw+YqhD6NvRMDu8xpTLnO9uTSUkLH7UkHaGZMhcDmlmmt8ZOi&#10;dY7tmMqsrPfFR6fVIcUxqyhmzStX2EySmLO62FhglxVkLKDXUfmEz50RI3o62cRkFrbYW90ZKrW9&#10;1MDrGSvrrbGjFpnecntDbe0NgGNlO36a869sn0IZsKzJGDHqxmAd+W0jTnrWWYtLPxGFJ+nvaJPf&#10;d3ywesdn6c3/shMn19LKpxGqBnul9x7WSt41dywrByST5tO/Sm18tWZJ3XJD8Pc5NZrlT0u80wtt&#10;yrxTwOUL6qr521DtmPj2H0nAdA538DAF8MQAA6h0jpVJBjPqD9/j3RSQ2CVrYoV5JDBo17HyxOWv&#10;9LtG1ElIgGIYB0uARAInWBAAUpIEGJAbAsjMCYMaFAGA+BtNo1oZirFwNX1YAlqgvAMgcBtV6IkG&#10;S1yKLxTHBD5mxOtJt/SLrikcAZ1HNVjkYAXt90wz6saUI7ZM6WC7QBKSoAwBSPAAoDACYAABoDgD&#10;whr2q4RNocR/4ZwawcYAAVwcwpIaYe5DaeQj47beSXROKSDYhXC/rSpZaT6ew5DNKeAfJLQBUBSS&#10;JOA7LSCDBcie4fZGyYjPqSYCUIkF4kTWruB6BSAxJDTTpYg10Jrk6NhSBVZ08GI2qTDQxA5yxyxi&#10;5RKV5UYfSCRGpERaJHKSaR6PDX8Ko5MIA6Y5I2pUBWBVxxySwihUBapRb+46Zdo48OCQpbZ3Y4i+&#10;o1YhhUBiQfpB4fAfJA4hw46wI05UaUJasCpj5eQ/CIQAAFShAAAHwIAHoAAB4Bg6ZVg/A9ZuJ27l&#10;IpzewnbkKZzuzuzm5xgvxmytje7ubgKrwr55Q67hTnC5yxbp60Alinpp7f7pZp41Rl6rrthwKvkV&#10;wrTxbuTeayh1qnUYorK3iXTmh6D/alsXzXDswwaCQ1qw5fUbhmroBrcYYk7ogyUYhtwkb9C5hriZ&#10;qdjm52q5bv7qDyR6Tsjrri5W40q4J2RYAzsYLqawR2qtEWynpv52juqvQnToR4C07s7U8JK7sdhq&#10;q4JokiLz8izu5xanUVB2zrDxQsazKpIyJoLw0d7iMaKmElhysZrq62J2jzTgEix7hnZT0aTwEeh4&#10;brYuBVKja1DiRV0P4aYa6GYYQYIYcF4e4eja5SBc6X0ZCCRE4ig7psBfkLh2z4DTCo5VwraxJ8QB&#10;CL0TTTD5Q44DL4wAACYBpRwDADYCkUIGIFjIxOAcIZgbgAAYAbLLoDYAxPr/pMoAQ70grYIijdhR&#10;xM0QzSbIQ/h1D4w7agZvTFsOosoBCKiCQ7JgT9BSROjx49ZbYArKYwrOs05GYfoAKVTmIh4dobgb&#10;AAAd4eg7YQwX6GYcQAYBpUhwRJilYgzbqc8cpaydMPCYsGUAZdY4ZQ55jhQhhQySYCAB8BySSSY6&#10;I7Za5A4BwB5JQd4eAeBO6gRPBSscJZCJ5bi8AuLpp7yTCZZGDZk8kFYhpPEKLVCoJVKu4zhVhXJ8&#10;iR0A7OxSQ7a8ROACYCku08Qd8FCPEPQsUFQBwBZBbPqMa/xsIA5UMP4jVAhW7SI5RFyIjVJPpQrZ&#10;YfiXKn5lZwS+6dqYhFtEJ18whPqKyMgHIG4AAHQHIGYACEQpk1pF5ScgatDzbykhSmKisWJkEWZb&#10;iuSJre8khGC+pq8EwzUcBo0W7nkfkVhtyTZ2xmSgJvojClY1Uoy7jHhRBVIy7urkMsrqwrJlEcUa&#10;irTlishpcbTmLWrmLyEn6n4oiBTrTfTkToMe5kCTdPggwVYVgVCtSvymkdR40YMLhUas0kS5rq8k&#10;w0JnQvAnDwNIa7hzjHSsq4yvziwktSbgbqVTzfSuq1o2ZqjTUZjttJ8dCuLybuVLTrwzQvaB0mAq&#10;qu9TTq0VQsx0bv6l6qghwzpkQsFSZ0Ei5sRm5oqj59B3ql8fZ7tZotki1a1bawR44rVNbucn8SKa&#10;qpBcy9pBAfZB4YoZYZJAgaCGYea8RPJd0MTSxoa60J51CTcrxcg2E4osVETG6WBxrYyYgz5LQBIf&#10;g7YHIBwigGQBo2oDoBQ6ZJM3wDgF7dQBYET7QfAaQaw3wawcwAAcw3AAACJgT6A6diY6dCZOh+Vk&#10;wDQDAjZiBSNmh+7LoCoDoEAwoehB4ALFgjYAsNQexOCJ7NZoSWbGKSxRwAoAQ6ygJlAy5qQBMEpd&#10;ZKZeCSU1JGbG5ZgfAcZAYcYawb4AAcgeIpIVoc4pIcVn4AFsw2ofYe42pDxWqYifFEZBibsFBThX&#10;KIRgQh5JhFwA6YkGg2rXYAD2KSiWYjErii42Bb1IBbjAs4aYi8SMZNZGcRaSYn46ogpahXA49wiR&#10;yO67he0H055fasYBCCzqcqyC444BbQZBidLIhNCQhMxeYxJlcsiTaepQFClvIBQBk3wd4d4d0FBZ&#10;i6Q/hqQkcGwhgeAd43I6TdsTIja9yqiKBZj2hB5sNqhe6QjPDTTNlEETCA7/wgo2pVpr1MC/w66R&#10;5BYHQHwHiMgGzCw9otYAJRyl7hVNp3EXhnRVDXMYLmUYS3wtVMDiLkJsMoIylOQ19ZhvIry6dZsk&#10;lTMfy7yzhUbUwnS3wuyxC/mBzbR2wp7pMaEnIstbC5yYQjQm9V406bBkYjJzFV7h4mzzSqKnKtDx&#10;qrIvjnhcbkCpEaAx4lAgIIAq1YqH+AIKAADCQBC4W/4dCwDC38/39CIVDIND4vCYjHIxH4dBY9H4&#10;/EYbFojIYRJINLJHGIPL4bGovDJVGYhEQFNZJB5bHZ5K4PGgEApbLJhPpdOZNSIfEABRYi/YrKJZ&#10;So/RqREopCJ3K5TR5XW6xVq3NqFNI7P6DZ6XbpnJKbN4ZHrbcLJJ7nFrxV7rDZNgabNqfcLvELLf&#10;cVGIVDqrf8Hi8lk8nE5FkYbWq3VcxhavRIi/tEAH5pQA6nU6QAwmKyAA2W23wA/ny/JbBXvub/VI&#10;K/n7BcdDYrCaMAaLEorooqBAGA7/PpUAgHKYmAAMBAIAH3VAABQDFQeAuyOgY+QAMgZ2Q2DgKAAs&#10;GAoAA2NhdCwPznQx2YAHQ6no6zagABQDuyBgNviBwJgiAABgYA6FgMBCoo2riCgGBQFgAfR6njBi&#10;5qMf8AgEfrbAA7jtn3BgCucfjuAMAsMw4dzrO/CawoifZ9tsAR/qMfoCweBALPjC4FQYCQHO0ahs&#10;AAc5rm4ABwnae4AGKfAEtWeTbHafp+wYfTgOY7UdOtF8GObE0SNm6rmucvkutsnzpqaqZ+RSAYCA&#10;NNcvOO7UuwEBMjHzQbZz+r0TNmAAFyAAB8HyfTugK9tHvMAgCuLHrSRc680segsuoqBNRAA3MqUk&#10;9rlRsqCuTO5x9T+AwDQfHMUgLMx6nmecBAVLDSy8vjRIKA4Dz0fVCOa7KMOao0WoK0tIOC5jsuMi&#10;MgT0ex7V05j2n6fU4paqkdgC7IEAPXrfRM6seU/dB9RyjKKgM6bZoeiren8qZ/RSnUzuzSU9JVWU&#10;JXwhYkCUIYABQEQQgBUUJALSzZxar0QLqi7PKW4CDOqsaZLivrHpI0SgL2uDLVWkDFKU4CfK+uiR&#10;UypyupOyixKc6q7Mah66JgtGer1eCcL4qyVJ8AKYoZkK3rHoWNLgijhsawmjIykS2LC4WkaZmyJM&#10;xo+WZ7qkK63izQs4oLRS8w+aK2gSCKPjybpNT6zamizNLkoKVY8uS0I9va/byzqmJAtSS50xOUZ+&#10;n+6qgoaROPxKkrOwXBr+jCdtDlKn7WqK3Im4avrXp2yZTw7MKQ42qrMmmapPyW/rKr+hMZ1DKIoo&#10;CDx4zK46N23F7n36e8Ul3f6P1zJ51pS1+R5vnaT1qe7wljOJ7yXV2pNMvNQdYAGGYpkgAaRpGo0j&#10;t1VYzzIwfjR5H4iJS9OCoulCajVS7DsoncTnI3NB+vneOxsgoCl5AAA/AUI4Dx8QGAUhICoD0Hge&#10;BOCM6wHgLGkHaOw041RundAWA0AADAJQgAWBYC5pAEnZG8MoaBUR7QLTyREBQEQGAAAoCQD51gKI&#10;LH2OUdQAB5jjRmPYeCVDsFGHoPY8w9R+lGHuPlFI/15qXKMAQ0YATuHiKMAKAo9E7ImVkiYg8BE9&#10;AKH8pAEAHQMAAAOBmNYAgJw1H4OoeAAB2DXGqAAdw6R5AAG0P2GorBxq6HKP5NzBB7v/VaoVezKV&#10;llWQihIe49kqAHXKAAfJuk2mkNMxBPSjkqKxW4dVFqXleJYHyPiBbMVbLXHgroBoDwIAAHrLWNiw&#10;01opVAoUhZVEUrEQenIAZxSTSbRybZLqfHVKWWSQdV5tpLISVo546hFVhp6Vyf8B021SKOZ8St/D&#10;WyHmlNsANW03R7KROcP59hUQCFGUeik8R7ZeTDJtNAAqRlmppRSQhN0Ux/o4H+baeJ2h9KQnWQtl&#10;xX11kMOzI9aM507TydUAOXADAHpJC0FYK4AAIw0OspIhDSJGuEdo8NpTfXiE3Yw7VyTJyRs7oCXl&#10;y7pjDNMZYcBxDfmYmfU86565wn3t7MaaMh0xHpsadI9ZqJKWdl1a0olylNTPExd+b5tTUmk1Zqcx&#10;pkjNmMVVfqbN1FRmVt5Y2RUoqIF61moU/R4bbGRUtIYKogbpHUNiIkx9iz0yS0mbs3FwzMnKEKMH&#10;XmwDrywUqa45tw9fmyNYc4YIsjGCXvCa4R4nbFV7VnIoQWtbq3M2VqtTgsVmHBGSr07W1DlKXsEL&#10;a5qqbfGVVRpGygoZkGhWHTpXI6FU6al9sxUG4ZjDCFLa/YumZebiWmKw8wrZmqftWrkYAtFq25kH&#10;dBWNQ05iCvpAAO0d0dRYizFok0co710kFHwPVKhvoF2jKKc4fCaiJkRk3LtEy+yFTkpCe2gLc37K&#10;JXlfghifETGmaOvGkS0wAA6Sxg8CKKQNgJQkB0DR8QLAxBaQiAo/R1jlAAPIcqHQJhBBwaQe8Qxw&#10;R1GyM4aIAAEJmQIRECgDgHoCA8B7GQKQRKNHAbIag1BwmrHClQd66EMkFHMO+Po8B+nOPEno35FQ&#10;FgISwc0iIBlfrfTAl4famblo6UgAqiwAAagRPaE0FZ8QKAdAkhBCUXEJD/HpIQZ4zTXjtRSMIdyE&#10;hlD0IKPMfg9UTLjO0xOd6LDTKxT02mW80pUgAAJLhHKXpRUGUgrZB94FhoPRaikfA90UoYQyaKXU&#10;7ChScnLSI75l6kT8TWRWXcDZUD7UgdK+g+J05YSwTtN1yyHruUho5Pbq2NJ4PacRDxEUW0EUIAja&#10;SY07p4fnltWKpDdYWV7F9Syepa6GI8Pub20kHlUXsV+a4AFsTpYhsFsyFivlUzAr9F+AABEVHuPW&#10;dMvCJ1cRUdlbs5ZzNDZami0ZCTnb00pOcCgEwJgACWFAJZ7gK5xAUmIgzWFVG9dWSAwJUCw2/KTb&#10;krbnb7uML0zNwJOa4l4cM0Vndhij3Lp8WcwtKSbABTdYQp3KqTvWJnSli7urjGjb85PALhzETfbs&#10;Xxp1TyhmcK0Y9kty2Sr0OGx0vaPOOOvcfTna9Nmw8f50XO1btIAksrs2+oBcU6ORsshQzcV7Dd3q&#10;uzgmt0HO1Ea88/oJVraXHdS511RwbJ1oqpydtdn2iEPtHcLlpbnO+U8r4Bk1pa/1BsT5i6tjHONl&#10;poW657qnCvNshcErDcvSXHOKQZ2fo6bnBdr6+33WbSsv8WU+olhTQm/0SpAecSQACyFmLYAA3xvj&#10;kXpL0fh5liFGRec5UqGqDlef455R0USquzXdwRFiauFO80oR07gCDsaHdGQ1LyBD2z6AAE4B6egW&#10;AORSBkCENQRAwBUdYEaHIfYdAdA7QcgcYAAbYdadIc4ew0JZICaIghBR7GRiDGSArHBIwCYFoFbS&#10;gC5BYdYZIZ4AAV4aiDQYYeRPRarEZd6ho6YrQf6fog6d4owBAARSACA44BJFY0ibwcQh4dyKRhoA&#10;TADSgAAEgAqBYMIFA+IDI9hRQC7iIAYCRDLBYhYdqPodocCH4XgbpGYViPoAAdKVRehB6ZhRsMRW&#10;RgA0a/KLJ45CxFQ9qiZMrKhP6Ta/xnKXrVS8BSzhYfggqd7ZwwJP4op/Jjhq47r9LxwfY0bdBAQB&#10;BIxRyBZWxFj65YhCSShKjaRPTyIoI3gj6/xPA7K0ZVJYLrRQBLA6I45HREq3R+TZiYYoyVSBYBgB&#10;hDIfBYx7RBhPolaZJu5zwgsVQiAoxIDUAfY8yrBDTUZRLWg0YBcZpQq6h1Zjhjx2IgpU5+Y5wE4F&#10;gFgAAIQIYHYAACABJB5iCYLpS7Iy6hUXwmyowtgz556tSk5qznS6pyy4bmKmS0q1o5Eebpzyiwqt&#10;J7DxqsMdZrTtAkTYJTLpDAbqCozu6kxTypa0425j8NojQwj1J94jCmC7LoZDythxYmbsTwZRJ646&#10;CpYwoyL1grbtpxMkZmjuarp08jJpLuyr8kcUiy5pjvqwa4yoDzRyZ+cjDwL0Tk6tizrlwixqjor3&#10;znEkIrLy64Mfrxh10lzzx67qzv64UfRmsaBvpsEnT2J6ztMej00oBmsspp5wq2zl4nD2zw0kq4z2&#10;ivq0zwknTpr3S3BpqyzpxGp/QAAbo2IAAXgX4YYAAdYdK9TXg8yiz15FJOyBaYY5wlTT6RbXBFJb&#10;CVYg5Ow5ZMUyzSgA5VBX59zf5MpB5fiKDXIlpecCpPQEQAhFIJ4BwowEoCpCQEIFwE6EIFAEiTCR&#10;QfwcAcBUgcQc0MAfpLAWIb8xKF4AAIIB49pDKSsChSwiLHBCQCIFAErSgCBJId4Zp8oWobCH8AyG&#10;oAofiKoAaBYBYAgiIBbaw8IipOa24AABwAZLwBBeaFIoxbw5wZId5SAY8BiWgAUSwhhJJSAGgBgo&#10;wEAA42wDJAgAACoAwiIC4CqEAAYByEAASD4AAVoYga4AAVIc48weUzQfps0+BNBOU9ZNZYTS0CRP&#10;JB6KA2xcpB7dpRUZ1GyzQ47TI3KdJQJB7UZKi0A0hdBByVAfSBbpBf6RjVgqKexF5/MzRdAncUIr&#10;Q7A5werO6W6YLyA46XbSDYxR7XIr5VJWJCQqC0IeIeKOqbbHLSDZi/zLBCSWqdI5hHxTY9pRw8zY&#10;xHJSFMBRg4MTqcMV6AT6yXQf79scQgz4BEhFLfY/6gJdhLwCCWT6w20Owuo8Tscrwh9K8XoAwBJD&#10;IJgJ4I4ACCZhjfIhdTxk7qEiwnRucdaRsdDoR5zrbsFIaq8tJ0stTx7sQvkrZVIvsoSqTwsgDvzu&#10;sgrp70Qm53ao5NYhY6b1ZepixwgwqmRnr9Zx7pomDpEtBpaudWb3grsFseLj4yikrn53soDtCzMl&#10;au9Yppbraq8i1aqzMpdVoy534zwyLugvB5lWBxUjhobkpxpoSzb1sqbnxzBOlbUrwlcTdgRrhqxq&#10;Aqy0a5qxFXTxlfUqK1Mrjmx4dWYxlj4uUrp1NhApxtbkaqMndjjwqvyugxR1Ve7z7p54Rla0Fbx5&#10;FaT0sjD2jmxNwAMVcikc4j8XiY5Rr68S6Owd57qWqPobgbU4KWpXQdodS9Qe4eg8wfJEMZ5rpDyt&#10;VFImhe69kWwj7i4+NNSOqVUxcClNB+i7YhKh7gp+RjY7qewBgAZCQHQBwioJCWZhIE4DYAABoE87&#10;IA4EbH4AAd5Dod4ZYZdxQdIc7bSJwfLewiTSdIjhqLZNwCIB5DIDYG4GhBgBxDIbAWoXaWiRJ8xH&#10;ygY7o7iR5F5gE+rZqRdCQ5wBQCaWYez64fAeSOodAe47IXgeQ7IZoeqhAfw7MOJiI7of5CQCU16j&#10;wAggoCs9ohYfZDodYfQ9odo6wAAcgexB9rJXRfB/gmJeY6RZhbqEMZwe8MV1qfzKVuaRRZD6xSAB&#10;sWiWhbBhtUKTBdzBI2yg48yBpPTMI2zUyWjJ0z6h9TRYaVECUOJjVKBTRtSewhxPh+g3NPbbJ/6B&#10;ZQJI2AUXJaYhUXhBhCCc5VJ/4gtOTEYeKPoCCj6IFLQ5jKQhRSw9pbBKgBRXl/SdOHZIxXKPuH7d&#10;jbZQIgyL4nw0oipSQ7KacRiqQ7DZYAYip9ifBLAexXC/ZFMRQ2wpoBl/FrxQY8wqRTS0B0VmVMiL&#10;I48azD0IrHwAAIwIgIAAAB5UeNgoVgUlNk4stmC1UNoqpOVbwp9WVdK1Ee7sTpa5JrclLpCmjnkv&#10;MgEpsjMfkUh4jvoj6Rp+wqtaLlxk73oq2SovJo7kZoJChfLgDn8jFN9mVgRiqsVcRyCtkrooYzS7&#10;QrrtbpxmddklEjAgIIAqlYp3+AAAAYOAYQ/4ZBodCoRBn9CYjDn8/oLCgHDoNEABDH5FI5BoLIoZ&#10;GYVI5VD45FYLJ5XBgEAY3H47KYxE49CIRE51FZjMZLCAFHaNCwDKJJJaNJJZC6DUZbB5bC4bHqdE&#10;ptRZTT4bTH/EZ3QqnQX/E5iAQFRZjGJvN4jDalLLJUZnTJVeKFPKpeY7epG/7ZabRc5XfKFTJTQK&#10;BhsdUo9F37CcHj7NdL7hsBI8LZczUZhaQDk4ZRYvKMLCH0+pC1Gq1QA0mo1gA63c8QA8Xm9IM/ZK&#10;/X2AJqAAaDQNJIQ7tuAH5v35IannY/JYvEwWCwYAHf2wAEQkEeFMwBu94BwMBwBq30AHy+XwAAIB&#10;ALDqKAwHx37vo+/ImBQS44CpSCZ+omKoMoKGYLgaAAOhCDDiBWFoAAEB4HPSeB1AAe7ZgAdpxnO9&#10;J9pCA8SIOAaEHQdTcAI+CEomBgGAQAALgyCwAAcHYcPGapow6bhzRCkJ+PyAADvsAB9gC4IGxggx&#10;8smAoFQWBYHOyfYCIKBgLgrCYEgS9J0HW3J0zEeB4HkABvHwjZjHYiZpHmyZ7gE9B/Hw95/AIooE&#10;AK+bmJC+SCnxETmIi30WSGyYBgIjb2nymSagFFiugLFiPouykkNY4T40unS2J2tUkHye4APPL57T&#10;vUwES+f8iUYjZ+H3R6ZqK9QAARXKDgI46YPyyaPsm/KfSIAoDV7TCEvgAz5gvZwAHTaIAHtagAH9&#10;AlTWO6aCgG8SOLWhD+P7Yz2PcAAGAVCx5nnNAIAg8FU1KrtrMmpKJn2fbJgQBQFNyeR51wBD0T6j&#10;cRPWAawgAArzAAetqgPXgAHwfL1gPfiDn8kJ9n04M+vm59626AD8ugpNrQmg6GnxVMkH5R6cgABb&#10;iwmlJ9Yo+C15Gtz7Ushz7NMs7MrUorJz2BUZCAIQfgAGIWBRnCET1L6FXrUSX2suTD5OxCHauyyy&#10;JefyxKKorFOmiambElSgaztbNoc3zUpWlCrKMku7o5oN5pSmCGMazzIrdjDQNNwSH3m6TLNC8TfI&#10;KATBKDmCspWjae5PAluXmlSMbem2v666aZZN0KwLQmC1tMraqVcl9QIttrMrlr1RKTYFMMEmqvoc&#10;VJVoJUKrL0rGt81baR+Enl5peq6h5y0LLMZZTHYTzyPa9uabeJTKzbusSjo/kyu7alyn89z/ycP4&#10;qZ+6i2seQqak+t6bPLTlDQKD4S/eD8Pnsuu3RvXKkwlrjeS/uEKiAFxJj4BmBfKXAzD5nzOBaqZW&#10;CDoCmmfgDBmC7f4GtfOq+wjigx7AAHkPGEYuhci+AAOEcSQFqKlYcqU05zB9nvP2SIBQBwFqcI2z&#10;AjBk1rloZrDU8JGwRRHAANkbA2YivFg+rc68OyPK3V+cRmY/mboTI2P9RaE4uHMUwnwjYHIsAADI&#10;CtGwGADETBACACipgIoPASBkDRBh+QjHwOMbyGh2juZGPIer7WJKEHYO9UqfUWJ9KKsYooFwRgjX&#10;O05DQ0Rmm1HQPBmIDEvw6ikVQfQASQgQBKCQj6kiDKbYU6lYA+DoAKh2fdFg/R6SBHyOMcYAB4Dr&#10;NwOMdipRkDlVKMeQKHVOj8H0p+LZ4jRrALiREfbrlwscZSdBlBNEZIiJCpUgx5jjntPWsc46Ijgo&#10;kRkneQ6fUkL4KaP1IbClGE2RYQVtDQSnJ3PecVBZ7lHnnPQc8kLaZ2uoKWW9vLKlzRRiaokg54lZ&#10;EhXAzhoBSjhLaHrLM+CnZ2ETAOro9x7wEnXU0o9PRC52JFo2AAeg9lSgDYWp5Cbj0/nBVqTajUrq&#10;UQlVMiU4B6wBHnlS5Uho+h8HrLAydXJ6D9TpODDU9bHE8ENUkRs+KvS5FupGpmD4AmREMImoueKm&#10;GKKAYYBkDYGwABTCeEo4gDD0J6RkfFsjOVlOdItEJulA66Gai+QVYB9GhNnfK7ChdA3ilOK4UFcR&#10;InwlXb4UNzzeGuk/fQaFyD9nA15KXZIwLWYOPSLk4x5cCX5vFnoAQnBcXPOGL8/aCDYYLFdsWUMu&#10;Lyq7uYeiRVzjxmut4eYyl2zaKtV4IcQIVBYbZwHcQSKgr+rO2Kb4W4rDuoFGeswVQtlsieqYLU8g&#10;nrem/kKK438s73Cml8LDRJ8UFiqFQgresqrxTGlDaveF990nv27MgzSCl74K18Ke/uB7Wi6lBLu/&#10;00BfIOXygM/e0RhoFwEOk/iv17THQSe1hRyZFbm2ra/dcsVfS8rJevbhEKpRujgj2L0XgwTajqTQ&#10;yBay12aR2OfNU9kRCLkhPsv0hVXbTL0IKas4LJEigJPQzafa2mMkTHsw7GK4z5gOAcBA9jE4eYxb&#10;utyd49B6DvIOP0hADgGgPOYP9FhPlTTvAhT0AAOwEKlBYBA9AJwOoLAyCAD4AAHgdzzFhNA+h6Jo&#10;PmQUe43xxKXJCOEc6Yh7zPZjNo+RCKNosA2Cpp4AQMJcAAO5MQ/QDIWP8fMfruS3H+RYPhf6ph9z&#10;yKGidJEhT4JVOEAzMjGzggEAihYfSZkiymSIAAdg4BwgAGqOY3grRqDtAANxrp91rJHbEQtjJ6R9&#10;KlPRNdTA/KYGjbCvoBM16SkGi2Q0+yjVzJMQWxw9ZUFh0LIQPstDqWMnryMgse7NmFJ8YkubGJ8I&#10;ukeWMfPJBI1ZVdSPkS8FJpu5WY9cohu8GqmNui46uS364lFnFO6cONVcoyorIEBW30ND3hGxDM6m&#10;F6zpJCl6HZ+Tgs/qUU0AU2uAqaPfAif4/XC18ZM2R+rI9wsnUkcda5k9qnvVTCOr2V1Fb+i3O1bt&#10;cSrcGUmWxjc31tWDSGQUBQDEFhLCQEMAEbQMgAaOl8taLKtEbfVfc0B0rKYBa+QzccQminCJZVyB&#10;pgLtk2nk7ckqJ7mtodDfAsVjW7FZLxd6yZV+fl5sZdlsxbR/0Ov3B8hBw3PuLIQ423xUoKQzdC5U&#10;j+rnZLYfvax83fyMwCMXY1orOUCE6cFaAjJmLc3Ut4R0ririJXAdy9YVYrSCGJc67+/rsLo4Ig3c&#10;zxUDPF8UbL4ul/03lPIJQUzzVeoE308LxUvd7i+15705riXuC5E0eNY04PyJS4VbndXCVuvVQB+U&#10;9kw+G2/fitRAGzSgp0TDb+x9C6LBp6wm6/bAwucAQua6qDArJx51J4KmD/b/YogjowsB0BsByxqo&#10;omRrA94bob6PYWAWYXo3IdzLw9JfSk4ezQBlo9YfIeo4I/gyZXg+Zd48AeAd43BURFw+AALgQ1Yk&#10;whwe5VRLxL4eIeLLzMTKhmA8xGRyxRwkYCcKoAAdELAAACULadJR6ewkQfyY4+DIxIpbQAbMDsxA&#10;IAAFIAwgoHICpCwHwE5B4CwEIDw+ACRVpjaOyGxUQfUJQAAaIXwZJJDnRmIBA448whAEAEjPIBIF&#10;IE5kYew3gj6pYdY3jUxaYd43gfQeaTClQ9ZAJFg9bcRnIBoBZfplZUoAw7A4gDDKgf4Bo8AAbacI&#10;Aj5lgfxGIg5hgdQYgZYAAX4bpUoWIdBR4doBA7LGDvS85iSaTcroEGzg8MJTg+aRbLCi5UBrg+Q+&#10;cKbkJL4esIxbI44eschXEMiKrtouT2Z6JZg+Ye8cIpzhqw6hTzBk5wQyR75xz9Qjg55F4BiHbLjk&#10;DkI9jfBbojZRaHqaRfcVKoRTjojGRzyhphSbRngiQ1UhqjY441ZR4mEC5Y7I6Yx4sirqI5hk45gy&#10;beAgzI0jQfClYtgfKdqjZL8dZWSogtxiBj7wDQjkhkcPbwhhZXpbEZ6D6z64Kh7zC75nMo6qxbQG&#10;IGgF4AAHAGsqCTSHZSpGTpYisZ52TxyBx0IzsBgqJmDhJ052Kwpw6+Iho0jAi7BrEDiwjwozB5yz&#10;0BsMAtzwh+j5h5wvRryxgwa2ivxwLNEryx4nSAB1QqLEAwIt0dIr8AT8kwD9avC2QpcvjyLvaxx7&#10;B0Cehrivrv6Bwpj4b4rCj+c0i557xoT5yx76DALqYkSgRvsy4qsBKAgxJ9646l6AL5j8YwzBpb5q&#10;wr79K7j3D1M2htb+LBz/DuSBk3rEQmT8B+7/SAQvr/rt56MABmksIshrhsxzsA7C8ur+C9sDSACw&#10;5tSwh6DtxtiEEHzAc205Ms7v4yZf6TAV4WIWoAAb4bodD349haoDQDgC4AAEoFIEQAAWQWQWg9Ie&#10;xRRPRk4goB5dxkY/iwY6YyYBYBCKQlJMyTBSQ+bq5gKcoe4yZGDdKIgBoBxfrLg3iGaKsLbMgjkH&#10;aTCdgkIjyfzfxFkkicDvAjYAxfY+BWQAAEVDAAAK4DhGQH4GwFIj4Ahg7VxaymTMYAAcoa42gboa&#10;bYbcQAACwBpL4CQCpBYBwD4EDswFFAweAZoZwAAdQeA3gcweAiY3wopiYiY3RUodIfRYBEtPIiYC&#10;QA4+YBRPwA7aoAAD4BJFgEQDA7IAoCDMijY+YAbXIj5QYj4B5fq0wjYa4XQX8QIdo44WIdgkId4A&#10;RfrUYjY3w4Jibm5I5XxV5TrHohLcYm9HqbU2CoKdTjsaAt8d7pRTqjpmKkBikm0zJflFRdYkUdbt&#10;pZg/CksiSh5obJ575tBnallZBIlYpcqkSbVGgkUqpDQ9o4SbSoRPExiuRQxbDmqBDzKd4549Y+Jg&#10;qdQtYjccjkEVs7tCY0lJ9CjmtYQ4RI5lxUpXg9BERopI5by8ydrzwmEKZjZUoxRkRSpP02zhKxc2&#10;o+jionxhNDw7oCYCQAAKQKAI5G6kEq4AEJD6tlE8TvzDB14n760B71LyCeSDolstr3K/JyZ0kDbC&#10;sxRvIfy8LyVB71MvRrMvix4lEv8s6CgmA1J5KwDBIkc4w3osxbFaA0Mx4x84M70ylaMZ6Kp6s7C1&#10;B8czgzMzzfsIgg00Rt8ub9c4a1s2U3j/gh81SyEzYlMv4hqrMpR5prKvo4b7wxLCM9s9E3E6AvM3&#10;c6sBZk02KC9Wx6y2BeZwo6TtrB05FxTDdrCCs5Tzc6Z9azDxizcAK9s4DLM6565/VqU5lys8dmNm&#10;Az0tdi0C8siekkxkyrp+8zLyDCp4B0BiaQIXl4AAAaAaLZjQA3iWaQIEl5TNoHxHQVYWIVQAAcwc&#10;odI+AfyTZiA+BhiKoo0mqAoAzZw+LU5VRQhIpgU7JacnliNkyj4AAJYJgJYAAWgWtBQ9o99ZahYy&#10;ZaiEab0IBFg8w9Drw7JVKQIfYeo94A7kQ8w+ZqJnA+bM4AAGoBQ4IKADzKgDYB447KZfofccIeo6&#10;AcAcZIAfgfAhDb4hCHJGQCgCg9AC4FlJYAgDZLgeAY5HoVIZjQ4Ywe7XQf6mRTCY4hGEojJciUFL&#10;QgpPogtjwhAHwCYjYFIA494BBI4DQCZCwBgESsynIg4CjKgdYaIbAAAbobYcAAAXocpFgY6T49jm&#10;cDA9Kdo1g6BbxuBV5I98RlokNHYj0j5P4kKD8draldybVVQt7orsym0gMiZFlfrtrhI+SRI+TkaE&#10;c37aUwC+Y8SGa4MuJlChWADGNBqqRI5W6fhiQeY95KQ7OQY+5WLGqIJUY9ZGCHahQAwAjI7fArV9&#10;cd5UoBKHKmMk4lUbbG0mCceSA4BR4AOSAfJQhLGPpqxn2SB0lqrwNbbGqbBDQexgFaC3MkgjhY0h&#10;44L0QzCqdlBfDl9BywYjRmIBrKgIIH4GoAACoCbMkVFRxXVHeP5ZUdK9Qpz9LCksd0igbDU9trcy&#10;IyAnCwQlamCzdmc1S3b47vDylGonEu9mh8i81os1h0LhOfaxiHs50ky5Tv1sjDjx4ldnp8kxqvl2&#10;kw7+N0s2awE4Rzb5WfWfkzWfaIVsp0BZNsAgwgKAKpWKZ/gCDQeDAEAQqEAGHQeFQWEQmGQ+Jwh/&#10;xKEwuLP9/QuGwyDx6PxyNxeQQaCwqWQ+MysAgIAS+ZxmFzKITWZAIAx+HSKDyWNSmNAKcSiay2gU&#10;iJgGhxd+x6TTmLRakSyawWaTyjyilxehxWwUyDTKIzOORGpT+yW2O0+2w2QWK0QZ/XeJ0ayUesRi&#10;4yOIS61ymr1+/4fETWKUqayXExPHV2qQyaYqsP/KSKbWzIRKH2ySY+kaHMVqnABqNRpgBdsFjgB4&#10;Ot3gB8PF6AAOiAOAAvmAtgBbrpb6xdr8AAcCgsAAQCAjlgMBgADAYCAB9vt8gB9dgAUaZPp8vrpA&#10;cDAC7x999vrekAAoFgzzY5/P0AAX7AB+/MAAMCAUAASBQHgAdx2nW6TqPqAqdr0659pmfx+QeuQF&#10;QoAB5QutL/gSA67OqBYEvgjMIgqfzxDkHIWgAdhxmyAAKA4DQAG+dB0gAep5nwAAOAfDh4n1CJ5v&#10;y2h/voDYOguAAahwF4AAcfzsm8ZLVlYa8oAG5R6nxHJ8H7CICAGhR9H7HICn8mQLgRDgKgYBIAHo&#10;fB7AAdZ7OyEoEv8JQJo+CQCoKDAOgwAAHg0CLugkCCFgaCoAG4XRegAbJ0HuABYnTCJxH8/x8oe/&#10;KPvOrNQO6hVPy+6rMIU/jqpEBYFPgfB7xyflZQyAgDQ4fNcO6vSZwixQCgM/x7Hu7KaQoBTtHzHL&#10;0vEkwBp4/C8AG+6HOjJ7sgCAron2fr6TAg1ZS9L7rV6A80gAfh9wijz6Ps6q7oK6bypW6x9PEtgG&#10;zYAB7SzBLnTpOLpv868Ip5Ua8OY6qjIVhTaVzNMOXA+KYINbj6U66VfvwflmLmlwAuijKSpddL/g&#10;VNttwcsr8KjXVvn7BwHgW5R55pc9uTceh5wS/yEAE6EMpFT7oWqvCNug6tnaJTy6rQi0zIUGAaBi&#10;AAWBMD4ATZY8KPgA4DzbrrnJEozopis6VJsmlnJxtDE7YkaYOipB/SIwGFpQrTPKAySMbouKhpsv&#10;23q8tCJM2qqI7mwDKpCv7DcWsnHqYminpkrTFJBiaJ8mtqMpbs6Vqkq+8rVyzAsa8ybbVULAI2tT&#10;HLIu9esJuLT8kuXI1HiVRIUVZWlOuHWLYzTBIvw/ILDDNnwej+/pWvXF7yqmmKW0DPdYhKNLUsz8&#10;QzzSVKsnNReP0i812r3gKDpjF7qwyEcSk2C8upn2+ulKv/Qg/t8t6t59MlRj3wGackZguZJyUrvK&#10;a7VwbrTRPXeqT4whXn6QNgo+F20FTzP5cGW9wq8yImZcEZx9z0TQNFgwfhkg/jTn5QcKgVIrgADp&#10;HUOwACBR3ELUyAAPAeg3puHuPAAAlBKCYQedFLTKYCNdJkA4Bx8F6nZHeO9nR8z6NzI+fY8qr1Jr&#10;lQ4PeLxzz/H2Q4aFuZBQPAhBAAAc0azjgGOcBsDQGQADvHhDQeg8mdHbXsQ8Ahej+nRVkg4AQ/yZ&#10;RlO0vUACaTyn8WOrU5yREHEOI+BtrrNjsgOAWhwBoC1/DzHidYAZBQBAIOiB4EjVx9nlQGOiGg9h&#10;2G3H8PQ8QD3EjzH+A4jiXibJ3PKOoeLOgER9AADoCR8AUAEOyA8BR0QDgfBGAAUQyhuMNIKEoCp9&#10;E0EGAwBNAQEQSgdJmBZRB0D/DXFsMIAAyhzkGFtECOZUkckFH4zc7zKz6NjZUTk+x/lynOXqeJhC&#10;555l2ecX0hZ/D4kfVkfQfg/0ItdPKrha5JTmMgIgRI654mhv/WgfRbcV1bHdLxFZXTlS0KfixQJi&#10;xeACnMP2s5la6nRnLYyss48lR6D3Z0A8B6hWaM6WydVdCDmAm0HweJY1AkIrcYIs+gMXkckIXbIc&#10;8S8aEntZkAAfI9k4j4WScs/tB1qs3feAJIQ/6YM+JkmBuLLKEVXARVmricauD1q0q8idG56kxcqX&#10;hnx0XVMVpK0w0LR3CQaJud1uIEgKgSAAEIHoNj/rmZkfABACFj2XTa0msCpnGEOJ2ZQjTbjRWkgm&#10;6dv5IiWt4Ioz2AZ9G/N8e6W9UDgHSuGIq4h6zZ31Wxc4X9yJo7SWJb5aOCLb3SwDc8qApzr3vPrM&#10;VIaETn3duro5AVkNwIMl1IyUe3dzyNu4u3B0gorBXCofwXA0DgoE2tgGXIzhazBP4gFBZjr1zNvP&#10;Mdbks9+ydEqQi8J4lrYCEnbiUxot2Z8XTKa/iw5JnwOBNGWSg0C4LknfuW1/TTcBl9KBc4q7dzAv&#10;0cBh5012YDYgglhm45Y313Zwq8W08JzEN2csTTCMDTIwbtFB27EILeYMdRa2EuKrSl4KiR8aI0xo&#10;AAFyLkYwAB7jyHagMeRtwwBeDCAADwIgLAAE4J0TpsB3TxZFCtm7gEKHOHmPKIDA7FEysFgIpdEj&#10;zJCAlYwAA8x6V2AqBXL4AlsgAAyBpGKCiFDWGsatLuAVOM3IQdSMIBiFH2JkAQAJ5b657X450AAF&#10;0EAcQ2AAcY9VJjfHZEChp9FTnHL0P0np+yILeP4TIBBm6ED8H8dEe7NwEJ9OkP06IRQP5fBgAoj4&#10;FEno2aKPwmQENgAPAcTIDoMQaJyH0QURgshlG4suAAHwDzxANAMTIDwH0YgJA8kgAgFFED0HIOUA&#10;A1xnDfAALwchHxjj9OqPeRA+iGFGOqeE7NAVP3+INPs7TJFWnKZzMABJzshkIYjq2wSaTnJaTJS1&#10;ekkScK/lUQdUq52SINJVQrSBej+H+SIfTTCo0hJmZA6Eg/ETncm4VPNB3CoDEGVweJACxx3juhuB&#10;AB6iDto5ogdpLTl3mNYAYgLjRE1ZHinrjgh8hj0oOZksfn6CeByIKPPVhk9c4UtOr1s/BNtdcupd&#10;Rs5hCpArQIMhQ5Q8R4xAHuPQ25bKAkIoCxewtLjFT1di5eqzKCOSqrQTc+lcTnA6BqikCe7msALA&#10;ahqywCGvyV4VaAm7ZCY4tt5g4sFrH2emf+4h8iu8St6tfdq9jnC4W3JhblB/t8H3DuFjS60A7kkx&#10;5n7PI1tfaXLxxzQi9+yrFaSFnR6dyLwGX+U/M0+noTF1cc7dwBOYIEKPyfR3rvy9/WvdeAuMEynE&#10;4LFf30pNmfFLc23Y6rFDIXHwFhTxtwdYlTIwuc+gYudaM+9MeULcfa9UKSQybSWecmxKb2gsyEw4&#10;LsfeIhAMLAZYwgMDAgfc56eKO6wQu2xGIW9UfopIxy9eM8KEVUxybadMMuACV6kIgtASLi6uJsU/&#10;Akxetw9+/Sgcvmt4/8gawLBAxc1ixQIO6qgyPoEsEuE4AAHUHSk+psAgAaUQDyD2DgAAFqFuFoAA&#10;FwFynQk2scY0q0H0Ry9GIMoQKciqXQqoPWQcU+qS8SOuZwNua8OUVqQ4jgA3DeBGBEBEhjCijUHO&#10;HEruViZu3KXkXOOeg+0upcU+XOI+o2Jo6mKiOiAmQU0IAYOcGkHKRqHwJwkMJkZ4dqIkAJBmYsO7&#10;E0gVBGLsO6IkgQAc44CUA0WOCCAY2e3KIOPLFQQiAmA8UWAkBu2uFQFWF4AAGYHmOcBqAMTiBWAU&#10;IVCsOiAoBQmeAeAuN2H6AmWOHqGKGenSG8HUAAFgHKI+G2H0OiHyS6JmW8iqV4xk7kVmAbHoX0X2&#10;P2YycsoC5MsMiecusEAjICkO4Kpgq4Umf+125YRLBAOiYYMUo2zsWoKm7OWm4CZ8e4I+kGIYoG1g&#10;eyJmJwS+kAVmATJIX0HqTiayYaniJsO2QiAwAwSQHZJkpuVuVyVsOcZePE5zDcHwoGAaQqPmI/Ii&#10;qdEgJsS6PoVsQ4fiNBHYPAUmJi7SZubKPWTisuWObsLu/AZuOhK0Po9AP67SkQHqHqk+I8IKsMsN&#10;By6yLwr4t4OYXk+7EmmEH4HyqaQWcq1ooQBKm+AABMBEjSAcZism8yAErCXw8yjEQOP8rUsGNGTM&#10;e8+KM0b+/ObuvSLkfkaawc6e96cabRMmJMcnLYL0tO9eupM4f+c2fyJYu+zmeMJmMYMrFMbOxBBQ&#10;L8uCbWwKwK/7Mq/kM2pmb8+7IQ9OPM4CM9Fit6/Mc0Keci+6IYU+/GwdA4KnBbBq9Iou/YgYPy0c&#10;MZBROaJAwOtgfSeoM+/VM8u+Ksb2+rACcSgDOscYdgcbBabPNgdSMoxEfotVOo+AJuxJPC/ae7BD&#10;PcJBOkaWJDNXB8chMpCDN2cK/qxmt+yIcxBiJUL4fqgqeEKDOC+sfIf4gBB+fIcvPkxqvsvwdOIQ&#10;sEHCHGHAAAFcFcFnCgHUNmHsTeAADCC+C4AABCBIN2EmEoEqZWOqZyqjCWZe/8Y+ZaPqpgPARyrm&#10;Qy5MAhSgq0Vyo2Y+P8AwAzD6A8A8RjKdHsTiG6G8G6XodkYpKk1kV2YZLbBuIKj6JbEeWqPY4AIM&#10;WGPEH4WEPWtg0EO6tgkJLsquhwQkoOP8Oo5mIKsELunuWeKcKWAiPYDIBXD6B6AqXlSK3KIUm9EC&#10;AUA/ECEqFSUeG0HsPKCQAYPEBQAcOqAYAiP8AoA6nAAEA4UCAMAwUKHGFeUeGQHQTiFmHWIUHGHy&#10;NMVHFEWfLoV6Ie5MPcQE6wJYAFIyWeq8OyLqnmPoAcXxS8rAYEPYpSVeTi4iTanmV6VqXorsAMAH&#10;JqOyWkOqS+JkPCqqpCiopeW1Dq5AMJWk9yQyPIPKySNoPAjaQ4u4P08MoGr+RtLGqwWOpQPuXSQi&#10;pssvJxDcficAa8Ta6m5HYoOmdmZ+7mOY5Yt6PmS8Ieq9KqQqHyPY5GXQ7cP8VkuM7KW8S0Oy7QPW&#10;PEWSrtKypeVMKkkMdUJo4UYubsYYILEnAaKFBGco0+AwQEBOlOAA8qUQAYAWULJuAAsqjaOdYbXg&#10;zigKKJMeL9Mi9m+0gnQ0wktHQ1OlFevTBqKc9Qf2JRFGwjI9QWx6uAtI+6/Yu/AcL9IkfchMzPAX&#10;bCwkcJbDNwyBN2+XP8ugu+xc+lNRPMsGukcCuS9PATQ6tkJOU+vMvQuFPw9xcTQQdFOwuxBFAoJ8&#10;M/BBPagNPDFfPGuWdEbxbfNc/+gSMYffPbNIu1RFblPoXm90LZAqwswYegaBPsLahUwxQE/vQEbs&#10;bldCaBBKcbAuuZQYJUs9OqxFQig/BlQquu98urbGvpCBcnRGuvcnNLe2MPCRPmAAFoFtReGwGyG8&#10;AAHIHG3kSIJkESEQEAAAGMGQGG3uF6GLSk6faAnoW9UQI4OjTaP2u8IKp+qUs7JpSkOzXq4FaWAs&#10;SQVYX8RuykVgXGV60gKCr9EheJLesmn4PIsOXqUnKOaYANMeXFCgHaiAI+7SkGYwOUAGH6Z5FQWg&#10;bwI+W4ViO4/smEeSL0aW0agjHYAOoQBOAEPEEeCmB4JmHkNmmQUmAGz+AAAgBOBSAAEKFGUeHmH8&#10;OcCUAYOyA6AaOiAcAsOUAuBIBKOWBBD6liZ0G4GAGSNYHEUmF0HoP8HuIeXqPQgzgDBBYGMUW4Xg&#10;XKMAWdHkkjj9DrY2dOoC74NuVYWPSaAQAMTbbWTDiRF3WIgyrWmEW4eYKko26WWEi2pCS0UmOmQ4&#10;J6IKH2QgPqkqY2Qc6W38mSAY8yHq75iwAgULJkhoAmzyNgHhhixKIM4MLwoWsGoqOsVyPcOUzss4&#10;Y+O/DqLYYjacOUqgP2XEXQXDHUVmOQOrSWP+kq6fLasTDOo0reJBNauMsE4UXqQcVwTidCs4aWNC&#10;8DK2pcNDAGLNhpFfZqcPK0IVkeAaAcPKBQBND6AqAoscZkUQswWOVYa4a9akPdm5XSZ/LahKMlaA&#10;fna8eivewnaBMmcATBBNORa8/1bVPU9c90kMNDBuvcuDQgtqIrbsfQbxdyfSwmMPYhbmgy09NeIS&#10;+LoEgdRIwk1ZpMgIKKacNMe/QzfLNM9nOcLwICCAKxWqh/gCDQeDQUAwiGAGFgCHgB/xOGRCIxWH&#10;RWGQWLQuPAB/SCGxCJQiORmLAKNRyDv6WQeHR+TxeIP+FwWXxiVziSwiHSqYw2Hv6QxqDQ6c0ej0&#10;WSUaJTeXwUBAGVRaEzmUUqrROsTCs1epSiszynQZ/VWjVmQ0ir0eaQmSW+Wz2YSO01+NxSgya9XK&#10;m2W82uqXCtYCD0m/2nAQqM1zDR2JX2oQqd13CRYB3TI4WNAIBQWXVemZS/QeVRPRgB+Pp9gBMpxN&#10;gB0ul5gB3u53gANhsPAAymYsABOp1QAB1u14gB9vyCvrWAABgLM9KdVIBASJP2QgkE9h5vJ4AB7P&#10;Z85G154AAz1AB9PbWgoGg0ABgOhwAAsEggANVptMAAIAoCuU5wAOkoB/qKijrsyBwHgmAAHAiCT0&#10;u6AB3NwAB4nk5LVn08yQNCAgCAMkB+n41R+ROfR8taex+JURhHEsAB7ngdQAG6cJ2uMdZ1gAeDjg&#10;AdR2nMABwnGbyatqf59ta6LMpCgsAxIfMVpI0B+Na/8SAg9Aig6CAAEQNwrIkfJ6AAfIApCeh1nk&#10;ABClUYb0gKBwACEBZ8AACoFJUDgQAw9IOgyiAOPsfp0HIABsmUbAAFgcMPGIeiFz0zLtROmyCn2f&#10;p+tM6ERPZKwDO4yABgCzM1pCzyFn4okSxOAKKAKA0SHue57AABD4RpW4AAPYE019YAEsw6EBAAeU&#10;NgA/L9H8frQVe66VRNT1WABTtPKolTPOw5cT1rEh8V8AoDxI5bWgkB4HzTKtRQ8AsAV/YJ6XrZlS&#10;nkek3ga9Z8Hw8oDvzbEm1A7EVnuAAFVKeENQKAbM3jATpMyA4Cv0ex8Vy6NWyy/9QvHPT1Plf7yq&#10;mg2HuxcIAHmebkvQhKVANYLtU8BOA5W74AANizVH9E9aRJTsTxTE+X1TAcPHvKx/2g6DowKh5+U7&#10;AoCWofVPAJiqRJ9EtPYrAVOtaqbMsc0K4ohp8RJUEoRg03QOwmBwGTCBQFTC7gFXu/W8P/nmdgPA&#10;r0LYii6qU0CE09tDLp6vC8qcxyoqSlCKMsjXJ8pwkFPQoiTpwvqWIef7TpLBFVvRwnLsQiqbLNV7&#10;HOiqqkomiPQMjxKnKgkzDqOnnPIMqbS96s6EoeASmJX5DI9V0ndrL0KsVkzano4fzSsMxyjewwfh&#10;IKVqB9Umy0eyxLD9R8SGZN3DG8yjn0sWma3fP7PlyuyDH/unXpKD7HcfV6DtHHkvIiR4h5HzFFlJ&#10;sXIrpNDHEXfWQpl743nEYdoYJ85qGzvjeWT+CcATGQML0+QnzjXyuegs/iABhICoFMA9YkpQSiPH&#10;fs/gzcLi9kahlAdyz0X2Q5hETs1I+VfCOEgJBIQ61cj0HmrkKIUAntoT0MQYgyiQEcRYp4fMWT/s&#10;vIeiJKB2lsFFSy0MfSaAEAJQEdE/RVCCr+T0BMCSDx3DwNqBKO0VSONMZWso1SJjoHoWgtY/4AAC&#10;gDcABUC4FQAApBWClZI9DkjaGwNpXrCIYkgNW9KDCnSCn5WK1JE5mx7j/P0F4MwbQABwDaGJHA3x&#10;wHpPWBcCKdgESGAADQGwO1sD5HqaofKuUmsleM047BjossIZe7OQgAUBAZAOZkK4JwKAAC6D0Eyv&#10;wIJ2GcM9JIoxnDsAACoBZmQZANPKBABaAgHgVPkA8D59gDAiBEtgdaRRojAGkAAVw4yQjQH4iQfk&#10;tl6suAIZlFjYjqRecCSos5VUQsPNUwQxytUBHOQ8iJgxzwGL8ZxL09QDFkx8Yqdglzty4E0KCAYA&#10;aAh7rjTSilhLAigEQPQk01plDHGeoY64ikZ1ir+VyuZc9MAGALPkvVNC612DxHieFAJ2Fss6Vqys&#10;e0vQKRxABEo2tBSVRulhSAetLUQHnVaPskIEAHp2HrEpXSwR8KjAMfpJqJ2HnTIy1JbRFGHkqpaw&#10;hgMnzloQAcfIeEcwAHxPkPU8cfUTrAcAS6PK0TWyFqhTAeI9ZembAOqEhCrlPJRQK6xACJHWU0IW&#10;s8kNBTMolRA8k6BCypkqY2AACYEz5AiBGBYAE2UwgOAcg9ureQEt1V0ruqR+larFrraaH8yizElK&#10;Y/KEpj4FOEfxdYul0i3O+Q+6+iElymvYMkZGAEDYSFgKdZAzjzy2l3bJdi6ECIQOHMFB+FT7yeOh&#10;Jumt3Dsi+Qeho8otxFruQ1e2RS9WBnguYOsSpV2A2zitFcKl8EPzDmCgYXYzr1n9vsd/au9L+oCm&#10;Deu/Qm8M8AuPfLDKDi135wuxZedxxdSgljedjIsmFrmwhK9gJbb/Xl45gI7FbWJMVwZLvilrmAIb&#10;3ogNDuF2ToHwtea4wpV2nC4qhgq+EeUXVmUy+/QhD7ijZYcWW3MT8zU2FHca4TYnAADlHMbmtaeg&#10;6B0lQL0XwuwADgHAOdjx2IroooQRVeNAMH0lRRXQAKJyiIeYUnYea+rixrMGuU/VGNAx7Tek1DyC&#10;CC17ftMwAAGQMgdluDUGOcRyjjAANY/lNI00QqiP0faeln2fQQewfKJ6FHcWKrVwA6h3K5AKA2aY&#10;mhPmxDiHAP4AAfhAB+AANoZzgzZP0DsHgRTdAVUCEAIIPQACcEyJUhKHpMNOINFlPRBVPHROwms6&#10;apz5s8CUCVMIGwLIPGoOfQA7x7H6B8AphAJwEkLAchUCYGkHgOBMCQiQFEHj7HQOIAA0BgjUAAKw&#10;c5Cxpj6WoANElVZeoLABW9DznLi2PNCAagpympgHARXJAmoI+s1uJXhbFMAB2csju5qaCFPK1qhr&#10;ZnQBwFrYj9JeMbfd4tPizpDmRyh9oeSato9CAUBFBRWeXYHJ1/dHQFTaQiAeqLWdORRYCVItFBuW&#10;P16NKqSKvaPYpXIC7iHkT0gCyqnldn6aYWt0R4rFK/YFMGQjOyDYPZpH9iC5uwJ6Z2foe8v+jn6X&#10;H3fvI9q/eQVv3teJ/6IMTYGa1FmnyKNKPK9GQi8h/sdx/Z4mrxbYUQ51IVAVBSFj5YysdwBHyqEL&#10;auz8wd/GEgMRICMEYGz5yyPufFhICqQH4PkrvpKwD9fY9EiS5dOsBZcLYTW8mADDXVzThByhJsYX&#10;p7pd/LiV74YdJY56+z83lkutBAQt/74KXvMQh8zGwEIQ/wLoLEyQ/sviIkSiyMIqpmcgvgM4eYMe&#10;wYwGJk/ieeNAw8yaLy/ooWZ6wgI+wkFUwqgk/SwgMKvKI4VOeCcY+AJKxAKMduMYyWLjAwyyIwL0&#10;zIekySI2v/A2hhAgNMVQxUpMyQxGxmcavMNKeAvSL7BpAigowyvQy6fqdwKYIiOwIklDCSdqfUL+&#10;dAxlB2dWheLwgax0Jkx6y+wGf4h0/mKEguusNLC4f/CQhSzPDtA3AG12hGKufOcvDagCKUJCwSJK&#10;HKHI1cFEFIFIqyHmU8HcHaTeDcDiDKAAE0NeacWK5UWgc6agd+7SISH8OmmG6E6UYQ8WQG92946O&#10;RIqKpAHiHePCBGBOBKQsWWkgq2OokurSTCiUVyAaAiXYBaBeBWR+HgR2HOHKRueMMyAIAQoqSsPA&#10;TeWeT0KoMyRSQ8M8VSMGsGTsVuqCAKbyHmHqJCA4BCBGPYH8byC2C4C2AACsCgB4NUMGB0B624H4&#10;Yw8MP0EgEeESN8DDHaH7FUREIXIGPEVwV07MAKdCAIIWAgAa6SAmAcTCBIA4QmHoHqNaAqkgAABk&#10;H2NqAyAecAAoAUcAAglmPSA4t0AOBGnmHUGsGiAAHOG+PCE2G0TQGyH8QEH8VCVwUsVCrePK3g8S&#10;aCj89eU8qMpAaUT0AQriRo8KRGVs7CfCXuuUogiq7AYQ006qmEZSVIiqQ8OcmEJU7IuGWK8qPKAX&#10;LS5PHEWYuIq8cUuDKwOgIO7sAArSTsHwH3KCOpIuTQbqpALgb4q8YeMmIYU8IKXMcA94PKta5mP0&#10;swVyWmY8SgVexJD21stSAEQE8G6Or4qqV1KaqiJ6YwYQ5mWKRWROAWAc6SQ2Te6+YOXmcAVuYRLj&#10;KvLCRAKkaeACVC08peUyak9EUuYIqejwWMvU9IakoQOwAKZNFIeqvYKUWgtS+KjALPHI30AAA+A+&#10;t0AjIiPSAUTsbqbuAU+u6mAQ6mQCcAOkOwtVOK5sKzOhDHAsgkyrPeyjBTC6xUd0vRCZEJPjBpDd&#10;CU/IhwhQMWeOu4mSdQv1A4eY/mKiages/SKZMPLmMUvY5VDDPycMutA6gShZMKd0zBQYciM0K8Ju&#10;/AbIdIIoFYFdBGzKdiwRMqgicWhCukKkhYezAYKE/PAQxqIykvDyJgfbOaJbCDBOMAW4xCvsLFR5&#10;PohEf4/0wDRmy+y8K+y8JNMrBqMuyeNNAAcsyogm/kuohRSuL4ModG/rRLTNA9QFAfDpTW/LDDTH&#10;Psx6gw+9SAxlTxSjT0MhDZTAv+KakuMclcG4AAFEFGFQAAHYHUOSOcU8CUCgCGAAF+F4GAqkpARX&#10;GwaeamVAveMEd/CEW0JErQbyVoJUG6G2HQJAei6qNajOP0OiQEQkAiZwNrNuQM+3La6SHosWBQBQ&#10;kco2QEHEG+UUg5JIbyHYHoR2Hq0mQKOYd+tgpqOeMdVe7KQEiET0RWNaAIuGRAP0DIDeDmAACkCi&#10;CcsOP0WwIo2kCONUPIIMqmFeFcFEAACwCoCmWSHeTeRS2MtWIdGsH4PKAsAkPkA8UGAAAoAoP0Ae&#10;AacApUdMJUAQ1IAiHkVyA2HuNqBFGcAAAuAUQEAcBOBOJBYMHiGo40GSGgHCAAFQG+T0HKkGJcRO&#10;Hw7g0W7KqgJI1ERFM2jA/EIm6wJU94Q8+0QQtgaq6pW2VCaIpowcYI56W9L05WRoHsQ8t8pAZYTe&#10;riseamO0JwVeZ262kApgYUP0Xql60Od5KopCOSWIx9SKILaxEYNrLS6SpaT0YUWK6iqk7GYJMS5O&#10;H0T0XioyNaKIU8socCUu12OcNbLLaiVzLjcSXm5GsWo+V6T0Py5G8KaARpFVPOcA50bq6SHgHeOS&#10;PU6TGuVhAKJIauNa5coAYI843a122EOycSIyuXAIJ8KSlAZ0VoQ/duJI+9a3Mm6UyKINdIABJYt0&#10;1MmnFaXu6TPIloASpBPOWK+1abS+zMU+ueIgQSNPSMLqe4cCdyyrPwuofWvQLIxkVkwLDIwXSaIr&#10;EJDGfwbNRVE9RAcmNLEHCgvEg6gQyDe9TXQ1C/NwKOKqhSxOLIusyxZ6M1BNgIv6LLRZRch3A6ku&#10;+8gnQUgId4esM/SQyUevT6xNSGxOzOy+yKKBgNRxQJSWhWfotKtcx1e/AvCWzMuchagdSk/ghNTY&#10;cwKPBhg9CfS/TE9Yf7fKxTDNTQhnf8wax8ynT9A3T8LvTKJ0IWO0wxfCrHA9T5ARijQG/KeQy2Si&#10;IolcG2AAFSFSFeAAHGHEHTeGT2A0mnYAJCpa9Rh0g4q4sO+gjYYcKKanUWR85UVoQEXiP0OOnAuW&#10;IiAiAimnVwQ2OS8bVwPUXYPHF8juBWBOBUAAGuGqGcbQcAAkAgTCHeNuXaPLaS00Z3cisyJI7402&#10;7IU6JC0mOSAqAqt0iUNaAcAtHOB+CQCUAADiDYDDe2PKCICGCYWw8qWxW4AAFuFuFOAACyCqCoSE&#10;HMR9b8PDioj+bAH+Q8PyJUAu321KAzIgAlVo8QAEYIaqIWpVVkAcRIt0JUBWsGAABiBCUIAQA4+Y&#10;HuGhJgF0GYG7jKHAU8HKpgabXSeIZgtk/chOdgQ+Lg/yKa+LLmWuZUqiscNtlEqkRIKIVifWIWsQ&#10;Qyqa7LFFMoJCqjUFBU5e608IPDF2ABMgWMgwzGOua6acOm5ermacoYr0OoRSNbbkNUQISniwVcRO&#10;qiRSWtCGtRpq5O1uWYjOKtjbqOPuqK5OV9MdlI+i6SrWSXD3lW9Ciy68VKswYRo/NuKDPa6qQ80m&#10;TQpW9yogTWIK9ViwuWwVqXOlQg/EvuxyJ6OYdMIWYejTIYj6VWIzL1KCRGAAA1IqAABMBKN7o/eN&#10;L/qcpBbXPPVg7Mg4JQpmgQyzfJgudINCWuuxPzA7SCLMx4LqtA/Lh4d3tNAEyVfhB6fviHRUvse0&#10;dDS8crfPT/EDi2vxdQa4vNtOLXRM/HgRDds+fKLpRFBxCKIQICCAKxXKp/gCDQeEP6EAB/Q0AAOI&#10;QaCgB/xWKRMAgIBQeCxaHxmFwsBROQweNyWUSmERWCxqNyyUgGJxoAxSEAGayqFSuSRYBAEBymFQ&#10;WcTWcQaazuUP+TyWSACcyqazCYS6UxqVRWo1Kt1uVSaoTaJxifwyHVWIzqvzev0ajzAB0+Qv6vTG&#10;62uYTWXzaixyU1WsXm3xaYTejzy5Si+2ulxiwwuZReW1iGwrF1+qP+FAQCAWKWeOR7GXekTmYZUA&#10;OJxt8AKZTKoAOl0vAAO93uwAAYEg0AA4F7x9vx91Cyv3jAACAMCAAC5wAPZ7vMAPl8vcAPzjxuav&#10;19v0APrhcjOgAEgoEd98PiH8rkc0AAfdAAFAoEgB4vJ5ADjPyH8n5AU3h8nwfIAA2DoOuYA4DgAc&#10;hztYBQCAcAAEAOzx3ncdaHgE5YDAMzwHgiCLpwG557Hq/rln3FURvUzrPOMgrOwXATrH8fqgggCI&#10;QPeCwNAATxLkUAAIASjYhCSKr0I2EISBCABUFSSIABwGobueeB7OmfLaACfzhpwjbOKChqyOYrAD&#10;QWAAHgkBgAA4DAIAADQIgUADun0ih+IKujPATLoAA6BzlgoCwKgADx+IUbR0ukYJttwch6PUe59A&#10;NDSDOGhQFgc4DwL81DNKIraFO8tj4PO6k8U43h7nu9SMprFThw8zzUI27x7ns9U0TqfB9QIBgGTq&#10;4zhn/PT+qCzSFUShR9RWBFoP0fr+IhWNPWg+sVTwAr3WC3h9Wc67w25S1XPUiCgn48LOOWfNwOQ9&#10;i+uDL6yzIg0bPW5aGu8zTvQVBb9v0f6pn8gsO0s6kCAS8rp1/CcFAAep7Szhb61/PAGAXOp3Hcdo&#10;AW8759zwnqLObF6HKin7tLC5Tl1/Ah7OpeCNuE4dfPUi7cw6hjsNK9cxs1fIAJGgzsP5S7UMeuKg&#10;s7fR+oVUmhIqhQBLpkL+AgCjeBIEgOAACwLApNQHza+YFgBjQH4e88FPrluhIgk+CqknamLBe7JL&#10;asTPsmqanpIqKOp8rCUONUqjp+pLCLawm/qgw6nNExiF4KxK/cmpvJLkwrDn/UqYoOrzT70zHLIl&#10;yS/8WpHI1Eo2golvOBuWjvToOpSUKb2HT9o0ioWMlJWFaVGB8gpGqoupu/d72Hc9x3qZcAsGB9v0&#10;iSsulfQ8mq/bcv0KQMRobDby4i7eotnmpXfHHpDyHep+saoqCqHzIX+U/7x1aZKmm3+fD7Zan5Og&#10;JwUpupbDFPad0ZF/L4SKknAC58pzqyvllKy9WA5inlmFgRBs0pSSHEhZWTmEUHChOefqRE0RY3+w&#10;QeyRQqMI3xv9JCbIcqPxPigAAOcdA8QADyHgO9x5GwIAQAkyFAhGjzuEQURseg9DpImROcYnZpm5&#10;lUL4WEBACTzgUAkBOHI5xzgAA/GM6bPT0nqXUfwfCrT3poZ0Z6IbamKn2HidJVqBEcoiHgPE3Dhm&#10;hgBM8BVsJ4iNsciAqEj5G1XJZaUAJSyzj+AIAWecAoAzPFBbOb9sQCAIo+FGKIRxD2ghDCOFcACv&#10;iaiqFMJYAAyxpDGAAH8PggCGDzROdg6xmmjkMOI5lvL14/lGIiAYAZ3gMAUQkCEDwFwAASAi2ofp&#10;6WIjzPygpSyXSFLcQ4Aps4+ThgAHcPEegAB1DtSyPIe5/B+gCPOjZqgAyNwUAGSBp7UGBn6PCcpM&#10;bT2dKWnrEE660z5HwO+uFg8pzoN5X4cwAydV1J4YWeddRwzhH8mIUGM6EwFtnYCmhBY8TbtfUKAC&#10;H6LQDKxXUcw5xwmRkTIgcsqz6zDpgO+zJdEb3HmeWdEck52DvHJXbGxt69jkqWHqdFj4DU2s1aGR&#10;FGx3iNJjXwsI847h3w8ALG5/xnDPLaZ4d5hadWCrLm+uo6y7I/nLaGUMiy0z+EeKsuBAh1DhzwIN&#10;PAmqrltrcaGVgqxUZ/03j8YedxUC4wtasUB2ZFqbsiQIRkgs+qRNiBOCcD4AAIgQQkpxtQCwEtnW&#10;gnVCklADtuOdPB9BijLFhIaUkssCoFQJKW90uY/4Avsl4zkj09yLlKL1bR1BfYNEhb+611Lm3VFZ&#10;J63swFajG3HhJcQnjj3FOmf7Bool1i/3TfXbp7SyqAO8f8aEkj9HdQyuSzlnJfXgvDmAY+CRYrtG&#10;Gee8UyF2reOTvqXd6N0SDFNKUXKmj4HcmDMcXYqV47iNBK6/uAxJcCmmIw8t5b/CjELdpfOeZWb7&#10;E8KDAN7jr8L3vhkZgpD0bfwNKRCy6OJCEYsfrBYyEGXUX+hJBrC73r4XxhJbGDt6n+O8wk4Iohj3&#10;O4ZMYPQeptBNCbE6AAbY2hxgAVyid8gEwJNiOwcM42HyynzOWOsdI6EtJ4vo3t9JRCsHwM9aOgqe&#10;AG5xO+eF/lWTPQ/h4i4AALgWgtnAba9Q8R4G0RUgREERYnHSMeRozzYGxDypATaRTE6BnnUoeomF&#10;RaAkKV0eoDQGUEV3AABgDSTgUgwBqAAOocQxgAmodIMYbxAgAEGHgNYAATAhREEQKAXAADsHEOEh&#10;g+IeULIqd5/ZpyfYdfEdchQBkKMCO9Tc9yBQLNqmOnECdmaConHkPM6Q+R+HafkAQAxywEAEQWnw&#10;AA9B7nDHtooeJ93Hr6l4RBWpR41nqWhJQ5yAz1Z2S0eoqyFEFlWVadZU+7R6on3VI+byEwEKWomi&#10;heBy1cpZzc01iPDTmVZ4+y5d9kiPKgIsh7kRwz5ptp27WNLuq0NTbydggp891kOKUdySMbuW8lH6&#10;QUAqFZTzSAfENiMTTxHLibOMCnTYew+4kfUelCT6J1YlOOoBn1NUbypNImsAThoqp/uappSTjmAg&#10;8ntfCA1Mj+WpgZ7O1K+LgzMQewVKXAGmP0RItzs+7V2ikQYAhemglxI7JUAAJARo7BFMpIbZD5Wf&#10;P/aCLJuQCnnz0cm27dCwwetc67E72MdmhMY1R0DdXBd8vw5HGbfrrXFuoUKD+N7r4YbmRnzeGPX4&#10;1xu43H7tLZu7L9j5yfsLu3pMwygkF4nmwavNhi6bJCx3Gva8QupQHuE4X5fl0WFiVEb9y6Ef9zpd&#10;kd2ZBd62zL+3+wBbSgGBHxOcuti4sNqXTvUuEZB7cAXDkk/sKQt8IkfkhMpkvsvmL2KWxoOWxAfw&#10;86nuisJa/Ogid8eyxSbsKgxgvO9GJFA29EdAxk2aMavmxswIMo9mZ9AqvgwqgqrYuMwGhUI6bnAK&#10;gWwyiqL4eWOCOsEwEyE2AAG+G+zI0EHcIYVKRCi8USm+/GIWQUJqHOHMHMZ8X3AqLqsKpucqOQKw&#10;rQrQQ6OW5eW4M82+ROAEPYKs6qPetKlOHynG5eAcAeQk4aZwbsWgQWAiAkTiHaHaQyiyTqHuYkPQ&#10;pMucIMqUTiPwPyIyUsAYAcbEBQBUBMAACQCUCcAAHGHOHSAADcDQC/EmHOiALSAcAibODEDMDcyg&#10;GiGeO+HsPyQEOkIq/K9sexCucSvUL6KAM8M0OGJ+O8H4HyJq2hFsaIbiQ0IKAcAcQWA+A6AyAAAa&#10;PozKoQOsHqU8ZuP6I2PMqWH2JqH0HwP4PwnG5+UwO6pUUsKsbej8OUkuMoIsq4Wkc+hEI2rGKgP8&#10;c8wCPWJqV8P4PgUskq4w0oKsM6n8PCYKRwRypIHjEsTCfGJzDGLcJObsf2TEzeaErcpwVSQSUsRs&#10;OGPK6k3c6SP0OCNyAOKCQETxHUOgPUjm4SbQYyyo0oQ6QWL6PKUsHWHZCGAaAebUHuyUn7IgLube&#10;oqP6IKRUkiAOTaYS4+M8KtFavU5fG0re7dCwddHcOOn+rRClHUNOIcrQIQOwQIqIAGUsqaIkagbm&#10;i0QW5alEtzGUAWTiBQ1yQKA2i9GIQkPoTajm4mTrC/I4/ofm86LM8/ApL+tkukhaJK+edW9QvUag&#10;vCIswcMeuC7g+Cdq/oXspnMegiuWyCI8e+ufBEv8MyMTAlA8uxMAu+u4yOxKKy+UL2yK+aNFMKwO&#10;hiIMoWvWKOFaFeFWu0+e/WglMXNBAlMmcQLK94x6chN09jNMdA9fNPA6d6MAeaegu3BcKPCufy+u&#10;K+XsgO82JohcvnACv+vUI0vmyIoBOeJi/+kQmALy/+v0+eJrECxMuG/qOIxGP1KcxJBWJiJ2nW9C&#10;wVPUwqcsLgfg74g8MsvsxzA6T2aCMEL0+wui+AgQhVMKdsd+E6E8yeGeGeGwTsXcr6IUYWbVIPAo&#10;sId+HYHaNwqe9iwyccpogpFipmO0KPGCf4iyPO7oTsRWoOPgQWPmV6jYn+PoPrKKoO2hSAYcQEQI&#10;aGsjDHPoVKbsJ+KCJGI2OaOWAeAsA8bQAimYEOEOD8AADoDsD+AACcCeSSnWTwHcHhCGCeCQCCAA&#10;D2D7TAG+GsGyyoHqkOH0SyOMZG+9MEdS90TKt3HSw2MYgpL4YMw26KbPURGUWEOuRWH4XDG1GxQ2&#10;9woUJ27YP0XCWm+2eYJtPYfCIyJecGJeLOIsWZDOTSJzRmPEM81EXUmy5Af1NiqgQ8ruJrVMOuTx&#10;J84EM1HcH+Vm3PAaLDIej8n/VA8sM8OE2eAOTqH2H+QIH+H1HrTubQPMlOVcP+Pq4aSyo2bOHq6Q&#10;fXDGKCaeqgLCknWyH2OsIYT3I8kkTa4AXgXSXeMOWqtYOeXeOaPOYEv+nirsPAOGAIAFVYl4T2Om&#10;HvWewZM1AiZooEPETspSX+Ion4nnReJCj8dgqIQ3HWmCPFXEaDXHYHVON6AaQkBYBaBQUOA6Awja&#10;OXGIN43OTqTQUsrRScIWsCcIgjNcwedwKEfvMgvlO8+KcdBHQkuXFo9W9Ic0e0Ka/6yAvyJe+Iul&#10;aTT291BQu4dXPhYJA+yCOOJvZu+FaA72IKc/Pcg3AedfLQLY+NOtMWe8JrNrNuLVMgK8wkNHa9ao&#10;u6x5BIx+vPbmKPOOgPOScsLvPuuEJ9PfONOkNELctwLWxof6/yLXQIb9VCL0aIgxPEppPIKdNAin&#10;ANMXPVb0wGu3dG+OfZIYcaVFdBb1aq96uQJaI4LeyDb3BTbydhRSyKNK/C+LOUxNU6MYM4JqFCk+&#10;AAGOGPFOYmXOw2PoQkRgu7C4ZCPVTRCHCucDZ++GJBRZbYL0rs80qaXSpSZUqSTa4aiiZ6iyPqqy&#10;TS8KOcRsP5LwZMyoZkXUO9ClIlIeKsg+AOARLuAG4OAGPqAUAea8ESEaEQUOA4i8goHNDyAAFEFA&#10;FiAADAC4SSCsDDE0ADYMOmHoHUOuHykYTtCIl3MHA9M2vIl5QWl9UIJK5+tXcWeyJ+pgaIYKnUnu&#10;AeAaPOiGTaAoAiQkpuNsY8OpVsOPVMKtU1I7QQaK7OcWT3G8mAL6NRcgZ+b2r+KwQoTqRkb5KMr7&#10;VCVEUwZ6VkbXi27LUaTwOCP4ATf0ezKK36YaQJf00tJZWW7tI+kVD8cIOxQ654ZFikXAOGY0rEaC&#10;XMPaM9YAow0oLo/8LCwm9iPSp4JrLxeAO/gyl244ACWOQ2WSKPY/ViYDRPjBO0vWr9SUKqP8OC2R&#10;kUbu9iIQ45CkqZDGVra4dCKaMCLFXYWiIQA2TeAABmBmz8Aa64iyQWs8QlDnVWr6w/cTAjOZOFNg&#10;LtOZd6L8rgu/aEe1OnBuddNyf898/c++IPaYhSZTO2dSrYewhe9HMyLqck9dAnc3QCmwhda/bazQ&#10;+nkWuiRsLkIg9SvVbVaDn0ICgCtV6rf4Ag0HhD+hELgsGAMLh8PhwBiULg0Ni0ZhD/hsUisakEQi&#10;kHjEfAEek8Sjkhh8Yi0Fl0Hk0OkEohL+hQDkcamEpiMjf0rmk7hEzhc4mMIAQClsrisKo0Tg1Lpo&#10;CAEcjFJg9Li9OANWANCjL9okWAMKAFMk1Yk9WkNvmkam0ZjlomVElVdnsFqkvjtuuEZuwDtD/lVu&#10;wEbsWBq+LhkkiQCjtlk+VuNymGOh+Jxkkq+dz2fu0hfr+fQAYDAYIAWSzXQAfb7gz3fDzAAOBoTx&#10;tZAAGA4FAD1ejyADyeLxtMqht7l0FilWpkGoPOkmTgwF7EpqwE7NqAAFA3Aefj7W3CAS3oGA0+q7&#10;+2U4foAfT62T90uVn8Pfr709s7DgH6lbfAW8wKgABYFvQKAqi0AAhiMIAAAUAoCAAVZaFwAAEgWB&#10;wACyJ4fuCex4AAIwjiw4J4HSq58noADSn4lKFPs0bLo2t7HLY6gBgHCrLAAfz4o06aUqKiABAGzx&#10;/qC3bvgGqy6odJIEgS4AHghAgNAqCzYH6056nxFx8nw2R+H4+LYsyg0zRnILGouwqVr6lEeSSth9&#10;n7GLHSBNzqOe3rwAABoGw6BlBgAfB9Hw3ruRefcYyS/TJT4+M6yKxqHn0fL4gYBYGAAelQgABlDA&#10;A47kU9T5800AFLH5JgDAIBIAH4fZ7LagtNNlBAG1o+YAAQBIEAAd9i0FQ58HwfK0q4oK0JGfj6Qk&#10;BFhtihR9P2q6JQpJL+Nk7kKvm2SlqtHiHn2fEYgCA0kvnRYGAPWZ9TMmVaH9GKTySA1m1ZbD4zO+&#10;L1PWxTeR7Cs2Sbckmrm6V71aAkfL+qycRm+yDPuAcKXyq10WXiEfIOA4EQqFgWhSAAUhQEzb0O9Q&#10;Dw1YLvvC5MKr6kscMMkEopC5ywreziEseoWgZ05rPsZIiLvYsMhLpVquze0LAsBIWfLFnKp20rSe&#10;Sbo6jKEymopotii58jUAr4kazoK+Ot6k5coJLty4SWvVcahsbFMDskfoKVpXFVt2fT+nEbaOuSoz&#10;4qG1MjH6X7Cu6mpilC2JQucasVxOzJqu6381zazbmsSJIjwzHsY6OFpHutmJag5/cTpTkyM0HKo+&#10;zenp5Pats/yy89lJqS9A9ndMzxawMpvjqrboi/Z7ySaq+mvWMEle5+JujrOhnXhtBI3mod0XE+Us&#10;0bx0zXV7q2NlnCcZwgASZKE1X1rzxQQGQ67lh1qhTwIKO8dw6gAG0HukA+6SEkpBTiXEpj4Ceted&#10;W4UCcEz5K/Y+bA2KB0EHfOyPMeg9S0o8eI4UkqT2okoPsfEio9h6wgZEsOBCLyGgaA4CA2A/Ekh0&#10;DqIEAAQAgAxVAPM4g6R3wgAcAo9YHAMm6HmPE4gRwlBTOKOwcqLx9K3OkaJw75iRFNRvFsvyNUmO&#10;OMi8kpJXyImTJMs4t6kTokoKWhVJZpwLAXPQBUCqnyMHDVufNa68wAMQKsu6CpMHCriLSxCDh60o&#10;lIRexZWp74xtbIeA8B6HQEALZe2xi6FU8r4de4d0ry06QiAFIpcCoIPoSAUgQfI+UYgOlkohZKwF&#10;PKmOObeWY/JakoWSouSwD4Bm0PScBZJpzsHrPmac8MCVoyLAAeM2y8VZqPRjKdCpYSCmxW+dlwp6&#10;T1j3nEhJjMAx8wFAIAicKYzegHYGPwvjT1sLLK+W4la/kgQZALKcxpsiMIUk8ZWB5DT1HATNCpxh&#10;m0kQYRixQk4BFIuFACgFrSzEktKHyfwhcyQATumyb8AAQggg9AAB8CgEFWobQOApT7ED10FosY1Z&#10;70CKtkoS1B8jQSQvbJC5g6r128NKqA3p4p5Seuxa604y5bJHI8YnRKM0XzOo6b0RSi7ToFnNqQXC&#10;n1QkgFbWeZ5ppFkAulJ+w2rpcaamfepVNozf3AtceOnxwxMahkTJNHBHDkDGMMdUT9txHHNGgr4v&#10;VxDgnRM3Pw6aqRcHUu2JaWhmzUi4Flq3Uo/Daq7mBdIkqv9i4HuRIg693b5XgEMOcVx7Lz6klmek&#10;ZitNabTM6IyTZrBmHvFyLSSx8VtHrtuoc7cppCj4AAHaO8dYABHCPEoAAdg60SFXKsqRDp2GXn2I&#10;KtRJI6R1RVleae4JQEzqXT/X5sta1LpMSorOcUBWFLUWHBcjBpSCyRZketSK+YE1fO9Q4oR/DTo0&#10;WAAhl8p4EuwVGA2YQ8h6LLBuD0HwAAaA5Bub0BKHQMgYAyAADYGDdAWAqBEAF3IBBaCqFwgxtVaD&#10;5hAlGTlVHllFOiYuQ1Q3yF9rVWtJbk3UpMUtCmMBFkkMRRvU0Ai5QByGoUQ83yFUEAKUAy9ZUBaP&#10;KIHujHAVxU8JoWkaW4jFnuPYImVYDIGgPJAbrcRVrPmFXFbIcuw0gZFY7Kngc+N9IDEKTPl8hUrc&#10;oNoUAzWhZOirUHRem5J50CuGxRjRwtilkgzXhERw+MiIGnygyAEnRJ2c1OoZR1ai9dPYMRIb+gyi&#10;aOpUODONYWUHWLzWWjpJlr1vUxJwuPQcJrsKthFUUjB3oLyOJ6wpJZCs6JmNPPWmJsTTkIP/nIqw&#10;9lVgABkDOIAMwWgolYrNamUADrxg4hVSzwqaNldkzsztsrdvgizUV7MXK3NFZ6lBo9pW972cqVw0&#10;tCHcRespve0Kb6rW0qzY2MNnIzWhI/nCtJ1E305t032tm6i6VvcA1soNCKnlTbU07gJGWFXn05YG&#10;wpSnUuvjG517Fgbb5CsLZuxhE7EM8sVKN2Nm7HlesiVPGdU+VcxeikYmybi5WqLHymvFAt/2z6TQ&#10;7ROQXg865o8zgB7OIZjenw3c3EbaWuIf0h8vMHObse6Rt2LsaHNKvM2Cmj0h7D4OQIsRgjwADmHK&#10;OwyqSWIHAWorNM5BZ3EPHOOgckBiCtJesUk7zdK2ENO9f2b9P0Naqm4ACS1KO3qLvsBrzlzh13JY&#10;Atoh82XDoIQJGwpedqZFtSSj1l54ECJnOAbL2Y/lZgCZGhIBi1VWGwOQPoeCJFFHIXunpWilDkuk&#10;d/4eUONHFOc6+3Xp8jjLVmOVkIrh3nKEr2MSCb/Nnlu2iyQ/p8aM5Hr/JBwqyq1FnuNkShMy+C3X&#10;FrNycwTDW2MWOoB0DwIVBJLIbriJeNDn+s5j7nzr6mLDsJsiuKONLkekksBFaqGnCr2laFsiXlWg&#10;BD1gHJLsrFFwFnDsgEnpPGMIRD5llmRGXoWoQAFQXFHEyk8pzDTgJAIJhIPoXD1NDiDQXFZh1Qfk&#10;DlSIDD4luG+m6pTkAKKJXoCtilmHtj9G6svC2vRkelaFaneM6Cejwr8ITNGKNlYs8s0NjLxlmQpw&#10;rD3k5I3iGvqDIo3gBDgAEwhAhghqSIlkOgFKVNvsoJBM5Jsm1CuHKrcrWijmfrdqet5N7t4DGN8C&#10;vN6JDOKMxOoi+RAPuCJQpCdmamxOoOaOAivKrwMuCqdOKnrqzC/HZMEFtHXnEicF1LaujEhtzuJr&#10;cvnBVhXBUJKIvjqOcrXLTrRLLuztfurGcnLLSGei7CjHFt/JRranpKBuFKol6idu2GerZrIRNHaH&#10;NxlrFCWGpCns4xBC5ijHNABKfRtChHhReNKCRDOCKM4K2HeHynXRrLbOPq+uSqvpHRwnonwJtPvH&#10;ex7rBngRvHREbHfrOHHLRrDGwSEHam6x0RFnOkzllhMBMhMAABqBpBts0M6snAFlek/qID4h0Bzh&#10;zlaPuKJOwOtwpCaPFjPtLi2EAiFNiD7vzJSmQCDEeEfCRp3GXwUNQFhpls1iHtntnr4JAtwB1B0h&#10;0ORoQk7DKktgLgAA2A4A5gABghhhjgAAcgdkIh1BzkVgJAJMRBwBwhwLjB2h2gABwhyBxlQB3SSh&#10;zByBxNPv4kXrxmICCqAJaJ6PjvnKHJPymurSXLCnCPIizI3yECUI2HdDLnKRDDNKvvzCCkKmRFeg&#10;jAhgiFEB6DkBlhnhppVB3IblFi+r/EmCer/Rzt5xBxDF4soMMgOl7P3rdoxvugBP9OJxgisxzxvI&#10;4pQjuPWoTNnoYzSlrtUQJjPJ0lZlhFhsgB8B7pkGZr7J3JlKNKIFwoMmRD1ohDbFPECJrD2PECCt&#10;xrxwvEiDwP0DPsCD1lXxjwzxIl7qZtMJ/G6p3DgPmOiLyiVHCyeHWipS/k+vHCRk8EYvQnSu0iOg&#10;CCWj7zAMjk7CuACQdATgUmVgZgXgTmWFPp3MoFqGXjwwGFIxmneiSIxuOjpG6nCCnDOr0SBGlDCi&#10;oHcsYxDi9rdizql0azGRBG7TFKoO2o1jqkatCHgxvuKwM0YvGODR3UWEh0UukuHjliZurj2nJn0j&#10;eHTsdIwC1ivKgjPxaxbiNFJuqUouROPryt8LXxmRtjAGbq+Gbm+LWO1SGDPUs0p0suhPriUxqM4j&#10;M0304qpKzxokcN3uuOELFjLRSOynwxHNziZrbKxjyyEndLBjljrLzUcmcUqiFx+TCG5s1VKrLyIU&#10;cPwRNranPNzRA1PuPVLDFE2j4hUBUBSgABlBkBojioPDvmRINJhQ+MCEkh2h2O8EyMAoDzTDPt9q&#10;cCkm5LUp7CGoTSNwmtyTBRdTAunKFgIVrM5EkznFbr1oNECEyCFAUAVgXgABjhjhiqOjlL6k3Tzg&#10;AA/BChEgABnBoBqAAAbytjih3jkBuBuBtAAAOAOANAAAKyxAABXBbBcytAbAagABhBfhevLDzgAA&#10;I2IgHgGFZiwlFhShRhRDgh5oQE8tYjHDSlvwqr/C3yVjPunu2RsChpRH0q0s2zDCLmQFnioB/joN&#10;NqHkNAFDdAxgwMUAeAbgaAAA4g6g+AAB1B2BzNMEXS6mzO00VUqCQACsCAAALgLWAh7B7DbF2Fhp&#10;YNkxiqkrWCULviRG8MgI4CuO+p2jgDfGXzljvlGy6jhEXB7qMw+pwJA2SkmKHFajToLr7DwJjNpm&#10;IO9JFFXvDiVlLMjirE8p/KJCuNDEolCEOj6D6wZCKsBRpW+MfW9i7DeCdkejgFNGPFGtvrrwZTjo&#10;Xy7MsE3MDUTJHriE3JHMBUWjogCoTT4XYNhpFFCFPgfAfgcWrAKqUAHAGKUGBW8zrM6nprgUTqFr&#10;wxlmiotnrCiG2wjgAjgUnKuItRepRIHLZVKq0TwUU0V0i0toTvlHoUcGuK7t7KiHgIHB/mm0/0xP&#10;JVIouvVqhRzrGXQLULUvwiDiAoArVcqH+AINB4PBQAAQEAgA/4hCwCAYfEYRDIpCIvDIM/n9GoQ/&#10;45IINDYNFohDo6AJNB4zJINFIhBYnNInIIVMH9CpvLphGotMYlJ54AZtF4rRKPEpfMJzFJ7QqbJJ&#10;zP6DIInU5/PozRofW6HW39XakAI/VaZJ37GonKqRVpFP6NH6zX5jUbBebBHqXdrDJLrMK9P4/dLx&#10;Pr1V6xW4tUKFJ71j8FG4rNIXkapfsxJH8/X5X4Kvl+vAAs1iugA93w+ZiAwABgQC9eBIcBwPDnc7&#10;HaAM/LooBcu/c6AH7xbM/8NMoU/H4+5ZJpnaX5xpeA45O77CaLDgWCwYAASCQQANXrAH58vBgeEQ&#10;eAHK5HJd7M/ocJBQKwA83k8QA+noeQAAIAYCAAex8nuhb0CaJ4qLMAbgB8IAho6j5hGEYIABmGYY&#10;gACAIPaTBNlCAANg4DIACXFIAEURJFgAQZBkKABkmPDAGAS1xGkQQ7eHwz6PH0yqNH4f7PgfI4AH&#10;ieB4JYkbJqI+TkOysicLumTNLYm7oqBAiILWiaPpK56uwIBAEgoAAaBsGwADyOo2gANAzjeAB1HW&#10;cbUnw/h9n05ykpCiLAsBLTFKE2wDAACgKgs8h7N6AUvsuusBQIfVLTzBDzrcigDgMA6FtoAAJAmC&#10;cCnqesAgLRB8Hu1j0nqelUJW4q1gRWzwAUBIAO62TztdA7WPKAB82JP8jgdP6k0s5yXuiAgDOAi1&#10;LSCnaDNtT9NOIfbnHzS700o4jPAA2zxvS4S1gEjgBPQe9YrShiHWzXzQJPAjmSClaGtchACX64jh&#10;2SkqTXSijprXB7gOOhLeOm+a12mjQCNsk6zuE3k+4EAEBwIkYWhaFMMhmFVdgS2QEAOBQAZO8d+w&#10;Ill9pItydOQhd1vm5L0sYgqqoiqoAzCr6KZdnq0M4r8wsamGZKBoFBq0g6PI+hqHaitMtsy7SgKL&#10;K0hKdmjI6epTE54g+lpBpuA6KqlCu0qa6ohoGdpQySQ4WqboydnqDoEVSRIyq6FMaimCSxsCWo8q&#10;0nbqhu/o7ra/5yye8IzwmrrEoKoMPrysb/x68Jksd6IQlrGMRp2dSjQKwUFKqYqfKrs64p2gJux2&#10;drYjW0cGxarLyiOp67yPcdMzeoH6miWsbtS7odpO6qdoPNMxtni7pZqyqcwbAdxyezYX5coch8Pp&#10;IM5jnJaZhmmWABTFKVsCtUiqHAFiQAAYBddX6gpznKc7eNfK+AMuJLGuO2IiAaBBj2DHHZwuAfzD&#10;TOlrOjAMkKYV1muJekcCDDDnK2V0nYdREiCnCakSZn5ZwAnAXkQc7wDSzGgIyap84Bn8gEPGgM1w&#10;DwILIHoPQeYAAVAtQ4A8Bh7QQAgA0AAXYvDSAhBCCMAETooARAksgZwzBjAAGIL0Xx/UDHzXwSQf&#10;Y/oOniNSPdBABAAswegdh3DmS3vXd6ZY3z4WykmJ2804ZBS6QEXSSs1yZgKgAAqBoDoABTilEyAA&#10;MQXAyAAHMOccEZ0mMQOQ2gzbbzFFtK+WsCqigAAFAId8foBTPnWIoPp+I+R7HOH4cM9gEUAv1gQo&#10;gno+jmG8OMeFXUEZQyiP6ttmpFB9j3HswwtY9R7KoH0kVlTEwGTRQ6AyFxQ1WIIHyPstcaEES1TG&#10;bybR4DwgASWfwBoDoXHMS+RlSxn1bHjbwzSNw+lxAFQGwsoStlPtAl9Jc8g9JjwXY0gJjQBSHSab&#10;kwkvxNm5MCIcdMz5FlzlpAMv44sKCC0HSHLldZDh9LFYil1i0ooMNAj+PuXKqlEHhOAEAIANwAAX&#10;ArIMB4DQJMqVuASYBDWXE9J4WCPhEmqOqd4fIpLPKglCd1GtKDgDMpbH+80l5XYAEnJe01tTYUhU&#10;Cn8oB8FSEsvNZo68nBQScvgIMzAtDlmtPQbo1opcE3fO3bo4F4TrTQNzMSzluTyHOl+b436v5kCh&#10;mBeowFzKVHWO5UCoRqT5DEWQe8Zt29CGgl6sg2OoxQnJnKJtHBgLYLIFGa2lIktWi9LVIwWkvll3&#10;GFpIMWtr0bCNNUeqoOsVZ631lLYdCtBjrF10MxVdapC3wScbwW+29yy4FbsyYsii+yom9MAYpLdT&#10;HoVouYSB8xYRqDVGkAAUIoRTzkHegBxD9gHHtX6p9TyBB0DmTxL6wlPnV2nebXlwa6iTHnIpRN4C&#10;88BHoW2n6AhSZOKWNZCSrdeS0WrOKQU85wAEq5nEp9Q8IgAKnQQO4eKqADv1J3BJspPZ71OvTTpj&#10;i/l0kFfwroeA7Tdj/H7K6YRPV4EVtkXKppdqyWmPTcGolRnA2Njq4XIKWnEXFIRKhmpwIbHtAaBe&#10;KAsxWikAAGALwXwADjHEN1Ao8x1raN7jR4LnLPJZbcoQiipJBrQU/No5w8h5pMAWAplkNlRASTRM&#10;uY4CM8LhZwP2eiAVOrDWKAUkbP0hNVyYejEZD1xRoHwf1YsKSHANO8rsBRsqDIEHtMY1K3WKFhUi&#10;vpjRHG8R/ItAhT5CDPLUyWtVbJjY/lJALrljR6FiGsYgy0jQB57TBM/R0h5HDaIENcpU5q/9igCI&#10;KsQ51OjgXd1uzVIW1NUzElygI12DJfUXY1iFm5ZjjbCUQc2CWRkxAAA6CADwAAcg2BfIRUa42Jzv&#10;QDPchtCqqPVUK7V2rUL0l7yHdq0NXnOORb0TIryV6oPPbW8x3NqrUFhb1bviqYSbuVyLUs5RkMik&#10;StoQhqrStGEwOFZ+xjj2j8WddzHY9uSsVf4LVOqxMSz4+cfxkAArhXirsEkIqPPrlFboPVPi7juW&#10;NwSbxcrtWrJvTejmmOjq+luochmmyxdafcIzR1TjFzrIT+AGzY6NrTnviIlJg7XJWywvu3xRq9P+&#10;tEudJ1kxzdewXK7U9rsLk+j9z8Jxe7Tr+94HyRUquBrY5mR4D1k4tEWaDbG4NkAAm0RYbHrpVPkZ&#10;TvyiPHNRlI6B0DiP6t7EpFI3coJU3+4pHC6uEJXBNshFocEPWqutAm3i/HMM/sBwmkZOWvOjuJaB&#10;4wFfLV2/hXaNwAJ8SCO8d5/LqZ1vRoQ4+Dx/QYj+uk109EEHRXIuGPRhcakVI/7kuuDCV3Ox74j2&#10;Funxe2oy8lsRUclUZ7P7qvz3QwpnxjQi7KABCFwBgDQEQAAVQUwTwAAOQOQOIAAbwawazDYeSELQ&#10;g5wjwz6ywjbNMD6p4hTO6FzBigQDADCJJWhhZfpRBASfY3iBhYY1cAbb6ARlQ2D6IfDSov6PhvSj&#10;Im4zoj46Yj7XLao4yZSH45p84y4B0JxXBlK1Y1RBDQhIIzw5xaA4BdbV4y5bZIIfCYRUhNAeY/TX&#10;ajzUi15fsLRgba5wbVghUMhAA85AjDKgRlw/qjigjGhoTXiNDcbb5izVAiwjxg7/qib2Im7s4hz3&#10;xiEIxcIta1rpy1aXwusOY+aPhxDpx+heIAJAgG4HQGYAAEwETeJXicRXSUTKBVRJpjjpa4ThKfC+&#10;q1CzpP7py5atiwpqDIZt6F7iLuJrz+jgZsQuSv6sAwQw7k6vjNUWrnjkguCtDgps6F6xb1rosS4s&#10;IwYwYkTmgtjmx2gxCAbRiuhwTHogwV4V4Vjoa4StcaK2AwTpK4B0Qzixo5Sx7qCzYkDqbyDqpITq&#10;7si7ccgn0WkWjr56qxbkwr54EFY6zqa153prsARJrhIhrtwojuBMUip4q5CszjRQC3qjUfSoDxbH&#10;hCgni47aBP4qckLwhsDxRKsjL97gYlSCjqZgrxpBLx65rHKCrjirTpzyYAAbAbECwUAUIUxJIeIe&#10;jfZAgCQCBNBU7So7rGAeYdj6KlDczEhrKtx75xAianoyUQhmqPUQpAkFcDwy5qsSzpx7snDM5jQk&#10;zYA8I75aBRBAYhyaJXQfMHZVJT4eqVg8hU8C5BEZK2I4hSQx6fhhpf5VKeBekIYfhILs5AhdMu5+&#10;5JIeRJj+Co8fizhr6sgyZK5rLwQ+QzwtcRyNynzJcAStUAZiSFwBoDAEAAARIQ4PoAATwT4T4AAa&#10;wZ4aAAAegeKEMyBII5BH8dsEMgYxT/EIBAgCICJUqc49qURRBbaEb7UuTS0LABI4CcqnBT80pB0P&#10;g1wf6cMiT6RlTCr6IfrBZjDlIAbcgnYujW50I5oz88AewfBVBwgBMyz5cKI4wfAeyH4uZBKFSghi&#10;AAYAw78HbSqXjczZ41y15iDVyb8nYiJZcq0yI9ENRhbT44h37/rzo5xTpSsv5ARqhao4yX5RAlq/&#10;w8kvYhg10+JP4BCBMZK/5cTlaZ5T5LyZDjAorqzl5MIfoigDQEIDYAAHjehDpDz5o2T8tCjs8NZn&#10;UV6w72xgSrS1pbNG4uEjMXEYTuS4wmhpEG8XytNLqb7444x4EYkcstytsg47TB5QjkRKAici4xNF&#10;RoxnDk0gLl4pcbJwLVTgMbx0xv4rrnbkdH4vwVwWDoR0slszS4ca0jZnbf54VQ578hJfdK6oQsEh&#10;tMMaTsLgC+9SA3zrKorgErrIJ2RJ5Qr2gnklFOs8cjkjqzFU4nBKj97I4x4uKytVkYjxJubB6u9T&#10;UYFYLojILlhqss9VrwouSsYhLqIjJpCO8RcmahY+ZAgnbMpxy04kr/qB8DojJbI4r1ji0kwg6nrH&#10;ZuVc4j4ZYZgZAAAVYVgWL6JBBDpJAHwHymAXQXoX76MAcyDSqVSY4oYlsvRBACgCgC7XZaJaqbJb&#10;jZrGoz75ZXQzwz7AoADTRZBA6H6c42RO0qr8pbZnA6LBStIyyoZoRmwkdjAlhaEHA4FGpRBUg9tj&#10;Q2BXQA5MxJIeBAEHZBCY1oKL4upTxRBiE8DHI6z+7mgz1Sz1gAIz6XBZlIgvyUUspPjogm545+Yr&#10;1GaThZohQhsHwtEIRrBnLnBt8cUXcAcENbj/w58VRRABYCJRgMQM4NIAAcAbwagAAXwXAXs343JY&#10;aYpKEwjXcQCdddw57mjYxfIAQ4AD4EAEI+Yh1CgeyZZcbQD1I1lCgzo5xYUUxWDEDQ7XpVI4DSkt&#10;8RagigU8ELynA8aBYxz4CWY10Swh4z90yHspRTw8Y2BT7YDcUyA1j30RzZJYZS7EkyVF5BA8JlM4&#10;sU5hgz6dRl9GRxF2lndi6B96RbQtY8I8btSF5ec8Bbo5zXMO4mIk0FbkxxCNSjyXJB7ZRvNxFB7u&#10;LCcPDSq1YsomguNjRwj9or4A6MwF4FxkYE4E8BTPA77O5RBTqG6nTXcybjo6A9JosSUWYsB48+Um&#10;dMatBmiyyro6wwlXxsijThVRbyKsrvrwBpi5VdJ2aTJ0R3630dcruGkZU0UXQtDjzq4p7nyAcXB4&#10;ZzZp7+h4Iy0Yog4gIIArlgq3+AINB4OAX7CIYAH+AoTDYYAYlFYMAYxB4LGIg/49DooAADBZFEYh&#10;CI9BZVIpPFpLLpbDYg/otNIbGJDLp1O4rNpLOJ5N6DEpHKJvOaJBo/DAFGYdFwFJKe/ofIpDS6dQ&#10;4tFKRSpDSJ9F6RV4pK65F5dQJzS5XCLPFbbEpTW4zc7fRaA/r1VrLS4TWa1Fa7DalDb1BQGA4g8H&#10;i7AABgMAwACQTFMSBwABQJmAQCAIAH2+5o93s+gBVNNigNDn9M4/FIgAgFn71NLnT9xLMlcAA/Kt&#10;NFst1qAGu1WuAA0GgyAAbzQAKBOIgA43G5gA+oXuuu+dM9ns+N6/Jo+n3C6bnwCAt3X8BBqpvX7v&#10;s1n9DNAeDswFgqDgABwQAoAHKczrH67J4nieYAAGALPvIfaGQKkkGNYg0CopAsHn2fjTHgeR3KU3&#10;wFgUzgDogAwDtWBQFAeAB5noe8AnKdMFMSAB6xuAB2nZD8VAU1iaPTCsCr4g7JAJI4ANlC5+stBb&#10;MgM9Cnn5DTrtCAACRqjyaH4+IAPihchwUAiZy62TJQ030sMkfp/N83ECoW9KIJyoE2OzJKtqah0J&#10;KMjUktlPabIy2CoAABAGgoAAjCYKAAAmCgFgAVxSlKADGsc8kYQo26DtrP6Yt6fyFgLUjHsgAAFM&#10;pGjPnoesYAkCIJOYBwIS9IZ9VwAB7nw0zINXLUFT1E7MHoecEs6BFbIWxLPu8e1DATZMvvg3zEsk&#10;uyfqvCU9Pi31fKsiB+Sm3tcgHJFjQSqiCshAAD3dK8sAAfJ8PBa14Mk8jfKK06M1FUdSzNK9S2mh&#10;C9IW0KFrnd0AWY069wK+VSrna6D3DcbsJpe17XE31OPcvcoM+f9Bz0pqKNDiLaTYzMkTg06Tn+vb&#10;QwfdlbNsj+PSuxUk3MAFYxYGoaBaAAMAuDFDRRQwER8AwCswyDMKVT9wT2wmYz8uD2pRq6OT2ja/&#10;MNrjBrsweC5Hqs/TmhmyK7nK4bAwOto3Qd+r23ihpItqPtk1yVL3OUkrrnGca206hrW9+pLWjWyr&#10;kwvHJftesa9Py38IgyBIJt6g60oStKBxUgrns6RT4pUJSDkzcsOli3qmnVQIQmaaqJzq09tyiXTi&#10;saIrQtO497yi5753+0dkp1tqkgqqTpP6++ApK5K/gqJ94kCno2l/GrF1y2NytHtrjq3HrdwXsq/u&#10;aKU8oGc9B6CJpqvCSKjx5znTGZ4Q7ljP1IguII0IotFkTV1ALwWSiozADQHAMJEzsjyZCIP/U8Q4&#10;mY/jYGfKUbtPCbEHjwHeh8bY3BtKoAIj4fQ/F0qAAGf5LxokbD0NMPofI+TrnkN6PsnJHSonhZuW&#10;UAaQCbD/SG6p0ZJAKAUAaAAEwJgOq6Vcacj6GjTDuHcPBVACoGAMi0VZuZkh4v5SqQsfA94aJcN9&#10;GYAA6B0HWHqPEeRzAGLJAoBKBg+B8oPHQOod68h9EQAgBFRI8h5xvkFG8eqrQAASAkolT0M4aLFR&#10;glNMCokkwYVEWFfhHWVpOPcQsqju21EGH4QpwMEUugFAGsk9zlUgpsiCYheLVV6HgVIgBDSD3hnq&#10;NOysthWCOmvem8tuCwF/EXMklA1YBQFqyCKE4KQAARAiA4AAVIoBOAAHYOUcq8h9owZiwmYZH1kN&#10;TQU+oj684aE5H2dgAACwFxJA4ByJqaDMqlno6xekNJamsnATQyiPh6j2HqZMzpoFxGsIKkdfCuVv&#10;q4NMZ0BK8l5o0Mkp5DSy1ALAXtONNpCx70fXgZ+Ox4GZkMAUAuiKajQJWHyPyfSNQCABWvLolZc1&#10;SURnoTk+dKzTAEYARkfKu6KJVQfT4z636cpjS9QdApNKYsWlAUqpyNWCl7eJBYv7pTEM9MSnMf5k&#10;kuTpKKQ8iDKFgt9UCqthzB6DmSIgZIkJmgAA0BoCkAAIwQgfAAAwBZ/EVKRXdRFFBq1zJRLc1RrZ&#10;PnyKdT0YJlbXW9WLQrEJIjoC2OxU64ZsBBZQkab3RlwrbrPWSIlZgsRRoivbak5G0LeTcNwJ63t8&#10;yRDCkfH7Z8rsl3IvuKubZxjp333AbK8q0blSXuXUkK4VlpDcPTenat9tjX5s7VEm5uhX7TPBJ6UO&#10;DRhk2pEeIvxP7pk7JEcLacitnW43MKsTpPlzyzlUJoU01yQCSukqwld0lwTAugtU2u0kmHuXCe0X&#10;J3pZ3xGETmeycyccC2sW1ex076SLNkwG75rL2Hcl/uGTy0RYrsqElWltXQ9kYDQGgNI5AGgPM6ks&#10;Sof6bin23Tjd8jBNDOkFXcRABQCE5gCNXiRLhkleW+RMqczsmiIGaR8RghckkWyDj4jCO8NF5oPh&#10;kx1BUfDfVByfJQ7hprbsnSoAGrD9F5SkH6PuX5fUHnqIKPuGYAAS14OQB8CyCmzjpHIdYeI9B4mT&#10;RXO0B0SSaQ0HtIIx9Pj+gFNXFXQIDoFq6Hws9mJEJ3KRMVW6uVLoaD3Hos+fM2B3DtAAaVZ9AaBj&#10;+hxiVB49B6HgBoDcHKfzfTrIpo5ADBooG+HqaZXQ9EPj1HkPRFo8qBo32MjegdJZ6MuPSZaAtt0v&#10;SULKhCId1IguiS8SzGBNADz2pakRHqNjvu+cQRtnd7TQw0aqupChdDJAFATAwJATAn1zBqDgAAlx&#10;JiQAAOsco4kvD52MPtq+uq1SKAijagIAB5cRXIaZnLw6YAENWBkDIG2lQMPIeAmhtjy1pVIase0d&#10;2dVuUAeeKFTqY6nNIQYk60UfSD2Mf/IJT6jWrocvBABHiF0KpWg+cbHIas0abqegTSlkyzNBDKK6&#10;Pkjn0oOzFIBGUjkUXp0QA9ESHm02skE8rNJUGZZ6PYedAz1MiL2xPcMpU/dGdYvZhauqQdzUBDlG&#10;q3YoMVI7zpGrxF7dWpWb49Vb1AdGYCYU9hRoZ7AIP0IzSKdJhBB8DdRwC4GRYUiAUBDTwDUpSR1O&#10;1jkCIvsmBjBPt97X+qvbh4lCgiNEtL7aToBdLVNnuJjJ1DDr5wFH9d0m+MHs3AT848s9/ydSUpq6&#10;Z2jc76xQ+cUl7ZI3w2UKlh2zxT3m99JGSvq5XCM23wEQcVwrhVXMvgSW+RP7zGDLu6f8JN7s4Yat&#10;+Uo/wnZEx9deI2R0yxZly9p9wmT0orTCUAxySUK5zlruD9r160sBK/gnS/xvDAJ2pbT90BL7J8DD&#10;QwR7S1w3L+MDUDxyZ8a80Ch7RxbCra74h6r7S9y2Av67J/4uZb4aoaobCvYBpFhERSJwCTgvQ3yD&#10;hXRXJDbQI9KGgBRKAAA+5SIhxjof41aE48BXjOLYBApa4vxm49AATkIfo1IAoihLAihE41YAxPQx&#10;QiCnxAAAxVJhzOKFzQBBIeTP4ACDxGBF48AkRm5AA+IikKilbmQAI3zpwEIEIDQAACwC7hrmTiDi&#10;QeAdjUwdgdYdbSg8AHQHYHZJLsqkodIc4dA66O0JpWKvYBhHxcwiBVpZ6sznr6xohoqOCJL28QLV&#10;T16MY0xUUOI8zl5XBLYfUQAfhZ4yw+A9wf4z4e6dcPkMpJD9plwuZTyOyGiKjYZHAeZA8O4dyPaN&#10;CW5H6ghZI7kIY96krG6zIpxMZAAtBcRB6mQ3Zwazh0S7Aso96IqzjvI9opoyQBgB4CoAAEIFKuwH&#10;IHgH4AAWoWIVAAAd4dRGYBwBZZIe7h5/KKxVrZZHBVKiJTy3UAh3IjIzpHyaIEjuyGkMw65cZDcd&#10;i2awIADWDYzcqj5epnYjDOJcYyjrwmxI41ciCgZpaiKE5B8k6kKGo0wBLHqXboLRiNB1RcSTySjh&#10;SMY8BdwzCgRBLMJpAzEqJIjnsPhpBHwpZXY0zw6G43xd0M7pLUZ0orxmw/pU68pTxb7x5yh4joRX&#10;DdwjJBaU0KJ6RwxqTlxAA9TaTeZJEpZqZTxYC1JyazjbS+YkJgI8R+YigHAGoF0fwDyaak5SMmqg&#10;hSL0ifZwC4bxi2j1J40EUDxwa9Ana2r2QpT2hPZO4wkFIoJ0Z7EDgpijM1wokF0z7+T05IJ975i0&#10;L5T40vkCYhK/a7Z1jB574vx5q0Tb4wIVwV79MFjdD1kBAoC+itMAx9kCS7TAwoK7L24tQpzM6HYl&#10;5Nj8Rj5CRuYmE7k1Anj/RCBPD9ac0xb6Ih4rk9TC84hzgp04M4Qw0DDAi55yU6kFoiy6S4sDr9ZU&#10;CyIi5x5tgrbLbAra825tdAx9pzsBDD6xB2spgijiJBIa4a4boAAHIHQHpgSuBwxKY0xLiKYdwxwc&#10;5AZ0pB4C4C5WSk6BgkcL5B8Rw7g8A78Qo7gyYA6BhUhHyND24lcP7Xpnh5a75mNHpriHZUjv4hpB&#10;Ygrz8vzsrkox5pyTIkQfggqO4hZ/LYwdIdSbYe5FzmQiACoC7PLcJZLhQucwaQSPcnklbWMYyJ0Y&#10;Yg8RY5Y5pSI8iGjZCgawY/rz4zIAKZLpNMTQ6MYAEhcULUBBJqQetSICgCYCYACP7hodSPIAADwD&#10;wEaRICZFjOSGhAY61NEUIbwbZGYCADYECOA/hkQ+CXEx5C6AjwKXUujRbF516j5GCQ6gYeId6Pag&#10;JGAdqKrU7tKngi5m8Dh1ixrGk0lByVcx7eIqRTz2hxoiiP5WU86dsHlSTPjp6MpDa4Dvhlz9qy0E&#10;M8VAxwAyCiI5TjhhtZRJ4zDoxaLprOaYqcbUYCACA/hYyN8VKtdLwzEiA8B7JUhBpKxYapY3zuZn&#10;ZcQ0yfZ1j1FaTn1PSgbTKGqGhFAySRzcxZ5e1fqodi5PbaVW7AbnozozBgMWwASuUvboxhrwh4lD&#10;crBXA8E67vag5qprsjI949SuFiyg5LCo7pLvh2RGs662Z1hmM5yrpZR5xCAkiCwgoEQEA5YFgFwF&#10;BRyP9IhZJaNWxUtRBey8L7c3j2qLk0cDlBorE/01LDAqotAgrGUvS4Jm509K1Apyj5SsY19BNCL+&#10;wwKb64Cmqxs3E+h+Aly4gtM4z4co0F85RvJ5q3xkZvK4hyy0j865aVZyNyhuVwJ7VxrEDDa71Nq9&#10;EjZsz5K1cFooswoj5ewwEeb+bBC/695yU/Il0+B6gwR3B0JqzAYpbXhBaDC9L+qyh8oq4ob+s9zD&#10;BfZuL6t1IiZxIvF6ELSmsCEChINd43J9qIIk6/M8sEZ78E4nkFYs14k4kLqGgY4YwaAAACoCaaYH&#10;oHoGogwAZCQz68ocYcIbwAAbYbUHQC4CYC4iI0I0wCgCrPIEgE9UoBoCFHQfIyQYIYYXxSweCgag&#10;UdgAY0wEQEtWiGwkTakbswdMRO7MjYDMyXZIBwh/1oS7DkNKF2xLNdTaKABBRUtLFLyCJq4B4B6J&#10;KBSJN/zmpYqNKNYAAb4bqbctA2bN4AQheIkRNZBD51ik4zABLzQzJVQCDIAABXiMof5B4eYe40xO&#10;pIZKICZWBSweqKztJBMiEn5LhUwzCeSadkCfZG6GgcAcAbIAAZ4Z4agADUqWhpIF4GAGBnhAAu89&#10;FrC9rwgj2FxqgApPRwAubOSpyXSVI1aO9n4g7ZhFqN1c0SwdYdqPYfYeqGhNmV5uxTpq90wjFigk&#10;g+LJYAxJZO8ewiEU9QaE4qxM9dVYdhNxRnMIlRCkoqmYhlKfjuCdyBg/WBY8jcBU7nozcKZKzvhU&#10;gzCs0zJelj6LbUqPeN7hqMZGFtgg2NQ3xaKWyl0b0kkp5IrvsJrQriDWDlJwJC5XIBjSSF7Y2Hgx&#10;MPyShXg0wfCQ4x5EqgiBgfsLw05cZLyhKuQzSVQktdo95OrqpTrMFIZJSoZhrEaqxQB9Z0QkjTap&#10;ZmigsbpgKVcGp0jrBGq+ylVbrRh1WeztuWguRks3og5NjyAgqviBjWcyYC4CrhsU5FlmJpSiObye&#10;o1ZgItaYFt50eTQkolreBqq6IjovcNS1cjIpaTj0wuGryAtwy9cGU16IJqTCkD6CtyU/d1bCq5B9&#10;801rEATDjDy5D5QsJtrDT22nYhogIIArlcrH+AAA/oMAYMAH/CoXD4gAYlCYfDgDBYqAQFDH/GIh&#10;Bn8/oUAgFBYlHo3H4NHodK4pK4dHYRHYNJI3E4XCovLoxNABJJVC4xOohBaHHqDKaDDKXEpbQZNT&#10;4/HYVHajOobSwBUpVSK3OK9WqVWqXLJzYahPrJGrHU4TFp3BZTPaZOLJX5vYKNQrVQpzLpfW8Fg7&#10;vVrvbqZV8Pi7dCni8XcAGs1m8AB6OiEABQKBAAAGBo2/ZEAGm1GiAHc7HeAH2+H4AAiFAmAAttQA&#10;+txB35BXg8XmAHk8nsAAaEgWABYKRKAAcCwUAFarFgAH51QAEwsFAAGw2HNY/nyAHy+HxHKNovN1&#10;H2+4YAYQ+31r3+/X7B39r/p9Yf1dfIYQh76IQnDRPYlynKmhB/H+hACgKAbqH69gDAKhR/P0ep6H&#10;0AAZBqG4AE8TpMAAEAOu0BAEJBBYAH6fj2NE+qCwekMHgGAcUJ/FKDASBTngIhcawfA6fweAwEAO&#10;AB3nadrgHgeD2oVDDhqoAAQhEEIAA9LIAHtLgAG7L4AGgaBqAAdh1HohYDLeAAOg+D02A8DbPKBA&#10;8AqYmcVQOhUHsM/LPAGnSJz6fq5KyAICJShwBUEmk/K2gr4teA4AyOfcWAAx540weMnHadkl0/Jb&#10;/NufR7q+okggFPCvAGAUHgWBgGOAeU0QbNSQtee9dNYfT2QrFb6IhF4AQnNVew0iSNymtjiAYBqv&#10;oKCTYp+AMaQaAB8Hy8Mao2flggNcDb20jiFAJcwAXNHyQvq/jYAiCLUHdJabqYg1tPLWFZXaA4Dz&#10;VPycW1DTqoQBAExQfVxgJCccwtASF2y8oE4NYCERrH1evYAVEXQjQAHmejIwXB4CgOAoAX5I8Wxd&#10;S4CAHHyavslcVXS+0BImm1SQ03ENZpA8aoVf6gRZjONIY/9uTnbqaWq0NLJ+ub5vtCsLWJcKGo2A&#10;uWupbyt61B2XwUg7EppBSZ7DeiSKqjEFPrlqN5dHwVBWEYABIEc3gQAzngaBtZX4BOTgPFFiyHH1&#10;F7UoaYq80bBJGvijJopGlqBBaEZww3MciriP82haQ6fZXJMYqa+rLsV6r3ISutGmXOKJ0fSLR2N6&#10;sPBaopzxXaMN1/aK1zC/992WZcg/6grsj6BIIkDAqytKhooiyE0WiOOsMsSFv0iKteiu/O+oiuZd&#10;N7fGsIniE+F4/Se91SoK/2dlomu3GJVRfio/hyMpixi29gs3zmLeE5wshDVAlvKMaN15T4Au4Ly7&#10;kjz1i/GBPcStRJgy4PeggV18zqC6vpdg90gw6B0DsAAOccySwshXCyAACgFQHk/ZeOcdA6wADLGY&#10;M4AAKQTgpAAAlIq6G8tbNexJFA/gBHlAyBUDK4kNDGGMMwAA4xyDoO2BsC4AAfg9ByAAVIqBWG3H&#10;4QgGQNAYH2NfGF/CKx8nsPWexbx9UFGvPgewf7XDRH9c+o57CwWcM7jAfpqLHSGHobCbdpz0zEn2&#10;Q0SE8KLCCj4HuhodY7jIjqHSOcAA6x0jmAAAsBKRwBoUZOAhB65iFANAgiiTxx0HMmAUws9xCDcK&#10;mHoa50DwFWmeAJK4BBxwHS/a6yZRbJpConSOrpUw3xwDgAANQaQ2gAKeHqV9IK1QAAFSMsRfoAAZ&#10;gyBlNdc6B1RvLnG7iarQFgkdPqRpxBDJcgDP0S2MJBVRmGVHEZAQAl/D4V8SkCU/2anUV6AAelBQ&#10;ATLmYZMbDHh5pOVwVuRDkyNs0ZImpbRr2WzERaayjaLD6osWQ+kkRCgFqwAAApidBTft9Ags2F4B&#10;QDJHWGwGk4ClZD2Hwb9eqB0JsmY+mg5xzzcGvJIg9tKfzQrBgsYJyst0LPZjkPqdcgka0Qd4yg8Q&#10;+aQkGHqrtg0RWuSIVct1rgEKzSZHXCQBoDln1aZ1JBqpG0mpoqLNpNVMGTIsPKzCYZEDqoSpi1tA&#10;pgmcHwQ03A9K7VXFVc+kCQyGkJpHJIj535BYwttYWdQqM9D7kcKUQVczJiTPuSGRsmc12XEHWCnZ&#10;RBoWyHorG0lCDNiPs4A6B0CwAAYAwBRJ1HkPQEqyYMc9fiKF+ooZozgh5LH4vYLrYQrrkShOfWZU&#10;20hXHSlNkKV17h9nbwfce7V05dDFFlQqT5xN4LowLeG70wt7CITjubAC6RgSgoJLLA97cHiFkCFS&#10;88l5cXSlEWTfYxl/CVthg9cwqROHNwPLsXR8ly2l1LJhaQwEiV6YPf/dksZSnWPeMPg4rhIW1k3k&#10;RfEpagCqwcelIl2hTypF7fzhgvly4KUQwlAB8sEbnubfY/8g6gSuE7eY9p/kGr4ZGMNcojLpiW40&#10;UeXvCTqSwPmwK0aROBXdmCtON4bo4wAD3HqQgNobgyLoXPTg8ovxfjHAACIECV5fpHpKcdn82rRE&#10;7NEQofI91tsdAeAwBwAB0DqhoLoXow0sAiO8DwHE3xUinFUhsGwPJOgHKVOiOR1kWnyapVI/Fq2u&#10;I1NebhFzYans5fIqNbxBY7vhXo1erKGitkIPpGw+E4Ejj0Hsk5JJkRlDIGWzFbEa8YF+ezackZDs&#10;8kaIKAaXLJWRmguAmpWLgG8sjAKonXBTBuDdHU1tkwDgIaFZKj6jwANwjcoIPK05GygAAAQySdxG&#10;wHARpaDQGYM10VVQU5DWClz6Gvd029VzRmjkguo54ix/6jtsRWPsuTHSSEFQya8d48R5AAWkdoBk&#10;n7SrAPqbg8J6zw1/miOk1fHISHB46NobI2T0raPDU1ZkhSNIPRYa9VuMyaAfA+Z1JqTh7SRI4Qik&#10;qsgLAXAw8trbbZd2CzUyZXR5TPoP5tKOmR8bgIoHr2GXSPl20oRQR20zVGkJcmm4QfdG0TooPGcN&#10;PdwDnq0ro1rgJniMVYPWa+mKR+Tb/IV4Pv4AAGAKOOhhNEvXAeHfczhXRwwJ+VNQO81Y9x7TTpK4&#10;BrKD43kcRyZ6axHqMoQNfkZX4/ygMNoDjFFKMcPp/9A1xauDSwFEP+irnTHbqtRnnLpGlqWWsvRU&#10;PzZDOJ2O0Vcg/CmsEVINZMPw3LfHAA2BsC3jwEdCo7hekZwDBttAIR71NVtRi5kLcOel5r0McYwb&#10;JcwwSMCkYEJfBn5n7SVZGvC+536CSpgtS+DGh0S96z6DR9p8Ig5PKwjBBFa8bDL5y9xFKNJ14nom&#10;K6gux7y08CbKJ0qejHhU6gLLIlQVwV4VQowlpRRVZ7QoiCopqpinZ7b9rWC6hOh+J3LEZqArxxz5&#10;6agvwnxQDEBzxsSBp4B3Q9Ih7DYkpoxZT/i9RNYqYmIvIoJ7J4zDDBaDbJ8HzGovQsxA5BYnRVT/&#10;Z3yNL97H59LEQvz9YtUHCBwv8NUKEBZyyQSBi8zKI9LFqDiAK8jC8DQszLpPYAhI4aoaihZCYCQA&#10;AMwNALB8IaIaYazxABkRI2qF6RgphHyKaGkSChbt4gpKwEQAAE4EhN4BbTQ24exDQB4CJZ4d4eBN&#10;AXQXYYkUQExugDQDERIcYcodIAAFoFQ5ZOxso9Q9jvbT71Al48Y8IhA/A3Y1iQ5jqw0BbgaM5qj0&#10;RRy7YgyPx5o6rWwpjt4144KEgaoaoa4AAbIbAbbqI6hqkQMIBsLWEOAmI6yAjJRqIrbnwAJkz06x&#10;0YQd0Vw8TWwCgC7QoAgf5HxiCggeiacMIraXKvDXghh6YBoB7QoIIIAH70kA6useCNrkicBGhjpC&#10;I/BFRizqhbx4pGKqrWIjZNSRBj5TQc4dY1bpyJZhwApFQ0RmwhQfAfSvcbw1qNUcAeRJwYgYgZTW&#10;4hRLg4ZUYBwB8VpJKRIj0aL6TkZCbs4mhmipRd5eBcBYxpyrCxQib10jqrCqQ9hWxLbsTO5WbjqX&#10;7QshQ35fpfyQg/6rAe4fA4bszMZXarDrZvqm6rov6mJNQ3pJwCACcRIfUwJcBSo9ZjzsRWI58hCo&#10;MZxSRa7nrMbP6a6mCrLrEzj9bVDPS1Q17sJNABRE8hom6XKmjeRP60QjC5RFRRceAhRlUERFg8Mt&#10;DlSuo9Y+sqwl7iTJooCmBSo8hwKvL3ZRo6xQiojqZKZVogrvw6yo0ET1hqZPD9xA43Y+prJdRrhW&#10;JFC3YE42ACBZ5vheBv7uyHqXqcCu5a7PLGp60B0PZ8LWjDI/67YuAwhyTKR3kBIlR+wosP0AK/U+&#10;b/ELi6MNTADCkBQiqREbBYUB4oJIL0SRLvcJUOBsQnoxRKa+8CYs52YnjAZ6bnEsUDMCQj4V9FTH&#10;cFL+kHh8kF8HwojGkBxegl0nKiEIwvQwp8q/joAqMCRyAg0IUIichHB1UPFEQr0JaA8Jy+B7sB0C&#10;wsNBUKL/zAapjET/BPRxUL5QSBEMaAQssMzHy0bIMOIpio6CEIz0UL8OQshQhyzeb9RHAqDCMPLF&#10;zKUBEAiArIVAh8g+I+oa4ayaAEYEIF4AAKQKgzKzoyQbIyq25ORVw+od5WgAAV4WIW4AAZoZxMjX&#10;zk7gxRBHxuw7wIoIbTAHDfpYBUwCYCKF4aQaTdwbwcCTgIQIQHEcwawZ4AAGKMYvycTBQhxdr1xZ&#10;gfZcYfUdg/4+gkwrI9aRZz5dtOhdsjrI0YTdZQggzlAhJdiMIAAcococIAAXtcQAAeFSkY6y5FZP&#10;Na5ervbi9AVIY0ZQkEDgSgM+SOg9BlymQfYhDsJU1dD8hH0VkRMjspUjyXZkyUKygrMh64oAAIII&#10;IHpYhrRmgwy0KW5do+I8op7VQjDuMjx5q6whb09bKrQ8IcAcIco64CoDRFajZRCxi2iQ0Yg/43Fj&#10;QlI1KGkc6Zioa2b0j5wh0h4eoezjo+ZBI9BjBModiEh1QhFiyX774A7zxqxz75tnpiRwClViU5Cq&#10;YkbhJdaW9pAig8hUzzqIUzZkzo5iKbLgoiFho8g8pUZhA8KsxeDzSvZqKULrUxwAzqb0RnABkilc&#10;kf5mBj437czQpUo8L0RWI47oqTo5yQyj5YJfhNUqZhYeQeaaagVIclhfk4BrgkJcpc7aRZUMYk5p&#10;7wSgdr9d1ZseJbppwiT4b0CzpVojdyhrbiouQhb4JnBdoi5GBjsk5P4hUrpYA15rKYS1Lvcb7LT4&#10;Tf8kE2snBS5rIhQFIFIzoDAC47Stj778ik64N74584jrjf5l5xpRi9J8UAkFNIIr4/R+Z31BkQAt&#10;YpcDh7UGSdpA1LK7L/tBKAbA1Coi8MR3NC6DVAJ8EBTKi9zDYjBGB8MMD/TFR4TWd/h4h6jtNrkE&#10;aawoIgQWQkyeJ4tF0Fq6E/cCh8h3ZQF+M6sMlPgwkDTBNO7IlD53cOtIRHEIYnkN0I4r1LV85yC7&#10;rG7AIpbTZ6l3WBTGJ9eEovt9M+ZsdLuFtDeHgzwr9ALIIouA6DWGR8CAIndGZpcOtJOEdM694mBm&#10;0F4kqDGJS56CNPONjLGKZ5bKx0MHiCYcYcaTADIC4zoIwJAHYAAbYbNlMVYCo2ACRZ4ewfI4YUQU&#10;jSoYQYtXQfBTkBY+poozwfyY9fYAAEwFQFQAAI4IViIIgIRDyOo8MyIAAXAXoYrOIEIzoC4CRNQC&#10;ACS3NX5iqquGixi0bhhARk0jxGpfxripow1YR1h3AhQ+CRtbjVw9FkpYA9imgawa4aQAAWIWIWYg&#10;2ZT4FZDKSB5PLAVehywn7BQmgfIf6OgtQm4foqta5Bsg8zVzJJzV6k4BZZ4CQCBWRPxThJxGpI6X&#10;Zl56Ykt6BEbOYAAHAHIGiggeo38h9jw6zMbzchJNACoDC3L9b9Ydo1JqpNSrBlznlZ46zTSmQf48&#10;IbJMBfjQogxHwA5jZZSjkYg9Avc3sgA8oegeZTQYoYzYohRkxgqvOmGKJdBcJiQ58kTKYvGhJNDt&#10;49hIxNVjw5w4+jBJynsOGFJ9ySBUxE5wAeygxgruRcelanwebjpE457iiOFqkG82r6hUg9lxihg3&#10;7ypeFrJE5WRY5cQ8Jfpk1fqmo49d0YxQg+qOdx5WSgpNABIBZFCRxLanA5gB6F4eAeQ1c05wBlpP&#10;jtSqtYRtZs56aT5W4jAe7t4zw9CrpKQhxcBHxmhhEbojbkKmQ6kiIkwf1hElRYOAUdRYceD1x2wm&#10;p0L+m3ht61I+adbZN8appFqRYlDeRQxjqmBNQjs5qygpg6uB2lNibgG0LZhrQko+oEQEaJYDIDGQ&#10;gCQB6lusi3xZ5HY47wKUZFBrJNR6DeYn0ByyowEEizeANPx2S+sIjGQoQtoj0YRPQwYsNLV/Z4VA&#10;+ILI9+9d8CdYaXNBCBeKTH2EceFDcEQ9t+tD4mt9EJPDQwB1uWrF8CYgIIArVerH+AAAAYNCQCAX&#10;9CYdCYLB4lE4fFYeAopFX8AYK/4jC4QAI9EpDIZFBgCAoRKwBDY7Co/CpNFojFptN5RM5vC4NI5x&#10;EH/CAFKpFPo5CoPM4Q/4bF6PJ5vQZrK5LQajPJ/D4XTa1OJrNIzTq9UJ/LJ3X4tGI9NYLKp1OJZV&#10;IdGJs/pHJrZLaTOrpWb9PpfFbRa4lGJBLaYAJVar1BYa+3y+4k+AAFgqEQAHQ8JAA63W+QAHhAIw&#10;ABwUAwA0Wk1QAlEsnAA73U9AA+369gABJSAHg8sk/wGBwACgKBdyCgIAAwFw6ADgbzCABKHwoAAQ&#10;B+S0Go35RGBeLg+AAKAgRN6Hfb96aBaIdhKzhPhI378wB837LX9DW4224AGMZRlAAaZotYex7Hm+&#10;p+sk/KGrshqWI8tSrIKySipOgqnvijqRwYvbEIMfj6IMhsQskdsToefh9skD4OvCAYBowdUZusBb&#10;ygKAwDPqfh+MUATjAYBgHgAGQYhcAAOA8DUfNQwyMt2eJ4nkpKDAcBwGgBHh9AAfB8Hu8QCvKAgC&#10;L7DDdp888sny0B0nWdIAHkestqGBLrOEkgAH1PT6vyoqCvnHp+HzLcDHqABk0RLh+IxFTJPsAAIg&#10;iCQAHmejaASBYGTyfTQAgB8hwNL8Vwqf7kuKhEQy2BADTq/L7z0yQCAO4zIS2BlMgAe9dNrPdPyG&#10;lE/ABKJ3uGBU6t01FXAAep6tw4DUQtVcdLs+8Vx6fsQsVMkwOM4rjHye7KJclqiH7QaeoKAoCNQf&#10;UVgAAYCWmfz7w7daMHnSoAAhT08n3Ld4ONdbUVG8QCONLrKTG5KfJ60tV2Wesvw7b0dx7illXmhB&#10;+n++8tPxi0cMVGOKohMDhKG1CPKEocsx4g7Eq5caUoQfZ8NAw5/H3Ht4WSqCeAEqyUsMpSH0feEJ&#10;JrZOdXeAzjZ42sVNyAVksSllANy4rFJ4fqNtzkaFsdrgAA0DQHSQDjq0iCAAASBNNVvIdjAXhwFP&#10;FHO6Xe3eUZLKibJe9zCp+wjDvbhilqgkappknT4PVC3Hb9hiLKxxKIpfwnE8dyr2oS9FgvSrjBK/&#10;xm+PMn6uI90Kkw3dC8rNwq/9gmpXFgVr3MIob2c5PCw9iuCscWkU+rMkOZJ4w/AJWmKcpwu0zLj3&#10;1gL9yndItPt35HyUHomkqJLsiq3J7w6m8t7qSqEvW/eAuu+oNpH28mq31er3iwfoh3X/iqP5Jl6T&#10;1PQfW54hyHXCESI8fdwj3XIP7Ya7owZdzFIeQc1oxi40GrzAANQag0gAAsBUCYAAHwQGcASAoCpy&#10;gLgYXeXQWQtxdgAIELhXI8h4JcHqaABjbgAA4B2Ew/wwRjLCHYOVtgFzyj6H+nUJQSQfgAC2FYJD&#10;bADIkH+cIa42RugAByDYF7WiKwFgXGF/b94wqPMINAZ0HBcC9F6AAdI503j3HsbQxx+ILoPJ4tQ/&#10;C9HvvhRCfdNMDSErzIa1d/EEVHl2R6l43A7x4DxbYAg8o9ldqSOqsY8o75NHWASeVDqOTjJWSGjF&#10;HQRgjhDPEAg5KMEmvfR4fchxxTkrMNwh1EaYDkn5VQPxOZRG2t1ckQWP4ABtjaG8blVjXloF6Wwj&#10;0mszUsn0UassekNRkDHQCOYcw6F3shUGlsw4GgMAcWXJQ4YDW5kvauwRHiPQFGmSZPGVhRYLltXW&#10;1opbYnnT4PwW0uij33G5nvIRLiXaBHJH4P5nbUwALgMopk8qK0tpjR1GQfVBmkgHR0A8BaWFC0NH&#10;yuJ75kUegLWMnAeSU3DySTqiqibd2CI5OEjhHUckvsKagyA1EhiTqrOMsxQyOUdMuQSfdtsnl3p5&#10;UFPyRiCUetNacvA2pkEEkFU+2tNCME8rnAGSEoKqKFJ8Ka2JYDQEzEYNtM4pD7mWFMKa+tDxByuE&#10;YKGckhiFEFEHq0uo5M0B/lEnUpygSYmDLBbAj4kxDQHgOPKCAEEJ0rNmAaAxsyQW1ydbmAhtppYS&#10;nWAQ3WrpGKcPwLg60pBHH6ODrg8lC66CyEmjAsGMhD3JRic+TZ6jj3L25tm7Ir5NXPOAKy6p2Fa3&#10;SxkgEQ91BiXCx4kO49yJfj8l5MIKwVxBDDvruI7t4kCzAk7dK6+7p9S9ELaHa5PBT7YFvi/a26BZ&#10;XzvTq9b1zrfUOlEd40R75XavE5J0zJ7j6JYE0rgRWBBPEI2nIY81+gAaulevZIIrL+Yvv0evdl45&#10;ZMJ3pJncm0zhUMEnLjV7CN3nLYadLaZ9DODEmLJPBY7oABmjKGoAAFoLIugbA6ksFgLgVpqMpJ1u&#10;ophWCwAALsXgxU8j3HcAAeg7lDASAPCoQQgg4AAGuMoaYABTinFSAAcY/l/gNSwCMEJpBHiKD2pQ&#10;eCbwGgPUmMuNIAAaAxBgdYAxCKcWqxLbbP0YytVwQ6YQaIzzWC8GCL8AA3xuDgewQhdpoM+Mla4l&#10;s/KPaA2sQa/W007Vg0KXGQVNaXx4DwWISyqCuaDADTDZ48qa2blHYpZNTTBjjASAjCcHQOgagAAM&#10;ApHTQoIvFIbfhR5hz5kFT0aBMZfTkpjsSUmnZ9FHjaG7Fkhax6pIwkKtnQZI09JbYIv5LY1hqjPA&#10;BuYbVW63okWxq7XzTVcxylScJ64/B8KxXVVtLYDgIgTki3VNdak/7vpw12CJdE+1CpAaDhiYzUFY&#10;KGjpGBydYEXKIvE1FDgAAMAU3Vay3MnKWmQuxdyMSMapZ0vQugAo+kh3CUhEJLiRygVyPU2hB66F&#10;EZsaACYFDqjzHkghHBwmbJbk6eVeHFh8m4ael03ADADNz09A2PKfeIJZr/zpjVYQCsjXAl/mMsuu&#10;I7reRhuU9KpyAvLPchzOtMJ9Q6k2eNCa3vuKOUbYhBWBFkkVe8wxXMHz71Ycl4R4qGcxNsaAlRwk&#10;YI6lujDlIBjkorS+tIAAIgRwnzIppKza7Jtr7TCVuYBrNWeTrRqwldsC24KWXexNqfYOMcNe5zL/&#10;rYuNPVbWMVwov3zt1iK3jmnWOluD7wm9270P+Yb810zzSgOqgOUgoZS793RPfbUwgr/uP3Qq9O2m&#10;JyV8ufaVx4+CIDEj+rcbP2HpB3wz7iiBZJv3EcxKSn5X8nRJPQg/7rZlQkRoA8zPop73p/7F5/Di&#10;L/Rxx6B3YhKBAu5UsAL/J3Ctp75mZyDCj5i2h9JyZ/Aqh4qZZmK+r7IvIroqL4T6x5YnYyQZ4Zwb&#10;A5QCwDbzIEgESHYG4GxLKsJNIYAYAYgAAVgV6F5nKm7BwAABofIjAIAHoHLMA/bI7ORLgBjiyJAA&#10;AEADgFAAASYSjNZTg2glI1AbAbI/oEAEQzgCwCBupNLTyhIgwc4c4dRHwhpTJuakI+4Coy56w0rr&#10;4xAhCfZMjZQfQhrPb2ZHwjDi5NLhhDQAAbIbY7gZQZYaIAEMTdZebsSkKOzQLgo+4nyW0CJEC5kD&#10;heYyRHpB4iJnJa4+ioAAAckVoAACgCwCypxShfAAABcW5DxSw2gBpKxMBHQ4o4SSRuoGYGaLoDoD&#10;oDK8ggwAyjQkTd5BQyR8LioorSCwQaMa5IgGQGTR7QKrzmggwe5c4coc0OL+xvKXbljbqWBsQfYf&#10;5LYe5ZjLAao1gcIcabgdxFB25V5PYD0foAAdAdEcongCcgg3jUreJHRAw3DmMW5ubMhIZfBQ0Tj1&#10;ApIjBrkTh64hStoiJi5EQhLlRlwqSpIwwiMdqBDX0OR5gBIA6I5mw0pWZPkUr64gwA6Tqop4UQaC&#10;LVigI4QfTd4fLd78ghJHqSUnslxuxXjSSDBeYgppqip2BTBOpKKSBqZaBCYk5W5TRfxcRsQmoyI0&#10;Dj5OqkLWK/sBCOQ2hMZpxMZHciY+8tKFY4wpghCmhLJdwASe6V5lqZyDCTo4QpggqShL6LxNJNIf&#10;rBY5LhTgpB8Czu5kT15Hquj9h7Dk0TgiLyR5kacy4+bxghIEIEQC5fQCJusW6yQBozCkxszj5uZt&#10;qzL06jQ4SnCeYhZlJyojoo4rBwh749xyj+KAawzBD5B0B3p2Bw73QlCZZ8CDB9Q9IwBC8C6/AiEC&#10;43Z9h1E355QlEU8BY/A9JJz3wxT2S5C2Rhi4j1pwR+j7h2wnD9xEEFC76AovDBS/wsrP6gL6B38+&#10;jDc+p+LBs9aMgox7j5kQoiaMk8s7DP07xyYoi/bEJw71z+MBsBwALAZyzwzBaMS2LDa9jEqOq3CC&#10;NAD+j96W8/TBhyxM0yT8J554UFYm5HocYcYcxSgeQ0ADwD40gFbG6FDgEP0WhL4QoRQS7xBaYf5B&#10;BcAyQBYeYgoeIfY3AdQeAdsmgjCJBuYFgFLO4QYQQNQAAewepKYBidAAAZAZQZwAAF4GIGc75Laj&#10;RHRQYyRSpBCkxLEu4hAbVOgAACYCKFQhZHsQQhoCJT4yoCZIYawa4/oEwE0Gwd4dodgiQ1ABwCBs&#10;xihCyPSnCiTXxeMQ0vQAAcAcVGAaAaAa7LAbMGBmyOg+gl5GLiNBU5R+pecThsUUsTJbCQBmBsRn&#10;BLMf4dKbhR4cVXiEID48Iz1RbTzzpXKcxp6EpuoA8ljXzVoDIDJJYFYFgE7jqHIAAbocA7hK7zxW&#10;6gTjclxLpLagLqBTdGcfxikt5jBsRvceqIhHiQsjxVDd9DifRbJQZQ0MQ/oZwZrdBET9cZg5KGiS&#10;CnEhsWhBDhhXRL5R4C9hbeZL9g5XaupYpTRdoyhNYyRppk6gZPonxR7FzYRpIojpcurTAslFKCZM&#10;iTwf5BZ75ih1MnB7Cug3aCblZkowieZdQ40i5vLjaDAAyhjr440nxi0Zsy6lxgo1Dr45JcLxjxJc&#10;7TbrJglZQ8svI+EpZPtZVIQgqllLVLZPgvK/FlznA2jhhp5HgyS8ySI4Rf0ubeRghgzyppdoo+gr&#10;DW0upRxbNsrk9sCtYnxFRnctY+bYouiw7T1iJqYqjhT5xyghKnCQJC5qIDQDZIYCoCxLDj5LD0MW&#10;wBc1KjpthTDeA65utc8tc2Yq78xkpDLvR8RwVmq4rP57YqL/KQ79z6c+k5oxxPrlBopPolU5C5UD&#10;pDdFK9U7L2UBi24nM8An595wE8k3r/Ymz7gVZ+6+gsIwMAqZZlJ9LDIoU27vauLP89cDtC950+dE&#10;Yrr/NDDFMPQlhz0ArFoAdEx4TPs9cAs/D+IpplhbJr1Dc4K053oj5jkAIl6u18S/kTK7M6A9MDU4&#10;Zht9A3MbuAqPCua6T69FOBIjR4bBC/bPr6ZAxBAaYaQbKEIEYFrX0mwKoKAJarY2klg4QTgUIVgA&#10;AZYZLGstY3gdybgegeRUSpYg4+5bA4wBLfwAALwLYLoAAJIJFM4egeY3AdYdgdaYgbocIAAFQFQF&#10;gk4+6edm6wpSxL5qdJI3qEIDw0gc4dFGAbgb7RzG7H4CgCRtZKJBAcocuKgFwFjH5K5ueNWKgDVZ&#10;yPcWhQzoZBBdY5IEQEEGZNNhDdIbCLIZAZNMYcVFwkVCSFbnZ99ZQ4xNNj79VRgnkdolx79nQrgA&#10;gppEJHoB4CJTQYgYQYIh8qYAAC9yiNwdRN7F0uiaCSQ8r0xk43ax0G1hcZJKxOqz6oZqLVJpo1BG&#10;ZN81jeLV5c5KNJ9haFRig4ryB4MuUgyGqRxKZ64fRlzB0PwxJjkThbJWtTQcCLIYgYwZIxA1ABaH&#10;RfBYhHA1Ae4eg3EqrflO2NykAyhhFTKebT1ZTexPuapHcpoA41Dg8wyvTw0yyrS+5lhnVs6hj9ae&#10;ZdpncBAtrfd+BCkQTnQgq0KhpqJ+QA0nd9Ig1t4h9upNYygkTyofhQwlpmgvUoQ8ZjVBTlof2Ah8&#10;ggslY4UMB7A5NrCnKqbpDj+fMZjoygzjxOsVYw5m1I0XGliqZHuoDv9swkRqJR+lIhBqmqoo7yhT&#10;T9ZKgtg+Q+hGLPShlSugBDlVelAiNnRrxXkyCwAiJdY42UygUQ6wViLsjEIlqPl3Ahpp5qZhaDDF&#10;yrogoCQCY8oDADBTVy8I4BZuNLw4ayg4dz8YSSJLDmxil0rDApbvOcQiJMt1WSbQCw6AeDN8l9d2&#10;J7d4VAbEswzAbCs5jE7E99T3D5N4E6xl9Awxp/e2kDghRhZzZvN5M9U8Qmt5rEwm4gKAK5XKp/gC&#10;DQeDQWDAIAgIAQWIP+CgGKAAAxaHxeDw6ER2PR2KQqPxSORiKwl/RiPweUwmJAABTGLQqIQmXRcB&#10;gOHP6eQuRR+FReNRqLUSIwiJyaTScAwWeT+i0SPP6f1KVTCZP+qQeFAKJxWeSmHAOVwYAv2yyCLx&#10;KSwsAS2gSeV3KPVqoXO6SC03uPUKzX+rQiiYGH4K0y+y3m+2Sy4iPym7x2C23H1rJS/ERS/WsAym&#10;ngBkMhlAAHA8LUUDAA1GgxgCdPoAAUCAoAPV8PgAJFIpsANlvOUAPl8PUAPB2u0AP1+cQBAYGRYB&#10;7QUiYUAA8nTWgUDQV+WgALVcrkABkMBsAOxzukAB4RB4AAT4a6cxmLwyL/AC1iUzoCVj+vg/qJIK&#10;dJ2HWAB7nyfYAH4fZ+AAEwSBCAAGgWBYAG8bpvAAFgWhYABZFgXQACYJ4jAAdB0nO8YMAwAAGAMh&#10;wAgG/JyHMcwAGsbJugAZZktGdh1HY94CIcAgDPyAj5n7Ja3pkAwCSQATGMYALZNcrZ+SyAADS4AB&#10;9y/LYCAOt7OuSf60BQFASgAVhUFS2p5no5KmgACQGgcAEUnVFwFAbA5+Hu2L5gcB0/RnMYKgs04Q&#10;hAECYSOAADgO1KCrQBICzGndBJrBx+pakSeLQmKL0mBK3oU+DGKQgyexO9MFn5SrLU8zyers5J/L&#10;RTzcRQckeGMaQANvBR9n0tEGny2NIA8EAPt6bBrS9MACu0h9Wswl8l0sBNTSzBwG3A2p7WShq1q2&#10;nL8pyhyYrJJ6HWMtCqL8yaZSWlMoP6z97I6BAETGe57twBkKAAfR7ns2NqVhBx9n7BS/AJGUvO8m&#10;oBSszSYMsz8uPzgFkrDXC0JOnKyQE1yMJqz6dLG+cGwdjGTMEip9ZpLcupOA1JKjguagUBDaL6h7&#10;5p0oSW5AfMGODgyHstTSSAAe2o0iAugI1JeHo07TU39MZ7HvBVRqxGKNXUiysyxLSYodLNRMLkmC&#10;zBXOUqKgr4NTUKO7xKSyQZBWOINTzCocfB9QUBFuKwi+2Jgs7YyTCYGP6DgPAfmz8gYBQIcgCQAA&#10;UBbngSBXKgVz1I38AF/VNu1BVUhaso1kGTJi/qbKpBzCqKymTJ+zCDs2waNMcjx+scqCmsGyXcKG&#10;rqD+IkSIsij6GLSrfcVX6LLqtmEzrKyDG+qvaGZL4VT+whqnfAifsd9pjD2xemnVPkSvAAWBYFZ6&#10;NQJ7jHrKHlBhCymUKQ9xtTO3hFCf8Ukuphn2kdRiYUmjvoBGCLgUAwBf2drlgazEl7v3kMgJUYpV&#10;cDHpFXKm754JL4HvULS8CBcJi4wthgWoxr5C5l8hxBeEMMyRwWhyzF6T0zEutLq9h7xhyYF7KoZB&#10;8hn1bwFH+mVfY3xvjhAAPIeSgXDuVBKCQEgAAkBHCEQdZJNTlH9FYK4WxoBjjNPOOweBySMAKUmA&#10;AGgMQYAACwFwJjnQElkHmPM4g+R8kpGOMgY6dQJATAAOQcY4wAATAo5xAB7z5kwiI28nRKUjgII2&#10;ztrSC3uIVOe1FQIDAFm0YwAhnK4jiAQAe5wfA/B5NQHogoiR+QNAcc4yYcI4RxI4GmNcAA0pjLCY&#10;A6hasoVBJmJSPxBLGSPADUga5Ir/4LkSXukY1wBSyNhBKCUEQABei4PFI5XwEwLgUZOQYeI7x5tT&#10;TGBECoEQADmHOOhDYLAXAAUas5QieGAm4m+0wtBTktgHPyUShU336MSI6zQ2CUGSj+IuvofyDjPu&#10;FQUPlr6Xh9EpVoclJkS2mKfIMPg4QAB3jvOQMcY4xjkj7LIwc3C7AAAJdO4xuCDlJEOpbHF9o+pC&#10;KRla4U2BCDuoOWofkDYHDzDuHbLUhC+yEVNcYfUjkUS1xJbCcJchGnDqmZcgtBsDnpramsQ4rR3i&#10;PqxKSTgmSuVamTYi0wmha4OuwU+rNJgAkiM2NSt4t7DS9t1Sg2KkhaFUlvbQgpxb7ZKveZAfgt5h&#10;W/1gAABACE9limwUlJ4kVaj4LvWKgtwp8iyM0WSbdQKXD+kypAVBSSY4ovjgwWaBR8mxqqcUlqwg&#10;CqdWLK4Qmtll0GmwfFY4lJJ61EnZAxhohZiyIyb5WcnJ/SGljfoysACFSHAbA0ng7RDrhHPAcAxz&#10;gC1wuhdGAo56/VTU6No6uSpTLZLYevFFnbgH+wwd3AO/8CIULWgq3l5Jgr+W5JsUG3RbnAPFrxf2&#10;HMRYak1fc9oipEq3QnfXgcxJDcJkIKo9ihBJzMw2L1DbDFlyMwYJ4jGh6dBXCvFW+uw77ClEzwZE&#10;WIkJ3+Fcv4XQ+qdDCE1rjhtpsScMFBxFiWEz9DGw6hdAN4z7IEFELJCCCWILivIMuVd/hYMhwpMm&#10;9bCuX8HkUU+X6CZCUykrK9ABMmaYZZ2MTDvHZK8VE2x1nzPta4W4/wESuI+U833FegS5plFzLMmK&#10;ovErbqxmDNGgAAdQ6h4oTAfOwLAWgrIbBQs44RxADHRI6kEd4ABxDjRuvsCskwAAbAyBUh7DkD0Z&#10;0wOo5AvxfDARcv0AEVEdgZA+ea2J72FNvLdBpJNsQBH7AHdoAOybqTfcepM/KR0xtILQdpMYAywJ&#10;MAgBI2h3aKkFcOhZTxaEjlkHGOBDQ20dAAGoNYatlyIPEuY+XNBlk6EzIVJdx4Clq0WLNiKbRFrE&#10;qSNTXcAADwHnPHIN8cAABtDZG0AACwG0WsgHaOsdwAAIyxPWB4DQAB5j3NgDYHIOwAAwBeC2a1Di&#10;cYiqQtJZMhFAsANww42CDEHD6H4bA5SDpCLJU8go5RBmaMvJ1v2whDFKndpI3NJaDrCE8QcPQes8&#10;RgC+GIbU2ysKq28IePwlpYCDnxYKPm5XUR/9qRcuEew9TmbiAADwH3MBiDFGKcE27Uzn7TP7Womx&#10;9kvJaOUbBTCY2zMJPybegh86cEib6/1XNxasUj8UyYfqUjXYiNkf0fg+FA5QRk2OvXTqiH+rQWRL&#10;5sMFyVSy2AhVdDXduKQfuxNatmGPVsZaSrhUHNhbKPlrzuXTJjM/TxGa+SW3Zsd8cmU3j+pfo0ZY&#10;fdRfZsJt6wtId2rAb9L+39jEICNJJPz1mxRRFCJ+HcO7VZlvdkO54kM1NVem/uu2KuqW7QIado9E&#10;7mZExEgKsAhWj8Iu48T8ZyIulI4iAavWAYTwASAXAuAST8W4NouEQsS4k8sAuqKGxEscx0eC7WIq&#10;IooOKqMuxafaJEd+wKy4heuKwUzA0Ugw4CJKec0Ug6tkJGfAzw0gzQeyLUr0w6wQfWwcL4rYia0C&#10;Uqywugy8MMxY/sTKL8pMKaNSfO+qAAFeFefwZiKNBQhCMjCedqcSywydBo/sJGzoIOt8gCsOhSVW&#10;JChqL6Lyaee2iYeNDsgyKI4Q0M0Smkh4gOKKwKw4x2f80SijCqzgWseMJlDiJYMbDi4CMA7ZByVW&#10;6ozwK4K2SkJ2f2hFE/FMKQyy4SboMOI5EypRDywmbCygbKZolwIU6s/A8WtaHqYQKwYKaSAyA0Ay&#10;AAEYEYEikiAoA65IAk5SCsCqCqAAByBmUcU8IcYcIm2m36o8i0ASQCH8QUHoH+LIHIHEOAGgGYGe&#10;agHk02kcisAOuEoSNSSOZYq0dc8g/WUgYi2gXXEoIwk08s6iqwYw/+sAP64csUjktU/GIMSofo0y&#10;PUHCG4itHQ0u9CI4K2M6IKJyIuS4XaI4ssgKeIIcs+scIKHuaSP6k8OSWSAGlYfYcOk84giw02HM&#10;HKRu5ypGAmAk1sA5J6S3AyAACmCmCg4i4k7SQc2nCeoOnahQLW6sgKYxB8YaoOrOK0meH6WSHkkC&#10;ag7wAA69F682HqHoniaQNgoyaMP2xEHmpWraQWpUAAGE8AAAqkniIYbuH+WSokzEZauwRmVg8cYU&#10;ZAlQNobK59IUSkP7L09uIWyKJ2rOYwkq8Qem8MKU7m+3I0kusvGyVwuayFBIIu7wYQO0QCv4XkyY&#10;wmbKQbFtI0PiVuSS9kTAJsRm/aS0qVMeMDNnMqMsbeZAgKS+bAJNMmPmM+ZAqwO7LMJ6ZA3FFSxI&#10;v4pxIGaspLCGVOIMdIQssI3adQ1OAAHiHcT2ANA2bNGtNqTKdWmumodo6i+0c6vgtQWSWKQUsaqI&#10;Ngs4cqaiYQJOO6Yo0YLK++bKqxL0AZQEagakrK71FUIRIK1uIMS6n8A8c4AOASIcW4TGAeAac0XA&#10;cqi3PYcqW4k8p0VMZyk82qXS6jKg35E0z8fcymtyZAyg8U/ShUJKd6YqiREOgiJoK+r0KgZMzGL8&#10;JvBeJREOMKygZlEqVYwWh6Jc0XSNSCLxR2hqO8w2VaKWwsz/SWhwKawOJrDDDGMzBuh2eWhKMdCy&#10;xFIGwEMcylFPDmzlDrP4JtDw0BD09a+ZD7TBQQx6dkiSz5ExSuyEMMLkyUZEz0PrEvEgxehs8Uhz&#10;Egxwe0Z2wOyOp5FPR6xRT9FPUvSFPFIRDfTaVZEtEQgWxw4WQaJSHwHs9oAIQclNK4NwHIHIQMHK&#10;HOOAHSHST3LETk6+OJF4p8AOOeAoAqPcCICKCIAACgCsCCAAAuAmcq1OuqJ6YCWSHgTiQO6IAAHK&#10;HIRUGoGgjcAQcaG2G4G2IeemAO2Ep4muPgJw6iIoLIlCH+emAK/KKYxEu9H/DmWo/ISKPnIIJk+o&#10;/skrIEesIKHjO7WsHMPUGaGfHS93U9SFDwumuq92uqemIYQDKbYYsA/2MYm8O4SY++e5K868TzVo&#10;AAA1GEagYCs2AensAiAikYH3XcNUDWDQpIqYsSbCIsaNUAzMgyIwpMU8t3Og0WMRLaqkSEGqGmWC&#10;e9OMZq90QQUCSyJSGGGAGGAAHapa9gOEQUUky2JfFqu+cw7IUCpw/cpxQTBKcUrPESe88U/UrkXW&#10;hgueKyMKaedqSZX2LI/c4JGyg0WKVEem9BOTBUu4IvJIhDb+K6Xq/6S0aeX6k8pUNxN+c6QqODZQ&#10;bLTILNX4tkIqOVCUfbTsafNfM4SHNhNWZCcAJwPiu8JVOzXupIwO8yb2OCH2puIrN44QSOP69Qni&#10;IaPzXaJ6pUtela/YOgRikuv4Wots10Yxa8VyLQX6+cJ6+SqLObDtKiSYbLMWJEUnLuIgf3bmLyH6&#10;ucIMPgJSBCA+c4Z/JTJcQocqUIc0Z+TwQrAuZ+dQcOUjXI92NSbKgLOpRTCMKAxMv1ESxHYtReiF&#10;Ro0bUvRw0Y/SfTNQPmd4hJSxYYxzT+e2iNSTgBSdYsytUwJdSkXMLgwIbzUPCIwmZNS6QFCav/EZ&#10;DRgSIaubTNSnM6q6InEKLYwqzpEKxegbThEzStSaVbOhShTiwLUtbnZhg8MVERUDCTEYL/Eczih7&#10;DSL0zTUPUbZ0ovf+elFKzsVvibg9jC2bT/FWLSJK7XSYwAg6KuO46saQWSYAQUGiGgmIHiHojiio&#10;4ucW68jLFCJelCYAYQAaT7ZoJgAQkYViTGSgUCA+A7GUBuBwBo7qNouPVoPUHgHe02HmHc02GyGw&#10;GnK8HkSFIOc+T9HeTHAkJ0LJI3F8SGPzESTEXSPe7RATXmaHX0IqO0oWIrf4IUqwqweqbfdDhwIk&#10;6QpWHYHaSEGYGYGcYSUogrhixIKKtjX0IxATCDigIyfmLISSrYserMV0J6HSHQn0kXkQS0AkAknY&#10;UURaAJAwAAC2C2Cy7QLcpM+QMCZgJZSpR1ZwcU82eeVsyEIm10QYNgGQGM8DOyZya6o8tQ+OH+QU&#10;F+F/apataeaWM+saqGtTJhdkUCSWKcO9caQPZQb+zqJs89b+ggVQce9WpmLQVUq4cdMSTAQafnfH&#10;M2JYabH6wgggg2JedjS/mc9hLbeaQWSYoo/NjIOU6ZbtAQSUr/gPMxNIILNVgHXXYi0YZAS4NTc5&#10;P5BWLBn3TqIqcW2mb46tEWTOk4Z1N8tOdk9E/cJUgKss7msgJ7KmOSS09LIWVa/cs6Tw8oLMPyIZ&#10;Gs35hgwmaedlltBIUrOkP2YUrKX2SIouSYrVf5oFFjbOMk9ExcIoNgBEBA1svgP6b+AWAScqAeNK&#10;pyYGRdtWX7A5QioSk8k7loKzcvUqsPgDR5FBhjFTReohsvi00M0ChHgYw3TRDkrmK24Xqvg6oRSG&#10;0ZBljYe7gyMlSo4TSOe7uswoiLhAwNCmKnhKwqeJAPR+AAICgCuV6rf4Ag0Hgz/gsGAMMAENAIBh&#10;cIf8NhABAYChEbAETg8RjUPfscigFkkIf0HicFicSk8JiMvmMql8nhUWh8Pi0Khk4js6hM8i8zf8&#10;hms/gsQn89kkLmcbnFOnNThsejb9n0cAUVnNZo8klMcqNfj8OoNlqdkstei9BpNUrL/f1JnFsq01&#10;tkHAQBjVzlNCvdGs8/lICwwAfz+kcRncMvYAfb6fIAfD3yb5fb8ADpdjtADfcLmADbbbdADwd7yA&#10;D8fkpAoGAYAjN9uWQfT6AAIAoHh8hez3eoAA4E3lLez7kYPBwOyD4fYAej2lOt3D7f3Pw19fb4jr&#10;93GQ576feTAwHAwAAgEjWskcKlOZzQEAcFBQMBQABIIBAABYKBL+AYBj+AWBbhAQ87sgAwzYgG+Q&#10;ANeky9obBb0QanTYgEjL0Iw9EHN7DrYpBBSZgI86FJGfh+uefJ6noABnGcaCfqqsKEAGmKVotBMR&#10;JmxjZAG2KixCACRgIAICK6jqLKU1jNH3J4AHYdZ1gABwGuYviDASBYGgADAMg6AAbB2HIABcFoUo&#10;6AUkIk2KDM0AoCr6rCaQbJCtoM9qzonJCDLmliDrmk6lJS67cGGYRgIOkcGvOeZ6RcuTnmUZBjgA&#10;dBzSo50loo1bWI6sL0pMnB+n8e70NfIjWwvGcHgIkzIuwkKJn45DEOvBTDn7XcHzipcfzcnihLmk&#10;alx9FNisPWNepM9SNQTXcUMU3IDPOxSRvhVEIsO27nzc3qjIWx6FJaoFQULUqmVKgr0tjJrEXTdt&#10;PM1YjhPMnSGn1FLZQytLAsQnjFJS8tYNupFczYmLEsLLLMsnIEMWUzLhWqAFurNEdQILG6+rDBq+&#10;p++b3yhP8lT9dKNQnIFcvWfjcSBO81ty/UiWLDgAHsezgvM/dAZMA+aV2yacYWn6jSdiYCgI/Z+5&#10;cjqFsSzS+W+ttQJ/qTZZDUFGPmAAPBACQAAaBTY2qkwEgVLsrAhADmQJLoFAQ5j9Pu/T/t23kdsO&#10;iVyqIpthLvQaVNrcl8cNwuMU6oSZISinA8HJMa8QvVxoW90kqgnaWJdX/FrdwyTsSuiNcfzywJel&#10;dO4PlKm4BmyQrCoSn0DQXZ8/H1AaIpyXJmVxYIImy7x8hHWeHHvPrEtanxqsXHp6qvF58si3pOw3&#10;oKt2yNputHGT8nSWeinSjMF1CeRFwvsqGvCuKApU8pf5iSKV9y1daqic+l+vHLQvK8QU+t+BYScI&#10;Jca8EtT6WqlLdyllp7q0NJPM0kB1hBjbnVWmPFFoABqjWG2AAbA1hsgAHeOszxyEkKlMKYcAqboK&#10;r2P2k83DAgAAGVecIBRvB6j4Hsd0gx2zngGhucI9LGWLD5JSPiJDWyDACJS003DcT9gQAegIBxyk&#10;RsqSCQc9KSB5RdAAlNTUSR8xjRGQVSBwXCopJSAmNkM2KtpQEAZXyBECoEP+eU84CQDoFQabFpUS&#10;29kxaUbxHxfFnw1IiSk9J6zLAAGsNeEI8R5IuTob02KznMG1L4hMw6/ypsQMQllzicmUoagKQtZB&#10;q2JjxHeO5sQDDmHHO4AlALNSTCJEUISGablGShP3CuPyFh7D4Hiq487w1BFTIqVVoz/yVyaey7tq&#10;BIxgC9F4ACMZuD0kNaEAAZAyhnAAGyNiDpESTJxWag6GE2IyHyYLD8A7eQAooX2nFJCW0umSNwrx&#10;ix4gAAMAabwyRk2mk9YGxUe9CYGsHmWbIiyT1ZOkUE2ZTxI09EZXdP4BZ+TVqCRSZofhPE2IViyY&#10;50jAVppyT6YQf69H/xbVuQU1hzz5MtPaYk2SqWivWYAQWGThWlMpJjQk7jS0EP4XSUKPqRKcRyRM&#10;P9FCvGmtSkFH8zJI5gKqUZEMqzIzNFvIwkg69XzaxyrEbVXNDnwOfVLRZiZs6eodhOrxy4CG0QFj&#10;YgVnMO6AJdHuzlkzFq3syPMkhi6EIlSJn6c8hqDENLvHyPpU56ZjwMauxMvhKaMK3k4QVfoAALAX&#10;QKBQCB97CoPru2uf4DG2H9S7Gw5leT8AIQKcRJDMFckQI8RArxHmA27daWNyxdH+uTI485Pzprjp&#10;Jc40QnJfymENRq9AlJElOFpaK+0tJVrjQBs8v27rwSJvxe1cgmlwlhABRqrNjt1Zowpeu0+4l8im&#10;K/V+Sl3zwG/lids8VHt17wlpt5by8hKMCk9SC+FxLqIELmwC/15L/nvERrW5kur03zJZfRhDBpD3&#10;2ExfosUsFyH54demWYpT+X9GDfvitCcAHBOkJVTi/5cbzEfwg7nFsp3pLrR+RqCBTBujeG/I4bQ3&#10;AADdG+OA048juADqlP5ap+5DFnWqRoeo9YdxsP2o9F0ej9o3XzQUAUfx9GViJDICYEQHgAA2BsDQ&#10;AEWxoJ4ctLo+B8ouHaOsdhDywj5RUAAeY8zVMlYu6Jms9DNT8WirdQqRF4Ejn009JE9ickarasyh&#10;ZfFAGuRKgY/cNCGoBQKfo/bdl7G8aAfueJvIJG5ASecA+ZTKD4NwNODbFh/GaKms+K64HDIURs3s&#10;x5EUhkGY4gqFZaXFGrYNoQ1QCgDH7AYr4cw6s+tobCDwIoQAAJgTCB0DwGwAAUAu2E/p99fG3M0t&#10;WY5ekOW7ulAowbl7NuFw2xsn4vRdi6aswBU41eBQeGyOPORv14WeItTUyCtUktKXdW+B6vF/oZI0&#10;vo59aAEAHPuQ5FNRYhj0HnDs/SSNUISZwPc7hrU9EsXSfo3hv1T1QJHqgxLNiGxjMnDdpin1UVMJ&#10;GyVORsdG6WclThBK/6fKeh/tOmLNdeExxk/uuNSrHqrcuQjhm+CeAFQPKo55iE8r7AWlbOQ9Dg8w&#10;jcSaM7LOmRuN5TOVRmtW30UBcqihQNdkjdZSE58/FGkH7/PxwdYDEMTH1mSFUQ1d6L12lUBrbFd+&#10;GrgyWkDNV2ADJM01IsNXLkK7C1nV73i5U+UF6WJd19GoqqpY0AahR/MqKsBUC599zpdPNJcA5/wG&#10;+RtXa1tJ+AF5tbpbNApr0kUwQo+S3jyH1Voec9Rg8DXht/+iUcvz3MI4eYxdXsTu7nllcvBNyDT4&#10;BPzJo47G/T0KYBuO4vA+LH+3Qgbbu9ZCTaXut6wy+L6DDn0HBsRHxgAL8sVL7McHNHMGqsqoDnlL&#10;zPvP0olvpoEtmCSHyLloCiNwLntHuMKvqnUk1Ffn5k8CvsNnoL6nunOCLsPiHElv4rlFOn6HcQOn&#10;hLmwIsIQDmMHFrrwcwKwFH5Caq0C4Cxi7C7vDCPvosaNioGFhCkLfnPlHjghfhiBijRhuBwvDiNK&#10;/qCFPi9mNiQuLAAKEodjlM2oxrJkHO5DjuMqcGlOTI5AAAOAMAMAAD/DztLJWh4EHjHh4h4JXNAD&#10;qlPmivYiCtBjgp5weCLNGjWLoLpKcGiudCNxBr1O5v2H8HTPqi8DHiDPNleD1EQkljGuonnk/J7o&#10;9EDDzgID+oRJJLQALw6O0B5lzNIFzB+kNC6rLNkEPCuEMkQiFpMEHreCND5E3CXNJh7ORD0F+vEj&#10;njWmBgEG2AJgJAMjKCitygJkuh6B4EajngHgHj/gSARtyAUgVAUGvAPEwm4kCkjmYxQNkQJmADEP&#10;NCzvspmEjCChehdBcuUxZBwBwoOhphohvDEB+DYqEkXNXmSjzDzlRAAIujVJFoZp4jbDJiKl3FPt&#10;THXJ+qsDdsfjel0GRomh+DJu1HCknugwhHGiCt3QxOELNj9DzvODCCzwSB+nLDDiESbLqvYu1k9i&#10;LNEJCkltiifjxD4pEKUHLPztNF3o1FVF6CeKKIUENyLjNSMgBgDjYh8s8SCDFiPkLPsllk4pLohr&#10;sicqPtUrkjwDcDAEbqFmSt5jFFvDDqNkCh6ytCdNKgCj/iMCUstDgniCcjzIcNCQ6kCDoFICmEgE&#10;aE9NRkuMPCNLNq0isDnsgjWGNiXKYDxIfo/ldxQCGlau0o2jECNJskFEjFWjImhkcQBOMiuETq0s&#10;3AOAIgAAJgHJfj1D0K7LVs2kAvgLXgFm2I2G6raFey8rbmVvyMAMaMQGFHAH9LhiZTmv1ibQRQfL&#10;6PqH8FAn5QVLqH/sbPrnIHcQYCOSgLLP1nJzwQDi7pkvCiGCJijJuFWnmwjwnHRtNyfh/uwh/khi&#10;NBYBYBXLjHNijnzQFwKnjQMsVscHisPOloBCvwcGqH7H4CjsLyVHdn+wcJNnyv1pon5CpT3MIRNv&#10;rHUCaLvsEjCxLnsCQsUnZUBiswZwSsHHALvwN0EwgzrHHJmClUVsRL+CEqcO9SbSZjrDnh0B0pih&#10;tBtDTBrBsMkOVDuDKlTu9qSOwI3EEF+qQyurpGJjtmhiQyYPIDmAJgKM2lqjYhzhzByDKKFK9r6P&#10;GtEl5ypvUpQk3uKEsooN/mSn2SGrcIWmirmiYjMu/qcB31Cp2TVP+sMsBlgUNvzCaRBxHtLickjD&#10;1jap3AAAIAImwgNANNyRXgLJ/gHD7hyhyhzgABzBzB0U1jwp/CjNYmzuviJDCgCKLKQzRk+poGUg&#10;CkJksoCNlomCF0hIclTh5B3DVAJNzFejzj6zZqKFsjEk3DHvNCTLJJtNljXkMT8rUCTR0APAAAOg&#10;NRqAQgQNyAMgNALxUKcjmK4KIFWCMpqBfFFBshshrAABlhoBojVh8rPCcmP04NEO5SWCKKpF0pQF&#10;SFpilB9TlpmCDD5ITwulxlBS2kHmK03ilyzoZIiCSF9JFS2r1Lq1pELKplfypJQJ4j9wxtNScmJn&#10;JCLIsqYEfNESEqPWIKhIelPuh04rsk8EgCTQJIGGSyyxSE7DuliykHDKlkfRInAo2D/j2JVDcEdk&#10;stEP/MXnPubjVtAk4pflfWGCDymSeUwGXDyGKkUoYqCjfodqljVwTmxIpF7DzzSjEiIDHyeFblAl&#10;sS7iZ2mtYWUMs2sikjDymvsjhxOomq6KoTtPUTXoGVzzZgJgIDeDdzISJj+jmAGrWG2j8AFDmD/T&#10;htVADEBJ0DZEHRMv3sLOq0bRJLpjerpSU0EnAzxzriiFynG3TP1VG3VXcChxHH4v/FZsKwMrhQaH&#10;AqTnAv4wSrgXd0BuxPqCYz/UAHPFxLkCpLrn6SVUfFBsTP0G+OxUHUKXwMJUJ3xL0RSHq0cIlwXn&#10;2UKLe0PQdX0OUXVLxieKeC5IUnkCnG90UsFrj0XkcUBpNCPyhpmTp35XYEk0eHyn4kfFSjnpJEXD&#10;QBygABfBihnkiEoB8B6DuScGdDVIaCTONj9x6zmCGphjuVdiGgMgKGwgKAMAKAAB3YYunjxkXO5M&#10;+B1Ekq0EfI8EKqzmNmVjdDzoG2Rh8FhKcErDmCjNbDJxnL6ERCKFBQ3O3LIjJs8DJ1SYJIWqYWhQ&#10;NDDpQVIP9HTiHHCqeW7tfNeNygK1QAZAagagABxBvhxAARXgK1QkBB3B2h3jNh1DPAYAagbmvAQA&#10;RjbDnuREXO0DghwBvU1B0ByjTB2B1YcDxxZAGTdAGzHUNJ4rbnCKCgIgFkBLoBxB01TB4h7iRgLg&#10;LxqONkCm0jmNBxZIWtVugCHohtRERqBPEtnDnvhkuqeB+h8yjMgB+IdgIAIEBR0RqAPR0AAARAR5&#10;BvIkCgKgKDmBSBQhS4JhfBlW2KZZcx4qeXRlXjYjxS1jaukz9iNokFTkeQIkStXDD4RzIENHEJUD&#10;Iu3pPCDmcw0EkDMDJ2+NGiHo/Q0koMKKFkbZ5SzOfLtnxSPChJ1nhsMxOFU3bTzPMEFGV4yHKnYk&#10;8qCtEH1DVwDmSkMC03R2sK4WngFaUOUodiHNX2n2sG0D72R2qDasg4viFqsnLlr3U2GzcSGp4pzo&#10;hokDJkaytaVqUlUs7EqgHEBB06myHB5xDl+0gVZAAAugvAuAAB2h24cBqhqIQ2OJsJ/HCjLFTqAE&#10;C3Cov5IzDjggGTDZZDMjCmVqBqHHSK6LH56kMiqqk3EoGAJgJkCgLAJD7yriGlXjzj+kBXMTZ623&#10;OpYQ6gEm5mgI3NQmK3RxZr93ead3dFwnTP6X3MTvywETrxL3WaJri3ZP3MVruzxKfUZu3P6rfQOz&#10;qvnTAMA3kYAQKbR0bnYr5iAggCwWCuf8FAEHAD/g4Cf0Ih0OAIAiMTiUHiMPgsKhMaAQCh8QAMXj&#10;8IikTg0NhsVkcQlcSkUjgseloAlMtkUihUGl0vh4DkMtf4BftAf8ymcuj8ah4BjU4n8rj08pdShD&#10;9f0NjIAAdbhENiM5f81iwBAcVr86qkOoNTr9Hg8KnEJt8WAVpt13sMspNIuUUmVColiAD3wgAc7p&#10;dIAXi9YYAdbsegAAoDAoAeDxeIAA4GAk0vtyBAGA8Jf0KfT8fYAA2rrQCsoSBwKAARCQNADzejwA&#10;DyeLvADxeDzAD6fL8rVchMRBAJ2VMoeizoE6Uujz80tzhEKfoBlNXhL8ofbssbAAJA4J0nG63Gsl&#10;lftW8gA6Wdq9Y71ZuWDfL4ADk/wAHxAIAARAiNrAuCfpCiKOqMg6trK+bjrKfZ+H0ADUNSfjwNUA&#10;iPAaBYGNasp8n6hQIAmCQABeGoagAbZrGyAAUBQE4AHMdRyvkn4IAeCLJAO2R1HY3wCPOAAGghFM&#10;QAeAAGAOhQEAU0YCgMBaELKf8KN+drfSEdYAHedh1RscJvMGezhKYhSsAAB4LAmmh/rKAoCgQwZ8&#10;NSf58Qsik6MqfZ/wsfR9NTID0Mmg73qGA4DzskLOn4f6hw04wDgEyqkNQ4wE045MRnyfIAQYAAFA&#10;SyoFgSspzHKc4AHoe7jH2fzUw6jwDAKzp8VAzTROG4iJAEztFJ6i86UhDTSIUAYCQmfbUxAB0AQE&#10;/ICVxOKG2dSrNu+4x6nsezNUYAFnNTXDO0I1IArq+U6Jo96JMoiqNH8oc/NuebhAffU7nukgAPew&#10;T3uNCKQuqvN/qxDdRLegzVgNX0LXsrN0M0BMrIdh0Ln2/gBo7AyEqG4eNrkocOtGsLwu9UaHK2zt&#10;1IjDTU2zUlSwBQeGK06d6KHdSPLqiOAJpelgZ9dULw3YyVI2r2jWY8dgyaBk7W8yKfJIiNB1CsLK&#10;3o40pNGEIRA846PKu1J3Hc3zDy/PD2agsKy0azosCyKcjwKaxrm3O7jH6e1+nYeB2gAep7sjv7+V&#10;1ULyNC0Z93e96OLKowCQSjR+Iu988s8f0NoLniZAkCcrAv0atAMiLKM6BgFSsBoGR8BYF2iBkkVI&#10;BMmUY2Vb4fRmH3sviVp1q6ItKnK7pnNWPvxdaoMEjDspwpSxo946RPrfy5wUonpox4fkeF76d4Qr&#10;yVqeg3vqUuP1Oz8SF4+j/n/B76ePwo815x7ZXIH7vsruz98ZfCDIlJQQh6r4ynvvYKdkiT6D8kna&#10;UXYjpdiCk1JEUYpT3XmvJPiQ6DZRyalogSyEkZITxkjeNAFfxJnus9ZI+Aj7yiPpYM80qEpa37Fw&#10;Y8fl85TSfvHOw8IvT0CLRFLMcmIRdohwwgY/6G5gTBq/G0N0bQABbi3GIbceQ9VfNeZqhU1LHSPL&#10;VYeeA40J0HgAAgA09BtDbLOX6PYeS4B7D4X6bhqpMjJmdASgUrMLlRFtIiatOz2FRx2P4rhrjQyG&#10;s8J+0EhRnStnVcea0s5DTVmjYE0JkJGoMpyJc0whRwR3GGHMOhcclV7LDYyaszpWWCNGaCuRoRWH&#10;rkKAOlQAADmpAAAmA8Ci/yED3PgdJh7vD5GcAADMGgNAADSmg0QAAF5qKiY8M4Z4zzkmdUYo4i8O&#10;4xEHWY0IiIDQGrRWWWUDU61XDwN0OIbw3QAAZAqnB0QEGjnGMuPKNQFAOIOTsPYfK/R8xyN2mEyw&#10;7nBrOP4AoAydk4oXAEoUAx6CCrNKGR0spqz0IUjOVxTjDyrLpH8WVQiFlNM0Ssvg4UaTSnGQCqGN&#10;MNTiNaO4RtkqvYJvkK0RdQaFmMnXQAPdcC1TKgCH+30tZrjOj5V+Zybi4igoLagPhbx8jXKiAKms&#10;fxHqnHhQq+MqxDTNsPj+T9x5xi6pQOm05VxhaNM4qnLVf58FRoaQsctxxxZrEeY6sc4zSSHQpNFS&#10;Jd9TFxudQlEddy7ihlZQ0yU6ZOirVqJ+vQhquE5q3VcPWLk4SOyvINZpABqEOJ/UIx9AJ/ECGjNc&#10;WUq8OibrurItt7Z3ChxprGxpC0aYzRql4apXoIbiS+Asilb8XB2jsoWzceRwQADtS4AA/aFh+sda&#10;EQdJKKQrhbC2AACoEkUqzQsKoVAqEbDrMyP1m4DgHJ2aCgFftsWRGpJVXOSVi3sFkO0u8nQ+7U0j&#10;JcQoCUawAAcAwtE6S6TpqlRDOZHwDwGopU4iE5iIUomyQIehjNbl1GdfNE1nD5SQQhI29UgxTymE&#10;zLW8sppBrX10iAUcqL8MRHke3EWIEDn7krxMQUnmOX2lqK6RuC+Nik4pgSXODOLCzwtyW96EjDCl&#10;FRyi/YrD7mFkhLAcZ/ZBMQ4sL6gnMhJmgGeetkoiZUmV2DLbJ6ILwciZcKPbMhMB8TQeiVjp/sHy&#10;Zwhh9mvLKB5rYgJg8PNcRSLvihcdqJhEMtQ0JSVR/r5nzljZw+N60PU46Vg4RfUBFU2W3fO/KJej&#10;3pxKxXj5d466ECtFgLQAA5RxylwAhZllDzJLtKMAVqCjCyofYex1bA+ihj0HocIeg9Z+RFcqWVUz&#10;DzNMuIQeZOxYSUSexXUKlJEF14ANTAAnQBJlY4J+afRVdFrE9uxkCupYJxTjcjrtLFSQADuHiOxG&#10;yrJUr114x5Tih1EE6NLI06z3njkKPBRkioGgLgYZyQcDwGwPzzA+2PKoATO2eX6Ps/a41kDv5Ewg&#10;g51iFVEXAPeO11Fd50hcAPSbHlL4gLWhGABZCIgpBQCYAA2RrjWSbcECoFALIXH6cYwh/AHInZFW&#10;pZYAB1DqMSPEdqXx9OGYQxFdvBVRD/42t9JrszNLtHvU5US2zilDAQtVshD5jTWU+xy7CdJNMhWY&#10;0A7xDjiGpMIv1KhHr5QGPLH0AC31wOa7hrsztHpAkepOjohQ+UtFwPkcgiuHTpyzWdNYiPd0LnX3&#10;ceRjI8l8GtjGdNAidjcHCtIAhdpc09mpYzatdm0tFnegWlRc9Azh+S8qZWyjQ7WtHOetuFJIqfla&#10;WsXXFBDZwwLaz8S4W0iEHFt60bVZbSVLDUYaPvd9fp2JUWu1jp7l3kOWGhRWnbDlqOXmu/rkCywp&#10;8aNBWupxiHOySsB0DvEAKP/kmpzEjwBB2DEDfjLlXB6FwPKHthwhxBxE7tcGoKhANgSAVAAA3g4A&#10;5gAARgPgNAABIhFBDLoh1EvtkjIh4h7DIntqavpPGIXFgksFZCHlhk6MrMnlpF+irLHjrpzDRgPA&#10;NEfFGKMlrI+jZAGAFkfL3EmAFgFEfEosLAFDZJulwjRlmDOrEMwj8sRobJQoGCYq6JJiDqhCYNFn&#10;0MXiFMYnsMZtPGFsUHunps1F/MdtCIOH4wvsWniHvMiH0sbEGuEIVMmMbikwcCQNVJPN4GhQ2ntQ&#10;zQ2ntissvtPM9oCNMHtoAHKiPLHi5F5mmNEoGM2iurRH+vsoktVibPBM7k4oSINM9l5M+xWwxsht&#10;NDrsctQM9qhEEw9H7C6IDspomIZCei5NJski4IfC/iYNMD4xHxNh/M1xPM4xAClt0w8n2w0itHkt&#10;THkNUnkw2lQFQhyBzhwgABPhQhXELj+DygFNrksnxq3AKgIk4DRCyjwKULUjUELDMDdF7FODZKjm&#10;bFQvHgAjWHtx1D0E0QVmPNyFMHMnPMYGPOjmBq2jpjRD0FKJ8l/h/nFiKrdlZq1SEjpvdCHtbq6i&#10;hoUjpIxlEDSiPBtBshuDBuVNdlTnZLFvEHFF/lkITPBj0HsO+lRCuFzAAASARARjJFJJrDKh+lEA&#10;Cltx+GaEQtyKomHymijNVk2B7Krl8DIrPFwLPIuQVSuOVqnELEOvzD2CftyD0LiOKjDlWgYgXgWN&#10;ZhykcjpFMCKgRgRAQgABfhfhdiXE7OVD+B+h8FwRMwIjHKFPlDOvUuQG+lkAMALgKlxrUlGD0AKz&#10;LDdvSlBqMuNGKk7FRvklqmyh+jqv8L3EQpaJaSmoUsBHPiEpKmDv1FREOnxx8j5Dpl1CyvAtfCDn&#10;HlsENlSkrFBjUirmSunjyRmsZgDCuQdzZHJxrlho0k6GHvoisiGOFN7GkjpR5yGwxjvIyGluWELF&#10;GpNKwmYleR1iviUzYwxI0xaxPSxPKj6GhlRlnOtGuCNK3KziIq0vKksKhC8v7SbF7FmSkOjjqRUm&#10;FwxkSvKxMjvGJJHl3kIyOmhD2CEKjGjqZCuJaK8OWFQgLJquDmNDUpzEQv/zIp3DMqkvimHpzHdg&#10;Dlzh9D+IqQICgjqj4DVFogPgUS4BNhKhFgABBg9g9jbh1lWh4ORhzB3jhHtIdxZFlj6DspKr6QxC&#10;wyzT0zfQdGQjUCGgFgGjOgPgNwhADivTZjNj0QkFosIGok4DmErFOErDRDRzFkIity6oYsboIMgq&#10;bogw3j4w/xCMqRlMYCuHsCJM8siCKt6w4C1EELZw6InQ9sRMfxqRAoOxmC2k2UK07RAMhRBRoCMR&#10;Cw9MfSjDyMtQuxGVAilnypXiUhXhYhXiMssixxFizIExPIFiZxfIZs5QzRuRBikPKHnCxnisYIfo&#10;fRYoSH6wzoYifs/IY0/iSVKP7RH1js0IVs2Qtw7i7M6CWxmtNC1GmNHipxTtMiVHpHsmDikLboGC&#10;U1qiKMWw4w00mi3xs1IRYoG17ND15JKDjBqBshpgABUBVBbjVTOCQvbDjFUCPAHr3LFj9uOuPiHR&#10;vDJKszKDWjOh6TBrhDRvAlbk7EIzqiKubGPD1zwT22KqpSjQxACAEKNjWHfN1JxjOCo1vB8lZjSG&#10;ZLTE9ouFZlQmh2KQbmPgHgJALgABqBqJ5DDpUAIgIEfTBO+Gbh3h6jhOjk2CPNoi+OcFpGOWRDpg&#10;NgOp/gEAAjUgFO2B3h4lQh8iNB7vNkgDZHKiDkqDKkkEmCn0XzFECkgWPunlGqLCKnWr4K+VSUYk&#10;LDLnBuVSuB7DjIUvaANgOWim0jfN5n3jaEmBshsBqIGrYODlcDjB5wEB1roCyDKgOgQARAAFUDRh&#10;zhzBzF/vNgKALwPh10ikLlfjiLAlrPhpkWDt6IjullouUTbGXKK3ak8jrr3D0FBp9B3DI0ujbEou&#10;63FjrvPOFmNXcGHyeuklSDQvCyruQTxGajiR6jUjzDRjij2LsQYiaE9jsDKKNkjPkntk6KTGb2YK&#10;IjcFwKHvbJLj4qgqwojCSKkDSGYD4AFlGk7j+L6Q8tQ1AygCnlhwsw9B+Fdrd25SfFzvNiKUqNGV&#10;ErsJaSgX3TwtCreDVF2ilESzNieFZpHCFmPFlmsWNFbqNvliDFSjbB8Cfh3m0XUSZjEDE3quuI0l&#10;mKzVsvFFwmHpaHsB+ktFgmHnWkQirqvUDAcAeAdCDveB8DcGFiFKrJ+B6h8DjB4h6GtC5YXujDUj&#10;TjjDODRrfiwiFFbjKmKPy3alQuVF+s6DNjRgNANjbQmpxACpBgCj0FUEfAGAGJ8AGsJYeXnkojVE&#10;jMN4SzPF1xQNOigCUqdxYv4xr1Hn3nzIMRE1P1yRhRpHzIHNCEFi2KcCiNT1GMoVQi912xE1cRq5&#10;U5W5RwtCsnh1nLB16oIxooa1jRECWn9hWimsRVaRnVr5WGrxswwMlkFso1ETwRDC7vsrL1iizxkp&#10;G18zuiPods95UHwodU+1zi+E2NFVsQ2sSISxTMk5ki0DPRYM61txZVzZ6tQ2g5bH8IeNQivtF5eJ&#10;pVQM6oUCLH2MQi4rBiDJThyAABchchggABwByHByMihgIAGGHgIjYxNve2fDPHHl0ifpwifLXCyD&#10;JFezBjMp0iHgDAFDK04leSpQkJd2GgI6bDykCgEFxadDRoXDNk7EKSxzlxhDrtkDIiOiFSrjIjiH&#10;EqDB7OrkAKCkLuwOVDhWbFQkKKyCpCsjRDbAHAGuICrU5DzD+hwRxBzh1FWtk2eDru80bqnY6vfF&#10;dTxADCPAO49pfAJpggBjCgLgJErPAhtBwlW6nrrJQUtlkpfOhlXaoTnHXkQh8L2EmnWlx0FmLMLP&#10;CCtpcUXkBgDkrTFjmW9kIO2IANlytYvqhlQlvF+ldalqrN7h2jMlxl+h3B5jMh3B4FwDzGHgNgPS&#10;8gKAMANkLveB0hzpUD9lQgkglAlgAAYgZgXgAJ4oqhWBUhWkwKEJEGcrRRfL3MFABmH49wPp3DdA&#10;EUuqhj+DuCFKHSFmsCfko7AKrujihgHkeHCLPJUjjP/k4XtK7lkFaoGEAuUlfiKJkFRh42p4WlgG&#10;gN0CHGkqkPTlckBCnq4ntrycE31T4KoPwRLzb6RUNPNuCDvFhiHPhmgqdnsGd4jSLZIXqikJkDCT&#10;CWSFkaDPExLF1ispN44GIPwgBYDzJCaFfjtmfF1vkjwTh3ppxsao0twEBzdlLCGgKEUAAAVudDZ3&#10;YAABqhqkYhoBrhrlXXvAM8wj+j/uuCHTvq4j86VoEiDSLCkCjUQlljKwlqeOyj+a6k7EAjMgaAZS&#10;4AOAMuijTih6zFWh27cPCwFEHJJTbl1rMGPvmFrjSCGj94EyjCr3Fxr3HFo6bHfrsJkFOFokeElA&#10;FEQnZZGQp5G5IWPPOK+1IoOVCqbtxIcIH15NDZYK5Q4nwC4jBIlC86EC309Hi2f5qnuZUxdnoZYx&#10;lGjZ9Zlnhw2o/4A0GxsxgQtVlClNJxC1TAACAoArVerX+AQCAABBoO/3+/oRD4hCIPCofE4PEYxE&#10;gC/4zCIZF4TCYuApDHY5JI5HIhE5DDo7K4MAH9DAAApjNJFCIc/YrGYXKphEgBQIwAn/JI6/ZoAg&#10;HSJxD5xMZlQ57UohKJfDpBGINRIjM4tW4TDZLL7NFbFK6hQIvIKfbZrEYZXrHHo1QoXF6A/37DgF&#10;f59Z7TU7rQrPNZi/pnVIdcwA4sgAF6vl6AHQ5ncAAoEwmAAJiX7PJy+34+gABQMBJrgALrQABwMC&#10;AADgcEAADQaDgACgYBgAFQsFgACAOB89rgNsJDB9QBQBTQHVJTioTgMBHoPoYtHH5pQBpH2AH0+X&#10;yAHy+tNpHv5nx632+fX8HoAHo+XsAHs9vm+3t8X2eqZH88J+n4jzqJsrCEL+lJ/uiEgSBeoYBt8d&#10;p0HOAB4HozJ7w4zwBOc7qONI0yatU0kRH4hx4ngeLZgUBYAAYBAFNOf7wgiBLonyfDTHgeR4AAdh&#10;2nkAB5Hs8KZJ4AbXKUnbFuig7YN8frAH20iEgG1UsJklQFAaBksKQqbitkv7nAQBbjOK3ziuMAoC&#10;TOAwEuHGbPTg07jSS8pkmOZgAAkBDfG4cBugAfDygAAwHgeAAMg4Dzdga2x+PI758vCdR1HSAB5n&#10;o+4ri0KYAHScxygAbRsG3Ip3nYAB3Hed7zUqhieMdWyaIoiAGge2ziNkBIDN8g6SKlODVQm50dp4&#10;1rnACwB+L7OzVAhakMRXAKeAiCAIgBFciTe6MspIfyLnw/rPSy58qyszzlJmhzSwKAgCOiep6QBL&#10;LnL+kh6nq+4B3SiDWtUfVzOfebDH07qapUil9gBaLGNPhCGpJLKDys8rGuXLiOI2k6mOeprEIO9D&#10;ygQBE5sUnh9H3WqqXo6KmRNdl5ucf0CJrkaIIavzAKBAkCzfgj0NPN6EZGviHZwhzSHxaTv5biDv&#10;HxqqRYxdj0NMxSHAWBU5ghL4ABWFQUAAEgQhC2YJW4ZRlGcABoGsa7h2DRO7HbvMwpFi2doKoaaA&#10;PlFscBpbFoYxtogDdOWwKA2jghRdZNM/utwEADOUYEwShBRICN9gDnYy8WpHAcRzSKeUANjGiKYc&#10;mLuwK0LG5xAPZZzirNAq2QKgrGmAJI5LfAVLzbty2YGW4BYFgaAAEzqA4ExhlE58fMqbNXMTDp0l&#10;y7e8AKXQa6SPKB7SI2ctfAZ57bDYktSstEmKWKetCftEjP6MH8ivIoxyTGEJoVF9DPCaMbLLASA5&#10;Ji2FQKmXQisDnzk9gIUAlxN4Av0IiK8gcECYFtJ/BV/BQkoFWOwx6CxWitoMQUc97cJC2kpMIYEv&#10;T+yhweLEQY6Jdinq4LOQWG8L37pab+s5BjDSJmLMOxsvZFWQkJVqWQ1SWislnWJBaGDDSzP6JMSA&#10;pAAX7v4gWrmBhen+PmfYWt7peoPNXfI+OEkNIOscLe90jDiEAkOHop4AA91zngAAv1ABFGALhYA1&#10;BecUWENfTma03xTGLHXfkWUn7/IBk3cOXyO5qyDndieQcxR4VoHha0oYfEoj/gAO6eFDiAGqn3PH&#10;Kxg0rTxD5QAgJEjtShrwheRIlRRyUgBOc2QGx9B7mmHcO1Vo9EfukPK8RGiHD4n2NOUgeI8z1jyH&#10;uTwCwEwMmvc+c9l0LGnsQPCA0BKcx5jzQBNVWI8h5NPlSYhcaV3HkkNCTxS5DlgrCH2aYfRoUsHO&#10;JqzcjZ33am+Wa4s8T2J/oFbY80ecpSagGRovM6K9DfJwOcAUBKYiHAhA2BwAA5huN0HoO1WK21uD&#10;3Hy01NDzgKgXIQPwkiZk7EIGnTkAALQXNmAoBICQAByDjdQNgbI1FZIAH7S2VDl57wRJIy08JxDj&#10;MxKmQ4fNS5ckkALIWTxu3np/AetwnkVTVAHJcPsxYDAHvNHqwshpHDUm+IaeFLJqiCrEXooY872Z&#10;UNFRmnk6R1ABviZQbJqs430PUU5OlupxmHocaeQxAbtarJWPCz0767GHozRg+pe6ADcm2PI08vq8&#10;GFAAeY82lk8DvOPoEQ8Ab6B/rQLG008ZpwGTPj4ABRakx+EcJmRyc6c1oIAAEuQmtwVOOqYOaofr&#10;4JMrBZudQ0JHC+uONQeKfpIieWJPpHl0hpoxRwJ8/ImMg0YgMTBYe8bIkoGAAxfMx44xxzyOPQlk&#10;tuXgGrhyWhcZ1IuSFsxHtc5TCOGtOMl9Rg9x8S1QO9gJASAjXNSBV2s6dQLgYAqqca42AADgG4N4&#10;/FapUYmOOdU1TK5cmiMWaFArLTy1fOKc4DoG1uPRrkck3ZvDZq7N3Wy1QClGPPRg9FOaZFEgFNkl&#10;lcJ1zlkXa44CI0bC5QcIhAYn0vYBEhJRBeE0HCcFKLNGbKlfoJxnLM/6BsGCuvjMcTbFclyXPYJe&#10;WRXMBYkQsI7m/NJH42EUymR3FhJc8xFLuSDLRGiDwaIIYdXMJ32vry9lYqENnCxjLSxbO8EoJUFh&#10;hndj2hnvPnKsmKFUbYtHYjbGxBJZSUagh5pPLepYDFbhGy8h1Fyzx0IzFWSb44EwRjO3+FcTs1xh&#10;jfqN9RK8zZqLI+3V+h43FpzZoyORbNfM4WGz8qLhi/W0KoXKOsOy7lNTFB/T+2IalcL1lrGGZ8WG&#10;OH4ldKyBZQnfUopY8qHDynnPnvU01pbNtPPagBEcqDvMttMP2zOeCqEsoKYUo8UjogqBVMOayAB3&#10;zHU4PBIChz13FjZg49aNpxgCNU6o8K805gUWqPcdqLUdG3a+bvHl/R6W9wckiTCXHnPRLiSpdg/R&#10;8IFY+eYfnDUGLD4dE4lNAB8vYZwiIi9byXOXHxmTlRxh8sLAE4MeS93nAFOMrx5vRjynGJ4mk4wG&#10;QPAdcw71bo9WnjmHUO08QCXmpoNt3Y9Y3/BAAB6DwHAAB2jrHUADxXekfKbHMOYcRMh9kpYXoMiL&#10;fTomOcibZpcfx7nzAJBWYDEFo5KASAc6I/begKOU5FMACXiM6R0pXr5CJ/pQ9HXzlvQuHJKMAku6&#10;E4cpm0UYv4+5yTnXqUPymi7CDyHlNScYimBSEkOeebKdyRL+tDIjKPJEmZRkUZsfg/KdjnIvRh2M&#10;+dX73Vxj+PaQL2PXds6edU6pJN6nhWdnMhxgYhDMg85jSGI7hdhQI4yT52w15x5vhVwdxIh2KUie&#10;Afo0yp4xx1wmKp8DKLTOIwCp6Q6vy9T2RGgDIDQDQABTJTbBRdA1Rqo9bfL8sAAv6HKIYmIv7bok&#10;g/o9aQA1aEROhGAgxeBhYoQGwG4GgAADAC6oL/acgngDYDabodIdBTYeadzxgdDvRlonjsY+7rZx&#10;zHhS48JATfCgA7q8gi5egg4DIDI3Q3I6Jx54YBJMA3A3R5g2xrzIql78Kxg2BOaRxdTdLM7UotDZ&#10;J7bRbzIlo6gmA6LzCB7UUQjWrK5kB8za7NTciXoxooiBzUMBxW7LBniEDZqOwg6KTQjZrUrYESYr&#10;KTAwcTbKrRTNwmLR0UDKzSTYZ95jgkok6NiO0Ui9Ag62a/4jC4aBIuDiIl4jaL6BgxAqqCwt0VDW&#10;bciHQwMYQh57onhcjzaDAmyLQowtURBYYiSJ7cMUwjLXwosXqALcbVbVaOqLkccQwvDZcXaMsS6C&#10;KBaFcYraiGCN8QZ+rbIirXzaJh8eo6bX0GjM8SzYh/pJ5pIqCJDTDaLKYva2qTMCTKcCTeL6J0hp&#10;5kw8xgo8TB49ifyU6fo8sM70zGJqwmZAsXw6kYogphpj0maXhBRkImYkgFIFIGpThHZboeBWIeLj&#10;pWRp5ZwkgDK+gc4dJTYvg0wAgwABgBsJi5hBA/AdhIABY3zmxGjE5iAf0Mo6Lsw5xrw4yPJAAA6b&#10;5wSqpkYz6Tw7wAJqRQI2QjZHSU8sBl67CvroyzJdIeq3I9o+ZhQjjr6rBS6P47xLaVCEwhwA5kI4&#10;g3wCACY2wDBtJGKc5u44y2ykZfoAAbgcQdY05SQ8QlwHgHUnoXgXYXIAAcochTYfwAQ8Id4dpTYp&#10;o3we5eyTMUIiQwDkhLw2z+QeaFjXZuy5K4hhEJY2wDrmAABHBsABZMEsBAZdgdcphVy3oAg4qP5Q&#10;457UAAM240QfYm8qA8RharKyokh6Q3Qe0w4A4mJZgiJAohE+AeMK5sJRgoSaD8y0Q3DM8oJWICJb&#10;TE5AagBcjLiTIhZu43yUYo4kgBx48vA+kzovojiiyzazK6RYJY4qjeojiUZh5xZvpY5hA/hp5N6K&#10;pJx+Ig6dQ+aXJJMlwmhfo+5xcFxqxhwwDKcDcYE3UgCOIx0+Cp7KcDhvdAKoL+ThC2xL55rJzFtH&#10;gtQtkG4wEEJnAnhaD4EbcUpJbfRyxnxYgwAKAJ4I4/Aes4QBFLRrxOZ1Q+b7Y8zu05oCQzoEQEYE&#10;oAAXwYAYIywdQzKf5pagA0JJEdg7KgACgCg2QCx3zJZM5OpL43QBgBxbi3ZRhlBGB6R6ZlJu7JqQ&#10;rdDTzREfIu7K8Q7caGSXMgbY0gCO0SIoiAZ/BxSN68sf8e6OqBh+i7DMlIdVEY4nSDjXzYMDEfwl&#10;dA6ATL7RFV8YkUbcaDAnKFKXsQogTR4wTTDZsdyHjbqr8VQuzFlIccTUzVrPrVIqRXKOlb6wsBzd&#10;sYqKZ7cmSGTKokS7EYzKKLJw6Jgp0fLiaANVcdKNLTzNdUSLNX7SlVR9sdZBSGZ/CNcVER7PrWTd&#10;lU0XMR7NgllWSSh/CLp/iIzYNfTd0DtT1fbYVUTiZ/rLg7jy4shaBp7e7hRlg949g9y3I8Zp487g&#10;xgw88GEkMJrhhqbh8bLMcciCNBJWouEbccKaaey5QE4EwGY75v5vM0LkAzMwJ8aoCoJlB5oeAd00&#10;NFxXgCg4YA5GDxJTYfhTq1QA8shwYz5pFs4oZE0uBkIjb/6goBRCYmqtYBZObN5ph50zD35Goh6v&#10;bJkBJ2reslwkJgo9bGUkA8JS5Aqfo8LlRghdgeha9BIApkIBYBxRgB4zg04BY2Q2D6hO9Gipojge&#10;8+QbocrxYeAfQlKvYCBtgAAZQZAZpIoeJFpqpIhAiURqVKzUwsI36mKzcMojk9wjlQo5wEUE4AAE&#10;ADQ4QD95Y14BB4KjlrhGk8Rpa201p1AeIdxFqftmEn6rohAeKPQezo6xo+YxTBMBp2ZiC7dEwoah&#10;i6IuJjYlw1IqY5y6KKJ7ECo8I2tqoek4V9Z4hGFMlFp2rsw4yPyGEsETRBU8jhyzLMhgBjDcYxYA&#10;xdJaFxZdiGGCVAY145Q8Y9JdkKADaPYeRWNkAh4mwlxaI5yW4hAdixwfRhAesw4vg7KTArEMSzZE&#10;iMZvY0k+VW1f93gnKvw2g3VNko5qYnggwkhF55ohqhwCTDqoi+4D7uKNqHwmRhZ/Qsggq+IhZ2px&#10;tF4hIAhOYEYEIEQ17sxTlyJbsK5HY8qqRRoC5bgFAE+NIBz2eOFCQ9eLRQxfw55o4KAKwK7EIbbE&#10;gWIWQWg+gfQnbes8r/hkNP5wgBgBY6IDgDhbhYI6Jr5Gi9hbi0bIcPVSk6Frg2SfZg75bKDcor1T&#10;0S1Ysa9ZNe8ZjQxv4t+VqDAnDZ+Hp/6EzS9WOVka9WFhDbDKcHGYdZCNEdUaFV9VFnwi4pVA4tQk&#10;AiyGhWyBB79iKXKSgg4VwWFZ7ctT6MTLCLCCUgp9F9DTNcArYix81kMUGXEm6NUZKLwkNLCq9fkX&#10;FgOfOdiNbNiEzVcTLXaQtXyLUdERJ7pMSj2YDdzXubJ7masW2XCMKBMTqDkaGgAj2XYqSK4t8XUa&#10;biYwOjdhor7iKKzS2YNZVTiq9gYsaTwxbFklK05qKfwfg+48jgcn8jhqrhEn9l67g+dmKzZRBaN3&#10;eCjn+WSJSOTLwAUZYxRYmX9URel+8+WOwGSgY4wc4c5U0+pIBgqpSgBNs5oCKoK9hMF/49ZYJMBA&#10;g02ExVofszqvBP42joZOzzT0zrIlGR94Ysd4UBpZroJ0BdMEK/oz5cJo4AY5SJtKj02JciC7B2sX&#10;iJEQCJWLdVzlRPEzS60iw87fAmhaBpYASum0RU4cjxYBmKQAANINwOIAAJoKIKUoBIgxSyZG14Bq&#10;dGBkEYJdI4IDBaw+YCK3YAGTJGgF4ETuQFdo63ytpowkkqG51uQiGH70wjj+Q++mYlidM4QANs7+&#10;Q9Y/I+9CMK27YzyVD25Tsjy2yezAxFonQ3duo14CA3RedBbEyPKUT85lI3ymgkhHhEgo474qYftc&#10;hhSypj2R7MhdszV8oqThx2TaN8GdIAJq0EKtRAsbowpJpjgAY6jUYx0xwkhlBmWepGDXY05RIwA2&#10;KvBdJI4hwdBWBbrMgehK98g0w+tmBqQo4hagBh5lzpC5Wgp7a9VDQ2eujkBFrLQlg6IGQGcJAaQa&#10;RuAFoFoGIAAaYawawAAEQEAD+NUuzfBK8eC4TaIq4g49sMZ3B9ACACymQKAJwKCWY8ttMjj5FMZA&#10;E1ocJqZp4DoDW32Ag8V/424Ai4RHg6ojgCIDEFAG4HoIIAAYYYwYwAAYgZYaaUiVycJLaf9Ga5Q4&#10;ojgDwDgzp6Q1Sc5GABoBaoNy1RoBcPT2OUpX1BT9DNFWOa8ZmIVhFTrVeqAnETtVLoHITodZIwiS&#10;J8mg0RbTujlZOISzVkNTjVO9yMTL9XUZfDFiGInDQjvXKAopa2kWug682iIgIIArlgrn+AINB4M/&#10;4UAACAYNDYdBn9CIoAILFAFGYqAQFFoW/n9BY1DIjD5IA4pEI9E4rLYZHoLDocApLLotJ49EgA/Z&#10;tN5fNZvF6BKX/JYLF4ZGoVSJjDZ7TJjSpAAIzHZdLJtHaxVqpB6xPbBD6HFJZQojIJlEZVBYnMpN&#10;CYRQKPB6RG5fSJVPpdTqDMIPbrHdZteZaAaLNn9EZpDqXYb9JJfb5vE37U4nF55O37PH0+32AH4/&#10;HzoNCAHvpwA+Hw89S+XtqXw9QA+Xy99m+Ns/X1o32+n0AH2/tfm35Fn9PJLx5mAgKAJBn8bCKLR4&#10;XecPGczXn9HcPVMFFgHKOdKBIIxcAAUDAcAHO53KAHc73bO97Kad4YcDQaEQACAOBgAAWBcAHYdZ&#10;1OcfZ8AAAbPKo0oDI0AR/omAoDOavjPM+lCUH2fMFAYAwEKowwAQsAgAAKiMTRKAwDAABIEASyES&#10;wrBYCRO8KOgCAruIXCbLpDBYBx0pyFMYl4DxhISUOIkiHM2tqaONICJuCiZ8t82Z+Im07ZHw4qdx&#10;24B/uaex7OKIAmCeABsHK95nGgaQAG6bhsgAcRwHAAB5nmdzjKY5x/OKBUBv6A4FIM4IABCCwFgA&#10;HQWhMAAVBKEYAAcB0AAOBEXIXF4EUc2LZQTBUbxOjLmt64p9gEnjes+0LigEAbmsq5ESJ8eh5wUA&#10;4D0dBcLxjBdZgAeB2HSAB6ni2wEgYBoAH00oPBHSx3HW+Z6nk1h9HieFoQ61NdNAfriyw0aQyq3b&#10;nSzH7Uns20JVWfjf1olABTBEdxp47arI+m5+QkpMjrSgwCAFE6eJEAkOHwzKFgRiD+gVGUWoMB4H&#10;RkAgDw3MkUSljSUAKAjmuOnkzNscx0nW9h2NYeR9p4dx6tsdR5HlYp6tfIbmumnaPn66jBLW6qnV&#10;mjoF4nAMBAAeOmqSqyONuz4+j+PwAEwTJP0mFoWWKd53gAC4LAs5x+1haNvt+yqJn4fbi7a4oEgT&#10;C8JtSeewHueeVnuflHCeLIsgAEVqRfpLXNtV6duO+jfntnNoQ80x6tkep55ufJ4ZWBB+NeAR7Hoh&#10;h+tGAskp2BdnhEE4VAATxTljaCInyfjOZgj2Esq9AFJQDQMgf3KO4hGQGAWCUA0xpQIRfZr0UK/0&#10;RRbF0buaqrHLC6Pqpyui/O6l0deyubpIoti8J6AZ/x7oUSLrTyuquqanxn66/rGumgr+yUfLqtq+&#10;fb+qvlUI0Zs7LBGfP/IQwYlBjSQFbMeYgmz14CCvIGd8iTRC4mTLgSkm5i2nvfMi/MuBIiakzaij&#10;M7UBoNP4fukMo0GS5kNgS+c5w/zfkmL4rh6z9IbEJfsjMp0IyLl4LcQlIJHDuFTeoVcsBDoGQ7hQ&#10;9iD6R3wxSL2v0y794sHWh0+AvRdoYvkIaYIxsJTpPsMBEt8RFyMwUe0T2G5EUfE3MCp6H79SDGhM&#10;+ZU4rQC2KKbcuU1Rsx9peNQac2xtTZJYkSPo15tDXmiNGhOPa5H7kNKwWwfxnyDQJH6eJgJLh+gB&#10;YS3UwxHYOEKXwWJhBN3zRtH8AMkqJwOgcBSAACAEHijxHkt5mw8VoD4NeAWYRJCtMOH+ic/SACOG&#10;fHkO+R8jCDG4lssIBiSnFGwNkRxJhpTEkFR4ShFxHQDzDK0f1G5Fm2uFRlBxkZzVegHRROeDgBVQ&#10;MCL9LAjp4YvleKokNF7SESq9NA4uASfybr7bcQwpE53Zk8ZyaMeo9Gbj2HyZ8ew+yHD4MSigAaMg&#10;AAPAogEDoGwAJuQONkaw1QADcG2NtPY8h2GwQUPqQMegAAfA+CE4FCQJgGIcDQFAH1HgyPOA4CB/&#10;CdnFAWhZJZDEQt2ZuAEyzuCKkdSwgptb2jKonRuQ40MNZ/MHRFPRZ6ujZIDQAPuY6C2okgQUANQ6&#10;lwIn8JQQ4BICz+LqAAO8e5rwPAhqEOYb6eh/GrNaa8BQCkRDyHi2AeS10FldHcOymLBzLm1jvHsf&#10;5ox7SBMSTMrsNDiyvq9JSYSOGRVJJ4hIjo9DXIvP0wWeCEyCs2ZvXNRypgATjRdT4qztR/j9sQxE&#10;jKT1BM+KO7MAA6x1tgHWnwAA6R3MudqOceEvhwjsl80Ay5TjaSaewXy3QD2LvKRkPC9BVGFoonoA&#10;BxxrwG0gk2s8IQRwiIvOaAB4aiKkkGMzRRBVFTfmdOLcEiYDAFIuNcawfw8RwgAHoPEcl7h/PFDQ&#10;G9qx+3kuyOgQs0JPFzGgXAvMz5uzPodQUapBQ9B3p+HGNmlQDB9LeAKP40a5DOJBHol8AA3h1GvH&#10;GPY1hDETlYN8b9QRPLcAAAyBlTQBiJq9eEAp4oCwIHreG8lGCAK7oAYgiIA4Bp4PSgAj0sT8CnnV&#10;LA+woKPjAliMY+t8Wc1PFcJ6VpupCEpRdjNA+NkPFAQZLjDon0C34l8fySYlj/M4kPjiRJxcRoUn&#10;Oi6RUrBaoNPyJbn8xr5CDQSIIS7P8ISiGSADLCNESiREve9oyIhcyzGDjJASFUEEnPbzyT+H+bI0&#10;vpJKWrOxFZSZ7fzKMqKRIzkG2DoKKBOowaY1HFAw+miOaE0roPQhdS5aeks/E7b2S4PUKRoYkcD4&#10;LxVX7Fza2zDC7mLaS0kBgl0KBbYaWPC3zRrzNtio0xqB8D5dAao15qt98ANIbwfB0LlEhX3cfW24&#10;o4v7zgR7a14I4Sm3htfU5jyFkjqpXMDoAAQAja6rpBRIeFHFJU9R/hB6Cqxl+a8do5j3gI1QA1iI&#10;CwEncUUbFm+JjnLEnGoiVFHCYtARRRtib00U27AKjJCpzWIEORuiJG9vansLYRpEyPSCqWrAGqeY&#10;ZCiJn+q5evsKMsPtlKFyop0wmSEvM8cXgm/UFS7NkPfpA+h/koHiPZm7p6QgKBK10bA2U9DlHQOc&#10;AA6hzYPWMytyzN0Om2UERMFILgXmzHuzcCmNQABPCADtsIGgJgAAms40hvwEWpn1Qp9Hdr/EFoKS&#10;AnjcCdkH6jAAlBxyWJBN0Z8AOYSqKbJ27JBdTAATnoGaQgqzcvOn+W6S/QE/TkgI6h1DSUvK07XP&#10;JSBCLDmmqcoto0FFSLSiNSsq/2Be+keJQPofqCkJUZHz5RBqgihHQcXqvaqpJWQ8LCAe7+gjTe6f&#10;D5ZipJJESSQnaaTuLMSsbsa5QhQziSjf5BRmY16vo34dzHYAAcYc5A4eDf49geg14eAeo36P6QSz&#10;TqhYhWwvsCJwpRBGBEQdwdw+Z0ieCWAhxk4qi1KXADgAB1QFYAAEYEMIZi5Z5ThFyGbekKC7hEYj&#10;oD4DIC5OYbZOQfoe5PQF4FwEgAAbYcJ0ALYMAOhGz8ZtCZpm8EUEYeibKVjsK/QBpRwBrBBZIeY2&#10;QeiyYAAXAV4VQAACQfg2QA4fg1gAap4BC9ZLAz67Q0YaUDwAAdjvRaB3CWC1ZKQCoCxZ4BwBpE61&#10;JEpYQ/T04B4Bo9au4/ixMJhiJ4K3YAzqC1LcSLCBzNYmLZoipoC0DRy/yHAuyILUgnKGCBog5gLe&#10;IjEWrTjbTXp6sXrYUYDNxfsYAvQ6h8IATb4lTQw7yBzZcYjSghAkKILiSNLc7NaMoADUCNjaLTzS&#10;aMgwcWihTZR7QiYmhqCHkWYlojI8TXUex7SMaH5qLTp9kaiKLTbR4n6E0bkb4mTYjQMfqKKMkbja&#10;InqK6GzaEW5+pQAoDTDVIwrlp8SJ8jokkcQ8EYYvSDkcAkjUcZSNwvonLcsd0lh+CBTXLV40ht6S&#10;gzw342jfaYCbDfrvIe42Smh0Bd5UY+ozo2z3I4w7LVUaAvwlSJgsEhKGaFAmLXhIyDZIQtIoAmj2&#10;jpQBKkIFAFgGS9weonhiCeAt0eipojgyiSgzrJC5QfavoAAawZ4Zg9C1IB6xKWwBxF0RSeEnJphr&#10;5YpcQ8JGSfx/oAxkY/sASqQyjSgAjMSjkHgAgiYAzBIAA/Q9aYRFwBMvhCQgo0Qz5ERGR85MAjQB&#10;gCI9a/xxiyIrhE4vjmAortzqkARg5C67w2iQQnjzsPUuhhohy1yRofhFzwgFqlYb4cy6JAo+AdbC&#10;ZYw+ZyyXy4LAopwE4FCWofwfQ2wCYAoz4KoI4IJAIBpFwCQA5Z4hgicUxZ8wQf5LcKAhojqRiR8t&#10;5LAzTAsYjsYu4qZCxVIfCGqph9jpB84rgjoBwBBACUI7gjSuE0qu76oCpQM4QeQ2QuABScYhg8Sm&#10;jG4zqpI0bbowwgrFpsBoyW0OjCAeA+azsm4i4AcFYe40Y2iSdGgpInkAQg82I+4pQg6ir/gi65Q5&#10;hE6u5GUFkAhUpKSTI2xHg5sG0ezsj1Y0xLJmaQ42KQQiazo0Ydgdo+YdjHii4hyZo2QeZLKSI01A&#10;A0z9AfKIpqLsKupg0mytgrQiICYCqkIdLmhaA0pkRRAFoF0shwanRTZC6jcqAjQjggqapRACoCJZ&#10;4d4djCYEACY21Px1YXwZZPQMYNIPCQQgwawa6lwcAbzCdGJeFOAvlEzMKeADwDrkIGYGYGAAAcIb&#10;YbAAASgRQRhFAdw94DQBycEycxZU4hYeRhsMIdaXwcAeo4od9ZRxQ36xIjoDgDR30HpGwg0GZAZ4&#10;szaf49ZQhZ5GEGpYRFpiipj15+LP8kCOzdYsEXJ/pXCUMlTd4vZ+7TQooy4swmTXiMsZMcjQEZkl&#10;UZ4o6EsX7cbcDNokzZEKEl7Sx7guwsqTB/dhNfaNsgsgYuEdDUQsMjaDImsqce6qpHQ6oi4kDlVQ&#10;5IsdYrKEzXSFoxrllk5+xT1KDX6D6N0j1e0iZHUhifk+RQJW4tNAzTci7ZySsi1oVKAuAwldYyQj&#10;cjwu1pdgwpskataEJ/IkQpSOlgFj7bDPgpsfSUEjljNKDQyrLHBtI4FDxLEDcoJZJz6X42xd6iYe&#10;6X07Y0cAg18CqDCqRnjhwvSFqEIjTQwlTVDXAsVjxg6Nr9Q7hEauoAMJxqImgni3RIZHtG5jQg5R&#10;wEYE8IxyqpRQpXpE4sMzo2ZyJpqXweodplYdAcQb5FAm8vZRABYBAjoAitoliRESQeJPxWZGRchM&#10;AlhCxDbRYllBK/gpw3ogrsIxgAyBIll0UBY9Cp5jFcLqynw1JBqapAA3dEBuozw0ZU4klyohyYSu&#10;pKQkrMRGRTaeA3yPJqIfQeR0BbSX1ZiiCzCipEQCAFoGoAAb4cpZAaQagab9ZsBbKiZcReY35jRF&#10;wEQEQEo4DCJRYCpGQKIIIHi/QB9+4AhREDEQICp4pnqQZeEATyc1xto6Anwi5mBhJEgAMxjAz3iy&#10;N0EyVs4nl5Zkl5Y7wjsLY36caur4xWhE7VYBgClCQjJFw0Qy6SiWAgrf42z192ghw3cpIf4z7f40&#10;aZOF4eUPh8z26zBtxDhsw5wAJBRtqBIg5tzJCzZQKSYhJ3DMJF0GJey5F60uIzKf1NwhK4z4Q0F6&#10;E0piOFze4kKPZINHz3IibAg+A+JZIe4z40aaIeo0Y3zG4zDjYopE4d9CqvaigAAdppxmCPYqzp5E&#10;RBhE4doeZbwDCkcEAcbCZdapIlADIDinQCICZ5MRBU8dsZxAKeoBgA+IAfh0AA4ARlYAsxwBUMAL&#10;4NAM6lYbocZPYemKiQJhYko4qb4vx6jsI5oEYEwDwAADACR3wR4QtXIATxym4CIlDL8Vwq2MAyoh&#10;wcgdp0AaGeA9geRWS9YCgCZE4B4BghyWBHCfxjSeB4Z4pZ0U4BhABQmhFBI/tcR0s/xG2W7ONdB6&#10;0W1oT2cXUeBMLUZ94tTRCC9eqqR7K4qCrP1flj7TQwdrJ8Ep2E7a8aYslQopzQ1OAm1doxCVMfDW&#10;9iYnWigwQWCCbUTdaAdeiGSMLWUmMg4yMiWmL2J8GjrWiOUf7RzYOlDjLZ6C4riS+FdhsY4nsKVn&#10;iMaDcjxIMbstsdgu5fyHUruiwwUqcqLUS4OF4tZILNg8T9SKEqAu+lwulpVjUfjcKT6GUeOQMg9p&#10;NmtJ6OgoD2uMCq6neaDFNKxd41hMw2WyRZLFjzg4paNuYfgtx/YsqHjOJexqIjhW58YiY8OIFQtv&#10;rW58+fpCMAV2icMxJj6c6cctOFj5cxgxN2aeW2Nx4jSd6f9CSiI2Q8I5pQhGQwiTZYmkZeY0buob&#10;ga+ALgBsEywjoCQCB3xjeIC4RdbuhBq641hg93kuYi1Ajvi3b4lnkuCvaiT9JeyuDSD5LZQASsbV&#10;BARR2/MQICJ3xZpRFBBR12WuxImpu8w7p6i9BP0xYh2XtxS2RC4q1cZcZcs++S5m5bI14dIe4hwD&#10;QGAG5ZNNAcuVeRBPy5jxhPg1l0u3QlFzKWoASiLJl2QAAKQJc8YBgBAhzmzdJ5hRBKBssy8yYenI&#10;Y4ByqQSGop1AD4SfyjYqijbTpIJkeIArohqdZWgi0ayIghj+STYgw/49cRBET2xpR3wqkJzaYhb1&#10;5txBRkQ5uYhE4fkEs7ZBRmEnhzqOByKndDQ5rAWOSMte6zJWSAI0rI6DKgr/5kYrRIN7RBdDM7Y4&#10;pvgnhoCUwALApzhS54+apksKfLCrzewqdKBLZmMwlGKi1NEeZyA0ZGBGQBwB4/irIcgdZbyu53yR&#10;wAAeRx2QpFBJQdXIgCYDSnQZQZAZKvaXTMvIC/QBVb8O5La7q0CIb5Yv4qy3QhA8OBE95S4CCkgK&#10;QKIKJnCzmzopIgwBb6hEKeB2dEDjYzaCpVx0QAACgBxRAXIWB14AVR4AAEwCxRDMJGVbeYJK4ehb&#10;wdcN4AAaQc40YcIepBUzAhwCgChRDuNVC9ZkZFxAY9Y/VbS+OhhRFDDL1CBEMWDs+IAs1hJ64oTY&#10;UgwvbOUf1rzUrSgtiOXmOXMltfB6o7usgsgvXJqIY79o9jcfzRtijNLaOqkgx9aLmtYq5urNjVfl&#10;sma1cf+iUbsidqAAAgKALBYK5/gCDQeDP8AwiGQd+gB/wWDwuDAIAAGKQ2DRiNQcBxyLwuRAB+v9&#10;/R2DSeNyOKRSCxKLweCyCMSKWv+LQiIzCUACTzCbQiFzmfTIAzOFSiiR2SzyQzKCgKQQd/TyLAEB&#10;SqJ1uFzuixmG1KnT2G06lwyF1qe2CQRGITwBxuH2S0RyRy+e0m6T2VRmeUGUVWZzGa1u9yiuxCSP&#10;x+SR+418vl7gB8vrJvd8PbKPbJvV7PQAPd76B7Ph4gB6vR2gB9Ph8T5+z9/XEB1mEz+dXGqxu4gA&#10;BVLfTmMRbagXggQAAMC8gCc0Ac3kAMBgnk87pXECgID8/lxcCXHv+DlcHjcvjAIBgbngTjdeL8DC&#10;gT0AB8Pt9AB2uzVxi4gwGAUkKiKiAbkOAi6TPofDJmyapoNYeR3t8fSTgSBIEAACYHgg3x/nyAB+&#10;H2fbWH1ER1nbCLGIO20QISAK4n0fUPH5GAAOW5AEgO6gCAWBj8HmerQpKgzagABYGx6BDuswyYDA&#10;K9QFgKuIEAQBwAAU5wLAcBsrAO9QQA4DQAHgd52Po1oAAQAztn6fbGn6ubXHk0J8tA+TjASBkLuU&#10;7D5JChbRNeex7PufacAAZ5vnQAATBwHwAHceB4AAdR0nSADPyBStFMYh56HoecRw8H4fiCgx90Cc&#10;xwAAKAjB6AAMgnHrsoWAznO+5DWw8t6fH8n63Hye0gNKybBN8AzqTexsYPvEDGt+6Lfo2xqore3V&#10;DACArts417WIKfoBLwiwGAbKqmgABgHQ2BUeAAfbIuCiwDy69aLRC+6jpfN6IH9ESfPufx+Q8AR+&#10;t7NkDoefchKekyToyfl9H+2KSYA9604lNrG34k7YoeA2PJIf7GqejJ9RY+0RO1C82Wmft74pAl4g&#10;PC7oJlmrY42t02xEfZ/U6esgU81+ftAhABSi57xgyDANgAeR4NWe8SNQfDGnietiPGAd5n8o4AHe&#10;fCTngfKCs9YR7WVGiQSahZ2bahqsV2jaKo5AzCq8mDsuIA8ejcMwtgAdJ4M0CgNBAAAbh0GzfYSA&#10;BxnIcgAP1CJ5cpXiHzZf8ZgAdZ10sZ5oGcynOAAFwOAwAAJXXKznTShbs7CebTmydU5G4eLQAaCY&#10;FgBNVqIK2q4oUocCXOBoHyKBkNy1DcK93HEewrAADAQ6knPVGyNKujivITuSGbusmu5qrzCp6i27&#10;rd7qpo17iJ+2un0t2nX0+2+CJfT+aopyr1iqkrpPCZrRI6z0uZSnvluJhAAvDcyxs1JSr0t7v0XQ&#10;HJegh8pUH9FpQQYpPzcXukCIIR0vRfCnlvKIX4xBYG3lAbkV2FRDClltgWRt88CC3G/JsYAo5Z32&#10;wkhY+soZVCjFIheioshWlesNboYqC5KSrHvLUTGFsESvlKfEYd78MDEFFI6Qs3sWSUweOSXKLBKy&#10;WGKgaUaMsWWRGELsb4w0XAAknV7GeC8RSElufKXZ7cEGMIfTaiM16bTJj4ToZQeqHlBGkNGpdn5q&#10;B6jrNYZI1hJCILfOSuCTL2jxHGP4vBpB7XiN7d2cVGqTneAEO2zRmiBGZnOALLE5K2D1lxACdZuB&#10;0jkEQOI8Q9BQ1ov+J8S0qhbjXJAHQOhSxrj7gQAelUrBLiDJqPUrt84AB5jzTkNsbA00PjvNWAs7&#10;UvCCgJlQR9EUXx9MSUiacgpxiqkPHgPJoRmDfEUAiA1LYDQFI9AUBECJqDpAAHKO41Y/6BshIXPx&#10;66REpnbV6QVWrx1sPHn0dROikgEE5AOP814HALIbQyj0fQ9DJpJOMO0dw7gAAJXYfUxo9R5qSH4P&#10;9EQ/GXkHSmhc1xr0YMon6AAZY3xzAABaDsIYAByDjHKAAdA5hzgAHiO9CLV1QIgRE5ROSyQABMCS&#10;Ex3gByLDYGUMQAAUgig8AACIDYFo4EnSSdFQxjpJrEN2fZQiKVhsgIKbM9SM1+m7k+eiGqpl3rmR&#10;gZBqQ+Y2yqRrOOUhjjGnLNoAdACTjjLHeqjmEssZ4SWXcfdNiImQoiAPLsAzXTskGMiZp7qBmNL+&#10;REfEmMSSGMPtEvpENpDdp2Q+iluwBYcmLWmcA+VlULj+NtTM04Ay3AOASgBYsqjjMMPeQVh5D7sy&#10;WIWwkxo6h2SSRiyJfhEEUj6Yi7xNQAHlnrd2hA1Y5x11VvI/cj7vAFHUUSmUcA61JAXA2Bkyg+TX&#10;pvJO0NdqMT6KCJ9Tg9ZxiSx0gdLO4ZXqcMNOeAACyYAABKCOEYADxqAgcA6B4+g+URAQTwAAehnz&#10;UGlMUSdEJryqoiH7PYbg2BtgAGQMoZUiDQA+BYC0AAMQQgiIhgTFg8zVoEiUY0c6kQADdU8RAA5F&#10;ABMignBA31AysFxZkgCfQEr2AOoCAp1R/3jvUek9S9T15ZTCIjhV/BEoXvgLXACKhGI0zDl3YJ+T&#10;4oiwJKcYVrhZL0q7JGRUotfYmRShHE7DD+oalOfxGh+GfdGP5g5p1XZMCxEoZvCV9JFoeZ11IW62&#10;xWCZtwe+/8nQABXixII/QqefX23De6XQ3+fY6wde8Tkq8TiINdfXFOIMayJnCtqghiRddFxSg7Am&#10;ND9y3Efjxo3YBMXyEctsbWM+nC6QXK1nYs5YYjxY3OQzDFw35EohHnaKMTddvei7tmMO8Ns700vE&#10;ovJXN7aR2VBhXi3jHmUTOjA15rjJq5UuPdORolQGZaEPaq+N12j9Neb88RxACIXlidtJqPVbo1eI&#10;x49RzTjSqO2l2V521nnVOZQMASfTfy9ltQiUB7ihbHIQe6iJdS8QVIKZFDw56oSQSBmhLa8jzm9Z&#10;poZFg7x3JlGwNIZhyZ7J5eOQYh4BzekWMaAQjiJKYz2JAPM+oABzjsQjb4CK46Wq1lScgCYGwPgA&#10;HMPM0A6x6JAoQQvkscyCj3kOP0dqoAEAHoCBID4KwABvDgGIAAxRkdZHKOUdSVgFlxAiAk5CHTQA&#10;DwUAsAKIgDMtQ+ZUAFlktrfLisFCMOzUeGxenJFxJ8LofZKo8exBR0j/QABkEoKKndIabVNyI6/N&#10;pLMoPczSM0PH2LiD4HoOSQmNHcOIcQAARgWzIEMHYMsQoXSt4si6IUDkFPsZoytPj78ZMaaX+NAw&#10;EgOSqp9UBtrfsZSEMiqynsYeJgN6IktOPUAMzQTRAUYI6KsYRGJO+gQ8ASAieOPCIulQy+PWSeAY&#10;9ixaTQOmNYHwPuvzAQaOrwJ8Xc9al2XAWcK+Q6N8kwHy40IMYeIu0O1AbgMevII2Lcu2MKH7BYWi&#10;PcwNBuIMAKAWOoAMAYd2psIeH89YJMTcZevugEjgbmQ+ggHwM84eMmHjC+4Qxs4OOaKukwOaLihw&#10;JWQ+ACd2HKHeM0Y4X2joscAMSOymG8HGAAGgG0G0Q+PYwyjoN21Wk05u/6OSoG5+oGMY7GOcIQU8&#10;NAOGOeAEQuBoB8rUBKBOBMw0AoAqwyIWAhAqxCXYwINe80pY8WOQTYxoc0HuNSAAFqFmFmTEHeNO&#10;8MQ8A2oAAAC2CAUcPUIWHmHekkAOAXFTBUHKHOUUHIo8mwk0Lu06uGZoswpaAWoC/woCAWAUSqXW&#10;S2SmOoQsQAXk5AY/EKg3HI1Q3q2Uh6gO3cggz4fCK2fAzs0Y2SXafSzsboACIee4JcNmgoZq580u&#10;hUfaNwKg2KMAfI2tDUgO1ifS2wioe4PmW8NuiMhEj0Wius262zHs0eaLH81m1rHuhQLXH8fU58fc&#10;1wKSju0wmELu1shK3C4GImMGf+wkIyMAbkhif/HkbiIiJO2GgGiYKnJ0g62+Pg2kjy00fcIy3Kho&#10;LI3WIQiifM3SJY29KS3iI23m2Ozq3w08LRKejU3HJMMO0c0WL9K4LpIIioZ6xkPsQ+4OMikHLaMi&#10;MmMqMmVOPu/eMcX+Yk5URqOcRcdcAKQuXkR0PTL85EY/DOYqwfEOOQKwl2mIKHD+KEJi1C0M0u22&#10;1jHQ13EKI6kMNeHRGQqlDAzmQwAozIMYPuoez2Z6UmHSUUG6GqdCAGkMQOORCSQuAUtPBSMmKOIW&#10;MjLxBs7+MmHk7+IMAIPUn65II4TyQvGwQAn+AoAAG+P0TERZAwseLisAmwHKcgAeemOSAOSqH2Aa&#10;zIE+FME0AAFCFMFQUeHMkkBGBKBC94NeBuBkBi70HAx2HyaeqcHEG+d4HsNO9o7IIsUGnKAeS2PY&#10;QvC+Uk74QiduM0XWd2GUGwVUAIAoA6dQAyAuPwpUc3NeUuU+NZBURmPuNa/gQ8AqAsdOQIPUB4Bo&#10;BociG+GwAACMB2BYw0AgSqAMWiuE90yULTBEM0NbAi/UHmxgASmeAAAhSa6UUfOqwJECr6LmYetI&#10;IPAuIQRwO2RqO2Hmns8MIeHbOMH2PmHeHuREXSQ2AMoSZkd4lpOxOUmw+YSsa6YiNeSMQvQSR6n4&#10;OoIwOMYDN7NaZ6tmH8NfTYJOOaWoLkMaZ0MIwaLm0OO+PUKrSmJIa7M6fcPAJiOmlXMMeEJ8JyAJ&#10;B8YMJAV6xsg2JcI4HpDAWCM0Nqe1N+wUxmNCpNL8PVEKQJDQb2AAHEHQQiH2bgNmTuAgzIAgArE6&#10;GuG6G8AAF6F+GGrCOoZKNePcYjUSXnEKNESYY+PdHMIKlaoGUiUkMi7Gs4CkCsCww0AqzIp2uIAA&#10;AwA0TCAaAWd2MyMmHWUgaQLSH5FWREGoGmm8F8F4F6lSONBmIeACRSCYB2+wBaAwdOHkHikkAyA7&#10;Q6VOMmHGHEcgG4HsQiHmk04C07ByIsPYRuAWSqS0zIzRG0P8paAQd2zQd2SaQuTVU8i/K+3rKSLz&#10;MwfnHYJVZAhFJge66GjhHoUKfujMtqio3Q3FKDZ3KHHNH0gQwmhkXyJPWqhshZaHKUjyz2gnIkX3&#10;Io0QfmjXI2MHI605I/H21u3hHuLLbdJi2gK2wkI+1Mre06e03sMTbig5H4JebgJoLbaTJFK66IQO&#10;h823KG0Mgg3BUfaaLWKnKYPfKc3SMPZwiq3dKtJEjnblbJM3c6i6004FJGiAjiLKQ/cdLNbjIkiK&#10;y4q40cXtCzCeYlEWNhECY2X0ltJebgOaO3V0aQlsSIPQNo5ojeKGluMMQMfZYSI0JFJSe3JcmFdP&#10;cOLYJHbyg7CLGQqipWpYRiIeQ0S2gE5Qg6jmMaG+G8G4PwHBD6AIkCkCQwAe5Ik0H2+gjGLiMwQ8&#10;pMkGH6mBZISaJ8QRXmd27AmqX6ARfjV7OMHWwYH4ACPVIcuOxYHMqad2IrBCH+AaaYBABeBSIgvu&#10;AMLcNiQ8BcBUBKAABWBJPnYi82AiAWQuHKG/QAHsTGNCHaP29YAEWOAAA8BW+MTGNOHQHKqLMMUe&#10;HgNOHWHiMmGeG6TKAQApQ6AiAkd3C+SAdiUkpWTLDitGwaRERiPuScO2BeBnRkBeBbg6GkGGF8AA&#10;B+BmBUAABCAurcAUSTBqMmYixtLaH0xdj0U6aiIgY+n+Q2tKNQyrC3N6l8y2JURmLmQQPmLeJPBm&#10;IWHsJUQmP6AkAmAAG9iEOeqCHya6uisujgH+HsREuEO2HyscBQBiBcAAGyGsGoqcHHQuk0tOIWo2&#10;XEQs5MJOAgeMXPAUu6VMJeH8MmxuSARmMmAOuETRf+44vMLmywoHB3DVLXgAd/EQjHR61MTSIq5S&#10;lkRceCvSV6Ma1cRAUI/UpwLmWiM+TlfoQ8l2ZqScQKJyHjhpe8JiORdqQmqybOJ8AKS2ASAhkwAI&#10;7kAiAtQ6GhYAAAGwG0G6UmROMoYDEOLin0S2luORXEXa/UPcs8V4ijELo4UE+iuUAABIBU8gBwBu&#10;rUA0AqeORMNW5qIsaWA5FER6tDkISAI+gqPuacUkFSFSFUTEHc9m29U4eIAmAaQuBqBLhMAyn0AA&#10;A6A3E6H6HyVAHWHQkkGsHaqiHlMg1db6hUJGPdGGd3ZSSKAUS2n7G0pcSsqCSaOoXklWOc5i1Wj5&#10;cNJjHVZ7KIggJw00L6jchUwk2GKJaO12fLazMzJJadIXdMfYfG1UfdKQ2Ibtc82khmhKjQN2KkeC&#10;ktbC023vDldXaRbPbFsiFcFgFaeFJtaUgGL+23Z1sQIQwijgOIe3c41LIuKS27aShaLYwmi6gMMS&#10;KjKq3tcO6G2shZbtaDKiLQ1Fb6Iqzs3M3w0O57KWMCN3d+1Xa43FLEL3JbLTsvJGhFvBeWhTKGfJ&#10;aBvJuIjW3paYi40aWuQNZ4i21jH0gg2eKYRSKALsN2gWIlo4i6PheUltcjvLco3zvdK/J7fIPhbZ&#10;Eii9MWMKmEnjNcUUmUqiX5W+lkvyeqO6nWJOrEIWGsGcGWPoHc82AGggpwMaSSItgEQ5kUpjC4Ps&#10;YQH2SAARrO4zkk9YAvRWSKscX4YyIoHoLcGyHYQ8AMAgR6mvgiHaHW+6H4HjWonGAeA0xMAXR2pb&#10;rWssQvW0cOBe8gBAAuoCLiNeADC2kcNPX4Q8pKM0HkHSkkAJH7TQNeH+O+Q+vuN8nhCWAAGCGWGq&#10;7Zn5AozIAbmSTRTcnWIeBSBSyQHpiMAAHBlloUG8VVqpykIWB2+sUeHeUkS2M0AOvKBAwCAABeBO&#10;aYAYl2HwHo7G9OXaWAkcQ8Hq7WWOQvhyOMWW9aAMd2VPJ8IoT2mGIM4hFqnsIVfuxQXaWiASAtOk&#10;cIwEYeOQGeGkGupan4JIOBBQAMpqXOV07izIAP1EC4DeDHPUFAFcUOGYQcRATlN0PUVONAAWXkyT&#10;jsHsTkAeAezIQsIKAUvXN0QvSsJ8QUNC+UbUXmzRd8JygIlOwhvyN21GS6mqmDrlMNMUAJlyVPzW&#10;Rpbr0NS4k0H/R6iqH2UGxYHkNXj0MnQK+zEOItfH02q2RSOyQAHuZCIuYkHfOKUuLmAGAQzIAHyu&#10;TRgQHMHM+6HjojP+UtGGwgnWqlXy7VRPttr2X05qOQZ5YRIvUlU+ZyUMCaCeCeAAdNkwP8QAGqGr&#10;RqHURMcBquN8OcB8CAB+Ve/BCu2kGeGbxIF6F4F3oyMaSOS2RAMngaItH0SLTcViOoBgBSBPpIAk&#10;zIHgHYqaG+TIoFSEIlALJ2nuIqWiemecXSvZGySsAYePhcR7Gwd2WzCV3gSaPPCtaTIDsbaq3ZsP&#10;EK8IMCJcj0Kg104Jb5wPdC0s1RIBvleaV9cMneMRMwfRJQ1a2ymvuMfVH9HcjKgUL2y43oICgCvW&#10;Kvf4AAEFf8JAACAMGh0PAD+goAAMViEXjEOisNjMSgsMhoCikHAL+g8TAUpk8cg8QjcaikskcGic&#10;ZmcYkU0hUvhMNi0Ok01oUKg0hm8Xf4Bms2pkmosGf0ygwDo9Ii8vmlMjEJgsvrEOrlFqVal1gpcI&#10;n9asdgmNapNMn8KmsVp0Zt9PjIBlU2ok2nMRoEnkV6jl9pmGsVLmF2xFtAUThFZg0Mw9BiFUr91q&#10;9pjN/ut1v9Wk0vhmDnNeAOY1MLjmohoD2AAeDxdwAb23AD5fD5hexBgLBgAAoFAgAfj8foAeLsdI&#10;AbTRZoABgEkT/fO8f+PAAG2IGAlUA+xAD9fm5fD7iL+kz9APo2HFfL65L284ACQOCAACn4AAHAgD&#10;OM44AHupxtnWegAHsBCqOQ5KugABADQAAR/PKAalAA/7gn/CUIAOBQAAeBb8gFC4ABiFQPgADQHw&#10;Af57nrDKFOQ8p7noebjH29EdPQex6OSBQEASABynCcTcnrHB5gMBAABqI4kAARRIkyAB8OEAALA2&#10;DQABADgMgAeZ2nUg55NqCoHAO/oBgK5R6RjH82hMGQZAATpPlCAAMAyDkMw6FgRg8AB1nGb8QgRE&#10;AchiE09AfNsMIO67cnzGJ5HhBB9n4goEt+ybqokij/gABoJgmgx9yufh9uSfh7t4fB7H0AE3xifR&#10;9pMAwDzUBQIAe6QMAs6QKAlQZ5HsABlmcazcn+8p/PlCAEyaAJ9JMBtoOmBYAH24CKAxYh4nge8r&#10;HxHCGN4fh8PK69xhME9GHyeR2gAep2HQAAHAdXx2HWcwAATDrMO2iwFgRNt02Pbd1t0AAFYKih/p&#10;NaUmwlNSsH85KMuowYAuKfqFAKBMhuFBj4v6Ak2gE76FpUBoIAiAFquSeB5HZKx5nliCu1Af0dMm&#10;3gBgFJrYQAfVVW2fNxn6faRPk8tIHvW0rVAeZ8uSfR/zaBgI18d2aWFmAFAYCkBn1cbvzad52nhA&#10;Z77PaVBnWdcwzNBJ8XGe23ZjATyJMlLVKoDAQBOAAch4Hj9AhbRum4bt6HnBBfl+YF/gUBoABEEo&#10;RgAJHOsmgsKvQ5cyF0WZagAdx23mBwJV9tba2gk6Cn7pbtgLACG4zDAKgaBz9Ady4Au4AABgQyyu&#10;gFjKFocqjKZYkQCgPIYDAX3z72IBYE98BOHcrbVdRBCUAdvADvqoh6eKWtausKxCPJ0mK1qsnUHp&#10;0nzOdl+L0qChSUtCRAzRGClGKLCVl/D+SyGRMkRMkz54BGILCWEr5UD1P6L4aM1pIzRv5gkpAshb&#10;CzQfgrBYhwrhYCuKSWMhpiirkthWX19j8oSE4J8RNSBSX+KeL/DJ9JYn0QgJtDwuROyLE9LaYEh8&#10;KYEEjaCYcqpDz1QBh+U+FcSTJwHLYU41pcYZQSJUxGDD9ypQFixB9/JLCXxSiCXyI5fIuxEi2/CM&#10;0c4BRlIcZ4wJCTTPtg+UQzJLSav/imS0sRryRwRIcg6NZTilmqJZGqQpWo8FQjuW4ihlDSyXfvFd&#10;wD+ifv+JWgFWQ2htjZXoPZGLtEgPdAMcM8ZyAADkG2sseg7ByIZL0Qc3Z45eD9HyegAqJgHPdKoR&#10;81atjyjzH0rIBIB0myEH2Po3h3iqATZchBUR/k1D3PqOceqMRzKSHoPhWQA3uMsOKhljLPV8AKWI&#10;rIhrwGyAQAczBzQIE9ARSaAIfA70MqZIim+DRER9JXl+rIu5FEQAPe6Noao1yIywAsDkHoABxowA&#10;AKAUIpkMgESaBQCh+QmBIB+AAYYtBYAABsCIDqIWHnhKpMs9A+R/JqGaNpxw7USoDH4VQBYDTggY&#10;AqBg2w1xpAABIBuogHwKswBABlXwBUKKRN4jAeJyh3s5L0cUBVXaOnFiMAMAhxQDgLRBFViJBh5j&#10;xRiPxWJIyRAMAar4dI617gSAszABIFFTAGAe74do81jjMGmNxbcTVcogU0QUfbeWGjyRiAkfqaqa&#10;pDH4BVYg9x+HYPbR0hCq2Yj5PKDkHIOkMj8RxLZQwEwJNkHMOBxw6h0HNAIRMfQ9ljgPAaiABDBi&#10;KO0P6Ad3B2gF3FJuPNyD+gDE5lAS9C70JnGANebE9BCJYEgP6AhNQBmRAAeq74kxJq1z+H5N9AKV&#10;5lm8udE0lLB1NLbuAcdcazyTTIeJLm+yVyTD0Hucm0VcbdGyHqsejyTQMAiUYqVUz0Uhj4l2OUc6&#10;/gSgpcIOUcA4W2oxHWOxmybDinDQAO4d0/jrnobcuMDAIQVAAAultLB5RyDkX8Noayy67DnAABGo&#10;YAEoJRZc747SAx8oIGsMkZAAB0jbsMBMCDl3bkiYweUbQ4RygAHOfRBMNpE1pJ+iY1iAHepNswiC&#10;4s+1tkUPE8t50oACqIQgAx32TWYANAQr6sq2gErduEkO4T45XGwgdJEwz64jwFKA/0i0UYrxOjOW&#10;aMRENDFIjgTaSBGoIQwjaWaFhGIRmuPGY3S0BDEQTf3Esi5DC5xyp3BEvulS7RJ02RfTr+CBQo1g&#10;SiPhgCjv4MjqSH8fIFS5lBBKtKD7sGEMWVu6UB6Ex12URExRX9CbBheYqQUmiT6CIUerLRIyWapg&#10;9ICGReNyGTeJEgwEIyUlrjjpCG2sZQkyLjuAjmroKSXf+QlvxlCS6yjrC8zfAJLR2g/r4ssCq0xU&#10;15H4n2mofQGI1LkxkVoOl511wMiG19ybyMOWeID/yK7RkxsLfhKijGOlztIvEVRwjhUMO3EZ5jeA&#10;MU6d84oA7lgAHCNgaasx0L+tqzs9Ey0rnEdxWmZqu1dMsIKPKti9B9VxAYiAg5Jl0pXgcA/PK/3o&#10;r4Aa5ceg9jeUIli14AA6h51tVyn5g7KzqFUrHh8AqIOaLECWE8JaTgaAuAAMYXIuGGzsAhb4cY2a&#10;IAGQw3lhMsG7oxZ6VTBzQJXDpmUAAJgbA0AADyIgRFFhwpkZEcEIYPQbSxGzz0D4DkhghAqr5fKv&#10;mUGYH+cmVSAx9lUGgOVuY9wEswGUM4Z60Um1PWCAMfTOapn2ASm0GIKQQnCQqlZJJyungEI4kxNT&#10;BmLImJYyJJtAEiDnZyEkLYWgADfGaMo3I7qrj1HijhYyCAFeqeIA1bQBLdm5ZUAAbo5G5hxm1niL&#10;uqPE1ABi3lnlxgCh/DimOkmgEq/krGjFokAG8mcvwPtKVAXMVvBiRB4hykjpfErh6B4p/B1MZCoC&#10;CnVF5gNAMGyFpE2h+mMDhACE1K5FtKxCHiqJuDeOwkYgFHzjqQGDiNsiFkOh/wJIcJCGdDWDwEgl&#10;/uaDhLhH4B6h5EEGzFxpokEGWDWCfQcGluhm7mYjNCgwYjxwypCDrlZB6GGL/jcqewojikrnmCGg&#10;UgZgbuzq6gAAQgSFGJxjeP2J/ANANgNqsG2B+JpDZOnDlB5EcEmEmuaFtG+jlB5krvelTANAMxCB&#10;thrhqgAB2jmAADoBogAAVgUAUQ9ATxTgPAPqWisjyFZBvhthtgABuBlBkj9HkgAATARkVAHkRGYl&#10;YHUB4qrheBnhsAABwB+COQyijCJD0CniREAHiCTKzDigJMmEQgGk2jqH2NAniImlEDgv5mYHsnLg&#10;HERkIKvM8reHqLgk1GUGUuCCboFCqtqt3H2H6FPNTI5Nki+tvorNzCOuEoMtcjCooIEtMx8wlNno&#10;2R7JBtbiXOFtRIWPZn9QYn2N8n+uNSFIgQiIgNvt4AACBCCCsiiDsiiialQI0NeSHirqEx6CatAI&#10;OIKt5DXuTSWDIoYo2ioimIvtMNoIfOGtFDSHnNEtMCiDqiXHnH1CTocygx5o2OIo6OMnlpKGIOqt&#10;uuGo2tCDJIBHltWCinnSpoQtSICjTt3yrSnoXndOGo0JLOCoeC1Iii5SANmOGNvSmynpIoEuPOKu&#10;VpDo7NQI1sgtvtwx7pJC2OQojiKo9jWDTHmiVLsSAuItHiJDkh1B1McBzhyF7sHOsDYrikhiojyh&#10;thphoCFqBQDJGD0RXkIO1tspgiqKgDgqxCTMORDB9ubjvRpjksgsggCi3gFLox4CDjYmOk2j1Dyh&#10;6JxkEh+D1iVB8SVKdgHrtF8AExzAHlTAMgPkVKuk2kxEyACh9uxh9EYqxmmxECSr6wwv3KrmllWJ&#10;YB9COABAIFgh9sAhSBYhdFtxngYgZAYgAKmGYB3hwJTAUAOlggLAGPskmD+qpCDmjt1mpiGh5gAk&#10;hhnBzF5hnhssMLuE2gZgXgWAABlBgBiD9AHmyAFAArRgYHNgHgBmFkEKskYgDiVHold0GkmDixIK&#10;vw8G5kfCqAOgW0RB2huRZgDLREErcF6QjlRxfQisPzqusAAB5T5AABtw8h/ulnik1KzHLqzEmjrk&#10;rkdKqloCCpigAzenzwqjygVARHNgUALj8gCJfFZhzMqh/lUCFssMTjlB4G2B4h9lxq5LeACiGpop&#10;yk2DhJgiFrakM1FE2EAFMj5rkKIiuwpLnlQsoJfpeDymXFfDsiGgDuuznItCDLtPvpuHiDKFVF1v&#10;jn9IwCKFQDzrqttmMvatkJourLgDyD5pyEEmsGYh/iqB/QDFRnekEh8ljgOASAUjjCRgJsWqeFWL&#10;gDhk2pllZGlr9CJhrhshtEIKzEQ0npnEQB61ggMAOKWzNsqh2w8hkBkBjtPiqAdAeAcxSAXAVmSC&#10;cwZB1wTRQhgBjD+h5GcgXATARAAARgQxCLllZQsl6B4EYhhhqRZhiByjah5pYPrCqPliHRnh4jyR&#10;0k1TYkPE1FSkQKgDimNn4O4wnlfHeq9P5rvAFlfGJmGqvLhEQJnJ9zIiLH0oCNkpLoFtQNXDViJI&#10;pMuN5yFtYCcNKJeOFDJpGSDRoH8tFCs0JNICwIut+jDJAx9yxtJSJtODNuq2wCYyQyGSPSuisTBA&#10;AITIUDOK0CbytW2SmNGSawlDUSUOA2xuKTE2epHtxyfChQUS1SEoEI0DqtMIBylDCsoFQN/C2ytW&#10;lSAOH2vtUCaS3CEndIqXKyuXJiYXEiEIbNx3DWgCtiZH6yux6y53Ny8XU20C4R5S5Inx92uXCt9S&#10;9IZi+S+oiDFuGolOJuMW9R5zA22TJn2HkCxCRJM0JCKzITICWGON2D0jkpuEYhvhuhvEEsBpTljr&#10;WFfGzEcUCxO0VIVmPqIjeDyJpomppDyxzvXP6CKjknVG2GeqwJ0p0mGqx0HDimMEgHpDxyeTzpAC&#10;KWMtzjtubwaCYO5ltB/E2jhD2D+kOgBO1gBVRgAAKgKlgh7RhiFxDlZlXAAAILWUqB3PdkbkB4UC&#10;JDykdEakBAIgQASAABQhZvAB3lxzXEmgpApgogABsBlhhgAATgLFfHeE1TqE2pWnp0VqIoGjVwaE&#10;1B8GVhjhtMqklmYBnBqqjtkADU8j9GHgVAQk+gJxfgD09U6FZB2h3p/ThEmqykhgFOukhMwK5QzD&#10;ku0kETxDih2GvvjCCjkG/Qhu5p9jqHiX9mgiqTew3CRB0rIAAB2KMABprq8EuDkrxQRlJm8GrCaD&#10;yqwXtkrgNgLALxSAOkuAELNjjGcJcDJvrXCHZnUB3mbADpcmPrq1O1fjxESoVoKlVJ4VFNOjYyKi&#10;IpXRnKCD0AFJzpzEJwhh/DKB+j6lcvtnzyKlKEY5ECDrgL65DX+oK08j0GOmmkBB8XuHaCTWWFMi&#10;TVdQzCCm3FZK2D0ABHLEBh/DeE02RVGAEHWF/xr0qGogAAJk9m9xnuHTxjeKxk2hxhzMcGVDih1v&#10;2YRALKiAMgNEuJDBwBwFDBvXsgABqhqrDAPgTnCAqAoAmCplcCOB4MNgABnhjBhCIhzF7gPxsAfA&#10;iAhjxh5J/ACh+KriKjeVBFZBshyMcBYBlJTByB/mPK0gQgLgKgAASgNkwBnhqhqDZGpGhHvnb4MA&#10;Kjgq/3oTHEILenKj8uvj8s8nfUvF/ru5kHw0G1rIfNjy52ftyuJDIWhi/GOtoIAzLILS6CttNyNw&#10;k3bQDIV2pWySIpHtGNy2sSnSu3Q2vuO2wt/I/SloxtWypiz65a+N4ITBWstIDilCQxl26SpCmydT&#10;Fi4DIbSOTn5NoifjWtmtTuBDJXH2eoNWkbQoMyFtNuEn0OGiRZyoSItXJSER6C8uJIaJGC/3Ejyi&#10;ZytOOCrWziSW5CVWq2lODXlR+DFjLFIW7ipIqnlSWyo7Fbe3SNXuNtsICoh2zx/ony27noQi2S/b&#10;miR3zy4NCTFIPDIOUuHbiiyoHIMSw7QzGpQCGQGN+I7v9tPGIiGjkaBiChvhvLDFwm2WBkcMymbj&#10;ah3ByEjwDbmZm76VV4/sHOqiGrdnfLeoHY75HZUCF0HjuCRAFwhqukhkeHbE2jhkQB+rbjczxl/g&#10;BuqDKACHsxgZFCp1w1R8biJvrHc4PucEAFdDgjuE2gEAIjglUD3VFMNugDKZxkcFXFxppKZiRh4y&#10;ThXBf2Ah+FRAWATsVgXAXURBshknKAcATEVAIgFjis6EJnhKBjvEhjqRtnhjtiRB3B7E1BchppTB&#10;lhqOewCAAAdAbAcAABoBkWAgRFviiiTJhiRASKQmYzU5ZrvQIFH4RMAqzEQGUQKTnEB6HoGkEh44&#10;cDYtFGe5O5CnqEQC7ucDikKCqD43q4Ih1mpB3w1lZrGj03HcSgKlTAYgWnCBnhhUTEhkmgOk0F8T&#10;gD+jAFcltXNCFmADttzkzEyQjkrmOkGJ2RpniB+kAD1Fj3cI9DAZLHl1JwzDyns4GjYuxEEFqDkj&#10;UiRKetciNSeHblHmVjhjikJddy8HmHmiLVsYAkHWQU8jkjzkcDjjym7mzkPjzT4CDJliTQqrqpzh&#10;1F5Q9AOZR1lFjgDgGliQHmYE/aIKiGojeD1d+CLHxDcwJXslDLekmh5xnnBHNrMFfBshqxjxGEcB&#10;ihj14l9GyArPykQ0H6kCRB5uYhmhihisrBr6qATsAgWgX18sVHCABB4DagDh/Fxh4h8G2HaY0h2J&#10;/BfBnMMBmdYF6QZAHTdgpAkghDjBxF7hihuXtByZxjpVwqQFtKuiRD3jtkOjgDgrdliM4Gw2YpWk&#10;mkhY4Lunbx339ts8FNJpEbFSHb4ibCqJi2lGPnlXf3P20pK3Jikycn8mBCZtU7HSh3SCUXaCDd4n&#10;5yvtQN4S7zDyINYIMXHN9piyB/UtyXRW+74SPyoXbCAggCuWCuf4Ag0HgwChUHgr/goAh0PhETgw&#10;BAMUhEWi8YjkdikXhUXh0fg8bisikYCi0nAEmf8bfz+hr/fwAAgDAkUkcTlcIiMtkoBAUMiE7j0d&#10;n9Hkstk09kdGiEQnsYlUmjk1pUXq1RhtHAL/odTp01rtRitZoFNitYn1Ds8WfsVh7/AcTn8SrdKj&#10;0au0Pi1uAFstmAjFOmc+jtTokShNTwGAtl6yWTyl4oEOslfxIAusGmsLtNMsMqAEKocKnMqsMbi1&#10;1vl8mORAD92gAdrtdYAcrlcIAerzemei7xdjl2b3eQAAz+i75fL1m0Lfz8fcQflxAoFBQABYJAs2&#10;AcF5z8wL8i77ffkf798gJA11BQHA4ABIK7YF0kxuMKztY9aCgMA66gKAwEAAAoCAMAB7nufDOQI5&#10;QEASAB8nse4APk+Z/uu5QBrC5jOAPCYEggCAAOufLAumpjvnwex5tmfzqnyfELnzDh+RcAB6AEup&#10;dGcaTdHYezOAMBYACgJwkgAdZxnAAAJH/FIUg0CbuAW76coSlIApyA4EPmA0xM4zp/wQAB8H0upf&#10;GobgAGsdTknUd53s88gFAGuoGTOBIEO+BoBpqEgKga0r0gABAELrCT5vk74GAaBwAAfErAs4zycx&#10;u6oCKEAB5HXOp+pMfian8fJ9AA9NUADM66JBPLSgI76Cou5icwS+cOR2e1UAMAicn2zR/AEnIHgc&#10;BlJz83x1nYogJAmCIAH0eTgw8xryRo8j2SJDywofAkWnzC8eoTWDrwu/UVLqflSRUms8rqnahrIA&#10;UFH89lUn3FKCs++aW2IzgCQMwB+vXA9fX+rQAwHX7S3NQ5/nxFMeube8VPJdJ9RraR9VQ9Dq4LWr&#10;qxioZ8Xaex8uqf0AgAeZ5ngAAQA+EFPHi5IBviAAGgaCjZtK2c+u4BsrVIuJ/303z0UmBlJHAcJx&#10;RC7YDAfKwJguCwAHUcbenedrkmWZRmgACYMAwAAhCOIbuATCYBs1FzkmeZBlt0akggwAi4hMDYNA&#10;AEgRA8AAKgxnoCJo61UHweWYOpVB5ZQABwHOdoAFmaptAAdB+u+2jqhyFYTgAGYTZoaJpmsABtHg&#10;6AFT3nQHwUoTyVxDAD2Q+wHgACIHSs+3b9a+gFSPAMJgMAr51+us8tWkzCKYlCZsYoigIMp7FsT6&#10;S++h56mMOxaHtOoqyrOo7ZJ8l6kKgnVaLMjCaryjCkon8yGL8vP5MkqHs/d8y+J+Xx87+yrlFMQK&#10;8WIr4BQAK4XN9RHDFEfgeZV7JISlvVKXBQzRLCkkjL+aU0jCyhrsPU+AoLCiRFHJoWQg5VX2wsI4&#10;/gvsAjClMKC9V70FiXvwMbDog79HpwvIy+VhUNYTllMsV40L5AAvmLBBVE5cnqmuJWXeJxlDEQrK&#10;0/UhLPzPQ9hWXsjZT37FKek+OHcX4txditGt9MMieRZJQ++HhUTIQeJOadTpQiQELNQ9QliHicmv&#10;JWbF8S7kFo6G+N9zCLzoDzHeckdY5zegKO+qke6KSzABRydEgp+CcyUWQr8hqK1TsgXbKUzhmgGn&#10;1QOTgAB9kJgHYRC4oB70FE0NYqhL6/ioj6Ruv8oaeTvoIQMAWVw9h6HBAIaAmRym2EtlkAABwDVk&#10;K2TQPo8hLSanXRmjRBY9Tgj1HsdAcMjwACtGM3RLqEwPAZA62cHoNwADeGmM4AALQMs9AkAw+YDG&#10;cgJYat1n5QwF0Fe4vUi6oihrBKGOIdg7gAC3GaNsAA0RuDjm0TUFAJQRo7NwAADzVwAAWAgsgB4B&#10;SyD5OSnguqYictsQMAZoICwGO5REpImhOR/zLj8Owcw5EMELHuPQ6AAzsmBNqP0mKJzakgOUgVWJ&#10;312pFXsp2FKO6iAABQDIFwAANgfA+AAezGx0joHPWIdrMGIoXAMp0fpzj6AIQUPcexyQHgMRMddx&#10;I96ilRH825f8Ni4nUPIUIshI17rAXYidpUNFZPFAUhNhZF2OqrRWdM6qZrMl0VigoAT4LAGYJbYA&#10;r5F1fq3VkeUmtQzkj+H1ZmYz3VUj8VQvcmpzlUHORSPuZoAVRLSXaPipTLWTEGtSP1pAGwOt9HWO&#10;as7Aj5n1UKA4Czfa/nzHoPosinDuAISOBMCqJmXIpGwN2oF1GsAauW5kc46AADvHW5QaAyxoAAAu&#10;BoDIAAdBDB9XFfzh6+HBGUMcZSbxoz2AsP5BwNQQgXAAClv6UAIHbT9MF9FrzyHULiPicCFK4D2H&#10;6XUXl9AADKHakQeynQHUAAAFa/iCx3LNG9MlVNriDWkAETVL6E3WrRUhj4BaJrIpHbY1JRKiERVP&#10;QMp00sDyHFbgVDZ/ZXYGPtj8YWN2T5CyChuVwiZQ4YRzi9C99GZI3PthllqMkDVLZkJZDGKz+s3v&#10;xP8+qDOUZC5NkMRkzWchYCygQXt7+Ui9QRz5mKMD29DxvJBkyJxPyZEFhYvA2bh12H7IWWpV+YM2&#10;aEIRCwncZieQo07DMsUYcukN0NGcj0Ps8lZjmWwlZTYwlmiPoKLMSomGAhPNnNtnDTSF1vGzKxpH&#10;qE7PDHWNUXIHaogJB7MVh4cZfMdGjNuxNsae1gaG0VgCOn7i8aCDuwTVQe14w4usLI+6LkJIQhDn&#10;QAXtowOwdJuR3DpcpJFJ5OVUGBJQRcBbhjlWfMDbwmyB5XneNnKebxMcMkjAPamSiBpfIOeFjxMB&#10;nCFkOKHxF5AA0FKMg8qVg2HEUk4Jy8dA1yFUH4XjcNUR35pomQOW498rwFqFHoPEeJsx9nBNoeJc&#10;RNqeDxHokRBqKRdjMvqNUdHPQCZJB4DqeQAZkM6H+hcEQEUjgLPkAACCxzS1LPi7FS6GaDzRpkpI&#10;fYAjyDyHdz0VwyRpgAHEPBIg8B4WtZ8nsnIGlKq/qkPo4IIQNKSAldw+SCqXcJliAhQqAVkD8kuT&#10;YBaBrAj452RBiSFEGktTPYRn+tTSxNKETl96GKoD2H2qgCjfGsjmHMAABiEvadhQPkcebGwKAVAq&#10;YFlKTPZSvyOA4CiJkZIpXuim5CpR+EzOrQswJI3GlFLivdflly4kHQUwVo0zYRKI68fQCLPbkJEu&#10;0tofCDvkycuAZk769y4oJVmz5WXKajdEkCStgpnkVh9B4kYPnjPi3LXmPB9vtiokGEHODFpFeDGg&#10;AB4vOh5h7jyKjEFPLj5gEEtB+vOmjCbJngGL7qnnch+GWB3h6joFEjtgMgKr8k5uekhkLgMgQgQq&#10;xB6GYB0ByvZhuBskngPAPgNp7gVgUjlAFPumfkajoBiBhBhAABqhoHMGTDkgagOkrAjgXAVHdAJF&#10;CgGlFCDPWjOJmh9JxtmB6EGOFjqjzCchqhwB0qIhsPZhzQziICbqtAOL8gWgQMHBxB5h1GfCGqAl&#10;OjujtlIAJGdAGlogEsgq4kRrvEMGcnjHkEEo7HuNInqsoMnH1IjIVItM9IHMsn0H/tZs+jGHxtJN&#10;BtmNWn0oeIYCdIfn1tENXiENXCdoIxXNSDEM8N3v+n/IOISCtsqD8qlifjQM5IDCCCPMziUCEuNo&#10;OI5oToCCjFyIcISIginCVtgjDHpCYiJCCm3P9iJDMtFCSsyi0iYC9FaIMssDWC3ilxuiiisGFjNx&#10;1H1ojiXIxosrRRdoeuCRpRgIktmtstriSHnI1x6trMwInoHGfoqRaHuJMjQvSDGSDSByLH3SIFLt&#10;bMvMqx+CTxWs7NVs4NFnyMrI2I9laqltyDSEejVtzoWC+I+yPRZjZrkFPB5E6hyhyEnh3h2HKB0h&#10;xqgDnq7J/DSl8EpHZiVpsC4kPDyK5LJF8D2LCj/DNOIuUqeOXFEGWCwjQicEBnjkDywAEGctQEOC&#10;CjUlrACuMiHFUAEgDjtl8ETjzL7ANmzDqEHB6HFrRkNGDJfEiOjkYD0jyJsDqkGlUBzmbHKhihnq&#10;xAAkFALALr8ghgegdHIhpG6ASgMETPDuMEJlFPGFrLuEMRFkMACkJiblSrfPclkCwC6h4q+AABth&#10;wjchehqBsgABrhwqgAGKDHjCDAGgDjvlfEDAFGGgRAKEJzkC6zgsbzSD7D7ywMtFOCcmikDmgwyP&#10;0Qyi6vtl8CFEFCbj5iLDvliCNlzIerhCiHlibOvk+kNLhk8j5gBmgiJB9v1kTq4EREFB6qhvaExl&#10;TDqgEAGFkQxJvlxiHraDquQTtmfDAoQpfDylULRM9KlPUsbkzgCyimVS5Jtq6QwEHENn3xHpuUIG&#10;HSzxKHjjtj5DUx5v5CWDaC40XjAmOipQwF8EXF0JmjnQGGlB8QEMaiLpxELh4B6EHSxsKLuDvChl&#10;OCHu2iIOCACgHloh/RHh8F6pXmmAAO4jkgTATQihuhzKIAKgOKw0dAAB2SfAABuBtqKAWgXAXgAG&#10;yvflOCRDwmWqshihfBgAABphqhqT7kLsQi6gTALFCg0ApAfvaNZ0Hivj1B9C4oliapli6kGjoQDC&#10;EkDB3ujAABahkhrgABnh2Dkh7FyTgicgZgUmaFWQ1DatfJZEFHWlJGmRDqaFJD41agFjtk+qYnbK&#10;nzxlYSYopoxRgxbM5n6i5tHtVIeCrIxI7iOiZPUthiloYEQDPH2CTs0xzIBs1tpx8HpM8UKIbCmC&#10;6t3CSjSVrIFxUMz1wiiNXI0yRyGxnyUvtyKi7JtCEpmxkMsijjAR1NOI5VlHDyStVDOoF13C3x0R&#10;v1fv+LhoKR4ILRwLZIujZHvHw2DtlyLSFHqR9VjotVsiSR3IAtGRLIODLnDyZxzVjlaH7RoRZRVy&#10;GV6DJn9tz2L2RSHIvIARvR1Ih1pMryL2fIIH4CZoi1wyZyZ2Q2LCkDJsxV1LQNONJSWRslrRtPRt&#10;MtZxVSMttCDPwl7lUBxBwhvDbB1jch0vht7vZgIpqONCDB8h5qin0ADGATgiLlfL/mRpmjCHDj1w&#10;LFrJ/D7lYD/o/JjGGFGkviDEBDwDOrhpljvoQCWKZQODPxeqdjZysQNvgFUPRGMMasNz7JUB3B3q&#10;IFYgABhhqzbhrh1uexDAAATASASmdFAndACDyTOAAAKPLj6KoACiVyrONCLkCCckPLTJXEzCclEk&#10;jlSJRiar4k6hchmO6huh3u8h7EiCDC4gDiFgLgJFogQgNmegLAF253YPPKnnhgFEDFEkJt1uDTBM&#10;mjzpsLZLPjPiopZXGPRx5rhwQEJnjlcmlJcCiiRX8P+kPDXF8DzRvmGj3i6h6sOTRkDGmFCjqEU3&#10;dCDVHFUSvCIUmjpswOCMmJxlqi3T1CYlUJfLaqlx9CGC3FWF4v+Qwh+EK0ZP2XYEul/MQjZ4FjSq&#10;2kDqDEvnh3Dm3UlFzLfvwjaLV0OypJgPPDoF2CamOkUv1kUh8qlh8vtujOkVHPVEFJ9kDFOOWlrE&#10;NiRCsGVkFO2jvlgpKz5EFh+ChgFAMU5AFETABEIEakUqxjqgM47pXj7CbPMTRBy2vAABlhihju7B&#10;vWwQKjq4mrjDvgDkZAAAsAkAbAAAVgNGekjmVCHzPlLmRFtGNFUl8CZCclqOehzhzjoBUhpHMB0h&#10;7lUNwANKSKvAPvfiHGJjSE81XlIPaREmhFJDu5eAFFClEpigDGpTfEeopNGxyWnV6yEWj14nuGCo&#10;ZVlnvIOir2TH2n4RyILItR1x/H42PCKV2xPCu1u2RRLtnxsM4Mps0WrxlRTSCCMG3HtpCIOxbJBm&#10;LZ2Hzi5WOV8xlCOj+EVWdEVNMWYEVIaDRFLCXNnnnWdoc5/NjIepm2Hku2IlLIVNQiRm3WCWd5wi&#10;KWYChvtx2yUx8ovQEyCyA52nxjX2S1/19135mSBNstXKnNiF+CdNz2ixStRaWZr6AswyNWf6gIto&#10;FNfCZl4tbaAtm1lZ7aZSRCzrRCJJaR7WksbjQIVoP2oyXILxSGFWCSPnuRcIQ4XAAB4B3Q/2vDeh&#10;2h1Dch3h1KzsOEYAJ1cCIX33dChkwP8CakEL/l5mILh29CIEVnjCcqCzTtMigCbt0lYDsy+EtkAG&#10;GibicqlSmQ7ECmB24EyF45GsciLgEJpjZlOh5ueFpDnz7ia4iL3wAkFq4GJEHB5mLBbBjkgh8qoJ&#10;ZDtgfgcgdwIhxE3APgKFkXbEFAK7PaMjuQ7Dsy0XhH2QLTHEDgDlC2GkOB5z6l/i4huh1DghhQ4g&#10;AByB3HKOUP/JXkFGYgLErP4qRwuHdAC2VDyVcUUvbIslZOKT7Gj0YCNlZJKigZjVwoKNggERqEx1&#10;rMcoPbxB/TqP+kxJb334fjSq5YGpXzmVMk6jskDMtLY4MEiB9kNkT4rkEFgFTkFw0FxEiTRWCHkk&#10;TzVDrpssmWrKEjNChaPtLKp8NWtKkDmh9joFUi53fYJj5DtmFj5l6vGEz4Bn21nk0Q0JsCavWral&#10;DkGOgKkjaj0jqh58Ph7n0W2kUkAjtwyDoEq7nkOECCLkGvryjieiVh8OQE0ACEjgCgLJ343nc5hn&#10;ck/EFG2D55Vjqj6rJCSqlhvBtzbhmhh5Bt6PZiviCh7ybcM4KSbD3kDAHgDiCgqgeAYAAARAJjtg&#10;GgIHcj8MLFa0ZgCGLQBkKN+lTkUnVkYBnBrjjBehww3h7lhiWruAKgLlogJgJ3GHDk+lkD6xCgHR&#10;D1YDuHhG1851eERKY5i2FZkMtx5i7ijC/ZvZ0s+DN2On7WYcjRo2e6nNSvpiWi506syNox02Uo/M&#10;w1gnoiqavnrNHtCFa9xDEZw9DVi1pLe57V5xlEQMqCDiAoAr1isH+AAA/oMAIKAwCA4O/4LCoM/w&#10;DEYTF4xGYwAY5GoNFY9EwDF5HHQBJYnEY6AgCAoVIH7EgJFJPJo1FoVBYhBoRBZtJ6BH6BJotOpD&#10;Jo5I4hOpxGYhCJ/KKlIapVarSYlVqrO43KInB6rLqXQYTLpsAYQ/n7BQFbYw/rgALbLq1N4TI7vS&#10;p3eI/eK5daPSKnf5DCI9XJ/KahfJDdMLYchVJ9jMBd6bGLXCwHLrhi7xK6RLpZZo7WJbBpZJZWAg&#10;JXb1TKbI5c+32+AA+Hu8wA33A3gA7uBv3Q6AA9nc7QADwWBgACH7MQOBwUAAPDQA/H2+rlYJjZpV&#10;e37hokDAUCQABLoBQJDrMAIdSpABwN5ohKJiBQLzAWC+nJ4c7bqAS5iKpiqAALWgx+uwuSGQOnZ8&#10;uy658pie57nyADsn4AB6nuewAHufR6gAAwDvMZJqm6ABmHG4gCgQBwABcF4XgABIBoQBJ6nkAANg&#10;c8wJgeBgAAaAzWuqkYEgKhwCPU5oEOYAQCrof6EAIjqIAPEYFyEf59nuAB8n/C6Docd57H2ABemi&#10;a4AHKeaYndCoAAYBjmH4esLgwBkYAQA4CyGBCRhEDIEJPKgAAVEknOmzc/vUh0qIQfp9w1Q6DpW9&#10;acoKBAEgXQyRnyfU0JYtgBoc9TWgDKSa0goB9nzDVTNattHALLIBAG1oFV290mwrDyFUlSgAPxUq&#10;HNw2x7ne5C21SALWgBUTrn87QBgKiIEJcAZ/ocfM8IU8L/J409cz/NCoJY66dn4fFgLAA14QOvB9&#10;HzL7ay+jiLJGA0XPc1j3WtEbooehFTLEfyCnyfELuekdJzQe2IuvD8NntZJ8wuAgCOYeh8TQeZ8o&#10;RjIAAiCIKNud51SGA6HWpDwAgMl0QJGfQCSzSMMH5DR9viCwQIUBQHwYh1ZX8lznoRnTPJqkZ8YW&#10;351HPD8dAAellww57b1eAB5nnDx+QVYKCyUgwYA6DgACIFwQgADAIyzmM/tah0BoOtV1IQfWdIVv&#10;Z6HuegAHMc7kF8apxAAaR6Q8fZ/uYB4GvMC4MU8+VN045oEyEB4HAlIYGgjEdeAYBehAQBHKX5Yj&#10;8PPXLz7JKijIs/7KsIjDCNgqi3K+rjHMOnDKd8y6wLGoSsKMnKtKL23kO2sS9yusCrNTTW7PEyqP&#10;d6jB+H9DSPIZSHap4rPqJfpnbfCjSK+sjCBIJ8Sv++h6I/mkHr/SxKSeEhKaLumqDEMey/49qBUD&#10;kyf4VYohTHxGTJIoZfT/i+vjI8vl8xY30P7UOVEocG37QdLyUqDxF3wmlf29EjSzXqF8LjBAk5PX&#10;1mBeAYCB5eYUkkL8/qEJWChQ7Me76CL54fwhiE9eHUHX6keH9DF/sNHpqGLkuk0xpVnlyikap2Zf&#10;TKPEIShBWJaAALLZUNUaQ0lEALPMO8dg7EPjwHgjUAR0B/kxTIglAqC10xUNavw1qVmiFuIqQVmJ&#10;Iz8N0Y0gA86uCJEILaew06j2BJQLcwgz5BQFANOmiFxb2yTu6SaQ17JcCYj0HmiJDptmMJob0hdj&#10;yFx7k0FYL8Y6HwCnTAgBB0AQAdg7TaNtNgIQJgNZI6kB4CTzAKXSAxJ6iAEpGPlBAtaaHopbaElF&#10;LI/Ipj5HtG0fzW1LofH+S4dg9kLi7Guikc49TtAMhuhoB4B1Co+PMB4C8wHJrQQWeslzGk/nyUKS&#10;xU8hSHt8LSXE1jLZEk0klE8ly8DmHPUqXsuhLTWoGIUtp1p8jzIGJ656YFGx9L0WI62j6Fx8jzHe&#10;e6OS1DtOZRgsSPczR9D9Ns9xND6j3F4QUhofiFpEoHLoPtcJLWiKZo2qFC6GW7JoPwtCSLWWMIeL&#10;ghpfiWXTHTLYdSZrDicoaY0eZUKGmsrRH3JlDQ9B6oeIgS4d63xsDdcOOAdg62tM7m+g4kqpi5II&#10;AEYYfY/l7LhqAQYfAAzmQ2JGegs1eEGIHH6SN0yhSOEuAYA1TwHAOAaRGophRth42dWiu026cl/p&#10;gYwbe0qB2ktgdYQ4A4/1oKBAAC0DbJwkguBQAACYCrWQqINYiipI3tmGVgcUfDgDgG6GkN8dIABj&#10;DoOQOZCBzYzMkAikJ0augEpZP4eZ0bQgGgNRg5loV3UaunOo6azJzD1J/I47My7+CrQXeYV8rUCX&#10;mXwgxA2+LtSnw8JU9B+cOIfQlge84ycIIXwYLYld58SnqmAgCQktccoTnbi0SkmJOHfvmhFfIjOC&#10;SDPtIieIhZ1mEPzJFgIwERSMxHJuYw1TxSyEXLm8OApBSZmvKO7onZXKNwaeQZTGJqMHFfeNj3AV&#10;/YNFTyLEOCb0IhwjK9T2CeFjEF+yHC2+kK8aR3yjEuCJY8YQ3yc+MvkRcIkXxBfd4B9cOPLvoY0q&#10;ua33lHJrmm+uSS8YnLJDo0BnzZRVfMS00WgjUZviw+TCUUGwjeGwNYAA0xoDQbaBkDB12tpeREPu&#10;kx7rSnZO6StQ52E0TIU8Am9Bm0p2HgMpt1J0Z+4zggdFaBfm7mjkeqxaalYvOwPcoonyl4rpgaev&#10;VDzGDbG0UrcI2tvTWjHGwNsAAzxxxqHwPogoSgjBDa4O5lQDYvAWmWoAh07VCpENaA4/l50sq5x0&#10;6Nm6xGBHmUabeTRaJWD2RE06maRQADxtKNMb8ahpjmHc1we6IgFXomQlkCYC56AWRgBlGxzQB1KP&#10;iAZQuh0l1YSy/XJWq2aG0LlXW9tmZqlxM6/Ik4BlW3AXDVeiSI1bLgJVb11cg1gpoH/apVB/iC8J&#10;WAwgl5dG7oEioWZJoCgHTAYemBDpB6QG1Ntz0wxp1wkKAIug2TqyKJ/o/slrbSDrqTWigs7KX2iz&#10;ESEQyQUhR4SjIU60dw8429xNshxj49URDxb8AAeDikP0gAKAk6asCCjoHdG1sEcjrbBidIu1Ckpt&#10;kTVSALYJi6LNHAGlkA/mHWJ/AeBFzrkgL3lUKqI7Q6x1sqa64CUGcV5qhxtHE7pQCIRyIjjVjSpz&#10;515O0DMEgHgABJBjbcCCXUD7Yszb11JFi2scHmcgeXcQADiHTScaI5x4gAGSOZlQ/WyATZMyQCCQ&#10;p3EIU4n9XZ0z9qeToBNOYDGhao/R4bjzqm5edNcR/FQm6HB26ILFoop46HkAC/QrZ2r2KIoyYsQr&#10;LDyEUBB37AyCqEwpwuKyIiTFArbCAx7CkAkCrDrxw1QpTOjC4kIijNYWEFh/QgqiiCIlAriLT3bL&#10;LWQyUFK/4vrQrGQpw1EF6JInIwYiQrA9rlbGrCb/rFyGInxBouCBgoD3Q1SicC4jQwwmjzBlrM8J&#10;iEp7CIaAZQ5/g00G58b/6+gogso06LTB0CKGgqi+yGbN4kZhEGB/zJrOIqjojPq/DMrJ6LMNosoh&#10;Lq5AzYcPsQzBUGKGzGbQR6aKI1QnyKA0CwqGQriTQmJC4YoYAXJNocAcBObiBgRTxcSbKNQAwfpj&#10;KmS1BP7lxU46zhpcAqAiI9CPKvABItw6Rm6LxIpP4fij69J8ojBXBog/4grCiwovBmw5hhDDImhh&#10;RWKvA2hNCbBe0XzDKKhBK1QeYehwAfRgIVAYoZAAAeQfAlwEAEBtgGQFYEwAAc4cJFIDoBxIQBpa&#10;4AACDVA5JRIADdQ6a7I6Y9aQB1IlokY6KapBBXZoRiJwB8Q7BMYmgeLfQ87hZDAuL7JHYYIaIbI3&#10;4fYhwfhCZgCPJLIAAC5kptpIgAAEoCw6a9A6hmwuQfcZQiThY8yP5Bx/5sjPh6cjo7TQjsomIhgx&#10;cXhTJKgkYBYBxoQehxiTY5gdQdqNRmA1oBABhzotQhAeAdyuRUwgoA4BZQoCICBzqkYuS0pa4mIB&#10;BaAtYhDlwgwfQwwAZrMqikIhyvpNA9b/bsCkDxo6kUAfAf0hRECgInJJYA0OZcL1TewmMsI55iCk&#10;pcA96RAtAmLuJNAXIZgaYAAdYfCAh+h/ppQ661QsYfyvZ1glw+RP4eIeRHZBEmp5hU0P7m58x6Yl&#10;g8y4IAAGQGgGQAAFgFQFjsqssiBPBr5aQdgco4gcYcZw7LTMQjpSg7R5AwjHSIpdA9ogypaCBJ5L&#10;IBRsgJAGU3gFz8hRAzZYgvAA7ppRCyZaLhMcQeQ5Ad4dy5YcYciNoAYCptgWQYQXwABFrlpLICQC&#10;KYACABpLI/D9SZJ0xTySq6x0gAA/ZPkrZAI6ZEhuDmo/BP7IK0bAcSkAzKZ3DFh88M0FIoRo8DcN&#10;LPVEEK6BSEorDPhnEYQlLM0RAxENw+1D54L/qCxSwspdKFcFCwzRQlKHDI9Di9wj7okFh9wu0OsN&#10;DMAxTIiFkMgw8HKH8DTM8Mj3Ynp/iusCTA6QyFYtsOcKqHR6x4AvBXBhysIoAzcDitLQ8HMKTksL&#10;UNzOCCUYLMovSjbRNDrOND8HR8bXENcQ8N7MkONHrPjMdJ9OUPM17RFQEP1DzFcLsIg09RlRh4iE&#10;iGlQzM4t0RqKVPCKRaB+7HTNRrI56cYWgVw64eTg8rwCBDBaU05wCxo1ofQehHZPwhwBwBFCDEyw&#10;MtzDIuJfhP4/hyk8Ja8rSZJXCfKvCOJgpshgwl64BL0wJ1RAaKFYh1I58xBaRrpES/tZZsRYLzRd&#10;QmLvhl5gIZob4cIAAZAcAcZEYBJGAHgHQHg4Rw4CyZMeYlwBpbYAACgBpITdQ5iZBQpJ46Zsg9xT&#10;J3Shhio7T0gCxDFaKRzvg3UPUayawgoeppxDb2gbj7IAAZwbddoeC4Y9A5hAUoh1oE4Dr04FADJG&#10;A/cfwALDKwItpLI9ZVLoi/ryVLJorp4tQmJnQmKEAi4fpPw4pMIAAZYbwcw64Bh0A7QlzuJHawhP&#10;7h5IReA1pJRo9nA91cE9RHacRL43JHdmJDQEICj+QGQEgDI6gAI7QiixxeNP0Xw7Ch4gzZRuwmNd&#10;6YCVI85jZYjjVZ7loh1bBaMXwew3LYg2xUQ2xdggqUbnh1ba5DwdgdpwEi4apMDeUaxu5uwiwmI8&#10;MEAl5VIiTVA5iUb2Aw01URSJ7YdLx9NFwEIEZtlXI6Ye0bRIYCBoQEV3ddw5gZgZQZYAAdodSuVo&#10;Ag5BDlbNVzkDbEbojGrI6RTLwkbdzpJGpgYBRgYE66oAAIQFAEYAADNABOZAVBYB5oQAJPpA72l2&#10;xHc9quQcIclpYB4D4FQAAagbJNgYIbhw4e80JkgDD097AgxP0ug9B1SYoBxGFf1Vh0a8JzJzFCCd&#10;w5o6TmkSZ/6gFDApx2tDsAU5UNkQFEAoFEUAxUgyUALDp5jJQs6FKO7HsRELYkrFFFEPSBAxNHmF&#10;4kAv4vgmmG7RMFGHp6l54jo8J7rJAg1I0FwsFQ1HCD6HYozIB5NKKCFKcDo8QxZ2Yx10J4p56iIn&#10;gmgwQpWLVLSTbFo0DYIl0zoilIDkA2RbibsAdSCHDPAutt4nkWMNOOFPWOiH76ENWHS+uG2EEOGF&#10;B4ov1JdS0DousErMLLlSeJrDtGg8Qxw0lGmR2OjK8RbKcO2JsRyJ5Z2ReGtUNSAtQ2wVwUoUNfgB&#10;AhwBt9IeoeKNpzZGAdodxwAdjxZaJrJIBoRSZDVmMtKDZsZJi8o5ksxuQuJ0y7Q/bLZu5XayCQt0&#10;Ag5CJeg7SfREYBBP4zJaYtKmNh47RSjngiQ9s2ImhsAhBECo5u4ecIIXgabaQeuNwEwE176SxIQf&#10;oeLg4Ca1oiYhAB7fyeaYEeJQsrmYjwqKl6ZBpXJbSRBEsUSKZDo3Q/GNBBYfxJswymJDReo7Vw5E&#10;QeqTQaYbochwIfAgodT6xG8tJsgEQC4CoAAF4D706X6YBKWXt5yRDVBQqbaOSsIxJjawpdJdhMbo&#10;ioDyg7QfQkAYuj4AAcYASegD174emV60iVljIe64rf6zymLq5ApMSlw1rVA6ZDSYtXMT5Twcwbsj&#10;IG4E4D45piZbJaDogBeCUjZdA9g7ZUJNBhZL5URC9NYAilIiTjS9mYQrlwhsBC8xLyofoAQ5gcpw&#10;ZrljKa1n+xTewhEcZC5sDZefYpVfdHszsB5fghxehc9FJ/tMqhUJQ0A0UIk8JJhuQtx7YnWHJrNZ&#10;BaL2jlbsmG9O9FzN2TsF+gyCLnQvhJRIxy4DRmIAAIoEz4gFIEADt8Y8zjS7gDFhxbYlwdodGkId&#10;IctdIc1yhkgEV+ocYcIb9pAcq5b7hwAAwBw6Y8g5g9YxbHD/h05GGBJ0BOhoQ/iYDwxIRTg8xPxy&#10;hgcIpBuKUACGeHcONDkPmIGKOETG9PrFwp2MQr5KdFEM7MkJ5BnCiCWP7IxfWHa1GRWQNLeSEQVF&#10;4lOUWMvFFH1RdG7BcAyjYgKALCBP8AQUAP+EQUAwSDQqDQmGw0AxODAGCwwARaMxSIw+IRiNQSCR&#10;yJyEBR2IwyFxkASeSwd/v6IxoATKRgGTzCMgKcyh/v2MR2MAIBzSLTyjx6CP2gQenSiNzSFP+Tv+&#10;pVCb1CHVquQ+OQmV1uNyiZReKxeNWGQRd/RaX1+z1yOQ2IViK2qzQ+oWmZVK4TqZxS52SVSiX1iw&#10;YOYUGtYeu1y1we0x3HYyGv66wrBY/OReIZu70Kb26cWPNAACAECVHWS3SVe6QmEQR9v5+wd+PgAL&#10;pWqoABIDSd/Pp7AAIgsF6iKPl6PcAAgGA0APJ6cV0ul1gB7vl9S0CAYAP19vwAAkDasEAQB+UDAj&#10;ygP16mCgj6AADAXVgb7gD8asAqKmp/Jkfh+vIAoBvBATyJwizxQGfzyH7CAAH2e7bgMA4CpbACCL&#10;6iiXJqfiZQkgh7n4fbtH48hxnieYAHGfbwHieR6gAFQVBMAB8HadQAAg86Mn1Gr8JPH7VgkBYFAB&#10;DL1gYA7wAQArwAI76WgEiwBw0lrUPKBgHtwgoBgO2h9u67h8gAfkrtQAkNHmeZ5RCmyYgAeZ8zQd&#10;07AAZhsnLHQGAcAB0nZHoBIYCD0gAEgLAmAAYBKDYAAYAiXTVLi+gGk6iILQzhQkvQC1CySRQE/g&#10;BNW2r1xFNB8tsABUF6YwAHIf8lAPJ7jApL4EgQBM2VQfE0IgfLxgAfVjvDEVjWRASZTvGp92ivNK&#10;INaQDAG1Z8n/FCIKZAz4QpaTKSsgsCtui0NKs28twpCdOp3BtSrG2anNvMsUAU6FwtuqkGqaAoD1&#10;8qiCgPXqNvW2yc2o+DVwI28DoIniZPU1Z2HYdoAAaBtAn1YtMvWnYAHsezdKTbClqYmCZXfLIDpr&#10;NKa1alsgJ0fB7HpHU7gBbCTzLNEJRRATbvgk8VPIniTqZc6eK1K6rpfKj1poBQE19bDwAspwZAq6&#10;QeBqFzjAiCQAOQ6QHAyDCCn8k50G8bIAHidpzAAbxyR6CgSBQABsm8bgAG0eh3gAetipkmVMpzpi&#10;WPtDAAAUBcv42CFJS854Duk5AGOeBNbANXz9Q0nmQNglKyqfprF9OhyJpEwqr3ox6RMgxiRrizLA&#10;9M0XdMDtTZMw1rDIpei6smsXZdUszLI8zzR9Si3ctZiMA+h1fhLr5Xmd4s6MeOgxY++2fWoZQzOd&#10;ggykIyqzAL+xvltMqysrjnf5LolnatJ7KsL9ANztKvb9CoNMMGW42LqTOk9KE+U1xnSXvmK6Yozp&#10;ly9KcLQVMyBsC5u1NCQhdcD12PWJu9iCr7TIP5LuS50hSjGwQhUY4iz3S5QRhkR2BDwHqE+duY6G&#10;cMzMPNacaeAhcyKHqdCYJ4Rd4Xu3MuqVAhuh6jycENAYQvTUD4RqAtIADHGj7WCcYCSjR+D6PIm9&#10;nB6j1j7XWOgdB2R4D0Rq6JnaWWdj/PIA5KR9j1H2Pw5s9y+UoH1aNAuPR6x9D4W4Z8iw+x8nkMw/&#10;0giCD3EcAIAdbI+TnIgSuatZqaVPndIJG1Go9AFOTHyApQJqUBjuTiAUf6aEDkFHyPY7qTyTgOPk&#10;BUBbViVgJaYeZDTAWBEJP0W4ApyVToaACPwpaxnnNMVah5eKzh8HOjQbdtZq1gm6HMO8eIABrDsm&#10;6OgeyaB6DsOKhpFAJAMAZAADIEzaQLS5JaPsggBCmqnJcAMgh9JgliSuVUsK1VkLYV8eQ8g9x9Ey&#10;FKLsYE3h4Ksi4ztUTSHGHgASrdxiGkqH+esRaQK3iariXqgR+zKljHcP44t8amUKD6TQhhly0UUO&#10;LP+qpZS8lypbLcbJxaa4ek1J+eFlLDCakrAaApzQAS2kHpYPpdYCWNgACEEUIFEj1k8Q0Pcey60q&#10;GoXAsc7sYTnOPPAPQeZxRuDYG+AAEwKQTgAAeBECJ4agjuHenEDYGQPHPAQckmqLiJpFAgl8dY7h&#10;2HPAIkoBQBz4pVnpTMhI2htDbPK1UAArRWisTqPJOJTDulMRQipFDRHTkxQ8XJ/z52mPoo2ktNpW&#10;wPsBUUAok4NgaArAAB0DgIEfAScmAgB4FI8EWHKNkawAB4I8VmOiw4FQQAlAAMsaw0wADiH8cUe6&#10;riTsgLBSxbDLnOJKbK45yoC3Kq8OlPxx1SFfn8q7RR2KdHY0qJUWmF7vyEMrP+Sk2USiUliv+Xlg&#10;eACuw3hMZ0oN/oAwGK9BZxZMIOwEbU8gqEm6KIChCVoj8SIRwqLNBCBxWjMQpAA98WL4YDPkhjiG&#10;wKW3WmnhnIh85lC5k9Ng9clj+MGFCf20IjcNSGw1xI+o1hc3fw7yDhqBSazOQNv7CInGQIeQTXZk&#10;SB5K3jkgRBBuoJjykrzMTCIg+UjNYkeTDmFhosoZpedELKmSM4OoIlkZ8uaMzZxI7T8l8PyxxBKM&#10;WlTRpSXuIIjJvJyHVSlMTQPYeNhxnjCF2Rke6NQMAUbGPseqNQI1RSoeAd47XBWLV9HBQyWFNj2H&#10;uc4co57DjvrOuSyp7p9EjTo1Q91R1fANSTBU87SUTkHd+mU7q8yyqbSsS6rp3zVkZmkc61sj6hEE&#10;oSbepxMpuJxH8ARzR/D1gJPkS8eQ9zdTKXWP49Z9D1gNTWBAA5Jz5JLI1Yw1YBUos7JywXWViSav&#10;kmTNaMSabtR73NstNY+TxHh4RWAnchJFppYGNcc7ggAgQA03sb9lB7j0TiAakgPgXXQA2A9JSWj7&#10;X01hReSKmz/kucUQw20HW1MpZ+yLYYpxfjDm8O6akhcxknO4d3Qkjd7XbXBHBj5qFREvWuet2sP2&#10;JG4L7aptSpTDu/Ph0x39P8fFEhrMpw7i15Kb6EVajyE9np0JiesAdlgXAxBiRkprNkUDgHIn4HAO&#10;wbI+Ael+mVLVNAIPAA1Xh2h7IuThGU+Q7h3M4HSOhwQPQfA7roigCoF7hW6A7S2T48EXARAee4eA&#10;8HBAOAcl9ES+AEHSPOliO4/R9HOASAtDQ8B4nOYcdMeM3ReC7F4AAXYuRc4QTSiqoCaMMQToCT6F&#10;CYVwKhNW1FOSkgEMuA+qIEACD1g0tuAAEIHwQnlaoAABwFm0pPPAOMbQ0QADrHSj0cg7B4KSArxU&#10;aY32/DkH7di7T8yFkEVCPAYKOkOiS+vMc0cecmceUCaqV8/+PKr6jiqugEzuw8wefqxYM2eev6Q8&#10;ZAhUxCgTAqfqwExsgiwMx2gUfdBAXGxCyILCJox8KMp8wU0KVKwuyOzY2AdOMOyshMfiNizEI8xI&#10;IEFgIYfEgoLzBUeCKSxeNMKJA4zyZSxkIzCcxuRAdetKxyffBkJse2ISUyzuJCMsJCLOKML0dJB+&#10;wIzgheeAey0OgZAnBS+QMiyszMqUL0kQy2xmLzDNDCiSMYf2JYKrD4zIINC2XGJ8gSzENBDsvrDe&#10;eMzrETDAeAaegyxEzswfCiXogagKy8iOLEhcNMyi4WNcNfDWemwEyeNwIIHcHWHGAA0e+CAsSc7g&#10;RQAiAYmMfUmmOcAKAFAAACdCpYYAZcKALKlk+GaOfmHS50AAG+HUHIcc12AY8GH8pQASj2sYPWSS&#10;SU6YTYPWHwjCMAP6IymUXgjiIsvUQ6Qo9cO8heNLHGWMpIKaOmHmZwHwHwlmAUPAOQOTHqN0H+QA&#10;HaHoXspcNwNuAm02rgleAVGAjy9kQ0PS3m+wPCOG2YNXHUNRIiPSPBIkAA4MXsZeKsZ6JWAI+mZg&#10;RQxamm+Md+kWOcVaIsGwHKcEBuCUCmAAGKGIGIAAAoOiAAAqmYAuAaPAAUjymSRGTKtdA4XQVFH9&#10;CqfSded8TQHq+IuyNWFGoYAAGxGUNsRQWirCpIoonoPIhhCwIdEycUaYQwPAAlLUAABSBIBGQoOq&#10;AAniS+H+cCvdF+JOAWAQSUpcO6PuPAROO6ZuRqeegsjCNulMc0mUQ6Y6WNKMLaQamY+OtMk4VsAq&#10;UaAWAyAuR888ZyNuGSGYGeAABeBmBaPCnoN+i/AcrmO6N0OCJkuSR60ypeSAHQHO/iHi54CSCOCK&#10;tyAuUaTTL88AjwSUAunWAAHO/a/EAeOlK4PKtfG8IIASAgSVKCTSHwZwjEZwHknGYy9IM8AAHMHG&#10;bmFwFqFsN29+R0ZtIk9sZTCsLsKOIo6vHLLuNYA2rkUkrsAABWAocmBqBsBfJ4AoUCAcAhQIAonY&#10;KoQ0HMG+uoHWHYHcReHiZwAOAjJ6T4GubgmTI46oNKJ6PuZcV6S+OibG9JAUAWUDASSWQyr5AYkm&#10;vbDafYJ1D8d3ByNMdVCIwnFJEzEOeSzeypCIiTDedYxEd+hYdudogBBVSQLSMsJ+f7FJC2exFQyc&#10;fPDEIiJ6Qkegh1BMxBBkLoqWKgIEFczWecL2wkeihytWgEfsTpEKzxLGMNThSkv6TDBuzmfbEGwm&#10;f0y8dnCxRkMTDJA8hOwLTgMLTyyVBKgyJpA5BLD0dnTQMdEDCLSIz7EuK6e5DyYGmWf0quZfMKek&#10;MQvrTiLXUBDOwpFGK7EGvzDKesfqJep+h+wTVOMjFKLeiNFIopFCdrVmd6dSXos8AAHUHMHAAAGo&#10;GMGCAAAu/CAMd+AeOQO0liOUItLQZ2WUVOPXRAxmAMfUQIRGQKJ2OES2HSHa/iHMUGIi11OqXAAC&#10;pmZ6SWWuJ2o06KfVF4XRGAXAPsSwjzTCzGqAIKNqXs+IkMRQOqOK+wNWAElePMPcHpMaHqHyN0ja&#10;N0QKPIAYleAkAcj6Io1ErgcfCwVPHMSAaUIK3+ROPIq8Iyq6SiQ0g6QJLCI0XOXaQ6WpC23wWNHq&#10;q8JOO2RRYIAAHAHhNcAmUiAk/CAfGmN+TGPeNXXyliRqQBD0iMquv2ZMaYjQOdCkO0RMO0VKE+F4&#10;GOb+Hc/imyZgmsiUp5RyKdbSd4dqKKJOt0A4AABGBCBETSHmm6AXMaA+A1J6+mPAJ+PIcgS+/yTQ&#10;q1aejujCRRFsc0HYHWOzL0PdJGQ0WDaxbUqCRUO6NqQi7iHwNuHpG8cGlNJ4BMBVM4UCPSPWF4F0&#10;oaBSBdQCAbFsIUJOPoVstkHkH0ZwHyHkRc9ym6AVd+AAHfeEIUNWBKBOBSAABAA4bS5EPAnoPXQK&#10;bGn0NuJ5YSlfGiaSbWU4JPWq4OS2PIHlYjCkZAVK8AQ09eOKHq1eE6E4E6AAGQGM5wqcRQQlLCy6&#10;yvVyU3XyPxciUSA8YA/EieAABmBIr2BQBbdLQGV9L2PcAdQQTqZIAAHoHSHDOQHUYxQoAAHammAA&#10;GmHRFaHoAETmg0NPW09icjQKUkAXARdEvMUCYLAAYKcYPcSuakMVSJV6zgMzVrCKgpS4roK2yJVr&#10;A/cse7h/E2LJSMxuTpDMJmzjDOwTBNiEe5hIhXPAKHU3SZUyfMhRKdVpBlTHTLR4eCwfDaIlTXKZ&#10;VZB2h2z9i9PAzhTeafS+w5E2xaK5BLjXTkw0fvRuhxVfBvAmzNjnUOf/VXEThEw7UbUxDQNjUjEo&#10;eHDGiBUvjuwdDmMBU6S26jC3kNVHTRVLSu2BUdVxlC2PVVULiRRsw+MVhzE5iIKc1ITWXpPnE/LI&#10;w8ISk2XoMwO6HKHAb8G6GcGSN+P28+kiU+nwpSu2KcSkJcU/F23mTE7hbMJGaYZ424PAitJNF4AA&#10;HLcdm3caAAHYs4YyAguEAnGiJaQmPDPjZRaQceOSPPaY3uqPCkaKVKPUPcXkZIN064/Xm/FsV8AW&#10;10JqZSi4PIHsWkHQOopOO6AiUSAjReQyJkSdAAYMAIfUPOl+/DXFn4H9Hs4cTCq6ACP3BxMgqAJl&#10;OcO8O0WKKoKrU+IMV6SUn+4AtGjzHsRQGOGebeBcBWBhLkArAIAEO7fMZeNu9cTQOJaeYGjgPUPA&#10;prMc/8j2QIOLWpPURQHeHqOKFAF4GKAAG685I41+qcO6p+IlDswEKeeUIoyOUoPWAwAvM2rddKO0&#10;m6AqJWBMBQuhOYc1MoAOv2OYZwSlqaq6ZsOcAaAkrnWxI40yR00mWWN0jQJkOQmCNvqwRqXMO1Zy&#10;kMIKGzIAAAAwBVp7n4Aqt8AAFmFmFqABgOBZJyAnJ6Hpc/XgOkPUQetDIG3DMIJYTuN0BNeO/AS+&#10;AyAsazYuJPO4N0AkAquE8KcEAiAdelhkPMIs3EN1ZUAAAntbm2HKHEfnsopQOgNW88bGieOcdA/W&#10;/Yb2GsG0AAEkEgEs4QOKtA+FiPe25Y3cXA2yIsATpEAAA0AtsQHIHOAAA85EAABqBaBIAABEBLLe&#10;AnoEWwPWAgAsUiHneGHWHRWKGqG5grMyr2GiG8G6UEOIQoJ7SYTCP0OfdE9IrmAdRQc3RToCsrgW&#10;PqPuasWxVsyxlQxhR/CWw+yth6p0MVrJSVj2IwLLEVighE+OggyOhLEayVkXEWhFh3DdivSxS7Cv&#10;i5FLUGzUK0ICgCwWCuf4Ag0Hg4BAIAf8NAELhEJhcQh8KhkOhABAQCAEbjkTi7+hkWiMlk0Gikni&#10;8qlkmAULfz+gsNgsclskjESm0Plsik7/lMnoMRh0gkkVg0FkMMhM3ncmhdPok5n8ollRlUNocJAT&#10;9pMUAcHn1Zq1ZoE8lFHkUzlc8m0WkFJltKjtJncLgr7rIBsMckUwplShE0tM8il0icQultk2Lotw&#10;o8nwVEg8zh2IytKjdBx2Ls0FhWJj+KpsGAenh8btEui+emMi1+tAExvTba7RADubzaAAKAFeCQKB&#10;kGfb8joEg3IgwGAIHjoGA0Pfj0AAHAYFAAEf0c0/IAoE5ACAccjcFfteAD6feajj3er5jr/jj2ej&#10;23LxeQAd72e4AeD+N+AivAQAzsAaBjfAOAjnAOAzkLw7ICuwjwAH4fyvOMhZ+ocdx4Hg2Z/pEDYJ&#10;goAAMguCL0wq9J7n0359JEdB2na/R8uoAx/ucBqHAoB8Uu+r0EAQ6roI64rstQ67wvHIjnH+fUXO&#10;2sK+SmAsposex8nw2amH7I6+OQ9aDPEsMtS2AwDuc8Cwn6f0XJe50HSGAoFOieh9r0a5sG4AAOA+&#10;EYAA2CoGgBArkQcv08N+fD7SY2aYoO7jxN+fiFgG8AAHyfR5oMfzsPOgx2HmeoAE+XBgAAcD6gAe&#10;Z7VJGC9IanylNCpilVuplcoiizQAAAaNABBAFgAGwbBxTJ2nOAAPgU5wSA8DwAARNIASsnaRAEpU&#10;FuwAMigKATkS9WM2tnbKHn/DB9PgfMLPSfb4ATaaGW+AB7Vc9N1AAfbtgAZxwnSAAKBIFtpAWB1H&#10;pEYZhGCAAWBiGEKzEBN42rCVC3Ai6vTa4x4w9aWJgAe8ABcGAV3qfDjBQEYSgAdJzWVQrfAeCYHv&#10;0dhzAACGZ1YestgyCoJXre8JN8vjnIVLceuGdR2HfgtCRCgoE2odJ0nW38ngAep6Q+WhYlsABlma&#10;ZMKn5FyDK8hTJzG1SNrDCTkAJAmAgTg4BHvTgJnu/oQAyCdiBmFIAAqC8SggBFh0ujgCAWCF9Hoe&#10;OWnOcAAGwceAAOCwNgAZBtGu9MmH6ALLNcl9fSKAwEOGBgGYOCGDOqBNCASBVCAWBbh2nIboTmAu&#10;jsiiq2MzXfgLof3RsYh1ssO2UxoqoNKtAzS6Mwqa2Wwo8IM8qaVJi0ChpkiSSqLXSWsb8zHNklPt&#10;plWibsV4SUI4wiMfmyvmrrWrBqoz6VIEQQoRfHrPEIQWMuja22EqJI2pXZdS2P1KYrWB6kIGPCfr&#10;AcuxPCxvjS4T99xFDEvmK+SwjEEjHwiNKayFBP1eE5Jqr54iEINmUhRAiFBhCMq8hyXUsqIH4v6f&#10;5CuFcCFZFIJvEaI0QTMvbIkVsuRcySwmM0VeJkTX+vmilDElsNkuGEVqRo0ZiYxPPKS6R8plzKwz&#10;fUP84w3BtDTNyOBPgCR+nwAOaoBYBUhx1RcAdegBFLrVSKvovQAT0AIUmAYBLcQEJDK6bAfbaYBI&#10;XIKr8sI+h8HwH6Pw4zZi9HXOiuAsJxTjD5dEAAekmGTn9HqeprTIj0ybX0P44y1gALxOcBYCrfwF&#10;AKASb1iiDjlOmOKtiQKrjqD4HwXocg7WnD6XssFBQAAHJFAe1M6oBDsAIAIdFBUoXTGbY+0chxpy&#10;wj8lkiEv6wAArNWqpOUx/SYkLkyXp7xIyozTHvJlX0gSPrVkAQw9EvjfAEYpOg4xQCFjcHCOVPoI&#10;QQAAAsBFEoBQDFhAAPieSblHleJeX5SEjZfjzHi5E6B0UtNnlkcUrw8EtAAE0K1sA2h5nUXsfAjr&#10;8FHmeJwUp9sKSSnjJs6YBYDVCAiA/REBy7QTKDAACMD4HTsohV9BRSYAXwoLOit05RPAEO0OOWFr&#10;jTqvx7OYyFUbWq0j7XyxNooAyCj2o01ofJIhojeHYwEFALDlnIPolsZ9gQAAiBECEsq8VCAKjytU&#10;iEDEtF6HgPQ/JsXWHDAfUZE1UT0z8awvofhepGpDmUlsjcjkBG9AUkOSyhY9LSq/KgfKnEGnOHzS&#10;+cyFZXLTl+pdDVLz6KcVgAARYiRFMhHwqQvhOzkW3TWxVCaGyGAEILI0jgEQDqEAEO1q4GUrAABi&#10;CoFAAAVAnA+wECShACLAARYophYR4DvryOcco4gADqH+dEdqqxtDyRoPeqjbnu3/UwtuW8vQAANA&#10;UBXA4Dma0EmAwcA4CVhgHtfMKfpyrGvAiEUQvESo1KRWBEV+kPMNxlLW8iKK54zFWw0YN8JR6fFM&#10;p+Qgl+GYyq6iBD+JZrIcFiQvEgyUTlzwINiSpcyuasEFLXEN/EKH/xVIVRjHcOyxP3edCzIWNDVR&#10;PitDTGsAyrQWempGDJ5oFRVy4UGEMIizlmLTh178QshRcfNh/GhUIdQkyZCTNGVorYfLuTyB+XYl&#10;Yl0M+rFpGYkU9ivnjIWPSqrAxuYOARQs+v6MboWKOQsswi0w+IlcXzIZCp+8x4ZWsmqdK8OIb42Q&#10;ADnG0NU3tHI7kcAWpgfltQAALdU/ei0oUvWMI4Ag65HSbHjLDOo7KkWMEjNmuStiby3QaJsm1Adr&#10;y+EwIcvsr0gCFzdOwfIhYBlPG/AEbCjACgJNBug2U+Eyj7LkZ4f2fZ8JaFeHuprV7Vlqk+AhNgBq&#10;DUiHYOtwRTB30JumyVQDKRy2LSATCqDNtyVOkFUqXpfaEC/EORhLU1C9ktnjOxDw4p8LUrDSsdgA&#10;uvFpS+JGRxfZBR4DxOoBACOCgJAbqkcg2CjCGNmOSQeWQ/d8kMfCupLbtEhj5kjbgvQ/VfgAEUJg&#10;UYABtoAb2fChMT4iwe4q9XIKvlgYMYOBsDzm0SnIBIBBQgHgOAYWlwcjJM1QbgujcvYpVgBoOX0y&#10;hiJ8ABNzH+AMkVkrgTKIeAWX83Sw01U4O8eSnBtjoVIBADoJFC8sXUcYZYyRlAABJYRCpEJAJDsU&#10;d5WxPGzHGHke6fpYWJy/sUcNCR2Duv36Rrt26hUi9NtYWFaZ0VfsaXaS8sI/jUUntckM7ZBQCGqH&#10;8Ps/vP6M+IHsPorw+B9HGFOJ4TwAB5WSTHBij+xjuJMNQb1agFgHLDHoOodwAAH2fAACcDCJQYAt&#10;vCB0DWCl4lDieG5DnJIvWB2P4huByqHADAPARAABqhuhvAABzB8FOB8nlDVoODQMtvSEigGnGpqA&#10;GkUgGAGnHJGncjhGPpfo/DnEJJQkmEKNDsONUlOsNiqM4IyNPjZMRMUIGnRsVjDMsmookMYsTHiC&#10;3tTtCMdIyjPNUIckNMfsWlaMslIQYj4onskousmNIIRMnoAuGtUjIoDMyMjNSFIQYCIp1oxoOsoj&#10;UqdCMMxPxwxj5Dfw6CTq4IiEuM1MgISQgwpQbtEihMjQqmsHvoxnRj0LGtBDVjOM9sAs0Ctlasls&#10;kNpoRscNGRBooFzuuCmouM1oks0QtwnIVtHlbj2C8KsMzirxARQs/IQIFqdCWM7CLihtRxFxXjVw&#10;3qqQcn6CzxQlIB0hyhwgABvBphmJbpVAGJsABB9ktxkk5pArakXDwDvIBAFJtDqtitkFfB+DzF0I&#10;YJ1vjsXlaFIDvueFyCRCvHfDonfEnKAuEDflQCOjjDhFhj1C9NnlfKAl2F4GdnZFCB3B4mnDii9K&#10;SjqOmCvFNC9FNDjFWj7B2h0B0Ndk6P5GKI8iODrJvJAqLjvO+JuquiRPnidiORynmqAj1i1vtkkP&#10;jgBivB/nfF6t9ELDYKqC5KND4JukhiSELi9AFgEjhwVkKtzlgkDjZjSDTABDnB5wLAABrBtllAWg&#10;bGIAQAQAOCGOmFfAEjsB5B3Grm7kol9x8m0B/OtSUo6pWB8j+hKhRBWurFVh6h6j+wLSWxcjGFbK&#10;fCctSHkFvjkAIgHnHLwFAAER7gMAFjnAOAOgLlpKLFqlQC+JQxeiIJCjAofF9JZEoD4JoFSB8B+k&#10;XS3p5FQEpj0yrjriwqKHHNsgABmvJlCgNFoluyRtlhqhnjcAOANHNuoC9EoCvEfDhpfFhk8DjE8C&#10;vJMN7FIS3lSB5K5AAAJAGGatflyi/qqJAJzp0Fgy+rGDkB+OigApEDspuveEhx4PzEkDwkVgHt1l&#10;6pXF7N4sfpxB8PIgABjhiBhj9B4v4vGR4JJColgEGiwjrrqr2Dcv4lMjjAOgGFhgXARyqgTATLyg&#10;IHWFpO+F6COl6N8j7B5PwgABvh0kPh+gHEUhphzhxvwQ6JNzoxHodkNvnLupcNdt1MDwQpbnYSfH&#10;ZqwECEElqRpx8quxBxesPHunyxOC6jzz9IyRWCZweNFQfH8RPDGsXtTMlwtn9NGDEUqIUwttUDY0&#10;dDzjjMuCSp/iTi/tGiXFcCHnwxJIRH5tNCThXhYiCISnioTxNIatOM+jBiXFHCoUhCcM/NLKePoD&#10;LqqDCFfs6TKMaRAH9jC1FU100oyIOUvMS1EC5wqQgNQIoRCjZJ/jMREn1RWoG1IRMVQxcFdMvwqo&#10;uRZIUIQMwQ8xaocFeUn01VMNJCVselLNKsfMTnxpystlcC2UuiXAA0eCrn3sbjMCpIcMftKFIivB&#10;5h4K8hpBfBftdnwmptxiLAFgDDfC/FKDjSNpbpuGLm3pE1gn7n9JZNzjzEszyIEznl1I+rXtmgCl&#10;gACSiE8DqOjFqsIlqyel9N9CYyblqHjC61sjfQLCRFRj+qajqB6B6EtkoDjB7j0PwlOB6B3v4gHA&#10;CGZTCtdu+JFm4jmlCvSLpJBFuCLJtTsnwrdFHm0RUF1D+l0EMgBmjgCx0IBSZF3EoiID0NnlsDVK&#10;2JPgDSLk0EIueIBAHWjokNio+EKqqJliFr8i819QSO2gOqpEFDkAHkfUZFCDTyEB8DqCZGOGmF6u&#10;ZgABIBNBQAABshzq8h4B6t4l9SixuqPLoMiiLUVDCsUMvn6lJgKAKTEgWgUnBK4D4AMJsAKAJnHF&#10;3unkjkvDjR7PePbDVJejfDhDfC0AAzq1sJQqLyrEXNkqBJPkYF9KMFPCwgGgJsFBPBYheNdgOLDE&#10;JH5lIBoBpBqKJALgMi6kXKsCPkCjqrXrQvXlMh7D8znhyByUR23iCy3jqHaDnCNjkEQowoyDyieK&#10;PDKkmCFtwh/qupPkkv0zzMGPwOaDUn5xUV8B7D8AAB4h5mnEPP4iFHvpQnkO9iwk0EhgJF5F6jqB&#10;+S3gAALqAgSAMG/gVgVvMAKy/SJDsPniDMIjnENt8LjgAByB2K8h6B/mlh6nIhv3/B8B/zJUyoDM&#10;6XpklPdGa0DmancEUrFGDnaLEgEpvMKTvDsECqtoWnt04tJw7CbDY1jIBxIoKCLDYxdn+Qzoy2d1&#10;dRQIlCJn+M2ohMZ1gU1NAUjVGQluKwcYhS7MlIKP0o0IXwbsin3tO4rQc0203w/YfrG07VDxUxVK&#10;cjRMrsAim0+VQFdn+IwTKMRJy1Zs+KeVJNJnsxYIAtPVRY3NDtlMWRXIb1MIvM8jDCyovVPNFY65&#10;CwYnmID4/otiexB1VVH0goFC8VYNEY1M9CKipYh044vn7icsjjWNHsqM8YrYfH9npIZs22wzRFSB&#10;jBaBaTlyNABjjWPJbrWx8NlECDolmnFoBL0txwoKhmMFskpiMPsEI2Ss1sAWZE1YGPpD+l4khj5V&#10;unUqdiOpsB+Xs2dodUkDiJ0kizklSKSlOPwktkWzgzqh3B3K8yWCRAGDopqL2E1WQiREGx1pAkCE&#10;4kikKDT3ZFsMKqwGzEXF1D7F3j4K4DsOOyim0YGK5J5SaJJlIjUFNSbu+FDQU1+kXAIALESgAjvi&#10;Hj0JoD+gBaWE0QBpTraiFlSCPrWubgNCH3fUOB1GtSUgGgJESgNqAjxDwoBBTBbBZT4hkBm31z7a&#10;gj7DFmMGNujWeiYRznqQpDZDvjnAYAYAYlgr1lpZgGAu+ANgKO4JACCmdDfNiG4jUY8HTRFHUjfC&#10;6G8LJpVHEJfiQVt2vlSUuEVJK5y5qBYBiBpGQgGALR8vziDBq7IzlgJEUuFpNtuu90KDvFME0Dov&#10;VrXDnKSj8j6FSE0jnKhHTuRnTQckyFfDVWrqMq2EkXtj2muJbmKIGGULQYZDwDokoC9JtPYGKB5h&#10;3GnBrhstZLaqNjjDTx1qAkCDkOlCGJ9lM7isDr0llgIGDgWgTFomfmggMT0EBCvI/G4uBEspWK50&#10;NmnADAHTEhsB0L6B2PomQqOOu5H0vQeCKDyFJx1LXFCAH0PvdDfMJGDwTbb64YZEJZtEH4btNnuS&#10;60vnkVaqgZRmEYqCastsdxWIC0xoaRNnpIe4nIV01oTZbCzosxRZaM2YmjLsYC2jJ5G4xwZsdwci&#10;AoAr1irn/BQAAADCYPC4K/4QAYOAYdC4pFYOAohFojE41D4hCYzDIVHZDH4fB45HJJBooAQEAgA/&#10;oNBX8AIaAAHLo7O55PJZI5PNpVFZBPZrPYXMI7Q4tRaRS39R4RQapPIlDpNNwBGJtC5NU6FWIZXq&#10;JY6fZ7RSJDDo5GJDaYpSp3UrhZIjGqHWq7ToU/5lD5hN6dMaJCr/EbfNr/borN5zgZZXX/QKbfqt&#10;XsTS5VWACA8bBoldJtIajMX++gAwFmsQADn4/QACQNNQYBgPCH9H4lOIWCQQCdiBZqBgEBAABZeA&#10;AM/YdL5gBAKBZi/ObCgKA+NEOrEKjNQIA894Ok/n5qH+93yAAYFggAHy/tQAwMCqnEAIAs8+89CP&#10;wAPKfaEIM5iDn3ATvvcfh+AAdJ1nYAB2HiegAQKg5+n1BR6HkeAAAOo4EwOB4GAY5SMgUAjjASBT&#10;pJezwDAG6QDgMAwARO4z8Jgfp/Ngw7Os8w7FP8fT0vKhx9NywkAH88EJwTCZ+wUAb+n3JsaM8fUn&#10;w5GLAOUAzjRe4wDt8yUApgAaJgEAzpPu7jySq+gCAC4zmJrAqHQVOQBAQhEZQ4BcRgIB8ZgGBURg&#10;MBoHgAex2wkURJEwAB5HWcoAHufB60gfLUHpAZ6n7AB+R0/yM1Ao6juoo6MpM8DjAuC4NAAE4RhG&#10;hB+nuAAOAaBYABKEIPv8fb0tCAAFNkAEntgBADtuftPQmfcAAOBAGv441n0ufx8vTAKbALGbyNQf&#10;tsgAfR9QAAoERm2E7NgABeGcbj3AOBytuS7CYGuahptaB0RuKzzmIg6TwxdZ0ARqmLSru6LjHQdR&#10;0NiBE3gJGb8M9g6oodhatgGmqIX+fMFK2h2DpSqdmXYhbov2yb3XLDjbJw6N6IOfx8PSaBpGcoTv&#10;OQ49ugABdlAABtiXGex5AAeh2Q3E0ZgvFQABSEYPAAEIMgkAAJAXPQKAc9oDVTUMXuketngAc52H&#10;XSgCPoep8QAbB3nUAB4xy9z/K3VKRzOtqIyWAuJxpwICaE30RgYBdEAbEQAARaTlARXQCgO4000F&#10;F8uRmoq9Mwz6UKYlrCJavuWIowTDNLzbQMonab9P0HP9gsi2MVjqyO0zK6pJnaK4Swam9Z2iUpnM&#10;6jMkliJ9z36w912KPIqgRXomvPp9Wu6vrL7Hln7vXQqLvfiNF00zuShKleQzjdO4rvroUq/mJOv3&#10;xI18yg9cyKLe4sSPq4AX5lkf+YRVJMG9qoL26x0z4yHn7JW81z5hTtP4gg/Aszzy1QOc6UJ5jy4M&#10;FWgRB0ppY3Tu5d23ssDsiFwBJQT2EkKTEFTgY580RLnzu0IY+knpciLE0gq8CCMCTCn1d4T8jKZl&#10;1FcGWL4XaEx3DtaAAUiACzrn8P2kI45CwHgJOAjImCyk9AFQGARI8NDjgJNuxwsTNEmn3OMdFy8B&#10;DOlCOenAmI/VLsTgIANPRkzpHRJgTUmo+FyLbJwl0/xBlQGwHyPs2CCiIDzHqrYd48h8NnHiO4AE&#10;lZGjzNQAVC5UyagNjM0BPgDWhAPAOv0AhsE0nSXQjNGTmjeEme4gpHJNSOJxIOPg9CE5BoJlwQYf&#10;aoUrk1kahNlh8jgQ8ZOsZZhxwDorfKQoAhv0qkZTadlIJsI2NAa2f5JssU9pql0UUASxTXrgmGVs&#10;qYAh/pqmsilEa3TbsvQWONSY8B4DvAAOocikx5jqbUPIeg8QADtHghIcg9D0joSm3Qfith9EZH+A&#10;KM4+zUO2AgA8CLUQXgxXGPwexxx6xOWmQce496RzNAKZYC4GVXjkYa40BZwIVjxQixtdKbSXnGVo&#10;sYgwCpokHPLJlsxyjjAEIm249I9VDIcAmBeoiCllHAGeNMahraNnKSWPmSJ6gFH0kAkxABfiHS4m&#10;cgo7oAB50ENiAtySWkomemiumZ9azrr/mexc0pNznE2cIsaopgTlRTKKnM0Zzz+pCNQO8dsmB42P&#10;Ro2BGjMmInGAen5SlkqUnpXmbABNFQAAfA+BZqIIwQgAA0A8+kUkZgMROhw3ZvEmIKPRJUbw7mkA&#10;PAsBsAA1RwDbbOPhBQ9gBLqMsQl2yPjCJHbyi1yZygEojAUAtaaxLr3TYgfQBLiUsm3YPH5ehMCX&#10;n2AGcB1UNjPvCvHC4hNZ4VFfeIV6P5kX9mmKGVyHsO3ZMJKRCMh5bDNvsLBBQg5j0xvInYzQiK7L&#10;RGadDDsxr7IiQPM3C0zWAnZQcLw8Q5pyRXCwIJB+G8ucClvfc7cu8QqKmJe/ih3hUWUEWYwlu8sK&#10;8ClVwIZR7BgsSlPw484nd+jMTYhRgTCV9CqPVeqThJbroFEJhiZWDEEr0k7yvECC0LC8FpdW92DU&#10;IC1YkzFgCDBuoV0UKRCrJD9HjEnY8Z+GZyckYChfDl1plscP0dJlpzpWTLYVnAenFoABtjRZ0O8b&#10;43j1U+tgZ4jDH5KgISibG2IC6hIccccoo4AlQWVTVbEuRjKzIcZlgh2iJ4+0WJjO4nCejcLqN4jo&#10;7S43IJ6VPHWsaBB/yNNLIwhw8B5q2uITUco6kHSRpWV2lJqAEGlrya2UYEwGrTaCbcBJ/VusZT4i&#10;5ih/VQkVcwf6u5SWenlQUPqQSxjDEGQugofA9lbIK3gdQi50iXQRvYi+vRsMbni1MdJIE2icpWbe&#10;TFMzgo2ppaAiklBEAHAUPaP9gkzlxj4krrWbptk9U9sKnoBFHEOKEUSPVYKBwDtFHWOsczSR0oOH&#10;SNsb4AB0DhUmOwd8mB1KWAAPUo47YrDw4OAwCYFbVAkVmOdBq4x6T8jAgorTyZngG02nE4ztKUq2&#10;OYQ47B0lMyVIKZ5Pxt9Sx0P8uLqieqEjzycj4e6CgDdFK2As9p30vFcGyNUarQ7ND4NOTjcBpddk&#10;GVWsZUJKTSjyHj2xaJtzio20qZ5NkwS2F/pYzJ8eHyYJ1Rof2/VhDseS0qZM7Tdn2DrHQOkwkrJD&#10;VwOAA5LQ9R3T8AGpUACgTPAUAWjM9jWAGgVawBQCKiAGAHJh8NecppYaB1cPoe0lRy0zH0Aam31A&#10;ADWHIOIAEmCa8+6hnpVM7HaTmP7PJYd3lCLzAYApacWkRm+V0xFEaMVBail0YyMmaXSXqLznt9wA&#10;JlDASFq+TOwiK+pkokwmS/It6FCCQii/wnrAC97MKFbEzIQhbVB47NKFyQh0rDrCLCaBLJp+y9Q0&#10;YuBzjAyCbDKDYhQVoV4Vqiorh5YvR7R0Z4AqrFxvSH4oLGogrGZ3rTqabFzDzJD/4xDNSDYtECwu&#10;zNokjPosbIIwiHQjRjsIzPbKwnUCrKKOLLDI8CIobLLPjfUELLYy6/kL0MrMR5sKKEEJcJYs7NAv&#10;bPYucCLLgnhVBVTOQoh8rArDQtEKbGkE7AaILQCYLO5hBCYwjmoboAAbQZgZIAACBnoBowzT5JZY&#10;ZmSKQ6RYhPSLQ4AA5lguQkKAhmJMp8plinxLjgS+Y2L9jchlI2AiQj4v5HTehcJmJOQyxKaXAhRA&#10;omofQf5kJzAdzoSfqhCg5DRjZHyZ4eSlQ9SOKV49RnoCgB74hmA4g6RFIzw6JgRJYjCwjA44qcA1&#10;AoK/QnJYxK6OpIplzd6TIfKSpci2wfZWydaZB9TBIrpc5GZBKRw6yQw5A6TPRNJORAZ/wiCi0Za5&#10;AhwBBwKMw24BgCREad4mABC6KXhCRKJ8ipCM6dhOBMqPQ44ByjrhAAACIDgDhu6lAeKSoBYBxaag&#10;hpA8qkY9ykYegdSgwcwcDmYdwdL7QdiyQeQeZCTkK0ylRABxw4wfIBAiCZo8Blcg4rhcjsCIAyYh&#10;yRhJI0pKJbwf7QjSpISspI5E4zzeKkYfyKYBgCLowbocLRg9LSD6wf5JYcIdBBwALqhYzeI45ZIi&#10;pAY9xm0VTzo8JJcBRugeBpDAo5JxxGaOqcCWyZ7riF6v5+R5iv76g6TdCdhi0c4ooqTwYh0sg9yl&#10;L8424CBxhIEmxBwBgjIDBPgCRD60YDi0wC4DgDKmheZSqkYfgAImoDwD0lBrRXTTw9M3BSEYjmgd&#10;ykbkJeYdk4wbQd6fgeipSTLv4vwkwwJ9wibBEpxYYBj4kkSt5aYBzug2LhyLRXRaI4BbpQSaaOB5&#10;R54m8wiILHCXMAIpLLCE8Ao/i/EKCUCCTIkJqBQzSFp+6HECZ/C9QtaCUDMAoybBzUcDkD8JjPxM&#10;bMJ8DOrDDDp6kMDMjzJ56tYV0F8GI3UKdAh24hQxiE8HU9700G0EB4UBzHZvKOCB9GjH4ydGYogm&#10;dCU+6sZ7AizUlGEM8NIqlDEI69cKB1gtcLcQEMiFgzMB1CzLCij/tIyC9ITI9FDH8NiDsCT/bIFD&#10;lDNIbH7OAsrFbNyAMErNwnwjVJlDbDCE0NTLohkQzHTNwrT8LA4v6RxSgeaTCJIXRYYf0o5sQ+44&#10;45L4sh5oT4xFFRSOIhw2BMwhxGJgRPjSBmgmsc5eg7g17TS8DlLwAzxUCjIxYic+IAaRRcQqKtSU&#10;A5J7giBJJpIe41Bhqgwdwdygw+Q4xkLnrjBccd41pmSoS15mACJxgBrTb4xPRPyPqQxE8xYgzGQo&#10;KjA1Djwf6nyZrPSjBT5TKkMrEz6ooewfLrS0SRZHYrphLB8lpaadNTRGhLQmw/ZdgzpMonQf6dZU&#10;Bgw7EPov5ZI4wBs8UvQ4Dwo7FV4fRCQiRLwhRLo6RGUbYALsg3kipPQAK7poamCQ5AEuxihGkvCt&#10;UuImxmAAIBxPQeKmc3ZBQeAcrlo9BDYeppafodLloBsu5clSCnzjDsBJofcvKHhFjcg9JE4mD57r&#10;RLBHSQB86diZpZ5BQxi4g9I8k64moebeVXhAAfcuwAAbId49Id1rFV5Yx0QjJHJlEg6OKeg0w2Bl&#10;Uwtg9CDSphEKse414mqv5HI5p3ZjYxC8iWdsApw5JH40pbKkamo4CKVXVcRRIebtgBaXQCxggEQC&#10;Q9oEAERqgD4EBV4ApoJCb2wegeykclaSoCxVprKUY4RBSRhBQdSgQ9wAREZ94cQc4cYAAbxcQe03&#10;YmI3Z/aOIkx95KJgJmD9g9q6yjq6r9QBRebTBXUTw5RoRwDb4/bVx1rKcB65IsFCz/lJFJiG8CkG&#10;zKC+9KFJ59FMUC7GgpguV67LVBNAtCNBB2Z0VGAkrLovT/tKZz1KVIVOJhCHAigWIWJ6VMiDNaBH&#10;9vKCybEKT/47WAS/gngrh9Fu2AdMEKjHNHLNjP6UB49NydkON6cBrE2CAuMNKs5MYwYj9IMQ9CNJ&#10;wxNO9It/E+7JLIGFgusN9L1DFLbKrCrF1HeD6/tAGGGGp+DFN7NCFu+CSGzQJ5OFdCq/Q0DQL+8R&#10;IYoXIWgg6to2NsA6AiABA5IBxoshiNqd44KWC2KoSnxlz0JyA4BOBHxlxJ41EsSF5ZQ25aI+hcg9&#10;L6hGZYDQjT4ARn83Q2BZhT6osq7dhHFfQfCZ6SBWwcQcTlo15jMvaRgmqhFXAo75Q9SUazJEYCYB&#10;145wArYfxFABhGBMQ5Ceon6YOPsdJE424ALWBKI4yXkqYg5cqSpbI9JZ5ABC6pr55lpBRbKjIqdG&#10;6xJYdgB9Zbrq9fUWQ3g/aVeTrzbdbXorFv0c9ey+A1E7peYDADS315QfT2wmKSoeYd5DcxkTjTSL&#10;Y+RmhgKc5YwrgBMlw0YzwBACMkaawAZaKXyWy0QBwDhV7prpz4xugcxSY5aP40oBICE5Yc7lpfij&#10;oe4ehDZC5Wwe4epCSKFgrjMGRNrjClZZpZhcAfpHAfhADWUfjhGgiRqor8FVpUIezdRB9qYAAWIX&#10;0SAdk3Q9wo57iog3bT1BxekXKAgpVoLkqkYlitZ05zoxkb894n+BVOoig8EUQs1UqjAAACpfg44j&#10;Lpsw5u0ABBUSQzwE4C4CgAAGIFIEoAADwE4Dr24CI9qsYeoeCgweKSZB6twBBrwAADYCqjsrhWwe&#10;yr7YZBQBTkQcwb7mYcIeSfgc92xABHERIuMU9JTG434+hQijq6xrBEQ9pYi1qsJxrTacVZxehGdB&#10;on2ILM1LV3DAbKTPK5GE1Gl9lHzPMP0KMH0OkUgi9Up0WHkG6DTAAvWILBjBR6cECIDDDPUNd3FA&#10;ML8NAgse6tYgIIAsVir3+AACAYMAIVB4RCoVBYc/4hDYaAIlDoxB4xG45D4vHYXHo9BQFDoPJY1C&#10;4RFZA/oTIAC/5dII3GpWAJdBYlM5MAZLJZVLItH47EJfKqPNKPQoLOYtBpTCZjRo7UaLVJpDI3Eo&#10;nQqVX7BX69T7DSbLZ7RHKNN4fWatabBXKRQorY4VJaxGKdcLhWrjRJUA6/PJhJq3ZJlQ6RYY/Pob&#10;F7wAH3CQE/8m0GOwgA8HG5AADADLgSBsECwIBAACwMBQABgFJQUBgSAAQBgPrQLrAMBIKBH7CgIB&#10;QNUJLu9Q/31k34+H0ANPqAKCdvPpKA58AAF1gA/X8/Is/pc/n33udrAPtQA9Hy9YtoQA+u6AO9CH&#10;8BME9nzLnQ6HUAHYdx3AA4ThgC4IAHyfDJngeR5NpATaNcAAHAYBQAAiBgGgACYIAe1LctoAoEIM&#10;AqCtzEQCAC1idIUAbBOC4bstYAIBtQfR9PYfp8sm06EH2fR7wPHLtn67x8ny5p8ntIDmOU7jJH2y&#10;Z6nufCDOyAAEgYBjsRQqDURa1EUpKBACtQfx+t+iTfrIfUEoVNR+oafJ+smnCHn8hAKAsCwAAeCU&#10;OgWBoHIMfqdH2e0Dn3Kh8QYhR+O81zWNy1DSMFFsKuNKqEODCoBgTCoAgfDoEgmCYAHxI8rgkCj3&#10;n48J9nzATBPSd8AnwdsgAcDAJOwA6EHweB4AAA4BuGfR7HoobvHoeh5tSBbZnwe9Dx9KjxObM7vT&#10;nWE0vlOlTyAjcW141kj1g8dtyIyUzzqgqtPElxuG2cQAGcaZqgAeVYQOi58VaAB7uufcnTukp+Ov&#10;MzRAUBYAHeeVkH1dJ+H/NSapCjcUJQjTwJyx6HAEjSULcwWPpckrfsEgoIgVCoFMSf8ps28DnIaB&#10;DTgAEwI0EGAThJm4TA/PgK4W88KqMfB5yAdBznYAB1Hg9gDgdDoMgoCIAHidemOS0QFwqe9mAAbx&#10;x3mcqYs2frm4kp2KKxdrsOvL4AZXDIGgfUss12BIE0EBlnyvvVhAO24CANEUWxlGaEsIqqaLkvyI&#10;oug6dKpdq7JExSoLUiEVpCtnILyvluJa7CjsqhTwoirfIpSjSZcWrS5LupWzMUj/YrMtq3o3mS+J&#10;VznLq/26lIkoWNgAV5Xlaf7Xp+165qLOvVJrxPKLb0GLJpQijcmkipdZz3Ho4l3LJjxa3Kk7eJuJ&#10;zQAAH5y5KNj/LdimyM8ssnsLap3KrqgzAEcd0Rh/5MC3v0fu70vhY3ruMgRA16DkDsPvgGT2A8DY&#10;DFmf6SAyLo4FwOem/N/5JzDFKfMxV/JT3Nk5K6WUxrH3LtmYkcA9w1xoDLAAOUbI2gAIZNEAU2CD&#10;wFIfAeytBxBXCm3NscM05vwDD/ZGsQkTGDsEXN4yEhYB0VEOH8qgBIC0RLffa+59o/iSj4TMU838&#10;ZCmmsfSQUfRFx9kaVQAAbQ2huHbPcc9dRLh7j1SolA34CgAm3OESUB4DmFxDNmBOQ6EnARYNuAOH&#10;xrQDsLAEnddhCgDHDOEhUBYEgMHOAWloeQ6xzmSHeOshx3jxqHTMc0e7MEER/H4b9U5yo4I+QOck&#10;izzjzmzKac4AiIgDuFOwhFki3VYGVMEQcwS6zJRbJwzIfSqB/EXRsSUEwKgUG0ASYI6SgjuSsH6k&#10;A87Cx6K0X+O9YIAVXnOO0AgA6k0rESJKcGSwAjWN9QyalLQAksnYU8ZIf5CFCGCAKP09h8p7mtfa&#10;A8248x6IBANGdREEThqtSoctWE140vqSIZM8SsEiNpl0d0yZryXJEIRNU5rEDyQuToe0nJ8TXkIH&#10;ugiTKxDhpHN+PAdo72wjhHAo0lw8R4pAHmPM9g8B7Hej8rCp5vx7qyfVJRCo8U1L9MmfBNBEZrwo&#10;gARQhBOyDEzRW/InD91hz3IaaQl0TTeqEQ012s6j4yJXZsBUCauwPghA2AAEAHQLgAAkBdDoCgEH&#10;FAObOGJkk5AAHIOIdDDB6RMAahkATaDt05QkA5VaPh2gAHWftsI7VgjiACkg+J1zKFDKxV8Ak+jW&#10;mybkAlugDmrIYVWAgBDC2+mzARI9wRzpjGvTA4l8sCHHQFdW5OARUIFvEcw7p2z+CblMgmUG2Dja&#10;rkdZK6UiDqC2l/Xa84urrSLu8gI792pVIFOZezXSAkBy9vAeHdt3ZM3wgAIEQQrS7ielqrC8wo5a&#10;4KHbd4ReC8B6CwVdIRm+WE3xGQY8Qmr7jsEkgvo54vTbyjKyITQUnhK71QLce9wpZZjAYmrLc92b&#10;96CwkTUTaApT13VhJ9dMqWMygVrg9AB7xI8gvCKhi51UHXUvYL85El7rXcO7yDB6/sAr9F/JUxk+&#10;jMnnVjwO9V/x38QupMc+x05XzUEgdE40nD6iUjmHCN8AA0RimaAfC4BJ9jPuEh3nxwRBQHxdWFC6&#10;JL7SNW+REx8lA+ympQOwTM1aBABkQfeg9iZzcJkIMqyY7eClsnxH/JMfpQB+KyrCqw37SEgDhHGO&#10;k8qMgBm/R8S4fBzMLwur0agCUo0LIYT4BBlljYd68LUa0Abgzzx4UnrwBIHwRHYUAv8dQ5lTDlXm&#10;PydKB5rJClmduap7wBHeRskhI2ClG10YlYxEThTh3lIdojQzp11pEO88uspDmIJoTaPpfy/VYJjQ&#10;yCcFgLjaIUJwjqbyNU2AAHstEz8RB2Dq1cPlYB2EnAKz4mRTUksLuEYWmcl1v0Mj8KAcFSLClhUB&#10;UcS6HxrB+6xrOS4eo7UAgLAmoJaKsH3EFbQkAAoB0Kj2Hqoc+h8kbHfN+PxYxOLOKvOaAWMQ+EhP&#10;jSeS4fjAioayPIgInM8zDDzqQrE1h8CFMQJcO4dVowHV9AAPWXQ+R6JUHeOweK+GGzHOGPKpfDOj&#10;jxHoew8ZBR5j2UOPc8Z7dOc8d5GKi0YaxOZUIb87iJTtMhTIazLqQzWtwjPnkwQFIgoaAahUCwEw&#10;KgAAgBBviEzU3DsMBVDoDQIMLRoQXSZt+rpI34AA/aAR5D604QiHxBQEpkNazYefaGwjlHK2FU7V&#10;z3Rpfxj+EiXTaAKQywpDsh2rMrUEAsBagugTE2FMVERuUYPOwMmc3+Bn6P8JFkbLGS4HPwhGYx/G&#10;SvqEbSc6kuQ6z/Z8T/CCDMbe66D+7YouDIx+AyCCRtp1bF7FTKrKT+yCCZy7p2B6LBgi4WIWQWDG&#10;bEzM7Ih74hEAAxcDa2KaBz4jbAzNSAIjj/cEIsInjH5kLDLJy7jNT/0DBjwljESso9xzrE4twisC&#10;Qwy7TCR2DGB85xp+ZOolglJ64vJ2h6AlbHyLTCAtK7Ix6/T+QnovB1cHIq7JTdy9MCLI8E6+zKaB&#10;0CbIjKcAIw47IvBmUJS6LMImTMZ3LXDKws8OAjxijMyYJyQ9IeSoQYAWoWYz4xIBBWQCQAxCoB44&#10;RAShJCTXw0w1DzJOizKfqFBfxFBTRKxd5ARCLGZIae55z9j/xJxApNwf4+bPjkghSMyVg8QgxcQ8&#10;Yly1BBodAdaii3zBRtKsJIw5q6jqAwSII1gBsX4CgB4CBDQCZDI2o24A55w07dp9o8pwaTY5wBT8&#10;QBhQQfgCiUIBwDxoAfIdSU4egboa494dqyofrWpf4fBQ5bijxUwfZJceJIxbZyJGkeQ35GcY4Bph&#10;YjDAxwQ2YmMgBfhJKMIwRKA5QhIfge45pU7TA1Y5wBJDoEwE4FQ2ieQhTw6ZJNhQ5Ob9pLjv5Zo5&#10;BKgeweJZqzaIyXxD8ExFrRJNREJAg9AAjZI6I2Y3I26MhWUVhaJBqKpRBWACIDb05G5IDboyokgB&#10;JET3KzpIEV0ikeZRonSsKgoycV0rjNI8bWRiBJ8gA7RO4lxiClMj47glwejoTMJ6JOokrsBZrn6N&#10;jn4+TqQAAdwd6oQeyphuUZpUwe5ZsYceTTBgw9LwhfBJRRAybhpIBVrpKaAf41CWq/hXxmRgQ7ya&#10;43sfx9ye6MSS6twgsRghQBrPQDICsZwCoDBQQDoDyUJUgDLR470px9qJw7DqBK6Lw8qcABMZxIxK&#10;hYBYIdwdpBodgepWCSpDKeYkpXqlanQdodKVQbIdhpgdQAxXxRxVjeohsPwiI9wg41ABQBhP4BZD&#10;r1RvJvZZ05g6RYT1yTcnpA0FsFbHJ8YoDJrFQtAwEMgsp1pmQxrGTK5+xxp8y5sNQuMPkAqsTFrN&#10;kBULsCC7rK0/osqFS9x1ZlFCMBYi4WYWYWJ4QnQjUVIrStStS+UFCCIkp4x7cHENEFzCEGL+h4Zk&#10;DC6gyFFFsNp9I+YqJ8BcIwzEkI8Ia+r/1HDFi+ENC5qDsF4h5+5sxtompzcBoyKEp3J/zTULENcI&#10;9E7K9JcIqFYxlAcMrBIpxx8K1BFLKBNJcLx3sMAkjSqtFNz/c/ghcrMPLHEPdGULIq8QB6dDIpq1&#10;ofw5oX4WQWQi0Qrh44YB7PgBxAxTycDZIBJ5xGk5wfxSMSRFoyI36eZAhmTSZlA+ROo8IfyZ4fM2&#10;p5x4xFokgApHpdIfbNI5wkqOMkAfdMg97w5pBWAdQdioRwg25gRKhOAlzWaaaI0fz4rXSzL1Egb1&#10;DYAz5LBYQhw+z9I26fQ4Z5cTABBCoAS2wBoEoFg2gEADhA75Jq4ZyGwfodb5ofTsAoZX0fA+SkAf&#10;hWCWJIEVJMw+YAQ1BJRR8qA4AlDQhD405ERMwyY7TcxmZX0xjzZUzwY+SsL/oBkcQAAEQEqbq2Y6&#10;rPQeIdo/pmsr6n4eZYMnQ1g8dYEiY94eo9izYhA0aeglBTs29Nw3s9w16JQ2xzAAwBxDMnRCpRao&#10;RKA0QBkhAoFfNfVlBCA25Qks6XTR5boybqAkpH5IAlMeBIEfFerSY+SWrzRIa/gwSN8ki9ZODBTq&#10;wxLMMWZdTWTfY5Yz4B705Y6l8wbhgehIA+pFxmwesv6Xo7bmBiDnkPgepZY7A7RgRNQmZI6l7pRR&#10;DSlWLq5KowQ7r9oiBHQ0Q3YAAC4CZLVcM2YCgChUoCACRqxVRUrcy1Za7v6KZNCFw4KQkj47NnhR&#10;Jf905ADuodg/EjBCr0Y6chidJpgc4dJYIcBmAdoAKkh0hO4poiFgwmBLhGIz4BpqxrpQRCcZz7xZ&#10;xQUm42jYSTZw0f0JQrF71OlF1FE/bMCB0zi8tJZ6UBCADFCTB6xzaCtKgw8AghyZtBlI8HVB8CTG&#10;zLd+UBj+F8D6sCokUC9A9dq8pFYWQWlD5218bAa18KB7dJi7y6aCqEBysMTTVPDCtMGAC9R6yD7A&#10;7EZzbHAm1spjxcRzDJ5OzdwpzXC6xyIrsJ0C19LCK8A+JzIujC6DQAatAitKd80PorIsR6lFEQYs&#10;FHIv8NQv0/58dNVL9LZ/AxVHNOc+k78EUMcNbLUDEKisbe9+hO178LNALAZ1y7zJBNzBRWAX4WoW&#10;w7bvxPjZNRgl0RwhERg4YBS4qeSJQ7Q0M0jZI0hMDJ0UAoCsMSSabyTl4gxmxH0gCzZ05KgjMW5x&#10;KOKNzo72wyVrSx6qI/weElL4xOQ9kPFYlKAkr4o1gCSgIBz1gCbaOVZLQg6uMnSeF+wkxLwAbRMu&#10;4BADYDx9puo7YeTVweodD5ofkvlvY7zq6W12CYJfzhlwDbxWEC4nwwRRw7w85EUyg+hJw4RFTzh0&#10;5VA141hR2aQx8i5aRBpHw7ypg7wEoFYGD65DJPxLQeY/5A4eSdooFVZHtaMu9Wg5qvOe5ZAe+fBu&#10;UbYAisKLA2a2ZkbTsUq3BQU3IySSY0Y26q+dRWMEsX6J0yqzjoonEzbBghI+yMofJIBj4gpV8eky&#10;Y35YxbZcTWpIF1ZIL9rUY94fyjbGYnhgSrs7bopHSjo7RH+SOR8g6yAkpKZadrQfAeI9iQY4ZJlw&#10;Q1hfpNAxNgh9pLiWJQ791I5KRKjfhk7xiOEuNUY+RJx5YkpMg4avkZwD82BDRDhDQB0ZxTD7BhZK&#10;GaTWyhRHBaQnCMRYmbI50uBOTpNWQdweZBod9vBf7RwC4CkpVQ4eQdppgb4di0YdEfwetxLUZ8d5&#10;IjTeqCMzavI09ajjmuZVYBs8oz78JK7lBTxLRwRCsqBTkf0+gu6CV+TKMOyE4uF/0UrNRty7THi9&#10;y8GHZ0jos/R4KEK50/qYIwtFUOkIb+RjWE8Eq9Ah0VIjLH+kUVqGWQtEJzQrB40grzN/QAAgIIAr&#10;1ir3+AYMAIOAH+/wBDYVCoXCAAAolDYNDIbGInDo5GYjHYdBZBIADI5NJ4mApLJgDGpHC5dCIPBp&#10;LH4ZMZpFYfNYxN5lJZa/o6AgGA51H4zEJrDqFDAHK5XKIlC6bDpVS5DDJzKIpJoW/Y7W53Xa9GpF&#10;Da7LalKITCY5NpjYbXc7pdalZJNQq3M6zN4jOY/boTEZdf7dIKRDwFi6VUqFdshI8BhqjdJhHcTF&#10;srKMDUb5DX9oYhGopYrA/38+wA2my19WzmeAAZEgiCQIAAoBooCAIBgACQLvgMA4oCQMBQABwMBw&#10;ABaKAAIAdLROh0uhz30/Hx0ALyI5oaEBQFt34/IY/X694nK39avbJX51H3qAB2u3ogA+35Qn8/4o&#10;eB8HsAB5HwfIAH0hx9n807+s0ADwPWhoDIOBYDN8BoGNmCoGAcAAJgmCAAOG26ipKAwCIof6wIcl&#10;bxugAjkAWCQJoQ5b8noeAAHse56gAfp7QEfJ9O2fh+tUfR9rA0KKPNBD0H5B5/yghCKAI55+tExa&#10;KAGAjbwgnLguYfsivqfbVOG30CvUi6Gu7A58wEeh4vVIqKBCEwUAACoKAq/J8HoAB8zk6B/ShHdA&#10;RQkp+n+5gCAO2YIAiB4AHie1AH+/VKHedKFH1BAES46D6KK28UN84jbq+AAEAOBSJgSBMDnweTmx&#10;s3rkPMsABgKBEfIiA4EVifZ8u3MbVSlXTnqo/MFu4iliQEfViAAp6gJEfsu2ZKB7nvBCLIRaZ/AH&#10;KDzUUjbstU/bToefF2gBdrtqiAUTsaAregAeZ5x7KCGHueUBP8+D0IRXYAHufD1P1KEuKNLrkWJN&#10;aVR9IyUqNJCwP1JTCIxLUDzI/a9VDE87A8DYAA4C0aQxVwGgTDrdN8BMMpS5h9nqd4AHqeB2IUfk&#10;EAE4NfJLJKGvMh1QnufLVHwfcEHkesenke8BAcBsOnseZ4gAdx1nWABv6wAB3vlKSEPotVqIPfiQ&#10;p/F7fWABYAasCO5AbugF5dVYF7jWFXAPYFV1bisXtut6kMel61pczbI8QxCzpGq7Rwe/COMPya18&#10;QsjSweh7L8MnHLrKuPE8czDHqKo0Ic+pj8MYxCIIbavKL0tqep8kKgIPL/L9YyK7MugSCMHjmJMu&#10;0KtIkoCZdqji8MwzK38Yki5+Ivy0dfyLHIj1PJqimyH8sz6d9jz22qCobnsA0XWRSpiHqNb6vfIo&#10;6tIOwv7en5yToYvS5FJfkSdFZGy0EWdI8AnRb3/mSKk/2BJg39Phd+9R55IHalQJ48mAD9UHQdMI&#10;4ZtpZYFMdcqSd0xLHRF2LU+t+0FW2FZfKUckkEXoQdJk5hjZpIQo+QemNHQ+Uei9FqLFVaSEPAIN&#10;8BM4ZvwCnMAXE05LEonnIRgcgBSwSFGiOkls6iUSJMLRcYEASUFmkyKMPlOBzVsoiPIcQ+poh+nu&#10;aSmUoSBUEMXAAPRIRCjor4HylAsBvh/RLI+p5BCKCwABYGd5Va2QJgLQ0ns2QCFXAKOAetKAAh/K&#10;pIcb03xwTfG/Vix1mx6liKAjQulpp+R9FCSSghIsgFFkTPEWgrUfTymqe6c45CY4LuESioqH0Nzn&#10;SCNS2wfMPh8rcZyPNAwEAHAUAABsDwID8xAAAAsA5t0AqAXGgiByC1+IuAMrBXxRgAzbUCwc+o+p&#10;TNQU6p9oBzTnlFi4RQ/pRjxHIAO3shSZjmgKN8WCRKoUVENSwQw8ZNUsudJ8QZJg/DVFEdU51IyC&#10;JloCAESJhy72JFRR4epXysj1K7POYxJyB6AKLKEeZ/sRh6jyUQcchSbmmkMWCRSYczkDJDlgsOYJ&#10;E1Qj1bDHg45zCVHkUydKgihWJtrIpHggqKWBmpSgPqFcXQAlGAZJAAALATAkAABFCsTEYzlbNPpw&#10;U80HrSn+apBSBqJH8lmfNJj7ySzgXegUAA8B4o5HweU5rfwADsHaO0AA6x2s8HQAEoQ9njMUKS2h&#10;2cZIslGOetRbLVkQgJAWpMB4DkaRXAab+fysDZoWOQctXpKijMdJyeVKCXYXGgejApFkE33llgi2&#10;h0DnbcuPLm5oqxEiqu+e8/czJYiPQHMxcAr0EUIPiKXC1KNdChJWKMZcwFwIPy2RSStkDaTNmXu4&#10;70yhkDLixvZAc6xHnJn4JzCQ+kCXHuIJKYsld9SRn9gi7O5j5YTlDKgix+5fX6w0kVDe57+yTl8J&#10;LgC5TuFfYDgK5yDML7alMwo7Fjro22ukwDDW6jmDJYThm9VxL1HdW2oVe9z1t4NmVeJbqFUKbmwe&#10;fzjZ8LaHIFkudjx36KTMlPw25Al+MnoF+Ji9nB7bLzw6gLQh81yEzHqF8LSIg/B4taAmApuIEXCt&#10;4biA+soBiMAFIPEhXoB2Cm3JKAQBB3kGzbOQp6XRT3KNrKc/E0N+yMyaIbnM/JamfX4PqftB7SkD&#10;j2QMPSdg/s1EKz1H8hrTCwD3H8iloIAVHKBYQj6ZZ0GJAHQaA4BhRgLgSmkBIBRswGgLb9Tapzs2&#10;OgDRscFWMuUDpD1AkRnyga3IKKEtKcB/kHx9deiW2yZc8qphW0FKRPXl0tMfRB2R7EprNP2dse49&#10;CGT7AABgDQF5szmH9r4fczM1Z+KEcQmoBCGKOV6dI31U1qD+PuANXuumxDuZ4txrS70DbtOSqG/S&#10;VCKHdbiQvCJEjnE3AKU7TxCM5JtdlcZZqWLs1b0TXAfsh6aOISeQ0fRYFoEWnRvJzs+DRLwR8ari&#10;xDOZQ8jqPxQB7UmD7ryPZHp+ljtHiWkm7OnWjD4OzHlHaD3jGE5fQB1Zorta/I3Qoh49a3H+OQ2X&#10;KBEUxpQH2/GAqXTfAWAuBkAAKAQMmAgAm1pD1EgAtIqsBBs+UgDWafpBG6Ugj6NuaosErX+tqIck&#10;Uko+B6qAsCgZACAh9ruHZTEAA5R7HbHjum5N1SLOIJ8ikx6XTbgFs83IBik6uqTAaA0CUojZrBV6&#10;rBXuczZm9NLnohaJH7pYYJBuGOR4cw7yFjkvMEiXv+M5CAsMNCevhMyZ1y1wXWy/vPhnEBOTJkxv&#10;M4nDrRyRFRKrdNFmGyNld+W9d+VyHFfNIjewWN7rfY5ddk5zH4rz/PfddHDZnsk2TwfCvAwrB7wr&#10;KGhzp0RxbBR5bCJ3qEAqolgjZ5Z1gjD5Qv58S+xx7HbETHC+DEr9D/7EzAzFR2DFjBg76LUDK3CB&#10;6/bIL4IzSCJz7GrEYurCjRAhQ0sAcFYurIjJrGCBh/jJQyyF7J4pLKK4rKaHgnz6YiBKAZwY4YgA&#10;AdAbgbjuQAKJIBQkoBo3QAACABa0pCo5AAJMgBQA5WKkY3RKqWo4ifSmxTI7o5A0I1Q0IsAxY85F&#10;ZUgicLAfgtQ+YoSpJgyOY1DmkPwjDpBci+o5xQJMiP4sCwIx5XkAhfAeRWgjkNgiAoQBiPoDABxS&#10;YCS0LuQBD16JA7i7b3R7poBt4AxXpdpOhihAo7Zpo1RISuBZrbCX0GgpauhBi7DBohpbJFQhhIZd&#10;Iwgla1gjLarqqvZQA4xVwCgCYCzuTSZeydCjadqiaAZQJajQRLhXoAZwBLCnRZo5xLZGBgzRghQs&#10;AehQZTA1Sxw8I6xFBhpbJCxWIhanSwQAag70Q245ZWLexA4fo7YhbwBZpKzOBcQ/KVY9osCzxVzk&#10;6q6vgAJoh8IxY3yuJHw0S2RN5AzpkGjlD3TTaOrkKHhRTRSZZQDjhgh+Kg5ow/L3TNw5DpBpbpIf&#10;5K5gY1AoSP5I6IzhLqbYwiY+hKwigebnw/LZA1IrRiRLooyiSuBiRb8iQAAFwFoFwAADQCS0oChD&#10;CdY7ZB41Q5RVwBwBxEIeYeTgaPZJJpZQSHhwpFxTyMg6yOIkppRJStwe6oAdxrKxMsQAAdSIweCW&#10;aVo9UJCDSCScK3I7qT8MRuUsD0huj1JSZWBuJVi0q1BERe0UJggnizD3Ix8aT7ItDjz9LJj4C3UD&#10;g0D4gxD4x/j5ECk1J8yGMDQw7/UEj6S9M0jEL37AMzq54nAip8BKj6htjCwhA9rrr6DFB4D9Qhj9&#10;jIJ0wya6SLTPSFB758s6C6L5SAME8Ir4YzzA7HJ77JD/q8rHrILCC8h8p3EHwoc2ws0Cp6k0c2jE&#10;8CT5M36Gc+aGwtjFYuTFp2jFMAYjTGkFMG4tkDMF1AEGAyyD6Ab8i/MplAK3UHIkD+TB0HsFUCxt&#10;kEyAM0JNkIoshdc0K4BLBKAeIdgc4AAY4X4Xw5o+ascMIAACTNA2Ttw5oh4BhCw34AxVw6JKo6xC&#10;YpohIroxZEgxkOBKh7ChBox5AhBUE/Ys5FQmog5posBnxBFFTYRKBhA7aJqQTSrYI/xzg5BMwoQe&#10;Ye4eYibT5Rw5jrA1TfoAAB4BQ24CwCA2bWTNpN0aDRdNUTyWg5BLg5iNA9Q0JbbXw0IoxMYhiZKn&#10;rRhgcaY+pig9A1TxJNYg4xYoySkeVHbXBsxRRTE3xHRP46BR42TWQ5MQw8SLgsBDC0of7k8cpKBV&#10;iXqiSHqXQtRewng4pq0cZXQtScq0qiRAUeyfC8RMhpJATksfxbxohE9PYxhv45k4YhBBRWtPaJZE&#10;wiDmUe02whpOCkslEaSJo7w6hTxAwfzRyHscJXpBRIiNBiaghgcaoAbwIx5phhIftYCiI9RaQ9Q4&#10;I5BbpAyjZkI8kzYiTk8RTRg8zly48cauSwQ46gaH0B9WA1FeEcxphEReZB6x0a9Qj3QfQjFJBCxX&#10;oIQIAIA2TljVJ1RBo1KQ5KybKr1SDS5AwepHhB4fg9SOLmhbBZg0A6w/woxJJchdwejxEJwd5rQb&#10;oeFMgeIAg/kh64swK4FjApI/sGtShwABNW71JEJvELj0pVb0YBJwRvo6615e9Igjh2ZFVgLrp+zs&#10;VCtBrJK50Bgr01B+aGD5L481r9U+02L6M9VvqCa5AnJxyD75aAghTA4rR24uL94oYkR8FxU+s0DJ&#10;YAAWC9olE1D67EjAi+Arb5x5yGluYsNCgq1AE7F0dAD9EEz7sBU9c+4pbD6GRZc64jtuJ5b/YsU/&#10;Rb8I4qVvbEUEE1k/EBrBVDD5B8Ysy9J8p8cE56c/1tyCU7a8tzsCMCV6R+t0TbEJD3l5r58CDhT4&#10;kCb8S6EBp2J1jAq3a3y/YngzV5k1Ysw0S/18IfhAQXAWIVYibpcU5WIEABg5gp5KACFG45MU45rB&#10;YBURo4SoSTIiRhi4KDB+w86IxcRFokrTaYR2q18mUrcj404lY9AsBqBHtDszgiJIrcNqyHqgiwQe&#10;YehASJo5ggtTSdD0RtIsEqkLlPMMI3wAj3Qy5oCKhegorrZZpJEV6ZMSjYRAweIeY7aIA7ZqCjTp&#10;BESrqbIB5EIAYBRKqdTxA7ZCseSmhHFMgBpUIegfZATORU8LABT1KsYBi0oeweJQBGyLKhGIo5Y2&#10;5Yg7bVA2YfldSxxhaN0SdeRahERgyWaK45iShuJCLXp8yWcQ49RbhiI+FcgArTcy5ag5RET3T0Fw&#10;wkrgxMLZpdR80Ooftd5thYydsOJFBakyofyZhKVYDNI24e7LohWKAfkQzfg3yvWPY1Tnzn6g8bcl&#10;zX2U6DY87RRdZoDv4fsjLZBbinrpI95g2KBjKoREkyptBYZn4h5pNmuEZoxexMWZZah+LwxHwAJX&#10;tegkoB+NgAAIQHwHg34xgAKPY3kkRJyY43sglQivgfBfSViuCg4fKpzRxY5FyAaRQ3weIfAdSPKP&#10;YbwdFMgbAeCxABACRWI5ZRUmIwpKidB3ZzypxLo5g5ZlhSL0hSbWRDoBQBRScTxuNZjul/hUMOsE&#10;cYpZYilB4nQwRyd2J5TGj6Ftp36BwxIuOoj58D2n89L4T/cIB3V6B017k7Oo83C5Z3ag81kB4vJd&#10;Zb4mr8UaRzDQD/T9BBrBkFNDwhwgIIAsFksn+AINB4MAX+/oPBQDDwA/4lCIpFIhEYdEImAIvHAD&#10;HIrFH/H5DDYTJYRF4nBYNBZZB4eAo5K43CAFJJLI5BOIRL5fJZxBQFQ4PMofBX8/37LZ5FIZL4/H&#10;Z/J6jTY9H4lSJRBpvVp7U63MpRCrHW4xXoRDI9O7XEa/brNIa7GLBIahFpPcYrK5hMIvGn9DIfOK&#10;xC71a7ReplWavB7Vh8hW5/k49MqHH8DccfQLpJrzIINS5nfYjhardZbG4hg7Zj4U+wA0WUxAA5Wy&#10;2o9DAuBwQAAaCQGAAgBwTvgYDAABMMBQBMgIAOCBgLH8v0AHwcnT6VGKWAaTEQJRqI+8NgY/1+e/&#10;tF3o++cy93y9wB6qW+n3sOhi4P9thgYKBIGAaiJ+oYe56nsAB+p0p6OOugx/OCfoCOef7guEBLig&#10;kB4HOSkgBn6pbwuCAoDgM6EJuSAjmRA+p9H0AD7oYep8HwAB7RoAB5HeecYHpBEVOeCIIAgAAHAf&#10;IjRAABgJQ4BQGOKdZ0HS5LvnzBQAHwfZ+AAA8LJbBJ/y2BgHOQBczPmfktgEnQCgMsS1HqeR6S46&#10;SZoK6TmPCmR9HxBCEAO3jSoYfMsgABMjOgmz9IMAoBqwmEHJGhh7Hu+VARMddMyoqJ+KWBACRMjq&#10;DgJB0JxMAADOxLQAH4fJ8xS5iLgFNyEqwnDvqSpDtn7HDgvSkh/IgfJ6nqiNVn+Aznn67wAHu+80&#10;IKfR+WKfM0uaAjepdVh9xrEE1JvLB8ReAdSVYzKtJGmR7VcAB8ntcYCuYeR52LNoD2bdl4xXAjoI&#10;hF1XxA2Eb3HcjrQifjYAJLoAPsj8tODWbmBeFwXAAFQQhCAAETqf92AFZ9jXNLcJrEf6ZWnGp6Hi&#10;eNWH4+T7IMfLyYZVsYX42CPnufz5H2er5GwdR4AAZh0HXIoMAjLgDpIftvv0lifswiYAgG51HOs5&#10;gEgUB4AAWBsOAaBmuAVQ4AAUBUOARrVUUBOkTOu4O4Lkxy3IZNentIkjWP8jDXLaz7EsYyKKu1L6&#10;HJAmq7JJwSWNYzjUtQkXEsanq4JrbSWrU1jWcFwbUySuLF8miTRcajTEubqDVS+wi9obdDO85qaI&#10;IEgigMN1lRL0yaMqs1bIJ0ySqK2oPMPny7mqIsjOopcCUJ0qK7M8ssvqGsTmo9XXSsTBiqKD4aOp&#10;V3rOs2uXdckyHrpD5a7cmlPsK3zXoqrL/Xrhwa5874TP+8w/eP3MIX8rBmXHOIdwXF37niuOxI6+&#10;WBTzywPnMYTF5JmIHOELMZhyzh3WmhISXc0pZ3swQdMY07xDEFNSKWPIdyUxnC/F6lgew8gAAVAW&#10;hwBh0zhAGRMmZe6TzkAFam005LyiINyccsxB5JjrmLXAyYmTTSGHqIM1U7BoErj1Wkqwf5sB5RfA&#10;AvoiJRCOJ7Y8g4m5liQAEIgPI+DbETHwVeR9rICTmI1IMuIhiGmuAObORwfyr3rJcTbGEATEABHP&#10;kOTI+gAEfKvHcvQAA6x3tCH6uwC6iAHAOAWAAC4GgMKGbWPZG8YyZD7H6bBAzLAFSHSwe5GAATnA&#10;CS2RKKcRENoCAKipGCz2EJbbUcVUkp0XOIOaatxpB0DLFAQAhe6E0VrWWWQaX6qGCteORIk568UK&#10;EHH4P5LYBZnLtH0q9VyLz7qvH5MUfg9EaqxOgvGMLBQAr8bsdABM22SogjDPJwS1h+GGSTLJWxlm&#10;rgDoFN95JMh8zFLgfZF9AYURdXCi8f0rjyHyTSUsiTEEHTpQTOA0CzVxJ2M7FIgyyUYEsHqPFBEs&#10;iZJymZDxfEgmqoJX4hM54+5yqslTOQhiKjgkXPvRyHR7ioj6Qso0AARwiBFAAB4CgFpAFqp/ThAZ&#10;/afqPJOPqSUM0eKdZePohk5Utj0T5SsgrMwADwZ6AAbg4x1NDHMO5hjZAAAcA0hyhDBF7kRRe4kl&#10;yC2p03RFP2H4DgJJKa+kpsShgEICa1ZJDE/TmQ8RMUOjzJSXvXQYQxuLzHFl+gtYNvyooOvtciYd&#10;wpboOEYeIRpybqH7v6hIRZ3RjCtE8Igep8bsrVlmdI+l5hjjtkpfOXJ1UyS3WpemRNBkE7ZPjIEL&#10;FyJ3yjuUpG8aAD9jEO6e/BlxbkS5klVySgpL5YKE8fdGR9ZOrbGgq49OEN2ZBkSfo30vUF7eHUuE&#10;7MwpWlavtLZBR+twjQF8wGWxbUBYPuseI35+5cLkuVcsWxWuAX+EneM9EoGFcJ4KpHg64t+cNlff&#10;lSNz2GnZQXMiU18TlYk2jckVNzhfbgtSJ85RqB82/tRtg396jryhNQLEp00Q/jYDBFmLA5qwz5sz&#10;AiApe4EgD2XOYxoAwCklTjOYQVLpz1ZEmO7Yam8h1HkFSSgpaI9jYSHOexs3p+WGKFHmPdGqzlXn&#10;3RfIOb7dpEzHoMc4khc2mlLoUdBVK5ilmBYhPXRRvRwNFY0AjLgFQJAUkMSwzIC21UmOlIqj9ZAA&#10;DzPijlSgAB6j0PkBBM4DwGG9Q3lwBQCzkKmjCwqciWx4DzaFQjN7CDoKBMDUEki7z5ITODlSZ6pW&#10;CoHPkhg5CBEtsIVeAOeUi3UkfH1ng5JLDiHFRdRaLY+yyD4HmggBunmzARa5cg6iDjiG9lQUtFjb&#10;F7j2HonOcBsB5xgnAiEiCaylgJy2R5Cia0Oks4VZpzJ0CdZ/Iil5cF52SIP0RFt3B92cKJQVvYw2&#10;5jYKEVedbUqBiTELsG40sXCjA7VH0UsfG3orJgIdPKd2ex772PezCbtEj5t6JBKlNVN1xI1pE3Xp&#10;RDDmD6oofiMKyDm5XqaEQIgAAKALa4AcoiayGKtRqQs0Wws0k63QnNbir+ZrFX+wxQlbVrSoIYO9&#10;GYABqjlrmNgdw75HADXu2Re4FwJomS6luoPE7vFFZNa7B65Dn2TSLYpQ1jwGAKskAiTqGEBTBOTP&#10;KMXNXxWd6UQhRzoip3nuBcUisBXAwHL26YpstiROWtoUK2V3vb+rchghzpVfYmG9k5skBj7bYegV&#10;cMnOQLzY+thiR5/uMIPRvid8tt4+VmNFcLIV5I7mFMhNbI9ZVsAWx+e8R6FybT3jcN88u5UniPwe&#10;A8h8OGr68DKJfGB7672f5e7kT4Yvoj4553J/zET4QwotR5QmCEAnL5jBJ3wsJurTh7B9Qkp5wiaR&#10;jCbFTFb9SzrEAt7IUCiDD/L+K4KBEAC3Iwz+b7wr5xrGxwYwr1a8b/pxx9x/B3ZBJuj2QagZI2ge&#10;gcocZHKMABYA6ToCbqiThe5VI4JT458IZt5YJVCph5xgqMo0I76RJk5awwRGBTqMJRI1goY55UA5&#10;geIebtBfg9wgpNI2De4pIkigMKLL6NkKKoaAzNSVA5IA6nZmpNY7AkhFQ5jVhV7O5ccIhjRQIBCX&#10;bOpV5PBrsRJ5I4KniPJjoAAdQdRowBSXgByxoCICRAQCgChIhMKoLbBrBhiYrmLksSQAMLoAMRRV&#10;xGqTY5BmSOYkCZo3oh6gZLAe5F6eqOiypAxBDK7wjyrKJLYfBOSYybQiidaOYBbLge6SJIrdg5I4&#10;JS7VTVI47W6mhppLYAycZqgmQfBA5ZpYhLkYoeoeBlhGiGhNwj5Lo3oAbSxDpYBxowQsgpTjMBBR&#10;kPRFJg7RCdanENhJInQm44MXhF4+YwTrhdqkTjichgCAj9xFzN6MjhTezKIpZSpV53DahE8MkMxl&#10;oxaWRmjpgARScSQtaw5GhGqmBdsSSNJmjaozJcg3pKw2CgI7o5IAADoDwDgAAGoF4GBQx7Cm5foh&#10;xfkk4qLpKfib6tYfBV5PkqLmcl5F5G5GrdJBAdjuoa4dRlgahoI+bXQfMSkTZEwCYCQ3pVIwRBa9&#10;wvZK46pcgyylUZ5DkTbTRsRpIBLzERyToAw4hLkeabjzo5kgzGrH0Fw6i6cw4uL4sDx150ByT3z1&#10;S254UDy/EyiBBkozIr8ybFCky3CLjGUkghUEsyokLYr77+j/yArFzHx1D7r/BzwxgVwWIVx4I0aM&#10;syYnBAhw7DMGL/MEqB01sE7A8xq7r9wyS2k35vaKkFSCZ7D50EcxgvzBb5K8goi87lUSEHMDL404&#10;w0gxr1CA0e4sTGk0D8olUB4lA/T6ie8EIisCwoUxAvD/LGMDs5bIJUU+AtM6cAk0z957z38e86p3&#10;E6Q7SEs/MGE0K/QqDGMEc/j2ZJI7QhgdIcQboAAbA2YjhdhhAmQCbVw3ypgCCvA8Ij6Oyy4ARe6X&#10;YmRRwgso0kiEI5JOsWinwgqhpLYAYtRRpt6XgAqOwAAdodquzuRLCexLZ44lspMuBcFFSy6lTEj6&#10;hRZZiLopcv5UKm5Vw2DnJVgAJe5YJXymiY6ecMUVyYxTqiyfiQJGpZIj4CICYCqxyTrWzLgfpmET&#10;Y5AfyYqUg+RkxhytIArQKHjpqno65nJHBs6Tswa9MhSFCn9OwgxhQ5gfhdZJVH5GC5ojSfhIBlpL&#10;YBxIYAAdIdQc7oJk8PCfJWIiaHkJMR5TogpUBZUSTzg0Dx0wI3oeAeQdpZpeY3LVUZNFwjhFABUv&#10;hRzUSBaW40Rfk3wjQtI7oslGIfZc8KBvlaIp6aRCzNlRpcKdSkQ1QkhGg+VQxmwwRB1Ow2DtsNdY&#10;IownQeiSRKzQqhhVcuRLCYo6qRRmxLZAjmUmDQNbI0DR0l4+q7BcoEIEYEQAADYC1OIBZFChAgtQ&#10;Ij5NybcL6IghdJAiZVqdChpGytJKwgpHZYsrxlgZQbsIAcSLQiLg4zZXgAADAC5ARJwywsgm6bq1&#10;ZvT+wmQA7Wo3wBZIhsKxZAJDhDCTptTLg3g4qZw4puQ9Aysw87VTK/01c2a2cx5z4s0Ck2U6kBky&#10;6+EGr3Ymxq4hZ8szDEj4J9y3pzSJ76k/L/kzi0kyi6RW69EDT2a7drz58nR94V7Jr7jB9XqgjHCB&#10;y3Qg5qtCK4LHM3BB8iU61qr2b9q8IzlCMFgi0CzFIxkw1yc6Rz01JRTEx6QsL2Dxg8wvIoa1rDa8&#10;75o1dZh4b2RiA+ZksD758Gk9cCsCKJaNVq79UDEF0+0Dgotxtbwmws010/1ycEZ1tssFKAIiJ+Uy&#10;bl6Mr01uh9bIK5A1MGdB7/NyTMhuhL4e8MoAAYIWgVTrBQJeY+Ub9D7dgBim4BcvZjURQ8KlNhos&#10;RVJPKfw1am6FEkteg2AAath7BeJExABe4d0dRG0qBGCqyaYpSRgfo+QBC3p3CpheNpRBxTpkaQsJ&#10;RBMgNPRF8W45sV7JSRwejkof45gessiMKP5aRnDeSyL6oASPCWABRZhNoj5IyxZr5DiXZe5cQ+VQ&#10;KlIsRPghlnSTtIqGaGgm9HN+KMhNNh9MS4xE2G0hRLYfbt8h4BLQNehRioam5EDpgAw4tRKRwezt&#10;gfBOaBZdZF5Gg2ACQBKTpAJAQ8g2Be16BVEObZTmxLiypGd88hgeododikxORnhLAjifhEqTpEaM&#10;JhZRwqJ3DYU+ZBroIhMOZAg2CnhV7XCChhDRBQuRxdof6iJ7BNNJCZUqh5Jgztw+TNCV5EKmge7f&#10;aXpGqhpGoAUIbKIhhbhF7mI0MNEVpq83r+AASfgfrI6Ig/h1I4LJE+hKwgyVBhzxZBSPYDgC5mhG&#10;pD4mQCqTaqICLTQCJM9hw0NHJYDYQfSUsbqR0SQeKN4cYdGQQYwbgbwAAdwfioavGKbViPDHwEAD&#10;dOLWrNIjFFp1DasU2HhrprxIoBtoBJZJRJxjSP44jLkv43pEqzIolpjDa3VyCZD66B8x0/L5B9sz&#10;z/067BFrlqQxtuLB9sUyS7V609FAsBBcGL4rlti8TDS3T8a22laJb5c2Az9rL5JnF1Qj4gKALGBP&#10;8AQWDQV/v9/AAAgIAwyDxCCw+IxWLQeFxeDgGOQaKACCReEyGNx+NRGCSSHx2QSSQRF/P6CRyHgK&#10;HRABQiEQmIxyUx6WP+HyOGR2hRmLAGXSujT2NSak0qNQuXREBxCZQSkRyFzSW1eXxKi1CfS2D1Wn&#10;1CNTye2qkye4QecyeZ2643eK2yWWeQ3sAXOLTF+wyb2eY3+bSi+3a8WixSqLUSi3+mwahW2hgCMz&#10;y2SW84u8SLO6HSXCiTF9gBjr9bgAFvh5gB9PZ8AB4PR8gALAwGAAIAmrgsFAQAAoEgoAAgCAiGP7&#10;BgcB1eGw8DAbiVq/gOHvt/4N7vfcv1+WCeAPBgADgsEyADgUAPT4ADwbl+PyCv194N/PykQUDAKh&#10;7tIWhwDPQBL1pI8T7IcnICuslqCH6fR7vQ5aGQcAB+u6hCHn6fqFns8AAPGgh8n0rp/vc/73ALFo&#10;AOrAoCAEggCLABYEAO9AEOYmycwO3oAHynJ/gI1MZofCbagCAiHn8Aacnwe56vQm4BgPAp/u0zR9&#10;tSmTBgIArkPEhZ/H0+z0vWALnJBNZ/n41LNILKLagHGsRzNF8XStAp9zXFqcxM1J8HjKbqgWAACA&#10;M5h+Hu2NEx8B4GoY6LXUVEcuOSBEEIMATiNkfban0fTBsTIJ8ns956nhDJ8yMAKrw3HUYztUqwoe&#10;4kaquhb7IanJ7HsejNP3F4DRzD6Fw8+yYoImyru+2oAAHAp9RNEb6vu6QBn1EZ/y6f6cuqnL4Nih&#10;73VG3J7Hq2MvAAArhUuhZ7ntXlOgAfFMH1TCYqonlezu1ICTte7U1G+yC13D8MoyhbiHw/kgoywa&#10;UgU9x+RmiCCOrHIIAO9YNggCYAAfSzmIKAqZURhNgVQeTvgAdZ6VQbJ1naABsnQdcRgM9c6vdSdP&#10;1QkECgUBirgyDVDgKsABpDGaCH4jqvIUrqDQdHNiuYBQGggAAHa21wF64BQFAc5IEuZHDmAPtdET&#10;BaNKImorAJ2xyLv6i0hs40axrXvepb20S6qgojJLukm604tbLL0gqcyaw7ScKiajcAqKUpckm5or&#10;lC4svCCIsAtifsnwLSrzz/R70xiBFjxE4q90jL9hxfXJhxW48mofarCz3I94pidrOxXJo2iCVrF4&#10;SdJUoPdcEkE1I1x3FI+xjGcnxCqeikPDpN0LPrF2fcrMyy8L8ui0fMi/rNDzXT/T0zGtB4fScbvq&#10;kcR8Px/e0ijchqJpl+vmKIRwsBQDMmbcuRV9Jen1wAd2/A0JnHoDjG2NgAA5xrjPAABIBChxwDjH&#10;Ga4BKkgJgNQKjcnIDGOnJWKX8l5yjiHROoe0xBVWHIUHmPNoI/kCk2OIe5BoCECgBAKcRmKqB6q/&#10;M0AIq6oDUl6H8dRgJlCFnWVwrRV7CjBj2VOAABgDWkxTTGSBPqLwFm9JYlwwcRUCxcNqgsAA+1Wk&#10;MH5GsArWTjLtiKbIfKFCsmuN4u1A5xWiPjAEwaIrC0BlSMGl9FxPzxGDRMbkthxzmD3SinE90QkC&#10;j+jmPeORxVNR6UAPk2sI2yj1HkbEfsSktRxjqpMnIB0dsYKKVceI8h5IZliBECQGAADyHczkBsYE&#10;XgOUOAmWhDGEj7Xy6Q/J9oOpiPEsJbZID7HfQowc+Uzj7rIWuAYhpHl2tuO0k1DaV0cj5WqnU4ib&#10;06IyXstWOqCzEoaQ6hqOKoyJk5XybkzI/5npgOIq1aCTy/qJXsPg3JMWDMXi4blEy24mKwJCfU/U&#10;4x6D1Nq5yZ1ACOoeP0TyP8fyhEEkxJQy0WU3EPHuwke4/CtHAji0wkCWifk2IpONgJ7jhnMAYARH&#10;I/h7rbHUOYc4AIcrbHZFyYMZQAnVM0npDZHCcnOYQaklgGwMgPOKAtXBYCWFKdG8QhRVWOnIQO2U&#10;BgDmygNAY1w4TZQEgLUkjttTbD/o5OiVeipOm5GKgeQx7dZSa2CgiS1u7f4Guffy4Rypny+rMrGU&#10;Nu5KHaO4ekvszDqG9POR6TByDlnx2AhcVOB7nnJWnfG6N/bn4IPKM4WEzr7SDOsbqWV2BHTnQPfy&#10;5tvpoCP2DeRa8kTv3YuYLe6d57xm+FBIU795ljijPQIudpvLl3MvEfUXAsrdneEVaYk0l5W4sklY&#10;M34iVO1o2lvCSe4xfIFWNsaXG2zwr42xe+/Rxd3H6l0WEecoDji1QMv1AMyrwbHzkbosIhZ0WfQG&#10;vK8FwEC35QQtXfp+F0bTj3HiPEAAzRfCzAABNB49FGm2HghQCSkQAARAcesBqFj2lXnPF5tgA2fS&#10;WMQ8qOJ3AAYfl3HInIAgDwpjutE/5LyCUMNzEdIN0ZTLbRqxWop6EwovnknVXkUzjnrmcalKS2wK&#10;AUAkQZu4/F7kgbcjInKHitl/MvS8h4+R+LbRajSIiiE6nZKuwFDsLkwHMRdP03wDwI5aPWPwemIK&#10;/gBSvg4xBOU3rbO0QQfVDNJAHAVJeUyOlJKnNioxbaWSVmXY6jlLOmDc5aUAPZcgATzz6LMjIq9I&#10;peRVAcb1KSwViqSACPs+wDMXADiFkEdo7zigMOQg44kTEhmHiKe6SKQR9YgH9KFD1hY4mHSilM7p&#10;qQDRMKLs/PaNcigDV4RIf2zybrUo6m4kBidhRPIMYNWBGZ2al3aS3UqI02SURTQkq8dTckOWNTKO&#10;I/UpkSXmfYeqIkju4MEfJN6GR+51ROZrO60U7TOmvPcqWdzUpPJyPWdhhCrj4Tww4gh3CHj4POPx&#10;HK7QFo52FNcjp5iZlYLm9JLMTWHjjHCqtMqEUlxx1lC5p83t2lgPOdZPksWvHEAuBM5B0VmSvp2V&#10;KzhRFcvPR8Aqr0Z8zgPAfWwBfZWtI6ORLRq9UqerR3I39ybmsMt4LnZyP5DqLFVwQW6SD5HjkJgK&#10;+d5xfLtWJuhAmwNx8GkSs3aPyOEi42ct+UDx1pr7sHtSRS1boXtq2MZ3l3zhLaOXdWQMkpFDCt2w&#10;Ffq6BciJ+Lvc4mqycSulSbjZVx6/Pak1MS4X3fXUOFTvfcxThN4Buyeo815FicGEXekSfzpeF+XC&#10;gc8Qhz1HyWQJmrV0zsLZ4bLIU2y/08NN8dKUS0Pgf2fbdKXHzPlb5+HMV7u/f9f1WdNE9itEK6MS&#10;vquCJ6MW+MrK+UgGwGTY5692QiIMAGWGF+FqFeAAAqoEQMPcHCHMHUoSRyAyAcOY5uOIOURYMSAQ&#10;j2U0QKrqPWjYc+XyW24iNqUGPs2MKu06TSyWAE4yAAHqHqWCHsWG5kW2VOW2OAkukwPQ0gUQJuAS&#10;AePcoQAAASZ2NkQyJAPOjON6oYNqrwSCHwNqLYOlCayKhcYkQyYEme6Wbez+pwuiAQAUUOKEVgIg&#10;hGN6H600AObcmKUPB4JmoQT2XsNoj0LAIyHoHkVQa8ORDAm2psMGSa7qMOO+SnD0oKm8Z2PWUaNi&#10;Tqr4imjkW2H2RE0uR0+EPcrINlEGAMAYUOk8PsRanWTwAcxcU6vIIWyc7oQCJe7mO6I+V2WoYONy&#10;5yImKoACYMx0QySyM1F+rOXa3I44nK2eIgPwS6KkKEIoliUQPcqKjeyYTgKQjqP0IynqzQWsW2bW&#10;OYWWtgLCPyNlCUH6Z8Q0KuZiQoQ1EenGmiRGMOP4kkWq7CXyNSpkYQeyquTWeOTM1aiyPAW2kwMG&#10;H1CYHq3kACAZCiUo1wSG+im5D+4KWuJ0HEHIWCS4Sg0yMQr83I4qJsK0ii7oh6JeAsAuUObGIJCk&#10;X8K8qwvaKQTIoUP+OYAS2IZE0Qi8AUrkjPCnDgRe04bMPWRWbbFMnGfUcoMc/Sm4Lmtm56dcsis6&#10;tWISKY+gm4+ss8JJAE7wtG86LKNG8Avkv+MjKwVsLgeyb+Lq82Je94eyc896/KeCfq/gm4JYj+zZ&#10;HJL4YvK2IQ7ws+dA/FACI0tw9auaJOTW/ovi9UwYKkuGLOPOf+OITIv4fW8cKU+Euyx7LAluducU&#10;bup0sc+cKAtMyZLYeKv8Iq+qeiw0+yeJAIgUfILbLyvyLS9BASci/OgOKe/W8sNM/7OHALMg9LNa&#10;+vLmwLNacm/wdNKlNqzQ8o/i+ULMK86BMMMpNJAW7vAaKwKKK0I6U8NUF+F0OSHqZqAaaUqU5SHS&#10;HWxAAimMxiOYnfCmqkAUho06Ryi+2bPcJ+5YPsoYi2UIReRxPyRyAIjyKISkSmHyTWNoNqXSNqSY&#10;Pcw4PwjWUorcUkmwXaS0AMRuYUILD0iAMuUTQwuiQUtYU0ZKIg2NHQRcjqRAHmSmPqPtQ6nmQoAF&#10;JUYeUmhiOga6i+L+n0PbCi3ITqV0mqTAiGIgkwNSQ+MGbHHRCHB+eJDgOQlMS64vGex7JURG5YfG&#10;P+SwZQWASmQ+NyOikkYcNcAabKhkUyQLS2WiiyusAK0iPANqAaAfDuPPMGJ07CIUkkSlTqIeTeeO&#10;SU2CIREeyWVIPkWBKCUOWES2Ps+acOL+hozsUFRs7oSGMTH3HaW2P4QGj2TYNkTwnYVIz6bGRyO+&#10;NiQdFNGkliP2PsHyH6SGIo4iQo5AWij3FuXyP0JepSWEWVLxAAzeWuYDEsW2iiJzRsVQzspQ36Hx&#10;UWALCgb4OcYkz2v4IQQHOqIKmcPsG+HE2wH8XM46I+r+OjII+BDYAAjAQKAmAnKUAKwE+M9mOaIy&#10;KkyNBG7ai+a4i+0SPUN6AXKIRwOQWKPWbXQWimiYOIeOc6b894MCtPKqlsb6NLK0+c+gu/Nk/AuT&#10;NNJMc4tJLOM0gCeOd08QwBIwIiQ0+Kc+VLZNL1YmeFZNMHL2wks5LVJwMJMk3msQ9DKcMCw4ItMX&#10;Z08uYMLgtCuOM2d0KY+0J1aUeOV1NU+nM6LdJU/egCdq86KWcHaKWY+YX7NTOo889s/ofE+pZa9o&#10;v1NoMnAJLg+SfAwSgg/JN8gjOAwmu7OO/5MYj/bvHUvgte9M/9LWcRUAKjNfLzbYbja9KxY8skb5&#10;ZMwWv6Mm+688sxOMeSsdAZGYvILKaoowAAHQHCG+AAHSGuGUAAA2jyAEAUQKHAHIHIPk5kxfRGAS&#10;imk5PyOIASRcUiN7DhPMXijKRMIeHqHi2UbGruQwqiOuoQH0iSjiQ2l0WDB+oaH8XAbcP4Ps6kSp&#10;YTXsReoQAOAcRyOEUkzUmulir+cIZQmKPXTqIYTsQPQ9Tw4ImCHgNjGYP4NSR2RyHmHiWCa0bKo2&#10;VQP+IfBShOlGRmyK2OaUosPtSaTYKuWoV4egOwVLCBR4Yum4P3IoIK0yNq2gQy9A5akyRap8mWPg&#10;Sm5YQoTATIIyg6bKyMIKaZW2ImvSH05eYeAiAma5HqU+NqPE5e6iqlPdO6M0mrB/C6AKqum9UOca&#10;SGSYSCm8MA2mXavbRwTYkW9cQiJCTKW8kkUwHslDem3mJrE9hNDCuiAcAia5MHdGSfSWIWS4NTHO&#10;qUo4eeIWHUHbA9iaOI7hB8kzVU2sYI4uocfIKQPzEe3IzgdJWcSCliWfB8ThWqSGZKAJdziSTIui&#10;I5PMLdT+JIOJCANyHCHGxAYzb2Tir+IOwhiSXoIIA1BCUyQC6WIa3yL6canGs4VKTCUkmQq9T5YG&#10;rihEOQOMUPjuWLYSqkX8QZc2/tZi+vW+LMJ+MzYzYkx8vDK40lMQbxNEJ0uNcSvnLk9sKDNdcPZY&#10;fXZeejKouUweeDg4iiM2eyv6gIuo9Bm2JkzjK8dfMEtVMLbRhqtYIrWEIuICgCwgT/AMFAAChAAh&#10;UKf8NhcMf79h8Th8OhQBhQCg0VhcNf8XjEejoAAYBAUUhb+hcbi4AkMMlcYAEOlUylADjUzh02lE&#10;TkUFm0hnc8ikEjEsl0oj8Wm0/ntPh8noETgsfqFQhtEqlWrUUrsXi09pFUq4AlUrl0yq0zANrste&#10;q9Zp9TkUPpFuqljithr0JnV/kdvwWDwmEiUvvcZAIGmcLjUYlVrpdDr+CrlKxt4wuOzcTs9KhwEA&#10;IDsz/fYAeWpADQX60AAaBGkCgUCYAd7veAAbrpcwABoGBQACYNA9mfcq0UnBoLBgACIPBu+BQJg+&#10;N08neb1ewAfj5684AAGA2kA4Ixkmk76fr8AD3fL4AD0evweLyfPcfsfAYDAgAA4CAKmZ+IkBIDAQ&#10;8IBOKBYFtIhp9AA0TigSBDipMlT+MYfrvQgpIEAS0gBAG4oDAOBYAAKBzgwg0h8n0079v6AR/pUe&#10;h5nkAAFAW6h8HyiQCv2+LVPK6IDLOArxAABIFQCfx/Jsk7ysYfZ+JU/KMJxBrTIOhJ9y6AB8Hqe7&#10;uH49gGgc6J+NEAB9nxMR7nsejqpqAj+n+fUaHkeMkgdE06P6f0XAAep6zi0aTwM4snJVA0Dn6fyJ&#10;APEM1zahUHpcAsAv4k6CIlS4AH7DT/QKmZ+owAj+LNJskgS6h6nfPSIo+jEHn6k6UpJNSDo/RyVS&#10;6iQFAO5qeACiSIoXKYAH0fTtn87tPgClU2tPMiPyc0jTzm0h+UDR1sVqAAIAkClP0CArRy/MMtow&#10;e59TEgsA1rWdjHadJysAAryzXAYAHzHr2vfNb1rSjB9pLfmALao4BwCqsvx4AEdRMdx6O2fF9nof&#10;CPn2BKMAE2KDwBMcxIU0iZqlW2G1SnyTAAdh2TidJ1HmtMMgC65/wDCbg19OS0OAhQMgu6j9xBGS&#10;Zs+zSpoREFTgABDpgABgGAgAAHAcCTfam8Ng6iBbogOA7qPExiEJPoinrqxq9L2oSP7LT9QYHuUm&#10;pqgypybYsZ7kqaMqfUDD7sg20ohWW18IzqULbtDPsGkSf7XWSOsuk6Vbqo6Dboq/GJ0tagqKqzNI&#10;qyvOMKpyWqXyXI88vbJ1knKBFgo3LsrtPNp6sKZMf0i0qShi1IciySsqz6kKOxqWqb4Dqp6v3TMK&#10;gtN70n6/MwkC7MwpnU97620evviY9CwnaeOsvDJcvivdGsqz+MjbJcVxH1LksXBfQu6r/kufmsmj&#10;nEf8/8wZWiHEaU2Y5zD5HWtyf8ZcopmS4voLsud/7tn+wEVSexAZpxji5FmAAC4AyVARAUgcAh/w&#10;ADoHeO4AA7h3G5AgAxEywDGD5HsmIBoCjmgWAo1gBYCEYt6REcEeY9z4D1HknFABpEJmMRI2Q8A+&#10;R+GnHspQ7xKmXMzX2f5ChxiJAGUkSUk6BTqQ9P6SUlSMiTgMAac0hqnWWAFUkypH5GADAEhIANDJ&#10;ZmSGkaeiaKaYgFgPOaP5vTRwAQ1HqQqQh4VMKVWqoGPB/QDw4ROvgtK2kyEuS4o4lx4CctObAl9f&#10;p8VCNbMY2eTSax8pibwe0eiNwBSNZsR+V6NwCLAJJJ4s4+B9HwMihAAp/SSEYigexTDOZGqPPvD5&#10;A6TiPouQeoZFaByEHsRmRI957HMoUOKiE0ixCVLbPYTgiSVJsSrQg02PBRwBH9AIkgAI+krlqj05&#10;l40ylkrtS+Po+6LpwnsU+Y1O6i5cLLPhESRKFDmgMAc1SMCHCTj2HmoVYy7D4EKT+QkfRDh2jrXs&#10;PeIiSTmKfLOsoiR7kHj6ii30l0dVBD2kSx1XB/R8S8kqYyMsKz5L8X2OyKCEAHoHOAYxJpH0B0XH&#10;+9EqRMmGozctHok45RywqUGSeThbCMQjOCgM+6dCMRRWqwICYE0DgSAkhVxRDYKGVeg1tBQDTogP&#10;AcBZqLWgFgKSIh5iFIwDgGOpMdLZJ23usd2TErDoDKWFM3U0xLj2SkoczBEyCqnvmWgg/F8Mhinz&#10;2cC20uL23suUj1ZWxRPljWEb7aR65UJCWZKm38vJRHnEvLcUNyki3HuzVSSoWVvSPWZtQ2p0buDF&#10;FCLQRCTr0X+PLs3YYtBQW7PabcXOtJOzOtvJFa2wNmyh2rJ8YB5LkSQVMtkZK8ZebgWfgo32pZRG&#10;kP4svc529wCCFJcuTB316SoPyvq/Sz0EX+vVLm/h/ZgL8QAwRgi8T23JTDMQQeA95rcv/gZd91D+&#10;LhvqfWVgmD0W6kfGqMwYZMxzDfAABSHqSQEHNREYwao3BuGlJOBICADzuD4TiAIfhGAOAYAuc4Bq&#10;B67oBHyk4AB2T4LQKWrZI8ZWDE4VsQlikiWKHwomaeia7iZAHktOBCBCa7omAQQY0SVyc1wxYwZU&#10;BHwFZtwMWdAs3ZFyEUhXpyNeAHJfH2yOBFWFJqWb0j9AKMlZAGQCkev8lkYZHHizOJKyVnJKOCSZ&#10;TKQJoKCiM0clTUjmy8q6kCVZ212piAKAhA49h5SJIiewAgCUKkrzm4ofA+z7lGQgkiIh8JYn9ATC&#10;UxqYkSavMiQYfZ+SkuUz2f48GhjgrFmHAVXbekZVfH3Ik0h/Uun3easQ7kiwGgPaoP408iiJZ0u2&#10;etTqWj3sVpsj0j7FiJHrm0TkBCOsboPTezPNueQIARArhAmSVEv07PWmKGp20BkYXwiYfbih2jqX&#10;tqmROwZOoBWUlXIx9dVAHjOTQhdG6AFWrBIw4LFkHj22Lkc92R1VAOAu1SKB8ACSxPxUhW2RiXvu&#10;j07xh4ABxDiHbSRANzDwonmESZkrepionZKBoC5zUdOUWMtVuWCyWx7JOvg4JzMbAO3A13G2bcbI&#10;ehijmRkJE6QKJjbpwex3u1Ps5Z4kV2HgFhc3bVwtjzBN3VU4jtr/n4FKvXazvvazMPJJapvwLhy3&#10;vw7qWJz+DLIGDsiY56njG1PKwa33C9+iFCxFk7G7WB3q3Qw1bHnfkcGX3fPhy47yLnu8fJ1czN1r&#10;/l28HTK1XhieyLgalv0nmrkP/vaysmpSS1q2bRIXyVbXzQIfs+V2lwC2vs8h7R29x/T+ksNbRpMA&#10;vX3xfS6srpbu72X+24klhXe7+v73fh1DuiyWlslaZWV9LvYDvm4Cz1bcEjQHPrzB4h2jehthjBdD&#10;XtTEcJLEcjmh0oUgABrhyDegKlxGqoRpDwIAKK4AAAMgMFxmvK/p2k1ikjcJbQRklJTgBnQCFwVp&#10;DmLD4h6E4h5B5j7h4B6EHkBoziztxEfGFmukDgBh9m3JFtekAqzMbMijTl8GxJGiIlIJQjxDSHhC&#10;ZqVK3GnK7nyCNh/IvgAj+qNj9JgiDj1GAlfwMJ+Dtp2pTlJJgoZp0NTDiqaj4EdGdk2EtjSB5kbD&#10;uB7JlwskkjGE7Kwt8B7DtkflbGmtaEHqapEo7JTq+oHJUpWh9w+EIK9NiwclVILNTDzgBDkFjNnN&#10;diXQuFPlkE6DilQEHkckmMjJCkcuSw9B+taNNE1llC0leiDHdEPDqCDjGGrMbMcNrFUEaokMdJ8k&#10;xEwj4OLj2qVtaD7gCgGDgpvFkoal+NqoPAMAPQLuGQrQepVFpmHh6h4DcqACFESGTCToWB0sjqJD&#10;wq/DGwvl/QvEAh2B4FYFoKAjTlEF/t8ENjzKhF8lXkbkeiJB2kWj/AKsbRRJ9j7gDlUFHG8vaILC&#10;9nKiHB4B5EHhzhzk4utJcl4JOEKCTkuiVJejTjFiTwKj+gHkGEVksi8HilPuPRyu0klMbEzOugGo&#10;eI1EcGvItDgjpkTFMDik6JvnILTC4PlIGnCrPO4i3m0nCrDiyr0rbnbHFHjHHLbMBLPnurMoIC6P&#10;CrXGWLav3HDu+SqCGFVHHviu2vdiFD8jDiVwWK2CryHi8jAnjHTvmPbiFBYBZBXu8P3jBP5PJyor&#10;nqmPJH4r7LoPgrCrlGVlOiULBO1PxrNn2CxmWLkC+SuPGr7HSCfmSi6CrSkDQHOvZHeP0u/vnzCS&#10;tPyionNTCvuL9sAMDDLPePxCmLOm1HFqATcTZirzRL/PJnHSxi4HVwWMKnuvpLyvPTALmm7vbP/z&#10;RwtLoiGB+DthkBbhWgAAPDzGoxHo6kpCkhuh1R1D3D2RoRdh+kHjqCMARANAMjnMarklkm4jsw0o&#10;3uZx2mUCYFelSgARxEbqJjtkwiVQaE4h8Ipj/EDLNRoETADoJG4gFgDETROiVAEAGmhlzpviSFJN&#10;DNKo6J1FjJWjykDkjkApJjgtWtmuUl9FklHsVEDohtrGWFmjTo7QgiEvqrmEyD2UOl+J+GQCTqaj&#10;7iNlMDGNujwlRsizdqjKVkyEHo7Dipej4DTHNwvQpkkMdiVDvEHxOiFEfjGEBj2NitylVMmp0ipK&#10;oDwEBiJQp0zpgUmDTlWETPCiFlTtsKaldHKm4lHj2C2iJJojSiVEJmxEJntibEyNypOB7jtDqiMQ&#10;+GK0EB6B9laEvABt7E/FkqQCzG4gPAOgQCSVDS2iFB6qJlPqbUDuEG9B/FUUxoVh4R1UtkTx3EWm&#10;8j+kqCPwblCo4T5jttbDvG3EgM1p0kAoaj7h5wYB4T0kcIdlwDn1XOgjSUyJwm4n6Fbktj+hwhxu&#10;gj3LBQfkyCVM2kTEZjTi5N0DuB/j7gOgNs8lgPWLLm9C6PkCF0ekcsbKGGqDoScjogEyeDxEDyfp&#10;KyhT8HkHfzluiP7Pl2DPsq1PUSovxG+vKiMubvCiuzWTDvcHaR7r5vpr32N2ES2PUHMu6IEr5yXH&#10;zS3HtmjLRv9LmizvHiRiNOkiITKzFhXhYy/TUoAU0PeymzXzOMEH2zFPZoEiCyWjPPZiJoC2QWHL&#10;dHvjIvhP0zYy8WiTPn6qWWE2fTTHGyu2oysvfvsHEzXWCTYWWPZWHsBG+TbTcrzj9TdHrW0nxPGm&#10;12nsL2LnvLjwWPrMErSPRn8TkC3virOToTonOzplSEHhmBgQEAJB8k9AJAFKcVQUJETKNiMBmBrh&#10;sgAAHgImqFTilxqASgNAOgAAMALK6QvKvxYtMJEpCGOnFEKNrtDNID7keN3qfu+h2h2h3sIDGBzh&#10;0B1D2qbEQmcmwkkl8uZlDqkmnI3gENDp3jwu0qHuZtBnjljEZUtVNUejzShRHgFAHsbLTh7B3h2F&#10;SHK2BjwR/DUSLGIK5JVDtlWOLEvDyjqF+j7iHtHrSGFqaB4GZwvPFCZFclzCdNyiEqnFKpyqVqip&#10;NCju0jwkGpOCcGGCE2UNbPWo4qktr4Cm4jxNKiTkAG3CEj9w1jIB/qANjWilPuBFoU2I9N5KA261&#10;wr8Ejjiti0+kuRZIaF3L6lBmZj3kHh6kvEWkxACRoJcj+1SE9E+AIgAAJKGrmDoMbB5tGkvxqB+O&#10;VpWh+z8DspEllD2NUoVFHU+3nkujJqaFAh5xCFPgCtokH1W0V4ZkxniR1jTh4B6qTgCDTgGVnAFk&#10;+F9D7ltqkC8FeCdY5EfqaGRhwBxXyFrJgUjDqiED+0c36lbmwiT1O4li20+2CsDV4Hc1GjqoSkAj&#10;mYluvGqIYGqV+DmuyFVkTFWUUI8U3Wxv6CnzfntWHWFFb2+riymzbL+ntC/PK2KvSr9sjHb2NDQH&#10;hvmL6TlTJWEG3ymMJrCO/zXPjiMirZq2wrWOd2XsOoJLEK1uriAggCuWCuf4BgwAgwBAD/hYAhsI&#10;h0LhURikVAACiEWh0MjT/jkVhUHkEij0PhEijUOkMTk8Ij8Nj0MAICAcLksPmcsjr+m0anUpjcck&#10;MtlURksxoEphMVm9JiMYiEKpAClEWf0locog8sl9CidIkdMrEZpUvo0bjFNiNLp0RnlFikkikfic&#10;6klmtt0u9Ahk8llLhgEoEKfsmf9Xk9/tuLpNmulOodMh08vE+n8+vkmpOXm0yy90guJnsqytxs9q&#10;lWcjtHjj+fr6ADhbDUADzbTRAAdCQLAAIAeCAgGAwAfoD4bTb7hAD7t4NBIIAD+fb5AAcCgVAAeD&#10;IaAALBm8w77AD1er0AD5fT8AAEAkKA2+AAHAwF4j+nj8fkYAIEA4AfD/gAfh8vEfp+oUdZ1neAB0&#10;HUdrxnse7on8hQFwqAACgM/oBH42AGgQ+j5Ogm4GAU3kCvUAMJgA+bBI8ngEgK/p9QAfsBwuAaag&#10;M/YAAeCYJgAfT0OWfR6xWATBHufEIvUnkQv9JL1vk9aqIi9SLprI7BPxFEqH+fjCpcs6hvKeT1gS&#10;BKEH2vroouAiauKhx9n69QBTrIB7uo10mH3KyWTchD2JOjkcTbLQAsDOx8n+wr0wIfiGAK/j4gKm&#10;oCKg700ASBToAQBD+gJSkLsFAMCoXOTe00iM3nw2ABgEhkCuof4BOG6TYAPToAN+6EKt5GKanqex&#10;7ABCFhui8UZ2GfB7PFZZ8AAek8POALxAMBU0QK8R7nnYYQg8ETe1A3oBvofEhP1Yh5vMeh3nih1X&#10;IuBL+ngeR5uW/Dzn3JbXWJGcgHywqqOGfR+p5bjzHtAVdAMms1LfXSTTlRh9Ngep8owdZ5uoAoGv&#10;oBoIgU6NFu6BoGSBcz6zBkb7IUq6eVcjEcP6cBvnUAEkowf0qOE4bDopnNSvYjE+WeDALgiADrt4&#10;10ly/lKxJ4jD9I4qiMANM4AAYBoIAABwH6QBwGgkAAEu9smyvjq741xXTf7aqCoom+zPIsm62KM1&#10;jNoOpCkKruqYMQuMqNGxiKvsh065zw8wpIxG7b8kG8brdCNriyiXtVw02MOsycpdzL7aig6rs8qT&#10;ULAtfIbw0qxIYgqZLW1vWKIsWRc7yLJNOryfleWKCbvlqHpLV/UrgpSZsGo65o/uCLIN0rNcezbU&#10;sVzPKqT5qOqNwOf+stfv9Nh/s75NildSn/UM3Oyhxck6apSj0wIOqiV9NyqOKauvEb8pHSNE8cr7&#10;ri8GocK9QoAAyvvCMm/p4r3n0v/IhAQuabC/t7NC8dh7dYLlkgm9eApljFQeg+4SDhGoMkaeyVaE&#10;bkiTvjLG7CAxfjBwWgE511RDG4PkcQmwew813DNFyK0AAIWQNdOE28hwBU0DkHYO4AA5UEtdAaA0&#10;9b7wInPAACIDYGwARTAcisA6Wh9niHoPRIpVzxAIAUcM4RGE3HDTcdBC7A2UD3Ysnc8Q8x4HmPKs&#10;9eqwx0juZsQUjACFUozOoA1TaKwCnQAKztcSbk3p8kYfQ36OQDGCVcTUfSzE4mFASuJxJMELpUdC&#10;Rcg4BQGJoYodRgpPFrJoHweRG5gk5nqH6SVq50B+SUUOYQfp4jJnRXw8EjxNR/I6P8gBuZC5eoSP&#10;uvg/BPGCS4MQjgmoAWzDyZGAZLygCGG/PoOoeQ8AAAWAqBhXQC00NRAAOkdSChyDcHAAADAEWuAL&#10;AMRgCgEIqTsPoAwBh0DrtIU6fQhUbm3G/jg25IiER9D7WeTRh5wwCopQvIZKJvE/gAHkPGJx8jhk&#10;0IwstYaQVnnoYrHdYR1D8meJ4f9CIBwDshA8BwDp8W3ACRVLkng+2KM3W4ecfKz32j1qAqQhlKli&#10;JKPqQwew/kimvI2P0jEe0ImFPEPunlTyEKJHwepchw05HqXMdQeRsAADtHss8BoDzeAKAcrUiaZ0&#10;0D0XURdOyoHFFBMKQZN4/T6DbG2OUiSIniQIIcfM6Diz7HiI8QqMZ4gbg6BhIwhjFEy1FOoehZ59&#10;krFjLSSUAqkWyAKio1ppADQHNIOeyZCsVAFIlbSmi0scE/zYKA4tu5QS/EoL6Tc0JSzAGsLwocxp&#10;pm/vkfwamFJTnUQng6YsrkEj9Q0JUZRFTxnZkRQKmAp6djFklZgqR+T3jGwSg0Y4rEOXXFzgc7p/&#10;BWXWwrIs7135WiyP+K0ZEyDyb3uSsBDN6FwjNGShs9Utrqod3JI29wp96CyPsZ9ZGCFvrqYSb0VE&#10;m1v3327ecT8zhXXoEzLS4swZmX8QCuVfZ88B4E3NOjAw1JQS+GoeA99+EFMX4WgxjeELucDwFt6a&#10;PBhjC1PeukRWFxnru3JhhjUqZFyzvCeRAAzuWS4w3yoUHAMqCJlQGMLeIQFh/oRAu15XTh1yGCHG&#10;O9BQ8x9E8HuPc2DQkeAHPoCYD4IEeANN4hVkJVzCj3HsdTOp5j5kYVwfQ4R/biMQP+eqSi0B4nmN&#10;eeofMnh852AAO6coAB4DxXtW1Z6upNLiQwYJTRw5enqAXRoA6RziKltKfRTx0CaE1c4Rcjg/UoKb&#10;RE06U5S7dD/kfqgwRS1HrViOdJJjBT4qeOIQ2UadVR4rweeqaetZhTP0Os85iYLTVtQixIhaoz+I&#10;yyowQhgFAUAnAAFQMoYAARBiEAYfayo7jiHOOec4HM/AE2oPkeh1Bci4F8AACadgJzsOq0Y7oCDB&#10;T7J4tcwQDgHJoa1I4AZ0AA2KPYz0xEnUIvtRwRi2bJh+aGSuf0AbaFYmTq2Pk6hUmbrLPXJk2sZt&#10;RDwXtUWa0sGGUe1CBYDVOQLgVOwAFR8EUAkNH6qxk9KU5rEWCcvmxxCJj15dubWpGDqGwH8Pohg+&#10;E1LEWkPkfyzwDnO56eZqRxErJtZvtI9JDByjuidus+IDj+00VGvBUBgqUFioSuRtpgVJDvHcs8ck&#10;TCLtqILLBQOPjQpf7JuSRoAAihGB2SemI90yoQ9KPZIp/0i6vr1dexcR7Ztcre2M7wDwALXi/bM3&#10;iZ2QnyU/aVXSdpRkpt4/xnzd7guwyaaKB6YTM46yE/fG2DXCt8xw8hNcIncZayZ8x05TTHvwvUSN&#10;luKIduZp8aK4rrPmmrvYTK9z0b4v3uFfR5eT8LkVvwQW/V7i+kqP7MXFDsviesBsdrfoAiTMiodP&#10;1C6rurxIULoHti8HBr/iinwibH6oTMXMtnMjHwMQDDLQCICCtnIHlHjIZoSirPzPuLnoDQOF3sYn&#10;rrti7CpMIHtCwifwXCGoZQXsuigLwINMgrpv8CUpRvrHoL7MkinMligwNIVQlCGucCWikCateLjH&#10;EMPsQnTIavyHtP/DDCSkUAABzBtBnDahshpAAAQAKgLldOrh/D6NPusmCCah0h1onFaCagEiDgTA&#10;OIuAJgJGkAJAJGuCRObFGB8O5E2EJuiDgE/kaj1K2j1AFAGAKAAB4qPjiD0liB4EitNjYElD1B5B&#10;6FhozFhh7OploJPADgGCagDq4GkkfDlmUB6h2pzGwoqKaD+h+B8CFFOtIABDxCrkrFFELjmraEjj&#10;6EIEilIj6B+j2m2iatbjiKJRNlWnkD2EtFSuQmhl8E3RnpckhmApQmyAIGxh+ABjxB2h0h0l3iHA&#10;CLZj1kLAHxCldM9R4CGD8DCu+DzB3ugAAAMgMDuAMAKgMiFgBqtB/RUB4lhhqhshtAAAIgLJ1RwD&#10;zqhhxhphsgAANgFDBOlmkKaK4gFD6FZj1NWmugFmQjfmXuPtpjhx3pmh8h6kyqaI5CIB/GnAAlSl&#10;OvbLBDBGSmQh2B1uAE5jYEjiQtkkklnpZkivHF7Jej7ycSckAkOAAAWAWAXtfCGOKD+tgKTnDxej&#10;qSaF7B9KMElLPq2j/FRh5jykgJnoxqSjzjlh7tNErK2rIACEXkPxVlhqkFbqNS2ozuCAAJ4kFB8j&#10;8ouqBCEAFCFKaD6EYmBl8KgEiiFJsmINKpDNcAEDeBzByEHBzh0EyolE0ABACiGJ9mTCKKijYFYK&#10;9CFAIgJIvgegfAdFdCJoypzM6pzF1EyjySyqivgmpF4RdougGxLmvEflNIqDnvdgEmTJDPej5j1l&#10;ApRsiiKPin0PjrgHbJUQrwuv1nnHZnMHtC7r2MNHVinr6phvnDMMvQIzwx3iPO6rwQtHDHDwFnhk&#10;7JTwqvsQpG9z0m+sjv2r1r6sriejHwdn2v6L5sOP7jFvhiNP9wjQfwuqvsam/sjjJv2C7CiGYwJI&#10;JttTrsqsmCtioCwCmn3saUCPoQuCQT7HDQTiyFXoclBUMNtUSLrsJUBQPoEjGNIoRvrIJz8rnPuC&#10;HJcoBITmqswDNzxnrLkMbv8iwMjnvURz3sdnpwfUrsXiiPxi8i8wiwfskCsUoIVzyCgHKITC3zww&#10;jwsHnsXQlz4xGFSh9h6kFBqBghcyOF5DelqD4raB5B7DYM5DCuDymIxiLpKARAMouKbgLAARCvbC&#10;qD6D8FnqIjYU3vsl+IETLFJJwk2CMI7I+RSjiRjI7SmVBDz1UjyvU1EB51ESUkVgECMANATs/AGA&#10;IjsNNrNo7gDjjDlusj0ECNNmyNkx0ialrvetqM9JbC3h+HHGRh7RNB9OfSVGTR4jhxWmQgEj3knq&#10;JkqJDE0ILh/FCRzkfiCiagGANgRjeuKAAB1huyNyaInF6EigDAIEfgHmwkbm5KoB7jzN/h2Inhxp&#10;BqugNgOjuAMgODuEBEIh5h5EyhaBYhcNRB5DxAUgRs/ANyVDutpAHySG1j+kMjoGtFsAAjqEzkQS&#10;+DfjgPFEY2RIjtNlnpcjqFyGTEvEXx8RekrFAlrGTB9B5l7CFjYDxKzKnPNDzyrIellNDjzqIlAD&#10;BDyTRueAVgYAZCFh6s7tpJeqYF7jqPUDzV/txSqFhEIk8kgDENDtEEhVhD/WnmKD7qqSkDliMxxN&#10;kCau2D1Iylm1yK1h4kFAIAHvbB+SdiLgGVskMvbkLKPkytmpSL/CHFPWYGTBthtBzKmq/1fmXkgK&#10;gopjwGfB62glRDhgVgYgUgAAYAVgURqqVl7DyTeIfFiVpEhlntjEMXFIqXBRLkKvbGSmuKaE0Frj&#10;eXgGFwrH1iRQaQLmRH5IDICMAimwdzw0WTsHCwd0tr00LQKoTP8UrMswkK9L0ztP8Mv0nQYXrvvH&#10;oJTsFjWweT1QOH40MHlwMssiliqMZCkCBCCQjC9izCoMuPtGfroUOiRUPikwmoPjKn6HwUfQVUjQ&#10;LIIoCXrP6HjKEkxUoC5ISHmIZ0XIVLiUNHj4G3poWPtNin5taIH3vwOv8iQXynkr00pHpHzXzYZ4&#10;V4aISLlrqUIYEUyUwoNX4m4oC0dJoX0X6Uy0gzyTwiDKfunpHj1Bnhh2KAGy3AHgBjYVwjllZtRN&#10;PACgFovh3F6F0kigNTYgAARgODsVIlJjeDmLPmfCECeScj1X4HPGWD1vOiriMIzDzKilnkcE0NOq&#10;0B1l3B7yGk7rPzEDxjpgAB3qqB9FLYygZ3VgKANgOEV0+B1h2EHKcAP1ZD+jDieB5B1XLyFl3GxG&#10;kGePWlASSiDlQKRmRh8YwByhuhvJzgOs/Yu1r1fEA1EFOk0CDNlxskY2nD1O+JzAIgNSDgXgcggg&#10;ABtBmhlD/B5InSaEFYvl7ADgHJ1Dn2WjAl4WpAABvBvBxxMB5XaqMB1N/uJj+gQgWASKPB2onBlB&#10;hBmDcgEIqAOxZvAD+1uDBAEAGDBFcD+gIgJxLxmFdKL12o2FQtVokE1IcIItpK+WkiFVuD6EgjYJ&#10;GzSiaDuzntPh3h1kVrFWHpzY4Gbzgk1lgqsjENDDqE1D1WgjzALAKVH5KQ3ADkDQfirxwj1EZmEI&#10;y2nRQutqIltJnmAVCs6xMOvF7jCj0JcYsmIEriFM7DClFiOFQh7lSoyjYB5B62ZtqgLx7WLKJgHG&#10;QxtNlDolSrvr5CTJDJHACDeBsBsByWnIk3bmCKtZeFc2WFiWICJCagkglghp7ALGxh9OXK8TfXZo&#10;yl3Fgl3EOM7lxI1GTAGM1SVGuDvvbLYvblUlOmQrbiEF4KSMbFD3/XlaSnPMKHLvpHCXorsYRT2Y&#10;dXsLxwsJUYDYesbsEi3MgT1wJCP4WwYIHjADEYFGXMh4WJhvs0xP3DMweoIPyzwCtnhMviAggCtV&#10;6tf4Ag0HgwDAIBAEFg7/hwAAUGhcIhsXgz+i0IhUTjcGf8Mg8MisSAADj8gf79ikkksQlMWiMIAU&#10;ViEunAAhcFiEFf0/i0LkVBkcNmEWAUzoMOo8lg0ei87lsglUbhcTntGgtCmVHAEaAVhiVimMPpsk&#10;s0qpUIl8znkOsMMrMLlFZmVpoMiocpANrhEhst9sswrl/s8xvcfr0fp2MxtlyE6uT+iNbx+Rw1+z&#10;EfqGbueCzcfylIskizUHoGShk/jQD11a2FS0Ndtmq2D+fr6r4BAoAAwEgzgbLUAD1bTXAARAL433&#10;AAAIBoRADndrx54OCAAej5fIAePfAAOA4IAAlDoWAAXCwUAAJA4NAD8fT1AD6fe610Mfr53UsfiE&#10;oYAYBAMiQBwIgqUHtBSvn+jR8n4hgDvGAB5ncegAHud55gAex5PofB6voep5Queh8OYdZ7PoB4QA&#10;qAAYh4HCTgY+B6nm+gJgiCYAAeCT0AyDgOAAaxpGUAB9nmdgAAmCTpANJ72gSBL4tyAACAI3oAgG&#10;4CIKwfiWHGcBvyWCsXRoBadAGravt8AzyNwlDxgUr4CAO+p9P+cRwHCAANA6EAABQGwdAAbJlGMh&#10;p8Hu7R4nbIZsG4AAKhAEoAAaBs7IY7p9v/I59n2AB1HTRwCgLNB8RUAB1nMcwAHCbZtx4Aspg+Cz&#10;pTmlAEyuAAGAS8gBAVOwDtGAgGuBCTyJCiYDV8ACWJYBwGgc+J80WAU1Io/6kuA0B/S+AFSyyA07&#10;H5VEozmf1St8AryAAfNQH6AiNRseCvnu7p3nhep/qSiQCImedFWcfqCnuezun1BZ9ACiYShWFdLX&#10;UAM8K+oGGOA3Lunye0Nvk5l31AeR5w2ep70WAICJQdh4OtkAAHwfqNZig0bntK0JpYgs8JZT6toc&#10;fyPHi7jtHslkQ0WCwMPYBQCILoTun+Bs0YIliuQlAh/H1nh+VAmqJgEA7evHTJ/zsaBn0iiDgAI3&#10;82ILJ7gJ+hh+H5mR8ahtoqimJwAAUBCUVRm0FQ2eR5Hc4sbXcfL6a5UEJSmBQGWnGj4AYBgJV4BY&#10;HueA80ATvwAAPNyTyxfyJq5BqwJOinWP0lfWJ12KqdYniqqexCbJguzII0zbOsUxaYqyuyarK0aU&#10;92wPcregqyeQwDMsx2vZ+QxLZ+imnYwb5vi5ijXoL5n6L96kzB+CjbLLUjCQLkwiKr776MIcVxYF&#10;czS++sh6o+L7DIKG/8mxeyXEUL8Y8xMAzbvHL08Us5InelcLC6cmD5H4kZf8QcqBljJkOL0RV07v&#10;CYwVeu+gf0HTJEgZnBEsbXyPPDK8+QobvyqF2JeVNipGjCl8fy/oor/SWvWNA9WEZd3ZFGM4XkuS&#10;bCaPLdwSh4xS3qRFMQ7AmUB4mRPeeaeArsS2mnL+SMl8OzUGYg+8khsC4Wk+d7Cp3b5CrFEiMREy&#10;5fybFAMoQUew9F6jRF8LMAAG22ubN6ANTAAB2L5OSj5UI8R3nFH0boATBAAApA6B0AAGQKnZAOAp&#10;Oa1y5D9P+PsfJzFrnARCdZLCdlSoEPs11OpsD7G6HwxRi58R9oJHmpsfJGh5jrHOs4ehuh7j4QuP&#10;OR6oR5r1BcEMHpyQLouH8Qo3yA0lgaA1JcDYIgADyHiOoAA3xqjLT6BkDLoQEHkSeb03pFACkkAE&#10;lMiZvV3m6HGN4bAAAIAPTmA8CLmACgETeAE1oBUCLXTstc3o/UtkNaAAAaYzRmAABbRM+LDCvj7U&#10;WPceDjFvjRGgNUAAHwUgoAA5pOcokLj1X0cUeaix9j4Qcwc+o7h5LuHcOukq11LScQKQaTiUwEJS&#10;N2boBYCz4ICQRO0nVSiUEMAFP8iToiT0ESs9ofSix+D/VBP9Kaznmu6idCqc6Ux9r9TipYB7m1rk&#10;oHgO+nA+FGpHlG0Q5j8Z5qeWe71e5umuM2bqSgE4KQUknrmP2wzoUJFfhSQdwq9bDShPsqqtp9ZQ&#10;JpJQOodVOHyDwHoough5EvoOowQ0ARwB9mAPuqBlJDB6j7I0O5oqFB8OOicBY8SVgCkoHcPojQBw&#10;JJoU4qA1hJzXm5JZQwsdSUpgJqKhwe5BRrDWHAs6hqV0CLhsocxNKBTeogOYBMDDmAjhDCE6Gdai&#10;qUzJQoPSmqIXDsmUWRhKSc6jHSAW5JvoDHNgMAWtO+a605pPQIldtbxYclUhkaJBptjPxiIhccxR&#10;kXwRDgw7Gw2EH2PoJhColJlGqltfHCeImFYXO3wSZ54Jc4eIMK2R4vr0zbVOgTDiK8YIxRxeC6gy&#10;ELi/RuiO8KKj0XoXDLZBnGD9H7PhxuYJhhiYzZAiKVyEUCIg42KnAfEWJcslOg0RknJXMXxKbdGM&#10;wOFSqZgdlB2T+Pi2ZVItCLCj2SjlZKhmB9+bo4EYNTFCIxeSJY1f9jcmeTnzmMxOQ/G70oqaFd/j&#10;rHxNX2xefKY4pRoNBllhVcN3bp45mRzYWaLRjIuGm0K+jK0Z4QGYxAW7FsaSjVOLFG2KZtY4xgMG&#10;Xh6Y/lQDOGELtHg+kNgLeKgYhg9KZT5RcO4eK9R4j0PoPuw4JANzlPOjsB213SG9Qaf9bx/x+gCI&#10;0PcedNQCj/JQnVAjdXakTe8y+Y5IT9O9sMfphZ9WYIcZGcUdiG0BS82XRUgoBwKnSAEBJzY0BrDa&#10;AAB4CwGwAA8CReUBoEnMENP/PYaUlwKI7c0fBtiBD4nMnSZKTrbEj1XVUOUbqHEOnpAskI6CO2CE&#10;Mn/gNcaRygczAAPAdEvxzDdOQBQDM1wJgaA8Tof5/xzDnHSAAd9NKGG9A0BwDFDCWDzHRN4eo5hy&#10;76XqAhfhOqsrgAQb0BQDwGOmdDyZK5E0t9uqkAPcpz6eKzTt2Ii5LNwEGZiSzAhEqoLeLApztS/H&#10;vmEIOqWFpvWpHSH2SICfQ+nDq66ASi2y3DpHOYopRZ3DdD1VTU84DMCWTDO6PZu8K2BkoBeC5iA9&#10;B1qOARYl4eeyNQlI0vqRqKmbMlUWRFrR/5Dr1qywAepuiTkFYIqC4JuyJj5wgAFA5QGAsht4oymo&#10;GQJrTAXbk+K/R2taIaAg4FpdI+qIgf8krKTgJPc3fdNA5RzSNHCOKbzM1wSvSvPKuf5k2PSh6j/g&#10;ZAbgYAAAagYgXD4h9DulUENh6I9EKNxuWJGjuDmEBDenLHJgGDsr7nNgEL8AFnIjnqgnOE0LsO/i&#10;pI7iqiFtPnsm5MGH3MHHXnkMJNEoRozQcMNnnCNsPDbMcNJIMPzijmvs4wck1nqQVKLOkMYHUQWs&#10;NNKtOiqozChmCDTnUNCwnHbsoH8nhoHM9iKMjH1skDTwsktCWnfsnnnsoiKwqsRHWMjMuirw3M0i&#10;8CRtYn1jawiHwifIxiIwsoioMwYIbHWtSjJQyQ8QinwChnmopMGE2IAC9I5MMjDPDw4jHkviWEBN&#10;Dw5tTIesdscxNtUM4iMRFi/NGibMxCntACuoxQdoCIoslomDKoHs7wbMyHgNQo3oEQ0xOwfMJjRH&#10;pNVjDM/oktEP0IXtZoendNbIQivC9CMj5AAB3B0uuhwhmBhDkgDiGAEppE8CCjoDpQZtlKah4GDA&#10;AAMAID4ASANALkeJ+KSqjJbDupQDdQlFPlFkTlQKCl/Dej7NuHipZlQGGPnmKG6GcqFCdJoj4yFB&#10;9h4jmPQF6h3h0OuyBjfAHj4BtExAABsB0jrAHgFjpAXgeAXgAAWAYQEnIkpnCjrFykLgLAJGlkJp&#10;oiGB7h6lHKrjdAIAIFplTD4Cwo8I8pthznDvoCWOhOjiwi6iPSdDshtBuExvKOugQgMEXAEr8AKg&#10;PgSFQlRGXrMDvB0Omh+tjCvkTOTjdAClOtyiNACqpF4iDFmE7HNO0xND2wSB9h6juiyJPHQgHO0k&#10;6iGG2JVFmi+tvJRCKCwKLChu5EuJJB9qZDKCwADNzrEs/j2qFrDCNP9qvCWAFAJj0B/rIh5h1FWk&#10;BCDEQkLjcCWB8RovUFFmCGZK9PUk8P1ABp4NzAAAVAUgRjih1umifsPkvCEkoNviWGWF6kbD6QFx&#10;6iRB5mOAAB2qWj4qqh4h5jrEtDgO5Dekbj6ISiULXCEqAGXmBB3h6jmJclQAIADiUAMyPpbTVO9h&#10;4OxpCKyNdMooGMNqLFSk5vZjyKjD4Lorph1t9s+lSjyQ5KkEMPUmUCUGuD/ghAkAgOFgMuqh9ETm&#10;XznQHl6yVnFKakvj/qCE5gGr8O0DpAGuzjfFLkok0E5HQubu/jXCUGZRPHbxbCfsusGnhQZsIsdx&#10;bQaMYMgiMsfM6RXCEQejCndNLxOo0i3sTREilMVQkDCMXRlofrFMuosokHzDYNaKvQrRVoLNMNbx&#10;Gn1MhwvidQwiIiBBWN4CcxEUts7nbCOQorhs7DVtQROCioVRICujLInNRH1DCtLUmIzxJIcotCmI&#10;OCnRdi3CTNJRTxbCIPDw/isQYriPzs/HkGLRanrxeH1oBNSUcjasDs4tM0zQbtFovH3nr1KMP0+j&#10;YIttbM6CSsQITxSxJIZn3U/QbsFoosftKUcwgCismqGVCjH1OipMeDJVdIhmfHmCLjLNDwjjRRok&#10;vjmBmBdI/AKABD/gGADPnlPwRjs0KlQABmwgAByB1pvGpO0gSUJpEnNgHO6k2GtG5h+GbHUzxQLC&#10;KyDKlt0xorTmdIJm6kj1/h8CCmUjyDcj9Ljh5FRj4zqmBiwGUkOFvVzh2qcB3q5gTgZySASKRm+g&#10;IlpmqJDBzBxgAAQAOJLAE0TLqEEh4qcB5B2h0JxujgJALx2v8jtB7j/hyBsBogAB0h1JGgUgXAZk&#10;rKFoTrDGnSxgIr+RpBxyKKXlnGAkjh5GTlqiDNoCGvCCkmql1GxlnCRAEAFp4PLD2rmgDF1NJlu2&#10;DjXntnQrfyExvnSqyxGTEW2qmixQLj61wEtiUL4LiCUPgq0HMD7LeqlB+h7jrE3EpqAE0UYCjNwq&#10;VKGNwmTDYHAkMXLXAB/WJmDFtABiNE3FcACEpgOgMR2kMpGiGmqm3KLVkh2h2nDqskHRoh71wGRG&#10;bETPelUmtKwzvFvh5ULF/CTlmSEj/h42dxpB5kLgDnix0O0gFTJOcCCvjjdXVCGgFInSFPlRDCxj&#10;VjAHPlpnInNgEqqBnBmBrEKB7PDyBCREBKDxXFPlQNjFFgrArAqFJAIJTPUOWDmNnFHHCyiK5iqT&#10;/KSr9FLQNleYDqgj4QQu0knjyFSvyixSK1Ri/1TM81IRC1QnkF+jFimUgUyUZjUCRF+ukIMUGG6D&#10;bCyM5n5UuRRsnjTH5HmwzMiNT07sJMU4N07sORP1nHqVHM3igTSs+o4suUtso0+IyHdIHMFn6CCH&#10;WjTJJIIIGHrYPiTQZVEouMx1e4o0qiMNIDaUz1l0uUcYTscH2VixF4OIG1hVQH9CsDIVKRLYssVs&#10;NCrM71b4XngY8VdncITY1i0tNYt02xRwYVg0xRSnlUx45CjVW1lVX0/ip1ZITM+1VH1NF4kRQtPD&#10;QxQtJNJRnoijU4LVOH9RJZNjBtP4QRBxeodO+D7gABrhmBiErB12ZlMJPx/jeiwje2Vj4BsBvOVv&#10;2AAARANJymlDpFoqjrKl+CUJQKsYVJRjumU5nDRjuD/kr0YppFQWsj+EMK5vLE7QFj/mwu0zkDit&#10;lCTpJEGiWFvGc2pWjl3MFh/FgleAKL7ALEdgDgEkCB5h3lHAKgMJLADgIDpNiHVulEwgAAKAKEXA&#10;I6GkCjgB7B3jrB0hvFYh0hxJfgKANlALrCJWBzQSBF3krWBh6B2HD1vNz1ylwF1GtD8HZI7CTAEx&#10;0iJWyLFZp33MFp/0GCYAEXokOGBJ/jgKgp4CxADAGTBE7TXiTnej7juiO6WqmjAK1rqO9WJ35DbO&#10;5ECamSKp/p1nXiVzMy2LcXBOUKLj44VJQD/kQqOFQDvqarHy3kCGDJSNYmUJEkXPtk5h8nCiTniz&#10;fiLFPj/FOkTpZUKzpCNJDpGk8XrQHji3LRMiol3PCB7PCJUqljyF7633bOdqVgRuqDw2zCFD/qYL&#10;XrOji1zXSKEmZ7Ais2/LuFeOJu6E0VvDehlBkhp7IRMl+qdKGLTGuWj4JiJh6TDApApAmFLAEiJz&#10;HFFnCj6XlklEFDrJH1yKFnJDskaL9nNKSgFFp6fk0AFLmE24I20xiM+lr1o4MUuYNUnxCtEl+VBn&#10;ZoORcMoM81PCJ4bCntXVnxYZDZMCD0/VkriIb1gYlYe8AcE4tnp0pZUcBn14g0i4h7+YjY1ndn/4&#10;lDIikieYmiNCAoAsFksH/BX+AIRBwBCgDDQAAwEA4WAYRCYXCouAIpFY5FYbFIxGX9HZDHo7JIOA&#10;odHILCIiBJPJoTLY/CADCpbLYnGIpNYtMYzQZ9Go1G51FgFC6BF5BNIdNaHM5HB5LHIpSatDoK/Y&#10;eA4k/rBNo3S5jOZlZLRWbHJ4xBp/NqLa7TF4PNbdUbnbLhM7JT7zFaTW6LdQDErdVaJHqbKZXK51&#10;fpnPIrVJy/7lf8nRbTWLKAJHQMvHQCAqxlcJnLlbrTBZHjZWAMDprjS3/YZBs8RQMtn5i/n5CAHD&#10;na63GAG+xmIAAiCokBQDXMtFAKAphsAMAHI7XYAHw+XwAA6Fwt4AoFAACwYCQADAKCs8A64/Xw9w&#10;A+ftYpdEn6+64+Hq74CgIAqEAOpJ+puAB9n0fYAH0fiRn4faRv236bok+Z9AAfp6nyzzfoWfqRgG&#10;lrrqTBTvgIlQAAIiCHwEADfoOe59Q6f8BtgAoDo0BQEAABIFPUCAHAYAB2u0AAEARHUAwGgsTHoe&#10;iHoUA7CoefyKH5BaNJaAYCJg0aKP2lIDOvEKpsBF8NQYf0STI2CvSQBgFgABwKgm+p6nnGEaRXFo&#10;CgKiR7HpPUqgABQGvcfZ9t+BQHAazyxgCkckx6tx+P2AFAQGfTugBRFHn5CKKq5B7fgFALPNrDUH&#10;p+AICI2ASDx/IiNR7GDfolXMRw0fzvnufB7LpW7f1C39fvoeZ5nlW6uAEA0Bnue1gpVSrqAADINA&#10;0hB+HrKyJARHMGwczx+1JUT7Po7r6HtX6Fxad55niAFk26dx6vofSn1VVgAHufMMn8iMEzYjQCR0&#10;dh4yiep7O+CYHAcAAJATAYEgIkYDAOiR71CAB0HnXwEx0mCDyuriwIwpLRpgBAEzmBgHAlJGWwTf&#10;wAGQY5pPrD6vKnVSKTK3zYNG2DSAAAwFvcJQmB+AADpaep6WWeJ5Siex6nffp82Wfp+IPJU5gcCE&#10;7gWBtH6QB7z0PJAFPcBIEPdP+RRZojOMU2iwr6s6yNUyajpO0KWVioKfoYv6wZ6g7gsCjcr1GsS5&#10;IayiLJwqzMNpvzEsyu+BcOue+celCS8+h+hsOnUVNW2S3tywCO87FvBpy17KMkve+9YjlYqpxlVF&#10;iWKCNUvzCLkfsuRbk+hMWvjR5SrK+I5M3l6KoTb8rwiXaH5nMzOpSlJSojHcokqfQQ2vKL2nvbJZ&#10;6qOpV1iC/YsbdtnBCEYJzKTJAtaeocpLPvyfs/g/BoXTN2NA90zr6YDKqN0ZYpZayeGpKUXYpzlm&#10;8vPNA4CATlTWG4L+/soxdTEmhfC4N+RVCOMBPw6suZryKvILTC4tiqjSN1bosIrJqFhOdLy+N/sI&#10;SWGeLS/cycMoNN6LY/9BCi0MjOGGLo9aylPAGIkPkf6DAGgJPUP9oo6B3DtAAPIeaDAKARAgAAD4&#10;FozgTAfGcA6XkfRaV4sZdiakPkta4hMfRn3BIZK4AMA60B8R+H2gZEKvFSJaRgQlCSq0GSBOuP8f&#10;KDDCnXAGwQAZ/DPNBAQ0V6MhXEkbioRJppMDgo6H01Yh7EyHgCPUPpPif5LD/K4Q1/xSgBN4Uuhp&#10;cpD5AqZkAwVkZsCdqQIowZHo+orqZmIXBHkpEEAFAMTAfp3jgESOoUmPcf1XtGAMYEfxXACMYI0i&#10;pVz+jbkHT+k2Sahm2H1lgbBViXSvuyIOl5A0mh/gEPcb9AB0ybPfIQAkBkZ0RELQUltkyokFnfQW&#10;h1rpB5YIZQUb9dh30HmERkp00a0B7oMBWCwFi/R4jrlKjpEaWB7IZHoqJMhMEHH0O0OpW5CI/rzH&#10;wvId48VgjuWicCmE7R9kKUufEfxMEvEUp8b8eaM0NLAAACkEK2gBTxIgRQBADj1DzHclEc1UB8AH&#10;R0SMkccCEkSJqaQiQCgGNoAaA4CKPmWJFHassZwzhqIJa6UV/0DCiJMiERRRZXASAmBIAAHANwWr&#10;9HmlFf6UWorLTyvJGihFrI/bQ2FmJ6GIAKbJHFtoCEiMsPUs9AZXpSPOlsQuIkKXQwIJUbE1rpXc&#10;OjgO/aCsCC9QEKqTou5l3MGzJZcF7zuC1FoMI/YsL8H1GTN4RsxxvDN2vtsSZ98ArqwzuTcgoJbj&#10;SFNb6bg2R0brPdcLdp/EQAACwvYQZ4bRG9mAePJhopqinXQf4SAsNRXbXneoYA2MAFUv0hk0J673&#10;782vuOlu1hbTRYFb7BpoawoAQ2JPEo2BODHl9K07eVsGrgl4v64ODZVraxHsCVoo94L43CxRiaC2&#10;MTMKRxU7SDxeYQJbhFdAvRkW/xAJC41MGFMIQ9uJj995CivQ2uyWc1LqoPmOK4brIuDIEQONFjJ9&#10;Zg45gAHqO0dAABrjEF+p5SSK4qJIVQYUpI8j5gAHWO1KIDQFpzBEBo8wEG3tNSSQ8irb0erAPoPt&#10;f9rD4qsH/XuLhCE1o4Jgfw6BDkIlcWid9SRG3irekclInqrEAq2l6AGebAkUmxJTHBSWU2CKurQi&#10;8Ai4GjAOTmtJKKXUvlEHytJBq90V1/TcAKXd8LRJzImrzAE5SbTSIm/4fyDAEADQGWBZoAtpkIT+&#10;TBLJ31/oZAbGZVJI1AEUTYs1FM10NS0UzG8jSLSMTTpgotpq1h/panDlNorbz1Khnui1BZ9AA59P&#10;4hna+XGuTiAMj0A4CE5zhQyuRBo+T6cQPpgZUp3F2yDN+guR6P4wjxXkZa1JSTSEwA+B8EC/R5Hb&#10;V203hKvCDnzowxxcqDB5DyHgdyQZ9WCL+PoOgdbWB9NzVCSNRSxt4GWKSpeW5Bx3VNAAPEe63QPA&#10;UZiBTWE3yNnOaNrAeFXQADl10PpIE5Wemtz8XDWyngGxnAaA9mLbj3DlHLTQag1Bsn1qHA8irGEd&#10;KLrIQoGYNAYgABICNbU1TvjzHrzdeK8mrJ6a4fRLp1861u7cedl6hrPtvPcAoA9o8+yyK7qaAcxL&#10;q4YNq9yG/qa+Ykx/BpzpNfY5VgDA162HoG3v9zC2GWTbhsmJaSoseTCj3nhPkn296IM5JyfcbH2I&#10;nXYkve34utvXvem9xEj58RxX/dJDWnC1riUtFeQRBlJkMiPKc6g+2boMB4P9bCJ6+JSfOofE6T4j&#10;rHyFUiJD7EDLAmJyKHAqy1IoA1qcwjBgiLjcRVQnTUrK4pz8IuD/0AJzT74vr/T0w2UASCgyTI4t&#10;4vDF5+rLUEi242Zzox7GiFq1QmiEbC4yqIJ7QjIkIhjGr1rGT3wxT5D0Z10D63T/75zB4ozKYsrK&#10;p+otoy7F8HyZqCbM5CgAAZwYoXYjQdqmg9hn5ubNhBIjYdIdhrDyYAADgC5mICyz5Hg9RkJHQiKw&#10;RLQfZdpkpED6pExjibYhZoo6gr6JZcZaQ76mreZi4AY64fyPbs7XopLZ5HTAZ9JAJlYBg9xzqVJG&#10;qXBuY5ybBVABaNhBpTA/ZDpATbBjkTQABqxbqlJFZcLUUA4pLz49wm6W4npgUNaCZFbjg/xKLZ7k&#10;Q6pUJDp6YlZLJYJB4rjhQ9y8iwDRZowBI67orNBG6aBwRSRxIhSRqZgrDo4pQ3g6iaghRFiUgrAA&#10;SuacJDpP4pJdQ87tpDxERopCRDJ1BLJGolpdhfBURBRBhX5DofSQ5crohcZlhOZfxBgCEgBTxh5B&#10;IehrAhY34B5sMUTXiTZVYkYfDnJZJZZYgAAdzmrLyj5IoeLyBVBQRYIsAigfCXaLibRggeqZTjpP&#10;QCYCI9QDgB6txZ6RYrjhJAaQY+geJDgAAdQexBgfDWBK5DIq4oi1Jn5NxsitxmBozV4AAcAcAcwA&#10;AbYbgcJrJDMbY/C1Cbw65X5DLbYAAIYIYHwAACwCpR8Qalge5eTmxrAe7qJVbgTg7zDtiuA9bzKz&#10;xR7zhQzz7lhHrgaGqHAxxyDFTKYrS5bACcC2Y2MEi37cQ2z2iIT2yJDJsxZy8IIvEHImb4Axj4a1&#10;8AS4aIMyC5q4a95zp6aBr5pzy+4tBnsGLFUz7FZzKES3y3Uygoq6QjoVz7wjImoryDUYEG6XEO7C&#10;a5xM4uS/k4UALBwzScqHQnj4J2BzDpDA8Jkz58D9KgMAZ2z6C5UCh0TB6Gx+RWAxyIMBMwo4CIwh&#10;xNgyQqE2DLi4aAEFLEE2YjgiAr65c1LHooi4gox/LLI1aC42j7U+TGbFU1c5VA0/5yx86B8GzC4m&#10;w0owkAtBMJYjz+R1xgkv0/At9ATAsJcwLAQsrDdDUDyE86o3VAR7BAycM/KYipQdocoAAZgXIWcM&#10;JORFZwRAQr5uYdQdrm54oigCYCBIgDMl4AAB6t5FZuZjJL4hzmBGAfrhq6RMKTRBxNZWBucIiWAr&#10;krreZDpGBi5Vxo0QLXrTEYIAI9wjJFIiRH5WxG61kg4m0mI3jW6Wg37V5AYm7oiTRCJBiaZMrnIx&#10;LaBAYpK05LozKtQoqbBF5U5G9FRBidSchshOcKsp7ZU5bAxGDQhVZDrg8RLcraBMrLBwTDJTJVA/&#10;hGIpT8xbdRyhKN49UQKSJgg3w6BDSYxFblo2qP9MUlDlimzZpHxHhXg/RUUGawIipCJDrccUSOpE&#10;Ig79kUUtiXgg6PIh4Ao9Q+yP1FQD4EYEI+qqCTpMJTAmB/ypw7qhxrhW4kY/5fFJ5IqncUQfArjp&#10;pPQfxOA7yijTJCVaSByPYg4dAd5bo5giQD4C5R4Cbjg2tPgCBOdNod4eBrAeSTQdQepBjsVQSRZK&#10;40p/kVTlo9BtA9CM5AJHQZgZivIdAdIdxYRLwwwisvpgUrdahAYJIJQIY86TqxhZYehq5eaKUiA+&#10;gg6R7hTzCuJh9obzJt8u7jhHhIjvhPtJdDyTa7c8aFcBQxS/S2ZSK6kD9DkCJy82yEs2kybFaI8D&#10;8y9A7DkxhxC4UzyFCEzEcCAvK75ckA6DAzK/s173aBQ0FAqFjEY2rAU8SGZ1y4EGs2wjgVoWAV7R&#10;aIEEIrUEYyT4TEs9LY05ScIkYiMCSF5/KEoqB4QlxvYf4wzDQxlCok70godq4lAsVzBEJCoxRxbC&#10;UEYii1L+Vwdup0cztEA06coq5KraQmzszFl280tEFBZ5Vx860/wt9UU8EEsJtwM37HyGM89tEDAp&#10;dzD2py9utzk040UDN665FCc67Gkxj90HS7tE7vVz7BL2RvAtEDtzMywo9zB9kCr6R0kkIfg74aIY&#10;IXgjQeA7YBZXZQBAgBhIgdIdqyiQ7OhHQCYBpIgCVIgA5NwBCOC2LnBBjQhFCOBUKhZM5klWlctW&#10;w647pDIjAfSpwAxoZi1vJV6Y7PwBMb0OMacY5HowtAoho65Qq8iFLKYBisQ+qn7iVS0Twh4Ay0pN&#10;0fIzzvLtptBaJYIBScijohDPoCQCo8wdZQTnA+gEYDoDgAAbobQbAAACAB5OYeIeCmicZ/1dhCJY&#10;IiBAdpiYA4BAZRdOrrRBZYIArPYmpcqO6Y5obaj9pGBOBFLbDnJCI+jV5EtapbY34A7seEKQFcQr&#10;CcJCtMBH49xGg78rBYpBKhJRQ+haI+iXrdZQJPlWRBKdsQI9xKBbrgYC4DIC5+0XbexP4h7KYfNn&#10;NJxDJrokdKjp8i8jZhQfBBhhJYJBjRhggekiBGCBySZUjRYd6pxf5BgEQChO4CYBRAYBaX5LprzW&#10;RGFaAeBZKMLTIdIeWY4BY67Y10F2aVoiRLxHSt6uOAqM5Lw64XwXwYw7iKxN6Y5OBzpARAbSbZY8&#10;AD4DKxAHIGg7hPJGA/yMKrjL2hsiBaZwRlhIgBgBpO5srtg9EY8u7PZtg9xZ5HpL1Np7Aq6BxA+D&#10;wvlyyB98L3bK00AoFzF29Bkx43rVa/DcTEqF64y/0HD/8IgzoviFEoU5QhT1V9x84m53b0lBs0Vz&#10;T0i72nrYs7FYyFaF5A8IQi+QUI5x16opYgKAK1YK9/gIAAEAAB/v+FQuDgGEAKJQmDQmFRaEwiLP&#10;+NRd/Q5+v6Mx2Dw+MSeLSKMw+NP6VRCWRaNTCUQmHSWbRcCgODS6GT+SwaFwyIQiIUSYR+fx8ARI&#10;BzWcyqGRuFAGKzWjzIAU+czOUP+mTeizWVVCMTCOzSlTajWmjWaSSegWabziLwuEUOY2OoVOLxSp&#10;x2OWbCRuwSa5YOJVebXXCXq9WO+VAA36UYyyYW5XGzzC9SfK3Cm5q6Y7CaG3QiXSO41mb3PSSvH4&#10;PJUnV5qx58ASLJ42/Ziz3/KY2MQx+ceEzwAPJ1OQANBgL0ABKuA8FASEgkDAB5vJ7AB6vd9gAEAX&#10;sA8HAcABEGg8AAwD+oDgTsAkEgsAPR6d+8gDjn6hqGAMAjtnyfR8gAfp/n4/x+wYAryu4/aMoMfB&#10;7QQBACAKpqmAMASjQ6ATsAOAL1Q+hIDgFDadw2qynsWqqGAQBYGu4ep6KaiYJAoC4AHWcbnAAfbx&#10;gQAz1H4f0AAAAingaCQLAAfB8Hu3aHA2EgRgAdx5HmAAOhGEoAHtBwAHyhwGAaBiFIqeR0HZMp4H&#10;eAD0qedpyHKhsEN3BEVLzBclgMjTBgKA4EoOArtgCAcNnufUqAEAbAwAhaDH6fcGQ87EFQfAiFKY&#10;/oCAWBTdn44x7HxBJ+SoA4FVGf9Fv8fE+PNKqGAK7Ucr8kTjpEAblJc3iLH1YcAyEfdUHzWUy0cp&#10;tYSQhB+HzBh/wU/1rHwfaRAkCcoAMrieQYfp8QZUUagEqZ7nq759SFKJ7ypKdUHmeZ6gAeJ6XrMa&#10;RHfejd1pACEHceJ4wSgshWrC8GHjRoAAsCFRhACQJAAB4Dw2jiRPohIDANRh7u+eR8XYeczAAdN1&#10;P8+CDqZBiUPNEYDAQ972gA+73HWdR4OeZ5qopDYBgIhB+pCmMPqErcyyGAAiiOHwAAyC4KAAfR8R&#10;wex54JLmdXnglLwQniDAUBb3AaBwJgBGj3AYBU1AWBMagQBE1VY7bzO3X0WrQvypoKoG+b44CqMs&#10;mLitMz7QtKwvAt80DPLqsqvss2CD8WhKmMe2TYpqwa+2o0SqLutiRpy3bhMLxDAocjihNM1yHLWq&#10;sc9Yn6HIMziN0F1qWtW3O/oZXynpdlqZb2hMlc0lCBIJ2ziM6hHgcp4zbrkg++I21dqq1X3ZsKsq&#10;29yu3Bworia6HAGjdkprQ2BWqtxFYra9G3bVpupzT7/YvVrhxCS/IojmXru0NYTEhbxyUG5OKhQk&#10;RhyLP+co98uxmjdFYLy/Qur3HnOEdAcJc7mXOPIcKwBxxwUYOFfE5t3TtysQnIo91zREX8u1InBM&#10;jMLCgwghMbE1BMjbQDM7AJ0LyIVGGggWN9huHHK6g04yFpw4bE4McQwfxaCrEHH6ggYwuxakJHWO&#10;hhoD2ZD7AKXkfJIh4j2XZGMgx7TtgRASmo+B8gCobY4epKaCDfkTLOVMkJIiRIAZEqhoBCVskJH0&#10;0pA5IgEqdAEtVQJDACETOwQgBQBlRsFK2RpDyG1LRrAce5WSOADALTVIdlpGmXnvASzIdA5TnANA&#10;ij07rBEUnYbGe4saUkqAVAuBw7g90EAcBaC08gHQNJlIsARJIAB3jqHSAAeA2RtAAAK1QAC705LU&#10;PGAdQL7jxxTNUq8g4BD1JJXYos9QAQCKGnIepRqOGgEISGqhSBqpgEKH4gBRahgDgIKeQVBgAU9A&#10;BUQgly5TEktfQGbsAR21znGmWfdUY+lovzQYhop7HDtoHXYUBJKux+TfNWslBDQ12D2HvPCgpCkN&#10;qOjwSofgAV2D7H6QgDgIQSJCHwvUyqeklHmUMR0ezKCGIAHiPBnTVV6zAQQPSmgAB2HhPygY4Q8q&#10;pJIIYPpohBTsDtXuABUbMgUgiR6iQkQDmYpRH8uw+525lVGqGeBUszB5HjHRXEfrKn+K+WKjCVah&#10;gEtsZqAsBwABnDMGpNBhagJOTLefNRWhPiFD9QqPxdgVQrhMAAgNCo9GCUpHkdxq53GsUWK3XwBq&#10;TgAHtalYFNTYk1ANATYUBSM0lyLSWANu8g4S0HJ+VwuZDjKuVLtEkxLg3DxPNMZc0rg3exKgk6p+&#10;r5CyRPL/EM2MH3IwGJQWFwpDyKk0KnAuHT1nqk/irDSKUETDEje4Xp5hfXc3OJg+Z9NzyTkuhFDV&#10;0Dl75GEIEK0yxY0NtHIsicht4Eqx+d4Wgw1yLhR6uW7gp5HYOumhUUgx5NCsQ4Lgidvd/nbRUhbD&#10;YvFx4lv7LjDQymHLuulKg4E3pwi04ST87QpF1r33Cxdc1YpGISwoKRit0+MCzXEOEYEt7kYExNMp&#10;crIePzO4eva/XEF2jSX4ypi2CEBYNGCwS/M3kVMRlxfYbVP13DixTuKZ6+bm4AQbvZEgoxh3Dukz&#10;EScc44xtgAGyMcYDDQFnqJweU7Y7l+EZKefcp51j8AOAQoY+DMntn+ny8Yjc+iaHKQVUVoelqAkT&#10;j8fkeyODbxjPUAMjQCZuJLKZMohk3FDACJeQ4Ak4sjKCKYosgyvLNqF0suxNKah5n6SWpBUhvGDK&#10;EQ3SFlsy2LKGI4dgf7HU5gUAqQpJhBx9oIH1qU/w/jxyDIOpFyl5Hf7WPphVWlnkuoaIM0A7bQyX&#10;kIAIkVMqqiLstH4U+y054qn03jXwv5YJ9SDKspVohJuEprwOtBZNm9rD+InFVHJCZInYJwPkfJ30&#10;hx/ImtFPQ+12LvSokhgFfJDoA3ESLeKUVmAIAdYUB4FEoD/H2d8Apg6tJEQgmVZWpV6z5PHx1eHH&#10;DlrKHcPBHA8ekWUIQvhKg99Pj7Kmsk8Y+lCJiHgwQEoG9sgTlJWDax5iDIeQAgTaj7x4jvHclHqy&#10;PmSAAHR0gfzKkFvnaCRTCtfG1qj1ZYVKRCBljOZ69CjTU2lK+OwkM8ZY6aEMAcBI9wVAoBJT2vXY&#10;toWuJiHraEeo9UupDa/sACHk7VgMbOmg9zYj8H29fbbxJ9JJlovDDw1T08YmlzHkwrUOc6ZSuzhM&#10;09xnO4Qvo5Mupact4svy/t4PusUHBuy6VvbtVFGEv85i815MZ/Ohxl4uhb8VuvIvmjPJUBXCwwFj&#10;QhEaiql5NC8wvT7DI4cxuYjLhZuXF2wuwGL6/0c2x6+o+a/OiqQ+T8JWggxec6iG/AL2x7AggyKg&#10;1G92gPAk9+wUJWiOeoxagwc0vUNMyCu6waIij04WLIuw/wvMf2zmzCzwuIf4hQgIuXAIeQckJqyR&#10;Aw/yy2goy6c8MmnCWDAKOC+++IJSNKNbAkwmMCzhA0h0b0gWLEzxA6P6PGGWF+FsIOHgHWPWPsmo&#10;W8qgHatCREbqm6Aan6PWAYte1YSqY2jmP8YZASQS5IAAVYUMUuQYOOQY5InOQ0QSdKXURwnyQEkG&#10;ASVvDu225wQAAKImSKZkACNW1oVsnUty8apCK222aAIYHwjOZq5+NGSiSnDuSNECReJKaGovEcOE&#10;egvsfsUQZkP/E0OwbAtyIMH0T+VunTFYQ0OxCIROUsrYAaPwHo2Kmo23FUtO+iwYPGAIAUjsH6XY&#10;AE7iwScQY6O2o+IawYyiUgReImppEaY4IoIQQsO+oxDuQi/6erDuYsXcT0c8kOXYARDUHq4jGk6y&#10;QsWW8eRUP8dedQIQXSSoWGPGAuA6A+csVQJ2KeH0Qmt0Q3EgPBGOXiQSUsXsHeYIjKQYHqUuroSo&#10;qcZGSk8UISqwamTIHuJUimIMAcg6BGAsbOPMKfGgnSNC2as23wq0IS9C80WkS0HsPGHUWIH6AW3m&#10;Hy3Gwu2QREQ2lWVGAUASPcG6G4TwHSHaRwRgLAj8MOSMSOOQIwXwXqCACGCEAABKBCmOQWQQ2Kay&#10;HkZ1GMZ0WGVQOOjSPuYolgPeAWYm9YrAAW9iPwPin4PiSWY0NqyUOJAnFEhQ96MTCK+ExVMaM1A6&#10;+LCAxMcMd0+UL8+YyoMhMs+g/SyENAc0I+JeziuI+2Lo4KctAO/KusgHM2ugv+yWcEdNM+KgFeFe&#10;/aymW9F+Iu06LtMifCLEfAJMfQv1GWLMQVNi//MYKpBudwiGuwyyJkhmdUaIhgxm+y/43rNXMdCO&#10;xwyOj0MycgJOxlAycyIgdYcs+lHYOHB3B9BDMqvQiGXOcqUUeGyaMsvDNiu+g3BkyhBqfFOa+Gco&#10;J60+Iguoyy+NPcgyd6hE+YN0uQJK/JQDN+KyKhORAEhgiZA8dvAAiFCkx+JawO1EaIpCXYHeHQG+&#10;AAGsGUGCAAAm1aPm6iQuQa4wr5KIO2AmAebJDcKAegSSKWfOJgbjFk0+QcQY44XYKsOwoopnIsdg&#10;OQAOAGjg1aLG9oeqQASKbuKkqeU9HaZkKASGQY1UOwkin+dLG8VTFWYuH8WmstDCVHHDHIsGUMUs&#10;XDJ6aCKe14N2iqQgjDIsAMAYPwoIQ2SEa+X+gYzsJ2nwYAKYpQXqVaPUUuVRNEsmJEPiPVKMPGKu&#10;eYQcV6kGM+1VQidDQMoMJVVCxgQWUwkqKbUUjmSO26oM7S2QIWvIQA47UmK4avEIpjVKaSno22bs&#10;TKYY5IPGH2ImAel4PIACVQQsjS1fHGWbDqQYapLSHkYIP0as3EXtRm67I/JPI6SQIMQMQAHspQmZ&#10;XMAwAsakBEAeUMAg1aH+72tqPU8SQWSoV8IRHsLKIMHUHmO+HKHgXqHiT+AEAcUNTYV6TIUVTJHG&#10;sCsKIgPUGkGgGwaS3iY03oSXUUUg4UQAvtSsCoCsCmaQXYssSo9CS682PzLYmup2ejDusEAdLsVE&#10;AitWbLL2bm2BHoVG9nMGipO9MOyA95AEeazjaBP+hBaMgzAhBE+SdM+XCghAvtOvBmcbGYx9OXNP&#10;Z+MOIk41ArNYiCvHNU+mMK/uggeEw3VEyaNlN+M0FdNshYSYn+cNVRbVPSIYIknCf+gGd7OgdOK8&#10;hiIowQvatPNK3RMMxIcI3qMwvhOmyifZBIIbQa+mwc/LB5MdaWc8MIzKcJaoOHQ0iYwcek5cJhKu&#10;yw+A9xMaiNEnPbRAUFCWzBBfBtNixOLghsMEdUK1PbcYJ6scJm+NQDdugSxmgPBgw9eGJTd7b2hH&#10;bAvdPdPEcbM8h9M1awJS+RTk/Q/EzgJEWGiwF0FktWH1UemUcoTqHoQQW8bCQiAsTQ1/KWAQVHEl&#10;JITIwSm4O2fmfUaOqy6eNHVoamOQJCSUgYKZZiRqZ+KaYMfQAVGIT23GIdFtR8NuORa4huVKn0fe&#10;Wpb0tzG/QJU04qY0KAvs8YKo3XDCoc2spq4GlssI6AqWHySo3uOxFmSEQYLKnNDqSJDcnyXYV2TW&#10;P6kgpqJiaA8aHxU9d4dpGmr4c4eGJ4KfXKO+PtEiROUVYsRe23OINWqA8U5OH6SoQSIQWGpORvhm&#10;PG6k3LF+IcSMO2H4ZE2SPIAm2yYwZqJgWiSpGxIqSU0+pCJE44PGHfj8amrWmgVOOWHoZG6QHmoo&#10;P8H1j2NWHwMG9EVQUKQ2A+AuRqAzZsXOQQkiO2TSRaJKPoPUQcIYPCO/gqR8HkSoHOHiVQHkAEZa&#10;ZkerFQqKJKUQPUbERqHaHaQQHCHEHPJMQFFMSTEaY0IwSRcMA8A6A8AABwBwBrDujGTEHw9As8Py&#10;HmqSXxZYS7gmAORoTmAdZpZiYm9gZqbErBLoPiVHStSsMna0zHbkyjNTM1Q7Npe0OJdVcCx2N5ik&#10;hRB6dwe7MocGzPdJPANmvpAfCRMggZNmwxaOuihtcfcaIewgvbQzAHc/ZdKwyld0dbVEiAKAKyLf&#10;gAAAICCAKxXK5/gCDQeDAIAP6DAGEgGFP+CgAAw6Dw6KwZ/RuKAKIxyKxaESOFSOTSeDROGyKTSG&#10;KRkARKGyiGzKCxObRmYS6Yw4BRCRxKCy6hS+HRuGR6SyOGQiiyOdRSgyqLxmn1WWTSK1Sp1moSuT&#10;zKnWKsVCdVabTiuTSEUSyWyt2yD0+YP+szyYzOTW+wSKJV622u5v6hxa3YC9zKlQt/P2XyuHXTEV&#10;KU1TC5OZ3y5S2YSePZWbzK3Sm86WK0vNyim2Gx5zUzSqZMAzjSyqf3LVyZ+vx9gB+v/HOVuNgANx&#10;msgABUGAoAAgCgQAPB5PYAAICwUDAWHBgHhDm9nqgEBgACgLoQx9RTRVICgMDAACAMC77GzGmvp+&#10;Py8wXCQV9t2yoAH4fT0ggB4HgAAzrIoxz4PYBAEQSAboAC+rnugfcMubCAAH0fL0gG8z7NIpqmn+&#10;poCAIhSNq4AoEveiCFQauaFn4xz+gBCcKAG8YDgSBKEoM7MIxs/QDgMA4AHwfB6r0wj9H6fb0sfE&#10;KPv0iTVoYfsAIgh0bpGA8JwFLb4RShcpqugzeHuAAEgW5j8yvHkxsc3bHAXN4AH23iKRC0ryAI+c&#10;kQjDx8LzGaNI4fJ8OpAh8wCe58Ue/DHQ+/U3OYfqONKe1IuSCYNJif9DUWeTqvIAADyPUT+MIAFF&#10;vSfMPgAdx2neAB61mdh5HpJT8AAd9JAAe9NRqgp7TIe09gABoEgYAAIAMgoOAoBoAAYAr3t2hgIg&#10;fZ8jvGoFRTVG1h1mfFfnW6YAHMeNDHoAaGH8AqGNmkqSoKhQDQ5I4HAAa5rHBMaUxFGMBPzVNst9&#10;AD8N7Pb9CaJ4mAADYLArPR8zYep8HmAB7HoeIAHoeZ4Y8etenyfcmxC94FAa7wHAc7wGgYCIAAUB&#10;VngSBQFuaA7mQg5kePHoajVEprDLmu1WaMjTXrC2LYM1GkTMvUTMLyuupoiviGMFIOsLZNLU7GvD&#10;E6/piUP5sS26Nse1anp6FtTezGMcsTxa4wTVowi1NrZry+Jc2bItowqUpA25WlegiUJ/EyLwCqSM&#10;M+oiQKBLCwXGoqKvHuSnbbyagz/wqkgFzzPP22qbrOyCpIUn7UbTpWrKQ6rPoQwjHcH2i+sppTOc&#10;K0OrbN0bcpI8SpomwzALS0jaduhTOrQtU/p7z/iqKorF6czbJJSu7O+XqDXL9patbRca9T/2W4Xy&#10;z6N935nhc0k/zdB4qW/Vz6y7hepXjRuqNMuJ/hB3jljJu/2Aro3IuOeA6pgz2jRGzLYmQfycx9sc&#10;AAM0YAvEcj2VuAsko9h7KPHuP4/QCgEnzAmnhZiP2bgIOYPtlJ8D2qndLDFICKToKLUe0VSiY0rl&#10;SZTD8jJvDenLOYAcAiSQBD9IcAd055AEROKkAR1rRlVJJN+okmZCmMq9aIeE8YBADHQIQjx6SIh+&#10;H1PCRQ+JHSFD3jofYgqKUko5IUfI6CPmesxZ6PUerHT1J6Q8b6Q4AR+pTAOfM8pCkpHpPM4VK6xT&#10;GlDTnHo6qJzGOmJLF2ThepFqPh4RSG7KT9QBQm6hfMcXTkKRUkkosPjyAGPGQVKA/TqDzHkk1Lpp&#10;GPD3UentG7yUjnzYyoaNq9UxAOAezYfiTDqw3H6rI+Cc0irDP+QtYrJ02JSN6OodqTR5rCHhIMAA&#10;8mEHpIsP0hTI0mwXIcBcCAEgALVPmBEBiSQDlAO0fMChyjfIaIYdAop+VHroPSPUeyhh0DvSaOwf&#10;Bjh7HzN8AUx0sEBD/lS8lfaQB/D7QiNsbY4kcpmH8AE6DRWHo5KiQ4fKAwAAWAuBcAATAoBLOqnw&#10;fM6FOq9ZGyFkbJR5j3V6hk6keAAHdAoswBq/gGgLZsztZ7OGeqqiWj5HKczFl4a870nzTKvQLf27&#10;9s5sG5rjLwity7fXQQSMLLdrpcgBmdJM7Ytr1HPtlrs8omleK0VmRo5Etz6Wn1wNZXltsFHrE4It&#10;Xx4djWsN3es6JupYoEvisiK8WDjYCvbIyYuBJv4EuucJMCzNjCaPtfISQ270mmF0XzX2wprm1EcI&#10;8uGdpZDZV9MDAcqrqG1I0MsRe1j67AEGaK+6sVobjmJfCSJ/7skWOzrPXlvr9LsWxMVBRHBdqwuy&#10;fzWS68CryXkQbaowFz5Q2ibiWYyZBUZlcK5cJz5ES5Oyc4Yg0LoX7WqbEXywxpbclMraXBBr51T3&#10;7foRVRBQWqpZAAOIcTAhtjKGAAACa8a0q4H0QwA0ZwAASZwtcBSEQFJIIXNuupBoqxcYQAtmJMUN&#10;ACJs55AhvUtpeH9JAfh1CKnvJ+b3BwAAFgHWeP7D6qQEoRn6eOJ5jsUnzH8ipPp83UIAT0g0AsTC&#10;Fj4lSPrImJzyFAhQY4AwC0gSKdYknD56THY6k4AjGaBD9AEH/SuKZlKVN3JERkeo8lTSKMcAhMwA&#10;TtHNhWq8fUvj5HVjifE6EvFekxj2AN5Z+jfEGAPDI+ls75EcMajPEGIWDn6lpL89x71xxMPm50l7&#10;XE6kyH4qM+xDlAnQtIkpJaeh+JsVlpoic2bAEYH+QpGxjgD1Rk2RhAGSlDEFaJHEecgiYoN2Sx5Y&#10;VEDqDvHir0eo+iCjxhIkpMlMT9RtP4PshwCatASAikADJy8TR5k4AtBVTkEIn2MoYfZ9R7oaUjCY&#10;fBvRzDuY6OxWY9o4j/PKqcpMoYKLZWsO0eCbB0DoY7GZIC+aT0WNoQw3irTHBPCiEkAAGgMVNlGy&#10;ZJo9B7VCZIrhkDJmS0tX2cxA9TQGsvyMApBCeFrI/SA0FBK+44R7M/YglFtTHvqKsptpZGDYFee0&#10;Zg2ba3WFDih08iBN2+GRUOTKlZuLuPvoMWnAdh31v2pTX8/cEys9Me922z7WFXGq02a+tkni8tVd&#10;Iqe5jciruHkKV0mlnLPWfKGZ8n5RybdxdcXpwxL7DXsImR4rN1a63ZKm/JwpCTbtvt8a0nleuPdN&#10;6xKG/99i93EdAQ2590m/+iuf6ow3a7K9Pu2VfvtzcGln7n2poz+ZOVfz5se+F58AlcvH8xuRq3lm&#10;AviU293ujUtIMSQj273nTee6k4J+dxGo3DuAQ+7V5n7GM+d6V+2CSRN6bcWT86I5rnjRselDKhhk&#10;C9FuVSHuVu1em0lSxaAihchWPGWaZ6xsMyPITmKKZ4Z67ERCMiPqRsIYT2IYQmPeHuY+IOdgbmjM&#10;PGOcSSzwIUO02M04Qc1qTuQMy2yIMUVQQI+sPuzQpURy0WgyN6AQxUzzBQPAH0QaTq0YTYRSPm4D&#10;BiISH2IKTeOYzEPSjMoMIOj4QEH2UahoAAZkQRAaI6IQbuXuM+QIPS0oVSZ/DMjQkUdEOePeo4vk&#10;pkdO/wzEJiiwaYTiPsIYZ4We4KUeVUZaAMSAjoUeSCR4IcP+a8AEx0WK1yIWJkHpEe0YniQaUCPe&#10;UcQ6QIga+UmyAkAoqaHiHaHaPIimOedQRkk45gZQ4Ko2IM0EOoHSHcVunKN6Ho3+VwpiVejafUds&#10;+UxGyanuWaOSAgW+PBFIyMkbDMicimhQVIT44KN62qOoVkIYHWVyAAHSoYWGjRFEKk9SIepOZ6HE&#10;HGHcT0H3DSRkWKe2cqTmXq5+OYC0C0CmJSP0gyTYhISakEZCHm5mqGSUHyV6U0IKR8OYqiZm58Te&#10;6CAY6GxKSOSAUGOqT8SqussCrE9VDwfAdEbU6s8iLgdU60k2KWMKcCuMdU127Kf89gi+7OaarIfG&#10;K07e70siey+I+g9iK0NwbQS0aev0LSsoeAI9G0vKNe8KKhJaay8Ss6+wtWr6bGJUKIMo8qLiLY+6&#10;74sEryK4dsaK9IbCckuMlvKqgYfs9YM49dLAtKmBC86agM9rJWLg+EaO946aeqrWwMf+t0/SNBLY&#10;r8bkNubnKLJe/VJpLwbk+fMCLkJYbQva6WvfMKv8gWbWLw9Cr8J2fErK7wK0r0f4z+vJDUeuSCwZ&#10;JVLSJ8IyS2P0d0AAHGG8GywmGoGUWYIyzEN6pSIYAWiqyMTMAYhg7KLijOOg8elqywVUPgItHo/Y&#10;0gPGQ+Smaqd2x6IWNuhWPmiYOhB6S83EVSAMOYMIIUzoOYOAUeH6WEN2XCH/PEIYPaS8XKWy1YVO&#10;iwelGIAIIYmEIYAPNoWAHqZCPi1YKAygRyo5EaIKOePmKHIe2QLET8KOwWTa0MYOyIcwT0PoziWW&#10;KK06QidiToJ6McXiKPFqkKUCPmkiRy1NDuROfex4OxF8UWTYPaPmJ+aITFQq2OIU4K0qdG3Q5oqO&#10;1+YWIMlLDuS2bui7HYZyZ6SiShA8lqQi84NuZSPSoaUMoaUeVkMcHg3IVpGw3IUeHamEVeJkzUOY&#10;UYUMtOUCIcAqAaPeAoAYWeAeAaQizUZ7NoOYRklqPGUkTYltCQUWQELy28Y6V4UeHeHyIZGuOoH2&#10;AOIm0S6yJfQCUOXmAAHCHBHGIqlkIsjUtQLVPgWKCKCQCKAABcBKBET0pCWGZGWHSKoYVMHmHjHH&#10;H0VumETYIhBIZyAAAiZkqcO8yaWsZyWshkOYxCSSAKAKQiPi6U/lMWgSc4f66iRM6ovjI1QELgJk&#10;q+tSlYVE00z4vwvk7IRyr+PrMm/jIkber27sKhL+ru7iasgRIkuGgabhKkM27yJPJzKpW+cDLNRY&#10;alKSu4sWeWNsbQcWFaa/N9LSruVcgTIjKaLmXELVQEb48oKqbaLefCfwK+7E6e+mgq+nNE6ov6Ro&#10;NPXVMEwBLzRHY2eSu3LOeebS9XK4Kq9nLcLGvSNksrY47suq+5MU8MMsMFLu/nJjMoMeRO9BXUvi&#10;/EL9Yoa+t7K2bYNfZy/dLPZ5XDLAMrYXZjJq9gtAdcLoelMpY5W+reM0sZF5XAf1LMtbK+8mJoRm&#10;+G89KGM2sZC6fiSUx+AAGOF0FmPIHvHGPiPnCEIcAXDrNoPeAcARIaeYj2jjY5V8Og6I2am4Kac8&#10;oQdUAFOYP8I07KQpDqiezuQiPCkcAFV6jM6OyEIyVkUmWWjO1YH0UMiec9AaiaPGhWSSjoN6TcX8&#10;N+N6PcSSondqikN8YREaPgdwfgXKhUSIzyT6UIyUOqH8UfC6H1SyRcdgItWCQ6msQmRkhQaMQnQC&#10;u6KWa8TIQyP0PNQCgoTs1uVFR8N6QHdqy6ZuxkXMUMWyJ8RFO0J6ViT4lZHQbmoam/FOHol9WySO&#10;IVNgMYIdDvCqZcZ6HxEgN4PSTeSAUXGim2RUOgHhSkVw4EzAAAHQHSVuH2QWHOHiVuHwU2i6R+kC&#10;HqTY0wP0AYTyA4AmOYReSSAcAUSTTSqaRUwSIiQqyYSS0C5uQAH4ItH026HiTYHfFqHO2sADQVJe&#10;dOQo4gJkQ+IUHMXaL0WySAAWn2AAHaHcV7COYO/0aWDGDGC/GCSSU7SXf4VwHsSaY+ZKHiHlHHjU&#10;ZCSWOoWyQjISZsAYAcWthUX8ZwQQyaZ0Tdc+PJV8dvbLMFbG92d/aGNNbJM7XPkUdHbEI7As+lBA&#10;frLw6oNUcvLS9IsHkYrQ+caQJxL4NYfSI4vAQCsNa3YkaMI2MMwfWNMQ8CNacibwMMU2aSKPhy6r&#10;Im7o/asebQYMICCAK1Xq1/gCDQeDAKEQuEAGDQ6DP+CxKCgKLQyDv8AwoAQWOx8Av9/QeHAGISOH&#10;xCHx2PSuTRiQSoASWJSmZzeIzAAP6NTYBS+DSOZQuVUOKQ+C0WgQeeS2VxySS+TS2HROdzyVzqQ0&#10;6MQqTUOdUx/P2s0qS0uU1CjTWGy+j1OF0e2S60XG52Gv1d+TOl0WdW+62iuQyoWHDXjBwinVW73y&#10;wQ3ExnHwihS+mznHXaGXmGS2qSQARaFYDJyzIyyUAGUP+1YfXa/YVHGS2UTrCxja4iIx6JSN+P19&#10;ABxttqgBwtZmgAC1h9vuyAoDgUAAoCgMAA8FgsAAafgACAMCbvQy/s9oCRex2Tzwp/TKRv5/PuDW&#10;S+QYCgUDx2994DeF8nqertgQBIAASBD8n+fj5AG/DlQaAQBoUfR8nymb9gKAj8gGfR7gAfJ9IUBY&#10;GO0ATzgAfB6niAEGARFYCgM5Too6iABPuAB+gCsiQvmfq9vKnYBocfR8Qq77wn0fT5Jm8LnOCAia&#10;x6vafoUAQEq8g7rIKfp9ykk8ExW77QvAzDfv2+ExKhLSUH7NjMgHMZ+SQAE4uDFaFANAYASS+iDv&#10;CskIIU74FAAfZ/OCAoEvye54nm+aCn04EPTjPSxxPIkHRgfJ7nsnaan/MaSgBH6NoMfh8Q6AgDOl&#10;IcO02ekbo8hzrHhRkTt+AB3nlTh3V0AB5Hw4J4nwfCOwim7RzfOZ8x8AqFAoB4GAACwGQIBQFRaB&#10;ADRgBYDu1Y0Vxo6qZgGgtNU4fJ9uDZa9noesO1zYh3n2gp1HvDoAgS6SWrIpLQzE8J5HmkZ1nUeU&#10;xOkniSgIsjmvmfikx2EYTBMAApCkJk5ntFR73QAB6ntTkAQDFB318eZ4AAex74NLbggNboAAYBoI&#10;AABwIZpawHVEBWdQPQYEARQdtRgAmitC27YtMv6e6SjLG6azrG1IjszsVpjDM43EzryvK5MajSIJ&#10;rNNPMMASevaqyErqmGvKStigI8kbTra0qOuCkzRvanacadiDTrute5spiCjNUsO9K0zC7ImkWjtm&#10;rSXoEgiYK2vCz7CrmsoYoSboglVKrooKooalnSbWnK0JpWNQpVv9/b4xTK9Y+qWcCpG+a7sisoO2&#10;+uR2larJEj2kIWrCwq8uqj7ZxqcLMzK2tbq3BJI3nGPEzPNcW1y8vgvesr82Oss9suoNh3+2dJ5T&#10;ZN0v7SolHWprj3enKf5+nX5sSLokhzRaV7JlGtvJI+fpLBoDDu5cY4R8rkHHuieOYY3JRH6QDU6V&#10;we482SjBFyLE6Y/EKpzPkARBoEAEowAOAdba2U7EQH6SM6xBgCABOkA07J24YpzUmawgyESHG/QX&#10;DpWRfH8EOAIgcma82qREIuRdmLMkPLDaUfUkR1kgnhACppcaMHhMxAUtFLhwXjJ4Q0AdLJHk3nWb&#10;kT5MKDDwk8PePwkaGEjptWyi1ADJYaAPZMioBUNTWMMQocpEw/4Wu3fe0c0bcFSo9OUsY1h7EdgC&#10;b0PZj4AITn5WAvdvScS9oZRago+SqoXlRKSmkkqDUJoVAEc5PSClCI3lewxW4/JaI3H8ftQqc2xN&#10;AVgQYBS2jlEQZApwAKQVlLER6cE35Ix6j4LIxwsg8V2gAHSrlXw9z5DzXsnNzyDFwEKHsh8AACEw&#10;gTAYfkCoDlBgOAOz8BaMADLGAVCWSwBUWoJPpC9D6xHSpJXUm1dqHR3DwU4O8/Y7EJkzAQvog6/H&#10;dolAAwRCo9h5l7Pwi140LS9m/QqreGyBAkBKCGAAE4KARI3ZUx4e6r2PshQAAAeg9B3AAHmPRlC9&#10;lGpUOmAtnQC2Zsxp+tYBp0wELRaAdoBNSUHHSaKdZ05sH1NRfcYdp8CzduZI4SKCLu26wQgC5dpV&#10;UUZlMX6VWCjx2zo7JaT99ynmpNvbC6J6b9iMD/buqQkR7K6k1Lg8t0j0iMk6PhApUJM6tkZsPWRz&#10;Jbi5kVO7WJ5TkRXCsMjYUv7z6nvXsCld0bVDNuKdS6V2DrTFVcJo6N2baXroQeu1IpTii22aM2Za&#10;AbqyXFEKWVwxNmWqOCeQUM+Dsq6u0s/bF3jtCnV8MsVgwRmoovrtxc+29xrg3EdxVAmxRrRXFuhV&#10;Z29lzQVibW294liCU3AUq760lza1gBja8as8FTxm3f6aRpbcrbPFkIREob/3eWsuq+qBV3H0GvMG&#10;2SsFyYImcd1BQpxKCLFkGmNAZgAB1DYGmd6D03DrARnoiZnaBJ4kOnidIAKtzuH5Afis7wAiyTJU&#10;7PkobZodo1JYcE60bSLnfRgtkhRwCCj4HohVA6GoboRIUPdU52wFM0QxiYfcH0vuGOVjZbrOmpj9&#10;v3HAskl2lNFPDHAkbRUYZcPGUGRkMTrD8QauRWY7xzgAAaA6oaL0/EoPisR/pPz3kfO+exxpGiCl&#10;jNSVUiFTlKHqVUoQe0/E1t7VOh1A1GD91sMyWOEKGE5yMaCfk5pI8tKllqPulI+pagDP6icf58h8&#10;aNltQ6FyK1CSFAPE4/bNU80ypnqg60XyrlkHzFBBJIx3j0Q7jgAA7h2IqHUPSgq7tZpShEmI6zZj&#10;rIfPkA+egFAGItAdO869PCZySQKAo6yzVZUQSDmuRmg0PJymXrOZ6wMLDwUaPEfLA5XABRkP4jkV&#10;SPkj1MQ4dA51OJ3NC0bbBekxEIOtUIAAWQthTksAYgqpjg01VeyBALIFGjyHqyWmLKEkIVWbDNm0&#10;TQIsxAdyuea0eXyWaDJaE53mjJveQWGsWBbNXlvlzq2Fs6pvVtERtsMEX9vbszztvt4GlO9fnVdq&#10;JMzeHdqpW5ftnTeN7r89tzpbjV5Ur3YkjFcSPqxInfB672a+11T5cOUppbqvitFaohwryBtz58Zi&#10;rrViuvH764nrJrmmNMNURxzxUmydEbxYG+1yO7Wxda1czr5zCeSb5Am3HgemEplG5ur90fHWlL5b&#10;8zfRK1xMrdX+vfb35WdIwkExlpekt0u/XVqrWJi3SgZd56nQIDevvjdF5zVXs3iLqYVwxvSHxl80&#10;Qn3r/Wm34tVVr3vffdtt4C7ixnrPSfDuPWZ63Z/S/ku3efn/wS4vwINTVRoyRfi5O8PbjdKQHAJP&#10;CAuei3D8gGJeOqPCSehg1QOuzoXA8GVKbURmf4a2xoJELIOkheWSnaO0OaPkxOIMH2HqlCAMUGI2&#10;IKReQk2CRWAGPyJklYIsf4WSp8Wi8sPmPiNC5mWyUUpqTmUqhEqYVSQcT8cMyUU4oWPyH8TwRulY&#10;/0X0kYR65Mm8t0RvCQw2ReOkPqKAQUOCaYRKPCgGZUQ6hQzKSSJ2kKhsRuHue9AwaKQIJ+0GeYty&#10;L4IKUKjiZeT1BGQmOChaxeJqQoQqUge8UrD0TARgR6R0WMRwOsZsj0H0ko0YU438P2VIaqXSL2Hk&#10;msmcIKHa2gYCWIHWmnDGLISCN4iI2mWGhCTCAqAeUGAi5qAWAUPCAezmsMIKAWAgUG0Q1Wo2luJu&#10;80WWPk6SXcWIQoPkHaXSV8HkOCHPGCACoWhgIKAGH6jaJqHmHmPkHeHfECioWTD6PjEYIUS4LIBg&#10;BkBeAACCCCB2RuVMT0yWHoHmpcYMY+YMHkpkpoptC+IcnmO0zoZozo5WASZ4Omj7H4qM5mReRgPu&#10;Ok+kMMkO++0sMuKOJ+8+eK9y986ANW/G8bIhIMqq6kcosYrmeW+efNI0f86W6455Futc7lIeMy+0&#10;a48yMwjSNqNU6IzPIyracE7ILYaegQ82AAFcsmsq92+A8CtkuONtKA7KJAr2t07MX8he8SdU/Mqq&#10;LO91KDCkacbq72tAew6a6KstI4fIgOMCJktUu29MtLIkgo+k9W/KcO6ccE9k/OcYv6KBBcgAJG0s&#10;cGIq+zJK94v8fMbmMWe06pKxKu/Q+g+OuUwSa2IavwNTIaasNKvU95LULksQwWJfLObnLxI6jSgm&#10;uuM6sCcoKossy0MqNHKMaiMGKk9iO6R6JGS4L2HIOGAAGwGWGMRW1MNCUMZqhoOm0WnIIUAKJejI&#10;qYIuQMPyoXIIeidQNpE4mNCgdoTePDFDH4ZoQ4WIPiLIoWRglS3GPsRsAG38J2VuUAIeNGI4TwRb&#10;O81uqyIORehAL2SCIUYeJGAaAaWiRKx+TbA6UGjgL3FoktFaha0yPCAGVuuqU0pzJIJGZUQDFSUG&#10;hET87OJqLG0GTaJUQYOsTYfw1EPkluR0RkTmN3Auhkm+iifA0wNCXEWAWIeZAsIW0amQkZDcUIiw&#10;TYhdCGocI2IUxW5WOcPkVMVfNJD6XSN8VuU2QqHmpeH0H+PCHGHSpmV/SMyiXAOsWzCiJqOa2AkC&#10;nUQIAkW4VEhUAoAgO0OjIEWSTe3S2qJeULP5QiTa1NQ2I8Y5R61CXqWIHmHkPkHQlcAE3Mh2KSH4&#10;r04IHQQCTZBMO7Rwb2UeHwPlPsY8ZAAACeCgCUAABIBGBBPAXZTsROm2XaZQpiRVU8AAyUUaIcOk&#10;j6WjPoj1HwOmAYZxH0QKATTEnaOU0WzAaSkPMesgNA58+0sBL28I65LRIpIqaWb/IvJRWMNi868I&#10;6wrofk7IrOgau7NMewJfQxJAdmMwbib2NqxpWybrV9WUgcr3KlJw9sFc7ycodevBKIqq726sagrN&#10;XZKSJC8Q/QcqbSwaKUNGcbVw79KmN3MdMYMogorBJe7XK3Ist8969s74focBWbIO6avq78JNYE9I&#10;LBMkLDLaLvLfJzMAaW/Stu8a+QcfIWiYfLLk++dgsCbhWDUMfW6TV9YYeGPdW2gKd8KDWfMLI3UQ&#10;wbK074RpZWMUrwa+eY4DJsLSuG6C9fLiVJDq/KKswZI7MG8UfGryNAQm/eGGF0pgYIIM1aZq/1S8&#10;RanfN8ognjQEJqnmRaUSRhRMRrbS+gPsWSo03KRahERbHQ4OvcQcUGR6SUcaH2HuQCWa2qogRePy&#10;AEVursX4Wa1mQqO4PCVUYQR2Z9CaIMjIRgHqoSAoA2AwphSOaOIShfC4lsVk00H4yVVDGCp4PyQy&#10;QJP6WKQ8Hy13O+QgxI1SXsWIVSOkocIQQmostYg8buO4U6vwJsJ3BQXyJ23y03chA66oPYdAse7P&#10;FsYe0yOskon4IOQoXVGCTKXHG0yWXQosAORaQqLIaqOqx60WQSmUkKRxa+pfSuAAHgHeRU38Ic2W&#10;WIHUHiQ6m0g+mMhjdwioaMHgHgYNICAAAiWuAAAhGQAkAmZ7CwhiIUyQVEmAy0sc2uhyfzQuv22c&#10;Q6ZVcgl4HMHjU6HqL2HSkY35CDO8QsQkVuHKHLcIANBavbBsYZSSRmzHeKC+C+C2qIUzdUU1f+ZO&#10;pgHoZKpqRU/oUaN/d2iKqAZ0AYAYj1PoZpVgj0nmQIqO5oQJBxBJYssEvSO6f67mNtWW0GTPZNKt&#10;IiPErhjbIhWVWVXLXhI/WTWY8euHWfL9ZJjGuEsAvsss63UQrGUctXMc6XWRJE6m/O/Rj8ICgCuV&#10;ysf4CgwAhEIfr/hMJgz+hD+AQAf8MhoAAMZhEThMMisNjkXhkZAMXk0Qk0IisWjEYksJl4AkMjjQ&#10;Bf8olsaij/mMIkgAfoBfs5k08l09i82k0/lcpn1Kn8+ilTmMsqcwp1HrNNptMj9Rh0hrMNqs7q1a&#10;qUfi7+tlar0Mg1isdbqVjo1OtkQuNLs9zv1ZoVIhsFsdvv9gnFjttmmUHsk1nUwjVNp1glVqyUlj&#10;Mer+RuWGp2Uv+j0mlqcoj+Y07+s4BAWClIBf2wrF0iGG29ElsYo0z1QAfL8e4AdLocoAazIYQAfj&#10;04YEoQACIMBAABYGAYAAwEAgABIFAsIfkMB4NB0uiAHA3h7MTAUWAfr5j34YHBHh8Hdfj7ffMfh8&#10;gAAYBOqAYEAM5h8H4oB7n0y4AAK7iZAG7MBOy5iVLam6cKGn4DAMA4AAIA7upCzSKH88LXPcAkUo&#10;OAsRowAaSgEAkLIsvaKtykp/H2eyZAM6r7PCfUFO0A7snqeR5AABAExAtkFH4fr+rWmiJn6oMAo4&#10;/b+xq7J+La1iGHxHsQgJA8IQOfoBNvG6HJeex7wUBQGAWAB6nvJcavCe58HqxqSnvOLGomfFDOYf&#10;rEqAqbnR8jEFIzEACAQBiIypC4CI4pp7HtAB9osfZ8nwAB6Hsoc+z/OMFHYeB5zufTbo4n7WJQpS&#10;gwOfR8v667ugsCYIAACQGgS6wDvC7CGAK14AR4/sPSeqYEAU6tRVHHNmI/PDh10iCK0LIgAHketR&#10;nUelRng1kQgZXAAP6AZ/vCeJ4waeJ5wbBSJtYkr1Oq+lRgQATsnyiwPBADoACWJAhJaoc4z+fJ8u&#10;Geh5yWep6HjUh5HhV9XP2iE62ABQFzsBoGgiAE6geAAFAbSoE2lJj7O1IEAgG8K9ssrabo6xiNq0&#10;rrIpPnaVMAmWetI0Sns0vqk6IorftDqCU6S0zS6onqLK42jL6YweeKWrGr6CkR/qGyrCKchdFJEu&#10;uqoTbuyJpraKbM0KQKuqaWbgjqGIEgi9obMG5MaizZp3pSXJVrHDpaiauKnwCs7XvinrJxKdpmtB&#10;/Q4yKSpGusTM3vMT8+iecr80DYqhzvLq4zCY7npDOqR06ldRvmurQluoLyrUcdnt2vN2retqb36L&#10;dsubYdylPDaKwDJ6kpbI8nBza+UyHaej3PT6mqiXw13XTbHqmrekpOx+DuzUM54XvNG92ddyhjb+&#10;36/aN1o6EgGiFOT+MUYIuAADzHKOgmQ/0FANPuAAByHkHoCO8eBAJCQGgLUqiM/EEgEnbgmlc/jh&#10;DvLGIUlEoyUlRmvRAftBTxjCD+PGg9CDwzXkTRkdlTJ2SblDL2zgjTNjuw3RORBMBGzXLMJQyJSp&#10;C2zHvQCfJzZQ0JnZVnC4ig+U/gGASAp1p2iNw6AGd08BEx5DzHazNEBOnXkTQgsRQTGDuEWH6eEo&#10;bcFAj6HozM6piwFgOUqrlAABUJrMTIndiKAUDHMLaPwfSDSDElUSgqRalyEKcR8R4ACRD+j7c3Jd&#10;cBdVlgBQiAc9REShpeAAPYeqfx9qwlPIoACgjhj6H2UMfcLx2DxT+O1epPjuyBUIu0fiCnNxClAi&#10;GCADEjgAAqA9lQE4+JMhids7o/h9SVldFhOyLDwl3KCXohM1ThjvSSdpmB/CGD3V0uFcZxFzAAHi&#10;ukAQCUvpsQQRMdI647kVQOwFL6iyKElmCRA7Z2R7SyAAEUIjCwWApBJMBBsqFXD4kKxodyd2LwDH&#10;mO8ACZITgBPCyVk55mVAMAYsABYCjzgJpOkxJoAJRHVPAiBCsv2gPFaG3kj5BjuuucGXim73GjPl&#10;Lm2JpZdnLP6L/UJp7zH1VLaa19rRdnztObxUd3Zv3umXbqXwuRDW1VGeG8FvbuHdNTq2UVu5LJLE&#10;RqqR9vxBTHNveG3olTpick1WWrRnhai2ODdCssxTOnKvXbu0Qpkm3YEaNmrIqRL7EGZN47B4j03P&#10;PndEWCypODNPgLu1OqdkKaxGfqUiuLSDB1+dY7wtpPzDOReC8iobW2cmUeS2BxFp61l2diYV+zqH&#10;qWCJc+NHZi7IM5dTZQxlrojOcIi8BGb6LhvVrK3Ew76amtsfY4yw1pbRGjuldNr1o2elGRMY8pDV&#10;B9D9OGP2IYxhlDAAAOgbA2poETAQu8AAEwDp2O/L0g4CACFDpOdXACxFMndScsSrw9lRovI3JuDc&#10;cgBJDH0cOYKMyFmNS+ulZSKXvr7gcjyKBB5TKJL0QdD6IKXrMSlixBQBgIgNZXFmAY71XKTWIa4k&#10;qIjuyPZidU/iCqSJ2HcOochzGJy8S0SVDydj4kTP7IwyB7mhxMNmjsj7vZhlAxasqab4CWrjSXKK&#10;LSeyEAFkdLU3hGyjD5jtEYhkXzqoJQAWxsxSlcoNP4f1iCAEFS0SnP8hA+B7KQRod465FDulAk0g&#10;/Q6UkFSrKGPSVKpGIOkleqJO49SIDuwZMBBUXzuzSKAlhduatBKwJKAjAAAAHnfAABgCKwIFYEgk&#10;hNBs4EmJnkMd2WaHIIHMhpByWaCpdUVZFjIeZzpLxDXEqMdE7R5YZACwBZkEB7DyQUOsdyAEZJq0&#10;CvAorhlEn9ACANEATQlhJAABwDAE5EFDYsq5PqPh6jzorKljDFKNSaPSAZOwDwHASOseZlAC2VAK&#10;ZZoiLUoliHrRAeBm93LQtRJwZwllwjTV6qo2Bx1n6nXmzW5KqtSKs1IajUy69ZKrFXqi/KobX6n1&#10;XNbdarRgG0Epq+XSsLbqxtcvAYOs7bCHN4tzz+twsBYVwR2ol4bvbWEHksT817nkMlUrlYMqLznm&#10;rMcuWmzVmyUxMNUQzRbOkLcsiY7e2Rj3h8nJ4WUtRNntWbfoalDJvSDs56g9kxj3SaEKLaa/tPQO&#10;RN2cpXbk5s7vlEt2XOzTlyMr5k2+h5T+X3cYuo4l2DyK8ZYfmX7zxn/MNTbnyetnIjVePNKYi7Rq&#10;/I46es7LmvhWqu2NS1kzvH36eD72/buHILoFrtXYqxDc8fTBP6M0ZoywAC/F4MMAAIQKqVmQd0B6&#10;LMZklAbKPLkDIK0u14iNEB90QLMKHIqP67UzIgQ+sQm5/UsEQSxDrc+XCIIT0WYSYJQ0PDwsVjZC&#10;9CUEZCSpMJyECJDuqkQh8P6CDgGJmFENItNACmaJ4vzjZCKMWmAo5IPjtkUkZFSB4qNMAOrMeh9j&#10;hgCpkEHlpk7h4oykPsgCpgDIiv6iMIOCnGIkAABMWkAiSlPi4FlNSiGFpjzi2FRh7r2CMDFsJpLl&#10;OCEoVwQpFkGkVCKEtr0k7lDkxJOFRqAv8JgD+h/lJtXDqGasoJgtTkGnPpUlRtlo7kgEQE4kAB4B&#10;4EltPEFDgjhj7jqkpi9EYJFlICWlRP8joDpAGFiAJKVtZlKwcINjuibCGJgl8MSCDkwIoIYn4iII&#10;hEeDgD6F2l0sGJhP7pdE/h3B8Chh2s1ABADnPImB3h3H+h8CGD7Dqk4kGlpFiM+jgNLkpCIAOgPA&#10;NAAAjgiAgjvAFRctNB8h7I7pUmKh6KNElGMFOI7h/ELRjjzgIAIN4GRqTKSMZoLgDotAEGZQKj8I&#10;viZP7iGwtjdmqH6EHLWObCdrKvNPRKciDu+vWOvGovHnTi1HmOfi1m8LMmjR8q0GsluvPCfDCOpi&#10;Wo6PjMTveGjrYK0GwqsR4qlIjEiu3O6PSpLDKPPPHyALCnGK1iWCyuvOVSGyKBXulCbqsPhIoitH&#10;emiSGPUvJCdOuCTuvGgkZmAtSn6iEEJuPyECzq7CxyIjBrauZryuiSNrIDQjIn2rIvhq2OynGPJr&#10;pyMPDyAnUi5KiOeEHSjLASwHbqmvYrEkHSUnLSmPMuUHVKim2msm5uVPRmmy2PTLeKbKzrMLCOVn&#10;dSEGvStOYnKHEwFiKyCi+S0i+moLQjDSMPUS3viSILlm2udQ0M7AABlBlhkgABahbr4AIvzgPgLK&#10;UyfAHAFDuxEotD9ihgJAHDzl1kDjsI1IIGykuoIJqEAEnDqrADXkDnDl/EYyeq7Dsr2ChjwEDjuO&#10;JkZoigFQKjmKDEpTjoHRwjqm0B9h5lRjXDsgDgHE7SXMNEHmZEsQwpFtGQwiPjoCJwpkHgEsDIIB&#10;9E/GZotJFkfJfADxDw0kHonG3oPgDknJXj9pLh6kAD1ELC2sMtmlIJAoslKpUDhmXotCeEAB6MKw&#10;NJSj5B/s1D+Chh8tAi2D+qVItB5tKmPDgJVlsJzh8DhjFzjSUMZliQKjskiI5iPsgqNpBtlk/kaD&#10;us3EAB5J20SDhu4iZFMjmNGzDigClTwK+zoCGAHPwznDspllKoKsVRCgFIRRes4HLpACJp0EAEWK&#10;dnnCOMGQUkap3FSkJDq0CEGh30gAAB2B8U3Q0OAFiRQgAB3B2kACCp9mbJECGTyNTkukI0wAAAkR&#10;hgAARAQAPSMigKDE4lXB6KL1JqNVJklpFwdoJGSlgAIAHgKRjMZGRmXKVKXT/1TKZJAqZiDPbR2m&#10;oPcHBzBSIzBOgC9x8DSLpUkn1SJuSH5ngVbnzK1K9yEjeHHOsEdsPrunjyJTKuZOaSqLPHmPcSaL&#10;my+rcGnTISqisjfVqSBGvyRDYmhjBBXSWzMLGx7SIkTQFo0K9nRiYuwrbycyAygDairCX17iNSxj&#10;UisKurQPckbqgLGvNynLbvTO5HkLOnECKuh1tysjfzGrrLxItySSLHirTyCFmSxiTEZVfOWufCsH&#10;0oplanYnQn3qcGmOxHKu1nH1rH3OeSsS1ueiivTx41zV7q7rJS/SnyUCrLcnDyvvER3jPKm1YPXi&#10;Il0yt2FPhHgrZ1fvjixwvJgkATNBlAABdBcBftTkFAPALFgAIgFjsgIAFjwgKoLMWChgIT8gGwhL&#10;+kmEPzoEG0vEtNRkLIcCIiJxJJOEGkRMcoewm0XTlSfmZljxxiZMMopEzKdm3i2r9sFHDJADwmIE&#10;/0GpTh6kGjzDzorI7yfKNoqAAkqIcjeVA0NPwGVTpEJW6iUT4iZEYQxFJFNIqJVku3Ch+pAh+p0i&#10;KQqGdkyCIJV29kIuJJL0UKTotN6jgIEWzslD/XhFRxTtvSfEaEkQnwlNmj+xLUTphJ4NDmbDsj7i&#10;IJZEoiNFRD+pUM9NGx0F2wlB4F5UAnFDugDp6MrtMj+mAtfUBQvNBJQDsgGvtAJvwuBE7Dr3uxCk&#10;2IVznnJRYjnoJEazrFFsJjsj6EAJ0M/oih6tP0hU4lDxUtvVTh2B2lRi2MJGBM1GbEDpFFrCPz2X&#10;TguAuAtFggIMZNSjgQnh5h7N9pxtlt8mLETkFAEAFsZUoKQqSkmAEsZE61SFKtWOIoJQqysTtrqD&#10;fCzjWGzHgLfIcV/qk10Lu1susrPTEOiHY1wHKETOOR41rmxSpCdCbVjHP1kHBne1ljRVeWXR51oO&#10;Q1essl02S2LGs2CrAnc1uHR1vGnYxCL42WTgACAggCtV6uf7+fr+AABAQBAADhgAiERiQAAUJAMP&#10;icQi8Mf0dib/jEZhL/kURAIDiD/kkli0ZlUQisai8miMrkUqkMWnMlhEIksYhc7icxk0ziUqklIn&#10;VLiT+f79hMThlGlk0is2hEkAMrjcfl9dpUXm0/mlKo4AhEYrsXlFmqtMAFcl0eiQCAcoj8MpUdhA&#10;ColRo1jlkPwU1jVVoNxrmEAFQlj/v8Tuk/mddl0ti1Ekl8t8av2Kws0usUAIEtFxtEFimoiVdp2O&#10;kWJxFoycy0Odl0gpddfsvn9fqkp2sf3HFhOwm8PmeJt1VnFSysrfT7fIAbzebgAUioVAAezx6oGz&#10;4gDQSAAVB+mDANBXHkgMBAJAAMA+mBQG031ttPAH40wEAG9p/n46qHKg3rhNMtCoAIA4DLifqUIY&#10;fgAAKBICwqATTH8fiVruAADgQBDGn5Ci/IqAinAA+L5H1FwAAIAkRoqvR+QOAKoAKAgFsafqoAWC&#10;IGgAep7nqikNRWA8hHcdBzxg6iGvEiCHMUfYAAWCAKgAfcXx0iB8HqecYALDCFIqA4Exmnx6n4fS&#10;GgI/afSQfp9oQ/Evn2e7QNohEYwwpUfKgfAATcAa7S3F6OwpEqK0VQk8tokh+q2AB8HzQZ+H2hio&#10;JIe8XxdQaFIZFj+oUmCEHyfSSHeeMxQ6pKQ03EshnrQZ7z0xoCKgz6IrTDstoOAB+RUf060JXsKS&#10;uBDTAoB4HSvO4H2dUqIPFKwDAOA7SIhTKSR1B5+gE6p4nhMQFgXZ5/AEpKfKnSp8UkiJ7H1QZ5Hq&#10;e0hnxPR7H8hh0HlTEyAAdR4OquMRgCAyUR8rKXn6fFMH7CifAAC4PAuAAmCMIz+ylVLqn0ezqnqe&#10;p3gAekwgAd55ncAFbzEhkHgaBlngcB7zAYBoIvmBQGSuBUeRE9uhSOisTugoSUpe5q4aUrC3qu3z&#10;jaYtaZs41qZ6YsLNKS2+kse4Gv3ix6Ma6my1T3rCc6Yo7gNulLnKk3O5L1pevtOwSw7e4zi7Ymr+&#10;Mss7MNYrTWMkj3ApkvS6MWhhWlcgioqHwyyMOym67zu9KaQmGuqq4OlJgou0bgkrn7U3DN8sksaL&#10;eqdTJU2DIqUu79s2yatVjwfXNXp6tcar3c8wi298kqOqc2yvJ78jPArl4PQ6OjOo7N4iaMC3DGJv&#10;1aRKEsDVc/sG79H7a6oXPfmN2z9AVmrujoZGlTKy1Hf+aqni+LRrhrFvnxaa5R0zwiPoqKEUmAD/&#10;SNMULITlsrqTdOoc2QdCg4RwjfAAJ4Uoo2VDrSMAEgwAANgRZ8BtZp5wFGmAcAtEZ8ERgKAKSgBK&#10;dwGAEQwXFOycEjoYXWn1+hqCDIYIQlZDSGACJIIWSRDSKF1EJX6RBGKFSHl2JQAYBC2nRNwH2PtC&#10;i3yGqHWytofCUAGALPMuQeAAAIAUAoXEASFFbnVAUAlZ4+19AAHkO4dSiDqgPAUe1Oig0ZM+AGAi&#10;GppyLoUUuoMAoBkMRaQog4+Q/CYkXIQvRPSGkZknZcPhMQBk7sMKYTuLKFEIqoYgRSJ8WU3SgIxK&#10;pQiPlCKzHvHViRJFXneUvD0BbQIulXJ9LMeh3h7pWTqQh2ppyIMSKgjYhA8R5TBJUTFKhfn4KGWE&#10;dNSo+ioD6faZBLZL0JAAAag4AADwGHtAbDEAAE2bTJSsmgmMniExZdKipCqUh5jyTEiE+UWkrQ0Q&#10;fFkqEWiID5noPOWbLkXkgIYOyhAAB4D7JIPAfBUB2j0TcjpnxJE3EFefLBR6VkOkICCEUIAAAVgm&#10;BIRBDijzqpFXwyiM7JExT6ZNQaQAAj5AOAas9mjO2cgQAAmk9sfWggHaGfFotSzOtaak/ZtZ/DZt&#10;teLVB9FT3OVOK01wxTlWpthbBAot71XVvDdRVRsDuW91rbkV5uj6G7tXMqYSe0CH+vpdK/Qr5gIG&#10;moL0SIzj34BVdNYV0VwsBXlIcKu6sTzTRN/ME4kuLmjCzHIQpxvboLCFEcDX0m8D3yPZeecR4xlI&#10;DNribZKyRSnVQMd2+Eq6va/PArRYJ6z4TD1OLSWp+Emq8WhsLZ9+ye34FvYo6+vNuDb2jgC5yK5L&#10;LGuTrs2k1E1LqHOK++uvZrUjruKK3i4k3oIObs+/lPh0KqnGdmS91pPK/War3VF1V6bpq8N8W6wd&#10;n4GNZWCQdKw4hxDhAAKAUQomTjzSsqlQZ9SIAZAizsDwFkhAUhOldbJ84XrQQwAwBKPC2ognIAFG&#10;1Q2BEoUapk7w+E7AKW0oY0xd0KRFQkP8vCxjGxOnIR1KwA8LgNAgs/ERMiKqBKiW05U1nJASAeBZ&#10;l1CQE09NShQew95go6RHQZKy51tD5HoPFLaRCEoELQAFP6lGexgH2vgAhD0XJuqQfIqC2je0izSQ&#10;005vcXgEQeSBNx1ErG+IMVDHifyIpcSsPofKephpuRktqLKViOsG0LRKbOCZ6KWZAqlYTDjUAGTS&#10;iBJEdDq0GU7lxYBDIaYmiiSuUC5U9EnQkikxo+i+pIIMSReElZsUGRMAJB6NkrANAQg8CGnz7mmA&#10;gAuneUEOKhJiAgB9Qh+JFIS+dR2YyNO3jcPU6oBcL0SltB8ejImXD7QOY7cyFB1L2AAPFVQAB2j2&#10;JIPbdCViEpUYkhRqRD4wzviqAAKAUAmAAAoA7ICOAAYKZcPZIzKMvcOwOyaUABwCgPAAzZnwDWdA&#10;AZ7xZoDPgEgJPag5EcnkZmfaO+m1lYLatZaldEmReLIXXunzS21tauVYse33llwrjGGLc2h5F8q0&#10;23dMVWuvRzMLutY3ej1pbZX05q04x8hjDbZJl1dwpoSwtWf24KwzkGlmA6MRkpxoTlOiMiUcnZvr&#10;OWaJiR3rnVyomJfHZIpqcleN8dIUeexi3FGKujFG7xLuiQG6g5N19rrkt/8Dy14dmnwvIbeWzmnX&#10;fF2OdDU22nVepnGbK55/5mLMv3uIqa6byOeeIeMRdoz52+E2LC4bzNTXCeie4+WA/oLfMONUQ7tZ&#10;knee5cJ7vz7qa7PDtYahGxUB0joHQAAT4nxPcJHvriXJTkrAF18AADh6AAAiAsz4CYDUHwzIYAzT&#10;1Q89EjKhOnkaH4X5DS5Ew01DCEw4TJ3EvpL4Xi8CuEVEyEHgCJeEGj5ACmrFJjGtEi0F1kKk0ImC&#10;SC7jTC7FNt6EQEgEQAIj2kOCoB8mJOLgJDzFHGSmWo6FcHeh8l8F9F8FLl8AFgKDzCLjTEUwXJTg&#10;BuQj+kLDGqWotGQNECKABkHjSiUNUmTh4Izs9OZCkjHEIkJkXh6J8kYJGHDOFCDislTJHN2h7F8D&#10;etcB5l8EolKsUACAEltAFkkKDM+qWjpvsF8CFCUAItlEtsRtEErFajqjICUKDJLlKAColpjFCNaF&#10;ciGJZk3FLEKIqEeIPCED2EHgEgCCSAIOND5thmfj5FGkFkKAFmZktp6K8q/jTIVEHvnknC0QKmFP&#10;8iGB4h7FBh8JsNzCtIcNRAAB3F5gABvh2MvB5B+KAomjpt9ABjTFMohC8E2pVomgKgLmdgmglGOD&#10;/IbCIJXFbkjB5h5mTGUB5FKh7svJopxAHGduRKhAGGaErxOqho+kVuRQdkRkyDTFROoO+jcr8rsO&#10;5uuvguqIArInQOhvLrsjCKyK2qviuK1jNHDtaqzG5PVHoIGvRPCvbDWOYOwHtLkrdvlHjr7udrcL&#10;SPTqoyJiVSLnoOkLHmoiYIPKriTR8gABXyWm9yJvBndGjCli9oALvOeiUuXKxDAjgDDyIHuvJDRv&#10;MDivYOlLeKojkHpmvitnqH0LgiWSZrVLyOzF2ygvjjjSJvLR9rnLyyuSrq7LmR9HyCMO/ngHxyhu&#10;8Svq7udCInpSrvZHujMuqifGljFr1mnvjiGMPr5jVnxyJqyoHIBK8SpvDS1SxOzCXh4zFAABOBOh&#10;OGVKLuEl6DSPWB/zJgWgQgNAAAQgMDzAHADCGAEvutjqhk7gFN/gBlhkVt/kBpSDHJPEHiWi7y9C&#10;JTVFsEHx3pkwJjPkLEeMaEMNhs5EPPmLqijFglDP6E9AEgGOLB+MeOLgIKhB2Bzh0pxAGuLAEKeK&#10;IB3mWpLC4sUNhkeMuB2pXkjCUEMJJCKuDOLM7C4h7wvGHiEtvQeqOE2lhCPGKENDTFal8TYiUpls&#10;UAAptCEpyDqDqqEJgsOj2txw4CYkXMEw7EXh7lZotLLqDI2CKtPEZk7h/h7jqlhogsUNaFOuGI0J&#10;2lhJiKCFhqOTjoaRBlBinC0ifFUkKCLkMKMM+pYHCi/EMIYoUTTpxRVTTsNkREKkqCTwJoivBDaC&#10;GFpOLGSEjJPD5SQgAB1h0o8uKD5F+iSErCoB6RYNKw6i+xaJsKHFBhuh2xtmCoajPkEUxLblKE2j&#10;qotCSATAUARAAAeAdgbkYFDinog0JMqAARrxsh6xth8h+EjCEkHlpKgAFGdmZlnlzmfAEJeKiEKz&#10;5wjlYyKvEvPyhuVupTDPVyRnyLfm+pkS4ymvIObOXR+PcLZm4SHjV1TyNDRR/GqDVDXOxyFDix5u&#10;ZrjvJSQKsCxy2CmySnlynScmvyWrEySOlHuF3Voqlyam8yCx6nDLTjACYmqSNqrDZyhjcSinyyji&#10;vS/yViRymizVfHS1onQH+CeSqnx1RLADBpNPY1inoS3V51TvEx/CMU3Shr2ygCOCPHaEP19zAyoL&#10;tVQntyeR+OZHuiVy6iYU/S6murdupymLJqWS2jcS/vW2EubroGoOax/CJE6FkiHsiBQhSMDBthtM&#10;BCOkGEqFhk3FiioD0kMAWgTAOGKkLpy0ioUltQzwCCZgEDPoin4lJIlkHFtRkEKonpGEFTVD4x3Q&#10;qgBICHYImgBMLgDRykYFTB6Jno0AJo1osk9EuNGEPitiEADlpI0AMzNBzhwMBJxj5D6kRh3TFh/E&#10;qTclzp+wwjvB5oztfCKmSFBpzj5IwlBzslnh8wkiRs/kvIpGXULwv0UETJrNxkjE4C9QQkFDGv6w&#10;cltB4h3ozsaCYIcJnsqp5NMFK1EEhlbo2RpzVB+3YELEyx+ifRiprk3B8kBpyx0KukONDpuOrLFj&#10;Pw7lhJYDeplwF0PEKNaCGVEE3QLUg2hpyIYiUAJIUqht/gDnzq/3KEYiGJ/WoEHmgUFh6JgthkR0&#10;PXfNNFDCGJtJtlg36JN0clOFTCtiSByh4E9BqBymWh/ACj2xZJYld39jGJto6sRgAAegfgcgAASA&#10;SAR2wKWB+k3NERXtqKbGT2xT7qMgDD2tojzNlRyRzIx1KR2Fsj5EYwCUlCWyfvc1TOirbYa2EPOV&#10;qx+VeWS1ULHVVSuqzuZmsVXn6oejfLi1aWJLuVWYe22CluzjPR/q2VOoDGz1g2E4cVUCgCrK9VY2&#10;NiWCAoArlcrX+AINB4RCQAAYYAILBgEAgDB4nBoe/4nEYrB4wAoc/n6AH8/ofFI3HIVC5UAgHHn+&#10;/39FoLL4NDZTNZVNoRI4hEZvKYeAZdDoVJZpCIjHoZJYtKIRTIW/49T6PFZ1N6DV5xMoTL4nDJPD&#10;qPP5rWpvYLFJZjW5NE6ZNIZU45NJfa5VTZxSbJe5fBbRe6BbKfWLFBn7Va/KgHZoPI5jNr/d73kc&#10;BRbHMr9WspP77lZtM7xcZ/S7TCdFnZJfpNlsrK63JbDRZFgYdG9jpqdkqhqYWAahCMTgM7ZLDaJB&#10;Ic7NluulyAGQx2cAHz06i+wA+3/1gC/omA35BhKHQqABCFAaAAoCgOAAYCAMAAWB/WBgIAwB9I8B&#10;pYAAR8gAfR9pCASMOufR9P4/wCgIAgAAKoUGgMAreonBUGPrBh9n274CAM94DAc84AH4mKQIMAYB&#10;vWfh/nwAAGgaBgAH6fqYgOAgExEqZ+Hy6wFgZG4EAI9Z8HtFh/MW66eQW/MOv+eh5OufEDxUicRw&#10;Ofp9Hy+8gREfcisOg77QamaJRFEcoQO7aCnvAzrn474AgIgr6QYex5yeAEjgK9wATtJ6RpCezqQ0&#10;6wCgTG56HoeoAHoe8WSxA4CP7Mq/Q0AEbQYwp+QzETuJFM0FPtIL7AHAlMRinh8HzNE4P+fcDx26&#10;x8Hw7UHyMj1Au/GaDTWuyDAKA6Jgc/z1PeBoFPfQz1ghFzrnye8GgHCUIgQkUroOkMF0wqYC24h0&#10;ZAAesiOukMRH1FkApi7CvwXRZ7HskSjzJADrG4dB4gAbx22e+8YIKjx+H677HVO76PzLgUCCMJAh&#10;PQCQJWgw1rS7Fl3HnRZ53uex7no3qCgOBQHAACIH4eA4E5CBgGPOBkegBkwFZcA1qQXCSWts3qm5&#10;uqiZrgxjMMq4a5t+trW6LnbOZ6tzL6MzjZqIlLboVga0OClCoIZEi6Jojy5IM3mqtbpbX6WtGgo4&#10;x6G6CuWeMHobktpoCYQm0qhJduW5Zxqyg6cnSKwJsultAm6BII4m56ohq9Nkki17EAG7Z4meoogy&#10;SFM3o4Apa0rgN+4yecQr7fLKj8SJzyunqiqHFdExK6tm2HDwI5KdLt0OmK6qjezClOBrOhvL6Fw6&#10;G97omvIpqGkXInKT50yfh8+zWfMCszL8n4iy9DybSKxAnuX8n3b5/szTejyfx/G4Hf+lqWkaHyyt&#10;eq0f1r3EdaIz8Hu/c4DRqItSiFKL22hpTsC8EJa65soA/yQozO+MMYgwwAC+F6MVMqAnRMBJCm5X&#10;KMUWonAAC4DwFwAAYAee8CSPgAAQAStQBcLVPEhSAshQpIh/HWYCTExaDEItcIaAcAp7wCH7M6Ah&#10;SUPz3ojgWrpBZ9kBH8AUjBBx9lwscATE8/kLh/Jua8TFTShFWD1Hus97oGQNAaUWPhZ6aQADxHgP&#10;AhaAz2MtHmPRixMEBJkiWQYfSih8rfS+pY/SImnEHHoPBJ5QkGEkRND8/4+V3x5VkoqH6Eo5scgw&#10;f9Eo+h+IHTxFJWSix6qKRGQUkZBTkIxYAAABwCEbojO+Z1DJ2k8OjhWzMAhE1XHWJaR5GRMTpycc&#10;eotRKnCYq6NqRMfSul1KngG14iYCQDkeVAi0BcLD6H8W6iABbXiQodQkRpTx3zFlTQeAoB7IUZHf&#10;HuPViyGTvpuJCs5LI+ItHcI8AOIifJQsuUkrJFiIyYjbHOvccI7kDj2Kk48ny2ZUQZU0USeMqSWo&#10;MCKEYHyLT2oNP3FmeKzk+SFlAxxAyLFuEeASAwCDIgGgRAAAoBdKQFRWhajAAwB1qIdPetyb5d3f&#10;kcb6V1rRmZmuAqE3R6RnXx1EqM9mBBZH0F8cc+GBL+qpNPNuaCUz/W6KWbm9eqtX2pPQNjIp3xbm&#10;nk0V60V87WyfIyjvAd71WzMmsJq5BuZhSbivFe4Un5Sn1VMdAaVP8NHlFIM45OYL5mktzNQ7kkpi&#10;zivzLKVl0kgzRFPkURsvRyZyEqdcYeorVHZWLeMTiyVTnclCsRQmsFTaFV2LI7VvJXjiGqgK6h07&#10;mG02keK0BvLuXj1SeBFtgrUHMvttfa21zs7I2Iqna6wJgCSQWqZKVvNSjW1wt6+F0RhXiOhu1VQi&#10;jsm/FWvEbO7DwX02atc+xNyBxvjhHAAAUwpRXHXU2P1TZCJ4IxOyRYkIIwLgTAACkDOBIVIMAag5&#10;kQEWQgGADTk/Z+n7kuTMpomJ9UKAEQlEE+x7j1zpPvIyI1jCaADPqg1BS4yYgGiqf+TWI6cqRUtf&#10;9VKWUOHvYCwUh7H2YRvIghJLCijSWcI8PVRFLQFLUOmizIo913x9YFHBWS72HUsHpGhPCTFXQLmT&#10;XVEUCkY36S4lm44AFZkhHqrM/8n2BJIUBmufTHABzXRPAciU0iVD3o8aduRcqdYqQld1/0pkAwVV&#10;aSFWSB5kvKPtQDNB1AAyMR2TEzoDFjn8AFDoAx9kfHrATp2lp/mbH3iCnjFNNVqX+WqSEA7LTDwZ&#10;zYPsfyLD5HrHgO8d9+CY5ZSy48+2k0JKzOtN5cEw0NEFGqOTXY6R8EemAS0+yBpgNKJChpLKMyQg&#10;OAdSkH4QAcn8AQqMlV+jvpRWeolJ64Z2quPgAibbKaYbdPYAk89MUYUzn4jfQNDGr2/dMWGtbV7d&#10;1FuZUByOJuDVBeFM04VUTSmdcVeqsFT+KmCeC6W9N1SeXK49DSATUn9NlrPKRvjcJg8WfJw6qHCa&#10;zPUNhXYv/ECBCsqpnh8BBy9VKs+t9nNx7AmHrTYa5zYW/NkKzUzg/JDHvBNUbx/bVS9MDfBUroZK&#10;J73Qu6+m25xOjtXjgWdBpP6vVl4VcmpBVSL8uzPcZtpb+dGe4LUvlZfOMW3etWLhryS93aZ/YHlV&#10;67l28dvzxslpyqEhLRxOApw4Cdi79XeqSJeeHAvCTV/SAz7aWv9DhB9sezmtZvyqwZJDvjwHjrsS&#10;4lRQJtOsubMxDa3EiSwjGW6eB/oHBaB8DAAAQAPpSA8A59gIwnPhPg9iNVLE+JtfokJi1Rn7l3Ym&#10;VTKaGkJcYzE9fiyfS8kagcAaL5Aeb1pS3eB18sxORvmtZ4DJznSUrJPRLLgCzbYwOxFqxs0e1Qjj&#10;rnw2ZWRZ6FbEKYYfoAIkJIwmJeZbxDafIe7MSDghxFRGLL4epHSwhSzU5gBA4eYexA4e8CZIZd4q&#10;QiYeBOxaqUzMRmRCQkA77PKN4jJMzWK5LFBCw2bQI3gAQfzI4fJFjTb6I+yMJLJRBd6YwhY+xVQ6&#10;ysgjAgsDyV6WamxahICGAAQ9aHw/L24BqaClqFb5YiYBbJbMaRY9ZAxjgjxGgBY85VRA8HUFIjJM&#10;LXIdq/xBjNbbIh4ARbo3iTSGyRRQImIZQbgcoAAewAoB5cpQhbrbT75CEILKCGg74CYCY8YGoGwF&#10;6loBZCRU5GJSpLBFjJBJ5VRZ5GQ6wBKl76qlIA4B0QwBwBTe5lrTA85II9bQJE4+xwR5anx0xo7g&#10;6uKpQzary4biKxa9KpziDg7tKoq1rwKqRvY2Syhgbqj5h57q7j58JqYsysi4ysztY2pcg2IsYf8W&#10;xpZgbiUaTosYQ1SuaoAijmQz5/QVggQjAqyzys64IkAmIlhrgny6yyDui0CvsbTs6pAoh9YjK5Cz&#10;axap62Rsro5y0XTyS8bsh7pqBvEgin7u8iy1BwzyKuLh4tYioiSsx7B/iu0Y5wJ/cgB7So7iEYJo&#10;7wTh7kbxB4LxkarhDukXkgMZjhkl5oka44sjhvAzYq7hLx600c4sUo5popoy575BkZZ97lgpwmCt&#10;Iq8eYvDzhzwmKMJZ4SYSoSJPgeY7SRRABFh4xAJN6RTBg9ifIFgDr3oCzH4Cr949o9YBZQxlzFLF&#10;KYMWxL8GwiLYJMhCJCz7pWonhTr5YjwBBX5HAiyVJAYgsGqN6aTFcA4iaU8PBBimxmCUJd5X494k&#10;o/QjzJrzBSzFCQA961TY5e7DxLg6wgphE15uQBA9QABRpFjEQzqLrRBBY94eCYakbYBKgtZKJFge&#10;7dweJRsFBKCf6OA+o+zsJVJSCa4+hMKtBTZX5agqQ+yVbVaQRLD57U6XrNDPjVhLgkJAz17L8fA6&#10;SZRgJESZTMQBLFaHxULCJBBYLezYAgwBxlgAABJzTFBtCaRmRMssS2xX0yxaxbhG6XJeDc4e6BaY&#10;MDpRUHYicHpd8KMQZNc94godj9IaIcUOQfAAZmCLJN8fcG7FaUJRT2YjBBgDoDiEQFgFYEpBoAjz&#10;ggyDTNs4sRxVxFhDhBiJ6lgBoBzAjeU/yVg+CKxQybahinA00jivAyryLlTlSAB7kai3ElbhMhDz&#10;IlT7IwckcXcliALtcZrYLsi3BuJztA72Yhh3YyzggibsolMmlMa0Jxp/oukb4uA1cmx7ojapI37p&#10;p4DSwi8ghv55dQIsVQ0ZohzyIVoV4V1RxfxWpu4i5z5MhqtSsdspMqEmw2S3J/dKiti2Boh2Z/Ud&#10;J5Bqpy7rbkR7UisZIySq70QvklUqLugqkj4iBtLnUlcc588lAm9K8nK57s0mDusmqtVUtZS58k1W&#10;Tr1T0dFZNU7w680jUjAoy4NNUoxsMicZhvQwYiMpziDsx9Aoy2S3SpjoSrong6ZLIUIUb1ocQcYd&#10;ZSxB5AM1zMRVz8D5huRDJLKEg84EwDMQwDLBZkUNJkT95IBC00zTpTBvEA00s58kBVhC4rjQKzAg&#10;oAo/bUzkBmI98TTqAg6mw9aWNikQZcQCYCgCgAD1Be8WqGlfTVwA6IBDiRr2Ir5MhVTX5rZPbkyS&#10;KhUyxSofhVIlCfBahEs2pcQeij1e6iBVogz1CN02zNBuSwadzFViKYonkyIfZHcvEWxErDgj0MBG&#10;AiRMIngl5gq44fpMgfqPo6RcQfNtYmhAzc6eheEywhsCYsQ6wqI+FnBJU0ojzJY9Y9zQYogCwCZh&#10;8A9SpUbVL5TdhaBUM01qE9DcQ9aOhixDpageQeRixFQ+xWZKRu5TtdjzkRQbgcyNwbAdEMwBBfoo&#10;ks7MaU8rSMJudcZx7FIDIDgDIAADoDNlyIg94xdvJd9qxGRA6lxmBlJh5lV6ClE/ym0S5GCFdJpd&#10;ihh9K85otUlVLiFYhxZpCAsmlOi7NL8islDr69q7lMxyp6VHDisCCBKxVOVkAzcct77ujQguiq1X&#10;AwrmByQtlQR9iph9go5wRvYxMqxgw4dQLyIgIIArlgr3/BX+AIKAAAAYVCIaAYhC4ZCH9B4PCojC&#10;4vDYlDADG45DX/E45EIY/pRIZNIoxIZUAAFLpFCQFNYRCZLEYNMJjN4tOADMZBD4XRYxGZLQ45FZ&#10;JLo+/pZK5bU5ZG6VD6RLn/UJlR6bPpVWZvXImAp1IorXYlMZXK53O45IK/IbZaqlMrhar1e75dJt&#10;XbzfbBNZ7gsNWoTO7dCbvCsDHbDc5nP6HjchXbcAK5dqLDLfW6nZpJntBLbFaoLksPVpvcZ4BLBh&#10;8XQ63XI3ZaDmtBcI3ZshKKhO1ktFgAGSyWjms3EwGA88/H6AH4+33GKg/H8/IQ/IOIwqEwAJwqDg&#10;AFAfMQkDvIDwYCwBzgPEoOCAMA/fuX/0IW/ahNfiBADgQ6TqPeAT7ALBCYKsg4BATATggAAj6Pef&#10;TowgkjsO0AwCAKmCGnye59AABAFAUAB9n67TqO0AgBw6haoAG3wDAQ+x9nue8PIZFELI+6S0gMBT&#10;3H0fB6IUfsRH7AiKoOfB9REAMZAA/iFH86MpyofB+REex+RyfMtxOfiGH0fMoIifElAAex7ns98J&#10;gItM2RyAcNscjy0gE0CaoYBoHgSmB/KErgCw45Ukn6z0PIOhh3ngeSFRam6GRwfIAHwe9LNTE7cn&#10;6hIEgS2ACN8BtDPe+wCAI6IDgG+IFARDoDUKAFXgMAACylFsTUUAQCqgfB80tWFbNqhEpK2k5/xE&#10;fJ8HxEYEAeAB4HgdyYAJQB6UxE5/yufsO087VeoYeR6HmABqnFapxnig9QQEfKU08qCgx2fcRRxH&#10;LCM0fronvKgHgqC4AAaBYGgACIIPdhL7IRZ0rXDhkhUAB4GgoAAGAYCVaAW8kHUABYFAZZ8TOa+2&#10;StizS+sslzCsQq7HJwmS6q6qCyL0hihMTmKFX1fjo5Whq6oqzajqEhzP5ekKRr1mKgIUAel5ohzA&#10;Z2yCV346qN5PK2kse2eUK8y68Z1RixaQnmcsoqOxosiaSa8pV57EpbW6OxySrCjGyKof+WpCV/AI&#10;NpLOKLwaM72mrYLjqqd57NSVpq+yCrIjzOomkDE7WnE+Pvv26M2n7TM7pScrU5zScGrCGU9K7AdF&#10;ryI5XHzUI8nWq6p1Owpy0nW7foLUITk6duBubIsP46+X1xe1aBmGk+b5DJ+N6GaJStvbdToiZdrz&#10;3j+1lngQYm3iNzpm8LtRnVUn8P2L56CCyv2PC9zl2laqrOu6Wx7sxEYJiDBAALsXYw0RgFUAPofa&#10;lgDQLAAsFHI+zpk8JOWkAh+EbgAA8BJjQIgNMiAwA1AQEQGnkPqfYBIB1bAJAKfGCpMSUNlcqpFV&#10;KMCFKFNgUFDquD7HZOi30g7wnNoCAGP1ZyMj7D6OyABWTIh/L2QiT14h3GskNRcrYAKs2oEiWc1M&#10;fiZjNJjIUAYmIBgGKAHsPRI0L3RpPgfF03R2ign2KCfFHCbm7jtHqpA6J9h7oERQiIBQCUTLNOqP&#10;GQyp1UQzH0jgmCUoepTLSAUARsJJkKXce87h71DFbUYANGMlWeInRQtIeKkGnkwAObAeg9R6wNTA&#10;icfRF23RZOarYBCklCn2Q2qhXCI1ZIRSkfQhkKCYySVsAoA6gI9gAlSbBJSOYnnKZ+UU5pMVwAAg&#10;Qs6H8DUuw1PihU6o91gLbSqPshidSDn8KgO8eqzhoDeHMtIfMVk6nSSmcpGJzYGphi61ktJW03Jd&#10;IYA8DAHCFgCPii4mMtyFAPAWrah50QHQqAAxwCAAD2LRASAujTHAAIORMiVEwB6SIRAJFZ7DxTVu&#10;3e24NeRdjTvSa+YqmLzn7FDa2Sl2DqHo02I00ynju2wU/NQVWm5fWhEOM2915bxXiFdeUYwl52HW&#10;vgbUUYiRIUmFgZMWoqFVWZVeetSlqZvijt3IQAFmtYyPODcAQQx5gpZFUJagYnre5Q1xL2X9s5EC&#10;euXJwYyvhFm1lOPuaqtJrGnOVK+XKxBha9FOIizUvT33oOycG0tr5smzUsbCSiOBEV9EpZVZ1+j1&#10;KevRtRam1he6d0wsRZEwz3yX10eNZWvb7LRvWqYSwoj6KsGLtjZ6odPX4NiNG+16T7imv5qCQ9bh&#10;xhmDKAALIWQuVTnxRSiIoySkRNDdMlJYKznVgABIBkDAADvHuAuApDoDES0fRoiOGYBUoqnMKhCM&#10;IBVbH1cU0ssxsIdVYK3D1qoAr5gBSJNgfZ/Z9S5PeXgwqem0ELUMAFSQAUqHTmgnk3MEERIVK5PV&#10;JF5FRo/O0ShM5DFmrOv4h0eSbW6j2nGPlfgAB6j2OqigmKBmf4fQqRiPc+jqIibO40iIA1JIcmLL&#10;0AUYDmodJxio16AzojxlWdJKhI0bJqWCdVFJZCYz6mYfVW6EolT6pIh18qMk8FQYlfJWyhSDotVs&#10;WY+wDIRgAHvllABsEwLOQMfY6aLCI1UIWc5KcmV8YWVshVfsXjoHXH8QxQpMV4EMG+OgdoABvDpH&#10;imtbzU4GxJJ2PzVDTzYLczBBGk5DB8oEAYBUDyU1eq3AOi+JOGiGKvQ6BYBx8QNAWAiwMB9F0Ssi&#10;YweRACgFQKAgWrZVObKU2rqObKlxpXt01LBTMxm3DH00p5ta2RfC4OzMBc9sLcHzN3NpcQjlSSDn&#10;L3g+qptr7muhZS0lo2560WSqJWmr09y9W9KXWwmFZCE1bfK+R2NbnA2vfMRkoOPeKWAZQ35s9T4q&#10;YnNbuUzHGChlsN88RmdUDXWLdGa4rD6N3mVbNugmTlLG7fdqXPmRWub3FtbyFZM091tR23cO0+3O&#10;e7m5tbfo/S6mvX3VSq5dMujMpao+dmRf+B8Ft0+O3lrurUtuC7bolyn67mZSaMpFvWz2c5Y2Pp8C&#10;VnDTGqNMAAsxaC7IdNZFMkDtXeqwz6CSWCuHYntD9ZQAAQAZAreYCl7Iyq0vnM1gYCGRUkl4Q9nM&#10;w5NlpSnpbJWZ3JQIN1PlhhNtVz7mGwUiiboXEUrPomc+RDQHQZ+RdPREyUpWOiokhmqDqoQgqt/D&#10;U2B/qWSjOmUchJIFQj6iIfA+yDj0xpPtC0TYla54Sr9TPCZKaKSedXVB2pkoC0KjrhJCgD3uIbWs&#10;6N9liNLOm633fhF+EHS671E6npYHV3dpVZ5AQBABYmJViFyWLM42DJRhkBQi45rXqE6J6/oAo+ZI&#10;KbyZgAQ2wzx8aIiRpkyfQfpYKVw6oAyjZNYeZcwfy+wzT0T6AhhNhSyCCHpWYAhvoAAd4ewg4Zgb&#10;YcAAAdbIJQTO6tRMR7TwA/jHqexGQqACb9RBw+weIfxAQewAZkRXpb7G4j6H5QxWYAADoCpaID4D&#10;gDo8phCipkDMsABByJRBLKIyDcQvrtbezsAtSl7nx9jbyGDsjbqybhAyzkCuQoCzLp6za6Ddpuyp&#10;p5IopCDejormrl4uh+beY0rbjfppys5zDfUIxqSsB8C1LzgvBqZHzhytovQWEUhl8Phqpk8QR+sU&#10;4n7Aywgxwrh5Qlg2zmD1pm5wZfTtY3yTis4k5qx0pBjlzpjsp9TpwsENqoUN53UYcZh5Dax3C2Ea&#10;MZR4sZDqSx7rAlxCBnZRiWS0zo595+7qZKolMWUcb0h9kNpxsbDqCny1xxEdcY0aB6o4LeppkP4u&#10;h2K+8eR6TkCuaoAtT3wAAdAdQc4AAUAUAU6bD7YlA6LEA6RMMULCpYzBi7iWQAo7QDICTYoCYAwg&#10;4DLPYCoCBgyMQg4A6Sqhw9y9w+JAI+JDz86RrTD6Ykg5wthparYjiFBQCwiBY+Jzj6A6KQJEz4pS&#10;wipK4mywjQaUQ6pJ7Iw0CtTebVL475bRKFyBJKYi5Di7ROUEAexJ6bA/TGhZY/RMy7hXxWgBBASG&#10;yWBZwe0tqZhAKUQ7RZpSxfSI0mAhpiDMafRKw/o3MkxWxHC8hDxuSTKbAtJZiOy+5RImI6cYMkqM&#10;Ri4BhATjw/I6K/y/DCpk5LBCJOxByFkGgAz7CBaE0NBMsEQApARfg7TVCIrE5DiPhJzKxWhkLHDP&#10;pMSR4mJNqB7DYhqJCU4mIbgc4d4AAaYcpaofLDEt4+InaP6VxSwjhGSZzG4BQAY7SDI2ADACA8Ae&#10;MAwbAdpcwfoAxgyhBQAjiCAqBXCSgooDADBiwFoFIEQAADYCBaMtBQBEhExDjaU5K3B1xtynkPsP&#10;C4Coq38ZqoYxR1Jy5tkNh+5+jfbgUwZ4C5MQwvcK4oglcbUera4w1AIpK2hO7f5ursyrArr/Udiy&#10;psoh8eiuSf8ShqY3om0UgWB3J6EcsPENtDDUxzJKr/UYywhRQnMW1AcOje7zA0hvReY3wpos63tC&#10;1AyoYy0Vh4sOzpVJ9K0aNK55DiUayo6y7cFBbtERkb8cVKDcDpKptGze7pMdRtMiVBbpBtVNMYqs&#10;lLjwDnrc7kcfJhlBbcLesfx2gtT75S4fRcwTATITwAAdwdQeAsb9aSD6qsByKYBWw6jHZAidDxC9&#10;BgbBTHBNgAAByX4D4CoCxWkGZi4Bc+7MySQ2BWRWykiG43zMIhDLbwiBZAQlZMpKAmyFBWw3REcu&#10;AfjCky42AqBFBcJSRFI6I0QokgIfoAUprOrz5IjHbvaBA6rCDJUwErxYJe6LweQepHJLQ6KJBec6&#10;rMo+zMccb1wm7IaG4iNbjBhSw5sBCfSBZDsor0ZU8BA3Jh7/IhU86SDeYfSOCSrGyHpRMqag6+Q2&#10;ABcMrXLHrClWYmBKktA+LSZmEDiJ6yCj8B6G6kw+xEq7Q/Rk7acpQij8RWBNctxAxWM0Mh9cZMsr&#10;5iDGAeZIydSeyaxKSNA7QZQa8HYeihDUroJttYpAjwAuq44CgBIhgDgCpgwDICCJgtIdJfwAAcQd&#10;pHJcw90FEnonqao5UBg2ACg9IAAFwE4EwAAEQDgDVT6+CZi/hzovdD4h1IFDdLVDTgMT1AsZtPtB&#10;0d0O9DsQdB5qLgxlFMR9xmLndDNv0ex5lOkP1uZw5xauS2wl1E0Z4pY1goI4JoixotCwh9J3xegs&#10;AgKALCBP8AQWDQV/wkAAGGAABQ+Dw6IQmCP6LQuGxSIxqIwaGQSNQSEP6CwwAx0ASKUxGGAIASSU&#10;R6VTGPQ2DzCWRGSSaFweMw6aAGFTSiUWiRyUTyeTGeSGhzWT0apVOqVWO0urSWbSikR2uxio0WNV&#10;iEQqyVYBTaRSGo2ev1mtWGvU+41av2ejWOG2eLSQB3+aW+DXeM3SWXvCzOaP3GYe5VKOUKI2mTww&#10;BzS+ynDVORY+vZ7Bwp8Pp6ABVq1WgBttZwgB9Pt9Sl/PwAPx+P3a7aVwWHy4DAUDADGbh+v7cPt+&#10;vkAB8MBcACIKg4APh7vUAPd59Z/7cABEIhDug0FAAHAgCAAEgOTgTAAYDecCeyHAPz8bcAQBZfjS&#10;6D72MIIASRAQAoDoWhR/gMy4CACy6hNw/KXNG5QDgQBCCn8gjitwjSSOIf7cHy16Fpg27cACiEQt&#10;ifEQunFh7xY4qRAIAoAAG34AAOA7LsugjbOUfh9Nw+0cOA2qLn3JCEIM/L/gBGaCtsfcagE87GoW&#10;iC/pcyraxEnbpuQl6IS2fkwJK3KCAK/AAAVHM1gO4L3POAJ/NjA0avih0MSciB+T1DE0TTGsTsG9&#10;AEwKATjABCrgxmy5+n4ggByw9SJR3STcykfR9OU+jgsYkiLgAep5nkrUayLF7YxM1zipe94AGobR&#10;zgAbR0tKAQFAXMydT1PspHxYCIn6fbaAa8wAA4CcCggBULAQAyT2MBKVpIdh6HwABrnUe4AHyArw&#10;AEA0LJVBiXT6/lEAABoEvGEgPA2AAbhiF7ugTCz4vOoicI6nDNr00Cjs2pjFI2ny4M4wyQqLgDQo&#10;IpuE4ZPMLpWf6owC/iuJewOBKup7KoakiQY4u0DrMxKrVAmmMJnkeCp6oh+s6rbOVbJUTpBPVdtC&#10;sqTqGmyGJgtqeoEWB/5Cry6xOl2MIOp2HZmiM+y8sqRLSnuHZenOs6MwOtK5nOhS2q+QN3cjeI9r&#10;O0JKlyOZNhmjy2lWmKppywZUiCYsEgp+6E3mgrDqElYPpuCJ9wKk6hf/B8VvW7YnvOZbnxvDYjvO&#10;1cHzDHM1wuEc5xy4I0/yNPYy/CIqi+lc3x2fKjA/Ecrqm7MyzKzrwqCXw/r2z8gxWH89wSpbei9N&#10;W4ZxoGaABZlkXzhTI4VEo+4VhyulzZtwv7zoe/VExXbgOgwCYABMDYJAAAp8twA4CpIe57ykdB52&#10;wfR7OsC4IPACwKAYAEEoLBZLn1HBUuopN4AB9osQwp5RJ/lJHnTSX4Aa406P8QobVJL0iFmAQYg1&#10;AL5mNEtcEPh5yQTcKQZESRTRJB8j4Sk+05RxTaI9fNBU9iNHcKKWexpX49lsGaJSulnLZ0skvO4p&#10;Jti4UnAFIIiFKSiCKmNXIoMfTziLGdJc9g1w+1QMVM0g9RJfyToERoAVJihlpo5POjo87Rj7pMhg&#10;T0x7UnnkkAWA4BpwoRP8jIjhV6uVpgCH4tgfyg12R3U0POPih4PHGIJDxVRMDzHHemxUgg8R6LcA&#10;WAx/Y9YeGaPOPl3MMVRR5GCM4boAB5j/QsAIA59UGEOIacOA0KzavTOQlIApyQAAgOiAACwDjxgJ&#10;ATGsgykiToURoAaDo6x6GxG2OdbA8R/rTmnHcBoC1pj2H2tg2xfkqI4UGCsFYJgAAwBQCcAAEwIR&#10;3IeScyhIyXp6naRtgjimusUZ078whTHMNmY0SVhLriiOVL0yJghhWmlAeqz6gBjyQTwKmwwirgpK&#10;E9R4y0lDtDEUOZKpEwEsmBwxda01uZVXGstJ4ytiiB19u/YzQ8ka+5YNsJXO4AAsBYixaM1xlyJ2&#10;Ppacu5MlEciwkcasWGoEXCjk7agn9y5c2zE2qS25jTnnANpc0wemTZqSz0ae7AoLh3Yu+JfUVnTg&#10;HDmdcxTZ3jmp7MNc+Vmt5VaZFEq65mvDr3F0YLq6ZjbvaxV7QA3iYqg6EkVqpRqd1gaXMHQ4qF25&#10;Wa6mTr/W6vleUlLEOUNYaw1QACoFQLB6RJDbSiawgBS7tCVOsNcPpbAFwIx3BIBo8ADQBo0AW/2T&#10;L+x7D2W4Oodo7gADsHaPE+ZwQHgPjujky57zL25RooshxCkipOPkPmBA+0aEEiaAGGzuT4o0K2zU&#10;wZcktRcLCfQy4+R/HKWIlKTh2iFHGNokx813kcQ5nmicy9pThJJOAcFYiGyLn4UcAFEA+ZcJPH21&#10;xBr5rCH1H+bFJBxGYkYN41Zmpty1n9OFAYl+F4sHqjCfJQyNACTKfNbfCENsEYrwfO4iZF5ZLENo&#10;hpQq0wDQFjIfwfyUoBgKVzESXCRUcoFWAdYBEFVgKcUozE2ht0pGMQUAVGho0pJkSkux/ZrzaGwh&#10;eQod8nRpDdHQAAdY9yTjvH0SQBAClppIZC1y/0RoDSBgMpoAAEJWgABQBw8AEQGHBuwco9xwafQG&#10;O2AABh8j4rTHWPM3A2x13GHiAFXQ/wCnjSoZ1RyfXVZWJOCADi8JzAlAAB0DQGEiOlH+0sidHa4z&#10;xqYY8pRCmYkgYs1ey5S2R2NoSrsnBQjFVCpMoQwjPWWJLdU5Sr08KwV3Y1VtkrSWT0m1kUra7CzZ&#10;kppGWXaRedf1UcU9Ftt5dm1gdUylsRbZBz4S3TinSGK6xWp+WVrLtiiHIVXWNS9SCetHMDrUnTHi&#10;jtqpTwGyBCN1NiKTXovJUbFFAeFwTfVeaybB287uODGasFWrYVww1ZNk6zsdVQqdkyY7hsxZU/th&#10;LMbG1nSfkdgeT2DbnVcmu6ST8Tne5ZgNVnE6y2xYCl20jM7O5bRFC70xzDnHKAATQmxOgAt6qo2h&#10;miSaHdU0bOZuIfH5R4o8AAFAHq6BGBgB+jADkuASAK6KrwHrNlGbEeEnAADkHMO1UQ91sAHAYro+&#10;NzSonssWQVSRwSDl/R2nNjUMd33hPm9VVsA0hofL9YYoBFomwdAGjpQRBI0P8RtDjxU/yLlDU+bm&#10;LdiCSIrTrFxNL2Se4NhKdzjYAVX+YeabRSV2zXcMgtV9UxCVQRB1cbxaEHiCgFUuew4KabmoLfMq&#10;8tJLj8QOf6itbDqT/LD9bAY2Du4ApOMAAkAqFk0knPeZVrl3lGFRUecohZ5z3nnWIh0fqDfqSv/E&#10;W4VyOkHcHeuM56JWgAASV0HcHcHWayHAmYAAGWHA74HuJUSKiqJSVadSxwSQheU2KAIKBMAyPABE&#10;toUU+oywlqfSPcJSAGVAREPwxcPOHmfQWyHOkQHiAGPGACxSTCP4UGX2O4QIQKAkAajuBOBGBAl2&#10;e+AAAyAkfC20JOlkpS1i6E/cYm105C5k18c82AUI2EJk2KsuM42Q5q2UsOi43K6GLWamKK6QN2rg&#10;rmsEdULc5QKSVaqVDzC8rararIKaqqcIRrEEK+pg5Eoe4Iwww+3gaGIGqca0Z+JsT1CiqeJoT67A&#10;2y3/D2rhESrg4coGLk4dEI3UM2quZlE4qUduYq56Ma+8KK4nDrCsnvFOoA+En+lhC+KCnzDsLnE+&#10;cQJ0vIwy5ZE+o4+I+Mssd+vMYCcG4uK+dE16LEYWda2y80qgnybG3VEM1m1tES4MMOZ3E43xGOrD&#10;GI2bGzD6M8K3FQX5DNDo5tE2sicgIMNwHmHoVKEyE0E4uGHYuEISSrCEUC9XGM+k/EVUMaPUIIA2&#10;AsfKA+AmPGAWAOncwaXUAWQsAeAYOkJsRCWwt6WwHmHsOUG6HEVm1AXUAcf2zgQKWaP0a4KGo0xQ&#10;AIQzIkimSk64+yutCvBORoTeMuYwPozmNoIYRoPUQ2H+SkKE/coWiuUot8kEZeIURSIcSeqcg6eo&#10;Nyxua4U0yASY7gOCMyPwJOSCYdKoP4H6H0ifKIPuPkaslgdKT0AMmERwTUAEMaRyPG+cJcOAezKo&#10;i4lagUSkaOSoXMVaNmR6SSRWOUAdJMNcOohwQKWgPG8Cu+62AGUiAMPGzAfNJgk8dwZCACymwKXE&#10;Ouk6wM+EReyy26hMUKPHBoR+RYGYG7AaGyHWHsPQAcV0hExuimNlKIhQz0H+TUiyAAAkmGAABYBE&#10;Aol9IsT2Jc78kEa4e0TWAYQKOzNoy0/NKEg8HG7uAAGtAgAGAXOQ8+WmHyN0esoVB8SutwhynUf2&#10;BLISl8AqAqTWAQWmdIRwx4TwXwnieug0UHGMwxOgMZKAM9FI5soE5MNCq3EodiZ0c649DgLqLoZE&#10;2Ud7LW2qauKoq6oe2/EKoMdUP8JjFecS9StZFgQurVQg2OYLC6ZMdiiiZEeBJgppFqcmZNRhQhFQ&#10;awJOFgFeFeIpR1BaLE+IKU3ybsQ4qrJY3I2WKFDeKnGEczHVGUMmcAd+3fEm4m6U6WdAYM46qLHZ&#10;C2ZAIvRALgpoX6bCeA5a4ucI7BFSJnHQrANBDkKrGYZbRQMCYi3NQvOgcgX6rCdLHNUAI7TGsdC+&#10;L2NC1tHc6DHLGq3FSGLVC7SE+JUaqyJQWHKAP4HYHWHSAAFIFMFSzQHXAauwNoPZL0JcxxAwmEPG&#10;ISNwHwHsVuKiA8AxOQA6AiQs0aN4KiTSRoAdLgmFPG78JWSEINI8OUHot8AAHOHWHeAAHlWCfyAj&#10;Im8EMkTePqT0PYN8TUQYPWPo6bS6sgQAJ+wzCk7IPUTkMkIS6yJ6NfL+MagO7AIaAPLgQwOOTAyt&#10;H8yiUggM7IxwPcPGqcvoNrDSdybw7I8QShLKJ6Jc8CPGQSqAJOSAu6mOx2fM+cQuJIXs0RN/QwPd&#10;KEqOL2IhPMykVOMuU0NihWNihAJ4jIRoygAAAfMSScJgQI/0euKAyOtaNwzgXGYoatFQIaU2OUqc&#10;TePGHzVeAAHjaOPYQLDyJ6lANiHOHSuMGSG4HUOnO+OmecRsQLKgTmJUqYSgn+uwAABUA2PAA6Aq&#10;7Wmu/UdKRiW6S6IUmQSaHyfa/ERMIawaPOHMHmNoG2HaW4H6AMjuxSQKlkiDK2TEI8IgyWeyJEQS&#10;POAY7pLunSAkfKA0AyAyzuOUBEA6A5BOTlL2aebYLa23Ser9SyLnTYrlSjUmrxTkUIJhQuKxQpUW&#10;2fUG2eKY22bow7TvQZHeKuYW142LQJFIsQhO4oKCH9B/Ro3GtXeC2cICgCuV6uf8Ff4AhABhMHhE&#10;Nh0FAABiURicKhUJikKgwAf4Bhkch0hiENhj+i8hhEfikohoClkvmExjknmUjhwCk8emMmjM9jYC&#10;oEcm0yolFlNDlETiMYi0kpESjVPicbh1Qo0yl0Hf0ki9NkFXo1WokFfshq1Dmk9sEPiFitdvmEMt&#10;MojsxrVLqsNucivkMtoBAcwt10pFVpVwqgArcrtMuw17o0bxOElVwjF2y01qWQhD+g78fj7AD0ej&#10;xACoVStADi1gAfb6rb9f9bwEuf23vAAAwEA+KfuiAeO2dlCgNBIAEgZB4ABQCrYFAgEAAEAfSBHU&#10;AAOBgNAG/fkRAWff2ifOgAAC4IAfL677qd70ADgczu3QFAwAA+BAALBAF/YFAY6bpOmASyoQlzds&#10;CAwBoUnCXOCxzwpAg5+n5AzzqEg6cJy3zaQk0DvrMlyPIOkb0PulLut+ADQH0xSeAC7D1xcAJ/P8&#10;fbzI2AgEsCjTwIQfj2Pq6QBvSBIDt6Az7Q6jjZO6f6yv6+6cIQAsGQE/0rOkAsYoWAEixGoMRxYf&#10;0Lq2fR9tEwDpHqep7POibosDNM1H+6QGgaBTpug/DHM8fMvgG+7dv8AMqTkjh+K29CXHwfUXAKA8&#10;UImeh5vgBNMABS03uCwJ7HzQCmgQBQFgAex7zefqdGUahwAAbh3xcf4DgQ7rcQsvyFNuss0nxFjQ&#10;wwsoPAk7gUA4CgAAYBj7gXI7zn9FzquPR1ARm86ggXZrFSC9VQW7QB+1U11xG0dzRHMe6LASB0vH&#10;6xaOqy3CfqC3T7gLe7Oq1MsvtnODAw3a6FAoCEAhGDwOAACgJAiAAJgjdgGAU4+ALOmzHKuya1JY&#10;sjMoKziX4ysakXni66MUo6hISw6osqx8MqLkK9KmwqxoejjPJImeWLXj6l52h655ixecqcrEUtyr&#10;eW5zEqvpYjy0qsVqBoNpWlaLimVopkuXtisyK5nmzFM4lTDpRrbMrjnuipDKkvJhGGv53jKgbPtC&#10;45pmTLqak+M4qyu/Zfum7QOkGhrrn2j8Hl2RQvlSoryvKvbSymNLfmKk7Lo+e8PkEoJ6qzcJkxaK&#10;tzlCYSK/WN7xxTJZOnLD62wa1sl1fL69uSIYBkCr8AjfAcWlkKu/MrvnYdh1gAVhXFgAB0nSdQAV&#10;RQACSVk7Pws3OnqWg9JOk2bRAUAiFBUDwKuyAyFOg6TqR77E8O5BjhIYxx9xWAQCJdCzRTSg5yHY&#10;PUAA7h3jyNc/UAB7DvnGPuBECKpQEAHIUAMfatSFFlSOiNnB1UiJcbEWVFpQjhHCOAAJFCXyhLRO&#10;qoEly4iIkQHwm4xREF+wgPOkVcaLmkpPOeAE/zZiKFbe7DE58KTdpEZOdOCIAz/D+H4iUxbXQDgE&#10;P8+wAB0CDv4P8YE6SCzpQ5gqRGJSvzvpgPUPtVJizZEKNAVs6hCk2pvXvFtfCmF7L4SsScramDuG&#10;/LKdE2w/4xriHuPlXwBwEq1AMkgAA9VUIsRwAABLElND2V8PYeQ9zzyJAAAg/qLF3NNHaPAd4ABg&#10;jQVcOw/BrmTpKPuhVCknyClbVAqlcIAAMrEAACkDQEgAAQAQS4AsvzsraMUaJJSejyouHuPhcBuA&#10;FySYkb0e49IAD4ewetpJEBzjyK2NUdavh+AIO5FIwKii8ppeGvs6J0irHoi09VXZQitoMMCuEspQ&#10;DApFOkaCPo/zRAbAu+YFYKASgABDQA6cNnBFAQGxgzbd3Guzc4ZF1bnTKskLjEeGRcmsu0as7du9&#10;H3flwJ0i+bL82fu8JkU1jNEyjt/hm5Az1H0NPZXehMvZNqaOlJ6K6nzVjbm0cy75zLWWxEIAGXWi&#10;pK2mImZlSlzDaiRVLccT1dzoymErcQWxv7maLLXbqXZ1ZVnZVfq45WkBlm+1eodV2qRL3ZVrqhSB&#10;21cK2OUrLSSj5Myw1DqozAv5aaiVvadXewFe6V1+rdWhxRTkSkQqDWCqdiKq11sLYSl7s5YEXcOh&#10;ZFw9R4pvF6MEYgABsjdG4qYd48AATMTe4KJk9ygugMWdVf9s3PALAKS4EwGmGAOAOS4BSfD0EKiM&#10;f0/z6CukHUEYE8poiCnfYknqaxWx4DzgAOgdsADZIIRqqY8p6h8JvIkQeRJvQGTPPwek65JyylKN&#10;nHkAypUixqRWoa26unczmsjZEspWl+qKQMXVySuiGmenmeldx37gq1UQQ6LB009G6hsiwj9zGT4C&#10;Tgxc/TOH1WSilD07sVVBYkOkVkkJtyDpatasCJpWyeQFNEaE756CjlbRwVsBACVSgFc9Ic3q2Tjq&#10;9QIdYAytR+qPQFF1fZskNADN6nA9Q+j4GvNEdQ/y7l9FbkHH16hEX8GuH5Jgfb9wADnHQfQYo2h0&#10;KmlSbSTyIT0z6ZuWU36vjbmiBKBddiw4HILP+b0BwCsJr7NCgYiY+B9qAH+mJKgDJIpNNFguA8Bl&#10;PqAHkm8AA2h2nfHQPtFEUYaEeJc/VNS9EryfQwg1OMYX7xLJBBpRKoXCrATLCI/GgAKgRAgAAEwH&#10;gQMJYfJtPMmwDH3uHHLWBCKrpfxts1wVGHO0RLY2OwLJnsszRKx+ktLWg1/cTTSjllaXVTaOVR17&#10;LywWWszSNjZly+tNrhuOGJH2hmEb3VomzfF86IKJWEAAreBNWsGYKopSk/axifXuHNWWi7usZU+k&#10;JRa4lzLEXJ1RB647XrO4LddY242HsnxGqtaq/15sy8BtHKOJ12rmUTllZ+Yu8r3uWxrluOWO5I4r&#10;lm7ODWCofxuyhMNo2QdDxIjdkSbr0M1Y/jXIeP0X2vR5lE7lxvFHa8gYAxRkgAG2Nwci203j5HjA&#10;SZkmDAEXSd1bpMGcbcen9JBK4KgPvmAkAk/wCToxgSriVHySkFd7OhqU16Lyy7HN60NUBohxDplR&#10;pk0QDltVJQebsxSEpCWfmob7w4BFakOkS+tK8d2XnRP8bZ7K9EVrhpPFWKR4DbE6iahooKoEXP4Q&#10;UodK1knU3nskAZegBp5k8iZGyFKFjv0sJV7REZdcWbRRZJuRQ+h8K+AQAbCdnCGIVzsSA75n5Pz2&#10;ZQuH75IFHq+AWso5j1QG3pJTw0/cnIDreTJFXY53TzezPxA9MhZTPIPEcl3iGJrENPXl4FEjRDbj&#10;vh8B/CXBphvs2hrBzICB8lDP9jjh6B7IAHUDfDvlrABloAAJdk9ASALgJjmIej7DegEkUPJE9Ear&#10;/pHspB9l9tZH6jvj7FBu9jXlZCllHEXQCAABylYgABsB3Dvk3j7tGkevjqborwmkQiligCoiFFaD&#10;ek0JjFJEmrmEqHiM6mUDxkXNVEHD6j/PriXIggPANANAAAPgOmEAJAHF2GJD7jqMUCLOQuZt7qpr&#10;MN1CWmfNtK+CdunN4LFGMGiDEObN4Cvt0G8ufKzmROnuXmwqckJqVt6KZsDm7t8ilMVCfKNjFuAQ&#10;/iXhWRSrKHZRUKhidDZFFknEfiXsnHPxOqhDGumLMtpObmgHIt+KeOUuJRIrJOoufudxIOdOWOZu&#10;cRCOPCWLIp2igxHrLierIqMHbOIOYLDOZRsOaC7GPufRkOJuhRiOMuKRtOVxDGXRwjLRljOjcOlC&#10;WxnmRqNrmMKudKzxcHKRiqqxpiIB8pllTB8JMB2B3B2gABnBrBtgABqhtBsiIomkgFAB+FTlfkaD&#10;hQ9oxD6jewOPkEMMdLvgXARgMlkoOAGQtD7J2DYCQopEHvdjoD9DzEfEvqGjOpah3B5B5szh3Sbs&#10;PtCE9DgwqvdlEjpsjkXiFFTyIE0pPQgFvGcGtEBFaj/PyqkExLvikoqszCPkYkei2P7EpilogtmP&#10;fj9NZPQHrMRB9iLDzEvkbrawLQplAitJaj+sJx3iXSVFtkaCQDojjvWPDDuwaKjpVGkjFvqlAJ4l&#10;rFDCDjtE9AFP+HqItjsPxNCEAkgzCluABFImclHkXAFADlSj1j4IapHL3kJDZiNDFh9FxCOsAMYC&#10;/GcB0h3k3hnBxJUJviNHxMRiEJCFANILqJplNLxjsswgcAUgOgAO7j7wYCOABlajjCED+QVnqvqn&#10;hiQRWIqoOE6IdF6p9h8jRFIlakLCtlFEXB4B5DRBmhyIAByB9sesdsRmLoPE0MNiGt/SpHEIyFro&#10;hCUjAlJMslgEKlfFOkMEETbh5lvB+QGE9sOkDEKksD9tIgOgMnzAOAMgLgANdjuAJUMl6zkLDLyx&#10;NmOncxAG5Rul5C2i8G2x6mYREKomXnaDOHdC/CRt0xoRfKxRJQ/N3xexLLEKSxOibSLCnROCaCur&#10;MulKSuiCYKfCCOqMpHFl+m9vtDOii0gCjkRmvtmHPEIF8wpORulxRIjjBKV0QLFnAKyCp0omUHNn&#10;cxbT8xXiQKyK9uWRYq4CWxDOenatr0yxAuVRc0+0/UWKzCXm2n5iSt5UkGxxuuQRukD0hjLt7Oj1&#10;AObuC0zKpR3KquWRmuQx9uhuXUunRDcVKClr/sDnRwLLIvqlfB5ybNNhvhwuvBwBxIAh5IAB5B6I&#10;CFHzC1QR+jzh9pMGmQZKdLzElkyiyo4sxEXDwiDgEKkgAAVgQgLTjLhpIHqkrDHB+GLorvBDsVqk&#10;4CtDzH7iXHBCT1Zk3h0ycpFzUPpDAj+jjgFPgSYw6rZrvkiolmcVflgJkkVNmDFjQFACcDAmPFfs&#10;8R2jcV6CenBKG1uJyRXn8EtvRobEFyM1mDPEXIirJCrEcQuDHJPj0MskVp4rbF/KEotMbDby8Eej&#10;ACEACTRj/TuCynUk3IAMaV9sxU6jXO4sWAGltMgGb1kE+JElah/z4kxkXpPVinqjZy4L3obCTIVp&#10;alJDAjSD4DZj7zUMrsS2Zh/oOF9gABphwh0gABrB3FfF3DAh9MAr+JapEj/B7QNCEitgNrgAAAbg&#10;RQ2TMIDslS+GHjjkjjezOPEnsLinoh9HpsbCNtLjmL1MEEX1srnUGJlithqBxSCBsh5iLAGUKjXE&#10;XVrmkpaoYvODFMwiJD9EnL6kRGLw8MTkMDYDvsQiewQJ0iDpmFfVelOFD0ejbSmCG2QgHgIDlgMA&#10;JDlgVATqCgNgKVoElEiSxIwkKEyIRjeuqVQq5KQP/i41Smd07xlCg1LRhraUqHLReSqEJtG0cORG&#10;Os4NsRFi6NqCHP4Kqjw1Skni/OHUVnNwBRLCAoAroE/4I/wBBYOAQBC4YAYdDH9DQBD4O/4VDIxG&#10;YXEY1GAHE4ZBobEYvE5FC5LJY1DpVHY5HZPHZAAplNZkApxNX9O4nD5YAH7BJ7CooAH9MZrP4xJ6&#10;RBp+AaRNqlU6VIaFVY1CKpD61Da5QoxWKnY7JZbNZ5XRazYJvF5EApFEajHZpLaXdqXbLTeJDCwF&#10;KpbcqTX4NCLFaJRaorTsVeYNOJpO4jkMHCoRCMlGbFXb3Gc5Nc/d4NO8LRwA+ny+wA3XC3wA1W03&#10;gA4nK6NO/n6AHy+NU/X3uQCAtzu3xGQHUKM9nkALhBt/G37ucplH/QZRBgHHwABOzzN8ABQHAqAA&#10;2EgUAASBgKAAKA7rIujuYqAPV6/UBO3f6M/X4AOy7SLu4j56HqezTn+/BynSda/IUBICvOBADIMA&#10;oDIWBQDgSnsLACAaSOOxIAH2fB9IOfTcoslCQMyhTIn8hR/Q85icn3GrdH03p+oifj+IShb0wsBQ&#10;CPWminIYAoCJo7iaANJq+gHJL8o+0bmOC/wAvwhaDR43J+H5EoCSiiijoMA4BgOiTqsmmierrLCF&#10;u+oMttwoETt1HoBAQ9Z6noekrwtHESyQhYDgOBAAAWBE0TCmkvNUBAEzRCs0Hye7igNKCNoifZ/o&#10;i+qJpzL0SgE7r+S3HijJ46MdueAb1REfiIpIlCInId0SmacJ1AAe9SAAfB8LkkqTuRKCaHue0DH4&#10;fB7gAFIOAiAAZhKDSjOq059RKhEHvWB4Gwi9rmLfX0SNVMKP1i3MdIi6MKANQ6/yKoSjny/aPmwc&#10;p2AAZh0nqAB+AQ8cr3+fsYJ4jEv384L8Sg/FiIOxc2y0i9fSNMgAULNDov6Ah+uLFCDzYfJ63qgj&#10;JqMjbRusn9STZTqgRjRAGAaAAJgfNAOA3aoPg8DgAAqBoGPoAz8aIyOCu27sVSriC1sYojGuQmTc&#10;afiKzIQ6i9VSuShP+oetsQmFh1ovqCXkuabNDq9ZqysO0vlqemq9FuXp6oCwJEojPbdtKOKEwoAI&#10;EVyCsLeaJK9sjNKImK+IgwcpqYkTtVSkC3JasTDoyl60zYmG0LQn+1MTqEYblsepJl0OtODGCY6r&#10;1HPc+urQIa/THa/sPb9SwnFcb3Pf+B3/My1rSM9st647km3ZplFLQeLue0wbviGKCkifd54KzdVz&#10;6w+yhjKeb6HiKR7mrI6zfxrGy8dZQgx0Hcd4AGobBsAAZxpGtXh8Xq7L8D8H2f035qiSj9RwrA1R&#10;CFjELHwv4ASqH2kVIiAiCjYB/Kxccr47aYSDj5XqCUDYFgAAfAmhpSKFgCk5L+l1LzET2n4SRDBE&#10;Caj0AKUOyw7qyF/D5H8TRBQ7TdHPQwAs+gAlPAJIUhKFB3GMAGTQX8j6FT1wXNypZZqOjVE7PkP9&#10;IpHEdHYg4UdWUEScnxX/C1dpIDsH6AKuFJsMCcpISUQ9UkUUKnsAEfiMSqTCo2jqUBiB6k0KOVSx&#10;yGcESeOzecRMj8UCTEKHyPxepEzcv8ZAlpiCnIBD6IicchSSEHROYwAdCyICQELAMAlQ6Qz8D2QK&#10;flJiQyjIgMyZQhy6n2j/U4tYgz/COQ9JQf01J/R+q+H4UIeI9FcDdV2PEAJ61gn9PchonZ/Zqo3k&#10;myiMwBEbA4BSBsAAIQMxETChYeQ8x5kHJ5ClCy3lDgLAOko5ioD8D3HybmNp2k2D7Tofw/sjmWuV&#10;KMmyAxuR0j0XqMcby+h3gBAcUA/TVJeH+VeP5GwASOTHdKSRv5DFPj7Tsf4j6Z00HVNymGPTf6LJ&#10;wNyAOLi/x9r1RqvVQr/x9H9S8f1YhPmIHWPYAM9aWI5oXAUhpb1DwJgRAeAACwEQJAAAkA+h4Dqq&#10;QbPXKo/BOCFNeduZtlBoHSMReGxFrBOTLtarKm5gzm3fyLbyS9wrZyzuiLIy8vDjG3k2ME95uhHC&#10;HpykxQIpb1Hmt+cAQYVliW0EvKq4VELbZTvLc+VBzpaXu2RcbWMz5VbGN2Iq41YjtiIGme8ioyzy&#10;qBOAJvZF4T3yyWadWY12lgX0Ide1be3BdG4H6H5S5OBj3sGWfVV24LYCt1hrGiwxVdHzW5d274qz&#10;Va6PMbE6NiLWXy2uM8+ow1xXUEXb1It2LmmD3Rd67i0ZEUSm5Q5BIoCqB1jtHcAAYwzRoAAGmNcb&#10;RpzrRUtZRiPhzD3RBmlPOnMeG6RXUsQyrJOTSKppaXBiRmVYkGASTkEAFalgnA1Q9KF7FBgEACha&#10;AC9YLmqlUes7KhwEnpAAPIeK+lvAQP9ExvTTVsmqHWPFZo7B3nLAFCmIpHwEwcxamg9UoVDwxYgp&#10;5V884zm5WyvVHllWCHANM9ZHxB5irWb8QtHlfi5UrkxG09YB47qRhuAaT74E6HBQsQc4qPkLKNSi&#10;TioNPlSrZzAblF6s7ToUjuZmTD/DVI8RK0onZNIvzqThPNbK/gHNBIPMc9ABz8KFQ4y+NpCkTqeA&#10;QefADYKuACgSi98BfjoTEkjl6/k/1XKgI+PUd6BkOkfHePU1Q0RyPyHEyQ5gBM6qZNSqOJkNJrwB&#10;xMnYDCGgAA4BWB1RCiZRoWHmPSdMADVRSg2f0CICcaZFI/AGaR3YFkEJSaeAOqtU6qtJmEAA9R+E&#10;KGINkcAABzj62cAY85QT+rZ3Khw4VMJpJWRwyVKxEz8KQQ1AGlqVoaU/a/QHEpJjr0EWaP5/jMIs&#10;pWa8vFESNmLl/YMf0hZH29N62EevMsskoHrqo0KJx+APAaAyzUCONAJAOaEAyooAEJMMTfIo7VpC&#10;TkfSy2VGb5Hztprs77dDz7L3O6a+u7hVyH3KQaS2w5IrVN4RbxBv+AC9XALd0yvlqSrNpLc1qxIr&#10;LFvRkwWC2WqbQajLof4qVbCVuHtraC2JJbOkU6i83uRELY2m1d3R7Dy7WPafTZPuvVax2QtQ95yf&#10;VPNO57wfpgpTm8vAfNWnqRlfS+R9NXTzdx+q2rcaYIyktazeB6s5+7pLXmXgjV1BrWhLzOYMUixa&#10;8gFeUgAANcb44gADHGWMwAA5Rzq7N+xZKpCoAH9Q7ow6NZChcgWyiXNFI5dFGg9PMyPXusIqXUqg&#10;n6swDJsA8BTDYGsaZopOr7ER+LTwGXNExSCVaJg3ZfwBgBKIgkqgIqCw4ADWpEodgdw5YezPhog9&#10;YBiCpTAhSDgAABRd4/wnJSCkpOhKDlAh5GpHLPpuBLSFquA/SjAhRVaCxVAwSYowqFRpBppPTOoA&#10;oiLTDpDAZQrZylYv4gxJJNjBxvxOIjA0yrJf40whCJxNA3CSpYCdQuTgaTAiiXw/Y0Yl7/AAhCiJ&#10;iFLFRNiUg9ZJZay9hDJUAyyCIhhrzA8F49RQ6m5EozKfwmZEQ0xd5DRSw4ofSewAAeYfQgwawcY2&#10;wcqZQABAyQY0yrRiSY6Tqv6C5Xge5Pwfr8oGoEZaoFIDqpaNpCwBA7pApfw3BdhlBCA/ABbYQ9CN&#10;pGa4QgxJo9bqIyjeCLg0q4QhafhbSeYewfYhQZwbgc4AAbQeRCwfoBCpaFZbA4ogiLKeZTsSBRqA&#10;CRjRhFKRxhqwMZ49hJzQj7rIRTr0AyZl6C4/rbAeBr5JqkoiD7YApCUJhTY57CQoz9h3iWwvggyo&#10;rfpHsTzaoAAC4Co8aEIC4ADnI84CQCJmiVQ88Ig9hQa2gvxXy8oxBkyzx8S6Dpzqaua4a8YmSM0e&#10;p04mBiBvBpoq6l79pg7CTsr6sbDxLv0W6sDtAhjt7uK6zuZvJ3w47K0JL4h9Cl53ay7dK570rtIj&#10;YiTwi8RzTrDrjxizxvRi8K7yYjC6i265oqTysjbw6wchxxTzL1crp0C7R8Rqrzb0cpL065csrtL1&#10;R4Cuj25r72UnLuwmrLT2KRL2Z18qC80oKs47DhL3Qyz3gpD3wzoqYzI6o1QeIeCdIZYagaoAAZ4b&#10;IbgAAdwdp+Rpo9z7SnTgw1DARhz7o7qmI4rwSDBKAx6l6B7Kg3akTBoj6LRFcDomhrxco/Ihbb4j&#10;4FwEQDAAECqKImZ9o46rJFIl4BJIQir+49YAo5DhkKidTPwf5EofTIMyQd4eIAAdoeRAyDw/oB7n&#10;03SG03SeBjCZ6NSDaOz7RFAoRMLFS2zci96nT7bCrVylA/c84gxHQ3Lhxf4q5TK0xySOg5CJ0T8d&#10;shZJI/A7hLaQAAI568orgi7/jvRRokA9xdBHseU9rAVCY1RGqnQkRWNDZBphiDgnA/o9oj7NCG4/&#10;TNCrIi5VxDSGw9bbU5i7ZLZGxUEDo9aLDK5O77D8wARC0/CezKhmIbAc6IAbYdhA06Aj41Lko+kV&#10;g35LrN5l6AJEpUUDRKIJwHYGDoAfk6g7JC0MwzMEpEUzYBBmceRZpb5RaDh/w9iJiiTl9GqRg6Ah&#10;bHMJhdQoQfIf49YZobYcwAAbMyofoAiIgf6Uwi41CmRrrjzrLN63i0gkFE0/I4Ah9NhTqS8O4nY1&#10;Qg6AhpEntCofRZKiaMyVRQ7R5F9AsNLR43w+QnlGErIoBEaqwlAj4+9C7GpNEPjoEVg9ohQCACCp&#10;dX7GgDoDUgQDgDMgQBrFxIZIjsUu8iy90qDwsq7qizcs720jQjTrUlSwax0kJ4ieZKbJp9q2w+Yv&#10;rkklZKhh4tRxbu8mAhcmTwwmxFppckZlFZ8mx3B7svAzRva17v5u6zonLRxpa8MtAvKx7v1V50K1&#10;BrDhMqsr0qxpy853RiAqq09eS8Z8yzlh4h0uEi69Dy1Z9iS2EsUvMrFGVkC8itlkhGdj0r1kb4Mu&#10;tlxKh1JFJsa2p41gQqS5jyctsvRv7q47A7swQiomhbLOZl4ckQq+gaC+4b42oABAhPy95KomlHoj&#10;4/i9TdYnB/6uyU5l4/iLJl8eIqCrY/U05ExEoihrw4MzBsEeqTpEABZTJaih4DAB5cBh00dipAIA&#10;aVZcJBB647CDCopDTNEYqFpsxu5Eoeoe5ZodUxIAAeAfD9ZeoCQBpmgCE7gBSO8MyUjpIhbIRWBE&#10;oibOI/RATLhdhL43Q1JmBMpolnJNhKLKdgZi5U1aCngpxNhJCKKVNJqkY5BHQi8RhXwqBWRa7kBd&#10;bdVHalgiKFM1kaRgpHZpEF7MyIJetechZHZobxA+gAiEzFzTroDfghLRj4zETcYmJdgf77B9pWJ6&#10;4hSfggxHCAlSk6J2ZEhEoe6fjfDWoAAZocaIAe4fpCweJkc3VM0KN1j8ABCSFyg/dow3VtKEdy4A&#10;AI4GwEw5ge6dKYpSTTE8YfYe69caTik5xRABQ85JBIhl5DI85LjBA+iUh6Yv6aDjdHBE8+7VAbAc&#10;kcwZIcc6gfIAhSQBCh7qL79xYnqKKPIoBHok4fMzZu0HAhJ1qfF78adGIo4tzMaf45A3FEZEExB+&#10;Rzo/g6Qh6JyaE1JCpoRcVJqUo7pChgi9YfxkqDCmJeqUFTB8BKxQxjSl6GlB1HposVgCoCap4DoD&#10;acAEpnhmoCBmhJNuL/RirJtmRxVna1Vb9ONaasVaws8LkJOS8owkdcsK7KAuY5EBTtaRWScrS614&#10;wnS0ls4r+Vi84z4gIIArYE/4I/wBB4RCYVBwDDYXBgBBohC4pDIdDQDFYjBABGI1H4PE5AAAFDoq&#10;/Y5CZLGYLDJdGYTMJHM5jDpQ/o7Jo7OZBEJlCZbNYzHqBKYRRJpSZDRotP4jIKdS4NHpbSJxH6GA&#10;QFSq5Xa9X6PDqDYI/Y6aAH9aZIAq3ZLJZpzWZZTLjCKvFX9UYRE61TqRZY5f7reLVgpHLbZbb3gZ&#10;1B37jwA/X29wA9n4/QA02u2gA0Gq2AA6nY7gA+Hy/AA+ny+AABAIA53DAHsH2/H3EauBAKBgBl9R&#10;Q47HH0+3zaLUAog/n5Bt3WwJyrQ98oAwJW48/pQAOpsH7l7rBt/CAVswAJw8EwAGQcCQACgSBY72&#10;X4+eLrq2CAICAABwNvH0frWAOBDeH44YAAK1wAQGA8DwQkKYACnB6nsewAHeezWHYeJ6tKfScPw2&#10;D3vgCQIAW9oDvgBL+waAi0Ns7QBoMfZ/RagjMJM5CMse27Hru2C0tQip/gCgwEAS9jsMwfp/Km7T&#10;en41DHtQ2zUSYgySq2AoDxaAa2O1Iictg18aqe4zYoUfJ9H03rISwkkuu1IbHNQfR/tQ6kGTU262&#10;IyfUoTPHKOxi/YENg5CDwQ9kBS4AiMgSA4FAAfdJxczB9Hw1gEAWBjjMxPjcT7NUYNgezVo2iSnt&#10;nFp9tUiMvHnOoAGQahvgAdZ/P006Mvy3jatu4FfSe4seo2trYNafUKh0FYSgAF4RgsAB8nid7In/&#10;FoCAM2ADN3ST6N62q0MjVycANbKdoNc1DW7LqMq2g0BQY2djyc+jbsvNcZoMnCMm6dUOGGbp2gAe&#10;gAvhbL9LSnDayC/bIn7NYCgHfgAthK6nqnL07Mwkl3PIg7rJ3VVJH7YcCu0krIuW1s4K3hdWnxCj&#10;jJw2CMgM9+VSqf74H46DEzLA9zP2Az9IJHUmXBNbutu16t1Y4q0oNeehxaATXtbbjUnve82q0kmr&#10;gmCAHAAEYPg6AATBADYAAqCwK0AkijoVn6RpYpeMNkjS4KqxtTq5HyxSXoCqKfJkbrC4F36QhSYX&#10;2jUwbwo2vYVuegIXxaV7knCRLAgRWoLzm6r0xa+JmjzDdIwavdCjXMrxMvSpDuSdr8tyKo8m/VKy&#10;nqXIeunTrEji4bp2ykrgnnbopvi5qmnS7+ShrFJoqi6eL63TeD1iab336Lodyniev43urlvyhLQf&#10;+OIpQyNLuwXUd95q/b6hPKMF46KfDv3KJa+jijtHeaQZ41hrgAGkNkzipTbj+NOw8zC+msHwcoAs&#10;BKkSUGoHqPQyh/UGJSdkWgyCUE1vgIgWxFqUDWADO6R1S4AD+s8ReS01yDDsE4eIRND7XgSgdWiC&#10;ACqJgFn4hATge49h6AAAYAk/R3TUH9N4maJR+jLwLO8e49gCwFKRIIbcghsEoGYHot8d48R5IWHo&#10;bdBBzmUgMAUgwB0QQAAJOoe0BCDFsotMkms1qDCCG/cWWonDmyfMVYe895RCgCyJI2Y47JLXKOGY&#10;eRNiyESDnYLWQdbhvHwJecGu5ryamTGoZ+bs+CbDIqiXvC4BCkXKHdMwlBPbcUulbAEtojaa0UIM&#10;PcA1rC2wCsePgPkeplEqIKkVJeYpsz4LBWIks1CGDWG6lKYEARsDpIVAEpAAA3xzmkGUOAdgAB5g&#10;DQYtaFyK1Jm3OGmtj5aStm2OLOs1s1QAAWASTgJIOAXAAAmA2ViaWCDziOlo+DREGGXlePk27cVx&#10;molySEzCAzeGPMxE5lSa4XqEP0yCSLvVfziZkN4dMZRijfHmAAe4A5WFtJkRNKBW0dtxNRImGCV2&#10;rtTfSZhIZGQBoOaWQhQzBk2NMOqSFhY+zMH8PgP9nz6ZxDxHibhJR3itSGAMAdTjuX61MSceCqgA&#10;UWm7RagKjchDbG3NXMQyDdjquOIOdRbE5E30skYQYyRt0umwRIpwFgKATgABQCYEYAAGxKZQ9Jma&#10;o3H1cVQ0CeiQi6PLIU/gj7gCWOCLyWclqNkzunbjUx0LjVxO3IgqglJWjuGQISAN0clSfJnX3ae1&#10;tlAACsts9p0RV6WlSVS48mryJFlYd4bG3Ze7EOMs0Yxu7vXBkMdi3VM5ZSKOEtLCW1to3zkxJ69W&#10;371Em3CLDZMxjzCFv0b1cFzNkkmMUKcYhrz97xvivlB95VobzFdu836yVkrm2Ob7fy+bfn4OPuK4&#10;y8mAylYIIo/a/7s7J3dJSRxYI8R6RHGpAQAA1RuDjAAO4eC1UlLeRkPhDhBIbICnMQqIKkTlmonS&#10;yqnUOKvRcTscY5K/EnHUIyAWrg/R7UnZSpJVib6g1Blol5JZODqruKuB8CwD2yAZygAuJ81TYKXM&#10;pP6KR0GpqBOUZhsTY6mE4NsmuLJ+kELulq+gg0wzKDzHsZQdo8Ijj3NNEgBqJlGkZsKpGX5OIkoM&#10;XMi2LErKhJLOK3ZAuiVjlpR0z0nJ1kvGuqCjoyADQGS8OGlFwUoDcV2UlCAvZGakL7OO9IgyY3kE&#10;EOdUU10EjIKT0SnJBCpB7IcMUAOWx2bFYvchUxJTggD2GAOluc5vLWMHAMruos7pTprH1naF0iiU&#10;pLMxMo1I+zWGxOHQtJ01UWj3QnKo9jDGCR6GSNUcIABzj+K2PiQks9P2J18AGB6HiOlt1lC6egKw&#10;NNjCIDQFBEXBIRIMtRaqRkGAC2oQ4+ZqI7mpZKR2zJr1+JyP4gyOp/h8mUa9C7FBbGLQlauPmSxl&#10;1+joHgAAX42mBjzACezXTCS1JQSiP84paHG6tR+dArWklj1c3yTtLOPC1n+3wShkJzLWGROOo1lS&#10;ezoRGjKmYfKGGsFDS8d41q3SXkyOyVpVENiEbmqvzKOekLgk8qYlVAxwB+pgWybBFBvNUtywi4Lt&#10;rZAPtrBKCFs4HQNAZAA2KXhJbG6RsSu2D9jUvF6Ow80o5EiRPzIy5RIRCL0tISG/J813LSkyKimD&#10;xOC/KSD8Via5Hoy7EPYw4svTjbuEHtsKx7WA4+kWvET5el5b7nBkMQu45CmOIQdoUD3pCjUJXZSY&#10;i6Lqn43ML15V6Ze2Qe/c3dK5hQCGScMIXV3Dv8HPJvC8+ribivpyfN0QkDueRWTksm6+HnsAfRfe&#10;98tV2SZ/BMX5Yrj+r3bAy8i7T4y7D4cADAIsC/J88AC2j+6651MBAlQlhxb17GI8BUQcIc4dQAAZ&#10;YaAaIAAbocQchaRcKs7Nghg+DeznJMBqxBhSYzDV5UA3rGpOBdDbJK70iSxICxJ4BFp2Q54zAfxm&#10;T3JJij4oZOSCqCwyAlpiRixwQCgBZBgFQD5t4CIBRRg2iFoA5lokwmDeSL4AABwBREyaorbxhIjJ&#10;SRQjxqzd5b4eIeZDgeYeSk4dweY1kMhTgBjFBLY+CLJFpcxeBqxGCUpryx5zJlxSQfxpTgpuJQJV&#10;DKzfKy5D5Iyc6jarg2o4qphCAjI0w1iGplQ8CrjTY4MC5oI3iRKJ7oghzeTUTjo1jmyt7VJBL1Sj&#10;ghKij3QjpKqzKh4B4B7MSpw3Y3jy76xGI+BTBCo147hcKjhSBBgfBVo2yB6FZippxSg1xFrjqdg3&#10;QAAeQepDgaAb4dAAAcYegrYfSsAiJOAe5Vqt8AI7o4pzJYJnozAChoQIAFgEIAAFIEIDA3pAzpwA&#10;BCZDinqUpOChDihdyX8RRX4fqWgAKhZpABBLRBqpapwvo7UWgjimhQRpypxPwjIbYcicIXwbZgYe&#10;oApTjYZExTDRImA4gyg14+A7qEqGzpsWzj7zRjSpy1g3hn8jBGYq5pBNxNwfLiY7A25R4+AegeLl&#10;cRb5cJg3o7QAqmCSx9JRhLjagtSRz84kwwK5BJamw+AAqOsXRKLIalxOTvYhr5g3jYY9hqQkgiDE&#10;JCKpJBwC4Cw9AFYEwEgAAEIDxtY95Y4mEmRJ5G57wuZ9Qh6zKRaarUx2TNUc5UUbB7C8i/Z4S+Io&#10;rz0zRyx5T/J/Itq56jizcr4l6Q71QvgmBKwjT2r2736zgwU1boZ2738NIkD4b7j/UyC860r7o6x8&#10;hvS078a5bBInUJC3C3C6c4gp56Kxbzw67171E3E2jnQvZmihh1b2R0q1i2cr69s5h7LAjA77Awpv&#10;o68z4s50U5D9RxAmc0kza6c156oi83L57AT34w8zJ68Bc9s3T9b308cCC3iyUXB4ECiQLHpiAAAe&#10;EOIzoaYagAAbQbwcoAAdIdo0j7KnLp0ISxgfxY9BTXReSq8wxjo2hP7xCSpjipza6z5J5PZMBVjG&#10;hqSnqVUYaSwfoejXBoAnCDyRbeUyjJM7C0YCBnAFoEIC4AACQBY+A2bR6diripUFEn4hA/BBiRJb&#10;ZrKn5qcykGypAnFHIylHJCodUOyxSJI/SLJBgCoCYCQyLIY9w3iaQjYq6rjgzgkmojZUKhYyE1ca&#10;pliUop7ShBSbQtiuwyTUQ4zNRUJpQ70SJGYzEqhFrn76xkMyhyjF8UEhB2SarSwnBNRNcZRM5yhn&#10;qUQART0QaCklQ/h9AnEMg9g4aFIwofpFpGkh4jKDKI4BSVZoAfDIZwSBxu6C4tZehPpGYAAbYdBa&#10;oZYcIdY1I/J9BqplLF7XiD0UA7CPQuwji1gnAFICwCAAAIAF0voB5FTihhZP4ng5a141JF6ooiLh&#10;wtTeRJJL5qQhxblQD7JXcilKZkBBJHhSQfgrYbYcsDgXrlylAAxThipoojjaw4NQ0IRF8NrpxmjX&#10;Sjs5qOY3ChYAKTRpEMhExAYg46RNZKBVBjk0KGJShScRhKqr9GdA9PKxUSNX6+C9iECnRpFIMjA+&#10;zb6PY+D94x4jMhEMKd9OY/ZFEjJExKrzSoxcA4qKIAADYDEfwFYEgEAAADgDJaKII/R/RvgpaQUH&#10;KSrzi3RjRpBqZ+0GwqE8My7076E+69r2cAM85fgxT1Fph+owqQb6do01K1y3E1s2lAVt6R0zs/wm&#10;LoR1ork2M/JvCvM5dt8zizokc6b1wqs5LAb7Lr6/FvYutnUnZi4pJlL8069yons7RuU7i3z6z3xy&#10;MzE588NzM9Fwk4E9U4L/0/Nt1wT8FtiyIhwxSShVz+02pvp/gjh/R20/k9MnSxDzE/p1LBS3kzh/&#10;hpBVhNYed7AypmVgkcYbQcNCgcw0SlA6SlBUzhg2CFT8rWKhYBgBhXJIJgzu0aiQhSamdD5k82we&#10;ypFQZnhb5h5cQiQtQ3RBgA6OAf1XwehCoAJP6Z1ow5SNBFb1Vx5NzeQBaotI1JAC4CBSIkqqahZF&#10;9qESAmwyA97jUso/tSQuwtTYpBkYkGFdgzEpsOqDTIQ1BR8QDZZtlNgACIKXi1ihxoSzigjijd8d&#10;ld6QS4xFxfJF4lDyjHZq71QBEsqOpeRQbVgiIfinhBMW+Jk4RFwg5YMNkraxgjhqJ9AlhCDpsUCV&#10;0jKPBVpBDcN8jXQrZARiyzK1hmomCq6pYtSNI3rLgAVrprOA5KZSlRCQgkkpYfCMpc1/qFIAREw0&#10;5G48gepSgWwZVCAeYAo9BfFfo3CGxLwe5U05otNFQzB/xjojICMe4FywYF4EgDSiA3qhRVyd4yBi&#10;CLi7QnLbymBOQ5avBnYnbiAttQUHho1o5TiiwjypA36otXog4bwdBgYXQa8cYeQAQ9g3RE0W4tRD&#10;ziFD44lzwfY5kikMNJonNSUdLUAlqq+FtdqWypDbcdI3w7T+JwRNI4o6Qyi4BREGw6EWNSedpcRG&#10;uMj5l1h9BNi3SjhJSSxxJBMxiq8MsdNmlQ5iEl1HgnYAoBZEwrRnjO6jLoWMxcwrYD4DkfwEoEQD&#10;4AAD4C49CLJSJ4DU1sNCodAcwAAcAcAcQ0uIwDgDZtYD2oDacYZj9009s9479192k+Axa+h5V1Gm&#10;LG05S88+z601C8MFAiogIIAq1arH+AINB4NBYRBgDBwDCgDEQBEYbCH/F4XGY1B38AILDYrFQFE4&#10;9GI3CIpJ5VKpTG47K40AoVCwFFY1BZfHpLBZGA5POZtE5BJodEpbHH9HYvPAFI43SwBTZHUKhR5h&#10;LIlCJzGwHWY1SY7KatV7JZbLULNY7Na7PRIZXrZcbXVbhJ5TVZXM7TRrrGZneoW/aTJKLBn7BgGA&#10;5G/H5h30+32AHi8HgAHC4nCAG42m8AHY7HUAHm93uAH6BgRUdQAHw+NLjH4AH2/cjNqbPqg/X7sQ&#10;OBQMANI+QABQQC4mBgTHofHt3UeW+31wgMB+S/8EALBB5HtH1sn3wgDg38/6VGAFXYnTQACAKBwA&#10;A36+NlpPfh+xy310QACf5Qoa/LuqknYAAIATDhcDwMgADgJAU/YDgIjzBwKkDsAAA0MNMyDsOu6b&#10;fgSA7ft7CICn+3Cspq97zveAifHq1zRHkerRHtGZ4nqewAAWBbkgQAb3AMxQAAoCYGuGAcIgMAkI&#10;xakaOo6A4DtSkx+HzHKGQIAsIn4faCsg2J8ny+Smwi3bIn82kCRa/YFwcBE3v8AB9Hs0qap88aQP&#10;CkqOyXMqSPy2LdIM6LSpsiKRyXJynAI1Z7npHKGsOi9JJNQSPJ8mrfgCBDYyaAB+MeqNRQxIADAK&#10;h01TvUUWQIfrun2xoATE7oCgK3CSHtMKGJGBADyM0h6KjV1PgCnx8xMABunK0Jkm+0J7gIBk1IMx&#10;jDunCJ7HsecVNSxruoS5icQsAZ9MOE4MSMHoaBWAAKga5LTLCjB9n8yLZu6ALr1gjoBt87FYgCmU&#10;ONiwjFPdcTeoai6O2q7B/obMj1zgrJ9TQhiCsbCJqG8coAGCcJ4o8BQIKiAbkn48jZOafx+NLRkj&#10;Ojb+WOxmbEpCiD3WKhskVPUD5T69KRnzUEWOSAk9TRQoBVOAeLOsyLHsOep5nkhYDaXFiG29UUnI&#10;xNDDgDWr34DkqRprCKkoKwTYps6ee1hmknvFQS7vHAlTOHDJ/gFnLTU+/VwSwidT4DTD1SRrTvtM&#10;xjCAABT+hADgMAAEoQBAAASA8D7j345psGqblkm2b7PHcdwAHeekZqigoOA4DYABuHAcAADILguk&#10;mwIXiE1p+guHoMoC3KutCyqckqE68nSxIl4vksAs3nVFhXhoEgiToUmasuXOK5LujCqJCwmb+f7q&#10;NLUuSiqChat/PVC/JR9KJ+grX3rfxv1rIun8oOqEBFUIw+gtkAi7F9f7AF5rwyYQEfkSp6UDXzQQ&#10;f0+CBD/C3wWQGRuBheXhwEe+R8lZ436QXd2XWD7/YUFPa8eZsjLCOmtPkNsbY2gADHGSMkAA64dG&#10;sNaco3AAkIt8Pcow34+G4MNYCnkgxNXjqRZSwo7C9D7xLAI0wAiUz1KJQkbFepkVbG/HudBwTfjm&#10;GxOgfKKBXEVqSOG2I+B3R/owAEYNlBkTrEGRandlKWD+GpN2YcnxhwNgSOMCoDgFkdAGeyR0qau0&#10;VHbViuBEJv0eNGPQwJxybW4mmH0p1vA/GLDvHetse0PR3Dyaqe034DAELSAOkIBgC0IohQiAuVp6&#10;zqHvMTG0qY/zYj6HwjOP8bVTrlIadCOBJkUmMO7MMmrO0kMSNShhTRg49pYUmzQj72yCmtOFEsoR&#10;i0uKfWGWJrA/j1L5UHMCXU60AnLUPG09x7yXkKHyfSL6OkdosJ8lgA7jznNaUEAlWxspQAAHgO9k&#10;LS2zNkN2uIwygmgD4nYVEkY3x1rbGcNwdNCB+JbJ0YltQ/0ImJWwjVC5014tsIqyxeysQGD/OEDs&#10;FTmwXgnBEftISFUUgAHqPdHJ7VTj2Hotth5IzfR+aIbAkkSnzMQe4TpARjZGRAbyqc8hOJ1FKYcb&#10;8Zw2xyAAGQOg0o/QEMkPGds8TKSum4n7MiMqezhxVTkhtRh7pnFGPQQgxRUynHjpLHcpJwlbLdH4&#10;mOObwSDLZRyyww9jnck0RSdmeJ5yp1rIKzxCREIltkd++48hHTdH2MGrZtD4CEWJOIg5vZvzEqab&#10;9YdHKZpdWubwip+a1HGWQN6SMBh/QVgnBOAAFQJXNj4Hi1UY4xRlqyZm6pGY82pw8OEY02IH3LAA&#10;CGEIIQAALgWAmnFAUHns0tIdAqA8231wPfPCOxV7oVXwg4YAoL2SdPWhHVF88Cb3QEf2+x5b4yOX&#10;9hNAZ+UBH2kZsS4If19X9EjeYRWO5Ln7FCOdCl6UG4HHmPVAC9UEix36JjBglxgyUYGgjBImF7MD&#10;4oxUX6CmH4NYoxZiksx2cTvrwigPEjDsCY6xdAfBJN6pESh0OwAA2BrDYAAMzJ0OYdoEJGfk2pFT&#10;Zx4AWA896UlP2HPTac8pH50MlVuxg5qLUIoAAAdQ9zESkp+T4gU0yaaekXZ22Se8aF+oqS84BSxh&#10;SSqLJ8hirCVjsT3novZYaJGy2bosohJc5JAE6AqA436CHcAKKciMhJLwBlMKmoKJjEs2kVAdLGkK&#10;BGyYQITMmrRBh6ovMk6oACjzSt7Iaew5ICm8IgJG4+1yKU2mpS1a7PabUjD5H1MIfrv2UmQO6aRQ&#10;pJMGzQiCgRDhhyaqdbFM9HQCDfphTO3Z5iTrSgEYOQoyFj3gW5VgaU758ndbNIMAUALaG/IrNZUC&#10;lMQUhWKWLmkfBwqsnvVEm85KtVTgLAakZpZvyLmRNoZExJPjXHyxNg0gtQFC6eOITo4SYmoIXAAt&#10;lGYyBs1hHMPatxPkulKTXgubx+wErSLoTMjp0DSovOEB4BJHQmA8BeAADAEAHIXqsa2QE/dmxsI6&#10;nRHMVT3L9N+yw0pSaoIRMgZE88gGsG7pZrlXp3mCHq4VJuOqFiOj3HwQUZo3B0AAGcO4w4+wCrSA&#10;SApI3UCJpC0+b8ew+2QvIkxLuHhhzfG/wsw56aFo2GI8NAFH5Ezm7NVo3xhxvAEk+TmaXjjwScR7&#10;sFL4ieDWaKUsyiktBEogM9Oabaq0w2gWU3/vQ8m2tI7NzD4uKqp27ZSREAk1J4+cj76vldLiUDkH&#10;v7GwubUnNx/KJ8BwCkiB9j1HfFunw944JpVgcIeetDg6PAA5pzYRAiBAu87dNTTMUas3aVvE1+71&#10;4xxsVrD5KauYexTjXFa9B8ohC/A7J/yzw7R5p9QhZ/z+g5QmzD7GrEUBR+LIiqIkTIJ5KDDHAg7i&#10;pOK0YhcDgi0ACEohqygvkEgnSDRVCDDBAwYsZ/54arh3wq68YusCDFEDSEj/w7Q9S+LHgoy+EGMB&#10;LHMBUEQvaDEHR8sF0HgpD3Z/0JYjLDTF4skErIEEgwZAUKhAavqDKBDcwxxUKxgAAdIdLuIbgbgb&#10;oAAa8NQAAdyhLOZsArJlJh6QLgwATvJAhOD3Surrh6AlLViICQJiw2hPiaIqCu7eqPxixlhWilQ2&#10;iz5PKri0RYZRC3DfZSBcaaI7I2Y2KtpC4BA6pDY2jqJogfYfBHJOxNTMCi0KwsIiS0xHTewAAGAE&#10;JyZBpU5JRTB5bORJCfqTp4Iw44o1Jo7QZsRDz0Cpo4ZYpu7iydjZokahRqq5JYKYYA6WxAg9A1Ik&#10;YCIBzo6KpsxFIBJq5FhCKvjgxvaJY9AhpU5WDaI+hr5+6UAw5oAf8XwBkeyYiaQ2TMZpo2pQQ4g4&#10;wfxRgiY/LHxT5DZLgw4xi6o+JhxSTe55CusU5sI4AfCowf5U8T5U7UbrY4YpxfYkjCBiw5A9wBQB&#10;xIyah1hhRertRv7kIfgkDr5KrRwjwkZezObiQfhoRxgb4dJGYZqjA2Q1beZSx8Bsj/UOSO7gqEQq&#10;IfRjAfw0oGoD4CgAAHAFQEIAACDhpCRfg9RLgyKujkqoigwgrvJkiUBAJ4Ddph4/77jxZsjkCiwn&#10;wiKIJsiKpCLgsDg3TRQ2IeqkgAAYYaMNAbIeo3EapvxCqQLeiRgwy6r0h7ReZWJKQ6rCb37ch6Z3&#10;qychje5U40zCD0h8ZPRmjKQnyopqo5jOYl71gg4xopkEgkxuwxTCQ+y/kEYhbNEgqTojrs4qApI2&#10;sA42wnTZznAoUYhnLPY85LcghLiOEVxsUeYAb4b4yThHIxow4CI1Zq5tQfw4UD0DweM77Lo2J4oh&#10;oDYDgDwAAHgHoHIAAD4D887cA1JgM4acaXSfsDaFr0R+7CsFE4MIk4ROMPwkgqkFCa8KAiUDz4ka&#10;8u4wiCghzIYgy/CACEkiAoJPL+onkBh9rGQlcCIi0CZ+ECqzrHsDB7CDsEwq6E6BcGr+zC8FJLFE&#10;aAp6k/8F4wDdtF0ZEEK+kC4udE1GVFFHa/9FVHy/4scJFH8I8Iq9NAAiUHD8lI0IaCFJ4uKE56Q6&#10;wsKnp/puyGDKAdYAAcwc4c4AAcQcYcQAAdVM8Nh00sKxo8T+aPDSKphATbQ4YBRaQAgBI406s/rC&#10;6yAlNOJURfon1PRFszgpAw5KVPMh4monE7Z98c734iLYJQbRAlqO47km6XRLZxk3YjBJA9xLRMpO&#10;Y7BbQqJojejxZhr5xATs80JU4w4F4EhyYDoCTo8HhDEuSkM1SY8glUBC7SIrrX6WRsZJxWKpDNYB&#10;U+KfqoA7oeT8LWZYLgY7oBgB9Ow9QARWJx5Bxx5IEXY9pxwBRB0DgmRM45oxrrhFMuZORio1gfo4&#10;RlhQLZS3IjzK5KKSke44jqofohpKSkpLTykEhLpf51YhUDhvZU41reCMRnTfI2UXzZR1ZlEzohNX&#10;7MY3Q4UsBetRkriv4goB4CDLTLLo7sA5ySBQIwYwTurK73725WVeLYo+4jqTtdwfxU4eYewgoYoa&#10;sNAcIe42MnKWYApeE1ZuBtSlI37NQ8cTkQowaM52oBRCIJQGwFoAACwBw5KnpWxwz0M8RlLmZNBn&#10;bj5WBaxIUtaJaXtRix8lcDyJI5wnwxMb8+x95NApQioeUl4AAXYZ4a4ywfLqYBJIxeiRqy9sxSIf&#10;w7oxgpQfrCAiofIfZYIBABQ9xUDD8LatMgoqBJRRUEhgDIpnav5S1k6cY/LeSSKkKqxxsDaXcjiK&#10;A8k8TcldAutubRr/FfZDNPVpMrb9pxZJ4jBJcuSlr21ART7NbLj5iHzyg4Q/I8BskasbI4ZDR39x&#10;w/Y81S0lcFAwQjpMI0rNTNS1KaICACICIAAF4F1qYFAFAFJdpIjTpFj3wwdgo68R91B4h/NI1DsB&#10;1B5eLbTfU4N16ftBohl/IVYVh67ElCUt0t9JR48Ib/YiAvgli+AvSCwj57VER41Es/8IZAVHJON+&#10;02gp7EhQ1+eD1GC/9Gwp6MeDkIcKNKUHNJIsiE7/VDiCsH1C0/zEDGmF+GuHeFUBNIMISBuFon8F&#10;tFZjBxjNRRxGdM40J0x04cocwcwAAcuKY0RqkildzCVrqHsLAwZKKeZuw7JoA67eo36s6tDehhpg&#10;r3Ka1NqzL1hNdlDQJOMDhDA5IfI+z0tXytSEBtCaxAww1eCb7yY3ZfAnQpKLl+InRCNsCebSI89t&#10;xmYfgeQyoAacZelc8xI+x4AlOOjPYAuP4DwCo5IFAEByc0To0gEgk0RJZU5MSNAhVZA1M+Ea+Nyp&#10;CaOOKz45A343YjoejWlmw0r8JGYA1yMa4ka2A3w9xd6adfxEEYRNZWrxRPU2IhIw411rj/auQ3VK&#10;6Y5uCYDghlJKI1IByTRo5pjzZ1iv60RWJU2PshN+N0Iw97DvrKY678ZLyqS2o5RqFxt9kXlec2c3&#10;SgqKdj98Q31Vw5qyzOdRgwwipVxM5xhoZAJFY1w7sLcl5hl54aAbTJAa4dR04dyg+f+R4hZL45mT&#10;QgwBSTQ3WRGeTUQfZHIHgEwDgAAGIE886WVuLNZf17Q4Y3pmg/+fqKCUCOzkhWxRFfz3o0zZ6MRc&#10;RTKHg+QwxvOPonihxixFrqo5ajI4QWYZgbMNgAq8JsJeEchQBFU5M7gAM8QfpTEc5e8uIqJNY8Ls&#10;okFsjbCyEFEV4fxpqKKTxwiOhXQlKoSnweRkIxg2ohWlhCQxEWIxVXEE+qp/ueRxmxxhyer0NK43&#10;Bp1glaw9QnL5xgJJzekPxFZm01BDi86FJu2cRweTNdUtAxEgUlEUpGbn7MQ7s3ODojAwQyI0hHLN&#10;QrInJEI5JKI5ICICd8QE4EYEYAAEU9srACgCV4ivEfyaJcCeKz9H+G9KiAOCp7tAowLUSdNJkLp5&#10;MiGPIjYgIIArIE/wFBQA/4RB4SAIYAADDwA/YXDYpFAFFYxDwDGIbCH/HIZGpBB4pG4xH4dI5DEJ&#10;BHodLIbIn9M5fG5RIZLL5PKJFF4w/aBDgHPo4AZvMYhLpVS6ZHZhGKJTaXIqlKqVDYLUYVR6XXI/&#10;KInWpLT6rGbJV7LaabLqpHYTbbNJo5Eo/LJdF7lUrZJn3fQABQKBIi/X9KYZBY3fX2AAIAQKAMUA&#10;HLkwA43K5AA3m63QA688AHk83mAJnhaA/IjNMJhZdLtLg37WwAA9oAANt9tuHy+nuAAEAcFdIY/w&#10;QAAOEQbEZNQwGAH1fn+/o+BQNj38/MLwODEsZjYP0gA/PFtgPxYdF38/dQAQGBu7sX2/Y2AQECoV&#10;hQKA5t4eHsfS1DSMKfykpomaPn2fB9Jej70KE90GMY3CPuaAwAtMex4NIfB6IYwrZKA2L5t836Yo&#10;Ofh8tmBLigwBYEgAGYQgyAAEASi4FgW+0LI2obWH7BTowAv6HPSAAIAe5LGsef59RQAgEPc5rCuf&#10;BQEAOx4AgMCDnH0fAAHufR7AAdR0nQ3zqsY9q/vY2zAABFQDgBFriv0hj8ouA4DMErLZtwAQCObE&#10;8uvAyB9sKfJ8zChDCtu90QO/Q0EoclAGAaBkRo2xE1UafjFyqwR9wA2jmuij7VwC2J9S4wcPNqmc&#10;AQsiKG0PFCSRMwoBMCg8SH+wjfJNPLBREBNhsZNoCAJB8/Nkhb1RRMB6vDVTCODCrSJIAb5IifEU&#10;HOekFGAbp2gAeB6t6f7an4f68tlES2V2hKELwlADH/FANAUwodhiE4AAsBwFgABQDvs9LYsCwVOQ&#10;UwDmnwfDFt+5p8wQhljw67NlAHKwAUo5IAqCe570Emj6I3bcUJm2NRNnOivuHiyLnsfzmnQdlxFw&#10;aZwgAegGAlOIGAmAGGwU1Fbt85x7tGwE4U4xaboK5qZITTjYgMAbBR+v8/tInmrNnIjsRCiD81HX&#10;lJMKfkmKEwR7ntDjmsXiTF1q6NFgIx4BYy8N6tnZGtw8hJ+n3BVTTw9zrtRpiK7o32u5Q2b6IOAl&#10;5JM6PGMFrdapI2M/sfUEFIevHIPVlOu6NEaL2OwTd1Q5+NgKlB7w4BnZgBWaUoum6ZSJQ8u4bLrx&#10;NRlXhNq2k4MAx4GRuAAIgjnoKArnoMgyCoAAcBoH4CBT7SrOGrMFq1R1iij1IZlSTpIr6EgEgjzp&#10;teFrJHDycIpltJKX3CJoYgRWXUpP8kVJEcIphYoAFkfo/8tRSCRrrLiSMva6y0Ona2TwnJdn/kiK&#10;MSsjZr1fEqUGUiBkCSymsJGfqAhai4FpgebJPZrYLwGcyy4sDToFwwhFDeHBVYVwHLrDYtZHC7w+&#10;Ja4BIhtITkHV6XIeMSwADZGyNsAAyopGdM+yF375HdGsgQQ1R0PF2EQT2ntRhf02u+IOXIAZjzyg&#10;OIYAdq5428JRO4y58DRncOQLq2Z+avCPtgZcsUwTA1LGGVAbEgqcCWG/I2epuS1jotNcqQh90fTx&#10;uBPW2Vw6fE4FCL+AZpZ3HknFHyPIdhEW2omPWSZAzRiNsHNSf5ayhTYgRAQY8FwHQLAAA4BYCL1Q&#10;Gn2kUiYxZ6ZhxYTWhYwoCkVPVAZGxwLDyfK8NiQg2L9gDnlVjCQj47x3jyAAPNbZWE3JpOoY9PJz&#10;VKsAARMo2ZRDrm2KGbIBM7GpwTJeRc06hGhj8mm5VYaLh6jzWgkxBRtzHz/JIYVP56FCnGAKfYwi&#10;CixkbPFIZEiHTwpEPOeEvxu0URpMFKt4CsSNuSdwdg0hJoNozTOcyMh7m7GCk8nA6RhTIklfYPlh&#10;qW0FHpV+Rc8TcB8KJH+nAZ43x3AAG2PQxY8h6LQOAlBiqjlHU1j+1FKRuzbNaANKMAAPgYAkAACs&#10;EIGkZt4TQqMmh1THnfNSlIfRqFjmPPWcZFrOh4zedwjN5QB5lmDPC+SfKh2mwHfaytsiBy/G+I+P&#10;ldQABxDqHeAAXI1BzmQAdLkAQBkXJMPWfk3zfygl9N6TgoNG0SsuVcmgi8aT3NoNMQkAtfiHWCcq&#10;SKa57mGphr2Sw29AB6GjH8PlaBEnEKgMY5CuaET7T8S6P+lDLT6O4KCpxV7LmUrKcco5vBeHxlfT&#10;oyo9SQX8FgOHBmOp6W/krLNPijRDTAmPtc/Y2Y/LSm8gk/S9cGkF08dqoc8J4yLEGT2Q85pgD3Vs&#10;cZge0DLnJGCAgkZjbtAKAWAuAADAGJcgSAlL1qxFzfrBIgyo/8MSSFGLwu9lr8iOYsggrWDJKryk&#10;VFXjV/skyawFkXFsqBU4fQRomVZ+biicw1hCcMt5Z8k4vtTkN9L9Mc4xhavDI5/cWZRx+/9PcXiW&#10;v3iEVWFJZYIwphdD0+cMCvNzhoSDMMOseY6hzDiHZbszOKzfBUnR3yUUXzcR9x0ia0T5HczUAA0R&#10;pDSAANDRQAGa1JMia8+JqDf4zMNkTJCAYtFchTGN45snbJPOK1gAaNDbAJYAunPyRHKmyJxd2+h7&#10;Dgoer2YYpUGSekGH8xgAh9o0mPMARdwR60BqPfKgJ8lbqNKOJYgg3sxCUl1jSS9Ck2CgEfAOAtOA&#10;/2Jj4HdUkfw+DR5qQngStBriSOSSu0EAAIwMgUAAC0DwGAAATAai5XE+HBF/Var1zKRD9oqPtqZF&#10;yS0FOcJDH1wJjHxGGWUw4xY8B7JhU4ay5ClVLJ43SR8BYDnsJ5Iu2M4aADwH5xFiC0BQDFsgTDNe&#10;TZDaR3jrctE1DLVhnFWGnBXBj7uWPNI2GDbIyDMJQDKkhk/DTRzJRPznxsFY6pjzK03HPTvmooQs&#10;dKBtXCtBp1BJ1IAB7DzQ4gkxdcWUnANIAJARftUAAHOO5LowBsDmAAO7YdLl4uZiMbKkfXSXGEmn&#10;wk66KAVgUOSDwGdYgJgKOKY0wRN3JKYvMgcmjgj/HgdmfYfWq5+Svk6nCZpybCLFqAP1LrIKLNQI&#10;giLpXTGVeZNQglFA3h1ocXAhkewAkXAFeURI/ZDB+pf99n7rxg30mCWO+H31yHTHsTvtFKbmG+Vt&#10;Jo05ipfUmzxnjSk6e1wAD1HgPEhg+UOF9QUnKjh8LHtWkQAJEJJNJ7EUHSM16jkrKfU4RVBtI3MJ&#10;+9RSVyDtbVa6Qgx0CtIwY1CfJPaVbAoiBRyVxXhRa4ZSTypW4gyM5zLW7oo8ZVKnomgkCMLcjj5N&#10;rTrapXyQJXIyK6at44xKqXQDhGQEEGAAACsGZOJ5Trq3owx/wkLFShKDzIojrGArjHqCIVYgZloh&#10;bNotzOEH7NiHw4SELKrJzMAskJKL7KokSCLMai8IUJpdbK7LsJgnjJR9LOrKcLgqULDJbEzGTL4v&#10;SF7HDMaAwvMKLN8KopjICBMOzPsKzHLLiIENTOaIEHcLwmiVxUxtBh68JEgcYcgzAZsR4AAa4bAb&#10;IAAdodqpIikDZZZ96/Z+sP4k48DMqCTTqhCDAiAyL1ZmQx4AgBI5KNL5Dno2KaZEpES7xdRBkCol&#10;L8iMg4owDew9x2pkKw4v44qa5Fwow5pPyRalAfyuLS4fqeJyQhhwRk6JLE6DJLhcyd5dpyogpYJN&#10;KqIhxy4BwBQ9weQdQdQ0gej8AvpDxXIBI5qwJ4JVpDxP5sgwoCABY5oGQD4DwACXBLRqwuq6DYg/&#10;RTEXKxrAAA5NIB4ByNi6Cfoj5Ko9yla7x+wwjHY2KgRMMFJkJFDSLebCJXwjbjBGZXKhaVkkbpjX&#10;KaorBEi5bVblEZ5Xpp7S5Q5z4lI8rnA7wuRRUUZuw78WRXo58jg2adpwxyqiIyB1qGiuhbIiJFDF&#10;YhoAwBAokihWK3JDo5oBx5I5zrZrI1Ir4fUWUZoyCJIgxL5LoAanJVJo41AZQbaUobYeZBQfRXBL&#10;cRKlTop8i+LphP6DawUto7Aj4CIAZFAIYFwEYAAD4DhnoBgAo4sFIwI5o2iUUr5WKEw5xtDYivxF&#10;xho3syrE5EY5snRDpHYAo2IfKd4xg8w8AfQek0CqahI1S6qlECwX4bZnIaQdhEIBQ5If0VhlZq4f&#10;A3pQJNBpb8UcRpZ26d6VxbZBRTI4AjY25q5iR+Y68gYr4pMozX4853AmhvDkp2qgI0hiY65Lr45L&#10;ZIJTAAY+yT0ZInw14oaoB9g2iRZ8joTx4iI8a9Raw9BHyJDWTIbWZyglDvI8TJ6CSYIfbAA+jOqj&#10;Z3M0SxTqgn0tcoRqg3DZSPByq5afJRw10Dslx1BiokSMbhjoMZxlR+olA6Qm0UIjpIh57dwFAE5f&#10;gD8GJ6zezaMAhvDPyaohY/To5W6eLVbPLOkIAlpyCP4hoVIVYVTG4lL3oqyPK/jOKALJInKI4ncM&#10;7OAtrOqVaFMPVLcJaHML4tIuUKLIzVkPJ/zOtLgjLHzKsPC/kUTIKAsN1NTOKIdN4or1NNotZeB9&#10;UXNMdPbHMQKFQhMzI14kQdQdcdIZYZYZTQrRYdbQgm5lSkb/UP9My9kTdBLIYjBlTqpiqM0UylY+&#10;aTwhwAzXhXK7AoJdS7xyiLQkJOkOZER8pvo6J0I0zfwlIAqZs4TAMXBylJAiiWQxhEkahx5shIIr&#10;7hJwRH7zZAREcb6NSeZXUiSNzrwdxcQfYeJDJ+A7Sxgxag1NciyexaKsYDaXIFwEpGRyUiRM5XhA&#10;ByqcoioetfC5IjYBYBA4o26mgvw6pPS9BLAipZA908JnQehDktI2ZNo0Q0ZPbxQ4pJ5OBT1ZEwAw&#10;rvNHg2qAM2qHqabb42U0ND9GCYdRIgwwA+xPDlqjBBVRS5CEkpQw474xLfLVpZSRixB2ptMZIiJy&#10;r1avzX0yFIxawBgBCNkezAJLpgY+weoe00AlBBJLo+Msg/1FgoJBI2IdAdY0YY4bMdIec4IfA8Fc&#10;r+RyqOrvZrtqCqCDNecDKr4FMfwFoDZoABgBSg46higi8iY4Yx8TToqdqoD+4wlk8HZO4A8h9QLO&#10;syB4x140ilAfCao6sigk0jzvUDUtpvhLYwoVYZDRAd4AZnofkqgg5vJPxhAvw64xalwfAepDiQR2&#10;tBj3w/y5AxxKIhJY7fCRpHY3Af11TzdhLWDZ4yD+6a44sms/pRFiMghwQ3rNA+ZvKmJOqmBrp+tE&#10;JiyEkJQhSP5IFyFk79saZtNU6VQ8DVzibPJlUAlnVJQtg2qSxDp9JARDwA5jxgLk9V9QR0Ln8CjG&#10;aDkP8MtlJNqFrJrGKPzILAxAIr48BzyfRN1a8GAD4AAFQFoFqXQDRGRCwj8oFmraTg6L691Tj/DH&#10;4pdJtJ6DF4grtKlQzO9PsLyBREtLTO1Pi/kLA/kbiHpy6EFNYlTMkNSEWETKEDzSqBo19Q9U2HjO&#10;FQ9PSHMNMMlMi1NPjGMLuJmACG9MWGaFlQeLNQuJ0PuFWJ4is10tobWMoAAXoXwXwyURpEqqhsqL&#10;2Lwig8Rz9PzM7HCVYsd/bHNfsXpNp2zro17+Yf6cxStVSTYsmNxoonBEV6LSlI65aLwoA7IiABgC&#10;BnpAY/a1rQIoI6Qrgvp4KVThNcKaMbd5p1pgpU9agoScxjSdpNgx78RDgfgeSyZCs+g2KNxhA8aO&#10;pPYyK7iDIDgCJgAGYEYDZN1x56xSxOjAKaB0IhiMytxyQ5pFrXho2Zcv+a0Fd5A2qtxUA1Aes4jT&#10;DzjZSeNo5S1i8/Qhcn1D59l6ZP7+0qJIg38L5NeSVnds9+ZEJmUFZOFyg3wAhHpDwmg56wrSRZRT&#10;mJ+d45y5BqCLmha0qzb/C0GhU7tmhG4+w5QiOhgAmBZA6rQfonxJl1hXKPySS/5MIeIeoj4YgaYb&#10;gAAcgfCuku+TGV+VJR1cpwQxZbZLpvBK5spThFEwo2IKIHgF7eccp7OZTY9+wAia9vxS5Qij8oEm&#10;Tv0rxMKOqT0V2TZ0g5oAlfhDpAGkCGIsR+RUhQgxakYfZOgdQdg3oWAZqKAewBBoCoqmF0pL7kT9&#10;tZw+ClGdKd5wKapX6u6oZLt7lgSexdTnQfRaCYOBKOd37gpYxiqVcn2xab1BwyAfI3qmc/dkNjS0&#10;A6hSwfgxw3LnRkYyC86+Gf49Cd46+SZyhojY6SJQeN+n6StXrKwip8xyCYKtBoJkE0RANKLzlXQv&#10;935gJap2zTp8whtRaMGLa7kAdP8D+Rx8tKIiBdLK+6jnt7Ws8vGBxFRFwCwDLC4EoEoFB7JgAB+9&#10;cGrgZIihDTpxW16BeFQlQgKAKpWKx/gAAQV/wUAAGGQaHQ+DwUAw6GROEwiKQ6FQuIQaKgB/RSJx&#10;CRx2SQd/SGHx+TxyHyqGxcAAIAgSTTeOzIBTuISmQyycR2PyqcTKbgOYwmITsBT2lRGhROaRN/Uq&#10;SxuSzes0GD1ygTmnyavxGNx6Gzey2KTVitRquW+4QaZWO3x+ZXOG2Ow0+R3i+3KVwrBP2Cvl9PkA&#10;PV7PYAPN6PQAOl1OkANZqtYAONwuHEvTGPrDwu82emgB+6eyQuaSDUad+6mmTOebGfaZ/a9/yoB7&#10;vZU0C78AAbhSCUgB8ccAATlSClSnXgIDBAAAgGgoAPuugIBgWuwbTvzibh+0SDaUAdsDYDugDf9y&#10;q0SVTyn8LubsEczvTwCALuRgAtW/6Jnyep8Nkqh+vA4iuoK27wH+frEH8fjXqG1D/gGhbtvOAamg&#10;IA7uAOBAEgAfh8wKfR3HY5LbuufrsJomzfpshKfpGfMTNNCbrn9AoLgeBgABeDwNgAC4HAOAAHx+&#10;6YDJs1jmKIhCFH4fTXnsep6gACgJAm4L+Jmkb9omhjXgG5YDxC4MPsaeZ5xy18Juw1EMoMAYDO40&#10;yJgQ4blTGjjdpsfB8nvHMEzDMyZgIkMHo8mbky+kLXtA7CGJC3ckPGkLagIAaERYncMN3DEEPBJq&#10;bH5VDTH/F6aoc7lUUXVaIpCAsNMOxCygCkIBOXET7z9MiOPrTkSH0kIEgRJCEtefx9uw5UMTlEh9&#10;temcMH1HVJgAfR90IbpyzcZRwRUegBPvXbTNQqqCuUmyPsPAtRNTCSCqQqR+n0AAYg8CQABuFQOA&#10;BNEkAY6iDHxQl8UIf8mvYAj72hEkdQu5kHNyAEbsYjYEARICwpHNFftWwjXgOBIGoM/b2NWfDHOY&#10;wtnRJBDZQwetuAAaZuHQABgG+dqDAmDKDzu2zXxcpqLTAg0GtEpsSwLJqmyxQkzScnjbOS4bt2jG&#10;6IvqATsH2wzkuAfiqoWwjz2IfbQbI90JOue7IKagsJ3yl0ERrpNd3M880OSAj+ocnekqamj+n9fL&#10;/p+f/DQ4rqJvG8FgbTSuMUGuVIx0ntqpGmimvG172tUgp7ntqlEQlBKFOK9USMQBUnKuAKC8Mt1M&#10;tEidAQ2pttcJDcMNq2LXKXP+rpUfoBLTeSHpleXiVQ19nbDmIFAS9LzxGAoFukA00gSBMkAWBcRg&#10;sCIHAACAIAeAHwRGCQH+7WqHPI4ICyQqB/r71qMoMgQqy0uDJcWssJZiLFKf0o2A5EiTG0PWXEtE&#10;BUDEQKM5BVpNzzQQJwWM2pKykkSLOSIrZN36wETAmMhq6yzFuNyRI1cETykxchAGDRdINQ3hxDmF&#10;ZGDulXI0SNXUNCowjh0RqCUGGrxGhAVsozjTYO0OITAlUTlYHGH4gUeQ8jIDlHMzsb44hyAAHUOw&#10;dYAB4DxHiYkeY7gAD2MeTNtJU1Gk9OK6N4htTTnYJkqg8BOybLtN68CKLEjwPEdHIBgZqXpyCNqP&#10;lHTjWkAIfQAp8ZtoptIeUiRuBUFSSCIY0gpRu08H/NU64h7v22HYe8kg36mFHEzO47855rFquJZk&#10;a9ZJ1iUt1W6baBhch9pZlSXKX6qiDStUShgAJvGTK/IcihFS23UE2jkvJQSWY9ttRcglx6nCmgqA&#10;yBEAALAQAaAABIBwC2BAFImrV4JXUboFejHAgw9HTAAAWAY+6yT0gNAXLpHR252gFPSpw7gDAHJA&#10;NAYge5ijjMIJATGZbNGHFNAOAZEbHHEIUH8RNKrCTsHsYaPQecaSayxIoxc4RNpNzKOvMEkBpXNu&#10;1IWxdMyGFOJOJcxd2iFCutnkIRlVC7CeAFO0iQ0pH47D6MYryZSxGZJgJsndEY+x+HYkTKskCqXV&#10;IkH+eAwxiDRMpJstxoyVAADvHkgUYY0hxgAHCPZpDKgAgFpZUAkbxJATDI+jcxFN0vUHH8m4IYMA&#10;TgABAj5wCSAAsxn0ek06+UPJIPMs015ymnF8QxTQ26ckWJ+jmQ1wNG3AHcfufcf9Rn7HpRKnJVKq&#10;DsJVOw7seQ9zEC2GONcAA3x+nWHwdA9gC2UGGMZKI89R0HqSbGQdyZvJSj6OQ7tZZKDwG7sg2k3c&#10;KDvHjlfUF5spEOO6heQ14g/aGkcek2I9aNGVrKIchx0BPHvMQoIo6spobu3vtVCp35+D/p4qOxI4&#10;khUXTAJQ8hTV3FnL5NiTKTrS1rNIgG3VHRNEMN0Wmvm91Oh8S9eufcrUpH9O6ces66pSIKFWvIha&#10;0VyIEFKqc7k1MFTyk8eIQ94hx0C4SAQAplA+lEHUfQixyBslSuBnWekDAFAKgAA2BsDAAAHAOOsT&#10;sgoEwIL9ANUcmrkTUO2PMKsgcLW9KOiJMQtJdoERAI4XOEUFMzlxL5CMvEKyMkJzivaIsHitwdze&#10;XWEJQYSlghPjKFVYzAQt0LCRwcMiJRCLjDbPek9KXrO6QqORG4EkLqBpPSRqS9RHz/EqQLxF5R8K&#10;hqmYbp0sjtHgPAAA5RzmUHKOgykY2fjxHqZCq5uG4D2iySBlpHEDuiOBICQBtSZGgXy8S9h6izwJ&#10;dHHZdRxdUEPkAcI9Me1U1+OmxyTRBXkk2AGAidSZj0ohPufxDDpo+nmUYd6Whqm6EKLPcZOraiDb&#10;eQQmXLlojgAHkrTRxqeHB5IP+0hZp12xn/ScQow9xTl1XXyhJQht6z3VlIhMkIBHvIb3IbywFo2M&#10;RoJmPoyCTTubetg/Sn9WzxKajrRcAAHAITqBqCVgIFQIsoATaqi53Jlu9WxS/itVo2o4VWa8BRwA&#10;HANZRnrjx6VkpIkBP+yCLB8Ghi0PI8780qETSa/g0xyQBpIRFaZDFW7q8epepK6GA1rH31QblApK&#10;DiEFaiaZajL0dls3FcdUKxDhK/iggikKLDckhmGcpxBUn6Xcowfc+m9EW4MWJPMAkCTYxzIUlxfs&#10;i0S7NOKtwxC2DEV1tM/cxI9VCI3XyM8bw6gADPHF14eyGofIMOKvKDrnpSLcskctCB2J1GvBQBxI&#10;APQXAqAAAx+ausSFSceSlfPZ7UVA9649/RPwBP4om2xjRSjTqLH2T/FGI3AIzKVSs9jf5SlVInTn&#10;oxxm2HhAAOceCWRWjHG2AAHkAQS6H4lIAOAafYPGMQwsjaHomwNQs2Ty/mOAO+gGI+2cOKk+JQ+o&#10;JWqCp6xSIKAKREzaNEzSI4Za1gSoQKKoyKoWPYQ0O0gyuOXcUQV4PSO0pYp4P07c44Qy+8I8YYcA&#10;QwqupCI4JScmigIMQcbSQUniwOPWm3CKXSNwUYjkI+2074j0bgeIACNQAUN45aJKd+LugSaq78lO&#10;NKL8kGeEeOiW/WVUb4Ka2UgkeHAfBGIMkWHuUEnwAUSAH2igACAMyq4+lK/OIK6CpqI0JC/cfGOs&#10;fWfQA4A2AuAAAyAqS6AcASOsRkUeNKbOFSFWFUkg3qpozixoxkLuzYgWgGwazWz20U86fos+qSlI&#10;LOf4JMKRBih01CLTFKLG0+JeLexgNGKozmhYbOpcJuH6+AaS0ez3F80rGeg0fqSkTqhkLkiA06LA&#10;0hDPFw1II+KHFqg2hSOKJkx0NTAaMgjOjSHQHQjKHOHO9oHUHeHerSZdEKZSQEtsPOOSJmH89OpI&#10;IOHyMYckhiTVBsqOQ45CWum0NQ29DGNwIc/o8cOCOG7qglDSNjCukWkA28IeWoIKAQAeS6kkX6Yy&#10;JAQWJWPS7WIOZmWCdwO0cikecGV4IihQl4Ow2mfCONDyxlEwSAWsIWYeVnJMKkOWy2IKbE2abMgE&#10;Nyj0xgceSoMgk6QeimIKWwdE4+eUos/gxRBuJAbGH6HijKq2ZkhAdqNLDyYWNQP2pwKUH4ceAcnY&#10;AAByBQA8AAA6AuS6AYeuYEaIoIPueIwW4YoYvUHyM8nwOGouPTL0Osx6soNW7Sfa4+QmaMK6qsaM&#10;w6YwogsrJmAYAYfYfA7IpCwKMI6FBGJCSwTcuk0widHK5OaWtnEAWmeku4f0NKAE8Yba3U/eSQvD&#10;JWUpGxKEcCSQH4KUAVBFCQqMQwYQQKr0Pkigo6naUQMAQmPAAYAUOs0QVyTe8uUSTCJsiyMgNuIK&#10;HGHQjSGGG4HM1iH4KaQ4WVGMJ4QkOwPeTBPYN4P8Ia1QAGOKA6AWPuB2BgA7LsAyS6AIHymKPMRE&#10;SQOOuKTSd2QkaMZuTuRnJMleHuZuXkLuUcfuPS62rFOI7MI8bgmWSAO2sytmUQP2PSkcti/uGYGw&#10;HEZ4HCjYH2AXAQicAGASnUP+OeH8O4MObvLaH4UI/OQwAOuQ4WcAXSRqLcRyLYIYhcvEpcTgVSO0&#10;7WgSm8uo/ePu+EAAHoHgZ+Qgx3CQLE/SKUVqp1DDKAewJ5DKbMNfCu3y3QOvKUfcaWlqPAXQKqTK&#10;xQMO18JU2sH6MYMBAymMSeWcMQ8QNkaWOKOEWUwKaYumbEMQAYQ1UglDPs/IbOq0J0J5SfCku8ze&#10;86bPG8okiHA+1Kwq0xKeVS9cMQAOWI++Ve++ZSTwUQh4pUyRB4U4ewJGd2oIKaAoAiOkBOA4A+AA&#10;AsAwZQfJEyUQIGIJFKz4NTWi0pF0iLDTWmK4UXHDFST8jk0AiY1FVNGg0rDS02K1G1Wo0CJwMIhA&#10;gUgGxDFJXCJJXUebIsglWrXxXVF4g+zMojIeku7w7yNs4qJUMeMYHQHaZ+i4HOjMHiTc1wYwbadO&#10;YSNRKUNYUiZmwmV2VSWcTcH1J3C5LMKbCukSxxAeN4NrHK28I+XlIwOGNiNiXebar2Zi2QOW29HL&#10;ZaxsNaH+Jse4yaAKyyOurzMKJA76c+7kumQYTBAgI0p8T9aacBPYrs78VS7YPZJyOUvosg3sVaoI&#10;PSW4x3DQlqPgI8AHT8uYbCbgVXNEdWdAUYtBMfD4NUpw9YRcnkHojYACHsTcIS7Wigqs2aZiNrAy&#10;sxKE4MBYSGAABUsSS0AePSes8oOA9EVS62QKw6NeHuHkSyAMH+QwOEQwymOs6fRII5EZDcmWTgOK&#10;JSs2gSbkMYNuQKJS3INKRCJsRC22imWqV5XBKO6QwvJXYwQdOfHAIOd6rQ/OUoYuOcVUIKfCRGXk&#10;4S7NDjHBN0uNUOIWHyUoV0K6wIiAmoiBSOQTKUPQjmU4QwN+PSNqWpd3KPUfQ+UEMQHmNCGaGvPS&#10;GsHiWkVPc9FMKUVuNgqO48PcNQ0VGSIMAc4WB4BMnMBQBHQDONc+qORcRfTYucKtVhVs02daH7OY&#10;yJf4SqdYVon+Q2/m4mVSXxgoKbMC4obJV4cNJmbQIWTWHmHuPAFiGQGmAAHAHwtYvqnalgtQQ0qv&#10;BUIdMnUW5cKqj6o6YksubKQtJmKRKONCMI7FJyq+V3Vy/uN+s3KUPHe2ZSTsW3ICNMqYW2HsrEW2&#10;5fZGwiNUKpAwS+NIlIbINEwu4Q5EucxFTNUxUWUsAJjc0GMEqSbo4WI+kWq6heQekKqveDjEUIdo&#10;RqXqN4eIrCAAAUIafmkGKCJKInMSSgIi3e/ZjcwJT3dbDbDlZEkCJfAxHEfrFeIMHvlhU/TrHsOm&#10;ZQ6mQUmI8sQVTa8VJkTGpUaIAsAkOlEinMA0AuyiFVmUxGzizUzTX1XlWwgNWlXGLFXpSZk0zQ2I&#10;0WK9mhXRmnmqhzX3BW0gwlnChwKILOWBnO0pDHDbXyz6OLZjXVDXeoUXNoJGbNT/NPljHejKG6HE&#10;HKAAHWHU9oSwMg10QKqtTxeWuwNWQmrEUYISP7cBQuqONu4qSvJWXyquj6IakSdG99HA1Q2ZVATq&#10;N5CvVIK3FXGYJxW0xvJlhUZjkKZi5aOFdGAqyaH+4EisPASpJuyRCNBJGtiZYFDEVlAWvmJQXrap&#10;e0+vJmssPOAQPqTSRCqqu4TovhaMQoMEYuP4adREonDiwyW29cLk18p9kGU1GIZNEyZMWswuceqY&#10;1gHsHUjLqnCERxqEnmU2OWqMVORIuYPAA0AeZQBuBYBHEmAiRHOsoyy2bVOVJ3XZS7HyHqHg68Hw&#10;HsOxL0PS56SAOrc+5oYifCSAn0s3PwH2XqJ4OPo4vMNY3Eu4fAOskAvZTPJNDhU/CHCDH4O8c2S+&#10;5aKfi80QqvUQu5peKeKVM6SArtBw70OBcJDYaU0RUSYvqHpgINCu5aR4qxEwYFBFeY1QUEXyAWAY&#10;nUHm2DuEkAHjMMHKHYTcGCGwMoHiACfxqCYu36ZkcnZ6PYfmU4MKbaqtI+aIRcMQBCAgPuCIBisO&#10;AoAofQUUgYL6dqhSL2hWTQRG17kYISXyW5kdH0TNUcOfJyouSRcIveOXPnOW74PAqsWfapa/DeW2&#10;Ia1m1gFaGaGyAAjYfYANvIWs3IbLKVT1tywqK6sBlgUIAOxKvVRA3YPPCAxMkEeIV8cu9IXQI3nv&#10;ytu8exdcHo68NMMQSoRqXyJkJSK3eiPlXexkmWmVJnK6gZSxyZG9H0PXnUMExqwwWrzkzaH9Bi2U&#10;7KV0WYwKuScuVxRFe6RLm2MBPiOS6QP2JDPyN4KA/nBp0gJHeYj9JoYk7u1JU4aRlYxleiIbpLlc&#10;1BnoOK28eYJ5LcPuO26FjlX0OLN1n1kzFmq/0+7OkE6eZQICgCpgT/AMFAEFAIAhUKhAAf8PhcMg&#10;0Rh7/iMXjEYhsZjkdiMNisOiACkkeicZi0piEJhICk8ml8ii0eiUJmk3nEckMhj8Gf00AcxnNDhc&#10;8lEGicsg80o0wm1FiFEpsHpExkMbjMgiE7rcQftfAD9fb7ADveDzADkc7pADmdTqADldVsdzxeQA&#10;e74iz9fz6pc/fz8foAAoGAQAfb9vz/f0WAgDAuIfc/xkpAD8h2ZyoAfz+w9he4AAb4e2SzEhBGpA&#10;AJ1mczoAkmH2Oun7220y3GpBEXhuzzs/2dfwcRAgBw9TxODwWYfnNqkJAfR3ENAIEAgAfL1fAABQ&#10;OBuiA4K2AOCPYe+lAYC69jv0FxwCvb8n8fl2clYBAeiyFhvkHkp+sYg7GoOmYBgOyIDgQBaFOkhg&#10;AAMA4DocgzBIs5rhn+zDopmsCHMizrMIcwZ9Hs0MBAAfR9ny0UWMEwaSISgjDwg3bwwW/0HgS3b4&#10;J+ei3xQeR1tE18VO2f6SvSw7fgAAgBQ+4rOMUAAIgMAwABkE4PgAE4NgqAAFgRCQDSbB8qpEhR7n&#10;0u55ns7Z9ntFZ5HpFYCH+wYIgWBIAAkBU9AYB4HRzCQAn8hIDgS/LCysfzhyiAB8H2zB9H60p+Hy&#10;sjXgBCLxJI66FMc/LRJKnbMvdT9Pv7JdFIur7MK+n7FLIfTSQnTz6smwc7MG6zrgVPsHwTYEJHyf&#10;EVyrKx/xTFFiIUA780I+KEgIAqLUYsjGMA16Hp+AdC00BMFvS66+UahTOos9T8ny25/H2vx9gCyJ&#10;yLMABlmyc60no65/ATKx9ohFR6to2DjP1GMBujKx6nq0tVsZFYEpsIoYBKAAVA2Clvvyfx7sGBNf&#10;RRd0mOsy5+LJXlRPyqNiLJcT/UkfZ6MlXYBTEArIn7MkqwlJanycyKqMQfS/H8fKfsTOgC08mzPI&#10;SezJgAa5tHGABenKu58ALjNcwfMMosG4T7J/VdiRWhLBrHF7q4IhLOrIzORuuh9JH4iwDNUzb4bO&#10;AKVbGx6losfR8xW6LDtZKx7Ho7Z7nou781kfMQxQ1zBs7RMxzO/yWvUpaGJKiiFgJu8mPqi8yc65&#10;zntwAT95vcb+uMweXU7CeVQGy07PnbR+swzrBobRne94y59u25vewCfx8YEAjBU0ArD5RsMl0yA2&#10;b4H1nbXRziosbFaIyWkLZpC6ONte3tRvvs6wK4iyG/KAB6fk/mPR0sICT1USlyUiH4MsZBD6pSln&#10;GMi3xRq1T5nGMOUoVUDSCFWJuVEhZWFzQCJsU9zpNCXnQIM+1uCDiLk7gu4B/r+ySpLN8pkrJMYK&#10;E4KmT1GJI30kqe2ccrr7iqwYKIZwmhn4dkdg6TZbCBCauqQATMjMPidQ6IwTMl0TCoRIiKgA4DBT&#10;LN8I9FSCZRWCNyMCVQn7JjTkEAAO0eI7wADhHKOQAA4hxFsHMOsdgAC7MCUiWRV7QUorXKjFCLan&#10;yZxDMs3AxplFGIsIUYo06ljQKVQCbowj134PwhST9obRIVIMOk8B88OTcFBgXB0+7G32EQUmaeJk&#10;gjhvvAGddaaaB7mhQizwASCwFgWAuo8fr3x/PmLIYdTDdSHQJIWeljZmTGl7TsaJ6yTD8FhOcpk/&#10;DKjYHcAaA8sKAzjMqJsAdCD9G4kXMSZiTjYHBGwQCc0sjfJLD5NClVPTwUomYJcTOZ4BgEnfAKAg&#10;8UvTrkujCPUdxeB0jmIcrMxBwwCytNgelU7qlqkiMGZEw4IwLAQAADUFAIAAAUAid8BLJEoGwPqP&#10;Yfjix8GhTadseY9DSmBIsBBzCeTdgSAlRhCKVk+p6IbJB3y5lGr7QGPMesaCSKhMyAYAYDCDqeny&#10;4gdxaH3VNNk6WKJDnnADQCREsc9EyD8aHNBsB8iHH1H+6cmzJjBoRT0x9PTn0QMEMOUFdR5y/lhM&#10;Skyb5kDrxYOwPhmShDrgDa9N6igAifnQZKuUxDg0WGHcizAsg87HDdHTGgYg3I0D3XiqKJRogCkJ&#10;pcwJ5ymnMIXKWflJsPiUuJAACUCk2AfAzBGAACwEZsHwZa2ubyEpYmlTCnpS7J3R1xr9Yiexsnrs&#10;LYEqdo9Da50MOshJ+DxzCAIT1XwvCzGiuVOc6xuSBzOJvAAOgeJpRZDDGoWUBIEjEAFRvQ5I8pHZ&#10;EGXce0gzYYPPjJsWO3coSWSebDMYiVTVQoDRFUBT7/HCH7ncdsvp2ygkKNszKRJDFnuskBQ+QahC&#10;LnRhjhtkaEnMwfM/M+I5+qkELAElYwqzwA0TQMQrDR1ZXAFT0riAZsJDu8MWa9+CmYyEHQAZcfzM&#10;qwF+pTaQe1zSxmrodcYmJ0a+wDJK8B9hC5vJWWKaF9ENopG4I4dSTxIUlk3IKYeMU2aJgEWHLs2A&#10;C6MRNOnBeZ8SD5ukwDDGex+UYVyAAKvQUUieFCIpmGFsUikRcJzBuasgMw4dh0Vcqz/WC6HhqwPM&#10;cLNDaQI6+N9WYofxA0rmEjmeSOFBj9C6PsI5PxWhuhPVdn4m6rXNDiHRWtEX5QCS448hNTFFaYgP&#10;P8u0VrejoPMeIABujdjYOcdVAxyjmHLsku7HVMIDxTYhc0nWzxfNnrp7BJdfMlj4RahZ11Lnbxaf&#10;kxRi04EOZFSc7ebkrAL3xio3hPpMzgfgQ16e3jcPkOlKCiBEMEF8kNGE17YXWVzYK7x3+diEqRL8&#10;bOWbBEJALAqBmOg92BY4T1EMoMYVLmXlKuhgpxiWQn16wW7TXKttBryABQE2M8ytSsfqhp17rTDx&#10;5IPNk1SWIBSKYisCTKHFi4uftWdL5DoHblNVJyegCqHSYAdBfLDQMySC1QAS66sWJJscGQ+5XOtu&#10;LDMsCa4AAAxBABoAAMATAeS+AlCRxapkWX+3QzCci0DyLsAA2yKwGzNTwoECAD5sJhOuA8CNOJvM&#10;jMittKJi0OGvPPYE+t1rEEsVDYYpa+yI1meSa82dqzED4Tcc4oxwIyO8nphrFpkVL8XJLmu6wCQG&#10;ILVWROuZsIDqw6TmmvSz0yHZeNOdMfO9yUOPw9Ghnpb7LKJCdpNzIh2DyO2LkZ42wADnH2btI8Qk&#10;GN/cGX5oJfDoKji+ZBCxzkmnXowX4HwMAUAABIBybACmSAEG/lGG5EAvLColpjIkKnVDHs/FRiFs&#10;UuuCImTDtuJDRGCpkqSLojZM3IQMhlpkrJdi/FGlriwuThkBrhvgABjBuo5h8AGjygBJ8sjEQnOD&#10;XJhkLGRL/N9IWvSjpPLClQaqSQMJwMzmCurkrDjO+FmEMp1kWENvKFHh6jQh9HGJhlXGTIuDGvQK&#10;+itnbjMkmmDncEJtPDHwBlsjKHOkjqHlpmlkYsaiDDCjIkmlQmSKGlNAFKmB+ibODMYjlKwuuCos&#10;cDdwLqTkVkMnfjMqUjSp3B4DEB5i7mIjgD6sgjXt+m2LoMOQvJXjmv1CFrrNKIdH4IYHVHwRKPUH&#10;Pispqklh6GFjCGSD1DPgEKmDPNaIJIEsTn+EGIRkYm4NLiZwDgABWRgiKoELExTiUNdtXIkCsM+C&#10;cNHG+NIo+oJpUsaNSuDtcHVMzoVtctOoQoJIimepRRrtExvRRxpNJxyNToPiMODNRtNCklTiLM/C&#10;OtUIkimNbD7N9x7opuXtfiZsECUCFkli8jQhxByl8BrBsBsi4kfh5qiFHuTtLoeEUDnRdjGDTpqo&#10;rsBCwO0IQt9klFtEAngEMpEnek2rxkVrrN0gAJ+E9GUNMRytPMvkUKwnwoZLPoWw5HNDcDEi9pDj&#10;NpCniGWmSClG2yYN9LrGUB8FlABAGDyveJsH8OfFlSJJsuUHkJ7GDifnRICsrsWHPiZs1j8Glj8w&#10;XFAi+M+jMoFuiL5SNpkDMlWpoQHJfwCIRiLPWKXsiq4watfjqqKACDdjRFegGKmD1ICovh8B5RGB&#10;/B5B2iDsnlySOx4sNS4C9kmKFvhD8gOAIKmAggZgUgAAJgHKdGvHTotB9Qrh5RWLAC0B2B2i0LQj&#10;DgFvDk9gHFAgGjVFAKmQ1nVE+jxDCk9Cvi/RNlHh7sGj8pLzAlFiwDAj5nht7RqDcS4CJuDFdKEk&#10;QsESQwuO+GEG/wFjXIEDlKTuUCfq2H9oPjim2wrj0iEp8DviDjmFkvhDDkpECDMDrDoOriHDpCXQ&#10;ysCneG3iFzikVylEVhkBsKDBnhzGZB7nkm1jZjlySPCFmAFgGFAiJkVC/GbsuKUyVkAgYANDyggA&#10;Zv8gGzNjCLUsijkwbJwmhsJHrjjLBpnkcDqybkAmwmUHIjFiwMYmjukp1JwkqkFshrtEHjPsilGm&#10;jEeh6iyBSBdBkgAB0gCKmEHvfAGDviEpyMWmhUdDAHhvWN6mSLrCGmbw4mSFGG1IFpTOzoZyqM8k&#10;EmeClt6PhCfkqobC/FiDtqUjFzxE7JyRzMjF0D9j4RlSdP1vXGEDpKfkGygIPmCiXJqRvnbqt1HL&#10;OsiLrn8qGExlBnoHSGNoySgDWDxPLSzjsMnnlP1CbHXECFYF2gAKBC2PCC7z0FHvWJwsqUVoFJIv&#10;KtYpOIxoaNRR1wetQn/OEOGkOicMAPCDbj1FpMrutCHFgieCoiRtLr5MhplirnAOVw9KGNBBVtCO&#10;EFSiJtTQdo/yjMhidR/x102NxR212xtVzx0INRqidNQiQR2imIBRqNaChoX0/txR6NGxdMRV8WCi&#10;iMUqkUzjOPaD4LtmBB6B4DQhuBxGqBuhxo2SDC4DzjQ0xDP2FIhzIQgoUPoD+vy0T0sKrxSHZKGJ&#10;BpTFlU31aDQvVB+B6i7gDibSGrmiFpIDWKeN+DKCIUyToj+1brrGwtDs8iWvRvoIrWGxJlYUUsnp&#10;JulnhiInBnCHOJWt1LHHYj9TDCEkVq5gHP+gGAJjCAFjxDFMIEVHiQQnhsJsNwsueiDqGJWuiqgF&#10;cm1ieD5y/sXFgs3DdneDgJqjrDDmhnvpNsNKpl2wQrHT1iwpnj0ifnltlgDlblIuUCVUspXADDxF&#10;pkxLxHSToqEB8h4qBgBqWjTDYEyFInCTLiClxqyJvMAkEIyAXgRqOAXAPkvAJAHj8m7jvigjMOji&#10;xCyB3wo0oNoFljMJrkFgJAHEJAIGQAHvFlRCEmlDrrggAAGKbSrDLyTHBqpJkGAB9LopAJFrVFQk&#10;7GTsZixjQpWtfnHx1KH3GRRxyLWEBh+MJwLiGh8vBMEkclAvUulmOD/U6AAjdkxj1vrB/wRlQD8q&#10;wCyAFAFlAwEgBl+zAjrk0ljGlAAB5TUiwkmAAC5khBZhmhri8AEJch3B4TGs3VMM1CwJdsIDX0KR&#10;ZOkmysjU6H7AIB+jQglgXATgAARARAODCMJyijAiyEDjdpWnbDBh6xVyV4JsaDDkDmcB+klJqjIP&#10;g2wLyTvDPCFFLJgzwlXDNVzOMEzGanHsih8si3YAABgBqBvQUhwI54ESzS/iDpmi+lcrQsRVJHAp&#10;Y0T42WwkIjXFpKGFrT/IsFuoiilUVGCJmKKInIsGTOLixWFsRKitlt5XrLxm3iDMCQ/jNVqT5kBz&#10;vTkD8RmM/1pokSQr5IEorS0knIMjAkXqR0/y1OHq9Od1OOrlBh+vK4REjkLHhvZDOKyFqFuEyD8Q&#10;j1Wh3ByPwKQ3DKwljpwNNjoVhNgswGBlTSXkHPjCIsCZXFquZlcxyGUCQwcuFEHjCkUCDFpjxF4I&#10;qy1HPHNx+4AOHNyJnwLknD81vVwKIxr35yjCP0/nwIItgkGU2WDR81gaH13of6JId176HM6Kp191&#10;8V/CNRwx1NDNEHOoL6F6L6SyAm4JAndKEB1B4i0BlhohpAABvhxqDB4vBwKIKj5DTndHhjLNyo72&#10;6DPonQesPVbsjD/T5nnCQi+U/YqofOKmROMionGNlgBwr1ByZi/H4JIH4Z9rosYH1mwWSkOUd6PM&#10;yZEwGQGNvpyWfmZmBqfzkFfE9UxVKHomSCQkUjtkqjdzim3nRgEgHKMB/sZn8OdkBnit2D/5M24M&#10;ElIpVlEusGbiEmhiyKlOfEBlzmSjMAFAGjvkbW6YFx6GbobWkyq3Vp/jNDnQpqXtHpli+atHuoww&#10;rqfnWDIjISWz8p8VRK0uz1Wh+B7C7h8h3TGqtD4vcGzyRj0oCm1zZKMD1TAZ44QgWUQAAAXgOpsA&#10;MPejRAFlhuQW2n4zigAB3B3i7h2h2qBmUKPDvqLpsW0DxAIPIpEiLOpSVgEVdx4uIj60vpsowwcG&#10;RDLHTkMiU4wjomgHJsNS4rr4mm/nBUdVfGBuYllIMG/mgjLE32OXMICRW1dift8cFiEuQDtilTq5&#10;rjNrUEwlkQvZDtkWhJTqEm0Fii8E0gABqBrPwBiByC0GZH8qzSApTHhloHVH3j6lLyUKwvDjrgVA&#10;LFAghAaAVAAAITQzHHevmQ9HRs16lptHPsNKFlEscDOCbPea5nnOuPWDQj4Dr8GpoIxmiCoyv50H&#10;tqkZjDlB/jIhz3jgABahmhrAAB1gCqmB/p8KGmeZ4pXh8pzohonz/FlZbo9LCF/K85kYr3vS/zAC&#10;ipDkl1SO8PyMizTkV8ulUZiDYYOl3EVh7PB316T3izoNytC6GN3OzpXkcDGEMD4nkZ6xL7MzvCCn&#10;zGwPUT9n9uIyRo8iI5kWtIQDirokPmC3AFROyT2Z3zTiybfjQsukykJDUjxB6B3l8Ow4abZDMZr5&#10;swha6FpHRGBr7qGs9uDiJLP5yNY1GIeCpyZLrRVmZAG4KEUCIXOlA864ILv3xuVYtH3WAn4DCkJa&#10;gIkCAoAq4E/wBBQA/4QAH9BwAAYdBYJBoLDgDEotFYnD4k/oTFo9H4KAofCIjBopIJREpPJJTJpH&#10;CZPLYbL5LMozGJdFY5NZtMoJBJxIgFPY/LJBLJjBprGqVHYZFYxGKHOKJVZbRpa/X++wA+n5BHU6&#10;naAGu222AGo120AHg9HtCn9C38/H7M4IAgHBX7e4PCX5fwAA7wAAJhbhcpVE4bIYI/ny/AAAgJeb&#10;jBH6/rrDIO/cgAQFQ5FFaxHr/nXy9cjEXu9NQBAMBQABtkAAPtQBe7rLM/QwHvcPt75uIPC9/vbz&#10;F4rn6lvMHJ51wNzCX/xJ3sQLsHy+nxhMM++9gd9ggIANLfaBQ4VkQA+a0AAKCwYAASCAXDdmCQd8&#10;X4+7q+HufLFqU3K4tufh9N+vDxgG1zCAMocDK4qaDpEyLPvIwAEAUBzYgQBKGgK8a/qAxbeoqv6u&#10;PSuCCQW2DAoKfh8O2oagH+obswOAYCryf7Lr1A5+n27a9q4z0FALDzegNDgEIy27pto20DLeex3H&#10;WhTVvJGLCQorS6vE8ElBEEwSAARpHESAB6TUABjGSZwAAyCQJgAdpumiAAGH01AEACrkgQAljWNQ&#10;ep7u2dR3HeAB7ntAAHASBs4AoB4AAfR1KAdDYEttTUlAIAKfx6fr0Rq2COIWfNUPIfR7wLL0ctuf&#10;yuAKyTFtEAK8su7bPIhUSIIK3sZoM/cDt3CrQAM8aFMsuiu1Sk7qriurMLqfp9K4wrx1uvIEW49z&#10;DLihbhQg8CIH+vMQSZW6hgSBUmAEAqKn2fUDokAjrgAeZ7O2/auHEc9El8ZRrAAdABUg/jcwtWKu&#10;OIhsLL7ZSgIeASOK6f7IPJAANgVJQihmFAAA8DFJ3YA6Dv4wgBuTClYrqwCIRnUddxzk0gO2A76M&#10;jlUGqG2UmV/NJ5tQvLKPSkp9nzVh9v2mbmMamCMH1Hp/VWAB6n48ZgmucQAGqdh6asAj65wBTAts&#10;fqRq+iCFn0fLts0f6o12y9pakyIDvHey8wlarIOqAYESVGEAKgwkQK7ZkQWSpTMMWgl5QAB4Fw2f&#10;Gqnweh4IVZlo7XXiDqZF+l5SvNsPIziDKHcDAsMxVTVqvqFoRAa7smxbQObYS59hLdcOliqNMun8&#10;CQkwVg6egrXNgjrp4bX5/wOfJ4nk9ekMDCgEAaCGTxxWKZorecDtlJSkpvYwAO9FCDS/1Seea5Cp&#10;12iUSvN+jR/olSaItQrtggBlJjyHuqwAgDENrmR2Qw45vzIkVOEjxFaFjPOpd+rsyReSBCrJqSwp&#10;ZSjFEuXK/d1EECHlaJ4YklJoYQEefIcgqhFjqklJxDF/MKyJFIdARaGEHCCnVKCb5iBVoOIjNE3A&#10;kJD4aFXKcR5+xyCbE/degEkDhYWxKh1B9T0EjiEjQIupWBkHwAAHSOwdRZBujlAANIaw3gAIxHie&#10;teZCkenTVcXkuhkDpk/SeRZCyEo6veMW+6Ppn1ssTV2gZwkEDFn8MgAc2brl5GQgrB8fq+iCj7NQ&#10;ZwzJBgFybPBHRl5LQCK0dU+whhlXzHlOMk2FBDSCAGNs6pT5uTMj8d+ehGKuiHoLWS3FZRCzBI7U&#10;/KVC5dQCI1K6eoAQB0PABNsa9JiOTYABW+QwAUvFPkLaWgclhnDIKzPQehBZeR9kJlS6Uv5GGKrW&#10;WvMF7IEj3AIPiXttjugGANP0vJfD0gAIdbKgQhoAy6kOPHP4AZCYAlvMtDsoZnGwNURQdIxZtWym&#10;FSUjVvLh5eMONAbcro9mwD5HgOwho+1WABPaw0hzpFXs4PiEYIgRYzjSGmdxkwlRMCQAAOoc8ahr&#10;DMGSeQdY3wAANACxhHSih4lvHgPFzI8B8FcHgO4eYAAFmzAmA9JgFAIvaAmBJSYCmcT7AObB1J0J&#10;9rsdM+kyiBB7ttjWoWPysC+l1WQg+ahvqUxwIW4VzkumTnElC58qBW4oLANuyhtzb1hVuAEAhkzb&#10;liERASo9ppM0Ir2InQMf0uCFrISRPswKSiQw7moYZAyBwEgGQ8O4eDmR6j0O2MYaY3QADRHYagdw&#10;+SFqaQ8XcAA9h6vTMK8qYKIGTIxLeRp4gBl3D3cyC4Dikwjg8Bqe5apgXGraNpZN85XiFPVQWz8A&#10;Lynuo1Zi3uPau5GJKYfX5QqB7jO7WtHYvy1lYOxITZhC6RCHj1dEAIfqABrDmqmL0bA6V8LvIVMo&#10;yKDFzGgdqiNvr54AmEmDb6BZkTX1/dMZC5j4yGD5HtclChkm8zSVaQo45hZxNMgiakhbFDxkEcIP&#10;9kzsrfjxLGYIvRfI5PnO/K6irFVpkNU89ZHZCZ/G6x4RWtbsW4GNca8V00xDDG9cXj2+kvq8S8KM&#10;Rh4KFYEmicaXsyCC6FkJJEkzHCMKpgDH4qwew86puBZq6dHsfjXlDOubA8pJ5UuqWKSecxgFbnji&#10;+SxZECYlD+KgruGAAa9xTdVPKPxGq8w2Irch8zpR/AFzYAVkyRVyRwb9kSPJxFiuuJEceQhQ4Lwl&#10;V8SmKcKZOm/KMhQlGsnUQ3ftCvXkUYP6XagaLYuu9jw1ogr92pG0CRJV/DeGpVyn6+zUrXaUSNg7&#10;KYlrUlNGTNErhxHqKESiMFOI6gQyaIXGrKeoVwdA7YxjbG/UIaw2BuAAHeO96ZCIGHpP3fQkseCI&#10;kYMmZRHsiiLbrVgXUoRcCuElhRb4k/Dy/r0I+Z6BktGHOFJMg8/xhJ0j2enLc2JswG8pfqdLlhPE&#10;R8D3SREmCFiWOlJiQlayAJNn1g07o/dKD04xQseUxU6mdLbrDgFIWaseZ5H+gwAqGiFIUldM+zEJ&#10;CD6uOIjpEJ3yZuOM2ZBIZ3C8zSQ8cqH5Xo5nkdFpIyCGT6zS6sbBaRsVNPncq4bJOTkFkTdicRea&#10;sjfY404d5jBjjIsV3dKbBp7tRTvQ8zi46qViyMNhpx6JY6QUiAP33SxCMuJKl/mJKDZWlkLBsDkH&#10;IAAqBVCaAAbo1hqT7zifIe6iQDYBfOP1Vg8cdFskoOwdbYAEKzAABYCCkAHT2AAphSADAFIePy2U&#10;BBhiVkJ7GZggg+B8p+jyRg8o/FUonNo4eaTRK8K3fv+AwCxThoNeUSZHp5TLy+V2d5A5DkJELK+T&#10;/+6+xDJspnzICkpipHRTr4w3o2BxTvA7Z5JBqgYvxJ69ZNIeQt5GJVgcwdJRIWIYoaoAAcwf64gi&#10;qigkx3aRw78A4hgyy64rTJw4gDYBIoYIwGwFIAADhOKfYjCgpLwAhkxpZwjSRLZFoARJSfw/hegh&#10;5bjuLpp0Tg50a0YrplAyZ5QiJ9CDrwJ8wzQjibQ4iPojgoYd64AAAV4ZMD4c4fhDyfZsofj9SZJJ&#10;hew8b+rKpLY8Y1aqYuYyEKjBpojDZpI7ZbhJhVBAAzYuDtb9zcChQgsChziDQhJIJCLACBcH5qof&#10;SjxLYgjRLJScgwYowmDVxXYhxEa9A9CdAzJ1RALiZ4bJpxyiDbo4YnhHLsoiKTCU6fyKqa70g6ov&#10;BGbJR06Sz3AxYeDfYAACIB5SZpaLytwlkBh8R+jQTmjNSPcaZXB05FjIDiMTiFolYfx+BcpFbI7Z&#10;xcLHylDjyjSKDF4eoeqqYk8ZwfSYwAYBRSDSK/B8ozQujhxCjipWh+zWIo4lrWrX6I0gaBkW6KjY&#10;JCR/DbyE49AopJ4jo5zY7TTZEV7bhz55D6wh6UaOJ9TbLWbXbaqKbNTSDaCI8b6JrZIojcDgrTEk&#10;4lhlUhrczYaH4j44R/aM7e4tAbAbIAAcodKMZeTv7M6BLBT0EWCuaH51xJyf5WwnQviFEZKPyUJX&#10;B3SPJHKQbR5ExZiIbaYqKHZHrF6gBvwfA1AuJ6BRjW7nasyWBicaLgg9Lc5XxGkk51SVJiBYo4RD&#10;rUZ/IrQyDn8Exto7cZ0ZxpYuroyFA660R05axA5ezPyZAA6ibqQ58H0vcUAgqo6O4wLSEsEaK/Cb&#10;BLUXLQ47hBQ3wfbRwiyBohIBier9Yyh2rUTui7wjgur5Z7RbhDwd6phzQrgAzwZXYewe41D98oxa&#10;ouRIKHcbI5as7ngh8OJz5CSIY5M0xLAfoeSkSSyqZig0BnZ0Aggv7hz9Rl4CICgDgAAPIPYPCfYA&#10;pA4XoXQXgAAEoDQCoAAeIb4bAAADYCg+I1akQesSwAAdYdpsD8RAADCraoc1gAACACBSYCVBo9zH&#10;j6JDz6KfomDxAvjICgJqI755grpir8RVjH8zTXTjUKJuLjdDYqBh4hJZDPxzch5isXkZ6LbXTpjR&#10;DIh04BRdpC8zDgCtw8ggqeBDaRhB47QicUo5J2rhQvDspWi1hzIYgZ8ngYgbJKwfC1Q903ztlDac&#10;R6oBQBZsszQjo4QzwyxlAAZy4AAIIFgEYAAHIGBkBBYggBisK04vVJRx5qowpJigLDpX4oasa0Q9&#10;TF5HiXy9IqRcpYJ5BV9JpC8vx08J51wzBA4uLTbvIe50QYAajfIZwdQt4egAJJQAqVw2IBZSA7Kb&#10;qsaD7Iri5C6vaXjMxJshTk5JT/Eo7FivR1cqlFRF6vZ2r/RCqBgiIz7w45K/oeZ6ZWJpU0JCjhg8&#10;pEZFJX00ZF5CptcrKBY58hqEskYnTdrj86LBqhbjkox103xFp1DHhuMFjSZXlXoy4qaUSzbxJcIe&#10;pzLdxpBABwJn6Ypq0dRZpAEPblJSB0s1UFiTKIo2Cwwjp+boiDh90kw4r9NbwuUW5UZ9rY7Kg7I7&#10;aVIk6cZc5/xJouJhjZMWi7MtrR7GbaAVQVYVTXjaBJsrjmUEx8sRwu5h4j46rYR8tiLaZmAlrxTb&#10;CwcV6JcgDXyEz0YnCUkhwzSKDWTcSIQlAnCDNm8mKHFmEh0iragogjUTYgiUNqzact8Txth0Qcgc&#10;wc4AAZoaJO7egcI8k1BIETL8U1JxpECaJlhAlWQnD+hAkRghkWopk5zvqYNkRxsVDEr9Tw0c6wwz&#10;UqLiqEcMYA6wg1iNtSyfZbrPrlYnhZ8g0zbJNg8i6ypeUxpe6H6G42rugviVKPrdKwBnZRZVlMA+&#10;o7JAAz50l0yFxZtSrc6ZI91MDDSicfSHyXKY1UUOTlkbZCiR7k6gZAw26t1UjsqYKQRD92hVKuQr&#10;6zo2Zwq5hDwfwwyGAiNXLSw2Rkw8pHR1I76aQ2Baw7cRpZgzkWhFBqiD4x4ut2Zh0PrG6ajFBBJJ&#10;wxqfAf4epRIfRzAyJtUwJ1aCQzp+I9REBJSRhSYEIE5kAQoQIOxSlB5NMdYAATIRoQ4AAEZwJShs&#10;rfQeSMYdrfk+odpzICRTD4+DZdpsoCgCYCKqgBZJhdg+tXLKhTz7ZLVzy7pA6L5wzsDH5IBAagLV&#10;1i8j4i5TpCxeQriwxzjSwyUuNR6Xr8p5QwcIo7C142jDYvBJhWJt8a18CNb3T4pJUZx1TUB8bHhe&#10;ZQDvswoAAcYdSkQVgXoZjfSoZszRA9qyA8CzRjBCj0YxRTlgAyK64DoBw2AJIHQF4ABSQ+o155Rl&#10;AoLc4hOQQBNMJCcrRLyRg1KwZmIu5XZEBXAwCWBWjrBT4oZbkSj7wzpC1vZYRZhQgyAaAbbfIYYb&#10;jBAeAAydzk49w2ycYiR1Ji5zRaityLghFeMBb4w/ykpuShdSKzFjojFxbKgy5jBiY9o/iXx2qxzG&#10;5WheZ6ZT6OhVJVA1sIVO6BzoIp5Eiwph79Qjha7I5HiHZAjLEFY8Gar/kFOUUT0Eh2uKp09YLaUW&#10;sZyGrC9Go5I9VvcHxArmT/ksg8geQd1awiwBuTo8hPtfw1C4At5L9gZ+jP5mcViIYoZ0rh8QsfAv&#10;tFZ9wo7JR4Y5oqjYxiSLAlCFFR1WS15sBnGMgwZI5DZd5ZNvLsTPNmhiI5DRlQgAAVNltl8krayH&#10;KFEhYnrbdbKICKMhZ1w5yJ8igm1iNnorMh8lidDSZldsIooqtrEk6Fesrb+rlnYlFWUq585pgehf&#10;K2oas/AaYa8/CMIsbSwmN5afEmFYVwybBpjIurpntUg4COzVC/FqtaTaSVZFwxWhBCywxIJADR2U&#10;wyyxi7wfuiw/hAA65k1zUcVqUjVz1mx+qLNnBFeOg75fj5uGE2lzdn7WSH08A4bYzhzHhL5QpABn&#10;BbKYwfC7JDM5hnUKp3ubohasbG7SDvrtFwLFDF60g579+7Iha4ZZThGe4vM4I1DqpBpJlUhJg7yg&#10;L6yZEfTZojZX7Hh9gvhW40TjlW5i+Bpx4fAt8K6ZW9gwFu7uw+JW9hRWu+IvJpK5K64feA73iqYf&#10;4x5J1iFQhXe8MNc84QAP75oBI2AGgFgGAht+oWwWgV4AAcgZwZeEQDRSA1ejKkOjOPBzK1I2ADoD&#10;M+gBYBI+NHZJiTZJQCU8gABdqiuZJaGVTPKWeVRxs04zLMBZm9rsAyWlbod9Yl55C5j3eWYqGY0O&#10;abjthVgzG8CChw+Lwwj4okKgY75apCJw5WaOi+yFA6sJ8Wo+A+pv/OBBgeRICNYeBVgX4Z4aQAAZ&#10;gb1K4A5SZYfNbjMKRADIQ4G6aV8a0Cb3lNdOIAAGAEIDRKA8d9KVgiLxRFqL8PL0tuBaTT42hDux&#10;SWAA2TQzfUJZY3J1DZrZ8p6RIiOS2LJBZJT7pA4cYdp6YU/QU+uiSoadz7UpdIIglUi9iI2ZO3GK&#10;wAdUcyKNbkiD+VGvI6LGOU/NXKefkWvbMK54BZmo0zahafAySJycQtyOELqbR0SYxFSf5XB0VjqE&#10;RcroSA8hqLIqG++lEXr/wqI0ENxuZ57gAwLp4gxhtiuatDeldwgAaLI46Xhzi0cOZxY/1ZWDozRt&#10;wt4+Zk0izEYt44U1g+MZw2pD0QeyXeZh9zQ5wh/KbdtOaP0iY4Tcd/SuPhZxszW7YnNq7GhVI+ZJ&#10;jsQg7qJwy0UjQhiVBhTZ4mBAMUJ/IgKAKlVqp/gCDQeEQkAP+GQqEgEAAIAxCIQ6LQ6CxeIxONR2&#10;Mx2DxWEQ2IyCTQaJyKDR+Cx+VxkBxyLP6FwuMymSx2RTKRycASqFAGXSiOQyhz6a0iPUeDv1+voA&#10;Pt+wV0Ox3ABesNjgBxONyAB9P1+AB+VKfzUBWmzwcBQYB2p/v6aU6aXKaPp91C3gOUUS2gC5QmJR&#10;CpzSmQgAxKbQa00C3SGbQW03yVyWM38Av5+2B6vMAATAvV5PIAAMCgQAArVZEAU7N0albDHwyaSO&#10;G7DG4sAPh7vef4oHA0Hb+DXbAYGEa7jwWZAQCAUAPl8vuzxADAcDaWYweWv6IPV8VAAAjsgcEguf&#10;gPUALngAC++yU7AQcDgXsx/E6jaRu3AQDqifaxn+iqGM2xTioomQArG1qDH4wIBgM7J9HwfL3QkA&#10;DrgQz4COyfh+M257snqex7AA8wEs+AzoH6zTiuK+QBre7jAKEhapsAsy4xC7Z9ukqK8RoBADv+xK&#10;DtMz4DgUgz5MKiMZwGxh/s2fp8t8fZ5KufkSLJH0ONQha2ogtqJL4CAIAiABEEURgAHgdp0PcBgI&#10;AA0R2NafUTGuZxkgADgHNQfp4nbOp5ngAB0nWd6yHyfAABGDwNAACYIge9z2vJFIGgeBgAAaBUNy&#10;G+7vSYqCnOofh9Lm+TKs3Va5xchiILjVbqKdBiYRkn8FMojipLG1FZoazTXn26ipOo5jSvaiMyRm&#10;/iZH9ED3AEvixM2xKIARbawLK1sWgABNxNY+zoH1bzEv/CyaHOcdFlaYZlgAeQAw3Ry+RAzcZL5f&#10;awH0vUZw/A1fH3E1quyBoCIKFgMzoH4bhgAAIAM9az2exK2n8uLfoLVKoH+fa5rO719AHDcJRSAo&#10;EOgiOOtqmOM2mt+MxcfB7N85z1oasqxr+1q1Ra2qEr4ep8poWJkmkABsHxWYCvQfdqvGBMNn1H78&#10;MVKbX40wEcIWuqDvs/9qogsqoWksYC104zjSjE9xwCzYEgZTt/wsfZ6t8zOOynE4FyWAUo0aerPv&#10;ZAELHwedFsWzSx72wGNsmxkHQ/DL4OU9ToJxFtsNLZsxI4iah9HXbKOqkoA16tUjIXaacYE4qaOu&#10;7KEVTA2FPTax/ra/YCak2ChIKfR78Iex3UXiiDWNCwHAY9DpQsnB8emAESxMBfsPHbnJLprtXIb0&#10;TtL4nC0xYftk425S058xi1IRtuuMSvjBqSl/6oR+jYJaz71Piza/yoJERYAVFIBFuPdLWh9nr7lh&#10;mBfWSh0CwiCkCIIRYihNSWkkIumN0JSiFGHLYTyDz+4QGMSNCR8EJScEghWQdjTIjJOsLZCVtxJH&#10;yEeJ2Y4m5HTDQbfjCJXZjifQlhHCBHyJhvjkHMAAYYyhnAAHCOQc5NlXGBgQWdB6+kjHsTIYpVKt&#10;jkE1dg5MkS1VewkQ4dAvKFoHl9f0gRjaMkwGCMg5A9x9jiMtM2r8ha/zAD4HoWR6j5zNpKRSzMsj&#10;lYWkvOYRx9TQD5EQP0Td0KNjKrVLaiU3yt0TpEXCAlJaLzjOYV0cp7B6Dem+JIWJ/ZED3moX+wYx&#10;Rbz/udAEAxJZ5klvyPmRAA55FvkrdSTZnpJVWETVWyU6CMjoD4VSaUiqKzUIgWEW097jial5Jo+U&#10;qK3j7O0ACag584jTlRNqSJZTZDSnwLIXUwJOCCpURsAVww/0GKNRMWI6jZUgKOnooFAKFz/mlOyA&#10;gBanXNsbLWxRFixjoj3n8P43w9B2DqJ/PaYj9nJpPjuegCADgMgABCCIEgABCiJD0AB5p/x2jrim&#10;O4dydxkCyFWuFmxux8GkHMOlO4+R6OEAuBIBoAANgZAmakBNQ1QKWAUAw7KoD/gJPqow5g/yoF5N&#10;8W8zcCjlztWtGE7k6J2ljLE2l/pyn9ElaEep3RYz1GokQPtCqTy2j9L/VZjq5z+InOuWQAU20Dj3&#10;Kgac6A+VvAGaoiqNVDqDqdVoVEsT9VqopHMO6iwwhkDVAANMd7Z5wm7S8P9XVfkvoAOo/RWZxyDH&#10;PX0P87NR0LBLB2C9PwGQKonO2AIfpED1JjRWa0wK0jxHyQoha0R2QBAFJoh8gtvVwqbnWqODhEEr&#10;L3LUxozY+WbrhSGbsfLHzkXBNqgEsaxjqD1XANIa44AADLHYhYec9DSgHToAGpJP75PnOo1RDY9B&#10;5meWiPsgpmreAEIpXc+ZUiaNUOyXkqCC0GE1rQdV/sBENshJo75MhZ2rYPdC75JhNCIKmHyW0e49&#10;jSD+H0aTDb6iz1lSeXxjRBTn4INYgMzDsTu40PatGXpHJEEKxs5NwxETnG/LaqlC0zJEnMxVXR05&#10;ZTa26JqrNXUFwDP9KTeYjZBR8jwM8PwfJpC4zFMk6sopDXrIZQwhK5DvyMyPWFYBmmGWTXAPEg05&#10;ED5FxBW+1s5jUn6GIgZBmEB+COHGemb4BNfR+0Gb8ktYzjjFScIXBcyuhknuaay1wVOn3dvuO5Bo&#10;hTQohEfZ9n0kDbiLGyJCTyIWoy15+jeRpMWfjjaqiG+CIBiNexD1ijTWZPY6l9Mrn3XOv4yEXeBE&#10;DZuwTbOjNuQ3E5vhpDaG0AAYoyE+jtHeZ49igXKv7riugs5zn5v9NhpPF5NlXuQt4rp4BayK59Lj&#10;gNCABHxzDNwkZkhbDjpjgxwOExfJ7IWS2PEAADKpAAHaO1O6Kzszja7B9jcF3yFwJIbcg6D4FkQO&#10;M/TiUiSxj05Maxqh6AEHnOPWRcD9EW4eQTzOrpyJXgAAkBJOg8OeHHJpYKfcBjxgRAke6X+N+OKu&#10;RxL9FJETsuNcKRAvKjliFExisvp5OZHIPou7wAJUGKF/aki0lp8nAljANysslrrVuaRme8ynF3dk&#10;lL+2rpDHVwb6d4i5Hx1GvuxkSraZ521v1ka4hI/6RJDnwO8gnuOEToEMWTdosA8Cr9fN9Vwqdp4G&#10;FtOdL4Axw0VpLBACAEQAAPghA+AAOQdA1FnQsLMVQqTojlG6bseJVyrKEzHIECoDzhgUAgegCgEU&#10;6GqqGAtTnC3nRpM/VZrrQji+ULw2cwMxTW40I5YZZMGON8gWm/ohqxjXmKOfMvLOf3Pvia/Ocldd&#10;iwI/MTI0nefnJHqLa6ZKZd/oK7RqIMPe6eIyY05AAGP+GuG6iWF0GYGsAAHcH2MISi3InKOMKSJw&#10;OQ3Q585I4WSqAABwBIAuAABgBMA85wAgUsbU880Es+r2i8yeLyNeIyWMLqZAWaxE7SXCSQyMM+ZU&#10;WaWsPkVSUcrIa+xozia4WMw8SYIaOk5KRKAAG0G+HKAAGEHOUWHsAOTSQGP0f7AMSW8aNKlmPgu+&#10;weMCuqmgkkQwrQWG7mAU+GLIu2H8ZCcg/cjuOgZ4MELUnUjyYCu/B8LIHuUWP8PQ64LAHkUOWsQA&#10;bOowMyQc7MuuXAJ2RmJwng1IRuWw8IhOOqI4gesegeIkYy4u30NYhutS0CrqSCJwZyRyweyOH8ak&#10;cmw0OKQERdC/BqOiHkUWVS4UAOs+M2tWV0y4NyLyfQIKOuP+zce0P+5McIsexmWa4w6s2i1mNk3r&#10;GqMIPkrAKDE2fY4sKAkQLSlgasPiKgAUlAAAN8IMAOAaTS/8M0NqY3GGOOQMnqLUAKSMdYtS0+FS&#10;QG2UI0QI1GIyMukq2gIc+k2YIe1gI0Ia0HIAPm1sLY40iIg8hZH61XIIh2I6ay2mfaKA2S2C1u1a&#10;14KA2e2ZEqNgaC/iOoGWGmGmAAGSGYGgAAHiHmkCPSa/EVIMJEj41uQ68jF8RAwihM2Ey4OIPYxk&#10;gdIGdONhGcJEX6xE1ofA1EO4wyLOf2VUSopuKewemeVEOieoX6hRJGfihCwOruf21kH4oU45F+L4&#10;NOL4y45MkC30OyewSWOeXw/DEq5uHrL4zYPuIae6PeP+Lkq2cqX6WvHSnEAU6KALDaSk2KKIw9La&#10;AKP+xwX8bOzEJ+uCSanemiAQoQ3UYscMRAvAmKwWqaN2j8I+H6HukCPqQ2Q6l2k8H8nKjkcogg7+&#10;nW4M2mh6ZiOoLeguLaatCELyI2Z9IDHmIMOmjYuSUunBDRNgyOQ+KgOeQ2LEbOS9NYRMHuHgHWIi&#10;oCLlOY33B+Y+tEcsRSRWUsNMNQEIEMD8ROAULaG8GyGuJ+u2GIFsFsXCAIM2AeANGKJqAu9+5wAc&#10;o8Ae6KSIOyecU7QSbefm0LK8N8HtL6ntF8RwYw6s8kX9OYrqLMcCxlJEl6f8PSTESgY2m/FGI4LK&#10;78c8WkQMWkuAIyyO3nAAeTPWQu6ecqegz0ReRq886OHYHoOoFyGSGoAAG8HeSua4OQQGy9D7FVAu&#10;jjFe1GLqogAABcA0ToB4BYBBQISWqlPQyO30UCMC1RFEI+vIftDVBoLrLSIi64AEeSZUPQWar2rY&#10;0uQcocACXARAuWWmUaUcHuR+QCOoG0HEosGOHKNIHpHUMAAQqGfCKmMkQw4E3uRUTA+3HEKeWSh+&#10;L8O0L+QiPSeEu2TLDmcgIKSJGOt+gAN0ImWDRUoCLSNesid6AIU6xQUJDjJqNrOGY4Q4fG7mOVKA&#10;aGbWXAlbG2ru78QUtSP0ORG2IqnOMUJVE2tGKS0QPnAGhikkPgzKyq3hW8kQfC4qInFAJoH2sFDf&#10;EOkiRs5GlS/YLxRZLYyQ/Yq4seWzMgz81O2mkoQ4gi/ULkx2KDGjEoO6jqclTxFeRKcIdYQiRSAR&#10;QOtWOy0s+uocc4I2xkSMnodMbAM2FRY81DG4JBGc3oJlIwz8KRZGgtG0/qJAJjJHLWIvIYSZEdZD&#10;IbEmzTIlZPIm1Y1a2MISKYhW2hI9Zi2HZ/RDGkKQ1ceUocGWGUGe20GpJbJmkCjWSeunCI/VJQIQ&#10;bU8iwkXBAsQOhqKGbAgfMRXvYEMWNlWkJCf7GcyCM+WazOmSIiNqzEQsHsHmKuQKNSr6JFGMW+xE&#10;IqlY2NUs7+43JNcOMY326koC30JEJoemUcy4+QNSAVMGb6LLF8KaPkNUSXcjDqOiR/NtHAU8AYqG&#10;4eUIjM+iQyTQPcOEI2PudMhcmOPwWaUCJrAyMyNeW9HjMIdOoJcUQyk8PVcuN8SIPQSqRNXIsgMM&#10;LCUYkCQiOzAMQ3TibHTiM+ACsLRgl4REJWVwJeuWuDMMRmaoSWUalUW8QezsNQeWRuLGyUzZMq7m&#10;P8OgQ66a0SLIa+MxHeVnA6H6Hq4UH656IMweixRYr+Uuc0SMe6W26KAwAyA2AAEmEkEaNSAcIKG6&#10;GtPqE8EsEoAAAfRgAKH0cIAGRcAwAsUsUoPQAUsQpUAUOGAi+NdAOczpVMMWrkUcH6PC0uIoYCgw&#10;oDhvFQQPI1TYJ/F8I/ejh5Kg3wMNX2V2ZYyqMpCQJ+wjWe5ac8W0jwH9FFUEXWciSNTcJ+k8GqGu&#10;iWFyGkG2AAHYH7LaRs1Cnae+JoPeRYZkV0nUk4NgA7F4AACCBeBOAAA6AwTSRZewNQRXetRAMNWg&#10;1eRZDiJRT9XiNaWmKcIqocNLVRNQOVQxMONvTKr0uaq6N7O3CcGyUSAAGMHMcIHoAEQ2ROqGuSRY&#10;jjFFKM/iL0s/MoQnNUL+v1dWJEl+Q2JwVUwHYqW8SIQ3LPHqt/cKIOy4kQbQouniPkd8MNANdWHq&#10;HYTi8ULIeHV8n0NYLffYW9MPXWTGLVKI1ekk3khda8m3WWouMYxBE/VNUsNgX6hyrqb7QwNxDyL+&#10;M01QLQI2WEWwY2JccCIXAgKikAJ+xOWamUNYMXTuJJd8gurepwb0ZGIaRkdAdAJXSWcizgWVcU5o&#10;OUivnKi6Z9cDGviOKBdVn8WWkyHtLkwMO0bGAWOGafeQ64a1ETVMt4QbnSi6OKb6goMOksJmMRIe&#10;2hEqJG2hYIMgeDZ0kY/XJC00gfIM4tpC6tIrInJKhBZvH+4HEnaLIu1W0PaPnXq8hDZrCUMMXAxO&#10;cIGyHAHEAAFyGAGETrXQLkQFqWY26qMfZGRtbK7M7naQAGO7quLRIjkkX0cuVJZ8kaTIKLZ/V+4A&#10;g+m6MkKfHOTedbckSCAUb+RuIKW2ZTDEUbfi/W5ga8IPc/r01w1400NhFVc+y4OMecqG/OfsRAOp&#10;FVVYksRXkaLmMvsUX6+yRq6kL/MWAsJ+r6aEPq6fa/nddvjk6c6fRgSmQYMDaq18MIQoPSP+PscA&#10;nKMqXESWLEUcTyM8RVoOLGWkXXeuZUqGPsTIPaPYQ2iyMBTg0TEZdUMXnlMRo1NwtTXPhzfzE8VI&#10;6guxdXv4I4RQq6KEKBYtnkH4AE7QPkHuHcHSNapva7UlklhrZ+TGAKqGASAituEsEngqBMBIpCHq&#10;8svaGIGIAAGQF8F0IXO6Iju64YOyA8AsqOAeVANTdMpU+AQuuaPbhKJQ64RaVtOKQ+QsLETEdWRm&#10;+6Wi5eWfAkgaJpsM+0IgHwfOQzVCt2d5mVwKRwxVt3ezHldW+qPcW4Jkq5iGNsfqOQH1IXFEH9hZ&#10;w0LaFWF4GNSOHcKgHwQ6O1XMVVA1AvGs/WAOxBLSdkTyAAB+BQ9WBYBFgjcsL5tGxua4noLbkPfz&#10;fCq2SDzOmgySLVV7mflg3csgwfF8gue6NMSK0qRcQoN8Y0LarkkCQqOoHEHecIGgHUN8HUH8waAH&#10;PRtAtFLa6PwSH4rnoqIZX9VYIiX1lYQAUcXFmOkUnLUIRy89sNoCfqtFW2war0nQXANNkSIXD7vx&#10;fyIM0aSWHmHiotUtqgWYN51qWmd9LeW9bSSOO2c3WMVYQOyAs+hqJGQNElWyMrF+knmjkjFVHdrC&#10;MgxlytyjiZqngWRcZ83CJtpU2Nh0lVtMAQI4lBvscqxh2WcqfwLVc6erCdaHaUJXdk1pfztiyOy4&#10;NOXUOnB4QS1LGyz5ZK2ChftOzWXE6yLmaeTkOGP2R8PE/dLOfs5CRnNsICCAKlVqp/gCDQeDAGCw&#10;iGQuGQ+IRAAxGDv+JxQAxkAP+OQeJwqCxmLxWOyKKSeDRaRw+OP6PACNS+YyiaRiZyySzGHSuUx2&#10;NwYBTeGyieTiQ0KXQ6TgKYRR+v6XP2NMNjMYAMdoNEAPZ7PcAPl8PsAAYCgQAP5/0m0Wd+2KoQUB&#10;AOzWmFwoAUGmPp9voAAMBWaEXiYAKmTqO1B+zCNUGJ3q+AMBgWgUyggOGx2C3AA5am3emS+fYy2Q&#10;V+vl6gB6u92AB+vp8QwC2QAAgDAi+3K2Yl+bsAAffWPfgWy03Lbt+AB9cnFQW0S636x+8eTRyjxN&#10;6vV6AB99vPUwGAsG30CYDDv/EyZ++mz2uyAb1wXIUy5ZyDvf7b3agB8PyCgUGgYsYGAeoDAKajLM&#10;p+wjCs48ygMis6FrKsy9tefR8q8kcFPW5zosUyzhAOg0Hw0yDLOcs59HswazJcgx/H0rztsSA4FA&#10;gAACMlETJMI2yNoK8b6IMqSeqUjaoMUiafLkyQAn8xJ9nyfKNya27LJG8yXO2viYuMwamAOBIFPW&#10;gzhSYi6oJcjLLIspLXK+eR5K+eZ4AABQBqif0pI2yTqSQ2YEAWxUQg+EoUAAUZOkeABYleWgAGCX&#10;5mAAEwThA3oAq8chqmWgx6NWA8qBADQLAABwFASAD/wGB4HwAAwDLNEEbo0fx9uOfB8RUtLErbKU&#10;jvezoAAK8Eb1Oya7yO6K+KfNKDn8/cjMSfwBoWfaogCwrhJgf6zAIASXQs7KXRM9SFSSzABouhYE&#10;N+va+MKAB+L2hKDL2459I6AjfrG2xqGqcIAFwbBuAAeh+RMvqmoKfdyzOta7yu3rfpau8LgAEAHV&#10;QHoXhOAAMgoB1+MkA7Yruip+V5lDxLMwVbWXhjoPOg58LajanrYvlaqPIR/uO5ifss9KXN3aSOr0&#10;sS9OPlCxAEf7LHKeSvGUdLXnoAsxH3WCxgHMQBW0xKDAMBdAt2sTzOOvaxL8uaOy7JrLRw4p+tOu&#10;Ueo0ouYyrG9XtYzCfo+vq4w3iTbHqec4oUlygxcf2fKa0qxLaed4uVHwAATsb9PvtK+2xiCJnwsE&#10;bsgwaIyS9WIQgkKDrKyS0NJJzWZU4UWH7BDJ3glKzwMwdztJm/dcAiMEQ06aSIWnKmRb2TExKmHG&#10;oNC1hdjaXAxNI8naQ5STTLP7bOTnNf+OhiJs+i6Td1NDu4KejsgWBTw/EALzqLPqTfume8cY/ttO&#10;2sSWmJHuH6vpy4EwMGKKYhdKRbS+FpS24s8aOWgG4fUQIgjpkik1IQgiDJDHckQIsSc6ZPkDE5J4&#10;/YoTplaK/MIShIr6INQxhcUQhJOkiL0JZDgikISKQfKMn4hBSSTl1JQV0rw0htDbAAMAYwyDUD2Q&#10;qV1G67FouDfU9lIyIkcEvKCZltqtiNwtMgix2L5V4m8Q07RHxSSFxYL+XNk0OCOvFc86UwkXmwD/&#10;eUR0shkjonHHqPAdycpBpOOOYIAwBz3PvUCW0xJO3zx1IOq89xZT3K2bMWtn4CJOFbHsacwhcy1n&#10;pkeg0eo9jsykIY+9ABsUckLKedIxcLXQnHecrY47JCzSKPcn2ISMl4teN6BACRdwCHuIyZQv5QFp&#10;JHJMXIhbXHOr0RMbxeRr0XI+LhC19RySxJjL8Z8AqqADxUecVIzKbizlMH4RpaiUkLGvkSeGcrri&#10;FmEVQPlmoBZFN9Jct1CCzSDTHPdBtI7qzzLSOUXF8pfl4nqLa2Y9SOCzNEOBQUzZ4k+SRSEyouSI&#10;S0nHLAdlnprx/lcNYPM7M2SJppbuRojhTADADNsBYDgHQACiFCJwAA1htjZYCLsYYAAJgMMkDsHg&#10;NAAC5FOKI7Q5xxrCZ6AACzGQAAYAoBNVIDExANAabYBICUBrUILIlEJ6ZDpUSck90UWaIlfpQq9V&#10;ABAIshAEbIAbtiYUOQ0vRF5mV5j5H+WIfhekIEJmWZtKzi2fgFNwvIsRI31QdIQW0l1jjLGuSkXt&#10;FRyTjj9jEAU2w6WogAF2MkawABwtgH4WsvUeUWvQQ1Ko3xtkopSJMt8goFADlMCEDMEzFwOKkqKq&#10;h0r8yksqcbZ9h8QTSRgskmdBNDh9j4K8elpgA4BK1OQm61rSmVHpNJYZJxLh8n8NY547ZLh1D2OO&#10;NEdp2R3gBUDfRGy1jjqwRy55bCa6MuLdlN9M8GUENCO0PsgrYz3Lyea1p+aP3PO2mxXc5C1nrJ+K&#10;eYk8a3Z+u6H3FIAJvFpl1MKlQew7h3lsKjGghCd0jReXGyZbDvjoHHctjN9a8nHIuLSjcAiVse2H&#10;WxHCG74kEuCfVC0xRKUWwcJ/i1xdaCmoLLMSatcayZLqJ2fSbbymagBekAJeY/i7JAoe4rHr6kuy&#10;UwweqFGNDA5KI8UjIxqDrmzRoh4g55zPwbI687PxR0gvkIOXFoKHYoFiAcAy2zYAEgUVJPxENmjt&#10;HKOi2bP5uI6Y0FQKoVNlCaxEhzDV88N8lkjLtNp9eb4ZGXOrq4mxPIRz3f07pYOrdca5JfDUhrD4&#10;55ymy6vUuuodk+eQR5h93MEFiGSM+1IwRkjNAAfYr1hZDoMyDCF20eYvEIInj8s2GXVQepe+Ykhr&#10;MyE9WCt9sFDmnGfnvYx5GPX8Z9PgAOkBa2UHHzIR+ZYBMQvPImO4cg3jWXVcDiUidYZyG/snCY0c&#10;QM6HOSPV5QPDH2SpvRIme2NlnV6fU/5vRJuRRmZQ82vh43ZSyKYAiY5Xx9Gndsl8AiqB7odAIA8C&#10;KdQGo2zI8jVDeinzfXjGEphZVUFBl6P1FWV5cHiy9I9sFkrZUZI4RdwRtUQgBx/MZVCvS2S24A8w&#10;5A9zXyhoub02mWB6j4JdOWZC6TBmWMoSnrCRUNJQL5K5I3FEnzfLoeJJ4+C+L6Pcc0g2NszGhZKj&#10;gphafAE8lUrWbBCx8DxToALmLCTzmh62ZijICgFoDB0DgHoAA3BtDOAAC4FjwldRVMJgIshXAAGa&#10;LsXSpR+GvAmAos0xOdgOn4ABVqrljeiTEZB8pn+wNnRd39Ditx7riLWmBMQCAGshmn6JVGDOyEKQ&#10;YmmFp0e/V7Z4kyxkLUC5SZQr7N2dQCuCuq5E3jnC0pSLCQawWKyJjLHCHMAAGSG+HUOQWEwqL4cC&#10;IYwMMEQ0T6L8IKH4HuRUx+ImB0BIA0AABkBUBEqIq8YSIMAQQesKLESipMfEMS74QsZ8eQW8fWc4&#10;OiNere1SP4XAH4NOtaRcn0TGO0tYu4nQd2j8LWHIHYcmGeHYNeHwASPCH6kSKARCu0TELQ0wMmMk&#10;SW4OsizSZuIseum+sYLWX0NsWaSakeMCfKtiegN2L4rkWENksg3RBQb4bWoe86bMekM2R6scAAHm&#10;HXAA7qLQgWZUoSdYZMOcXkS83QXHBayekMLuocL8syOUiEx+0OcUMWocH4HywEMmv83OdSecfUJA&#10;5XEaoqN4LS/EPkdIMIImbKfI4mfWcs1uJ4WoLMVwOyAMQaW8ImAYO+c1BiSO5ES6jGcuk6W2zsOy&#10;r6zmcAz6IelifWlUVwL44wIeeW1IfXFAhWcU2AiA0LG0H1EMAUPyH0RaAK50WE9GO0HyZyRgO0eg&#10;j+RumWeIhadaAA060+2I1EKHGqM61Yye1THi8e4g11H4fG0CT8fwxoJUIw122JIYhi1Qfq2PFaSS&#10;Yi1U1vIag22CLujax6GiGsGmAAF6GCicHtHEk8OyjMeeywMqO1ENGu3gi0dqaKdWsQ6w6Cd0yCd0&#10;Xgyu1O66cAJiysmc0IM6TUT8SU5UWsrKxcHoHaToHuHeHSQgeac8w2e8WEW0fUz8+fFO1UhSJ8QO&#10;i4ha6uYkMlDSjOMSO+PCkw1VKo8mdiOEgEZUK4RU64TWSO0MLGmEM2MTEzEKI+ioAKAcq0TAUDI0&#10;iy0K3Q/obU66mOTMPIOKu5EfDmJSokZ8mcJyIqeUz2SO0AI0RorsTOQ60uXiO4x0oCVKAcQGVsSk&#10;+QK+H2Im0lEaMtLUPMPg64mMdw3G8DJ+Voogr0Q1Ao76d2IKLAmw3SzY5Ea8yqI0bi7IxadI8TJY&#10;RaTc8uNW80SkAMLstaMsVgLywsTAQARwUCAcAcRsAqgMAAC8C6CkAAB4B8BsAAHdD4AAFaFGE+AA&#10;HUGuK0AyTs+I0WAAAgAQVQAXQCNnF4q8VcAOZY+YXwW3AgdEPS/csISg7KSlJWARF254ZCUAPCaS&#10;r2/CM8InAWyQdiZQgacWdfEOW8ueMSOSOYdiI4/obAYetYsNOI14ZoL4vcOOHUHONOFyGqG1Pgpo&#10;fYK8LkyquosNLu3AcGJgV4x6xcAAA0AiNsCSBgBUAAAoAWMkAUZK3QxlRAyeITRYzCcELSI+jqM4&#10;JMSifCxsZuvLHRBiQaWZJZAgdiuac8QQ7OAAHWHmNOGUHORUHgACTEvoPCv0XihCtEVQ360qLEPG&#10;R6NYjPAQJ+yC7pUkdKISOKZURwRCZsN6rCwqSkqmx8xKOZTcx6NEWwKY6emScucwTkTo6GL7VesG&#10;OOxPKgwMIybAIOXSKYKeXUtiMTFUb6PgcEWDTshISKT6MEh5FNIqeBJ+3M3UIodIW8y8pcSEPU8Q&#10;1kcHK/SWM6lUYoMITWhIJQRaO2SkAIdi98TWJ+O2xtXLEQWE5e3EAcAaUCHeHgxSe6lUfQh4IgLQ&#10;fpFWN4PsSkbGUCzNKAjYIci8y7K4peJ4yShaQ1T7FsQeu0NsAIAaQG+w52KfAgRSOQSixqc+JePi&#10;M8MtHq1AJQXghghuKUy0LhH2ISjaLtAbIC1zIGhu1nG3GqT7ZWWDZdIvaHKEyXHySuMwNCg/YZXi&#10;hkhTEW4+OOG+HEqiF4GGGEAAHMHQkGtaI+H/UnC4IZSXTWSnZlXbWKaCfEhfG0hyYo8CNEoQLXVV&#10;Ea3gLrTOPlBa/Ix80OlKi0SsKaYYXGu4HaHOHOXq5lHGdIeck4NsN8RCiuoOk03jV8Ya2G28ZM5P&#10;GGNsxwuwPWOOPGPcL8wWN4IQAiAiRtcyk+RULkpaZuVwNfGoIvKpNpHY7OwoYZNfA8AJHOx/DCTy&#10;R8Qy3RdtO2tE6NYe14xfZKdsMydiI3AQ3oYSmBdBUjMqcUZMauPDYSd2RSWWQ6L+MstucCInQCkq&#10;f6WmRveKLil64C2scCSYWoIrFghwv4WcZUSFLNMMM2OcZgJMx/CqdIbcLsj0MK5VUOS6osocOgMy&#10;NaLuH2K8HyHikGAKZqvFKtV8adUyWENwLkTFPCAACMCOCIAADCC/PWFKFOFGAAB6B8B2qWFIE8AA&#10;AiHycmAgAURCAoAePDHARCAVP9NQPCbG6+ehgcWlNDEMWobQu9QnBGQg+WLMq8ZCAMAUQA3xc25U&#10;eDWAQQXOaGsLTCM2paMxENb0lUS6PSMeozFCZQuef+dCNRZGtAMSHYHgL4GWGuHIAAG0Hkaqr0Sh&#10;VEIvE+x6dXMil9FwsHhiW0BCqqAABqBIpwVMkrV4sTdkW0YpOfTmsswq34r0NwPXV3RC3TExe6s+&#10;ZqKhfA92R8Mo5VWMOkP0xsGqHWToGqHUNeayQGN6TEe6643CSodLSMK/ZGOFd8jYOk3dfrf3UcsY&#10;seZgkUVQL0K8Rwdcd2LPO2ZJUvEUXkXem5aC4iS6NYL4kVl2MkHqHcHaJgH46ab/j+6yW0LAuZWE&#10;AKdPlGXGcE6COYyCpgk0J/TfWHTCI9IiSmIfn4WdckKZEnOCzIeWKO8ePVZOcBYDeSduIrLtTLnS&#10;pbbVfxWcAHBwt7YWx8PJAgN4aOYhoLkoqmlUJpJWIwSLdeP08IAAO+UCNiPcMEwM1GSoT6hUJ4tn&#10;cqieRUAmAimKHoHuSkP8QGATMDUiXq83lCwDFgQlTDqfZUh2iHIXIUh7ItIKQ1KwJpIeMuh1aEcs&#10;J2281q1YbxaFGvTO1qIjGoIhGXq5IhKLXjrFbbIZV2aaREIKfBayHQHXJAGEGOAAG8HDjvKGhWN0&#10;N5VaN8j8ZvfCyePG8ffi38MsL8MbHSKAeFfkfOqnXHeAz1Y/lQNufSd5LudSxvLCZgdtK3DkzILy&#10;HdKgHuHjnKiyV+VeTMImAVtxEOdWyvRRV6xzEMMFRQIecBbtFiIm+UJTcopc382/ko+qOC5UK6NO&#10;SiRjG9fQMlpkWEn6NaL4LCs+i2WGQGAFQIsw4ih02QcCLMMiPdEzmQaCO4acKSZuXTOUXqQ6yfHm&#10;Sctxn0H9shWKnYZUruS+ATc3Hgm/OREvgcO0utpe+yI2ocPGVQIsMk8cO0hCZ7lYI8eVM2dJHcRI&#10;dIJMVxdWsScXV8c0K8ygR2i2Pm2mzvuyrMOQQ6trNHDIITReo9UiHuTmI2HoTpFWdGbY6CscKOTM&#10;PdY2A8AADSDYC9g+CKB5HeJcEwECEMIMHYqiAmAgMsAXQSAAAkAe4vwdhsTE60PEmQqmRhdgTcZ7&#10;QkZzJaPVXfGK7UnJF43wRDilUILGmNZbWnBbzQXjZGjfwteYXUxseoH0lKsInVv6b7TGSlEyL4Si&#10;OOHvZCGcGyNWGSHQTiP2aGSOP4MTtrSYIO6fEaN65eusNOAyAQIKBgA+AzA6PcAkAcUCAWASRCAK&#10;3SM3IBYdgSYo+8taPlkpfsfnb2Nyk8NfFYyfcCSmeVOWH9LJ1voAK2HqL4GqHQToGmHiPOAjAwYO&#10;xKxK8SLXSVFSIuXcMvuOi3dIyUOSNenCIabuIWPa3RUm+WsWRZi6KjaNvOwOOOrDDCZunib1KpAi&#10;K8HsHiTjjNUxMzrHdaV5blq7K9ct16N4W8sXWvZoKbDF4vV/TAr9w5vqOgRabusYr0YpH2J8PYb4&#10;MQ0qz4MmXOlLuXSZHwXprPutXUK8pmZHQIM6usK9pFWcjSW0iMM9GqS7KocA3FGEIRbIK4OztwTF&#10;xmjkzmNvi2jO48hqy5aNZ45IZuNFl9U+VSAogOsirgcmVrCw8SO5q0mcocICgCoVSpf4Ag0Hg8Fh&#10;ELhQAAMIh8LiUSAMVicHf0FAICh7/hURi4AhsOkMLh8RkEjkshj0Oi0VjstmELf01l0ni0rmkrAU&#10;6g8zhEejU5idCn0XlUTnoAfz9f0YADndDoADAYjJADYbrgAD8f0PAYDgr9fj9AFOsz7tQAAgEAcu&#10;nr9uQAjknAc9f82AV7kV0pkKt1vlsug1Ofl+ntlw4Dl4BwUbv9mkVgAYEvsFu8omMKjkGj8WpcGl&#10;+dplPsr6ADzdDkpj51EXtuWAwGA4ABAI2uDjWls0ZguhhD8ss34l7ns1p8gkM5wckkcNlF8owF6l&#10;+h+nAFhnr2er30UPBQJBIAe76fN0f/HttsBYL7IJB8GsPZANmtHEoHZtgF2sbt58HyfCHIykjPAE&#10;syKres6YsO4zSoM4SzAJA6/waAQEOckTmoOyoAAWBoHQeAB8Hsej9gKhKzn485/H0fbsgIAy2ATD&#10;ADgOBQAH2fjfgInDLJEp58Hu7wCgNDDPLo+btRHAC2LdJKerUw7YrY+cIq64UoLop6HNCzp/OGoz&#10;ZxkfqIptJ0UJqySZJsjzJH07x8nedccnueYAAKAcULCt6wssprDrAlzLPTHAkCaI4ADmOAzgAXZe&#10;F0ABkmSZjsnYc4ABG9wAAoBragkB0agUBkPPEAADgTHEkrYiJ9vM1sBH9V0VReftZqaszzPOAKWg&#10;O27bRBPFfgFG0tssmaZq/QIDR+r0cyajKHqdHkZOE7x+H2swBH+t9sHqrp9QEf7JIzXK5u671ZRe&#10;cp3niABfGocoAHIezvoefSyIMpaNtCsC+SNGR7YFCCnwwgocBQDQABKDEQgYBDxgPJ5/1mAMCIQu&#10;UuLYs9bQ0sy732wWJx00T7KdLFApbjLLzwAba2m+UFQmuh+oKdrzgAY5vNYcx8J6fIFgg9kcLKgr&#10;b4MvKmADY6SHuet6z0wSZS+kiKuPAjcQxp0TJmAT5rkw8NOstjO3w3qLAKATLL43i6AJFDZxQfO5&#10;uJAMBAYBccHqec7xtDDzQEfB6RMzKoVs1C7sKuaIIs+6eofry44u9MNceAMX7Ek7iRdxD5o4j7PQ&#10;Ixy3uQhmar+lUHLpf0FIO4Wwr7q0C9QwkDRTr3QqfQGxNKp66tFe0NIVAlxqesTzgSAU98TF0X85&#10;JGOQk9YHAe+NsReem9rovi5QQxqH9Ku9josfXyxGfLvSpGza31PDq5A78sNR7qlM90G2wdB0dLMh&#10;sqACbQAABgHgTLO8p1ZTx8t8fsUwuaDiGuRAAQIghRyJGDOUcqCjsyKERKMsgpJQSIElc0QUlTmo&#10;MkMKGTgzZxCEOlWQUQo7GiLnAJWfl+0KSWIbhPDIiZGSnlGO6gIYIwxis5GYNBJKKDHJ/H6gItSL&#10;y8nJIsQ2DpoDOw6e2Y8t7KyELMTSuNDRT2wJVR+m1AruHfwkJdCQj7uCjG6g0cRPJJzSGkOGPUeK&#10;dB7DuHaQ4zhfCZltNqeI8Zd0FK8KYZclsUXVtXh+TY3z23IGQKBDCMJcIGP8ITFQn5ojpQ6QmW8y&#10;D7i3uDXqkI7wHZVGpHoPIAD5YfgFQwAZ6hIgCo4Lyg2V7SjvuWJ6WFFDXk0tVYsV010ZDSnnfFIm&#10;GjpS5G7JwYcgpiwAoYJqagmpvyLGVSOZBPSMm3oQZJC6RLFCzGuLM0FoUdiWltYMX5maTEiGzlfM&#10;dGyMnRgAbmagtshyOyQL07iYBXV8l5N3CRWRImOp6Qwnx6J2QDRKdwoIvcdH7FmH4i4kS2Cuj0Hd&#10;K8eFHwBIENojJ4EkS2zBbYP8ywFQNAfAAIgRIgmFgdgIPijgtRSigAAO4aQzQAAYAeqQB4CEUMQP&#10;cAsBx40jHjbejI+ZZy1j8HuvWkZY2Oj/SyXI1DTl6vFVOr8Ax7U8K+OysUoyNFSF5JQi8fziR+0a&#10;lyYUwo+4EMnT0QZ5sfluj8W+rwp4+x8mHfKahbNGCWjtHdK4Y42l5DWHaiYfI/XxkPWyYdMrijFn&#10;zOojIfC4QAAJTySK0AMQOAYAADAEYFQAVDPcj0wT5i8PCIW/Qj0vz5k1MOq5ASq0ykadORs69Wy5&#10;mMfASBxIBQA0SMtXYsZ8x1DvRMMocY7wADlH4oQ+B2QFI4KciwfqUS1gKbyl0t55jULjW0Yx9y1S&#10;5j/MgkVFCrplO4TOSAfF+VTgHRQ2Ityf0so7hIZBCbV5xO6l236FDumOpgRejZNKOwAD1Hku64SQ&#10;EERgWYZZFx54nkLkNAtfknZskmcbQkxhx3FuJI4XgmRfSgkteu7Myqf5FmfhUZM+TuCgk2ZqU+UO&#10;MC/u+vtDI5JfSyNhQI16UUUyutVyEczJZClwrfANkss5+zauvyEro7J8zaG5Jth2FhGKA4uIVfB7&#10;d4kXtPcIfMBmcQAXdRwgmS5TXdRgw/jGDj9yculKMPo4Z7VNkKHyTYBgE7ULCM8YcfJ3EsRQZOAQ&#10;A9Js0k2FOKkVF8IpwWgwQx4EnYTk6WTi8k8WCE6fhnp2G+ayj6oeDqU3cFSZPfhRB8z0liEQ01Hr&#10;0lhK81W0KBoI8lGQADVG6N0AAsxbC7n0Pop4BZw4/SBNhNpekrJZKM6oi2QdQmQmhuCdu0p9N0I5&#10;DxzMxSPOQOkxsg20bRpdY5mkzjUiU6hR7vdHcP9oGpHWOMs6Ta6JUocbNHG0kUEeOS4nhTs4ftkd&#10;JtcscYMYYXkS/FJCyUz61OiSY0hJHf7UL+iksmbR7HeApylEaQz9mWvyi8AYDD4gIAhAQxyMimov&#10;LifJ5Zb3flfzydBLSK3EF8H5fo9LkJw46XKkAhLjwBoSvYWp30iHgEFY1bhY6HUkZMg0xcr+zzUA&#10;JzkfdiCGL8kabSfQh5bSepwV3iwl7icdT7OzuQwKQIpOQL8gVHTYdwMdJFzAAh44fELRjltLNSJX&#10;qvlHXNXCAzTD2HgeQdg6lTl87yfc3d8jsxoACbUBYDwMgABeDEFoAAtBYCkAATYmRQgABuC4FQAB&#10;3jjGkAAD4AzUAQR+jRHABgFGW0ohi8imwAthZOPuqvg6sXpTBH4p7Tlv0GSc2s6oBlUm2vISJH5H&#10;i3luP6X3Si1R7oCNct8xi3aNI6OTSOV5NuDSvHwndw4ADuLXWcjssw7h4F3BuByk7hmhxvKh3MGi&#10;/Cyn+IOCIrbMoDwAFkMKqE7gLDwgAAegTmFAQgKkQmvJrF8r+oGJpEUiVOSmWEkC1EEC+B/DOpRI&#10;GOJuqtTkuKIi6EiiSD/uWDUCehzh2jDhnipgAB0gBlVACAGiRG1CmElJDvtIsmUENJpFnCjN8p9O&#10;WFRj3Gai8CmtyjvMFIZCFMPryDxtHn0kOh9qtI/CHuEJyqFDvpREFPrEijLFsGcQtOnHPjUh5P1G&#10;kiviGltJIKOGlkUFbHYDrq4myEflWjJHNC9wVKEHHsYiHEOiyDeowMUjiOHlxkGjmN3iWuvC9mpC&#10;xw6opibKHCLuHtpREJ/tRE3CzqNCyDMKourMsjCCZinHjIrv9rQABFZgDkFAGAGj4nyq3QtGBH0j&#10;1uNC0mKtbNPITCzsliLO/kmF6iZgGxqrQvtsWoNmOEXsPijCmusIdCKoPl7mSEHKHHlEZAFNFCDI&#10;AIGOVkTFZLdi1myIAkYnViHhThUNNsLoqtVNfCSxHtfIbLamktfx7tbtXCLuNIeSBoQNgNcMTIMC&#10;jHtiQteR/idSJiitdJNopDQiCh9h8EXhwBzBwgABcBfhhioh0I+s7CKoxPolxihxOI2M+naHai+w&#10;1CvnHjSDGioNXG5kBCcufxOorMmiYs0NXMeErqHOGoHQGxSD9LZqWCDB7h4ETB7h2lMMHMvi3jqE&#10;USvIAkbtQCMI2MgEOo1JIkHQFGPDlrwjRGNI1F9JLJIn4OPHbCPDDumxPraMkjyL9AJTADiDKkZB&#10;1o+AAAGAKALi6AEFSH4IXHGi+uQkskYlCNPKFHNSzDjiFS8qFIfl8m3pfgBEyS3EINXJKiOiDoxr&#10;4OfHcO8jHO+IOOui+oxKOMvAGJah7h8kXjZjanfxaHEyXEuiexHx4rzKCHjD1pyH2kIC5pZJrCSL&#10;6IAq8rCknHSMZF8i7qjkaPGnEDqnwJLxnD0DMGKDUh4B2CzntEZCxsszhzqshQPL9kQgLgMgNgAB&#10;PBQBJgABVBXBZsJoFAiAbAVgABkBXBTgAANEfqjDLHqwjEikMNKHHkfizppi1gAnzTojDPBrdqNC&#10;gQtS+zGQjOyK1kOTRHtw5GkmvN2C8Esj0PGjzr8kWEUiYnXDUKMjUTdHnEAiuibBuhyPMBkBuqPh&#10;yh9jrzyCyIxROmZtOEci1iOPiD5mLEXgPAGDagbARAOFOAJD3AGgEDLACuKQbj5pGMLlsJpCWxoi&#10;EH4IxmNFsuHy5SjHaEJk/p4xFL2B8C5hkhuh0ish4oEEjCDOZJEolDIUyqwpZgEkZB4h3vKw1CgG&#10;TjHEom6EsFhFqltpMSPEuD/Heiui1jaJrGkyJs1KKt3rMCWh/JjliEZFXCnzblSFsUaxdC/AFgGE&#10;cB4B3vMPmDUE8k9wVh/kBVLMhLJpHjfiSMuRzmvqOEkIOwWxlmkjhDfwVk2wz0Oo2SIORtg1ITTM&#10;0pOiwNyIxzMCbMRijElngH6OrI1CQE1EYDLVvsnThxRusE4E6l60qFCKAKsRkkXxUE8J6JCAAB4W&#10;ASbiEuwkCnNUMlkCDnsk7ijM4lSKIkZFfDxsendCbMuPDkrpGDCHfx+N6KsDDkxmlDZAHgKIAgGm&#10;hCyjzkVjvK4xuJjk9OtsmiDR8x9ortYDlyNijyAteyGioVrNTSEHVCJyFyL2cI4tXjBm2WhWbHGR&#10;/R/xa2lzZmTuvB3B3rrBahfBgAABrhtNlE8k/pEwTC5K3GwoIRa1HpRifjRoMDHDa03IrEzH+GTu&#10;GmLiZo30SHLHwQWDiO8z1jhVdQbSm0xQTx3R6nHwtFLl5VfETMYC22IKzJ+j9ucMXngF/IaCZtBE&#10;X2zFtF+oVqtCUS4WjRnIfp2rcyiCQW8usKAiDEAFYkCV9san3EUTc2UtKAAAHAKrUGYW6iDm4mlR&#10;QQnDLHWiNDpNrmwowGlkFIzDf0xW9N1sviY2KMiTNDPsvjEuwn/CUJwkwWPpwy1m312FZnyjznqD&#10;4n9kclnG3j+r2PDnZLAD0D7VMsCD+ORmOUzVoCek8iezckXkqMPm8j3G7G2mxIOj5r/tQusIAoAG&#10;appqNIlFVy2B7h2U90LDvKtJ+JwoqngJhi3mggLAAA1gxgvAAAlglgijbAEjLB1hzjWBQBIBGAAA&#10;V0tXbQaC2ingJgKoCJhEYDxi8nMKEh9B7P7FXrBEWSQEgCCm5jzox1gKxkcFRj4qBi9k01HpADOi&#10;QDFHaxWNqHyjJC+DXUah7x4RXJEjXDzh2w8gABhBrDWBuh639JEHAE8QkHVshX9zDryh7B5G+lmA&#10;AASAKj4gaAP4PAOgJQjNgo5j9NZn426w6iDxoimt7xxH5JEiIi+G1L5tiH8iLQWEMCNjDh7B8Cnh&#10;1B6kBBnGdgABxh+DcgCmhADgHkQn/ucDHQjl+kcnzCxIeIXLRh/l8JXmOzUMNxtiHL+PPotjhq4n&#10;YGCCzD+Dai3O3nzEqFZH7lfEcKqk7zwkYucEvqOV9tHlvgHAHAIgAB5B5PKjzE7jGJg1TVwh+jzu&#10;GkqpXlnORxswjtQsSi9iCu3HaDSPIn6NdjIJnQtRSnhkssLzHxmoZZKtwTIuQUoQkMPoMP3ilxOt&#10;slA20yJIsI26J10MowVvmLSFdm6DGS4oFijMuSwKStymcHhr7oSiXi/D7nZG+F3HSs6DbGIYEzei&#10;iXUQnHS2/ZFzUxSG2ZNi5lfEMVRzdFtAFEQgFAJWSDTDCoEOTlnjzkYr+uGCFWZr4Wao2IRDNWmi&#10;dWdNR2eHoIc5FMY372b28t0IMtdWoHg60F9SLDRa3sytRttnuHF2kiJHS1RkhjvBmBpPchdBhisD&#10;MC6NjCykXjsaDPARRuHnLIFuWpGshntkMLbDQJ4pipXnMIpseV4G2rOkYE+pilXbOt334icCDKUt&#10;I0dizEjEMbTJJCmaph5FLjsqEiNqjyxH1noMEIHSiX8D1kdOdVeocZ/JEsSklkwCcXQNuRmy1iQU&#10;0CD1RiRGpEkDDh67tCFzAAJSDr8kBB5tIAFAKz6gEAHGhIW1QCWkiz1B+N2It0POjiFoHDJOnQ2L&#10;w58iGr2L4KTIAiXOdAA1fgBQrl83dtRSc5Zn4S1j04OKyB6B4pXPPbq0PR56BX5qni+ufD5rLimA&#10;BDxq4n0j6l9aOEjLvFsn4uRPyQWr7FyJExLVC7fiDrlC3rJ7TpMLur3OJzUCOwQPAizYgqPgAcIb&#10;/wF7JRzb/mXKjgGzFARgUAZgAAhAggYgAAkgiAavPiehkhchbiohkhggAALgGkcVaEZAGAIKmADT&#10;Gq3mWixqqbOPoLdm6B9kS7ZnBkTRBnbjqlR5YJEWHmOMdiHjXMHtKjREyPo2xD0EXvzjUMR0cKNn&#10;+EwjOh4jytjhvBxAABihwjvB4QtUliuvwgDCCtBLdqOHlZOxOtjAPALbvAggTgOgAAMgIZO5iADj&#10;h5axQsgEnsS9EuvYkkVWYsvyXnvL3K6Z8ixThIFrsjLB4MKtjhwqPhrB4DLB6kOh/FTFiEcACAFZ&#10;mmZrBdG8FD5zqC9omCn3xUmWPq8u+46AFJ6DXLevCpMjER6ZhY5Z4jDmJItnFmMJ+FUDRItt+7Ni&#10;vb7E1ingDo3JIDJB4h4vKkPp8EOujtrGC0vimDhh7qE7rVN1gCM3MsnXT4EwQpN1OIoOOSKN5kU7&#10;lHuaCtbIWpIMhJe8s7KV0GlksZlp6FrPrwmsuVzILkujrmSaBypeRntphnfNyRel7pWiDGBkngAA&#10;IAI5xFXKuuWGBGoHPGvqCn766SIkNa1+c5yPKn6bejxD3Rzm0IAEwJpi56AjXyOGOHjUobHxnZl3&#10;ACSACVAgAlRqwsI8gB5q/p2wadPi+iAggCpgT/gj/AEHg4BhUIhkNAEKAMNf0EhMOhgBg0Wh0QjU&#10;NjkZhsGjMZAULjT+AEgh0Fh8tl0RiMdikchkTjMxisHg0wmUph8Lik/nEbhFDhEslUWo0Jk1Fhb+&#10;qEpij5fr3ADZbjhAC5YLIADweLwAAEAgCAD7tAAfj5fMWkT/o0si4Cs0gjFmAYEAoAAQDs0PusZf&#10;r9fkuvkln0GvwDAFQlABumGfuIsuMnkPxlQftSt76ltmqEGsgGzkJneNpmNfkoeTsdIAfr1eVjvI&#10;ABgNBgAxmMsgE2GDw9/p04pcdlE6xr/4/HlMom0pvvJg0liL+fmbjmQnnVqMufz95kokF0s2rzb0&#10;eb0AAHA+kBQKBMp1YAfVTqgABoWC26BW5kq9oO8TlMOg5+H2ki8AKxh9n0fcAs2vyjpy6TAIiwaU&#10;ANDKfL+xCCQhCK/L266is8waIuon6zM26YBPiAcIpSiIDgS0h+n2ezPp8g7CMLAzCus7AAsYA7cL&#10;OfS2gMA7Msm1CzAKAjGMIzwCwUtT5oUy0XrOfrPRCn4DqktrlOZE7ILGssrM8tSDPEg8YKAmaESh&#10;ACjpwyJ/n4wrGpQuiIrWqx9ncdi+H8fDdIXPLCxexkBpSAwIAAMIyC+AAzjKLQAG+bhxgAC4Kgmr&#10;53nUq5pGqAByGgZIABIBS9gKBCUAaA4EAAAoDzog6yLq7rrAAfJ70NHVftmxrNnue0cT22Dvt0AT&#10;fAQBAFVymEhRSwDGOaqSDrpbEBxszzQy3cEBoJbDUSOtp5HiqxrHIdAAGidD1HKe0HL5KMdIWfU1&#10;SpBa1w2AAES0DYFt8HIUhCAATA8C9arPWoAxEtKUs2krprGhKUMHB0uMKzbnAE0QBNIxyhS2zbwT&#10;Ih5/sYfkB24+jUHSd8cGMbhyAAc59RqBgHpSAbSAK/rYMQhTSOQfh9WSkknt+zayxqf2OOAALjgG&#10;A7fRswrtTO30jzUhaFLMvTfJ48jYTyjwA48lVup0466N8fZ+KsxcdpEAqzbWwqyoif4CIMep2Hcx&#10;p9MKAwGPjpOKpbPL1W25KdWrv0Az1Zm4qLzKHpQslsWdPbnPA3SyNhAeqs3HUxuT1EdJajDTz9tO&#10;UrGAuos32q9gDGzUJiyNcuDCrm9QmMn4lAJ/9ZRThH9C3WIWujxIm5Ljoox6Wt2yNhr4fSrASvVa&#10;gMvbvpQfMjgAfB8RxmAGfZIzPLRjjuoRFDIMDIKjHj/NtL4ALfAaA4BqxW+OkL0rg5rGiorhOUW8&#10;nZwiKHjd8RRRaazHgKAcAABQEAKPBRsg5Y56jlMVAGXs9qYCRAAIEKkgpSSaFuJmU0nRQTEEaIwR&#10;1tRcSgnDRicUhxwiTutJWnEmMQzDQuhuamE5SCSQwJCT4j5N4mEXc0SGB8Noiw6JZE8gyDTNjqVE&#10;AAXAvRhKZHIO05pogCkRHy+ltCaiWmahjEdE5mC6pyAE7lO5PiJkRL8aBAbnY4kTepDEmCHSKLOU&#10;YRkAZJjotnJYnktrqS4GHkSREsjfnkORLUPcqw8R1DlN0r12ppAEHsYCAY+MJzLlHhetSVxpYsp3&#10;gS/KKDJnDGFdVI50RFygRAVq98hjczPRKIMPaTj5x8FWAqfotRwHSgAXqg4A0GWAgPgumdAKJzEO&#10;+Jcs4vaDFwFRLuT9bYAyDGEQ+b4mpzENnRIqX0v7VSdGbQMrlJJyZhj+LwhEoKQo+ACWlHB/hsJ5&#10;EKJ2Ptp5tVDulMecBX5nmegRKk8ltC23atOWWSiUpezTuLLHKhjJUk+MRTSb9raZo+pnNAswjB3D&#10;jkLVsyQihg0VyKMi2JPaK52q7TY0klI9x4mNNlKEgyeUHElLq009wAAPAeBAAALgWgsgABKCYEdT&#10;ARAaNot0lAyRdi7AAO4aYygAASAWREBbeSxsCPXPJV8AYRnxKhB4ejj3zIMY4Psto+n0GqY4P9By&#10;iXgO4XugBqyWiWG9Ie995BKGkvxY+WpZc9B/nle4AAeY8y2jmHXUEYw31BjiH6SJNTIyzPlfe5dk&#10;Z9F/gMWgXwfJhQNAQPiDsFVTwVgiA6xCc9fDdN/T21t3kTjYG/MeTEuDWVmHOWab4kFgmSz+oIWZ&#10;uZzl7DxHwSgbY6VBjSHIbMddr47wXAIrd2hpGWOeNOiJBptG7mKdISBX5bTnvhNI0lut5mQoBjeV&#10;GvDozfKzcVPUhjMGSzraelBYrH4E2jTPfdtMM0oRqHueoyBjAEgKAWAAeo8yxD7HobMAzpLYqKAI&#10;ySeqMDwR1OwcLBy2i7WrMgSBPkM0zJYWuntQz9XgmrL+VFPB2LivjZMZYhtNIgJmkEvcv8mU3Tlj&#10;O8BrkIWTY8hmXIl53DsGCbmbpCJz8DxXRQZhMJah6VBAIfPJC0FaHXMKsceqtUqAAATnV2hez0Dz&#10;QoUNsJCCJusKYRF/NQYZLVf/BcwZhT3rSyQQyJT0U2HdijFVbZkUoGMSSmAeg9s4gCAWz4BAD4N3&#10;8cor9HCDS2l5Voe00jMIUwriORqLMTC5QzKUUkjsLYYwsKeU7QLK4rZ+l9o6IROZVw2JwUgpRJtk&#10;w2lUnDX8NIp7EhPsjZcmCkks02oYXoxYxjUGyOCaA9jPF9kwYVfckYro+L4aixN8Z9GANAQhBTek&#10;7lPekzAhiLzy0+pxYIvKYJ4OuJ+YpMxBDnZKfktSc6Iy+0cOW6LGeXjqkZHsPEd75x2jm4IAsBa0&#10;j2JgL82UkxGWS7P4Ymcy3CnqTqj09K0bziLICJ2U+ZxI9hkZsVEpj71TgD4QYlYwoFOiTQr6niLb&#10;0gDgQYaAYBatHmE74iSjfgAEktZPmb8tThjdKzLUr3E62Jd74OdZXLxjGzrhT6mciKDC2yWIS3oA&#10;hy1zdxOE8paRyEuL2ANyuRLrDRLVhOROwI+GPEtfCYx2pwi92j6pRehBBkMqMnYdUfpvoRtvXs/3&#10;ra9pWEGeLxSkpcC6ojaqmxNGl3M64UO2NLVv0m3DakmIfOeh9KCN10EoLqvLlmNImA28GwkhLCUA&#10;AOIbwybt3KQsYwzhpAAGML0YdZR7DrAACcCzPgGAHLwmBiD2KOJ6WrPhKyhh/j4M9XxHB1irPokj&#10;JMiZhZhcESfhDqjYc+o77mtZ3RwjMndLWEHP0CUB6B6irBzh3M4hlBtlOB0B8jQACFaB7gBl7GXC&#10;cm5k9B9OqAEi9laCIgSgIoAgeAYgUgAKsgJECkILAOVDYB9Eypzh9lgjEjuuzMcFakVHdjvm2Jzs&#10;GiUMBDkjGB5FjsOB8C2hwF5AABpB0KghxPxLXiyEwB+janEILoTuBuwizh7jNmlCrJLnSiYMFO1m&#10;7E8uTELKfGUM6OvHDH3l9j1rXnYHnjos3HaOXCVjdC1FfqVHhH+EonqB/O0J5CUkHL5s6AGj4h8M&#10;zj6B6Qus5npG0EHJFuqABHWERF/nfi+NWgAvzPBMbh/jSCFMWrhFqEAJ3CgFerRvQM5jUEdrHDCD&#10;mi2vVELmKMGOaFrDTpyC+OTCSDfMDDgGzsplmCNJgCKu4LKmWm0gDIatTC+HvieMwHmCdPxCRPOC&#10;yCDB8B3ozAEJJiXAHxupoB6s4xwD1GStMn+O2i0ssDkJWF7qXGTK6xxwaDGAHgIGfEqDfGSqjHMo&#10;JjkOEDSswsmtqxzEKO0ifACgGqJADtRCfEIDIh6sQj6HzEMjckqIDNXroomItMkilk4tKjAk2Cli&#10;OL9iZIcton5puEApxIovPiZJDOakTvWEJNgyZDSpyR+jKjjSSIgsqyVNnScikJ3RXLsi2hvBtBxA&#10;ABahfvph6L2kpHjsFkJR8roiWtsuCOBmzm7DJknL9qEEwEhE9JDjEDrDHjusbRRmfiYqESBDIGNN&#10;2nXkYiEkIiSmSHdimiKE8k+E0C4CYuuB6B1CtRlgEKQMNMNjiRViEIJjlDMqWABHrGxnvi8zFLju&#10;cDUsXvTy2k1mPuJE4JzpnTDktGuEdOTiZjEJ0LMB7D1EMi9uqkXjfJkl7AED4gFAJoNiWGYKUjwH&#10;hoiTLoFjYMumuIRjfC1kHMJk3MjGWpMzWE9ptNsGTO1mKFlDDmyk0I4DtvOGSiyKODUMXjACxnem&#10;3PLDToGiDpOM4i1CIgHAKKJHuFDKYlllclXqcizsuzIOhM5DSHwjfFjirTUz6jkEXi9rUDdGmjiC&#10;biKEMjSEGzhnwjkrqR0ColopUzkEtLoC0iyCUB6h0jXgBC2GMEHHmDQHUFdM6AEFID+lQAkAiAhg&#10;AANgNGGgRATATAAANANlQAFgEiDBZBUBUgAAJh6uMgLgHHcwASbybnIn+vKCUH0s4kuM4u3POkjC&#10;2uBiCKTxoqTldkVLJLilDvMK1HVDnz3B9npB+DEB4wCgABrhxIzBqh1EcB3B7jPO3jGpFizlvJJg&#10;BB9m6qQB/wNFzgAAXgNQUAbARgPgAAO0WoMABkMDoo+OCizp6mQsWkEi9t0mKHqDpktTcD6C0kIH&#10;QDURauqGcrsAABlBrBvAABwh9iIh6wIjYABlpAEuPCfkFiYw/u4TmF70nh+h8zhkIgArzRUL+I4i&#10;8rnIHxXC+kopMzGN+kIE0ECKUrBTbMvzvFsB+CIn0EcKDKPxeEzLHjMC9gFAEC9sOuMrFzuiDh6n&#10;9CzDQEOkN05m6D1JFkVG0nalsDajwI+Mbypnqr9o90BRPifC/JMLjo5nYmKtbSXKRGKJcKZmqHPp&#10;wGVzxNgCcxZCJmx0Fs6j4n2DSRwCrK6s4moKQp3B9MHPQpyTLHVCGEeFilpk2FyIajVkWDLIoG5M&#10;KurB/EcWAqFmV1VNOGTsAGIDSQMDSpgRZTakODImSxwUlnRCSjfAJAJKJT6VKMiDnrFGzskDvqdC&#10;3x1oIIfSBHrABgHFQAFAJAKnVsokuC2h7yHCxpTMTj4nAEHBUW5yYJeTmCVSMIptZjqtfOCIeIXW&#10;ECOMwyOyZR0iNnKC7N2tnSZ3Cp+2BCxp3OZyctpNkSeSaSVyblkEcByh1l3vpFVBwBzFBi8m9EBp&#10;kirE2nKOTuJNbIpMYDPjImzyrDai4RAHYo3LkGLjqilqFC4NWh/EAAAkupzOtH9iLkIxXECPREDH&#10;4jFEtE2h+zTrMJPnNiDTYFpJSwojgSbtqkESPHpjSm7GziGF+3Dli3AlERXRnFyEBzRGVORmTCWM&#10;liWC2C2nZuiFQB6h7M9CoCzQDC2yElIAFzZi1C0yrjIr/zgT6kUEFQ64Cmtk0QYjPC9DyzKvFMTu&#10;rENHVKEJcXXInmKvOCSlGFqk8kPm9CYudoJACoEQrDmpCk/B8kcD2D4nIYKJkP1vxDEPQuojATgh&#10;+kZTAnzlkKtjaYfEHEZnFGqIrCCTl1HJcTNTmPGD2s7zDC0IBzg1HyToDrijRE0B8h5DZh+Cwixh&#10;+lDEUACPODwDPD4NEB+i9pUFQAHgJgOUVgQANvjA3AsAAAPgLlIBQBMhMgAAIB6HCAOgKlpIRiDF&#10;pV5GtiMrCW+EDFwI14hM41u2VNUDfxIVm4fyFu2OvjTGzEYweLHC0rqjaCzB6UwlMh0HCBlhujXh&#10;zwMi/40PvSwy7GJxHCMgGmjgdgQ1CAWgSgMqygGlaY0CzGBRPiRlenNkJCOG7Uwp6Jd0CjlqijgL&#10;RkLE8ZPizkzB2B5kcBtQll4ByFBh6ABEwB805urEwEFDSGrsNh/s5m/jeUOh6vzCEQpLhDTGMidn&#10;SXlRoEoI/CRoGS31HEHEnmWi0rCXkz6IqDEngXmCdDeEqo1xGLnObk3Pxoar+EGN0I2MRzFSA5mR&#10;840CDo1sdibsFX4MC3aSwC6sfi7MjE3WkCouqm9MjjgS2IJrFGpEevTCnh+FDMkV4o9G0KXkHqX6&#10;AnRvFO+sHidUQWtWJ6BEWEy15J2T46bQdEH6HVgL1s5kXkwG6X+B6CxR+jVN2t+rHCorCAIprMOR&#10;wSIDPVs0vpfTsT4xxErEgjGAIR6aHx0NKDDlqabRWGNMIvX6/ltIC0RlaX9QugFjcgDAJFQGIlaE&#10;8LHJkgAW1s4lXlpMTlaTGEHBT7QrKk7ycyM28SNjp3LIabVIsIHpWyZNdIqW6yM7YtZXGNgi5E4H&#10;OXIiHa5iiNf3DbayVtqDks3v0AABfBjhjAABlhohsjUPGwYmIVrUOGuVMo6zeSrEzGzl9644MDsx&#10;TDCmRsNknk/Muu1MvjgJSnFZlpejxKYPOC4NIkxB911KFCi3kOs2AOxHZMHGuUjnzh4FRh8B2lR5&#10;5lolpUDqMRVpHIqkHMcDv4TuanNKkHaO6jDJxkhUsVQEVKWSprJX5JZltvBOX2Bn+LT0OKEDNloK&#10;OEB2Rk/RoAGgMGGmgKZNIyxua8OnbkNMYERzSsaTQiUHavMHv5TDIZ2k0C8wzEfwLN9zPjEC8r0Z&#10;qJcJxQ5MuloD4zQSFy7D5y9JfjLB/Jhp6mWbPC/kXo1OuB9wDIMAGsNmri9i6C9lgYjnvRWD5DxW&#10;mMFEmCc4mFmu0EIy7pTjSH0m6jovHJmmnkzMTkRRXIR8W6BpACg2snwEanRahn0FDB+XpB/B6IzA&#10;CRfQ7jwCrb1ifjfHEFQAgAjAiAAA5g4AzgAK0jGFNBtgABvBvmcBtBjhevrgLjcgJFWiD4DN6Dak&#10;YR820i1JjDVHUHRZInSkHVKE2SdDrjnFsMR2grY5OiKx8h8dljgBvB1irBoBxqgh35OB7EBi0CrC&#10;H9GEViomQiDElCDgNAGi9gdAUARAAAQgNINgID3ixioiy3vmkmwT36bYWmS9HLi3Sqir20w7xYMB&#10;7PDJoZUlTh3qghth3KghwB2uMh4mWFfABOoMnADZimhpFqOEIgCs7O0R2FfZvWEn+nYkHIlSTO4w&#10;+Yt1jm0DCnakwE2iQD2FadMWf2+CcDnnfaKFa17MuxmNhOqjCRIDokgc7VhzDB7j03lVs3FKcFbj&#10;GW1xxlyd3MlLgDraDE0AA8eNic+btvMzeaNefkNWVLFMkGXbxXY2kZVR8iK0p68FDiceZkRiXNGy&#10;cmgcWiInw+ext5lnfYQ3iWUQ4ko7/Z7jgR+nkcHyFxXRbsbsbo7pQjPB6h1Bzs5PFDoiy9oljUOS&#10;KJf52ja6TKMSAm/arOzsOB7Yw/AN2jcbH0Fn4T+iFvVMeW9z6iTXxTPiF+4xGiKK+CrQpPgAK47k&#10;iDcnuEcevHRlaFbMNxqgACAggCpgT/AEFg0Ff0HhUFAMGhsLg4BiUQgr/i0KiUPg0WgkcAEZikYi&#10;cHj0gkMOkcnAEelUflMVi8KAUNlkOgkhm8hk0qjUtij9f8JAVDAD+o1Ffj9ADYcDcAC3XjFADxej&#10;2ldXjT8rQArVKA4HAwAfD3e8VhgDAQAtADhkJo0Jj1BAsfolrj4EhoEAoEj4DtlBpUrtMFtM5kFp&#10;pUjuEfoNIoWDtUPolGv83AmXor9wMXAONfT7fMri8ztlXADzdjmor1eIAA2vAFfBIAAl+0U5lEfj&#10;cXf2NmMancQiczhsgAeYlc0f/KwO7gmXvkH49s3sEt4AzT8rlbmgAAt77FJ1wJBFTeOtBHpAD2ej&#10;6AACBwPAAOCQYAD5ftW64EAVzkiYuwlbewEyDdveh5+gCti/Me6ibgEAiwgGsEBISjR/vErR9pkm&#10;aXLS4qFts765n3Er3uW7DNO8A7yn3FQEPI+59NCocFtsoK3H27S9IK7LwrYAS0K4fb3H9Ij5giCS&#10;xQGfh9LKvYDgABLYH6fKyu0ggAtq97JwHIKws0pShw+xSCAHFB+AEpR9H9LEBwwpS9LCAsWJWwK0&#10;LSfx+w24jkp6tUhH0z6NoYhoBNAAB6HieC1HyekpAGhsSu076+QUvkIAaABCEKQYACCHoYq5QZ8L&#10;GABpmibSnlSU4AA2Biwg+CS2AiCAFI+frtAM46+sK8R/yOf8zxS7R/Hw9x+SPZJ8SHDdgQ+AbtKU&#10;m6Jn/Pa7zAhKCwyf65nyfVmHye1mGiclGGweKlHmi59WvMMuLSfiJn7UqPn8hsprSGgRAuAAaBOE&#10;YAAsB8ogXGCCxMAR8KUpLtK1GiiADiLvsJBdwAAfabuXD4CNmtSCHzKy1ANFuQgAbhzHcABqHK1p&#10;snYdoAHvCK6PKfLGu8vh/sG/jygOB1NSMhMNoaBAFSjHwAUGg7quwo66KKm4DAOuaiOwfa3KOAYC&#10;tmt1e6u0M9II78on5FAGAaBmlW/jB7NDSrtvcwD3tLY9mAKBC5gIfq0xdSgETBNmPu1cFHgWBwJo&#10;QuZ6HpmM2qVNrtIahLqajaaeo0yCEs00K2OKzqigA8qgQ3Ea6MgsKGadCyiRQtTMANilcqVHwC9i&#10;op/SLjL394l3cWLPTXAFwkdK4fzCpv3LQpHITb4xZNALYAshMS0VDR4kDLsR4+6OpFWrKGh6Hxnu&#10;Vr9VXNLLFQiJQ/IKuQCAsOnud+YgX9wEgPTEhVK9x8ZMUE3BDEsoIH65RBRCC3MSgES4giJU1smL&#10;0XM15YToIVO25IoiY14POOMUSApjy0wVMy7ghMFR7D3KsgI9a7QAAQAwB41wED5QnNaPoeaGwCAH&#10;NmAgBwEC1GDIEKmAJBltE6IcT6JBESJnXJASAmpJzgwcJeT6KMT4qRTisgd5xEYhkkT+Rg3RLYvx&#10;JIqhdHrwR5j0HqAAWwvBfAAGyN8cbUSSHbYYiaCMFi4oDi0TNeK13mK8JyX5zxwGqm2i1ABQhgir&#10;lpfCRVMRwCYHPfcRZyBFzptROo1pG7GlcoCTWoiRRaFJMmHkOoc5tFgJSAQAt0SFCDwfIUXE0aXV&#10;tG8QASdPDpyXHKhKAMsLTyCLTlybSQRV3TJyejBc+7/jtmhM0hYicOkovkaiQQe4+DtAJAoBQ2gB&#10;21HLL+7mYxmzKwISw6ElbOpMPuYkQ1BKmGMKAWymZ2x73pm6IeUco0xJbkLOAZNFTr3fIpKEtRXk&#10;OlbkHK0dpCBbICrTgKWZLhDUZxrAUAo2ayVoLxSOQgzJSgFAMAiVchKM1Hu2NmUB8SeWtGYWShss&#10;Bc5CICmHQM0ZumvOuACtoxYCaMlibYyQ2aJW3m2UEaFqjqZFwkjCeFaY/DQrgbvDYj6JmQmhgqlN&#10;KJx1NAjBICUAASQihEAAN4bw4gADVGqNsAA7x3n6H6O8tQ+B5gABeCiGAJQKGzAyBdJQEwHyuAGy&#10;J/xZUgrUn2R14qe4HrMVzGtD6KTAlEYaRUuaCi2I6O034sQ9ilDwHoaEa46VGDcHca0egBqilANo&#10;bqWRFiEv+NDIwBSWwZgim8DoFQIgAAZAgA4grbECyfkUd1h73UVtILUVyTACrMnaK4PlYoAVpoQO&#10;wzsAA5xz13GuOcdFax1qMHWPo6iu2lJtMYaW7EwC+Q6PK5Qgs92JF/OGRdYCbksS1pdMQgz7oNG9&#10;MW5kj7tySvNRMTE2VsHnobT05QAdG1lJNO8eA0R7z+RELEPhM0Cm8lhRcWUzpSnAF8H3Pceo7x5M&#10;YHvGs/jOnguTmMXBaxXJPpBpcWGS0vUezEaJhF1TrzolYgyh2aOGHUwKg7RAfjm0jQ/UM62IrvDr&#10;47x2RJzzoU9rMwfM09yHVASTgsYtSM8DLM0jCX6mivGzKFOUc9IRvZIvIOs9AozDh9mFdBHVMxDn&#10;4muNsPk1hKx6llogfMBzah5DyrvVk1zU6nJ2yCobHheNDk2wrOOM80nJvBj8Qo67vk+tNIoSBXND&#10;kRMUqNU9IJbCyWIKuPW6iUgIAWhaBoDjSh9llHqPDFbeJXAIAbD6REQYuzqiNkGMkV837L1LFgzk&#10;Uz/wBirMWKMSk/xZQ7FbPZIcwEU2PQDZxCigTSLSWMsozxqjWAAL8Ygyz1niJWdpSJaVvnuyzJma&#10;xi0cELQ6jU0zvDi4ZgqR4755WJGIManpMltbmm9Sigo4qGEDqGIvLIxZjDGSULYUmAZES1MUTahs&#10;s2cjwqUp6AAeA7B2FiHka26BaWSKaL3PCnBHdwWK0ib9EBCy4lYyUSkghM30l/QDgKDZpoNSZywl&#10;yQpNCjo+cZGt5jFINaOW6eUB4F9bWuO2R14KW3cE5Jyc3nBpTdF+MGlogrNF4tRL4cc6N7e0FHWs&#10;YtbS1Z+NaYjLYvqQIFFJMSRPuTTlDLVIuAejVlGruSIMbUtjIa7umo5cqYBDSkobHw4w2gAVbgNA&#10;lSVSKPTG+CRkrpKhW2ppRSI2928Glk37gGZKyZBkXMYxrq10QCW1URO2ht5sKjCNKUEzkvgBgFHl&#10;HkO6ujRzyrtwcyYfw9WVADRMiVDcE2lTOAT6A+YDAKwtAY4ltxCcmkVAGUoBcrrmmhHkO9RgDzGg&#10;eAopoGIJAOgAAoBAsIEQGpXEjIUsnkCvbo6FcjQkiCrCgjEB+m5F5ngl7iwjCm1lmB3h6irI0jtB&#10;lhvB0gAByh6COgELNqJjli+HjiGtHD9jwAAh8CrAeAVP8gZASv8gMAGDZmqmEEzMMizQGnlrFilJ&#10;Mp8DsO+jSkUGQlnFtH/DtBvB1sVhqBxQOhwh6CyvJmlL6DwNynnj3KMm1GJC5pZNTEBplACgFlbh&#10;9ljjXDwKpFmDupikTvzJPi9EokssbCEm8DyqCOcENF7FDABppJNnVN6FeF3iCpClCnNvztPm5sLi&#10;hDaDMPsDYjoh6xJgAAJpugAB2h0mYikirDai5rjnQE8iYRRh9HoEWKiititGxp7mnCGD3MMCKoQj&#10;kIlGnDNwdQTNosojBu8gBOyHrCGE8rtLZCKu8i3Pzu1E7JbphnoFrFilrmmsdijQ6DFpHL2joijC&#10;0jjjyj+joueJjOOjuNtltQGlmD3nIF5NlEECti0rMgCiGmqLMngh4h0rwn8kQExIiCjqYkuH9RCk&#10;hOmj+DEDxEID/HQkYEonGCrE+pZNXtHkJLLR1jbPIJrqQlCtQCjoOjBjBlvnOqEnblxCrB6h8KZA&#10;HpvIXAPjsHQDWOWnbFbthNiDShShTohGrDOiOmcHMKKCQDroNNxseDkyLCWOhH1mNMwDJIhmcCLH&#10;xPBnPtmtnoxufCICcpHxpKCtuiVCSvEEsspNOMeOfs3ONydIliHhwrwAABZBbhdrth2MVpSHLETk&#10;1jxD+KIEUG5k2poLtIwi8E8vCMlEhGtkJPRnVAAmKEAsglcjFngHWQJEhDERCkPrXDNFqEyM4OwD&#10;uywR7ijrsEUsOnvGwknAAB5B1h1jsQWnRDYQxxBngiSNPIPGnowmNDfpYojiGpNrpCJnMHPnKABK&#10;mQJkLCrxVFARsjbL6mMJPyogHAFlNEZlmJdh7FBigj3B4QLgAAGAIF+pwJXGMjAxlOhoFC/MosxR&#10;hoCpJTAC+u4nsCJsmw7NIGcC0TYkDiCEmxXiRmrF7ojucNRJ3J9p+M2kIQTIvoNEWMQETEjFdE6G&#10;MHglksvjGtPo8syEKE9j3MUlHgEv1r5iwqGw0i2GplvNZo6RhmyDCJ4HgxkCLO1vzFBmSQ5vbzfm&#10;zJ/vOnPC8MGvOu1ozH2Cil5kjv0kLPRsdh9B6q7rCq7lgFqCCmqJXKSAND3tIHTAPgRmAgXgWgTg&#10;AAVgWASAAAUgPj7GQlmBQBQhQAABchghoJm0Kh+I1gNj1AXASIYFXkopYAIgFiwr0Oji1Hiwziyp&#10;ZIwsqjRoDijDQh7h8kNhywmgABnBysVhzB7ENsXUcpbiaEEsgxIRhsXq8APHEgiAYAQoWkYi5ksP&#10;zm9i4MwOxB8nWHNwGrsiELtTCDypgPWDAh1h4iywOOWhuh0q6ByB4o1h6gCKFodD7jxJ+moR/DaN&#10;IFLnjT2JgkXpWnXi2DPuSEUICs8N8QxJ8kiOSHgjfn3IfuQnUpgJ8CaFfzNHeGzLpLKkeGdzajbE&#10;iFmIdVPyRr/nXqaCiB6h5FGCRivlbjliGq7FGDLm9EKB6NfGMF6gFgGHRphDinhikQgABQ5ijjPj&#10;3C9HxOwCFk9oSp8o+ChmdCHiwUCE4xZvSOMofjSzcDGjLqIKBneEgjlUSRXzaGMEjtPo+EUl7Jbm&#10;hmLuTCYtQowiHw6C9i51oFAIJAEJ2J2ClH8UMkVMuqal3kdHljdJFCLFkM2xCjvNIC9L3khB5h2r&#10;wiwiGoZFNByBxhwpjC5gGAGJXDNE+EhUNC0O4qkH/oFSqOokVShwtNHjZpdjrV5JdvfJH0uoN2OK&#10;bCMFhyq0cKalrENiqiyh/QyAAAIgNSUTePWB8MViPi5gFD6GokNhSBThVFhO1jfManfOeowCPINT&#10;ZIjotiUMCKKWpHep1OUjTKeDhp/yi3WLrCRNstrNpSpOQOAtRkvMwNwxRystmsAyMTcStOAp3l7G&#10;NMxVBj3BdhhhjAABjhmhn3MpXRRHXEqo1r5OATyCEFpJRHeV1UaiijBx3DSy/maOEqK0clLCLyJs&#10;jzxsnzi26lnO2Hpi+CuoyjRCvAD2fxAXePGEIi0jPnqqIB9CrFHDWh7GYDXACCCAE4LtHw5rXWel&#10;tlr37WFMgpFIvLpCYh/sdJ5ue3miJTduIoDl7XYo+IxzikFDBiLxICwU4TCsah7nih8h8I1rRjtA&#10;GAJF+l2ldPkjvVwCIkOzLir2p3hHQiGjXr4oDxkHVGvOD3CqQIVCZkclpnmoFTDSqotPTHAQ53al&#10;Cn22Fs9G+vi4X4wzDC9sQDOGcOwkO0NF7x2GD4ujsVBkZD3PkLCGSLXmhqpHcIQleY+TanQybiCR&#10;SnJTCRHMnO2gEGyw0C7EEiOqJ32i1GqTjEdoFE9ClYbmD2+4wh+1BThG6HJlBh+h6GVB/IToNpwP&#10;wgbgdgdgAAsgrgoAAAVARv8jyJHKcltoFSGh1ZjgAA/BDhHAABwRNAANejWgBFjDYiHgEuUgImaA&#10;YAPNbAU1MJjUj4XKsZDNLjGssl2l1I0gAB3B6DtBnhxrwhuB5i4OUh8O830KfCbqa1hiDgmgjghA&#10;AAHh8mYgTAKm1H4kFp5kMQ7I+PRl7lJB9Ohv00Ej3DNHKi51ZkNsVCrBsh0mVBuB1K6B3FtLzRso&#10;eUmJXNKJYnglcj3YZzNjMV+HRZKojplDrlBD3YLpXFBFmFSrEKJzMk42NEHjbLL4socjZmdkxHkq&#10;Jz5ygCVuSJgQJEt22XYodC+EnOSDvGR36WcpoCti9xuk8tBDBC2afX1GrXkEh2J4Kj7h7m5B/jot&#10;uiEnYp2LpIiOLrpKaiIpEO0jkEUXn2pjJDbC7SsudXa1tPHjMDNWYMCKkyfiHRxqPsak9mHQB44C&#10;YFp3gH02Fw+xVpXLLiwDCkBl3o8iDxIHzjuB/j3ESlqW4nPEhJ8j1xMj36wFeHGUhEtwypXJsqUn&#10;ZEVW4LlbUJMDMDr5RJeKaik2JzeIORekuIJJ7ucM7liMKmq5IukY0RnSbxYp93GTqa4lbgJgOrfM&#10;IjZh8h5q6QlTqySpvi2CAhAA/gAEAAEAAAAAAAAAAAEEAAEAAADGAQAAAQEEAAEAAABVAQAAAgED&#10;AAQAAABk2AMAAwEDAAEAAAAFAAAABgEDAAEAAAACAAAAEQEEADkAAABs2AMAFQEDAAEAAAAEAAAA&#10;FgEEAAEAAAAGAAAAFwEEADkAAABQ2QMAGgEFAAEAAAA02gMAGwEFAAEAAAA82gMAHAEDAAEAAAAB&#10;AAAAKAEDAAEAAAACAAAAPQEDAAEAAAACAAAAUgEDAAEAAAACAAAAAAAAAAgACAAIAAgACAAAAIAK&#10;AACEFgAAryIAAG0vAAAaPgAAoU0AAN9dAADbbgAAAIAAANmRAAB4ogAAnbEAAC3BAACU0gAA6+QA&#10;AML2AAC9CAEAexoBAOQtAQBVQQEAeFUBAFVqAQAufwEAx5IBADGlAQDdtwEAUMoBACncAQAm7gEA&#10;Y/8BAG4QAgAZIQIAjTECAGxDAgC7VQIA8GYCAMd3AgAOiAIACJgCAPinAgCttwIA6cYCAIHVAgBb&#10;5AIAcfMCAKMDAwDLFAMAyyYDAN44AwAXTAMAyF8DAOVzAwAEiAMASJwDAK+wAwCXxQMAeAoAAAQM&#10;AAArDAAAvgwAAK0OAACHDwAAPhAAAPwQAAAlEQAA2REAAJ8QAAAlDwAAkA8AAGcRAABXEgAA1xEA&#10;APsRAAC+EQAAaRMAAHETAAAjFAAA3RQAANkUAACZEwAAahIAAKwSAABzEgAA2REAAP0RAAA9EQAA&#10;CxEAAKsQAAB0EAAA3xEAAE8SAAA1EQAA1xAAAEcQAAD6DwAA8A8AALUPAAA8DwAAmA4AANoOAAAW&#10;DwAAMhAAACgRAAAAEgAAExIAADkTAACxEwAAHRQAAB8UAABEFAAAZxQAAOgUAAAHEgAAYFsDAOgD&#10;AABgWwMA6AMAAFBLAwQKAAAAAAAAACEAWCfuejaqAQA2qgEAFQAAAGRycy9tZWRpYS9pbWFnZTMu&#10;dGlmZklJKgBwqAEAgDNgT/A8FAAGhAAhUKf0NAD7iAAhr+AABiwAf8ZAADjkLj0fj8TisXAkljEa&#10;fkpAAFlkbjspfgAkoEkMOjL/AACnU5ncijgDkYBkELi1CkUinQCoMSh1Jk84ftRg8Jm9Pq0/AD6r&#10;VLhAGAEwnlKodLotWj1Vs8amc1illqtluEXqtzjV0nFrkVVp14h0QfcftceuNCqtgqL9l1AsuBhc&#10;+jtpnFlkUesD4y0PiNlD+bAANz0fstjyGYv9+AGWfAAfOr1Ws015jVafWJAAS220ykqw9hpeToly&#10;jVInsOj1O3e5mLz5QAb3NADx6HP6Ii6gAHvXAAM7W0cPdADo8AADHjj9Ot8Xp2j9ULrtMilVrD1+&#10;Uyk0FA4A48LrG+kFujTBvcj67NAi6yt2/i2KmrzdqqtbDKk4qdvMur/wKi6RQZCqhQmyMLKFDKcQ&#10;isShqrBD9uI/THsahzdqc2CcKq3ayqc0KFt2a0cJunCRLAsDZK+lTUNJAMXvwqSqpYAqVpata9J2&#10;7QGAABEpto+z6JowTgRDFaKQQpz0y4q0aIvLLCOChysLHJylPyhSsPhFSFQHMsBI0jzdqw/0toVM&#10;E5Q1AihNEha0RJOzfzNPc6pwp0Ty6hyRQBNNBQTOjCpU1Z8gAe9NvE8gM0+3s0TjRUA0w1tM1NH9&#10;TNMrDTNMCNYAACFZto0z5HrIzESS3kfxEpdCIZFCQS8ndTGpY4AFvZQAG1ZoAFRaDatvXbunCABv&#10;2wAALW2zrPzwjs+wDAcQKXKYELJLQAVvBUlyVIs3wpRMOUnP1EvOoUDKlIt6THQNBo1cNgKtGMIU&#10;PANyMWk0aoUssepUrFJXrXLeRch0ANHHiVV3DGC2C96NV3gSRGLkkdKtFqd12rGUKUrEvwknd8sR&#10;ebTN2yrLtMtcoN5KwE59dle4NOmKooj2V463ki4vf9Fp2j1IQ83k9XFQ2Gajqc1Xi3EbKll6lZEm&#10;yNYipdyX60U16Sh0fK3iCO13heB61uDTVM3a1hJvF24ns2MRYqR7cBTVOQexDTYcmKRM8BtOgw2i&#10;nNMenI8Ee6lrXA6m5jdO+4/RObJVwB7AAafR2faJGdOAAO9VKUqHP1wARwawAAv2lZVoqr23u8rh&#10;opwnKpNojaMlYTaQR4eiqHuGBbhzazaZ5z+wuhzGIUsGXJ3Ntfo17M6YQi+xzp31GVHgjELXmVAV&#10;JjnzJMo/iSLjf3ocYX6H/Xdd75rnCoikUfwGgMrBaynHtbe99UZu1TMCgETtcyV4HPrVIR4vhFHq&#10;PQKuR19DRiOsZJie0xxiiLrkLG3BYhSn0NjR/AEkz/2tJ5aigN5ihUOlCXgVAqTY4YsSeW9Iihu1&#10;NuUW+UA8bjTbASbi01EZIHDpAJikJH7NSpNBIUe09oD4rHZO2aZ4KQofmnMur53TT3iPBLAR40xH&#10;kfjcjUAAEEbQAAsjgR8dMcwADdjsAADceQAM+ASxNKxYHgpFTmQtsxxobwbem+14i9JBtWXxDx9K&#10;JZFphXnCOSCcCgHIN4ViQDmVEIBbg+iMLz2vMTanKNjxvHyvpXmwKSTyE+O8TETtsBFBly3H+5Yq&#10;SpkhHKHnF41KP0fwVX3IRp0pCdntSse0BczQATNAWACKwDyPm7igrolpWH8S0T+wKThKkmtVbSRS&#10;FxRmwk4m+TE3Z7YgvaUS82TTuCEtHMRDVIZeyTRiLa1GS0j5/MTNG48iJToCr+eqSpADykzz7hoS&#10;8lUXUfm7iKABT4GYHNwZYVZtZs0flgVcRE0yQoGrbAs6xc84YbGIbmREsDkR6FZbZBhdMr10Tmh6&#10;0h7I7KdO2AgAAE9PzaDuqEABY41AAAOqQAACdS4HFOVMe00yAJVp0NGyGcSrHyJ/XpP1UMsEE1YK&#10;A/mHSf2GkqXDQGTze5jsSq4+5zk7ndwmTJMYpUEKpNapo7pszuoOFLntDA9D2CpS3GWP9H477EAA&#10;qEO5IdVkYTiXpIJP6VlLExniyAltJAAJWqWBNbri7KxMI/Y5vUmnczdnEuGhS9ntpHI0lZGVc5HV&#10;wYEU6MtdDeWxn/VwsrOZ8sGhZDOuMFygKmevEk2kO6DRHKs3BUxIoulrBHdOzZBqtpho6pc1kS6N&#10;oBgbNNdha1G0AtxW5yYAHQJDnTBYkUEzeEevSPC+QAANX1AAB6/BvF1jXv4R+icDa7qJeOxOABHZ&#10;7HrIUuSlBS6qXXVJavAlZJ+FDQRTSe1YiPu+gqaOTFzMHQWwhPrD6AVfNZc7a6dCo7JYpKASIWeL&#10;x/3yHhTA2Z7SnRdXDMWWNyCxt2t/KksbwWEk0V3eCibirqn3cMboqUfIHFgSs1CT+JWhPPlc1rBc&#10;obZYje9Q2EFNsGPPane1hVga6t+MQwIjyu8RZSfTceCLz0ilrcg5IrCQjNgfs+1u65IqQmXvSqaf&#10;BNC1lrydPZACCFfJFVsfOl1cETEdkaxM6A8QAKwAjGyNxax5adAAODUBvLwQakzlViTwVyYdwxbq&#10;5jS7ZqVshhRURQMC4teJLWmrB8UQOq4aM3c7dEqP1nXDBGccdqkuDiPE2D4Q67bHivXIotpD/zga&#10;ZH9tiVSoSJsNB2TDEHtvdgp4BO57URKkWuztFFQVIAcUssCSCW5ReI1i3GDWJFgfO5p5OW4c1bwq&#10;n+BabNdp00jrS1Fj53v614QtH9BbmtRkq8/ZdTjWKrIjeC/AHmJ4bhlBY3a60hJWgbOW2lWkwr8J&#10;3EtVRrEhGvnOVYkU0JgAA06PKZ8zgUc5gdF2NQ3Debsovs0xEH7cyH4NwhBM3sVcv37QnLeHLU1p&#10;msRErFp+kIDhKVaKVpVJ46xHYBDdabQp0RnLLK/CdldQ6R0RIuOeX21J2J/uQ/8x7CUdTcxGpIHN&#10;l3IR1H+ZEscKwv33L5H4PEO0FAxKgFfGX0vse3a/ilzydrllPeupmT9Ggtt2yzBt+8FfTebIWZiP&#10;3rnt0TNWDiqpCAV619NvSI8ctn1jNCQzTJWjyBukz6cP9gYn5R4vTF07Bq97St+A3LkUXXL7XTM5&#10;uF3JMOr6U0or0/BP7tU3PbRWarRmfvEDs6P8YtxCWVtyFWkjMZkkmP8w6vYNebvXq4vnsnnpLWJI&#10;LQllKx1tecpfkpQIDCgP/uymvmxKZJPnuOJQFKxlEnwNZKvNliwH4vjsttoEGiTBPQMu6OhEEnfL&#10;KGAJZMhiPlTIJCTJ6MSGDOSM4IVPApUjdvcnGKuiuCqQQQCukLVMtmBPgOSIuiPLwPEvvLyE3FRl&#10;wv/ndLxKsu0MIvoCaMBvewDPCkivAJVOoilIlinOauZjqARPqJqHgtEOnwFmzqFrRCRM2O0olpVm&#10;0MDiFousZCPtHixjwB0AAPmAmw7oHFdhtw9uaNPHaALqmvnqNKEQApxukv7v2xEozrcKzvPMJmJN&#10;oQcJ/sBm0DhQrNswoKttWJdOhpJwGQqLWIkNjQZKaNlmBLSGBIUwDjRNFMrQarRNtCytpBRLDCtt&#10;zDEIGn/CNPDpyJEKGM+MaLRiWngndLlM3xVwRCqkfgYRmAAPWgFDRPOOFiQRJRRtWOSM3EfiysnN&#10;oMBpSrzGpwwLluCC+iIj2w2K2FJt+xjOyKZiNIujTQstMAAM8m9HdMAu0lBLQtWN+jRuXK3xLK/R&#10;VsOh1yCw+ubL0l1lmhtAAKdB2AAA1yIxnPXCnNQBwLFKhqKkAuHNfCpQCREnmu4MeChqoxCmpstL&#10;lvUx0rZsIP8iLwziQDTQLwWttqvRqyVQUNjlxmuvCRrGkO1RRmxkBvgOIxPjRyPt3uDiPhNSmB/i&#10;wGdr0n0QRJ2s3IUCtqCCWsRGzLzKaPiSJxoCykrSHAARmAYKlKmSbxMsgq1sRnjPSJDDEL0krGzI&#10;SN5xCtcK9pxEBoKqwK4R+uOtXQZO9E7l9CHEfr0jTATTFObpotlyPu2xBOULkM/PxRfrIu7LmG0E&#10;AO3CKNHyCh1gAPtBnzRgAByzTAAA5zUgAQtjeTTBygAByTYo8I9SYRQPQvxuwwbJImtPuqtotGYP&#10;Kx8ycxEx8SgHsoKqpkUujuYHMTgyAytTIv3u3pxSUPmvSxfTmRfzqyOvnTguzwxxQxYMJJ/iAoAt&#10;IE/2/BQA/4QAAJCwABYcAH7EYVDAFFQA/IxDYfEX6AI9HgHIYPCX9JY/HoqAgBIQHI3/J5hJ4RLw&#10;DNZjH5mAJK/omBABKZ1JnnQwAN6MAAhSZXIpzNQCAKdS5bO5dUJtMoTJ6jWptVJPLJhGH5P4tC58&#10;+LRZJVQKjVLZNqjOZPHJ7MJzQLpObBeIlQKpTavN8FXKfW5vgMLXZNYgA9cdF4zVAZkwAI8tVcIA&#10;H1m40BalkLHX5Fg9JVbbi4zctLmZzf6zpbfiafaHwAKG8wAwN0AE1vQAnOAABDw5g6OMAOM6ABkw&#10;YAAbz5hQJzqpRFupaqDPJPQKxL8FhtJjKjYNX09fHuv4MH6vTip5fI7fpNrITUbjJJNdLBYMZ3I+&#10;+6Xtcmj3OymD2POqynpOqivI++DPtO7UHItBb5pxBDMsyxi7oszZ9JgZkQn+dUSAAdMTgAfMVOwk&#10;4DRcmB9xiAEXAM0CYLAxCIIkqKzKq80BqeoEYn2z7Wwsj0ewqngMSYAAQSfGcXvU6SEwfBskIY9r&#10;ZQTAqqSTC6XypAMjwMuEzQVMDBpyhzPLo/SmPw96LQfA6XxxDDVv+wKYpzHqqSHAtANuzoAA/QwA&#10;AXRLPqoe9Gy4BFIM+xjRJbPKbrdCiPrpSdLRYj9ARy66wQi7B3VMABr1SAAJVYAAW1eqp41kABtV&#10;qAAKVw5bKP4jLuvXPcuVI7dM07Tq6Ki2LMTS68tWLLkMo/TCVSu00zwLDiVMYvKEzYutAWTX0BR9&#10;PE+PrYDBKpY6bQfUcCWRYkdI7XzMzrG1sM0ziT1Sa5/0Ae1/gBUx3ABWR43jg9tIk/aRUAxkeymi&#10;1uwYk1SL260EOvFR8gBSAEAAC+QAADORgABWTS5HMxJhbraJhGlxzDeF0JMql2y3Zt6Js8VrPVX1&#10;RTgl8csZl66Kpd6VJyujM2S/z0QQqmEo6nMPABloJ6uAAPa1MqnrpQCTy+jzxtHZ2xXO0tGnu7Co&#10;3VNGzKfIyeLppsubCAFAZblsmAwqp4b8ABu8CpClZMBW12tH67YwhOLWnmiTbo1fIpu/s5otiaeL&#10;Baj6aDBEAUJcT1W3mOkXJX8t6LMmjphtuUIT0cC5tmHXc67zDoTHOe07ZnTWo+1gQ3xmGRkk5reM&#10;f6gPIj+0gBvx4ebv9B0GnNAUAsGOs+1ao6+j7mM+xx62uhMerACPzAADX08GCDsXvybSLB1tSZVa&#10;CPcw6KLPV1bBcT+uuP/c4l1x5PADwFYO0ZdZFnYLDJUzltxVVktUY0WEjJdEnggV0c1e68yPwTao&#10;t17DujSQiMGoA9TwUgKLNQWODZN3ZPgSijVwqNlBjbhsAAB0OYcQ6d+zdOKyjqkqVI6t0LZ4RxGd&#10;YjuBLjieF6JE5tPTcHcOeWA5okzKWLu1bKTdYSaXfE2binlcTdDrwBd5Fo76wISRniA7SACaWlIT&#10;iYTAbEdXbGfSs5B/JNlBjsj8AAekgTbFEZaVSQI9IkryI+wslqPSgFAAfJEmEM1WASh2A5jikVul&#10;0kdFlTzTkxk8c+8pcqdonuqWA/eBiXJVSLJFKRPLP1KxRcVHcqrsHZIPlwSJz8DiqrSOw8x6xImX&#10;gJmMAAC0yUYIyYfGBBBjDGLdis5lskR4HmrWouJ+UziXxxfsmSRkgzcF0KS+woEE0QjMABAUA4AG&#10;9wxfxA1NL/Ipy2lW59HKxYyu3hTPR0iBY0xSjRLSVb95HodXyR9bsJJ/RtSVG1cVDTBHyQlNZ2dD&#10;Z8pph6s+Wj/VPoyWbRuKE36KgAjqNiO7spssUlTSxrpElOUkKrBOYBQFur3W7Tkh9DzrzDJbOyWp&#10;g2aynmoVOl1HJQRvplMA9UrSPLdffG2WUblfMqbmzKflUnTUbc/Agp5jF/j2M/MYBLB1KKEOeA0A&#10;FZC6r1mxHqeVFp9OvIlUOo0TZ61BVA8IlpQDGNUrTPBgoABuWFXwh8DliUuPxL7Hua5pXE1cm5Up&#10;NVeYtp5i6TGfEVIH0UYO8l4aRE107i3V6rUWnEz7qS/61VSKL0drzU2o7+6sq+r3LayVAqIJkGzb&#10;2O8vZXEtoyR4xid5QyfS5TF7MtH6UEWifkiT2KH1naSRKXy4CP3FJEg+ALPnxpZrzN4uqyYwsqjC&#10;t1Xz+qWpydLcekJNrbx4XhbInlfzOPMUSAuDMmWPI9ZbDmTBQG7PacRZaLiwHcxIJyYxQD2Iw3iK&#10;A1RsZLYYNUArhdLkExwYbaqWlXAFCYN2dbQeOdEo5WurnPZZbpsUmfvFQWK65kt0buqR1HhDIxrw&#10;xq/9e7Oyn2Mak0+o9kVrXTxPR61dzlLOViFgXFVS8Y24iRibJJHnAjdJnLaNifbwZSpeR1akzbdX&#10;eJe+SXhNrxKkUBVCx1ALay0PUj3HbdL1VfMjXCeMblqSwZnKJay4m7Z1zdZqyZUTGWmJO1TAWXW7&#10;vExOsmGBQHvFRvyoQk9N8ZJcvIlXNtDCb1XybbqYFD4Jo9zlD+MORiPKAqBLAb2r0UorwBeOT1no&#10;nV9k9n1auM7J2tPLgbQmX9NSeuATF2GYqg3YqTp7YxEptpBzboospDFAJe0ZRHOES2Dqhh/oKkdQ&#10;V72bhS4l1N7KqYry8YPK8d9fLGsbe2CDlyTXG2GSqaaBbuS0T+jKoGm90xfs6RaWGadtHX2wR4ul&#10;6MlUOd2gjOkaspzzthCmmhJkeuwkiA9krJ0hIyeYy1QDzHmPYrYSfSu+0iMqdW7Lfrlq4mfZe7Jq&#10;jjSYajJvBMxkM1SblYOt9iJD+SkfhsNsAFYX1unf/w/aHL6MV5xJAKkr/oObLWs9wkE1Vg5outc+&#10;vGZSGL12VwxSz96Nt0vEWBqhdGXlz63sG10RbdM465LHp1WMq2VJfz7UNr+7wk3WsXcRg8gW7qL0&#10;nHRCerF1MzyidcBosd76mVWaJD6o40rpIpt77SEwT7WTe82LMj91LX3bsWKN0S/yjInxs7bA1Axu&#10;T7wJjIJwTLpUBl+OeX7FmWkRetG+2EdZbxm/nilL54Lp0Zl7EoB0zRXfhRWlVADk+k9B585VEKK2&#10;lvCVd3eJ1BoDZjiFj6ZHXbp4mWDn7tSN2vKiB9Xfl584bCmIfEbiGpu+T7LenOX6pzf2NMjFqMx0&#10;zCIzhujPZoB2a8Tv7bKB5+5Py6DGxAi0x1bBLH6V4kRqjyLNTfiAyTreECj1C+ojJl6qKTghj37m&#10;pMizy5rzKy6WC1reiNj3z05hzr4mzmYkTMwlpl57ChaycApMjvRg6cL7b/reLvbwI65r0DadrU7c&#10;Z0zowuitji4iTnAjJHq6Qj45IABEgdTo565SLJjbb+7fDeTrq5BYqgzlz7yy70K46jbEahBD7CcI&#10;yoKphAjqQ0qtxTSJTXgp60zwbawnypzvD0rwMNiLz1Lyy46VbHz1Ss6h5NztoAC3obIf8Dp2ZZpZ&#10;LQ6o6zzZC8RHrxKXxUjLgnzz7dMTQjJiCObBZXoj5l79zcxlRdLd5CCyb77prJ4uqXYlpeq0xQEJ&#10;qw766/UAwlr4UX8EyWgsD5Qni+LZ5LkKKY8Y4nw1byYzxB5lUGj/DTLbyo5qgeUb4AB8wCIz5QCC&#10;YqKGYnKPwdiwiwxkAC7jZwxpZeB2Bl5hojLhT+osbTC47sK1i2JnhAkXbHirZ4D+yUy4UgkPyo8E&#10;8UkQ6yEhKVj5Y65uyMLmw0hajJA7DRC7MVL+jQbvkiMMy1sWCNogIIA2IE/wDBQBBQCAAHC4PBn9&#10;DwA/4kAIpFAFF4rFow+o5CoZD39GQBFwFI4xCAA/ZVHgHIok/5ZIplMpRL5FKJRGZtGZrE5JM5lI&#10;ABHH1DYSBaRRqVKn7SpQ/KhSqFKJ/GarM5zFZtO6BFYXLaFVoxPINNqnDohT6jGQdbQA9LhEYmC7&#10;oAATdwA+b1cphPwJfwBfwJgcBOINGaZJpLQn3jcVQ469clkKLNgPlwBlwOAAVnZjP8NCaFNsEALP&#10;CazMptP8a+wA89hmcxSALfJFX5i7N0AHJvQBbQcALoC6lEKFV4pYYrpdbpohtOLIZ7MNXJ4NqdtO&#10;on067KMTYpL1fDE6FuIzQu/XoZXJph5nNsTQuhXfp9Yp7KVZNFxohNpQ8ytPI/rtvc+itom/D/LK&#10;iagPS1UGPrA6YKBCTbQUhLtJg47rISYcPH+A0QgBEIDJiqiMQc/KKgRFjnJC0sLse86IMS3DcOa0&#10;KuuQmLRp8jDcR6vsORc+ynQW6kBOlI6lJ+xKfvw7kdwyl0IIo7DxRlAMJorK8CQwiqhHxMThLq4Y&#10;AN0dgAOgCk2TUpLEqgfjbTjIjSvAwjBxzHMgqVMR8MoAB70EADJHqAE6RJNzaxYBDfrdRkVStJbE&#10;JXACNPGmB301QAJU7PCU0qhjYHmABs1NRzggbVSlJtS1QKbGM7rMiEnwRLzuwLJiMT5HNZyU1Elx&#10;i+U3pXYbaqFOksSnHaUNPKkkSEkr7PxacfWlCMquzLlc2bActyKrsKxmkMpym7lxPfW1vwtdV2XX&#10;bqQ2oipl3of9XT8ADmptOlnOhSFIScjEoOugzStLICINw/6GR3XzbOxOysSXDaSp+9CVxOxa0oMx&#10;MsVc/EdsTHNx1ZbOM2ex6hYox7uSmm18AjmK7LwdGa5mBIAVUBsRxFWto3yx1nMTFOHNxg6GIyeW&#10;lSIvzCoNUdAIzOif51nkSsSCes11TGH4JL6KL0fIAHXsgAZiCIAUglC4HoACBGwzjPTYClDqjn2U&#10;ohcyDSlLV3XDayRZXGF2v1bT71vcu+uw8r1ongKSrVOSM1dkjQVzeVwczV8TYnjdga/v07uVw91w&#10;pdsE3beDbcshOHcx0O+9HInX4dwrW3shlz1vOkUozsK8r2cHhUBrIJgAe3kaA1270Ee8idlprBuh&#10;i6ms6BVPuhPSDVdOiMug3HeJWzSRTphaW8K3GHfNwO8230FWo/bzP4Fwkwfkn+G1vkSDd/uciJoA&#10;AA+ATaUWvjIyc00piSiNWJi6ZDSNCVuPSIN2Chby4p0AZBkAAHoOEiaoqtMKYzcPNSIBqEzJVoQN&#10;b63cdULQAAQhgp+Eg2oaKfArDdwzq0huucA3d2RQHVMrcip9yi6SYMjfsuRvrrzsQOR4RA5pGWIn&#10;tdAy5xDmWWvubqnJ/Cu35HYdVEBYK2XXw/iWu1ix/CQvpXarxrzsHSOzSTDlKZQoFnTdK5o+izj4&#10;ErTofNvp8X2xxfCU0n6dHfwLMS79lUalPk2X04BGJP2FMFMAyRyqP3GwPXiRNo5LYwRvi6xV+kKZ&#10;KkJanKWHUpHIMcgiStkJKzmgWlo5uAEMAIM3NkZtLq64okVd+T98cPiIKIRE8gewABvTLUUoFQad&#10;ITAaAApod6gC7s4NLMgAAHZuAAeKY91kdHMv7daROBY350EihuBV47yYpGAMS2wmKNnct7SHFMx7&#10;3SKo7ZWawx0+GTroQM6eMit4kUDhS4yUBaIlKXhy6+MU5Yj0MTrPAlbhY9OKcu/UoMX1JxadqfV3&#10;UKaIRGfZQ0kRzWhMYlcU1PhL480ZJnBKLMcYmxnXWfihTeCQ07QqsgqLv4STvMHAuSBjpCvAbEjk&#10;xMv1JEJk+10hLfI4oxJRQAgyiVErKo059vyfEbmOJ/LQCwAGlDyNebGXEBFGzDlUhVGr8Vfkxj6U&#10;1ODdiMDur0AAYlfZdwWba/4C9gyRPjUTCQeFiQAAgsZN5rRKHrKRb+u+ijvi9jjsw5sjI1rOVKAA&#10;Da0Fi7GlChI7+eT4CoyNJCYk0tqiYsGkuTM6D8HzkzbutWnNHFcPvWzbhLMcVZUFoS55rZXY3USs&#10;kdym9wKTRlkGyiXscrc0xhROI5L8onIxrunIlFRo5u/m1TCmSRXZRhPUWC56zrop3ZIyBIZQJ9UO&#10;tc9lztKLUJyvA8mbUC3frJImok3F9KpkYbusKRzkyGSnnAWNvriT6E/m1NeF8MYAE2gyAytlf42U&#10;kWzGmTuHF1yjKUOfEgABaYngDANsg6wAL4USvh8dawOYzAABnGwAFOgSpOzmEBzykyUnrVAwBzYR&#10;qDHNkdQB0Bi5LAALjJwABpZRAAELKgABFZXr+3c7GHnNr4ULi1McC7XG4UhNpSGAJNyrJvRu6lAr&#10;JYOvHdVLFNav3EoC6mMdE6vOFfVmyyWbnUXUuis6K0KdCldaGStWMSTo5qm1NpfEqVMXUziuBgcV&#10;SZxmqfn+OZQKqW7ofFdB9lHQHcglly1hgKjmuy+jilqRCMwGkCsWKBjjcafiZRROi+K1vjgAmZRO&#10;Eq3St1KQZflz0K3KnsxokI1NnAAEPtEAAQdqJkOJH8pNOzEr4BXt0AANNwT5KjNqZY3p2zJbWXGv&#10;Q7rRAgKU1VZ2OQAL0GWAAR2992qf2cNSEsJxEb/AAC7gQAN14pAfcVhyzsNubSaSsdvD60qkTNwv&#10;RdDtD0jg9KrOFEdQVgaRg2nGoDvUXn2kOclyUl8nWXgyqtws5Mmz9SXUd0rrRb5tE68uxiop0y+v&#10;iyBnnx3i0rZPUETj7XL6HRnS/SW/bJSXUlfZUToE/UTkTIJtoSQknCnR8vOk5JYNLeaKiRJFl7rI&#10;kSam1iY2Rwk/ldazlnHNnDbRIg0+7AAE33kAALO+KAe0QlSDv6zgABv4UAAOfEQMObl9qDRjAFCs&#10;jALg/BYAGl8lwSvYpPNAA32AAD/nyRDp9Ebw31gwLgACz6kx/BbEjwABw8drZmZemAB2f2mEmq+X&#10;JQmYjM2vWpEfHAs3FcaFkJRTiKkPFtGOFvVG/QOa6vfPoxyC69c+3R6T5E40vXK8ElcHqTHf0tGd&#10;IQrc4kNSVKSGRRooieu0xzaJQ+M3GEo8dM/t/f/H+f9chakVFfCBZOiBb+Qhg6A0pZggyeR37sIg&#10;ylS57jjT7o4gyRQlab6EibRMxSCyKQBcDngyacJHZhClB8bL7tJ8aeTwb/pOSbQ3ocgAAZ8F4AAJ&#10;sGQAAHsGqlIxxmodCsxpZRJSCtb3giocUIRIjC5IgY8I7JrJ4lEIoxLtKbQE8KDw7xMIo5rwRpYl&#10;ECx5K1oiCtayJqAEUMAACdbc4AEIo0pSBO5350S58CCkT5y3T6b+z8T5Tlq6jXC3qkx2Q/D4aPz7&#10;pzi5Bwp3o+rTRlEOZzZjpbLSTMBP8LKZI5p8ayLWShz+r/cSsS0S8TC5gmT7hOSBcCZ6ozyOwjqy&#10;KBAwBOjwYlC2aOcPbq7i5XLTwjDL5RKb7tIxMIpRKyLpAoCbQZ0Xp5Sxx4w4BT7NAlo6B8YxJRIo&#10;T77TgmCeRYyXQ7DgrL574hjy5SEFiZSZjs58bEgc4AAT0cAAAZscYAAFEczg0RaZr36tYI0dsMSH&#10;CA4xyQSNZhiVTyAzwjL35SEAAqIFMf0d6dieQ5o6EZK4jrrAbYjUDk8XUTDlQ+rArlzO7ShzKn5+&#10;7ljUJn7QDmDTD6pIr8qggmEebRsT4AD35Oh8Z8Y6A6ERAmDBToUTMmEmMmToz/jRioBOS+Kv61xM&#10;yEgxLL6EkaglsliyT5EkDN6kyEkYStaABRJHZqqcI+zwYXMqaaZTY0qBayIDErUdEDIzzy40pRKB&#10;arREUPgpsOLmx34xKEg3Dy7CQxI6EbsdI6B38HMF0GAjIeMvJzaCgboADI4c0qqaqeQMswgAAEsw&#10;5QgybCRO8Ba5DLieglpOisI1xM0MAESzyeSbR35SDCTtgvEEL6E0JCslzlzjg+xFLpC6Lp0hC6EV&#10;5bDt6jzPbRjisjEZhlC30irD42woS/KZLL52Uzoz0O5n47AgIIA/4E/wBBYNB4RCYVC4ZDYdD4hE&#10;YlE4pCoHCIvB4u/o4AIu+pAAHzIwAAZMAANKQBHH8AALLwAB5lIpI/ZsAHfOQA+54AATP4Q/KFCA&#10;JRZXHYXJgDFYc+KcAAhUQAC6oAHZV6nVZG+aPLQnXwAA7FJZPD3bZwAw7VUKk8LdVqxNn6AHRdQB&#10;TnwAAbewAGb8AAVgQAFcIAAZh7DYwRiwAD8dgMFLwKAKKBI9Aq7iQHNK5GsxPwSAMWCMzF7O7QA8&#10;tVMZnVAWAHrsQA2NoAG9t5dMMrmgBIH0ALc8LvT3FxQAHuQABfywBcsvBK3lKMAupzwB1AFCOxZK&#10;XSszPH3rAPmRV5QAFvQAKE/NhsnT7+Hed327Fm/n1fr0st28l1+q7bvIO7yLoyhUAoc50DoLBSMM&#10;xAqCou7ztwe7iIQohcLotBzMKSsqHJYzMQO2h8CMxEEQIu8AAHtFkVxa5yLpk8aUgMyAFIRFUBJO&#10;/MEpPAcMqZIMhSHIkiyNDSCIW5zduc7cTo7ETqou9YAHvKz2nqlCVO9FSLu3EaDOdEDdx+gkSySg&#10;ztudFh7AAC83szNj/Oy5z+glO79IRBkQGvPoADVQAAB/QbRMYr4Jp8oDvRBKx7y1Gpx0i9Sh0awz&#10;EBBTAATuCQAUO8S9L43b8xpPLAxvUj+u83y4HZF02zGozXOAt5qVqABv1xR9JvY0dEtC/KD1W7c3&#10;guzjmpug78wk6syz1DyCxA7zdoOvwMgAElsTm3lKucg68AA950p2nsqSo/tZNA3kyJOi7+y+6qD2&#10;6g1luyzyCQZM7tXgg0QR07qTxQzEJw4g0KSBBszYIhNm2baNnsyg9+oVJyOou5z8xA2MsujjVdxs&#10;3LJ3TgN7x9h8QYwpF53Zg8j5bl2X5gh2WSRCuHKXiMoI6/sQVWdefWNUkmJvAGVoJiiWovlCW2Ss&#10;cYMxRaO2+DGp4871KypGQAAdreQN5Kj81Wa2xAAVOyt4D+0WvbLvSoeO3ABSJx1dj9TPO9NSTlnx&#10;13A+B579TqwA3wQAamDFCtJWWtgcAANca3jvHdyNtV7tx48mxhz8yABt84ABy8/cbw2++7sv7Ujo&#10;oPtAPt5FWRt5dz/32gsxYrhWut3ju66YzdexVrLkA8ABweHY15ILrN0v4mD8t3XvSdC611qXol/5&#10;vlXrIT118dtemEOsid89dYGC6fh+DQ3NCE3znCWu9ZsvOrEEqNUeVtQpUn4Oz9frutpKxsSQW0V9&#10;LMYCQFgMkcjbOSWoqSot9VZ3llMlKWiAqIEFjlzfofFCq01+EdfGhBgR1UVLSKM+Isb7ILseRAp5&#10;Ki6ScjvMybtWBlkqHeV6VdVqfRrgAAjD0ABp1dN+HmABzI53oQVTcnCHoEQARCMzE46KckVRLV0/&#10;lvi4lKkHciO4ACmAQAABLGFrTXFzlVP6c5up+XPjliI5qLbc4MqrOiqRdKcl0rYBIQiB8EltPMKM&#10;89J5LXjNdVIioEMhwAAUkUttK5wTekhWIhU7Z0TowjJOdGGUHjFGMMcA9X0KUqHOSoipVZzmREdO&#10;3JklrNnvL+W0QuViJHbIYlmzJ9D33yQDXsQiAC2pewJfa0VCpF5MFGkHLSAa+WBwDTLLqA8z5oTR&#10;fAZiUhIVvpyPzBEpavT+nRO85U3ipEQSDQYQtKhB3pQpldMAAA9J3FZNe1lKipJ3D0Qq1k5zHDZE&#10;XhwAAcM/42xGXSQc+hYzvN1QZFR4Y4IUt1O23VFS6XFAAnAlRcJ1lZTgU892N6pFemEArDyH0nUq&#10;pXiLE1v8UlyFDlSUY70UUWgipkqABsjzf0EdidlthQ0lE3fdHx58GQT1DkTItKiqyDpUaOZlUjdV&#10;en5dgdlFS30QKkaDH+rBlmoSrdqQSRylTvKkq3K+DswXqy+ZTCCZkfEIzClhWmtDS5csQZoRNHtZ&#10;5lPxI7OV/jHZlraT3V171S51szmlYexDL2LU+JOc6apv2Om7nSYcBhmWOrpo6So/KXYQnZlZWOFF&#10;Pyl2LLmQs/KcpFAUhSycsbHTnK9O23pbVIAAWynqAAatuQADZt44xxy3z8qedwbJJp1bbqkpkCJW&#10;ZwmsognA1lVcSGs3ALHBk6MVjdnRqQQY3Ze6aoqOKOIzJ26JsdVXKEm6wjqgyvYppPCq4TGbP6hR&#10;6h1pBzaJwTpTzdY1wpf8ZtrNt43qrV6ulWUVF0qbporqQtKz2UeMZBwgsfjLH5nBbch9fIAvTdka&#10;WW9okKy7nZFbEDroUJRf1LV9RmJB1/lcgxKhFzdqVlViFmj52jV6rlhs58zrE4/yBW/HeNiG1HJD&#10;Awocc0tsAI7SRnhISLsdP6vFZCRJ2PdRST3GpzlKuFOtS0yw5MxUUbeegC0nzbjeN5clXSlRu5vz&#10;I5aDJzrZKeVkpWidskqG7dOSS1ORKSqOznYwpdlGP13NSatVehlm0PMEdEuo6Ld29kdI7MzXVGJX&#10;xkUZSoSdPAAdUli1cmjN4gkHOx7RJztoqz/SSN+kcFrvToTeYsNChsdlGT225zokAo18AADmwXD0&#10;2hSiq2hB6xEnbqRfPRQ2d1wvrW2s7rsXIGyZkNCiDKx7SMzcWnT5pb5ZPDrKweHSHvyp5XNINecU&#10;sJmTYbIO8d5VqIY+/cKJq9knW+QdWUDSn1gmFONoazGHyyIJighjXyxqrnAf3YIHFjaGOdI46Lpi&#10;VROIPRsk7YhrAAGbx9wCiIymvPypVVbHdDNZxgUNXA37as/IPbSiankQUnN2RdOSveJE3bq1mR0T&#10;kKKVTkdtKilUQXaJCQc/uaQABQ6cACQ4IXoOt1JWQhMNY+beQqd6OxQM/nOHN2EzJ/Ws2bJ6jkgy&#10;pJJk1yrvQFfby2QWV6d6J04FZNZskUa7x1rZbIJUh17BmcS1ww097HCzqzwo25aRCp+cRu2l74Xw&#10;thSCdUaQ+XwO57BNKIYQPH28/QTSl/Lfyh1rWGbhRwApa6UqW3Y61lCnCPJkKl7X92hLTtrfnBEi&#10;2kGYkEHuuZi45KleujKMqQZ3yQAZiHInnoqV9+FVpJ4szEb2O0kkddDpJBk5YKzoz9urdV0kXbqt&#10;851F6oEw7wUZOVt7b92KqirXG6ceX908EmMEYrHwpP6fmgoza9Aua+g/AsZ5QyZSqNIsb5hrpFTR&#10;gk7ywhCD56BEBFSSI5YF7Baboki26RxOSiahw6qiY7aIAg65qBREKVDgjDherdR/iXaV0F6srQDV&#10;Ks7FpKTfDIZ7bz8GAhxZsCDbjgx/qzqujHjzz0MI7H6XqQKXgjr/bhQzaQaGbYZFSOIkL/osa/D2&#10;YhqXrzjEwgy25OR4A3iICkhXq/sALuKMZxa246JKgZEN4AAacOQvov6Lwxox7fooaRycBuJYzBS2&#10;hapXQ/KfpSodUQxj0D4wRdLuilJFq/rPBrjqLQ4m5jrlpVjYY/pOQi5Ug5xVa9Q7IbkUL/IEoAAI&#10;MUz5woapSnJrrbjRrDrPjJYpZORrI7bpi2A6pdJb7PYoypKljHR6BjoGkYS3wDTUarglqJzRYxDB&#10;Tvb14mY/qDMKTw6FB3bwzzBmrwit0Fphba46zUztpbRpxkgpcCTK6PhILgQuaXrdaW6v7HEHcJEe&#10;KxTFTzqagnsNoobxjRxG71R6C54mbhB58VyzywSsY5x/EHBPK8wkJKiPDOLRJ+rQxFSfo/Jb7S7B&#10;RSpSpb8UIbikSJjokPQt8QwdUiEh8SS2hrJurhht8kZW5XJXrt4FZSyyrvZVaDKF7UROSeYlTCS/&#10;KGDrhFo7xdJXo6I7ZVb+S4gm7rRSoZUpoAEYQGhP5QLXI8KSjtkAUew8Kc6uZZsg4lSki25WTUJK&#10;ifqJxORb6p4sZChb7cg/IG8t5XSFA7ZSq/ruYk7QxdJTw5yDJrAmbbiv7rEFZ7xhkbqZEbDIcHgh&#10;LREaaub/8IiXCBDFgm7w8HUyBCx20I0eUzSAz2ME6FCOQkkT4hElIwSJxsAkJJYozGMa6XbLEhMr&#10;om6dKdhnpn5xsYs2zl5vcnCkiJyDLP4i5Tz4op8Kg1af4cJzx0CcBSq2jBJPA3b55Rxb6ICcBXpT&#10;z6Z2xjo6K25VY/KJB5xWIqrWD1w2SqolTQ0TQzCcBVabAsafsWBGrzgY0+QAAPs+oAAJs/Dq0Ywz&#10;JSqcC2S6wkkjJK7xx2xOU3Eh0nEW7WYuaBwkJjr+Y9ibIsY/oDtCowYwo7zZ7y4ghVai46K2g/sv&#10;IsBKiR0vo8cwKuMbzVUG8eDekGLehNUcD0rdkazdzrdFdBaaDxhg6wNDZIwgIIA/4E/wBBYNB4RC&#10;YVC4ZDYdD4hEYlE4XA4RFoO/o0AH1HY5Ho6+gA+5IAAHJwBGn8AATLZZLnvMQA/ZoAHxNwAC51I5&#10;K/J9KY2AqFF4EAItQgFRqLR6HB5I+wABKkAADVZ5UJUAHrW4/IhLX5eCQA7rIAHtZwAB7UAHJbQA&#10;BrgAAvc4QE7tCHjeQA9L5bLc4cBb7iDMIAJi96vZrQCMYAHnj6pVqQAAdlQBk50C67icPSoJfHpi&#10;bgBpzOwLp89l6HT5tOJ8/MiAQBdgnsdTIc3ZHdrXxY7LB9OBcTZ3tiZo/bDM5q0eYACpzwAaOlab&#10;XD6rsozG4X1wBr8NMuOAHz473fWR56BK8qDgAv/cAA98QACvp8/qEvwAAf++oB/S/7WNA2yvhK5K&#10;pAIhjuIOdEGAAdkHgAEkJOU5AGwsAD8AkzZ3w47qfrU/zvIOk4Bwo1LJsmjCFRUgsWKIgjJvC7ar&#10;PCpikwVFaioOizuRimqJxwiKsxrHSFSC/8eKsiiDIGgklyfKEoylKcoRkgzuSO7KVtY7zvJu3rGA&#10;Q/rxPJATWPoBUTPDLCrSO7zJx2osSP+rMDxNLycHTPQAQIAAMz+hE9HS1KswedjksykyUAhRjVKT&#10;Bh0AAvJ4r8clKtsi06qnNAAMIBgAODRwAHhUjHMg8Z81A1CWrEyas05VjeMU4tUVlUNOM6CNdIQz&#10;svzJVNEy4n7iMSx551+xM51rOzcKzUJoWgAAQ2mABPWtRUSyzHKCSO7kktlI9Mu0hRx3KABRXQ+0&#10;0ztWrwsmCl4NKzVdAjVThTO+t6ABMLbVCyc7IPcpxvK0IO4NWVGAgAALYYxLdWQ0dRRtE2JxTIsW&#10;qXi7U3CosfORF1voRi0nSMq0XIO7isyBJSHXElciZIhMjqzicoSbKmcZznWdojmE6I2rLcIrOSUN&#10;xWLJq2eoAQ4d7U1jO13KbJiiqyrM4IVV1xoLOzvWIdev06woUbHezE0M5NjVHUt+PXMbJ1Cau4gA&#10;c+6RNEDBNIrLua+dbUs61l4ApMc5oO3CLaZgjU31RM2NkrNiNxOc52Yj1+V9OaLV9ATcO81isu8i&#10;zWaSqKp30XfTgAJ3VAAPPWxPqSCzcn8eqHbWMRgoeaY07jcE33wAHF4L4PlCwG1NY8BVjuhztSD/&#10;nbx6FQ+KyjLU96D9gfURve3dT9P5YnrA58UTVIeFZ9JBE7ZDn0UKHkGM5jjeWdvUWfd13Ck8Jqf4&#10;oPkbUsoZMxpnbLmKQCSu/NJDHXYEUJUP9b0BiGpHTWm2Ch2H9qYfgbZGcFn6QbIYydkpsiLIugeQ&#10;R+6JlaueI2xEyaczcGTHlDE/6oYRlFhKRBqz7oMsRZVBdXz5TEgqiE2FT5Fm0tpYi3w75iHJlTYS&#10;tgrRXG4jVfQqIacV4EkEem4sna/HMk4QFEA3CnIvFFViqE3EMR5AAHbG0/7EXpxPNpFA8KAisqQe&#10;gpxWpFo1AAHLH+JaonAoeNgr5Xzd45izkUAAFMjQACZkgvsxqcSCQ1II/pnhCErEFjaO0AAlpQIm&#10;iECp6h7BsSncUrs3B3E7PBHFFFpUfXsPeeyolOYPJcIYPyNqXgAGDAdOSgJRLDALNlHVMdZCoU5w&#10;9djAiSj/4Dwcg/Bkh8zINTRkyts20N4QENY8Ymaxk2ZkbhJAicpsjjwOmdBc6yNCau0KTM92003+&#10;ESm6Qxq5DZ7v+ksf9WrQiDOSJQdxYhWVllThu3qdZBYTv+hy/klE/U5xAV8BqizC2GkWVrMcdUUF&#10;QoCUmsgg6/HPk/Tm3dOxk1iICcQ6OJSAphE7osBqIktJJJiIPH2Vyl2IoZXk91tqxHEDcqJBggjb&#10;QQVJABIOG8pxsKyj6r44BqCsq+ItSctZuBgVbAADCrwABOVhig0N+M+WeNVKCaskot62AAdOLsAD&#10;YwUAAenSGYj3SLGdcREBfiAi5gXNseEb9gwABGsMXIuh3q/yEcSpyJ6nGzuXJRPIyUC5nznIhP2a&#10;rWptwInnM8idClwQBkrDahZCGUkbhUStxs16GTktNaOaU9xu21H+xGM5qJMRVVDZ9KdmIPM2mpBe&#10;eE0GZWkRealXx3ob29Ks38kqvlYnhmtACETVLYSXsmQafl2LWFWV9H1tsv4qncpC8ump4ViK1pQV&#10;Mg6go2RuTmxGOaxK7w8I2dxtJFjcOIjxJ0AFgxvgAo4AACuBwAAvwVL5g77Skq1cRgIADAjkgYwt&#10;KVPygE5tIK5EC+CdkBHxA8ACJSoWHnhUSd4zp3HpneF1i/BkwBVYzbLb6Zs0mdneTmeE7wh8fAAi&#10;uNMAAV8iOJesdyPpbVLGTsWtMEIAInjOykpIvRuDcNnBjlkAAMsuAApmmNAV7C1yzUS2czr6rhkJ&#10;nFci4DLYIEMmst2Ctmc3kLgnbI1LNSJY8J+i7Nc0pN2uuTdbIEVx/0OaBWmeMF5+nhPDE1BFrWI3&#10;ONlbgl0LCh5/NtprQjHLSrcs8Va6s2CLZ3P/oQrJnTOkWYjVKgN259QZItmggmgXQkldG3fERyYj&#10;GQvQd56yxFiL61uVBWKc6rFFNYZNxEvBtYEmRgVu6EgSAABPtejExVQ4QQ6sQ1kQDWK1wA6NOz01&#10;ExzVi2k7kQEBGdbPl+QascC0hYfYvcZXF/lTmXokla/Ba7/AAEDgQABHcFtRnPQk2SETWZCMrh0j&#10;5Ig/4llRSixFEqcWI9PWdCCrUhNwxFfWBQR8jAADbkz3Twq+heUPMhO48SHLXWglbE7W2amxwrU3&#10;CUp42RM/13NnKzVkTvn22KoqE2chvzohNtRusxZCQdO3Mj/ncNY4aBRSbqXZ4WRtOzd2skrVDaK5&#10;Kc7WncmVrBkRQ+yFWoEiWFpKH/JHdEVzHXaOrXaWzqKzjmCi3MncchZ1VCN7eJLeSJ7IemXxk8vp&#10;UI5vHPHQihNo5Q1Y3mL04iPrETOujNww+P45abXkqv2htprIn7HJQeGkPmyuEHpC6OvSHZZvWrui&#10;MlDaXNF9r2qWWddzvNpdHq5rZU1fRPyCAAInyQABq+ZZ2aVxen3EuQQ/uqJWQnnGQADHwhwABD+8&#10;iZWMT0BR4emZNiJ3G73SJdt9UoQf3AAlGb43ehGolJie3e+HMD/am5qxqe5KDTyehBL6Yhy1qza7&#10;62Z3cAghKE7rMBBUToRkLNohIcECqdSdAmpqCd7Obmx+hnykYxqe6faBbUsDa67WpH6C6E6G7Wzv&#10;on7fJBDTTtY2TTRTRBAizrwoZ0D/zq6owhA7znKdibDJQADCwDAAB5wD7TaHQgiogbgzaWYzqpwh&#10;AEUKqn7yrtglBRMCocAADZym4zZZqFYuI7h6xOyPBWptJ60Lg2yQZRKxZOxRLyYpJ0ZWqkJxBUKI&#10;BWpUI70DQ5DSY1C9ArKPpfhOzFYq0PY1B6w8IaURohARMSEIrC5UJOxI5/zfYla3Yh7R4lCawYsT&#10;4AATEUQAAIsUp88QA4Rs5tLA4Cp7rsLRRtR8yFwjyPDBQF4AAGcXI2xfgg7/SmxiJxBATs7vME7q&#10;ac0Hh/BnCfp/yDz/6bDnkCLNLQSfq1IlZETm5J6zBFx7Ybwf7vjUEDA5EGY1I8LWkAZxy/LULPC4&#10;IgycJ2q5CE6iTtB+0dMGjTIobR0DK90Z7vQlbTggw7z86BDOMfpEyVkfYgqb5WqJS9DgQICuhC8b&#10;4/4YcijKBRqoItD45P4DKXRDT0xRpWq+xhptKPq9ZMovq1o3B6Zu6Pscx6ymAvptK9EIzAzBCPpW&#10;qOZ6xWJ6wyZfUhZsBtKncIAmp0ZxC+YuIiyvovp6ZYhiJWo7xRKkJs4KMqin56xfhtgyxWDS8MjO&#10;cGojcThEqh4/5aAaAAAUstBaRagrKJ5UMPkF4oZtI1kpIxpN4oZXxs5WKXAHisYgx6ZW4+4/IyaJ&#10;RXxfkALUbG8c5KMDsxS1sxDg8dcbLWTN8AIg8fI5EaCELU67jn4lYg7phm8G0Yw2UTUzgpMakDjo&#10;rOwmrjbSLv6KEscasabOsbAhJiszp+THCbEB0vshM3CzCG5zgn7rotY7zKwjzlQjyJ5Prr6WAAEs&#10;oAAa06QAAIU6qm0Igak7JPgsCxZWpXxtJWpWJWJTkIijQ8iE4g5fQg5xD2xErnwpM4Q2BUJ8QDki&#10;xhRXy9BxE7IagAAwAcLLyi8VgACpIEFACmkg5BAhZ0bKQZzCZc0NIyArLL6IBRJUKWaPrxwc1AxZ&#10;BTkWxURUIg76pUQyY1hUJfknQl04g/z8se7rAmr44a9GLDMjjE4morJiJ6xUK6AqC/QyB0aJ7qgk&#10;pRLJzyAzpfgyba4E6xCwBu6IBtJgEzUWYkU968sgq4TT65K4qs0x8dhJafqe7nkoY5EZgiU5tKhF&#10;00Ey0fRBBn0Ss1KEzrTQisx96srtTuEHQn89piU2k2xjVLazjTrNjN5kM0Tv0dETKgceDfhQizhr&#10;gn6kAvRX0JMtTJ9Qon5s7F4XTbIAAG9To/4ZlUDxTyLap6x6yPps8c1AVJpUo1lHZZA7xfQrJ0Zk&#10;JX0GCQJULwxRpxBYhfh0bAo8K9Bh9U5CCWYFlY1GYABfT44iyJUCQorMI8jbY8hOw1inwg6WarwG&#10;BWSbhjULA2SPrQlNw2UPoqY8M44kSQbAFDI2Yu8MowpOxOxOZh4g7VYopRNI8uIyBXyu5fjDdFoA&#10;C+FJIAAE1gh6CkJYhu6y8HsdzRbNSy0AsY9LDsUiTpThS5MZyDs0whC1aKFjEAVQKaQgIIA1oE/w&#10;BBQAAYQAANCwA+ocAH/EYPCQFFQAA4xEwDEIlBgBFQFH4tIAA/ZNGovGYjBHzLY9HIIBZkAAPNQA&#10;+JxIpDGAGAH3PwBMgLOpLJ5fBp5L35S5fCI3HqdR6lU49Jn7KJJHpWAKW/KJCwNDYfWolJKsAH9a&#10;bRaoc+gA8bhYrc6boACFdwAEr1RK22L8AG1gQAz8IACphwAHcUAHtjQAyMgAATk8Ti6iEcxKZ63s&#10;5RavbQAF9EAAVpZ9QJ++5fSbO5dcAAJsblXKZUITW63XQA9d5a38AApwQAC+JN5y7+RQZnNQPL7P&#10;JN1oHp06JoHv1wA6O0AHH3eHxajW7ODPJngB03oAAd6wA8/dNJtQqJOHxlQ6AA/+c1s/lW+IBYAP&#10;IBjfAAeUDAAlp8qItLftiAiUOekcJJC4IKN23pzwy9T2LAmAAQyc72vfBKUAnEwAA3FKlKYs52xd&#10;C56sYxwMRpDYHJe657xtAgRx6+yiPcecEJcpKkt0qKkpI8STvk3SsoMqLbI2rayIIqMoqoo7wo7L&#10;MPSUiUlqukkvoJKkuzO3EuILM0zoLLE2peYs5JXKyEqjByqTu2SSKjBkPK2/qJSuhM/I9PE3v2jy&#10;kzxP0kIzQsoISj1IIKpM2JRS9EKnSiiS2gizJPP0/UssqLN01LzVRIIANccoAAzWAABxWcCTwWNb&#10;gAV1dAAKFegAddgAAHNhgADljAAd1kgAalmABEwJgAD1pO/AEOxyABlWy2ak2kDwAAbcFkWVFx2v&#10;g5s8LOjz/xFISkz8+jnJPVF4TxMkPRIvQJKIxp7UxNUvItPyzw6s5yYNdmEXg0oFXM2drwE07VX4&#10;5Sho8yYEx/CrjPq+QH4880noLEkSU4qKSSSiyo2u0DFPukh1ZgAFyV/YLmQ9jSSAtnVqAAcGfPO6&#10;i6HS2ivVgDIAArpMAvLi+NxlfsSVQzAIgAEWrRRFV1nhrengABGvwgk6o1Rr4EP3EjdPkqdBo3kt&#10;JIMreQzbTyqUve00oIjySbcp8u0vvCX0vM9NTgABM8Of6ow7P0O7YhSGQ6+U8PkpMqw9Q7bokpL5&#10;KjI6EzxJ2ArVqbYNkqfATGi29dVuEwX/wk4bvQSErPVHJpmrc/RJietnhruYHU2Yq+GyTKYmUnkA&#10;AV/lgAF/nAAHfowLA9hhyAGdAsAHegAcPu2/cPSY8B99scbnzSHBT5A19bzLgeMYK+hkDHlDz5NA&#10;+ToKYpNr4nP2IFRXgR5eDSQKkofcokgyfjQMEJOqAq5vEYnoa6qtPyNAMIeglBBhqHXgOlQewuDw&#10;AAIQjVerE0CflwANKI/ND0IwIHmgkpxPzJyMnyVQbo0QFzzDdh448sK131gaP2qhZI7mKL3Jch2F&#10;zETSGmVWqtspwDhKoYmVGAj12dsthFCQ7Q6GnRRSMUwaEYwAC/jMAAI8aQAAojY15sDgFEO5LU54&#10;jbNl3FqcE352bfSjlbdgm1ThW3KpdkC65vLhZESIFbIsf6JCtqoNAbos6ekHuOcsVuE5al6oTZ40&#10;1pq6ySKBIIusrbEE8OnkMftvZalEN0SlImVCZZUqTLU4sthD0SGgg1EU2ZW1nqyVo9sRcwwAJyGK&#10;j8JkyWeIdecC+NzZoDwSPkxB/7byCm6XgbpiByB3tAPTBqEEUZuPomew1URaoqGOkiUwkjEGbQHX&#10;gaA9aNz5QsT9KKEJ8kSQaPk9tPy1x2UBadCAs6eFFmyXWsAdcR2IFnT8t1+BujWEnfuTOeZszdSn&#10;gTKwhJSYomgNAxorbQnisYgOfKKKfnMEbVIQSG5TF4RLXgh2JUJDdKrhBNM8oJaeLORPQoAAy6hA&#10;ABVUWc06CgDfqUzJF616IUQQ66kkKfY5lMT8zZe1Gk4QzdYmtf7g3MyykOlqaybW/yzUjHxutX5Y&#10;AAGZW8f7216GyRIR5VbEyzv4Isnhmx8kOx0P2VFprUSgRRhA46X6gCZ0tNWo+PBEqtIelfK4qUfq&#10;wkocspyV5SW0FMkcRJeCrYmP+PKDK0wABS2pmKnIAAPbXPTfpa4Hp3DvNWBFUSoxoIDlRNBCmI5J&#10;KsEWXgqgs53RxnmN1HYjMEjdPYi3C8s8ujewsKmtcj0SySGgl4SSX9dzHM2I8fJPxW4NTvLjAeDS&#10;l14TjQ600+UIJpUWPZFFVcOWEIkc2TM0FjLI2aIMnyjpGW6S/NBaIqMUYaE9keagoEILx2QNkzZi&#10;F6De0XWMBxrsLK+E2dJUUFTS0BmcG8AAOGJQABbxROWJcQUPQHE/i8ADpAV4zR+0aDZDF7KKJURK&#10;grpnCqNrLZYjdlE3KELU5bADbcj1tcBK9NFaE4FRGDlMf9QE8FbZs+KbzXSzlJNAVGDWF4jz/OxF&#10;FiDTXtsTKTb52xsstOKIY45kzKaytrzrZVf8DiiS0N+47B5BIZFqT9S8rxoKgQdnw9s+SzBqRSQs&#10;nhDoMdJZbi1FpVFAR2IEKizY0EpTy3go2b9P0HZslMkgQ9VDTT8gfiOqjNJjkO6ENmquX9F1UQsV&#10;WuteCJG1OtrFOWQRGaSQHNyUw6x2FUMoJDX4hl+ShukOiQ9dcGkSSrN+3KqWe9fMAJDPcmaqCPZi&#10;RJGMaDRMQTkPlReKJUYQEeRIvCCRJMxQal/faFC4YNG6ivBbc9QBD7/e/CqX728eoP1WACHg3QAU&#10;kK3jMFbVWrgg4ljEzMII5bXItHc38eUsqZzvkXIdl8gVqrbWbKCHo/yX5O3QpIvOXVxa4kUjMUd+&#10;LpS7JIoxBrxFq3eTm4BNptnJrmg9deqTKM2Q6zbOSduPp56a5aV+QiUKc2tubP6BHalAYnes5LE9&#10;OEPijBp7dgGZhI7MS+i6KQN7mhZb6/ZGYugAWuSRPGCFTbG2kcVa68NdkuY0xoj0vMKIxkngEnpJ&#10;F4HyabJgh68GmqqPe3IrbTXblDYnaJVbnbPEug1FHx5QEIkhZtFGmROZKdyOxRUoeejQUrKpkmxp&#10;Pde1eIJc57bBhyAAy1dkh9vCHvbVRb6523ihxRXgVvuILvlcQtvaLiQILkFMXXRd0lJBj/Xax2ti&#10;ELCBDWAB931COr7HyLPOMkkV7TAyWKsddbNsrr/v8lnjXKLL9RlTynkuoa11j/zk2tJDwpIZsAQf&#10;5iYjywCJaur/4qaUImawg1TOzkIjZiBiaTLjAnYjKUw2RprpcCL/L/DjqPb+jJQ36V7mwgrq5gQk&#10;6DTTCJikAh4rbLReAcUGacii5VcGYcQAAH8Ha3DD63xpqv4pjyg2S8g3rLwh5a7xgtxPxtJ3EEK6&#10;Ih63xPDy415eAs51Crr8Jhr2ApJVDpQhKDpVDOYkLLRS4s7uJVahznglx7ZpqMC5Y6graEBmzGzx&#10;ImYjw0C/DAQhJVD2As8EwlBRD8gk7ZSEpo6XgXURMQxhsIZB6mqF4qIs6XZZSoBVCX5jQ0AIcTQ/&#10;A/QZ0Tz9bDC3zNQjKJaK8Fit4ZhmihbfhHoEa55cSIyYychiaDQjxmxVaA6iAGkXY0I0ai7+aQZO&#10;DgpBbQTJYgryUEL/KQkY0ZRwrjxKZzQjMTwZwf7cAgws43QqayJmz0KyQqTq7HQnpmxEhPA6Q6ii&#10;6vomaqLOgjb2DksD4qhUaxzjbHgk7qSvImac438P4k5VYc0f6cidYry3wkhbIZQl6LQ0BeBmZPDM&#10;TSQGJnh0i3wpMDYigixVEfTrBUKqorxkgtUDKSpz42Q3R7cFkQArZa7no+p/sYseggj+ZppiCoCA&#10;5iBDqEEIIryA8FhmaBYhgjzzpsEbIgxa4pMmohiNgFBrqqg37ahIjHZOojaUi0AnLYInsBMY6vY2&#10;T3wtws6ngErcz3BniCREEWCJhJopiX5daz4gjLQ+RicsiNII4AAHUugwYwqi6K7WTmhGqFkAQZoA&#10;DcgAAbMwYAAEMwwAErwogwIbTihqkJr1bu4r0lA7BmZeDg4FszD5icseDdwly5QnrPgrELLqUZse&#10;MZiVrp8Zx16y4pIXs1wf6wE0JS8QqvQkJdBsUiwkJwCTYkLrMB4gw0CFjGyEERsbwgpRijkDqOMZ&#10;MBT/UCEERDz+JsIq53QlzS6gRVZEinA0w0EFhhQ0yEDrwmxpp7ocIADlwXkzRfIAAGc9oADhw/aT&#10;zo4m0L4jb1zi86ItQs6EDmU0D/RPyFgrc5A38gQ8w0BVCXIh8hQnJicCYx0FiwCKLLReYnMhZF7D&#10;Q2QpJiaKI3UBwlEqQggGFEULR/Y7Ba5VBuLjIjJ0BFiBs0aVMQokjaoi0xKfY3rqsFKB43pVai8V&#10;qHx+BEhjReAVlIh7RrgNNJAAAG1JYAAaNJyJphi30Jh/QjK+yDRnwcAAAa9LYAAR1LxHa5xmxiYE&#10;lMiEKEAkjdogyA8KYxyg5B8xKZsxqEMk6VL2E/DJz/8zitrkazFPM1LkBP8EJRAkgadQpxM3Lcyi&#10;QjKxjzUyQiUcAg0jEZisEdsyI8yJZyKxceYlD2bTVRCODpitVSBSsPdUSx7QEZk/A3QraCUXAuI0&#10;CuQnLLRa6Xk2qnxaDyYyha6CQVdXpD07ZhhjTFi+09ai630/lUphqJai5yTHwgqxMaLBQiTL9UM4&#10;06EA1Foq5Ekfgq5VCA7UAgqFheEAr/6Dq8omyCSAIgybAnJmznAq6CRDorZjUXYGglBVEwYbL6Ir&#10;zLtFdZzczP007ww/cbEIQylMgEhrtb4mxviJiCS5wE1iJnlPhiAkkvwADF4T4AAMNjgAFep7h70o&#10;wsI3SwBjR7afwtUWQW1ldkE8xmyLSJZVBda31TAhiKJEiA5dZPCcaiAJNnyko2cMaJigwjLlT/h1&#10;YkM0pM7qkLMDgpqspuloRTkxYf9NxVIoDug2Q0C8MfMjkQNREK6tlUj2QmZuiwBRwnspYl9O05hL&#10;M5dVDUQtQpJx0/BulKYryxlCxcqA8Cgh6eyWohjMhHRa8OhWKwcNhrhVAWdxcXqHSoBidXJjAqNG&#10;xGIkkdYkJVCEEwwEKNaNr57gNOT4RnZU4oDCQ8sLooFTtHM6FsL/k6pBUQBa9wQohVE8rhYuq3xa&#10;43Ra4s5mwraXhPDWhE7uNJYGwAD5QFycqcYW95ics0NpAl6rlpMa7nMrE21DNotSIoDLSiCXhVd3&#10;01cDqcaX9iIEwvIvbOAsIkjXQnKMwX9H94ssrLSBVBT3ohKX6oCki+1bYk920VB5R5hVbfjtSLB7&#10;MLwmxnAiyEE3kVQACDoOWCF85fVdQgqfQl1ZpB9oz18LLJ9o6PTX9rODNPytU1Dki/4ixS4gIIA2&#10;oE/37BQAA4QAAFCwA/4dCoYAIkAH5FYgAgA/o0AADHYvE4lHQDHI9IJBIobD5BCAHGY3IIXGIc/w&#10;ABJtLn9Jp1EoK/ZNLJJI5nJpRO5NGpzSIPCZBSp7S5bTY3ToNT5A76wAHVWwA9a8AHlYQA+7JH6U&#10;C7RH626gBWHeAArcQAKLpKZo37wAHxe4+s79cLk9sEAH1hQAFsRXa+BcZH3jj71fHzk5rN3ZlwA8&#10;80ALQC8U9QBk3yAATpcAFQADNUABjrQARNgAAPswAGNtUNJpqACN5lQJvtxKKBjALdgBT6HKKVII&#10;q/AA9+hY7LKOaAHD1+f0aHXtB3Mi+ONswPuM088/mc2EPUAG37dfsRZ8dltHd9QApvwAAn++BKKe&#10;pSYpNAKQKsicAqAoCnrIfbDsSDsHgAdcJAAx54twoyQPE9DzNsDAABVEDcgSnDcOqBUTgA9QIAAc&#10;sWgAYkYAAEMZgADkbI+kDRNCyiQAzHwAMudgAGzIgABHI4AAdJSPrCeUSHTKAAGVKYAGjK0qyuxA&#10;LO+07UtWvbwLi1EZhDHbRsKfTrOwMk2AAEk3zM4ybN+6s5uAkChqGo0BwwnU8pVPqjo2oADUK40+&#10;J0lCUT0ncAqKiZu0if6lUUjzk0tQE/IfSqR0fTSaJOjyUQCoanzsqScuoiziRI5SNpRO1GUSjzlw&#10;MhlapDUVMJpXDjoM6tZMIw0mgAeljAAdtk2RZToHuj9WJQzrs2ctaPzFBst2Ic1txFXyfFtcDOLS&#10;kEwABQoDIpVbGqHctLpG3gEWFNMFtxNFzUMeF8vOobq3gAETgUAAKYHFL1hNg4AR8DIABdhoAAli&#10;AAAfiYAWgjzhsbUKRqAodzuMkFWXopTqnRktp3k6UGQrb2Ksa7ztq+70g27fJ4AAJucYFgkNPqdw&#10;AEpoEZRpf1+ItPFMtxUqDY0j9HI9csOgADepq0rlm4+idOX/FFjHpbAABPsNuqon1YJvJQHXS5xo&#10;bYAGDhNLwGSAzENR1cqlP2Ce5yEae+gAFfAYfiOnJHemPXLmcrGjNRwgBSJu2Wdt73QlF/WvVjVb&#10;kcfN5vnIa8+j6hwCp8EITP6aWCmCI0Do/UaR1in1Zf0AdXWdO10oWkY5pBwd7SaN9T1id2DUaGUW&#10;h9e614/XVAidWKGpVezqm9Yofd2koe5CH1OifRIY6umd2mjq7JtUKMg8q2qzZPJXLzPzKelENZrC&#10;MJ/fqMA2JCR14LFd7C9gAABohD16L2Xogkgy9ENHMIsvRApEmPGlRGUBAKdjBD2AAOeDTLTioaWC&#10;gFgDW2AsKbih9EIJYUG1Nu+9aSdmMHFTs4Q4yvWVrlgKYZrpH07FPR0vYvA3wADXiEfM8bKw2RHZ&#10;0BSARvWVhyicACFAJVxGeh20t7pD4KO1RI0xA5CVKEebywlH8GhzssOq8UjBQDhEJfeXQFES14r0&#10;U8ymDicUdAijwWAsT7IRMoR0SBFQAGSjoAANaQwAD4gsP0fxkJ0yPJ2VcTkp5T1qjNksAAZcmYMw&#10;bf3H0CMn0kpLQCEyUgAAbSnNwqQh6AXRxWVySN4UsSTPBliUN2RvXvEYlkUE4zyiSkTh+78nLrJa&#10;EmfiR6GTTHiS/Ik9coz1SaH/eBKshkMoPzVIY9BV7uFWzImy8ibcsCJvgImvROyxI+P0hy3cja0o&#10;LssJWQl+j9G0QqQ8U9YkOWPTvGPP04DV3lxbInD0wyGkAlKmcRNcq0mLO3JGsAh6xFrlAAbRUj8Q&#10;hrvmKHHgETKF7LXkDRUBoAEHgdLmXUEFKY4QlWkSBexQIvkjXK1coa/oeGUKAjptg0AAT9GOcaEI&#10;dKhREpW5scYAAu1JAADqpgAKRUrKUvZey/kNSRRJBUm9MJwyLb01GTqOoYzYjSQlDSdlWAerQ4IC&#10;UdEAluAA/RViWo+oaW2OYAE71US8KfGGTshhrUnjeBewRZiNqIRJLkj8CCfFDjIlhxYwLIAAp2ee&#10;koAA0WXAADezVRI5EegXFd5szXXqBKBMS0afWlE+VZS1rMzHhVWaZHOYKvSjTFQIQaNEvJlNIjnb&#10;2blAZpE5KHJC101yMSqeZYS4Sm5uTHodLychEkdIBHJdVvZxq3FPX8Sitx1atXLJonaEMIX0zvgU&#10;bRKA6QADOvYR99K/nVEYKfVIw0ISUL2ZAY2+5hlpPpKfJ8CNGnskGXLLdeL75tE5VYz2MTC1y1ut&#10;TUSeoGsKVOotCGtAHn+tSaotde1n5Xx0wBXcwa5U7LlGlikAEABegAIENoAAScZAADTjWohShq45&#10;xpjYIOPVu32I9O+xCAVWStbLNzI0vISQkZXS8pjzjGp2bqZRfwH8rUrWIytHTEwH4cA3HVexKI+M&#10;jItcEk2XHzoWce25hEgZoEmXpKx403CgYnL5QHBmORqnnr8nEH+f03JwxGgFj1CSJW0tJk+1Fp3h&#10;L2VZPVrUu68vXa070cEwnhW2ImU+LpUbQFEm5cbSWk3daKaxiGObrHkq0UHqbMhznTokXsOLWjkT&#10;gLEKHBIk0nShoaO8SB99VSPPpXKjqQOtBxWOJMv03rhlDLBmKu3UpLXYmNQDTM6K0skoBX8uU6sH&#10;ntk3umQzN7HjvPpavQYhi9NdMezQ1PL8IbKwhzQUCuULiElAXppZ+r/FpY9CCjVG5IGr2TEVwcAA&#10;MuFEf11CFex1YHnAyTb4keumr4UA1PbWzpKyG010v5aVdTcYZqJro/xBkdZbYpiOHK1Wi6waQgGe&#10;qOqjJGSQx57mh5pk0zlLrT9eciX6V2yckA2OjAAEZ0mkiEOAN/cCxCtbHilPinhLK0qgdNE62uXx&#10;VnUJeapllqucWITrjh0xaa0KGLEdUmX2OgRErkHGsQ6yq2kbW9u7Qoeb5NLOsbITbAiZSl6YMsa1&#10;c6u47jq3I3ek3Gun6LSjCjqHPhzKUSLlsiQsh7hk34sdEoFECaRzQDH/u75iUKsdpz60SvCN3EJG&#10;vaxHJyfMe9kcEj2jsok30IoZq6Oq3L+auv6AZNIc1xMTGFgcSq5VPoYY1DVKQQVchK+WSwzQACi+&#10;xYA4xQNdQOlciTN6vd8EtKG1ejgAPz4M04QyEKATqr0OrG7jT71y7nM2e0bbX5Ekm8YsTbxdQ4pV&#10;g6paRcrF4AD6CJJASsQ4DBK3TTb77qieIlq7whKQYAAO8DCXhqILkDjgQDjCykbqZ0ycCYaWSwy2&#10;rRgowlDAoxr5Ij7sDRbtK+KXojzSzTDUUFS4q5jtzQ0Bwni3Cbz1TtUFInb1JHDUZDCmKXiqIwzT&#10;o4xehejxhehlb+AiymhpA6pmaeplZ9LjBiRih+hHIyhcp9Kp7kTzDzY35aTBiNYlq848YoaA4hJc&#10;pDQp46pVkGbZxdC+hNLdQjCM4jxfw7z10I71ZOKp5AKd7AxbrEwm5q47wp7rzBkPAiYoBq4pSELr&#10;xt8Dz6SEBFCuSEJxRF5GKMKrA37Ow8Aobz4izXRex6IjZDSRpBgp6KJoRMqTq5zG6dotKuSMKeok&#10;B+hehYhapHQ1oGLjQ6rkRmZAJq6EKvKEIpQZ8aTLzjQkBOxjxUyrKLwjacwm7sQn4hJ7T4hY4PMc&#10;oADEZ+gHMdQAAH0dpLq3MeC10FEGRQMGCWYh5q4oCwQC6XkCMJDugjy2Yl7RIlrRB2xC7wLncQrt&#10;8hcebSUI0E8JCqxYMcREoiyd4p59MQYm6Tr/45xekfMEYmhYhOytwlDrzXSd4lBYkMQ0ZDTfjxjX&#10;Rdgvhcr4ZlAoDKY0cJwkD7zI4kZq6p72ooad7XTJKKonwpRj0VyrcXJaQlCd5jz9qLShAh5ViHIl&#10;BjyvIkBjz1AjZ9KPh9J96MIlAF8soADKwD5Ekky1yhpOI6ruKmwqpX8AClcFYvj/cLYyCmqXEqox&#10;pMjBqokC0oCiyd66ociXiuUtCKZljmpaq/ZNJfxjw3cvgmgZky0c6UExTnAm7WK3btMeJ3L1gnKG&#10;T0YygVE07ZUfZlgI01kaiEKF8cDT0f82ZDBcsfSwbuJpkHLvEesgIvAgj758rikBhpBYLq7uDOc0&#10;LvUIU3buUHa6Aizns2khMEoiSxRlDuIpRHQ7xFocpEhlcuw8Beyg8hQ6q8wsopTXQkDXQp6d6HMV&#10;q/gtLowbAAEwyla8gzbD42k65q6QMkA6KOcXIoCd6p7V4j79cP4izECOk2CGwsqLIjDnIkysAm5f&#10;y6MxbYoyiQKEKd6ghNMpJQyHJHSEJaSm40ZOxexOyuRz4GrWQw1CA4zh4ixrUtrMxALcAmh+gHFH&#10;aPp+gpRcrNETcv5AIb1IoAFIobwADkiMLzBe0FyQLEcZxSBSKQRkzl8+5FBVjN7PStT6Sqg2igMV&#10;5VJi7v7Vk6sJcgbELqgYtNgAAWFN7NhuA6qEj+RqIoZ963MgE3hT82ZHQoCEjwDVC10e05rsof5e&#10;kngso7yvBWwjFLQm8x44Dr0GaOcHpPbxS8CXhALOMBc6ZEkJSq1Dw4xq7NdJByaOha5ekRo34lA7&#10;z0B8xcgvjdxiheiPiHKp7XRaSnxDaOsOqBIsp970k6whL3qnAhJANGQ5x0sCc6KLTqjfQsp6dVi1&#10;0EQlpexHVHB7AmhVhcsUxEkjzDZcqp7Oom4kBasSkQyHJOz8cHw85OzP4H5r8isBsqi5IoyNQj1B&#10;BEktqtw2AIkEFI9IyHJG0D5EAFTpakwp7soAEywZkxcBAoB9JqL5o4paTXQpTNbmp8kWA2ip5DTq&#10;lUyMNdYm8rhdaalCIm6SYgysLxNlqGara3LNYSNmaKCFL+U7tmqKUv5HUF0yTU05rvMf9Cg36Eji&#10;bJCLUf4lFJAma5LCNK9MQ3EKo5xDVcbU1Ss58f8HtqC3L91GdfIg047ZYixXr2EfA6M+YAFtBViM&#10;NqiizBkPTNJOLiNarftU5a4lFtAlDd5qhaQXNvy9a9sTZYNeqldjYnMvJCz2pO1wh1kpQwxDI2kK&#10;6aIg0tpelwbVtawwx6599qSEqGQp9bohlxxNJaVwiELX6cdrwkZ54h88dTCXgGd2JbrXRHTSkIM5&#10;y5NGDMNMglooEjY34KN4LDcCxjyyrEYobfgYN5SUJtLYLjw0zEaMMOQlqp6eo6tUzzEIxjyp7KQ2&#10;gp7NaQM2C3LNFlSxc4svsAIxtsMgwj8CwQl97QIEgAAId+h9Qt5cpI4EZOKuR98bAg0VVY4hkXKg&#10;KXYodoYAELzbaLSGVQLUDtwgIIA34E/37BQA/4QAADCwAAodB4TDgFCoZEog/wBGY1G41CwDF45I&#10;ZDHpFIYRGJLJZI/JZDYfFpJJ45LH5HJJG39OQA+55O56+aAAHXQwA3qMAHbSQAA6YAANTwABalUa&#10;mEKsAHjWQA8q4AARX6FRJoALHJIsCrRYXXTqgJ7cAHLcQAyLoAAldwADb0AAxfQAIcAAAngwA3MM&#10;AHRiQAwsYAKA+QA58kAAJlQAEcwAHvmwAFM8AAZoa9YHnpcpln1qY5TAHKdZLonpXnIMqBMdQdfO&#10;X8ALQCpnLbHFtzOs2995aYtG3xy9howRZOBLeHu9fr7GB+wAIK/QBupB2APIMfp9tY97KXr6QAC/&#10;YABj76oBQB4ABqX1Pn33Z1tfn2Y2nj8pkmCGO8jb+JJAD8AAFsGAAEcHugmrBgmAANQs8gANkABw&#10;Q4AB1Q+AAHxE5qngMvK9vO86xu9EQHxDEbtgAbsZgAa8bPjDCLMwCK2RMjcSgAbMhRwekiubCcSK&#10;gBMlxfFzvItBMEvtHsTgbCKQJklaWkbLjNM4KkwOO3xrTIAASzOjj2AWAALTaAElgS+rVLMl6HwK&#10;jSLJklM9gA5Z8KWpoOUFDEYpvPCH0MjM7ozRKOHDR6TpQjSZJk71KITPSNP416YoTPiU0bT9RJFQ&#10;qGU7SSMuSjSxxijbirUAB31kAB01qrCtQS/j6NejbzruCQAHNYUPRAr7n0ecLtINODnUA1r6KGta&#10;9StM4SgAaFsMQxT+Vkd6+L8twTgAGtyAADdzooj7EnQuC5SmD14AA9J6gAX17AAZt8gBQQOQUrJ4&#10;v03dLoxRqSRi18po2izxv+nsW3S5rvOCh57YrgMcKk+T6YSjUpNVH6oJJA6GYa/KLWNLzjP4saNt&#10;fBL6O9lFX4yAAc5tiEtJrFb9ss+j+T9i8808kTXpkseUMkc9Y1mzwKAAEGoafqMkSAmTzos+mUau&#10;h7rOimsdvW9sYm3sgAGds83yZIDXgvttm5isBp7lMV5PU176HHvMqArvlvgwy7MpwnUp5y/rw1Pi&#10;EoJ6VfGAAZfHgALPJABtoLgAanMcptzzu9B4R7pBMBo+jcBIfUc9plKeaXODbmo3gtTZIjVFpt2S&#10;Mm13B/14jUYyf0yO9ij+ioT2mWqb0+IU/UM+O873EVbSaE5RGNX4qewAesAEyGsAG5GnJuwzW67s&#10;uqpuaWnDCjG8rauyBvJxwUB35AB+QHOakh4fzZrQgZIMhtAJIeM85/FmA0gMuZdD/CilHAzA0AC8&#10;APJVKQUoXMFXsMWeyjEckGzmljYYRphDHyNPZQS8Y1p3kppqfCbcyD2SZJAP49llCdCJsHKawYgy&#10;nCGFlIqQ9UpH4ZkMQTChOcPSJpTSAd5mirz6A+iclciztCSRTIYfxGKWUCE6IsWM6bdV6QNAy0tb&#10;wxIyLtHLCs8aQATRrXGuVCwGjmt8AqACORgjCQKZo8MjCzIdEfHFH8uZdXQkPfqhVC6u3zFTGfIt&#10;vzF3qsWK4PKFZY0pr8X2oNIEPzfk1ioR8/jIyPmMGEAAV8pQABLlQAAFEqwADRldBJ1kC31gploZ&#10;0z5JHfQ1INKAkDQlUEpO9GkqEljXy+VBEZi8WHRvAI+QIb6qGBkgec8FxJD1MqMmpNdUTyyRu2eQ&#10;xdwTAlMEJRi9Mgy832SSmcABZAAEij0jo31oCGmwM0IsRaFTQEPjqAA/keCcj7rrQVCplCQIVSRh&#10;WsIcyxJ+NNi8lcmUqwUUAAANKiz9H5oMBahk0xVgINpTim0C06aHvofQhpaKzkFKvVegmd8LJ3JG&#10;mmR9BMQZPGWZKso7h/FXGcfGeFmh/FXpApyfQiyU5tMoYmROHlNzbEboQkBICCCekWRjCoG1WU+n&#10;MqI9GX5JSZH8m0gYy1S0r0vktH8cVFaLmvgUUkdpzUY0vk0SSN8bQaoOQg1AEECHWwKhURZmi3Xt&#10;JlrhRSh0YKQU6WaMWxzgEeSFPGeOGxra5pGnbJaNYJpbNOLGzSK5CSSPlNaRudoo7USqlYDe1gAG&#10;yDbQVRJszaAV21AAB23COKzFjqmQx0pE6xkiJkq8jdfLFvFJFDScFyZvIcHBV8kzxItKImy0Ob8x&#10;5lkZUqTp18yKwXWuWRmypzUEkyRijGlL20NodpSw+S0/iQUOPpd0j6U2gWHoROgdl+6VMPO81siZ&#10;rzxq1HSrdgDlaSQmpUe8GKtFbWEuNAqkR4ig2Xngd6mpYCLH8ItAAhjQIPkZX/P1/SU50EbvsczE&#10;bKGUH8jyU1KZ51XuKPzCosaCYcU7Msa+85BqjEPSmfyQZE8Rn0WYgnF5rVX4TBdk2raf1NlNmiwp&#10;OxOrQEGrNjwgyQEEoxYekIbIABq5jRxJ8y2GTnoJj7TBoB3mgQKNfk0F1enP2bL+YF1Jqmdm7ZpR&#10;5iFP3HOQI2syQp56EUpJJW8pWaimgs0cADP1ObBFTiGTqFWBAACo00s0IGnQAX7HYAB957j4IzG7&#10;PGOYKtVI4mjMo5s0XYU0J60DDxH7agrsXNrWM35tLIugRy80OcpEJLHLy67qLwXBIyzScJIHSXgp&#10;nsAhLLieoaXyM1eq92HsoJkkidCzGwKNSmq88dhFX0IeyzRJDQIVTogVQK+CMZMkGrIbZZmqgVSy&#10;sYB/fkEjAAhsYeNBOI+BlaosNJi6QFfvgwQfSBR9FX2EaAywjSr9aHMJkhqwlpEr4yM5NpmjQFcm&#10;WnMdzRizzs6uUaqwgyr4FKfqOaqSy4cnpUuU4ibVYrpG7JKd7ah+SxtgvVO3BWzduWiiET23tTqK&#10;PZw6cw155+olp1vqTBtxmadSKbiGwr3Ep43J7vwD8dkKFj0wzMqaGp0YI4XQ6+hoDRToaA+g8YsO&#10;7afv4D3vTF5152pSfTqr6Ngnck7NUidOeWHcaBds6hTeq9HYJN6bioptTO1/z0nWa9la8vA8hxCj&#10;cpzMYgpachBoiH3LHeqxwxbGR1peeYtLNEgMwJ0yihE+0qUvO9QpDCzH0UIhUeN9HuL4HCKbxQjJ&#10;9GgcL4hx8hIL/oW3tykClhnENYjVe7gbSOHstAWYCL8Evcqm7WZgiepUz6IasPntK542gUv0w0Ce&#10;5D4uSJPlj07jorw5/JaST5Q5jLogxGJ9AsaFS+BoA17fBqSvq8bBSYyXJnCbx5onTaJoBlDPyRYZ&#10;4ACDYcilQ7xGKLYlrQZJg8bNZKbbw9R7KxQmTrh7LsA/I85sBh7BCWgFKxh3onSl59Bu47LmiFSg&#10;Qd0ILmrSY+Q7zPyBUI40SSiIoj4iz1Zy5zIHUKRZp7xMxNAsbEbBguwvEB66aXQ7g8apC8BIDyCi&#10;hBLOyFSKSbzY4lJx4Zby4kUEImpXR8iG8Na4TpEJq6i7MCIj7z7ySagjaurpI/L9zFQrQwwbgAAZ&#10;URjURvUGqxadDABNI9qBR7JKZDT3Bmil6hydaFT/5P4jaQo/g8bUCMRZo+jIo7KpqCRlCdA16OqW&#10;I87kpWBDRpJYJYb/w7KhBmjCb3DPyl7+Qh4+jhbPwvpv6QqBRrQtLgpgBDR7LEYkhKY8al73S7hV&#10;b/ohiLsD4gy37V4hJKY15h484+h9BlC+Cu5mkVjybt6qwgznAhLeY7hGJ7KBS3ADoAEDIAAZkfhH&#10;CKInSQpGMEopsIIdxKhh5KZlDEw9UMsCBZihBBI84jY8aFUgqCQH8jCvxiD5o4ydCNSNjPy+4pRD&#10;Q+hmg8bCRNzhZZg8a5TMAAAYMmAADmixRzAaiQyOB9D7QAAGUnkjTIQn4oMbz4w1q0YprGgkBBIs&#10;Zap8DaLt7Z8OC5gj77TX7wYkB7MXQ8IsabSbTIZiCaL/SXBwY1SYprgpsOg8JVS8Qgx7KwgbEtwA&#10;AWsuMDaDiWIEkuxZp6BVIh5lBmiQr3EixBMq4hh7KSzUylT34rpBJsEvxEEiAno87kTpRkK3wiIh&#10;8UjCog0ZQsCFUdQlqdAi0W8oZDEV4pp9Cwg87HKmCYRE0iItJ9CBQmR9CFSPAqcsL8hJhjgjJoEU&#10;03Kh7gQnokhmhBJV5KbI4nqF4qCu8Y5DBh7OzhZDUmrvDUJmhmj0iX53ZRQnT0L5I7LaMVhJDg7M&#10;TMhZinKFRBI8ZZkbj/L8ZKjb5Jk5BExV6sLkgsA8b4A9qGJiyCBBZBpIEUzCZZhIBZiw85ahzNw5&#10;jTBBKu5V6FT3wvZ9E2xZr3hewX0LZYDsQAEnShzP0KrqsuwEi8k4Ahk6gqbmI+65TLQ7gmRKInrO&#10;zl70S78qBUY3VGTV06ylUrbnYjk3sQTLA6QpsvJK7JKxjcgoLr4lpV47yw4XlJiQIZCh6Sxh7hY5&#10;Q5hGLP0vgqcUq/gkihChAiyQp9EDj1pvqgQjaWI/i50G7Hw7MpNH6E4nUosoiLI3al488gKc49Qs&#10;c8gjUMI1SXkgY1rLgnr+o1rxh+J+bKgibK47idCoKnB2YnThZh5h8byBQ/iQojaw5GJjw+5GK/S/&#10;iAQtKdEahI0SCqg/JcivMBSFURLfUrqPQkFOJDD9j+YiZxFHo7g70iy16ihmhDRZkWjt52lFKlR7&#10;L2g3ctJHFCJIBwkbQpplCWJtYpqdE5ZJA8804tJoFD5Zql6wjTE5aOp1QqZJFCCHYlo87EYYddSi&#10;lDFNKOrCZbAaEm8/ijY+g+kVlZKl5XotNY4kDEAoK2SBUsFObZ0NkbAfgf9ZMp7aTy7wpT9QzwsB&#10;r0TVsytW1gihCl6w6w8RgZQAAWlj9CyyBHEHA3Y/iFQ/h9Cl4kiwjdIqdjBIxrDlIhJoBICWNMRK&#10;b8AESh8W5JE4YzjJDSlQYlqXg/hKbTB9CPh453kbohKl7IxJidBiQltARJh7LnQjFqzM8yRE06on&#10;UeSxgjc8wntYi0IjD2A31r8e5zRyxlDjhh6dErQhL3kTA0ylIsahyl5lC41NKwjOzP1oo1Rqqcby&#10;J4QptQQ/Ln0swy0EE9jWqmFNIuKM7ODrYoMCEn5AIhLFwqcCDIIy0CDaNkiC566wltQkih1bcaYo&#10;KhDeSYZQaFRh8ixz0Kxaw7z25EEwy2TQwrsGZtyRFOUPiMgYkXChZJEVQ8Lmk6I+i1gG7uB/o+hx&#10;D/VNomtaSy0d7D45hoESFgUPaYEa9gyL1GTjjXUyiX7wseAjFZMbyTR2l0MCY3cZ5izMYaoAEJ73&#10;hGJmh7KQqwhlBJFe4lqJYzjFJP4mSwjxJK4+lRoqZlEpcKpmltSlI8bBBBMU0wUPgjdEg+VKhP6w&#10;5miBVTYnq8dxI1rSs25OKl7bowiFwhJmiJAqD5BHA19IdA5P84U48PKig89I4mqY0ZY31hZh6+Q7&#10;KQs54003rPI+8l1qInVpI1sZI0TFtR7Zdzc7S8Es5+98hi6TUgQoIiygVMRDVsQ/JV6niEApt59g&#10;kaQ1V3wkDGItI7x7Ikp9F9onUBTmkfgZixjEbP1/YsBlCOrKI1rRwFiS5fqFT3gY2RF0QAEKQHRi&#10;5thzcZgnpmg+kKtVpsA8ZV8ngGRGRGilIHmT6Ro+iaOMibFwtQq8BxDuQ5kSCQtW9ibzrY4gIIA+&#10;YE/39BQBB4OAYUAIUAQAAogAH5E4ZCwJFwA+41CITC45DQAA5FFYdIIK/gA/ZVD4jKn6AH/MZhMp&#10;dHABAnyAH1OwBJwA6KAAFxQwAqaMAHrSQAKKYAA1T51PHZUwABasAIuBAACK4AAlX4zG40+57Bp8&#10;57RKZWCbZSKVHAXcai+olFKS9arV4gAgALb8AG3gZDI72AHthwBcQWAAhjbdeHfkZvAptWZtIMxC&#10;7GAHNnaxGAVocnOcLoQUAAPqZs9NZhsRIMLHJEAwAD9tdX4AANu8HtJxNpi/5nwt2BsTcprE9zs5&#10;Jw7DZI5NbuAAd1efuMfzstzMLPqsBexm++AAj5d1vAZ6ep1uqDgAF/gAHF8wA0Ptn61pubjQgAP0&#10;2wHtQ1SauY4KypQkDLJA8bmJrAyOM26KVsOey5s4zx1Qy5qapA5idrojjiubD7zuM7yrq4BDnOUv&#10;LwRYn0RRInzLMs/QXRuli+PsaDmnnHzjsXCjatuzbygi3oAApJT1vc+ALgAEsouueUqAAYUrgAE8&#10;tK8sECpk8bUgPFrGMdDJ1AAYs0vI8zNnhNwABrOIAHvOgAGtO4ABfPQAA9Pr/NEwrCzCtSXy84Sb&#10;UQ506Hu10KhVR8mOdB9EpBRNLUufFM0Og9Jo6h0GpW2TCIjA0DNgiNLoRUqZJBVbhJ8n0WUXQgAU&#10;yfAAFtXIAFNXgABnX8cgA1h6WE1r9SoeU/tOzcASBWtMgBHx5gBZESgAclsQFMTxs2mq/BbaMfnD&#10;cdaMtAwO3RZxy3WAE3HhJD2gAtgE0bakqt+y1pWCC1+QPfx44BetBsLAzmMtCSXwM8aas3ESavGn&#10;zFX9S2Gt5FlmpA37uVImUhI+heFKvYd5LbW1gxY/UWN/QTVX1ebnRJbiNt/fgLWVYtiOZiSagbno&#10;APSBgAZ6Bsx1MhafQNQKIxg3jYoRBKMN/WKKRYyJ3gAdOs5xOc626lbLZfj6HZMkFBwNEWjIcjml&#10;L5ElBxI5lZycrauz0F4AGXvKbSEkEZIMCfAVptIABFwub8ACcuAlIcAgxxwAGbyIAGDygABvy+SX&#10;o/R184AAbc+5tm2qXXSWtWeRhh1MkyXyJmgACvYAAE3Z9WCkkI5BWjoM5lUoOn1Z5MFfhZ+9VLJ9&#10;U6+I5V1LpBRdN+YjyEQcmWCJlTrLoWzKHQN46F95VSZbFC2EJ+oM0mLe1k0GbH2ABgB4tHrlGTNP&#10;k/SNJDmN/IWrX86e0EyZMfor7izprVPGixAy8QOQLAAWgc76TmkgYkZZWZ0yaokMKilZ6t2DEYXc&#10;hYzZzDpkcWa/cjkGiOKzXMTKDTGiRsSX0eM0polZmFMs91tRCDLE1g0yZuBI0SNAOyiSFxtCQQaM&#10;KTVfBGCaoxJ5A5uiKingaW0v5FkGifQDZufo8by3rw2Iw2tVDT3skLZkWRWBBh3RrXCtONY7l2pv&#10;RZAdqhFGFkrJ8YVDpIzxqtJkZZpynoNpje1IMDch2bxafYNiKpv2hwQRJI9QbElsDkAAugDqkT9R&#10;CccBhNaRzCjVlEvUDMpZPtbKYCg5rEjpvnOuZsqY7AAAxloAAEktwADJl0dkGUvQAAfmA7eHRGCT&#10;O7JG71fzJlZvCBW8RoLxiDPIOA9Z8KlHdD+eepV3pPlLPXj88850hZuEIUMc4jiJDNpCZG1kdL5R&#10;0AAc4OsAA156HZfeddEh/HavuYC1ArRNWTSxOcxIwr/J9SHA2ABdY5YIIsOSRRAzEgQ0TAA/x/is&#10;zftzoRIMoE73gLQQiQhIRzIhKDWa4hm5HEWGFRE+R/hPjmIsiEyZGZGJ4rOJ8s1hhG5ANLIM/xlR&#10;lF4zjIPSEg9OiVqziEfpISImTQfSU7ZFjHnwHCN+eM/RIDNsVOMgZuazYNQ3IM9eMRfIUPSVDGQh&#10;0YCtGFRYRyD9AjpzsRXHU3KJGJKDre70wpzDNkgiFBcnkPzaNhUTKUDJ+AAP0JAyNeMI60EvZexJ&#10;iUH4NRCdgBU5tUT3nxYiXIadoUkAptIhazjEmXm/GZasAFAjmLjHCABG4LlfLAkWAAbVuQAS9Bkl&#10;lLbZnqERm+sGZCBkhJCW/M5S8OLiVVnNNYhzzpCyFfE+K4alrhzaVTWRRLSCZUfVvPcbN4wADPvM&#10;tdbJzJKrBP1AsDi/lqoGJrBUpUb7FIihURizk+p6DXijG05twDhGWvcvVfRm2RmWn0iSGpEURRTn&#10;3SifR+rKHIJWiSwRdEhG/N+iRkeHDKHTkekK8EEGarBg0gZEhHIz0KXYi8g1DzcoMJGiIzcCIWFd&#10;P0dOfTzU6rNambk37uCMQxKvI8zcSytMmbnidMBqrvHCmKgghbEr5VpkFX0kdYiUIGX1QYx1N574&#10;ZABfZ/kGmJUtIQZtiWQ61WKMKyOHq0INEgRFPpNqb0DLMNvQUyTbExxCJ9JFnwINDJjkfUMg0nQA&#10;WrGYvUHekTnKDs4y8msohqgAG5pu/5gRty2lxpEHeABjal1ACQAALNVSnqIsFpMY5kEHOmkLVQLG&#10;hM+mhlStesFJTVUQSCXQyR/yF0AxsvkeiFndLMQbQE0tiERxobQ7cfCrosYOQh+gzttQNLTR0AFo&#10;RpnN0ZEJkdeC5G/X0tVWaBodoTMQs1/5wjOjmlOb+oJOdBEGbmtVapzDmKDT6B4AGBcILxJBZmxU&#10;5Xr07OhZGV5G2R8Mjiu+JRlEhMvf5QKhxK5b6o4RfQvCs0WUoWqNTk0gzmWIQtl5H7GTKV+p4RhE&#10;h0376DJ5ilVhC1Zn6MtYRMZhauHX0Zwg8cWKxkypiRSCRctW3WjKQ6npfEWDd6pxO2oM0yH9I4dN&#10;Wc94Pok3UnXdhGGR7ebm/eAxV4+kLZGy/oJ+t1kyxgSjJ6YmpEG7m5l+M+mXoG4CACiYIV62cOZB&#10;+KDswTasINidERlhvePABtoZyzrb9/CB5dYItPNT7cuDcpxUCa1lexDnWJ2Tp3Jkfrk5sgdezgfE&#10;60gnRzhes2N605zJu7kojyRGtiwZy5qyzrxGkHk36Oaw1p+g3/lAAxPI9s5vDLMjOmSCm5NZ9fVy&#10;wsH3ZfFZ9GJQy9WcTTeHMo3PrwLN2JSSNVHdhPOSSveJHjL2xzCfMmeqcJIT3CDL65cTntI8Dbzk&#10;QiihYAAIUAwAAGkBKEAjbionIkCgQowVIAAccCgAAHUC4648ZIQ/RQbBA1rIgrTe45qv7p45zZB7&#10;b9zqyvI1SfQmqIRFiR6fT544wzZ5Ywo8ZEQkBFi7QmxQYjjmwuj4y+y3ifafReL/QlCJwuhkxFha&#10;r0IhCm7eYADx4bxeo35l6fQnxeJl5Qas4g5/i4wxDqKxRkzK4l4kCTY9RFhQaTCzpJ5l7hBaozb5&#10;Qb5SLxBxjW5ohQY5kCgcZNBNR+5HcNwAAIsQoAClBK4YS1oqkAwIRwhw0HbZKnwlB75VInwzae5R&#10;4FUPB5TXyCJ6JTiag4SbwhZ84f46aCwlcEkFA4Tf41SChOpnQuUGZSJWcLYtpUQ2hwcXa4IvhITk&#10;wagAAXsYcKbyCjZeIwrNwg7mAshkZkb+wiKISe4zYnxfRlIigdsbK5Q5ifSR7JpfrE6lDxqMLN8H&#10;4gz0SaTQBAzvLfwkZFgzaFY4USIhydIxDjYl8ZTbiB7bwjjTYbkQkQwHEgRf0J74IviD4VEhMP59&#10;AOEhsQaApKqlQuwpQ6bV4vj+paB5bKJ+Qmyq7tRkRYw0Udo2gzatwikb5mz8UGgjZ672sG4q5gqY&#10;4hAn0PYkZao34YEnI7DlRl5uJOpeIyxuazilB3Ihw8ZiSDRFh+im8QSm8mI2kKjgaBilA5iR5fRk&#10;cEUVZfwkBkw8ayYuQjhl4/UNrhEoAjCe6+xEkNqjY/TnA4SKCVzRgaUubvQH0u0R4EQAEYAAAZUv&#10;sgAIoACZhiZ3sHibomUTBgMTUTi5y6p3q7hREuYaQf5kyyAg435kyoxMZl5EhERiSmAkaDQmqLUE&#10;4mz7Y5rLgmxfUnIYAAE1bADWrAAmrLQ2g8agTfhKoyzaJfzEhOsjw8A6Y5iVLVLVbhCfT+5JE2T3&#10;i4UEsEBDYlY5iGU5QvgkDiQ5jHxRirYjadAjZFhk0aYsUBglZQZao6Ynw+YcQvov5ucajZcSk0Ar&#10;pAwaM+S8q84N0+x152Mgo8JmYyhwYmqgREhEjKY66vbWQpUFw9U3yioyRWY8ZfSR5wsvKjcmg1RF&#10;ilbaAq860SQvh67vM6Ivh/iVpNQ8YyzRjZxkEw4jaD6m5l6jaLQEdGCX6YJeMzrCwl6R4/REQWdH&#10;ZyZyqFJOqzhEQ6YzZkxkdH5Rk6glaDTcwxcJTrMQ5wLE6fTlS+ygUS4jZOIGsQZ5ae4XlLzz6KiD&#10;6D84VLMCcCoV1NEv7q70dNkx5S8xB+ExRZsTqcEHkUj0hS7TAf4wpfQyzHEVpUbY7XhwYjg35WYz&#10;aIRua5keJfz3pFhfUPsYUYi3IbR+MNompiTCBAxky9am6IqKr/ImR/g8bhENrArRjpI3J8Rwb4A5&#10;tChMSfxorpEmUUI4R6dWwlZ/QxBkxfUbIdsjkAQ3LvJETvNAQhaIRasrsmAmTjqKpDghdZ4hwnyR&#10;5kcyLU5Z0oqxQ8Y36PcXTuTpTnROtWLA4jY8ZkyLT+Qwpkzbz3AyifUxTRko4uUd88L9sUYmQn1W&#10;7OE6RfxkZatXzb60Q36lBucNA0RAzRgjhaqug/QmocFh7Fyhhl6zjRlZsNrQwEAADRhEgWNjsfVK&#10;BxLqgbomzmogygS+ZOo/Q35A1blDaRoygjjlTCEcQ3jlRFkKRl69aLURpS9gERIADlRQdkRxQAAH&#10;9o1BZq4VdpQADUVNc3VVcTyZFOAAFOQ29OlNlq7p1PAji8YbIf4y0rUxog4mtfIlcXlXAl9C4vg/&#10;Q/SZCmorVJIl5Ejby/oAAXdu464mrCCziDIrsAlgBFkpwmRmIq4nxuaLVmZwKsIjFRlq55cXJ/Ak&#10;c6FZbKVlygBaEykigpRfSD8dYiigRl7IJf1sol4jhgYiIzZfQmrnonk0hiVoI1TeK5Ygw8a+y+yf&#10;RudYlcDqBqIyhAgkciw7Ep8jhkxQalEKUKR69bJ/hkxeMC4HUqS98vZZoy0HIhccYrScp8VVrPJd&#10;4jhfR+h+ji4tqfR+7Erxg3gnxvlY49QkBapfQnw34/429TAuQ6bhCITPxq6e5041pISDVIYjdbpW&#10;ltSxU7Isg/SlClBeLlVQoyizkKTyQAAOOCiKowtSNn84SLUvoZRm7y4ICCAWuEUvAAAHOE1J8z9b&#10;z1y6EEYjae5LQE6U8czXQ5trLN8wohFh4cGFaadOsEtO1fCaMUBS6L0FJS0kY7B+jbwW+JkhYAFj&#10;FkFJ8HA3hEi9agRESe48azjlS04uSDU0Ns2IL3T2S5sZbGr8YkZphEzvAijJM/tFIslwJzpWa+z3&#10;KCDsYrRaqR5iSrTiA1sNY1Q36EIkY36JBjltA67hDeA3mMEM+Ib+ggxap+jSotph7I5n10WQBMVR&#10;hITL4yQ5ktxeqe9CIAEuwHxZy8wZ5awwtHYWYmwKGWCU46bzo+Q+g8ZkdWJ5agRIVD47DhD40K4t&#10;ooYXBawmsxQ5l9A4yIRWaSYuSLgq4zbrpgJEh+6R5EhIReN+oxYmpl846D9hZrTmYpVlcT0SpMdV&#10;I645iLS/YxzhA/RkcGQmWVoAANueqfY5k84AB0gXS2RHCjdn4jgImgRYIXOgpSOWjRk01N0dAhZF&#10;ie5KIEqU9uL1eQ56D98VgmwgIIA24E/wBBYNB4K/4VCADDQBDQCAAFE4Q/osAIVBIRBomAoxC4zH&#10;4JEIlFJJJI6AH5KwA+JcAG/MQAzpoAGPNwA/Z0AAtPQACaBP6C+qIAIs/gA66UAHpTQACqgAH3Uw&#10;ADasAAhWQAHa4AAfXwACLFUqpK35DIdJ4cBbYAAJb6NF5JbwJJY9IaI+gBeQA978AHtgZbL3Zhbj&#10;SJc+AAB8YAHljwA+clOZ3KbNe6LJAHmwA9c9CMk+YRjAPdpFCMTbrhJNSDtdg8Voco/dVdQjtwBb&#10;AKAAlvdnh8XjQNwwBmwHkcmIOVsLDY8K7AA6eltd5vsC9tPfnvG4M5u8AHj4a3XdJgME8/RD4dww&#10;MAB57wAS/lVavIXf9+pJO85qECQABkAJUligP8CkDOQ0SSHdBbML03UBLOkijrIfbcralCKA9DQA&#10;GxDoAEVEAANcBz4vm2RuRQAAXRW6LplnF4AOUEDqgk34Fxu9SIwABjTIOnTaQwjzrtPAkLN29kGu&#10;AuiEJTIsiqnCrPHqpKlm9KzTpCx55N+qAFOA1KSSQ2SrAaAANTPETXzODQAArNwAHROM2zfEYAGL&#10;O4AB3PQABLPrqHDQAAFlQYABfQwABVRIAGRRgAHLR4ACJSQANuCIAF7TEKTzPauA7JiKIPCbuNMl&#10;K+PCeM+T8CdVoRH8ctMkNRrUiNYoMbVbo1UddV1WqEpAhaDrmuCQ17V6UoO40vpedtmJgmRgWg+k&#10;yu0rywJI+53gBBZ3Iqi6xAROYKp4nyvgfHqDWpUKL2TJdkpJYKHJSyyWVdIdqNlerBVO37UpTakJ&#10;r5JbUoPKDfr5B6SMvJcuuKzmCtlZMJtlgslxuBcEQg0zLgvjkjNNV1XSXB8JwnSrTC/lDgtLajNM&#10;5faDsuy8pABbAAY4C9EUVOt+opamCvLhiSSHCdk3UpGGJDgtXZill2s5WeVABJEJ3e7kHwfmZ1a0&#10;6lyvA8WazXr1UUwXoAGhs7TQMClpPM7EHpDIOo2TN1xNTt6Fr5JGZ3cta2vLJeWuOkmtHUAHCZo/&#10;DpHTjGRovVzywmlKSBHyk0xJsLexqpR1vHT2uxQblKNwE/SP/AJxdQABYdXFUWBl14AGp2QAGf2o&#10;ACN3HRUtRhkbEAAbeAAAReG06U2JYDuXkii+Hh5oABN6AAVWCdWp3uNi3giKSWL2RqVzXaOVAg3r&#10;1+gnsINovwQkuV4opgstAB1Bxdp2z0HntnmnhTWTTidG2gAA3AF0yPG1MNOOZdZDTyHKuR8TtJaS&#10;2SEXJC0sljM38qaLwUVbZzHJFpIcXxphZzLoTPKyEuBsiQsQM4skvhB0HrJSRA8uCQ4EEGSKvgnZ&#10;5YUELemQhfbdyCQdVoQtV0F06iWiQtVcz9nDNbYK5EkxDiDt7M4jJqRxEkEhb4RFZL8GCkHiEq9p&#10;zgn2keWpBN6xDklkhSGftqLVy2kHTIkl+BWQIAAYsb9iRk2alNHo2xIpIRmSDAAKiQ0AzqDjkUkk&#10;g6SzLwFR2x5TqMTlpNKCSmC6SyDsMiyQskhsnIEXNk1lrb8jqMFL4eVmcQJKIzAxK85q4GbmdM/A&#10;WV4GHYuzSQC2Xi4QASKHGoJQkvAWgABpMeXI1AAC8mYAAJ8z0zJoGlNOX8iwbzXAACSbSWJPEOfO&#10;QUlMLCis1egCZ6SrIGpAjKadWUHohvfAAMueQ/4wtVILFs36wi6qubhOsg6xYwrzLO8YhbBVbjaA&#10;ALGhUvp0uWYzHaPCOEnlUj8qR8Svp4UEII48xsIX/r5OwZeisG28nEimZ8vi31NF8apB8oqYIpEG&#10;b+XClpEWCxaM4ZcvjXZIgZp9Ihw7my+l/QeSk2SxyDM8I9AUvjBX1lIn+QuGpBUJx5ETVec71HQA&#10;AFTV2VrHqKkHNTHlFYLgAIaA8Y4yBsqjkUJChOaY0mox5YYslmbMyUghr1RFi8CTjwvM5Hk8qDxw&#10;WFKYU5IdMy6pFL5BsFljwAU+AzLRKc/CFoTMuxEi8a6ClUVEQY2UXiqQXfgzNaj/QAVbZmDq1jui&#10;0Pam8QtOqyWKFwaMaemqr2Z1CHPb1jEF0wnEpUwxygIzTWSVe5maKbCbjHKwVqstWX4upFXdUAAM&#10;LsAABndtZw3wACtvAAAJ141UglAANm9AABr3rAAD29wAAP3xtecCvysLLwSIWswdoAHSAnRoq+3N&#10;GnwYDIKMPA09CKVIIK3GMEUSIvZwJPZY2CaLqvkialR45QAC4w4pdTKhgXkIYY3QAEt4rntoqSEy&#10;7BaBKvahW8i9mCWUVYLExf77CI36WUYqyxBIbmTJCkWGhLCUsIIdE/GJF06mXSGsl45BFkmpYZci&#10;/pwCY3eZrQ1gr6SCl8ZmSROuEEJz9IitRIpJJUFFEjmuAEAkOjYAAL7OQAAi51KeVEy5KYmSRPKQ&#10;eJhl2klUNktR7p/a+SxABExfY1tGG/zqEW6VUzTpLSKkiPLCSWGXPLKkxtoTIQFJSanJ62kGL7oh&#10;HOiCTig11sCjhxpSDyxfINZwgmjBrAAEbrmJrhQOa9gNL6SKSKVZ9IMwo1ZDjZSaIMwWwBx2azAv&#10;PemxSr6VXFZsx1JBKXhgiulMwXjz3o1oABAXDIABS7nABMQAE1wbgAx1V0VIAAh7zABY8FiHEPNn&#10;GgAAIO/b4XyzERfBpHsFHAJDjqct0qn4TLu8jAiuhd8RwQR5qFUZ4bKoxi6dxCKi4OVfwM06D1XZ&#10;XAAKrkxwGTQBA3iWWEnzJ1GMm0qNMXDOF8xUSxgpl1qF8L4tRV3PCi06KKtRqfAiDc2IWsnFtuYI&#10;EXL5pgs6ro5kpZqnUkJqZIrJSLr0Dm/wPotcXuV+G2SKGpWSbJIZfF2FweUR4y9wT20NX3uzUi3A&#10;5d369ZQAFBzTkkiY1DlVz47xMpvw5jLM2a8kVcN3xjvomYmSGksK/k1xgWNN08hyyYRkXyKW2nBx&#10;7aFUWppoxvPaiFtSQg8afqwAVxbZiTrLDiqZLJZSpIsPY55OIXsMxqExRe/AALb4QANrNBnWkW5S&#10;S2THls0UhkEOTG8WkRBc1Jz+9q3NPSokMs3Xgyj0RcFP4W2YcFxe298eYeuH9+KIAH4QU/mB72CQ&#10;sh3gA2d+8HaGtgAA1/53nCBYpqAlKCIpD6zhLEi258ieDh4jYXUBribjSd6dh8Ij0BY0wkg8rgrU&#10;acIzhVzHRO4YoAAYkEQAAHEEryptiPY0Spwhwy7542hYpib0Qv41JgpIZmbnIlhggqg1LsgjxCZV&#10;z5pV4y6tsCggzjojxJZVw2SFyOJdD043bIIoLHo065SSKAphg2THRuJIY1LzYpBgpdIgwkLoopDt&#10;IookJJaiC3oc4AALMNxxBbILsOTNrlcIYybFYqjFgihogzhIbwqeBCbRQ8SN0NZJMQo8pJCxgopI&#10;YJsRq/8JapIl5wJJQuBIr5gzkHRCo1KHrEiDYckT7E46hJZKwb0EMEZxR3yHolJgpgpJC+Lr6C6Y&#10;4GkEkEycQvQg5JBkx3gAATcXrwQ06HA2hhhrog5kySKiBhigIikIIy5B5mAlhIaUz6wviiC6KOZJ&#10;CvQEJjwZsbg9w+Ay5rqoQU8cb4hyrR5Khzi6oVYAAFcdoAAGMeAAEQrvkWT/x8a2MBUe7mg46NA2&#10;ioTKsA4gzAKtzw0Cog7iIXcB7ip5MPbHBjQlifTX6MLGApDCQg5mq5oABQAcMdkdyWZVwlJfbGSg&#10;cgggkFKw6P7oAvTGo9I2SkQpw1LjA4CVgkgvg2SqpHCKDtwlg1Kjg0pfaOaPJaiH4tpCY1LpCeDn&#10;Qv48qlTKrrhqKDalRB5sKDa1BIcQqJkSAgsm4i74wiJma+pB6Tg4hlAL7dxZoJktK/h0pIaJiDZJ&#10;aiqOaSKIp5xB8FYiJVykZBirZfaJgvisIgxOqVi1gHSXzhcSZvQz6ObEiiC3K25Iog6Nzxgbo6il&#10;RwZrYaMzJJLZIuBaiSw/0whnIFQAEyb+RRM0aObWQgr2I46NwTU14AET4cg06SIkKVknBi8a44j9&#10;BVhOpIsZwgxIb6TTYopgq1DaBgpPq80doFahxkw1KwocDdabBgpkyC8dUE53AIytRLbeCbKbceAG&#10;L+QgQba7S7iKzAZ7aboiKMJgsf50onry0BDjcgx8DbwjMk0hz3QkaNS20MU9cUMZ4s5JDNAqhV0k&#10;Y07N8dEcq4wkhVw1JgEM6qRppYYhY1JIb60MwvUvIpxmcig37Zo5hqBZLn4opJAg48qismwydFAx&#10;qEwusrgpCPNEKHprqPIlK5S2ouqOcnw0ysZHA8qSLHR+CTB5ztrX8H6BwuE3TFAp0IJMQya5Akhs&#10;KKw2T1Yaa7tHwl7ewAEp4lJIagB9wqgkL6yQYZhzrX8IMVgqjgqnhAIlLYicEZYzitgyZIpVxB6l&#10;TzpI44gkM2Q348rhZIczIaIACC8Gwz62YzhOq7YGcOi1JFM0q9z+KKyFsIwtpB42T4QWwAAWlTzc&#10;ZA6JlPIsbUZhjTg0phiPKlSPM3woNEgnYkMATozBYh06NBaOZPQHa1yiB+A1LhKJi5SC4U1YdLrX&#10;zeYIZjD9dNFXL+UUh1qsybQEghFWLCtMLijZAyaDbhM+M+tbpUb8kB5YrLjX7kFApCqiqM7wySMy&#10;ydbnwnaoSlQ2SC5CcuwqkSbSQ1JfaC5fY1MYJjMKcDY48TJV5aiOA3ajxCZgtUwoqlSOZrqHo8q5&#10;SOZhiSKOaEgxtB1WDww2UizWYuDPMkpT7hp8x8o4CUIpCRzTLIgihOtL4wUP44C3KFIyZkQtqiZC&#10;pCZIqSLJApEGAycWxJMVEjK5CAtHgnc4FOUJE/wjdcaz9WkvAndGJ/76TCEiIg6SJJaToggvjHT0&#10;YlhCZ+BmpmZCb6yC804AAK1tNYrrqhqGA4glImgZwAAQVukE8DDCsSbMb3YsahpIrEhkyOcqQtol&#10;NEovVwgnbSRfbEFR4y9YA31ow2hrpmYUdyi/4JVy434TtzS5cbwHj+UQrKrazCTARUbgpgrHVaLl&#10;iXFb11ggwW914f7WlkS+dTNbJBiC5g8JogsPBCprtibPAlldw2lRBKbCRqDSTmQ2h+CDaoUo4osp&#10;C+kfTj8/6eFepCtniRAg5rolLEkxZN9u4jzzUiDI4sollccG7QQyaJgkJfaepvo3cGJCrgrpVOcf&#10;izpCpIpJYvlnYqleIyZVxpAhdIgiilRJELtCifYnaPJrqiphk8K/6j09VkjKCnIlioTHU8hV5ZMV&#10;7X6lSzMTAg0HqfIh0Ad6aqjzjj1tzuI7hYpCdlIs9OLvQkhB5uwto2Ujc0jxtQIhzHSWa8YJ1zlj&#10;KdQiKMc2MUAQ2JDXbQ9nRAMMioY7ZJFkFpQuolNPTjyObwJk0I9f4nZgIuCir7sE60oz8p5uJOpf&#10;ccYU7O5L1y4JRqITmODa5nD/gGtBaC91MbOEzX6Bl6U/Y3762PNKSmN1sCt14W4f9pF2a26irHRm&#10;pJFdYsdA4i9dIghB6ApJZfZ+EOw0WP1agj0KbJgwTHSC76zoRBzzxvFCWSotqjxJEILgpkzExIpr&#10;tHR/6iqipfdFQopmZIZIpkxV0zwijC4l5IqDaErmdUBtZVyPJV105ZpZORJn7ToyamFqA2l/lnBd&#10;YzjPZALLaFYzjcqlSiAg5+AkhIoIGdAAAKGdY3+U1BdBS5WPJhjaB+GDJVxIuB7Pj3shy+sfrAC/&#10;CeGf16DkEidks21wYikJIncJQyalVF7X6C+Qx/6ScLwAAKOi9zjMlaYhbkQndZ1Wzs4yeXgwU6Cw&#10;zLwz9I6TYqJJB+FIJANbl1M34tsPwqhrAz+PJkzpopEVWhIuCSMVAV+oJqMc5rtzQTuZMjs5rGgq&#10;mDiK2Pie+CpCKdcIJCaoSKxsNjuQh8AgIIAroE/wdBQA+4QAAFCwABYcAAJEQA9YoAHHFwA7I0AA&#10;bHQAA5BHI8+ZJEIk/JQAH/KwAAZdH5CB5lB4TJHzMAHE4q/p4AJQ/JbL5BOYWAgA+qQAH7S5o+wA&#10;6agAHVUwA8asAHhWQAC64AHlXwADLFKpYALNZH/QQCAHvbQACLgAJtCoYCrsABDeQAHL5aKrV3tg&#10;Z9Kam6gA88QAHxi6bYbHbXvdKNRaVTIiBLUAJ4/sHQIcBQABtFZ7NgXsABLqQAKtZIgbh8SCdlOM&#10;bm8cDAA3t0AGTvaxWtEBrfcchW67lOLCKdPwBdgVfpXaejkupSH1R6TpJkBwBsgSAIKDgALvJ1O8&#10;AHR6QAIPYABj78q/YbD3d9QApPwAGN+wANv8AAowC1y5JKc0DAAbcEgA7anqily1q+eTSNoC8KwW&#10;mbSLgBDaM/CbKMo5yTMw8LaQe4wFvi2jFnwzLLr886hxFFLpw+hkXNJGJax03LduYekfgAE8hAAJ&#10;sigACckOo4LaLnHCQtMAByylE7QtGpb5OnK7Oy3DrSIoeoAHfMSdTAucIoyjbpw620Yg1NzmrvFz&#10;puYygJTsAEKgvKkSRjJbzqseIAFjQbGiTQwATsCQAFBRkquEFNIMbFwP0oAAM0vFLKNtCazxjE0s&#10;qYdtRLwvQMVMzNOVTVSzum6cTRMTNYn+6wABbWwAShDrKHDXgAQMczhw2ykTRIucYunENaO0mdaO&#10;UzMVy26cYtI6bbVpM6oHTNB2MUxkvtu2B53BZzbWc0ktRdZ1KA+va+ghd4AVEdsG209J0Re2bi2G&#10;l7mS1aDSSWykYuZaElwY4sTOLIQTgAGmHWCzSevPEzbOZDV6AAYmNN+eGIW/LU2JDDstLnJcYso6&#10;doYvi7SWhEy50uDIAB5mmIRjeQAA3nT1vayklygaeggAc+iTxCzUhK2ls19A9fzg5+lo1bloRDZ0&#10;TPO5l+ssiS51oyjzw7i4SbGAAUbM+bQWc89NrPFzmK5FGUJY/ZjABH56AACm9L/QMY7gAE3A0iyM&#10;NI+p3Ow68kAmAAccaAFTAxC7uZaxkGU0nu7gAUPNuoCPPNpi8QuYjrXwZDsXQ7V6XwZGNmoS4tp1&#10;YlktWcyjSRNzwI8fU6xNxDvTokxFxFz4kwzGJXkSPJJOeZtGy7O0kSA76flcXLXLs5E0nJzaiWNt&#10;nD2BB3fI+1VdOU+ljp1VExX/af/hAAFf5ABw0ZOLBJtq8sH0LTEPSJbOY34rrWj5PYRTAQxr2y/L&#10;OVocV+pWWOs4coixFy0EOo0IYspTpIU2pvfkCtbqLBwQjbskB0RKYIMccQlRdBEk1EPW+h1aC0GL&#10;Fxf+gxFxlH4IkQYxd2JZmskpU8vwlI2ojQrQZAEkMKV9lrYqSluR0iWGUQYiZDqS2LnFLmpAFIAA&#10;ZRfAABaMRjVvuBeq5J5zvyHomcycV+CZ0pDlaG0WBhSUzm2SWtBEBdy5lzS071FKtEXLHJZCl3IA&#10;AeyJcAm9VRto1GgNs2snpzBlSVAA0EaaiE7pnOKrQB8n3xpBSG/9v79W9AUlCdMbEq2mLAbGCQAA&#10;IpZIDSg8wTgABfS5ABIeQ6zlzFnSWXNFzF5PgPYiZyYp4CDIMQYiFJb3S0pyJYxc5kgHgGYb+xc8&#10;7Ky4nTkqMoAA5JxAAB9OWZR4hPzpaeACV6jm8t7A9PFcBzJoHUgU+os6WmpKkBC0ZPTtnzUBoEpw&#10;YVBR/sDJSlpGJFxxv0PtCk2yJkQokS05lLTf5ALlIStUnqtFQJYLKWc5itFaQpaW/A4sMjGUaKcj&#10;UoyWkzmUkPGYF9NS/L2AAOunUZzSGFW2hNnBtnTEPgsQ9ZyriXodTOXwDjOWdrvAhCtM6zlvs4kA&#10;aQucVSXpaaXMlPM7nakMNI5lDq30TKAVwYKQCSzisXVo/8cVcXnKJL839xoOJFuCXOUx6YHQATJf&#10;4bQ5jLySxuMStCfdOKpkJTOdNWlgUXPXIYlpBlaEuz5KYgyxxSVbAtYaw9EL5SzUqRYjGyJTDps4&#10;GRatpRUa6IxrRV8Eds4zwXJYgyQDFxo27p+0g1BqoxAWhUxoYgABO3HO6bOlzzi5m2f+xenQ637F&#10;uRjVBAhNzprOkGSGU5fi5uQS2iRv6MUSRUJmeeZLigADcvYY094MZjgAR0LWd8qLunnkPb4yiWjS&#10;RNL9FFCZtros8fFV+H6q58PnJfYE0lBRhD/TpWKDZOZMITcymdsJcZkrOTEO9eKo6mRhjGbaPxTK&#10;WHQdmUx2hCaqEVn2ziTpSa2Fuo4ZyaRaX4Qpf+2YFBqzWpLtWMh/SEgd5FABdZog52+AAGzk2+KM&#10;UoNXNnHohkwSSrQb+t8IWWwAV9ecmc0mHQAQjHBdeFZlGCmjmGXGnwYM3K1VuiZ/550XG2zqT1Ey&#10;MZflmS1YMl6tDbDM0EAASehWIHMSXl6M16kGPhyOvC/uEizUIKAlpKCtMXqjaWtA4rS8DoMrCZNG&#10;xEloL+MYh05i0iQmkNtRVICHbrX+RibZkJOV1l+zFIBJpZ87ESisQ+Q+XkQmUQ6CbYyMjbJQueXF&#10;Zws9nAAFRtEAAFdqJbRMyAnrF0zsByqaNq1WymU+omQYvM/cvIuRNqXExPUYz7ji86QFSC13W1vJ&#10;Izk8QPITGpvuvKMpAXqtmCMv1/G2kSnrAba5TMB6OwNqugOCUJuqLXxDBw/89xoMpbsaOj6owppw&#10;xeZhM0tPwZxeBnQG1wrRpDnwpixuHFmVoj5IGYsBwp4gaSBCLnMnnhScWQARugAA3xmOEgzujXxe&#10;QEpiHNStDN6dfGy5ZuL4YIfHlypM+TvPx7sYEzEFoUWKZklwdDdXN4gnck76ITSbvD923rTEM6ES&#10;v9aIv2lDqHMieUDVhPYjDaAAHbwCZEB2kRkkthYAAgeJ44jJihPWUmM4IaUwT9ZxDkhUi6FLTkGJ&#10;aPPy4nM160mngaW5kZTEYoMWhIQtLF3M4AT6lYpiMCQvwrogxWm9oVuoqMQk2yIafK08OFT4Vf5Q&#10;VYJKiZv6Z32ivAAMf53aEUuZ4SfKFKIUGG2OKwctyJEXFzWgDn8D8X5+6NA64pyS1aUMABKsbCA7&#10;zHcuD9BExlFaN/YmS9Fzf0QxmjNjUzLuigQyhZynzELobAB24l7iEACgIYsBof7iQ6hLTCqQA4ob&#10;sCxGREhEhzIuatDrK6ytBLSwLPwtbSIozTgtyFJnCfalIh46bXbSYkI4rnY2ZKBGK9QJ0HCc4AAa&#10;0HgAAaUH70IAAIsIZSxTDyqhxw4ZcJS+LYYhiegs5XgcJKg85v7oa96fhiDPolJWkHgawAAasMDM&#10;y9TEo+R+BZz+LsQygRcNYADW7X40BgTl7gYpkEShIpio7FI+TO4zh/AAAPMP8IJEL2QnIubAboAI&#10;0IUIj+8EikQlI4rMThonKtDAbd5+pGJ+qfa2wtLvYzj1Tu4lLx6CgiRLSuj3wqh/6fZJahQkKAy6&#10;zngrQ5hDp/6NhIBv797Jb+gpJv5BhKB+oG8X4AAI8YSNBWhJY6b1AxgX8ZSFUTyPY55Fx+q7IhJG&#10;LagCsJDsZ50KKEpvA6ar5mI6ir486vY+RGJM79RDo87NI4S+42cF6dw5iZKujOQjyWQERAZ9Yl6g&#10;ZVJEw5jAbELL0A4s7BkgUfMfQAAaEhA6MTbCY6kPo4pv7vqn40i7pLSFKZK8BFyO7xx7ySaIQkJV&#10;olhzLMSnxKBKA2z/zVopkJ4sxb7Kwm5JboYIkmS+Ib8moADII2gGcnS+rJjJ0I8laFbUKdbMSj6U&#10;Kdpi7MRWjcqM5GMH4aUbC7sb7mIlKnBFy9TMhdqpoPcrbES4UkCKQtMCETgvxaDvK+I0hZzbgo0i&#10;IQUtqFR0Iu5OYlJzMHAJwADIoHZ50r54zDy9gbjojMo8gF0rLwSFMSo+xEynzKgoxb8EpCcvbug6&#10;b8joSeR/5nBaErCQB/6uiZJb5KAyh+rMAs7Ygh5FyQ8dTMxljXgnpZxGLAYKU2AACmoF8vQlhExF&#10;xJbMR4gXJcCIYta7YnLQAnsTTxcMYko0hKAXs5QAEiKQC8BZzLArpEJaDAaZKzovyuIcQ6iXwhLg&#10;JLbi6tBGM67W5zJEjW5JcsUgygRLUfwvsgAhkBUBLlZVEg0vwf5tkGAnJEx+rsRBkmob4AE7L6BF&#10;xFyZJgwmZ+B+CeqgS5onp+DminatBaByzSRGRLRfQhg4s/BLaD4AAIND7IY9A9UBoYpFoiTKAwUP&#10;EsCNEYwlhWj7QyKr4JlGbD5ebowZwAEbRWj1ohhi67pEzLzEI6Y4o4pt4rpM7jQAAMdJYAAGFJ0L&#10;BYokpk4hjC4sELQoBi7bETsVlCpLTMSdIT4AE/4zJzL04mZEIH9NI9w+EBAtY4tG6ObJRLSLkNpS&#10;pWhnDd5nA6bsRWju0vZWh1Il4yhKBgA0ZEiMxDqYQiRzMasnhWijJiUdokpM7xozjVQnJM6nzi6D&#10;AozA5ko0Y88YQI7fr2hO604+RDqnyb6TRRTdIxg0jqJiA6Z+CQBGKnxugvxpxF0b6zUPI2hv8VSz&#10;LrBnaQCtBj4piQ7riFcMAatGtERe7rMwVOpdhWi9S7q/y/zm8gyfQjbrLEMT1Nov1cM9UCwbshUx&#10;59KKYhj9jMxpb6Ql6QFRo5hZIpKFJb5ggxk4C+Jb5aCFKfbMSeqLIt0ELBaIgoExc1IuJaFOlNIH&#10;7wR+oYFiI6opI6aZ8ggtZ+BJdizlg+REJpcnQGYAAK1kbwR+CtCnCFJzJZzLzCIoz+Kwgm45j2wp&#10;JE1JKFMQ4AAKtnSXZz5b7zYpkiLd7Aaujoa7qHIhiFMJQZb9aVjAY3QbzftkDjEJwlJEi61l4oRJ&#10;4wTBxHlqFDq3xEJzJzMI6tBZzAY4qygmZaBZ1WgsZG4s9FT6Cug2yQ7/Irpv6ZJGJzNXotJ/9YI+&#10;VcIuY6bMVp6FbeTqEFolhZ0dA2bRxWldlqQHVyRcA2zd8vz6BEJDsFJUZELw6uh+qFozDMQSN0hc&#10;Fggtcb5n4wQ6Z/6q4s6QCulF4mZEkn4lLRy6xoBoSfdj8nbRyQ5BiMx/9w7A8vdcZVI5jMS8DL1c&#10;Fi9cV5s9TJobM+4nrnELYpJKBp03R4tyQHSUKwAl5EI6ZM9dk27Xwl8sw2zMQ4pb7AZKCaglJBlY&#10;4+TWgnpFx+CCoxhEI2zrNhqEMbcg8hFZzudQQhk8NLil4pljQ0aQDMRmgHgABQwJLMyfYuZ/5Win&#10;xDrLxnFEiWKWY85KFw7696gs9MbrM2b6CnDLw21cp50CBv68CJIlMpwAAW2GrMy8BaCQ7Ry31fgx&#10;hWi61RssY85b5zK605AwUQqndARKA4qtBKBZ2EQzg4qFK8ohg20OInJGJEK8ggxi6uhEis4q8son&#10;paDWNDItwuZzLWoxpv4ucEY6hExWmHJz7E5p1MceoAAPmPSUIueFjMQyi9T+I6dZg2k7yM1GF/yF&#10;ISmRacKceK4hjw6QBM+LQu6r5n2BYsZ+oylJwGDwQYeT5GTMTUAhMiCI4/wGyURhhi6Q8b9Ajg15&#10;qwNDc9LmCOwsFRrW8gIs0geXUgsfTMl6YzlcMosxIqlMBCeU8IpmSNot1RpzI/AUku7I104zJM9s&#10;RIBzJaEz8+FXzzoktuJqgu6JQnKFKoY0C8EpZJaFMI5p0Tw5i6xLRJa8B/7PQhJkgkrEI1gFUvjJ&#10;a7robAanyuj+NsacZBhrAlLdDP4pMMhTIhh/5zJpeGAmZGNSGKQt14ws0cRVJWhLTiFvYmY21BIx&#10;LEKM0RYzJNd+oiQ4skowRpb9WNJIB+GN0jx7h2QtJaBtwlI0g87/yQ5LS6xJenAoBWmA2mmWg667&#10;o4o6Zi6zY6+RGgwoFw+LCFZ+rLznot2GY8+CIAFnDrIudODd7dQ+QGusbabaqnB+pWiL4GULA2yn&#10;CnASWuFZy7o2y3yQ9Qgs8WQjwyh/67ujYpi9TQQZgAAXWwj4iYwyhEhEKQCFIFmxuDsez/ZN67tS&#10;7iNgricjh7OyxVZZytGW5SuXIzM+MRkfQgKAPeBP9+QUAP+EAACQsAAWHACBPcAPuKAB5xcAIGNA&#10;Bwx0AIKQAAByMAOqTAAXSkAAmWAB3S8AI2ZAANTWGw+KPsAPqeS6YTkAOahAB+0UAUej0AA0sAAK&#10;nACCvwAAaqVCDSMBgClgGLRinAKkUeEP+dz2v02nhK1AAN20APC4AB2XOFQx7Xew3l8XsAAu/AB/&#10;YEAAjCAAc4e2W6t4DBPnHTcCgDHPmJxWw5MAAfNXUCZWdWGgZoDyKSVG0WCgXt8AAH60APLYX2/v&#10;TaZnNwvO4F/Yzd1QDQeE2PgWSw0V+1qmcaVy3lUAG8/eADVZCrVKz2flVgAPXudvu2cQeEAB7yaf&#10;kVztYvhZfH9N4+8AOn5ABx/W8+946/Y0CgcLtNw6q8tM/ySLOlgEgABkFAA2h6AACkIOiiLOM86k&#10;AMw3QALUCT9HkvKwsWnh9Ns0awuFAEMwzAELseu57KmqoPxkAAbRqoijQmmoNAAB0egABUgQY2pO&#10;SIABnyOAAKyUnx3AAEsngAH0pR5H0GgAacsMkx4jy4AARS+rp5gAaMyAAR8zgADk1NIrLFhjN8ky&#10;XF0buOhzIsIBDhuis8gAUAAI0A6MrGzQgAGxQ4AAtRU9N81jXO0DNIw0tYL0rNM1x6Bzzw+pDFvU&#10;4KEsXECmNAiq4HhB8IvCEDzPXTqmVco9RU5WkXH+oDTUa0U6Q6ABtV+AAm2FKMpk3YzlwQs9YgBQ&#10;hsgAP1oUuDjZAW6S+Qmi8xQAl8mtMsMRU3O0A3E4SztNObMO07ThXAs9AAiAAVXlJi3rjDLMNNXc&#10;JwzRrhTVacAKAs7uHrTbMQPPVwYQ5T5HTNkKueBs9LPdqnqBAErXBDIIY5GDftM5U+wTBdxYJTcr&#10;OE4WIupAyWznXdxKBhDF5MzDhKBDIhZ0AAZZ7XjlQyxeAoqzDlPwAByaSABy6ZCmj2zXmNMFADlY&#10;qsFRq4s9xYQ7TMUzn6jV3OetIe6cMwUBgAHbtcSU24VxMXPCyxHkT+IrRuYoqs9TgAGe/AAJnAvM&#10;5TlLDuVuAASPFAAa3GziCqIIFyKJR0wzEa/DJh81Cgv86xINrkuha9GABr9NCiz3kFQAAx1uH3BE&#10;6GQzqFDmwAE5rb0Ae928bywnI5ngAZ3h17lYR+OwbC0bRoW+bL0wUbDKz6xtyE1pT1SKRcG+QgCg&#10;AVXVvrVerll1nWkP1tcyDQBcSwpMdQAHP+QADR+oACB/AADz/e23WhKcyOjhAAFiAgAAkwHAA08j&#10;BizptySsnNT5ZFwNyNM3JAB0ygJzaseZDJQFxL/AACSEQAB1wlXoyAox0z0lMMwrtlbrQMOTSEg5&#10;mh3UAO5QCN6HQAAOw9Wow85pFWoGmbQtY1bfENnRQwYJCa7wAMrL8tUxaGS5jsXoWE6cOEJqNcqY&#10;txCy0JsiLDBUwpyl2E9b4o2HQ3gABjjc31v501GsmNaA9XqjVwJWahCUdYABtx/Y8mFXrFyGFnMx&#10;Es3aAFwKNiid5gsRW5H9IS+wnBFVwK7QydkkiGXEK7LOrtwpSGVlhZWhMxayiEwdaIY8HUrQABGl&#10;gXloDUyGGLSsL+XCeilFMZMcqRq4onHTG/MNXruweufhmAAY8y5HK8hgABSIGYfmYkkWQs5sEPO1&#10;dY66EQJAAAhnBM2cAIUAjInMAAW86XvniS+CKZI754OPAAEiegAGOAQQohk7T55+F5ewVxb8aC4v&#10;dnWqx6c/VlvUn60tpg/5UFkQIm17JRxdUVAAJCjAAAU0bAAImjzbTFriOmMukgAA7UnAADWlSFEJ&#10;spIS3suKc3/FkjkVWmpv19OSOUZiDbsCEqNQA6oAClQLtqbY4hxCJqXlPVKTpXRm3jgjbmSUk6c4&#10;LEMChVmZLmhhnUfkOd+L80VkMQnHUAFUZBTwHfNuGKjYxvrIZHwACMgP1sT0cJKz74SQmQmBOvy9&#10;CgTYkFL4v8jTMHYKM28h6GUlOQiSaZhqegrWTjgDMvJmGoC0s0RwjwWrPKJUWaZK0a7OQCZE1BKz&#10;0innCX2YJFRDKfFklK5JRrIozojO1HgnrMiWsmQzS4skHiHnXtWQk7TXzhSNNNCsriuSqoTNMEO6&#10;QAAb3VQEQYsKAFG1fAAKu7yVFNMiQAcWFJfJGF/V2aawTK57l5Tmyto52pPFPt+QlcEQSdNrHbaA&#10;CxNCbNfu4k8Es0FJDUwMAAUOCZkArwYhUcWDwAA7wkADBgKzzT/YfQuheGKAoje4qo8VB5+UJfHh&#10;pMg0SxlkfMXlhBphVYvAALjGRKCVByxshQzCADhC7x4AATGP8aAuqm3yxqvTF05IlKonSE2EHTxW&#10;1I3c1VkIBLO3EwtGwUp/UC0ewVcjtNVt2RU4Ri2VgnzMhJyR02EWCDDm1CjTBypaMohMs7UJKGRk&#10;be0bue1fLAidJgwR00AWCB5oVSaHCgPLKqgA/5DJQlHQyuAxaE5EVTTmhM6ZmLBNQwMNRkbadJFM&#10;BpqOV8sWumPr0LPVU8sJA7vAgFxE2ihDmR+kGPRGKlFkO0hO9N2CkOEKMYs0y4mVmmuWSRcVVjCr&#10;iqSUjJxTKZz+KYuK2qQWzoLjInmTJRmRX6ynVkKEIYRrLuYhRX42gACp3VfyQK4JqEVrM0dAEjWE&#10;JzaCUxuW1CqsmyqUxcB2qCLiygdGq5nZG1qABX4CdQ1Lbezg21vBD65XSCHPZjuGH24aLE+JD+HH&#10;tE9aPwp3oHsM0I45tKgE/av0OqYUi4hYOEMmFlzPKZi3mgth/nYhhmI/jbnROpcTcpZm7Stoo369&#10;zH6PYMY8027jH6RLMU+9u5Tpsim7QWZLiG+JzOUaZCaVoixOywpss6GVxQBAAlwI8PyznaiS3Api&#10;c7BXHR9nsboABq95UdHaC5fDhT6JIz0GWn6p53bayJuRiztSRb0U802KyzlA2AcdDJYWkjkAAkQT&#10;k8qzK7V2Cz0HNSmNHNNM9vnQ6jX77yNUAHCDtNQvqWThCjTlNytuxPxxBuzEPvahPf5JIiq7aOuC&#10;DdPCewUINvmSpOjTMriLbpEbCLWOSXEhmogAAf/ZduXg+o43LA5732Qp+JwADF/NXNGZ2rfGC1nD&#10;Jk0RfFmFYQhlkzCEAOYMEwM7rfJTlPMWZEa+7aJIOcOgYyJ6a+O0kgjKKMKA+u9ABYQoxWuyIYoW&#10;uAU2xWMWKAaOiShAvG5MOIU5AkU43O5YLAZMZqMeHBBUAApIGWPiPmfwCArCrA7AQW8uQoh6A6ba&#10;/Iiq1e2MIMOEUa3KaOKA6EvKNWhQOOeoXA+aOgUaXSJIO0BRCmAAzMBO+2Re+6r2j6+IJ6g2jMIS&#10;ZE1GBocGKMiKNMGTDSAA5uwowaZCSChwiSsE29DSGS3ZCmBQaQaU561eXAx0ITCKMK6ua+w6hOIM&#10;a+7CUCiKXEQAsQOOQA/6LA9Q9QOEsiFPEuh+ro5GqmUablCgKyZEaKKMNMOmcQeAqmOUr0QyyaL4&#10;XE6KKqbk3sloM666KuJIrMTmQAV2XUNKIM28RSME8mkCTmiK7KMaMe8QMKmCL4YREKuEMifABfGk&#10;AAx4F25+FuouoyfAW2Jg5mFkAAFdHCV4iK8lCOAABNHQqmUUv6NMYQnG8JCEJIsIWqUa5EbkgwIq&#10;QyOmSsO0OnGMN2QmZMQBHaJaRCJ6aoKMCrIU0OU2LC36K5BEQ/AseoxWsCNiidA7ApA+fPIiLydG&#10;FqxSAAG5JGz63QUbECTyrMOEV3AIYkb4HRJg/CcqsiGNJq1eQySsbkQy2OKzDA10JIXBBOO+Ke9s&#10;5O3LGa1+sSISJSyEyKQm/ab4OnH89yKk8UJIV21ag5FmQo/I/aiclMKYhxBymau4aO6uiSyU1fE+&#10;YezGKYoJHWT0Ss28cQLOiKhAfBACKfAEKy1yQpGEOE8eKYb4oqF0T0hwrQkar0lBKULINM5eQCYY&#10;PnDqymMxJgHQOiUbIMRGg2/mMEplKuM2Vw18KPL2ymOURQMEsFFFCUxKreKkvkM29vHiKymiQC+g&#10;U2kaStKYuousOEZM5E0AN2LPB6viJIsELCSsF9OUABMsbbFWJa+ufBAUTyagbkvOWqiK0EIYXEfU&#10;KlCShkOmXAKBOaidJwNqkatsISV2CdPY1qT8xIQ/J4Ye9i5Kn42EIM4QvaPI5In241P8n4FhQDJC&#10;oiYTC8J622OPFCMfO4Ke12ckYQsys3M0V4yQU2QytakSIYaO0yMebkiLPoO02yLyOEOUMO/AkaaO&#10;SsXOLwb4RYMo7+MEicb8ssvIOOV2LC/aQymfMyKYQAYQQm0oMea/MCayKfCfQWIeXAXI5OMxSWmt&#10;L0KeaGJ0MxGSTzKsKzEavoMFP6KSMsKQ4yKOQmm0QzAQJIkaZNE0+ugiT0XENMQy/aGBTieSTyQB&#10;B7IEkLS0yiIqYQkWKqKA9/L45cYsIrD/J+okK4bkLCZM4GPYMpTW9qMKepM6N2yLSuiMU2O0u4lg&#10;CM1LU4oehkLCiKvaxaIM8gKeaOF7VSu6u+a+haM3Nq6vNK+qMEaPHe+vMcKfLWZMQmO0NSL4+MRG&#10;/I5EiSb4ZEiTGeWCWHTAw0tULBU/QJP+NMb4rMhBWXP/WuKQ7sH/IHNGQq76NWteM6MW6UX432O6&#10;OFBuJkEaQoZWZNRqVSe8swIwvuKNOKKyLO2qT9QuckLOQmZXEiQpGkBe4snwcQXQRaLwKAiKSssE&#10;V3E0cqLDQZEkKMXAicZEejGCKNTargM7H+XGIe0wL4Tmbq8aLAsUzwL+MWZskmlq2gk20CL5FqKk&#10;bsJ1EoVCKZV8NXRuKQ/sIYKBMSJPH6L5Nqwqba9RVmN3TeKGGFaYQqXEtQNrIdQaJJCCueclPSLJ&#10;LAubY4LzW5KqKYYQ+kf+Lw65MZVBUFYmOPbELIqeNGQyoIk0KyyYJaXE4eCLbufufyYo+OMKOEYR&#10;GLSjI0Q+O028GbcMABTiGArsXFGFHtUjbQQqMWlaB0v8R3AtNQN2/bD48qKQxyIYYQ4esiV2ZMO0&#10;5FT6N+CXdTTnIbI3akavBComfPRIKMagiKhxWtWxWvBUHBJC92MjNcYfYA2GIeO03u5TS6J0r0D5&#10;eWXoidNWkDELXeb5eGMircKQV2QAaPPuKkl/eJKAJ7YEnkaO0uclbmQQYQMwcQrMcqkatyKrWazl&#10;HgKrRgN2aEIYOmvnWcKfbjUufKhYMe3LF0M3e2qnXHbMimMFYiuG5a0gMFgMOOOVgQN3GcbuKqNM&#10;KAy/doIwQBDHIZMBa5J9OZJiq5fjUWJ7TcMEV3CMOPLaPQJJee2SLw30N/AyIrHmf7heMfRVVKOT&#10;FGINNLdcym4iMjfoh+i3asIkb4CniWZ4Z88YM+KQcQMxKKLJewIZNgNGSsdMGugSPhZUMeLDTIR9&#10;QJc442LJbuCK3ZftFpY0Ie4RaYGFBeYcKAiTLGmeQASwGmABd2XovameTmYQ4oynP/jLAvdjI7L6&#10;OEagkbNrdxdzP8mGG/JCxET1YBiDgwJJTXNlT8IqDvk8UMUQrQiwL5UsStZkkEXKKeZXEcPMsFkp&#10;iGLyKACDlm/Cb4aOXwIMkbgekEbkyKrMbJiIVALIMwvapuQpPleBEgVhZva2KlkLGE+Vd+KQ2iXA&#10;OnZOYfO/F5UOV4LDJZHy/zVyMfYAKBXfeAkOMesipUBrCqzPIQOPb2RGLOcQxkFxCwXqVQ8izEIS&#10;YQkatjOdZhCRlyL+bGKfODK0N2ZmKZDOINe0KYgYL44KQqUbY9UKQqOEiTkAJaOmsic6C+ABDwYf&#10;nkJgGZpIAA07dWZhe8KyOEblJ1K2rGM6NMZMz+M3kKOEr1fCrMkbpYeUKqrlQCFgWYUKsEiSoIme&#10;+u7RSyLArMmeZMkaZ0CFPdWu6Vgk5Q/FZMlSME+mIkYRNrA9kfWwICCANuBP8CQUAAOEACFQuFgG&#10;HAABREAP+KROKwyHAGGAB+x2OR6IgIAAiSAB8ycAImVABfy0ADCYAADTMAPKbRCJPydAB9T0ATp+&#10;AB7UMAPSjQeEv6lSOSwUCTyfRR/gB71WZTSpTiRTMDRapwwjWEAAWyAB52ezWiTvmTSgD28AAq5A&#10;B43UAPu8ACMgAI30ABnARu92QCx9+gB8YkABLGW22XuSAjBQ+gY6NyG9Q+91nK5uK3uEAMAU6kaL&#10;QgClP673m8PvUUvMafU6/VQzCVraZONZ3NQ+evqvRuswyO4fMbPf1SrObmAARc8AC3pAAJ9XDRvW&#10;6ODWd5gBg98AOrxAB0eXcZWGAn1WOy8XcVztU/k9m5Aq093MAv9UWj7esv0BbcgdAbMo0xJ8Kurr&#10;MMqt4DtKn6dtI2Z6wpAqNu4pjJPqAEKHrDLcQ6AAsRGAAQxM4SKnJFQAIEbbLMi+LgvcrMGtwzCs&#10;tm27KnhHgAAZH4ARq9zSR3HrKnfJDVtcmx5AAB8ngA9QEgABsquuvbstm8R1AAd0vABAYHSCuALT&#10;KoSiArNIAApNjlHuAEAAAIc5vYwqMIfO6NI2hbjqWrKstOhihntGLMQPD4NUTB890ZRtHUeb1In+&#10;09AoWrMZoqzDSUehVMKnGDTuSTtRgAUdTAAGVUuDDDSOGhbsx4eAASQd8Yzi07s00g1DylCCgoY0&#10;73MqJtiQ/Jkz0I5MMNuxgJAAdloNw5MqgaAAP2u673V7CcKzizyptI27ZoZEMcrKvd0IetbcL2zC&#10;GMxGqGOzb9fSu3qNKywb2o9fTC0MxV0o05LK3HRl6NnQ91xDXrnhEAAQYhBLcPczEQnBi4AGrjQA&#10;G/jqN1Cnz4WpNzctICGTtzddBKJGtmgAceYYkvcaqMegAUSDU6w+27YoS+DbtOyua2faNDtI9z3M&#10;gkq9nXpoAA3qAAChqYAAvq0LaadYAG7rlZyTkeh17niJUohLKuTkDgPg2daLiucNqzVqKx0nbTyI&#10;nb4Ky7N5Lzuig0qhS6njqur3Wa/DgADHFABk4IKg4FezmIeJTzC0Fp3gMLXeiUsLzWMwQI+F1tJM&#10;oLNxTnUdShmYHGr89r3yrZ7ig1XIVzNgIS9yGFh3gAEh34ABz4T+Zshj4Pc5Oh8FZEYtI0/Otchj&#10;K22pa9tnz8wgAK3t51Y6qzeysMRg0kMUO2drg/xmUaQj3qNVQ7Ttvo6PNJy6g0PQCE3CsrZ0HGLq&#10;DSI1Nm0le69W9kLWCR4+BezeEaecQl75ujrwDI8o1CRS1DnZXyQ9/xfQIgABPCE3JpzMG3IYO2FA&#10;ABnwrAANqFyFmBt1Z8TQhj9SJAjhwlRKxs1cF5dmU8cUQT7uPQef8/Zt04nwPhEkmj8iDLHS8O4A&#10;Dn2hvPIfAIpaPwGREPKOgAAL4wAACLGNNabYIotABCgdp1zSO3UspkiUNiRMqIbAUhjy0YK9fyaI&#10;hhs3YKMNudk28BCNHZiwaozD0EonrXWOGRyTkoQeMQYpJ4DwABCkwmNB0Vk9R1k6o9zJlWymiUuR&#10;5/pRDTtWAuot1UrVHjJlgpMhLgDgobZHBsjUiSHu1Y+UkpZDJYDJAAGuYjwXhnEI8nEyqh1jv+Mq&#10;jg2DnJdkVdESiBiESDHwOYOYACaQKtSaohs7KGF1ufNIfA7JyQOTrAACadwAJtvMNsuch6NyKq9k&#10;Ij5ID7DDy4OCbNvJFWhy8PcadGs54aELd1J5epoCEwaIrHKf5SzTrrhKWVdb1ilnuNnAchSIZ5r+&#10;Iksd5bjTrwRXWaefBHougAHPS9OB+0Qy6XwRU2bcipgup0AB0puF1vZT6aqFw2gADlqMbkrNNGdJ&#10;xQ29lkdODcrQHY15Ws6SfVKi08QAAK6uTdTUQynrOGdRoYuOAjZ8JaI0LgvSkNDU8UKI8VlsJ60Y&#10;SuMwxQiVeCRRtIebM2a8SFnJNmZiu5Hh02HQ+9lQ9PZMBCQfH91U0DVOZYK7YyhOysrreWhthrOp&#10;XWfUYGm0Q/1D1ZTjPEK9qTonTouYU5L7n/qcNvWUAAWrbAAhwCORaU49mWf8dlELQzkwmIW0AhKN&#10;V1nZlEQlDaIU4hSug6BMRyapRDQxSZdZs4IuKAww9iMapJoIkCXmrJ8JlmKo6XlytQXTqvLzZCfU&#10;Wz3KHPg8Ymh2Ve2CooQlcT1YCx+IfXojdxpSGfreQqThuJaXZKW0NGBlV1oMLhM0ojI4IzMJu0No&#10;aGEN0ZsuUGH6FpKoPWOcmgJUzK2tQe9M9ah3Mq3dyR409vZBkeXngF+hBkYPHI8CTHzhJVvZwkg4&#10;908UQl7Q3jUw7lY3YIITIqwZEjMNDZ+WW+xXYKGHfmYc5NbXcYFdcQqwBCqIFTl4QyII4oygUuky&#10;RXoQM4SaiJA80Sh4+y/IWaSiRyaC38X2Yd/yG2oAbs9aDQxCg4aJH/n00R7s0gACzpEAAPtKJK0K&#10;QqutcDD5lPeTSl45wABn1FDpauIz4P+OS+YpcUEvnproSUzByU/zUvuXk9ycV1nwDFrsxZjTKsdG&#10;+XQux2cRoYn4zqrNFSUGklvgYjV6TXI1OywklF+D15VtcT47OCV+s6uSXldezVwEGZGf4iq63/WE&#10;Ik9KzBFasuyIq/gipp1DnJXaRJ/0PXo2BJ8/5Xp8KjDl1JEUiusypufOTBGZBh8AS5IkuuzJKD8n&#10;7b4a7bZCUYbqJFQArFNr9miyUddOPITSHzb6WVTZC8R5jRibNDe7Cgq9XhWuepEqskMn9cQhUPCE&#10;v2WkT4hkdCFcpIVuYqe8MUE7PQnwiWBHNXFLKdk7NEjZFL4DwNNmbIosSCJ123a9Ua3jNdmeBD+i&#10;DLu7KaKvkhdwEoNviPomh7Phy7oP9nuYGiVTWIE0AANu/EbTjwY4Nyid5fRjeAPPiai1HrEnF/2L&#10;iHmkbbdWiSGzSdbRCjA6oE9LQR6qapXobvRa9Wc6wAFtKHGiMxBErLn9TE0bWUutGfk7KMA77d9T&#10;jis3gGF70v5gfYyIIlVY4HYSytouOXA+HGm3H2PhiPpC7McGHMq2cn0o2dXzMUutOL2V13DLKaeB&#10;cBZ8tjJEVl/yKhyRTR7eBdZ7uttty71AwqMEYQRRDgm35eTKm3NuvM3azMoiIMV6RgoWT2XMMKkO&#10;pOKs38PWkkPgaGkk8cKINIxgNEV6+wxSykjiIMRq3sIe/E46Km04okRqn8IYhiV+7SOCo0NqUYsk&#10;+kI0+wguNU1k48NU6cWWLKQ2eWeyCVCAQ+Pc/MNy5wIrAOI27izuNUgSMOUORq3Kys7ktA9EDcH+&#10;9SOCeW72mMBycsIklKMONuvgxCNOaGExDOAAFVDUhAhETiIYUO+0QQbaXWRqyGYkaGf8jyPWWEJ2&#10;V0KeeyDLECzaGLEIAA/UtwhyeyvARCQxBEK6pMb0Ly+Y26MwncBMzWQ4QqF5E2JYJchCBOOuZGxH&#10;DANwTigCLgf82O1cSmL2vKJoL2xOq1BU4JAEKmqyqyeQJ8Q3Ca6eIUMq+CqQIqqAIkQ2NmMqpauq&#10;0eOyf8NmeWMwXWV6MAAyAAnWA4OCUOtobabayoJof882+aQsNIaGRqeyRgn8y2XsI0rEA9HYRivg&#10;U8ZIKyRCXKiySAwSuQJQV6V6yu9yiJEcYkvYL27jGMJ3GYKXBuKnCQgsIM4XCTIY/oXqMqPcRCPg&#10;5Yr+Lg6C7cLKWOpMCTI9HAt68EnycyybF6NyPc1yJokk7RCmlcDjJfCuIev6NUc/C2B1JujYINII&#10;5iPW6kLybELKmqLYF9KIAAEDKOAABLKUYkPcwcJKOSayMsvgNuRqWOUO4ymkI0RqL2nyugCkaeai&#10;GNLE9OYxE+AABTLQZeZiMqeWPcpM8+zkhqIMgiZGqzKUBK4GjQEfL2OuB/L89IiJCWq8m+6ypiQC&#10;RgQxEOeWUOUPHYA8cScW30QeTiaHEPJYZKIMdGIMrEqyqUgaNwOyaGsOHSAA96GE2EcGmeIqWOTi&#10;c+V6pNDqJ2uwJQeSKPAMfaPWu4AABVN4kgksWOGlOCABKiXWnixuI0p66ckk62V7G+3/FfJkLKRC&#10;baMxN4BUu8BA5azwo+Qq++J8w0KOKyvoJofGmyJoOSeybtA8LgNvHKJKoOINFOQcV6L2XWaGXWuq&#10;muKDIQOCIYRq5ZFSxyKeNIRgf8urLaI9G+9mNERCeypNHpJoR7G+CZQo+zQFBajslasKyWla+QNF&#10;LeITJa7m7rJmQsbaCPRQ0m0rMuyiJEYqQqF7RjMHKYmSP3EOEHRwnanfDcIWyON8J8woUIt6IYqy&#10;3kU+JKgyLzP+LggiMq12DEAAx8BIAAFTSqa2a6clRmkcHCJqJuj0IrHMIqOygiOSMxOeK60GVQVU&#10;NPE2F4AAGRTgkukyNukkc/Ki0/GonYVSBkzauqFvT+I2/sJLTwRMBDEQt0wsKtPUKegif9PEMUMw&#10;Rg/eI9MdN8ODCJFgJoQ2L2uqFBU8AAGtVDUOPIPMsUMUkkNmosIkeWQxUyK6NOf8aHG/G+BjVq9/&#10;GmeWY0GqABNGiGpa4uNEqykkZcMwc+MwZckkweJ2V7KjV6RC+MMKc+UO4UIWMqNJGqZ0eyRC2+Nc&#10;V7PgKexGqyV6qzCJW+YkNmRhCIKy89RCIXVTNoJ8icKeUOpAoZPtNsJK04V7TwOSxHULUsNmGBYE&#10;4HT2OC8uS+eyCdYVHc5rRcJyJ24aQsvhK4gqoZIa/AMLRAj5RElaDtY87sryrjNWJuCRZKAAB7ZQ&#10;vaU6X4IePgOTZKCQq2q7X+IYrElUAAEvZyXrMLDKKPMFWmKs+i1uP3J8326KnoI03ujmJQTiEBac&#10;ZuUVT+Fuhahee2CsZ0GzayAAGJa4L4L844K6IYnjOCGkiIp6qVJuB0ABC2Oyd+EhMgu7Os0sZGG5&#10;bqPCPGXWBZb1TVT4TjbIAAFtcDKTKWZGOzEOxHb0BY4HMuNuWPTxWsdo4K2cNzEtMAPc2kveIeQ2&#10;pMTiOSGVc+ABRwEGABUq2hYM7O6aLK5ZD5P2J8gieWWmSsMwjABeJeJiXWGjdyAA0eWULQf9LkKe&#10;p7WwNmQxSISAZdNjJ4SnEPEOWOV6/wQqRgOypML2RC9uA6QexHNeZRALPeLhD85EP2m9BkZ0n8Ky&#10;V6f2MLP00so8I3XeLY4QJ9Z456IldMzoOubaJaF+ABbqG5Rmq4BXDZFARhNNOGac66CIRiPcWOkl&#10;gQzkqVCMzCUdYm+mMvC/BwzmINY1Y4lcDxg8zDFIRDZgAAB3hLYlBCl8NURqQwEJhbbWWLWxfHDg&#10;I8FzhqAAFJhxH6mVACNyUPUcIqf82wQsuEJ8xHgiQeNIgjCrTzGsF3icQtC2RgtoFnipMMNzDEIe&#10;UOGpi2qpagZyeyaGB5jFTksc2AAAFdjQABhGaGNmZdS2ABdyGjiY767+tyQtgKmDSix+qyKzV6Q3&#10;gA6+vZAiKOto+ZIlYrZWMPcTEwuWNEaUMlFuSA0yIUnjDOEwYyY2SFkQRjcwNcXpXTaRbuS4WOp+&#10;QIKyfRRUB8Qfa4GIABjfYoMOc/iwI1fHeuiJM0KeV6TjFxk2jRDmJQoJNwSniOZGsqQsp6OSp0Bd&#10;Us/GI1TJdcKsklX+wShJKzisZHIqLg+wf8WORCwgJROmSSKzUq/85QIMNOklCwKyhWGeAAFXnfEM&#10;RW78BtVuWsWwGZnwAAcOGujEjJG+RCpbUqjGCKcolaXol4qUntITZFFq0sNJPTXbg4dQICCAHeBP&#10;+CP8AAGEACCgB7w0AEaIAAdRODwmEAEAAONAB8x0AA2QAB4yMAGaTAArykACiWAANy+GQ55zMANi&#10;bAA/zkADWeAB1z+PyF9UOFQQAUN9AB6UsAU2mw17gAC1OMxuNAMAPutAACV2j0SLgAJWMAAyzAB+&#10;2kAOq2AAW28AB+5ABl3UAPa8AAfXsAB6/AB3YEANbCAAHYcAOzFAAIY0AAnIU6ms/KABvZcACPNA&#10;AKZ0AObQAAsaOVy1j6fDYi9j4AMzXWu2yAG5bMMLbAAo7kADLeZzPUt6ABbcPYOoAB3kVmt0gATN&#10;574KaUUVKqP7rVyvArtYDBNXvdQCgB8eOKxgDeeY1Gw7wZAALe/y5L5Av6ADtAoAAf9ADzgYAAFA&#10;AAF5AYAExAy7ryxoIAAfkGrQtSpvCySRniAB2wu/L9uQDoAOsfwAA5EIAHlEiOI8bsUMYxywpeDY&#10;ABtGAAAjGYAGhGwAG1HLxPIrR9u4dwAAfITHsisYJAADMkwefsEHs8EiAS/j0P0A75PGfAAG3LTl&#10;R8sKoQzKrJQ9Jb5vrBp+PjKkZRo5zdt6w4HRMfL4zHHr0vc+ATT1MEyQAASqqxCKgtnOEoAABFEP&#10;isKwrTJh4UfOVIxIeQAHRSzEsWEtNAA+gFvs7c1P7Q9Ez9PiugIAB61UABh1aABLVgAAV1mAAQ1s&#10;AAU1yAByV5LMtr8D1DS+0BzAAHNjp2ntO0BDrroWq75THRr41KySwoXMbJIXadoNlZj5XBcNxXG+&#10;SBDugqDUFO1JgAJ93AAG94vlUtFoTUTgAAJ19AADF+xBEQrYDJ5z4JIMhkXhDsVQhazAY5qaTO+V&#10;p4jacx3ohKFskvEnUE+9ouvU7juSEmSRrG7AyBTQS04+uNyfQpy5jJElULNUbGgABqZ0uK5xCDgA&#10;HFoIAC7ogAZIEgAFRpQABdpumacXeo2bD9+gxHcsSuAAY63gwH0+/CfnWABV7JMtPLDNVVHqsSyW&#10;Bqer2ZQsKAA05j4Vu+Qy/UqOzmIm/RVBdtKNZdEARUfDcLKT/b4ABJ8cABT8jf+f0LC525Zs6E1m&#10;FYACVzwAG50NK0vUpndNHEdTtacWvjQUjaeFwAA12YAG/2wAMoZ9U1XO18VFGYIugAAJ+I/8AuYy&#10;VloXUUx8Z2xv0wdjUzjUttrUhfGUFZes49tVa1uljp49xk7MlOzmXZ2YNAAF/2z5ayE+S+tvMhKP&#10;E0FkP8K8hfvOZxj3h0wBV8NtXCunCKJTUmpQRYVoMhMkNKCCr1YqlUePAkpJ25u5RGiV+oAGYjlL&#10;KWcOEIzMmbZCvUjDgiDLYOuZJaC4iFkLUYWqGaTFSqFheuSHUO1wLmXQ3chbc13BPRejEhapVoPL&#10;PQvgJsTWtNcaqZ80INIqAABBFdmYGQACli4AAYMXwAAXjEfJOzWYUNwWqU6GJRlnkbiCSQhbiWPM&#10;uaPCUEZgzCuJfCw855YVslOZcw14bxVRN1ABBAaQAAVSLZ4B84oAApyRjDGMVUlQAA8kxHYAAuJO&#10;KGdZIJUQFZRJPZDAEdIABPypkGBNQxYWQsudYe8CyhmQw5KaNeXAABQS7dk7SDpinpMeUKuwKExS&#10;+l/cSZKDqonEwdgcU4Zs0QABjmo5hkSHFSrTOYG+bgAAezfAAwQc6d4xAXS4ncmw2AACHnZCFhyg&#10;pytvZVJpLUBGdDUKUUw5ibUxpCa86yHEbijLQTUtCZpkU2jEoUk0AASaHKGRQN0AEFT5OMLCxEsL&#10;iVpyYB4ACKgNAADvpEAAbNJVIqiIWl9OxnTo0fmtRghLHTtsegSft/JVFSqiLC4w5hzGs0UMuN6X&#10;r63gNfWYqVkKpYkEbLC94thxmXUKGIskGqdxa1Xg2pSKJhBrPTAAHisEVosJjLDGlclZCErQj+U1&#10;i5GIWIfLC+Up0/lvw8rtDuH0MmMFGTbJEKdVG31KQCQtNS+F9BOAACyxUmoOjRsdV6hwSaSUmE3Z&#10;WsQIHjJ/WguyFxG02rQWgnYsJklpqiS+xFMaomIhDtZNcAA4LYFFINUWp7hyvlJIWyFMc8ZBF1GW&#10;AAadwQAJ6BNUNBiDrDqGFjcsADfgiJreDJwXCeJZ1FeJKxaCollrLtqIi7xLiYMuTshtyagwASiA&#10;rNZ19127jjvdKiVTjFSseMlB974IQAAwv03eQShWPKCcTQUqxGzmCiwMAAR+CZJzmWgoJlAABK4R&#10;dhVluF6LbLQZc44SYABc4dlWfJn1XgRYjked4atIaRsRe8mNb0V7MTOf3QMja001OvULREAAvsdL&#10;wXkHPHyhhk5BAAKzIjcEvseay4m2q+GiBdAADPKEHmZC6yovxfxkp+HXS/FEJmXZ3NvoIftUKU8x&#10;H7VKoIySgnqlGWnGU8jWVeDktthZjy1yjVJQDWVANajrsRYjKYkRJE1CX0Ij8AAJ9EAAxxB0O2jZ&#10;GznjPpEhNaCMZ8rgQnNZBmI16IxXIptRZn131EuEQGpR/ve0zQyYoULARtKxCpPj3rkx7c3hRNqS&#10;YtV+AAOHXgAA96/WZiMEVDF2J2VKl/WER890C00g68RW1BLQLCDvamVmrLsWm6+YFx00LT1csyll&#10;5oNT3vvMdYNRQf7pTIgMXlzW/wdultbL97NokbqKt5m4ABCb7ABPPcL6rwIudfRSdMUli0uCFwl4&#10;T3tt10tARtiNFNcJ8dCNzCl7MGlUUFAshKao3oVFbyEAGBhRWyUNeSsAeGjMlTauyKPDysMuFfzN&#10;xrj54p2ygDO88o3EtZscNEnxQH+KrIWsszUd2QpqYj0pByy4OyydQNoADURdmiNIFvrE1hgdbAAJ&#10;Dr0BQUgA0AvhL6otANbBiAAOPa3hLEAAIbuCu1e9QtrtvgGtQpd5w+cyQT9DIshVEqKpBXjJWCs1&#10;UwhNPSiOMtqtOeKaq22Z8lnpP8fjrrQYjtvt3UFYCWgGW4uF7hx22Dl6Xc3JtYaSIxpRZjGVwp1K&#10;2/DTpW1oag8JqP3BkhU+7H/jhL6X3GRNCbjwG58dLHybSquIfoAW4L24ndjwZPpNvnYIe4FwkYA2&#10;13r1L6bazJkMl0xNCX3E2bRKtOpqq0FPsfdFEyXgD0NzOYqVfEHSw4WULvm4I09y4hLkkcm+B6oY&#10;i+GCkukycSFvASuGT2oOSi8EQC3C3CXYwe4m42KotGKcootq4qPkxcy+xUVWayXYOYcS22CLBO+c&#10;nENoqEiicSZC1C5MZCg6IWOY22e8g6g6wsTGTaXwWWwsYqOu92FSAAETCKiyvM+ya6bgIW3ybC5M&#10;22g6Y86OWYyQPIWWYig6W8vYziAAFdC8NwN0DPDEPil2FAAAE1DQugtse8e8Wg3Cm4DeAAtYCGq8&#10;S+dMGcykhAuImspkPw5gdAdEYiUKwCP2f0VQzUQChOfiKczOKoZCaym0KIpEHenyOC4A/K2YPk9U&#10;PiesSYVEtqqCuMciFONaNfCTA4Y8DXFUsuT4TGYi9kY+0u0rEy1g1EayVKqKls9y9wEZF6H+VLBE&#10;RKweYCCsyeyiMkcSrWbuS+1WOk3KjWIM14HCAADbGqSeEVGw0CQqZCf6KIXwmyLUVKYicSOYooro&#10;ZC02KMXwIWqKj2/We0PrGCUoVEMke8puPCkE3CNcGYABDuVkVodev0BgiK+0bm62GAIeIiMkqk4C&#10;y/AsPCWgvYniS+aCHEoYg6csxREpEmUi0ATGe8LCropcqKXw6o6CbES/BVDQE0vyv2xw7c5eI3Ie&#10;8lFhBeK844IwgYI3HASZBAbWbmWWUKUEcYFnKKAA1KEA3kWWyabfA4cS/2QsQwe8bmUEro/+msTU&#10;ZcUKaylClG4m7dDK6sCwAAC/LKSe3Y8+1qvIqKLDI5FCliPg/sISoocZA8roZdJCSGYixMTukEmW&#10;PQLDJmWg8MXmQDEMbeWmS+ZcwederoYszzEWKbAwXBMIywJog0nmbIFWABIOIkIotgHBCUDLNG3L&#10;Mmbe041G9crtNMtEISW9F1F21EsqE2H+cScY7dIqkgklCSzCSqWmzSKoe8NyCik0bc28KMS+ImB0&#10;SfASFuvNA4Yi8UKSS/F1BgXWRKTUg6OYIWayUEULCmdeVKg6cYXY3qKwb0QCg6UKW8NsGELoLs4S&#10;CFCUkWBVM9OW0BKKFmAACzP4TukQuotswAUSMk/W3CYjLC4KNHLGXY9E0MroYiVKbmcSvY1qdfC4&#10;yoF0AA2EUM5mFe182BACteti0A3o41EcK9NhEYQC8GVRRYWYzs2aTQp+Ugg6roXUK2OGFtKO1LDU&#10;VE5Sd2bWyCGSmspKGzKicvI4XYY8/Wni3CTUTa48KMv6MQvJC5LC6wC2AAC9S2tsS+TGY808oY22&#10;opJ9M465I4/QITN4I24KqLDgq9NBEqqMgUKpD/PM+MI28LESK8ZDGgbgazIy/WULT0T/NRFg2/NM&#10;Xwg1Q3RyAAF7Ue+ZDyq9DEDPFYUFE6XG++hgKNNiKc/mQCkFRTU6h3M0H+WWTsxxSKXaXeXi+K/g&#10;P8XEVEXZQU+JDUWgyyQ/N60MXwbmS/TIQcWmZCtKPRLwISxWOuUEeQKdNaIwWWVy7CniVKcSd6KZ&#10;MCKoTsTGTU8eP2F/W6dwMq3SB+ms7QsBBUFhXPLJLMe9L43CxgVQcSLCY9A8TbUaUsHRIIPiZcaz&#10;MWMEMk22ZCxCj2ZCt80O0S5yWY7cZCLe+bNzIyg7BdT5RQ8QIw+/J0KwqWKw8pFiUioocS4cI2Tt&#10;UaELZGuMXwD1ZO+fQxCPVVIy22/qMiwsdeniwwLzJmcSW80QBO8+E5Z4aGaLVocS7dPytcXZP+kF&#10;I4sUBZPsPjaGaywfIy+WMlW6F+uMDpatCUtrYcMiTVXg0xMMpxMhFnYza8T/YxE08SKIOZCdPWJC&#10;8iXFNNUIUUITUUMq4BPaxyx2j3XsmsDRb69OeYOvN+XDVFVGKbT9WYy/cJcKXEFpcaH+W8TGxwq4&#10;c6c/YOuyPQVKtSiWKYDBc7AMo6dYe2PItyxiIMXZI44KbmXwTsUES+IWUEZddaIcMlU+T+XZAeT+&#10;g6faBeq8oMUS/SbWTGZCOYyOO3A8VKGLeSJqJuJ4qqIXYO2oB2ABQbXOFgAADDewbhP+qKWWUEVE&#10;WmvYwsTsyIFYdHXvYWcA+fJxJPI0aAaEY8VsvxKuTbYJZzJbIGTUWmkMNW+elcK8cTbNEVbEbfOA&#10;PDbdRU8rMi+fI4UE/W/eK9ZUDzgkeEazKQ5NOa0fH9ZaMW2QKcdY4A3CeaI8VKTUZCW9YO4LJWAB&#10;c6DAABGbQsV60IEvISCMts0AS+2yLJaOpGkFA8LCg0TaWWVaGGsSsXP4CzfSvscYVFVe8kgaK88j&#10;MHbC8mr2IMWgYmQctqY8W9BgjPFhi8XCS+g0wsGRjKw4w9WenCYKWWDZjatdcAQ/cEXBbgh1joXI&#10;IXcQkFU1cWXJIPF+QC8YLaeeABXC/Zd5EaQkKdc0P8TbNGDKsA6gYjD/NexmLVb2bnSE5MOZHSIM&#10;TGIWZdGAPIXuKYcTKAPqTHd0fcY8VKkELDHWzuK8OYXxO+M2THL5Ti1rI5CTPidqduaUFQABkcUi&#10;4KWWW9TuLCg64mLDZVTjCni5f+USIXIzQa22qKdeg7C4wfeao8irFgquFrAWuKde/WpzcxRW2WKx&#10;gFgIKclrYnMLbLimWmweZDnJnQ6malgkDzCUWm32EIbgkMrpbu+6Jo2MQC4mvIcSYiTsjiUSWgWX&#10;f44KEzolXSC+AAy6CY52vTkGEdo4ie7SxDfXI5eEK9TiaadixC/XCdTiqLIYxCsjDUvsTthKK8TV&#10;Y1ilgTgHYtbkhTgQbe8yMWTUULBhYrgVNNJ4UjH8ijH2AAFlqbYLZ1BUWWDdqnFYt0Ovk8KNjsh5&#10;q1FrWWK2VKWXj3j4XFAIH+WgXxCdIzOVH+c5bNHEQcUEXYC5rnfvFZkWeEouQcTtC422FNr9nCUi&#10;wswfGVdcKNHGUTSgP3IyUEkFQoVocYayTGXwY84nEiKSZc3CbcpQKNWOQ+7cpco5UlCKETP3P6g6&#10;bnlYLPERpwWZOMLVeSGK8/fivNRcVFCdb2Ta4wI2Ry6lL4YjpeuSUKe8g06gijLlJzbJbOIxtWXH&#10;Y1NNpvY2weVK/Xe+LVZVqmDdCUrpn6omUg3yijm+5MbnTCijA8tC9iKdD+xYJCCDva8+E7vgAA+F&#10;DBOIqK22QMEw5WaRtnBmKMp8PIopIynmqK3CVFKgdez+gFejozfdIs6XELROVRnVMJijJ3inbjNM&#10;OYbmZCro8jjBMliqnOzQKcbncmwsg1qaFkk0XYkEDFxck02lxDNUXHxm2UT+h29ZjkmtrFrGXAIC&#10;gC4gT/BcFAD3hAAbsLAD6hwAIERAAkigAAUXAADjQAjkcfcfAAIkUHhJokwAHkpAAYlkke4Aj77A&#10;AdmgAB83m04fM7jscjQDACooQAUVFAAqpAAftLADzpwAANRAAEqgAnb5AD+rVKpgGr0uAAHsQAeV&#10;lqFShEvD1ro9JfFvADmuQAeF1AD8vAAE17AAfvwAe2Bs4BrNbqOECeJAAJxkwkFUAkNh9LfoACOX&#10;AAyzQAa+dACf0AAHujAAS0wAxITAEFBeLxuQi0Yf+znoAEe3qdVZ27ADJ3wAEvBAAK4m5yOHAFeA&#10;wAevNADj6AAZ/TAAh6223Df7XGsNjbPfkMjB3jslmDfntoqAAx9nJr8x2s/2vI2HI5E95EXAW1nv&#10;y+TKAA2Z/rouz9JyB4AALBSrJ4aMHAAO0IruvIQQqAA3wwAB3Q2ABzw82paRCwp/QIeCMo2kQEAA&#10;8YHAADMXxW8i3nwrjKuIBTHJlGbhuKJ8fAAakgs+0IjSKAAmyQADzg3DUOFDJ7UMUFEpvc5aHH1E&#10;6gOgcYAFlL0otU0YegAFcypWlsrgAcM1tK04NTeABpTkvS+JYDAAHFPMswTBcDPoqsDUCjE/KlQT&#10;9vujsDPwqT4HjRzuJvBFCMI+ypUWwj+o2rUSLwfgAR2atQgAC1SAAY9TgAXdVAACFWwC2gGViACT&#10;DQ6rrv4jkBVfAdcNrXVdUvXtfNo5EAJ61jYv3YVl2ZZZlWef8DKceYAHBazahzbIALWD1k285FdQ&#10;M5p6gAUlzOwEYAArddWVdXTlNWgyerKeTXASwYAHRfQADZftPrhUgLQnTyrz2wJ7PmqTYTSsQDuY&#10;500tgxl7iTis+AKwDBQVjEDY3h9yHpkMR29TrLMxht/xo2GS5RkJ6RdGBuZkABsZrOgTJmmsXgzi&#10;97SrXegV04ISz3ORpAAYGkgADmmTBnsDRSAGXSad0cgAF2sAAButoUhlx57XWD3xr9WghNoJAAGe&#10;1Z/NNdNhRVEoxTKgUrTFmOQ+VNtrRx429SOgZKWHBAARfC7Ppemi5xSmqe+R08eAEQlpb1pu7hzY&#10;MuCIAAvzkYxbNM0xvj6wY8JXTa6boAFb1YABP1wACr2IABT2kSgBwRYNqF/d5++GtgaAHHnSABke&#10;LnzvmzoEKhBdV2bLm/oHJ6VR1Lv5y+vgefXg/yN0Nb1J3xRD+brPcAb5SCcfBYPybgjkd6md/49Q&#10;AAW/qAFnmUABof3nqe4K4oLgAEpgofCVJX5tCerAI7AdXhHXxLNXwsYjqyH2wQgsss3wyR/oAYK9&#10;ccpkksA+hEABN4GjuPeZKchsSDhogABFC9n5sGPK6OQWkAD8R3reRY0AYkPQAB3iAmdO7v2pMiZQ&#10;yVvTemVl5XggZfQ6HDw2R8E9dDVj4QPHVFlqkIITkYiIrpkr3CgOiZQ3kraXhZAAWyDl1rr2xN6i&#10;IrEBiw0BoAIoCRnxnRruRREmmOSe4iLwQA5kAANJDJ7ZK9IcjwXIREb0OuSD2UltWeWtstjHorsK&#10;KqfJ9cmjIvqVxAojj5DkPnPlERgrNRsAAEtK1+bf11gVAADaWjPSaAdZozYW0u2eu+a43+QkOzYM&#10;FPgwsh7bTaO0BSAAdkzWkNKam7EKoAAozVZ+MabAADtDfZgzyHZpm0REamQt1K8FdMFj8rInsk36&#10;gtAAO2eDnkeI4kU9l0TUT5Pge9BV8Eol8E9Ng3peie3nvgb0+CThHWSyqAAKmh0XJKpFCMkBISG2&#10;qx/ZLNsAALKOAAokeFFR8oGR0aBAmBEDlLQXWKUxY5BoKwXpgbV/A/29Q2Uao8zQMklHoPyoMjFB&#10;yMMFLqiZeDeldMoZQgZNLYldNRaiXIcwABQVTAAL+qy7WzNiTSyVj0DzYIAV1DZcJGI7zUmsvCGz&#10;X0ARZHUAB87BV4OiWQgA+BPUAJph289qInK+AADhX89Z7XKpBGoWCHbE09oGkq89sUkB1xccq2I+&#10;FQ1vTKebLKti8TWsyG4AAYNn7AgxQYVg+C8Ghlgee5wC8/yOxiT3KRQtPllUoMJUA/dYz90JI41O&#10;3RcS5ytEsACHoxAAAUuMz81Nl3oUcBYAAZlzwACmulPKWLm3OzgZ9XQkDJYJEcai19NJSD1WZaMA&#10;B5FO0mRTau1mhkLGUkoJVeKG78l4J5HEz9yqabVNPIw0wDk3b5w5dE3++y3mosooCYa2J+3vNuUA&#10;bI2jenyRmRJQNA0RJ8tytontvTHm9WEAAJHER3I1xqW1NgYy+JCQ2sdJZboRcYTzYS3ZXJtJ/LNQ&#10;NhKA1JyORJwUYSxBsKY5DNrBkf9YjaJpa+ey0UJWgYZtubQ+SaaB0rMq3o+TUVdI7V0fKcxtGxDF&#10;zEAAMmZQAA/zQxlhDBcKJ7PhlBqzJVdNfv8AB0wSsAUDrqR2i17z4IAWQvDOSxCpVdKkyWQh1gQr&#10;enbPJsVlIPHPOjQNlDf4Bsmc1ZRjxsJBFMb0T1qLJU0nwsyLrU15jwTVCirbRck8WvvZEfBZEf2/&#10;oGzhBW3EBcaLCttYkjGfRp7B0klyz4wQAKhGrda1bHnnrwWRo0vwHzpHUnJcqP6wW9JpJ6mmJRVY&#10;iZ/KYyhNNlKGUaurnW+UhgaAAkq39guLUAXleeyVHdyb9oGTsjXYcLoYXYQ8OdfGmyqmw1zPojDe&#10;Hu4ax7j/GbI7KGwh3b1A2DjImwiWp6J4AJdi2uddALfH4hUUsLn2P6AKoYASQE1rTXJQEcQBA/G+&#10;G8ukbpHGAvLUCR29yJTEXvPR/tij+jtystAbYA5mUDieUiNoAcrwTCJW25xcYLkLDbHmCz1C11kv&#10;pfzYcPKqu8r7BYKw2J6gaylyeiUbo6ro+FN2+nwy2XBZHF3ylMsRXch8f003Mdm7VgOur3w4ABe7&#10;ZBYAieHtGAAV3izuOiuTgMnEO2/ywXYfBpIwAACz804i//WQtXKh28LxLU9InyL2zi7Gvc4UmQGf&#10;J8nUVe82U9i3FBQSh59ajvnXKabk5Ov3ITSLop0EPge3qMPS6WQLNoyif2bCNk9z7ydqbJbkkpB4&#10;AAIf2Z5GwhtsEaYAOei9AAEH8m/ARchngO08q9aByoJ4x6yx8t/p7XhQAqr7OD4Le//kwlI1wMeG&#10;Rv0sZIiIZjaKEOaDaO2iQOTqGIMgAPPNlE8E9MCu2CQPBE0s0Afu1Lmmoteq7CmIHuYQDLZHsuyi&#10;MKwDaLEKXudoLvFhXB/mSsnDkPRGsAXPOPAMEkSEDEAGvl4NDP+tCDCGSj4IKtQi8k0sWg3QlEOk&#10;Pr9wFCZQcvEu6F4EdobGSnRM6wMqQF8GUGxLwCHmptbCNmxLED5LENBkBuui7FrBwOVngExL1wbL&#10;9o/wokdqGIbPLgABVw9qsHoEDPRG/nzk0qPgqRCt9PvHiHjNor4Prj5E1hwlqlrxFjkOTmotGvmO&#10;lOkQSFgvXCpP/w0uvskiHpmh2AAREKrBfuOhmHRgdRWjakAGxF4DYN8snRMEBmxCekds2mCp/DkJ&#10;MwhC8mPF4Rfu6jKldG9GCmprzv5kygVwNgAAjxonLNphnq3FHr1EAD5HzmpxSPEvciWxmouOTmPH&#10;REDOqJRv9HvKYIaMdkBldEAQBHnpAivsOkFiemSnzv5o9GrMWnKgmR/gAI/tIrKEDQnpmJnI/qPm&#10;dv9sGQTvkx0DCQVyIDaobDkGPQPjKlkOdQWILQ9hVh/k0u/rEEtrQt2ELIKwosrHRjkIyvnm4j9m&#10;CobMvCvwUI6imNqgxycmfLqodsClkD4GvwjFPKvimGvxci4GPAnSlO+plu5iqj4KBrKRuxjitrKH&#10;nlkCerEGxOLRQkBxunKtqtLwIHdgXmRwovZE1E2NqrOAABhy3QmOAKyo/pCJKtGs6l4MLCMGPQBK&#10;BrypblvJfHgMnM4NbuFDanwRPmrLMsQBfTGy4NUHksnS/q5CDD4LsN8wVCMLJCQOkkBxkCeR3imS&#10;YiEj4R6mMJjEsEDGUGPGSwOuGGUEAGSoduMtHi7NFE9w2AAPDgiDRDSGClThjjaxFnKmSmSvBPyA&#10;gmfv5tKicD5Rzl8J9qfituYnxipKjQEwLH5LjAKQ3Gem9D4HKv5qNRHnsvfjMKBlkGSzEKUiOGSi&#10;ezyAcT4jMjNpHTpsbQgzoP+OGmSnKkDLEDkG9SnDIyOMhvwh/mvnzmSo/m1AZmcpcR2NdscuGGpz&#10;TMOOoCOkdsCrqnnkdq1CmPClaL0MAL9rzyLiOtuCtj/tPCtmCkAHRGpw4MSoiIbEdmUCemxDkP5y&#10;2IiSFqRs4NcmPEdqBySSZCNgb0jgASlAnQIp8QEIGj+PRLnxVvRREHihkHGFqMmG0m1sSsnEDGCn&#10;KldJ6vCluEDtMJ5KRRMtfMo0nlvGxLMsWv5jdhnJcpVmvtLjkIdu/o/rqqiz7EB0PDK0WyHmRqai&#10;EwvDnQrC8mCysjGj4IbE0rEG/k0rsIiUbCOkAI/mCm/nns6yFl4QBQBD5MWhtVSp5S/ysSXpGHhs&#10;SjYRukDId0TCOGOkFssFNCtsdFKCpTCj9z3COmCqBq9CRkAKBwBHzmvuxCMIZEFoOCeTOmfzrkBy&#10;VGvmvu/qP1Yx7COs9yJwRVpT2Ggz8VfCOHRTn0CIILCB/qBk0momPM6rsPYjaSUipJkU2kDGSomi&#10;MIbKkzpESEdmCuTg1WAv1sXLlS2Ufz7zPCtvjigGvm9O8EsO+MYAirlGCw0N9QiNfkOLzkDJCI4l&#10;ZWHmfwdtwixvWIimXsWrKLztLu0u0oXvzuI0nHs1nmxQBLKNiydl2GoxePlixzyKphQAARWgdJZp&#10;ayF2HQQTrU/nsokWlQkJIo30WCeIiIiGo16Iuj9mxNRCH2jjKrertCZGvmxPBGv1ICH2SkDHRDkK&#10;0TSCQUXmRFkFkIiId1LyJ2dCeGotLtLztxpzii8zc1Qp4kDHtiNwBN1RpsWmUQ6CqvYPlEBrEVbG&#10;6R2lhTEqljBPRSVPjC8xOjCF4GCmvkdzYi8yqESMsiRyWCx2si8mpuMmUAs3XQb0fSXFl1orWMa0&#10;2yVFdVyXF1zILpVINimHnjYGxJCFkTE1nuKGRoH2S1clvS0UbjBGxMQWAg1GnJJods+qbCQOoldH&#10;KmUGvmUVFFPQtAd3yE9nKmoobEAG9GUNItIp/VJCcGUNBC8tOSaCmDYD4GopxGRGvqGM+ht4AF8A&#10;u4B2gxXN7HOsPCtyNCNtRiQU0kB4EkSRiE0mC0ACtnRHQCH38iRoyCx3RmrG9GpldHzrKHzziXVG&#10;RWdybDKunVvDCTSitkDVEFyGxM+k03wmRpzzQDaV8D9mopCNYGXjkRdCNquEFmoo/r9jYD5I/pHp&#10;Impjbl0wao2gTw+stU1GCkds+p6pCDkQBGol4GorEQKiZGPI/yCiQKej93aD5GPLeqB0Ei8nRLEG&#10;pyoi7TNiZTQxjQRj9mPRzSniQTWYUGXnRGvtIppHoFg1xSGXaqSsN3mZFnRSN3eFhYABth/jkTXE&#10;SGCrsG/4LQdV+D4iNvBRyyHDKmUWuJEC8mvqMZVjnCihRAABJZZz5qdJCG9NI5U4l4GDJimFdYv3&#10;TC0CEgl5iPxvymSzckAIiGGCxnROTv5obYTlPO/rkuotPiOtujIuMnzs+wBWMD93DO/s+kdrzkdy&#10;uDI4p0jgbyTHmPHjio/20xPNCkF5PlvX1WFC8v7DIxiHvHyYakORusWuMqBkdl4OECgWvzDy9Z6C&#10;pWyCEkARumpumCn49GrE0jkE03BCvmPW90migT1CMRu4cSiDK6OLjnRJCDYZJCNobQBTyHKpJ4pn&#10;XYqy/rsXB6ECmIbPp1FieVBjK4/pPovGuFkGUFkOBDj1v41FvGCuMv54GiZLKKB1kj9u71CSWigV&#10;DCX17ivmUHRPRLKTbm9Lyr1Tb19j9zn6lNtiHxepPZ7ZfDaaVigZKILCAoA4YE/33BQACIQAIK+w&#10;A84cAArEQAFooAH/F4tGABG45GwDH46AG9IwAHJMAI+AYbDwlLQA+JgAHfMwAGpsAH5OQA7p5E4r&#10;F3+AHPQwAaaMAHjSQBLQkAAbTwAA6kAIE4QADKwAHtWwA/q9OJ1OX5KJA/bMAHVaavWawDLBYyTc&#10;QAOboAATdwA4L0AGZfQAC8AAAvg5rN3zhwA6cUAHJjajU6AAHZkwBZn7EIlbadUKkAwABdBL5jkb&#10;uCQAHdQAApqwA99dCoNDnmAHRtZ3Pc6AANu8rZ3bvwAAuEAHpxZXs9q6ABv3aAAjzwAB+kAAn1cw&#10;FbXbgd24PCYj2KeDeyAAV5eDw47Ka1XJ47gBh3zonwAHr9ZC8Px9Ps6/55PMjrwgA7YHN03jcsis&#10;S3rIlThAEkLQALBbiOM5j9HqmSaPweDHs9CDesuyzYIYfUSQ+rqvtK88HN2AwAAxF8VL+wMGoyoL&#10;XHu1rXqSeMJnpGLIgJIL/AUAAISNATuNWCjounA6MK2e0Tn9DB3qEoiYPnFMjAgAAHy8AARzDGQF&#10;rsvEaIQBEJQS9UPSCAkCxapjNvE8siTqz7Qo6r0px2AESH0pClJnKrkgAcVDvlPEIvU4sfTu6QDy&#10;o2jbUGwTCBLTExwlGksABN0ORMtJ1RqAATVNT0hGlVQACXVoABBWEmUijtPxC9UaMjXKMRojrIvV&#10;BKOzvXiQ2JYtjWOjpt2Uf8aMBMkEtlJECMGC6QxpEL0pBGiqpKk71MUdMiyOyL2uvUFyyVBRn3WA&#10;A33cAA6XjIYAF9eoAGdfEuy+hb3sRELIz/CWA0rLwHzK01+CPhQABvhqlpdTty2UbYAGpiwAUwEu&#10;HqbgL4UDHkNRzHF+MizV0zvAKOxo1AOgAEOX31g0b1BBNuGTm9SVu4bI2ylVIXnmcaPrC895FSUE&#10;0LFmjU63OlVqs8EwDT8PX4jtYBBOdNI7pWAxo3NgI49WizY0MEsjmdK5DodE07T9PsjEOAxDsCN5&#10;/orc3TGmCzhVE3ygkLIwrSt+aLpUt3mkwOWlCT1Ny9WA16jEUsjotKwS3OA6LT+fxTNG+xM9UU06&#10;9TNMmdlDUQc3VOo60aZ/Ad52dRSQwTgMPaVfly5+6oJpDFOiwQnV+QT00/RKGHkeNQBx+YAAg+fF&#10;0YRDpT1bJCOfw89V/oxD2eI5bCORTYdkfJ8qQmv9B/89z2/4D3nWd7u6p7Er/IqDbnEwlcvOoTRs&#10;RLmVEpZaqCV6i+AANyBAAAuwLYqxcSUDwAH8HWhJzzwydG5Y8iFtbpCsu2NCESEAAAZQjOcdBDzP&#10;z1DyhUx8AA3YXQRP60V7ZQYVDyABDUyRlGevwU0BuHzfGPOcLwn1w7YyQMhM0epv73XuGhRCjR8a&#10;CkPRJLK1AnTRW1q0SE4Qr7P1hHDYC0pXBGF+IpYCZGDJZ2io0U+jSGRZ4dohY8hWHDAW/tFI6x50&#10;JeI8r+LPDNGMUXDp3b2h5qhBl+OeY8OWRhiTFohNyyo4bLDCgaXElyCxY1PtFZ+glpTSjcm5iivx&#10;p5l3HEgI7FxKcijEQuG6q9WK/GZmaZ+mchKCW1tNN5G9EBZ5Pm8BJMEAAGZiOfjQYgkY3oWNfJ0n&#10;1tanUEqfO+pM5QL5rAABnNlWQAHVDmhYoccSkn3rpBrOVxbZldnDiMSp7xG3xHofNPF8pehwD/hQ&#10;SB/zekvuHkgVOJ5wz1GRUKnIjs0UhOeQSn054EVJOyhwhWhaUgACmooAAT9F1SqnY8p9maHkEtFb&#10;+p1O7Sn/OHCHScAALKVHjneg5DzsmAsBbXIwcoAHmDjNue6ZNOaeRFK+k4oM05cH2XKblos/Czqm&#10;BNNtzSQjItKkAz9XxIGiuePU7KQ0To/lnZm+AjaIW3zpQcz9tqQpeIKRSyQjCnarEgX4nducVyvx&#10;RYDDhcDyqJL8peYF/y/IxHDRDXEsdgSzuTckXiiKd1Pm5c8/5n7P2QlDHOolBMmV5mafyZp25vFd&#10;FBn6h00M9yVNrWuWdGjjSpxRNzEtspOnPKfcgRxGiCYoqfQTWBIVpyQUGTfJxJpU2PGalSQZELM2&#10;1v+MiyFmbM4fAbAAC26AAAi3TZipIYt1zj08gQNwAFzW+BUvBd2H8Y7PRqp+VNY1LZ5XrWROAf7X&#10;ESoVZ+nJdJkTcykrNeczzAZmFjqNfpUDM5WHxMitF2BHRv4JAAGvBhyzgMZp456NZw1+IhX4p1FK&#10;n2PTTB5h0AAJ8QNZZ+bmxZU2f4lv2iVorHniwSAANnGE1CqECp5RtITM07rURjEgrLRX5YpUAiGw&#10;xQX6JTuERxfhuU5OedhYwhM6yQs6Qdj4r56m3RbIMp89UWk34aMQ3KwpeHHoljcV+whl1Ot/b+x5&#10;tdXnQEgdg3+tJBqz28RNR00Lnp9MGUedNpTP78ZdSEepPqlUKzHPi7KPZpnDuHaUndfkUZPG8Rox&#10;5DyxjIoeNzICv0u65s7IxlRKbXip22eEQYjul7ZHDNy/6oELH/OVJo4dT6AXZT0xmVZOVEZggkAA&#10;CrYC3XFLpM00VaIv9kP/YCxOARIQo7PY27MjuZ1QPVJBnqeF7NtEcdMQQg1yT8p9fzMQDKpJNv1n&#10;k8AjRHKpoMoBKhYqCcMF4U6K3ewABBb5ozUtAKhXPEdvvqgjjRZVKgI6i8DDDGHAo4ZCWhkUNWFT&#10;lEcPFCoLdEq3UUGWRr4cLReLZKbjq1oszwmg5T6fctLa3eSpTsONAEGlBP4s65bXpCM03+tpKmZo&#10;pcwiVT7e3YbURTlsjmTk0nq3maZv/F3Z8EkR08hkeCONrY90zUS/T4rpY9GZEsdiuI0RS0pkKCaR&#10;m8S0kdpXNU32lMujRpRkVOmNHJ1h/6d2PShKmh52BmsJFfQTZtFrRU1kgzGoDH6mtY5mLO54yPBW&#10;PXDIYeq0S87Bd0Qrpoqba7vURm6AAa3n6JJhBGiYm0lmZ07pOEMAAQPWHjdlldN+0yzoegCMr22D&#10;jmszUK7BpQTPfbN1UR6qhX92ox2wg7bfyZqD/qam9aBD3YTT4AVPqU8byLH+qhK9aIXiqtCWgp5A&#10;MFJMdMQ5s6boyQQYMQ/ZBQH/3AAB1/HfbWeiEb4mg6NiQu8Geiisa/qiRBMAInREJ/xCr2wZRKyy&#10;bhDpor5tbYwh7NQriCogy2g4Zn5mbV7uwxC2YnQ9TAZoxDzDLG415T7xgjC272a0I6ZfjoKOAjhT&#10;rtLJ7xQy5mZgJ7S0w4cEwoJzIr5fhvZgJzxmZ4KwYs72CvBEJn6X5Fpw7wB2a/5KbLipgr6HBkJT&#10;pta5iH5kJpR2RPTdCdwvBzxgJaK3xSIyKLIjhzxAJtZO8LpKb9DlgmLSZFpjzsg8y5Y149THS3BN&#10;7uSbcBam56LhIbUQYAAF0QwAAK8RIAAY8RgADZAX4AD3wJg9ZKJor1gIAAD9wD5GLyZY0CpBxBLF&#10;ymgABkJ2SAJQoJsVJcysLIjeBYgyJ1y34zz5TbaCQf5y69AjhBJFJ2DKDpj5KzpazbJUjTCMggwR&#10;EZAAAT0ZYACEAIiG6FcDAqZoI4ZFJPrphWyKoy5jx/L1LD7EJO6U4lSSRB0J5UD+5CRuAs8G6Xoy&#10;6s7Nxv5fkQAbEehTRw4jq5AjEAg4zqqMBEqaAnTSoxBn8bMcYjhT5/zisFAy5pxIRBK1hCLP46bw&#10;QnTzAzxtZT6vQ0LNIrhAMWA4aj6Lo6aQCUsYjdgjDSAgxDzpY4ZGkHkKAjiJgoJ7A0I3KrA0MJr4&#10;JEwyMcIqZ2pEpv6Po+Jfiyy+ziTEw6bLw+JEJAMlhBw9RmbTpFo3Jcpw7ybu7UpIRaL/JN6KYrLv&#10;Q7hO5DxCpoqSjEAE5vgZEtQAAXstoAAaEuAAATEubX7YJPoRMvAuYuo3Jmb+IHRlxmDlMgxZDpid&#10;pExugAAaMxSFqF4I0xy6rMsmAjcbEdYkDE5IUWjbSyUW8Dr9J+YkBO8LhsL4cyR80w004jEwzjJH&#10;4jDBIb5eBeQG02QkMUZjzkAzRGhDzFz5okKs5op/IHc4IAAEU4hxagIjC1C0BCLUgz0cU3or77JE&#10;JTrq5opgJTsO5HDzsaT/kkEzolStQoMkJKb7M1cIYkMViiRTpNshwnRTojpuzT8UCuRKbt4jBgKW&#10;o4ceK4gs8gkHEcrzI+z2Qy56xvjOzyBE0WJSKz8SgkK+BQCdAoJFKHcIxvbf4jkJRNU+abZT8NpE&#10;0oSvDCos7rYvE+ooJosaiscWSbdA6SLVb/EapMw4YzRqarVAc0A80GJNJO4yKsgmM900YlRzxq6b&#10;YUFIoAAV1JAAEbwPFJhTTGAbIAFJgPAAALNKq7JBMbxl4EKiTV5Yzq8kjQYkBD0RgY8xMxYJ1NA1&#10;Q1jTcF0ycYcgpvlDkzK9ZRooAoKXRFr9j/9AS9iM7dYjcwz9k1c+BKa64YoAAVdRKWBrBGhCo9Ra&#10;JDyHBGiu5gM3E/IrhqojiacxwIxMBMU/BBz4s9ZN85JGNFojdL4s9TIjcOkAYs5TpTquqFbjZHBS&#10;qHdDrc5Ka2Ija/j6jKrwjlVUNP5z7pAmLKTN8wbulU5EyNsfxQFZpBymQ+xgJ2VCBGMIU5Ez07k/&#10;4zyf8+Qsc8R2ZpTKBgMjRCNVaiTyav8p9G5IhpTsI3h7M0jcxIVeQlREM1as7QK7JGhw8m568kYs&#10;6HD+sYVF9bhCRoozQyLtQkMdEwQ7pNJ2UdQy5aJjx2THSAp2bHQSFjhz8ZARAACawF4kLz4awAAP&#10;1lCBSBjfwhMbz0pB61sIgy76Yz1WAmKE7PzTxKctQZFMwaIAAK1oKS5GL9j9j4tUFOa9hPYoJ8kw&#10;zIpwFbIlVLpYtQMk4oMYLw5X4nQXdrhehe1cc+JUhFJv5/xzxPsa7iIzxPpTpEJw8VIJtTz0bEkz&#10;FFxUEIza1qUz4lVcLCzOkHogz8g+JmbeQmJflVosZ/yHFFBecyND0XQsInVCdMNvdyAsZosDQ+NU&#10;tglvohlmivEng8xv9Usoggw3IzRPr4rN0dFxrN1ziKQ0IzSOQxE1U6ELxGLyUpNugjde1iB2JGbi&#10;i/M8d21OVQEYzqNsNrQsaHc1dDEhpN7N049q9qJUi1UrMro0NaDatMQ0N5xz5BJmaII6ZvZO5m4Z&#10;IAAV99B/5/wON9gAAJV984wkEA4AFjgSAAAJ9/C7JD0S68S50owzzwc77LJIU6dsKrJCIjt8oAAa&#10;eBgADZ4KLaNglqt4sVpnw6dglpJ8gy1phZByl20h4rjmNbZCVZdvE1lEz4isUnd6YWWFuBeBt5OE&#10;5vkl7h1BiAK4w+0N5RJD1NAJ04c4tpEcluy3MlrleGUhcw9DRj061H0OInVcog1w5BVxKFaHeEw3&#10;JD2As0rK13T7TgeFMHZEpIGIhBzakj9YTjVvxKZDyXMo4z16NBo3hTrSLUGCri0YZflXsWbJGNRv&#10;hpUxAjpgOALg1urspFqMJAy1I4c0N35FdnVgpGMAV5Vx9mWEkXIjc9Dq93BSJ2TKBDz6+DxKb4tU&#10;t7M3MFRSL/ZCRj09Q0JFMixvhCoTmWR2bhgFAAC8AKmH4ESbZGmBQSeX991+DAQhIHuYrZuLi3rA&#10;DF0ERN9PwoJDz48RcRtkt+9/JOWCVYb9mTeL2DJ8ogKAPyBP8AQWDQeCv+FAABw0AP6IABrxMANa&#10;LAAMxmEP2OACFQQCSEAAiSAAAycAAKVSaUScAw+IweQgQAPmbAAQTkAAmeABYz8AN+hAB90WPQuZ&#10;ymVgemSyXwcGVEAQJ+AB1VcAPOtAB2V0APiwQyHPeyAADWcAE21TidUwDwiDyoBWIBgCkx+6Uq5w&#10;eIP6pwK/1W+4GYX6wPiv2GbPmazeivsARx+gB9ZXKZbB4/E4jJZd9ACyPenQi5XaRXCCy7R53K5/&#10;ByQEAAC7OEa3CUmG3XFwjc4TbaXQ0eCaqzgbhce+RGqAC3Z6EarS6WD3jl3jS8vO6Wk6rB6W8bvs&#10;yvVaqoVLe7vm83iWgF+29cymwfVbMC8fNYOD5rl+OUZ3euKhDNM03qeAS47VQKkaSrwuLxJQ6yVu&#10;0kT+Je/60MG5buwcl8EtgwqEOaq51AAX0SgADEUAAEMVgAGUXLYED4LezRlxqABNxwAAjx2AB6R9&#10;BTYhxIQAApIsZSAwjVHLJYAKiBkjsGzrVAVKjTJoYssAAbUtgAJkvAACUwtG6aFtRA6UPUlEzTXN&#10;k2oKqiCTawa7oXGplgAYc8gAE0+MJOaRN67yFtVBiDM6wbbR8egACDRoAAnSAAF1SYAG3SwAHtTK&#10;zLRBLtpRADqoXACtHmzauK8eFUsijrD1WyYoVhFUWAbWjnQaubcIcwdApWwa8M6+6Is6zrg0yezG&#10;sY2zNNU2zbM6g7wI7YK/WgxyjUKgteLm1Tes65bmgdcMj2NHsfvCubdsHAFmssg7OubXyFuW3b6L&#10;y3daAa0Cy24hzet6vDB12hzls0vDyIMvCkuwjqDt7M1uo7TqRNs5tcrq0sE4wnrVYs5GEIW3b9pa&#10;/qOuXCzjNLDDAJkkWVKrAEEtU5re3rlKYoM0tCIXlzSJW3twgdKzR5taiDScAB36SABcaYwga6eA&#10;EhBxWQQ024zNGVrIAFFrgACHr9y0WB+x6jIexgfoUPM0pOkne0bgvaBbZNozsPQAYm8AAbm9gAJe&#10;/AACPAzHj84tRg00Kbg83cXxbH8Lxbes0Z/JgByZngAC/M7C9+cpROiCOXW8Prw3p5dMAAjdTIkj&#10;UmXQAGx2AAHb2YAXxwHBbijaOt3RUjt65dSVOdlMU05Z1+OAAn+UAAV+bI68Qgud/Id0iHO4iMoo&#10;7Q6Its3bbODVrd+ioijWcjrrsA213WkozNWB9qjQ0vdDI7gS6sGCH8p2nq8VSeBzmFGAMGzUlZnS&#10;8IAQ82025IjdufQ+Ukg6AHql1PytdnZETVLpIivVADvXOlPIMq1ipInDkvQAuRBK9YIloXOaNuxa&#10;EPGlXqp4l5pUBPwMgyZXTNyCwfTWdCAr54gmTT+TQpJSYOFoQkTSEpz2SGTX4XVerJ2hRAW2yNDh&#10;PX/AAFfF0AAxowAAC9GMAAVIzAAA5Gk0ZgxkxtAAJ6OAAAixzAAPWOyj1Ig8j0ABoBo16mDNUfow&#10;DwTSnNkKU0pLeBiAAHFI1HSPHAgRPe9BMrhpKkFhmadxkm02OOk4xAyadgADRlI5hzRwZKHDTUQY&#10;1SwyOxWQ/CdTSOwjx8XELmXClVLumHlHgCYAH8gQf2gZ65flyFdeGbZIoFC8u9i3Lw5yIpHy1BdN&#10;WKsqy4RRQ+b2VpHWAPYWE+wyD3SbrkXIcs5agnQGAgMQszqrZvl+dDKwlDAXuGWm6ZODRfiknBaO&#10;vUvEdh6ofkMr0iKADSyuMnKkrJWz5m0fscdbELiSuiM0tEycDmCkLNKgA4LikPmads+gqpB0PQiK&#10;adElaoDAQ+hecYpMhy30xJXH+cM+ibsiJfTo96Znxu/paSuAJVT/PUIWzQ2kKzjHyJQaVhxBjexH&#10;JEUlAFTzUxYbSSVcgsquAAFrV+OUdA9VjdvJJBJgxj1pAAJ2tjqHVUCTAmKPQPAANnPev8hav4hL&#10;opyYCWEIyaDBsEAAcdhQABIsRWWSdeVBzYY9Jg2kEJOWTLg46idTCXs6IIMKzgABm2fAABq0UToa&#10;obIRPFD8LV1FoXIEK11dWyRgGMAAcltSEO5Q9TQuZnXgxbmQ0KkZK5oTSM7XAHVxwAAtuUXmdVj3&#10;OIRtMhmcBfnsmTnQYA4NcFWqIXa4Q46zyDGau2REpK3jAUMKSsuetN4/G0OWgBeJBDd3qhAQkha9&#10;Z82pI6+aIhEXpwUnpZm9ZfqHn1NtIEoz4iFnNe2X6vRk6nEOwae85cfb80mQXfeiF5CRXNwiXVAC&#10;AIW1VIcUmGJKzlm2VCQTA9WKQOimKq559jSXr1VbZg49CLTUqVwoDEpIkAMdvxViqJIkEwKcsVYr&#10;BOUYhRydKYC5oy8SKAAKHKwAAiZZeIseZYAAc5fls0GqRNEyEEvirZnFQqpoTJRZwYVhLDWICRbB&#10;tDRDjw+kASiKZDrKZ9vCUUf5+MAuDWyQ4YGhyKkXUhL+njuTfkro3Kol53ybsyKabu1wQnaq1GZp&#10;0oJQ16pUAU3M+pSTmoAHdqkADxx1gAi2PHWCSJIvkMhI0cSpi8Ax11cm5a2rTyXNHr4g7CzJztzM&#10;cowFFyb1wNsZko1CiEZnOXPCxjj0/QYJQtOa+k6OWmvoc6bhKNiakOPZIgpwTpXeNVR+rD47m7hJ&#10;fmd8JN2Eki2NGu9iCcVl5OWh6Khg2YuILfvWJmND326atuB61WGNTE3FOx7XETJ4ttLFfAXF9CcZ&#10;s0QiGlz7dkdxO/ObNTbTG9ZmQ6jpaJtQ+dtMcr0wV9GiBTzMAAFubcJym3kUfO2vNgrhzYCwALjg&#10;6SaeYh2OuP0LqPhKb0F7qX+IcvXKiSxyzTAA7nO0E9f7Wz3gDP1lE4Xgh7dAucOi6p5GGAAcPa5g&#10;P6eDzDmYKT34TOSX53qlhtqmXqZpRoQernuGn4HT438w8Jv/39uRva4W/mhqzmPiO2zC7WOG2ltn&#10;bAw8w8x53HU3bp7GXM6kAr2d1MIyF9JlsVenM/uPGPoSqm7gqZC/PWn3Ed46lLAaZ94kRibs4yEK&#10;iDFJMHjf4JIrpF+4paThLa81k0OWuQvBmn1Zp4sYTrphGjmaw92Q47uS8HNIO7Yg69ail1m1UpZG&#10;5L+UUNi5Eo2ZdaYylhjhCiH7m/jNpgj35tMSF1M0gI+qx4LydEyCJE+u0EquJeOapOLCRKF8AAA/&#10;AjAhAkyYAAA3AuSOM67QAAFRA6ywy08cjSA46EuQ5C3IlAOON6zyJe2YMsQIJ6lEHPBkrcCM8gzs&#10;dE9IwKp66+soNaH/BUumPeM0OatkyURGXWMsQTBEaFAE60rgG7CgOcoAIWakPe8CGmAAHTC08gQS&#10;LwXqrs+iKMgU1gHiAA1SHceEOO1mt+sKHG6KSeBVDi80BW8gtQxxBQ88xkZ4weOOVaxS9QMs2mMU&#10;Ju/KLzAQxkNsVa9a2AzO3hD0942A9JBWu+lec8zY92L87Eok2qVMN2QSQANUrg+8w0PrC0HSOcoT&#10;Eq4wdFAE18MG/A+KzI+oSOpk4S1ELyoYm0gcOW+FCCn3AG0GqsVNEmh86060dEfG/g19AEw/GA0K&#10;YuiGPePSKa8OfW6UJAJEQ8IOFBG4AABZG/A+CJDeriAkSgIi06GYAAFNHXBI6Ii2RQAwAAB7Hm8K&#10;OWXqOaoY9wvqTWXeKazc1WeQjmCKABFu/qfk62IRABB4z6Tg9IxxE0GRIjDTGsIQxFFU7mr29KJu&#10;ww/aIcaeBqOOb2G4AAHNJKzomGgeJErs98c2t6VUmgkEKqNtDPIA1a7iAArnIISqtQibGE9I2g32&#10;3uWUwSJu9TJlEAM+ha4QLxKMOcNU3HGQXkZW0HD4omiKudIoTNBuu8omN2PQkQx8Lqd6XgIiNKdm&#10;Ha/k4eKrEcdE18gkncI6aOM6QAYaIdAWJKQ8aPIKJRF/GEfGfG2hJixlLaqMnWqIfqw44KIJC8w2&#10;L9LYNQ8O61EO8O2EqgX7MK4O+a3I4QzONeJKM052FGygAADTNLJQY6OCayGUAAF3NaAAB9Ng8qHJ&#10;AtAwB/NssUzOQ8oYiaTclgF/N+dkdolpJ01HINLKJW/g/wPrDzIWcXB8zspAwmrSGOaQaVLmLRLp&#10;Ko2BE0uvKOM+fHNgB8Q+HBPJCNHG30MAN6rsIOnIMYrgrgOWODJoNseCGlPtNoA2eSeW0WQ/EOm0&#10;43JY2guqQ+YIKMVa2a2QKq20lhDyVavMpKz+hzKnGePsfi6gLq9cucM6+ALgpIQ/Lq69E22tPYMs&#10;QG5Q+4XIwYI6OC2Gr9L4JvAFF0w6KWKbQGj6M06Q3IQTR2J6rtPQKqvGn43tIzIopZO8/iXZO+6W&#10;/M9zEPHtMaQ+/II618omiQNpMA6aII19GrMsLrGEY5M0/6NWv3BcIcj6d6FVTSLyDJTYjQjVAKJo&#10;XIs+GaABH+BvTuAA6pTdBHPCl8/sJXDsNQxfMg4WJesEGDDS0zHHOML9DyonIVOak4WMH/Q5Q+NQ&#10;M7CKgU2+vgg3Sgvy/1LS4qaFTuBuaFJEABDILyrs+SrsN6XIVbBbKSI6eCrgeCd7VSrsBtV1NG33&#10;J7UKOOZ5QFQSxlQKMg9NQgIK/XE1GFJYN2pBMETMnswdEZCDN5FnUc6dRENGxjEnVAnTGiN6Nsxs&#10;LCVaNKNtLeIJEKqoLRFgIK46LxFuYopSpqNpFuQ8Q6JLXa2vUatM43Q2vcMAvmfLKQzvGiM0/hGO&#10;u9BQyLFkLgqQPrKs2xH3GbDzYZT+LmQAXq+vIowm5gVaEdZA1cVVTYDJP0CeaFVcU0GpZWAAlwFy&#10;AAB3ZjJJJMrsBpZsIwI0kyJo6y4MsuktMWIWypLOABUUdtUZB2vs64NpOZUiTZDIH/L2JfE0oZUP&#10;ODLQZ4rxS0z4NQzOomQ8+PaIteQSIsGs8eMG1nYOIMrsNKd7Peju+0JXaGN28cgUIyAy8LAvPy6B&#10;EeaLATGdW02hKA4gus9UOdE1D9cG2DMxQzEU5ILnWgIMnm8/QI9FWm2siWaHUBWza7E4xjWWIc20&#10;tQ/cMgIOXIpANsdzBQ4RcxcxEcQA+YJoN6Q9dnXzLAiNAMqSTbBROTQiN9RKKNckQChwxkhauam1&#10;KvMrcneMxcsc/qh88OhaQ8oKelRO9AIWNsKS5gOCEXe48GABI+AAD3fFJOhsKMdgGwAAFnfUsOsT&#10;JKHMSOBFfidWmZLyKkhTSvWpb6ucubH+i2yzHEQ8/rELd4shOXORaacWICCAO6BP8HQUAQeEQh+w&#10;sAQt+gACxEAM2KAB6RcAAmNAB/R2GwyHRyPR1/SKSyF9ykAPyWR+HxoEgB8TMAAObAAezmMxtoT0&#10;APqgAAA0MAAyjAB80mTAAG00AAKoTKaPKqRaMSx+S4APauVZ6ABxWEAOqyAAhWcAAa1AAK20AQUH&#10;UuEwmhgG5wmSAB/3ulyG83t/gCUvul1if0GgPqVy3B1rG3m60+o4C9XzG4ml5GQ36PSHIzYB0vMX&#10;e71ABTWb5HGwnQYus6bK4HKXiPQnGxEC7HBSrDZGEzN8brgUynY3DWoDZLT5HcajQwkCdHnXPW7D&#10;Ya3KdECAAFd0AAfwAAEePv+HYc3W6S56qVZTI4bPUS84be0TI5iQvX9a6hUTmswz6bta6qou09T+&#10;rsyLrKi3zSMjBSotbBqDsimDuO9B77KIhL3KIuAAAXEIAErEgAGFE4AA1FQAELFsUxWyi8mzGYAF&#10;zGwACPHIAHTHkLgUAAPyDHzlSI8YEJ2mKjAY6cDMa2DItmhBdSmrauiLK8kQQuaQvShEooO5rYQP&#10;McyTGdszn+B81QO+aWuQAD9HrIj4rsukNLtL7dJCyiQtgxqQw+yJp0GrSEzepJ8q0poGy1OIAHjS&#10;Eqnsw7FJCedLgAqh5AAc9OgACNQAAG1Rt2wkQgWoqjzK9TNIYvLN1c2qFIYyjMMejzMOHNqsso2E&#10;8spRCl2CyCiT4kCGQC0NgKVBbTrzZsiHvaTdPAA6tQhZyR1kg7YMNJqVMwwzKPghjMNa7sfua1ib&#10;1ZO8iNbA0nw20kCNPA03ubIy0rW86JQNDi+YAwNWofgitRjbSSspDq7T+hlHWke652+wjYQNAzWr&#10;y5tsS0hLrpvXy+V7Blir5N9kunarxPJCcDso5oIZjT9QmHmoAEFnAABFnYADLn1RVJkbTmvogAF9&#10;o4ACDpVH0irlJhZqEhwswy/r5lULTUB6IIk1rbokhJf7DSWgBsAGYghjqEWfki7LzQy15bVe5QOd&#10;m6zTNcM7ajzGuwvmupVOy7TEhG+ZBtkiaq2S+LzN7DG9x4AUueYAYwm9gsblSQour54c6AGIqk4L&#10;DdBHh0qQpQcdSAAL9ZOD9sjQN3Ty2iSrzV9YpOhj1JCzHE1Lz9ps5hS+YN2298AhFh23LVYYKoku&#10;oOxu8rnheTLXcKWtbcW/Jv4TdW6lsDLyzFxpa0fCJVC0DX1lWQsDYk6oReKo8Hbio+MkrmIlj7Qz&#10;ffSAybnNTeepX5lj2sBS8yKBRgWPFRYE78hKwXOjwN0a1LkAV/HSSgXxaD0C5r9Ny+4pa6m1EeZU&#10;/o3JrYBFrdmg4+RHgJwxdW60cMNQAB3hwUsIcOwABch8kMyg1YhAAFtEUAAUokH8G3EsAALYnJDX&#10;QXOAcCX3keMo7Euy5zvN1HYAAYsX2zMyB9GNfZyXptCepAhMBEm4tzjcQmLjd2tMcLyY1Ax9S7GG&#10;cCgdjj9SltuXo4Y05houAAHHIdECIk/EqWCwZTTTB4vAYk6A4ZhhySXAACGTQAAYydjKACCZc2ss&#10;ugWnp3BumEO5IenkwytySkJJQuAoL+JTEPldLUuSs5VwcKjHohDGSPPFI9BYhhjU3vNbSQdPpUTV&#10;y6Lm143KxnnF2VyTSQBB5RwNNOkqZJWkDGUTebB30wJVJEOaXk1qFkJFEXuvxw7LTIvjKCww9bJW&#10;Bn+IkYaciRDhjvn8UufcADnkIem/xyh0j1GwnCZOUq/zSMbKJQs09AilryQSUQ2CwQLUbAABuj0o&#10;HPCOpEAAY1JQAAqpQAAPVKwAASpcdMbVMQACvpojhHVLgJAAGXTsAAJ6fMzAieVaxlGVTriy92U5&#10;IUDAUqYAAddTwADMqkACjYFmyMrSOtCdC7ISv5nZBpecb6xEIn8O8f83JxEeNg96WBDKLHTd9W0h&#10;5zUDLBj838wkHlHFhHElqXxBzMMqMMpCSLTlMlVsM5t06iZCxjB8AAEFkXIqYsMZhs6Wprz1jyS2&#10;VJWpaWdV2XN25DzDLBJDX9QtXbFvfgcQh3sw6kS7MDUY6atiVQbiqSWtLw57vxIPPS0pSiEr6Ucy&#10;q19uiorBsVMYtdOEiEJQsvqeNan73UNPCKwJ4ZlmnOaY2oh4ZzkeQNCQ0qETUz2tEwmg52zKTNIP&#10;YJ8J0q3mtsMQIdxuo9x+MjN94k+DcxTt+9Y5J0KwJ4l4adPNdDpOVNDW96bHHqmBhiBMAAGMLFzF&#10;FhkAAmcOAAqYBQAAjMRJASFNwcGJwACoxUWYtFVUTIoBNjGjtH6FNwrCltWhfMFHbkWYQhN9pEqo&#10;BHkNId7rn2qZRNqN8bW5X2H+hauTW5owGYqVFRxCWVRocyQxepmXnk3OHRAuywVg5AqeOs4ijJaL&#10;BX0ZRyTrk5WGsNm84cjwdZ3ReBqybk3QOgUWdPCMH5e2ccWR5qkVpSp7L4uQh73nylZPpoQwOjDd&#10;aUj9d6/rereJEjRaclqZWDT0mlLh6RRF9LBZU6DRRgThugLyvpD6b4VESokbqgt5sGlRMwhZYNx0&#10;iPzuvrhid8rWv22CcvG7azTwXNDp4rJmJjkMZUut/pa7FJnHadOD2D6v3sL4gZ6eO0tQoxwQ+imS&#10;l4YLOlbSelb8CHbudh9LTRxfAADxvcAEoxA77quZGS45MU4rzuDqntPxicH3ymulAKlUpLMNH6zu&#10;gcGHTdodNN+f0LbRIflHZVQqxoUxvG5x43h/6vPIvpAyjlOjnLeQaPZzZuFkHVYdTchxx57qpRzW&#10;Ja19JvvaSrN+2HQgAwmzpnhwzMGYOayrOdlCu5vdBNU4IMOqdEhlm/MhSlT7j5DFRg8pdDu10Rbk&#10;3T2Cs6rLnpSW8dSVPwUpN3QJCbUMGtxankDgtin8sy76/Z0nlElYpbUoOkSs6qIZePWha2VL6oNf&#10;O2O2ibmYsMc3V0Jjw63NPxktZeeJx78xCMiVhKnVQlD1lRLOwRYeqb3V9Z5M35vZQtCPd/DA7gXd&#10;sBLU7Tk6PvXJ9dpdjmnovPprrneDTkJijc6UZkSejQAAHP6Bcw0fTAAEr62UgASFiKLYAAHPvAAa&#10;gCwAA3/yWrxiCZLO7uvaB3b3nWcIaGe1Okvk8k6pBS5jWbnJkfOutyG4/+gYIOLaAqyCKWxOHAAA&#10;EVAUAAHNAaAABJAgxmA2AAA7Aqwqwu2Yk+yAMwdAUcrKK8LGLK9EBdBI5aLjAG+6++AzBWK0OGV0&#10;I8ucMw9EUclCjw7fAgBIzS5w9NBM/w04lKgKMCe87QzWKUtGKW1G2cd+1GjQfIjUQO8ItYwQL4JC&#10;geMotomEuRCnACmUd0NIs6tQ0o6kP4ywPC62iig6/u3IMoUcdKAAyA9KKUMMo9Amsu4wI2ugI2X0&#10;3eyOLu8+ISzei+GKR2R6X0Lym4BXETB6QsTC2EkqJbBs1qTo96no3Es61qZOhe8A/mIk/aXtE4/g&#10;2Q+IY4emz+suiiOa5GAADhFYtWCXFeAADFFk96GTFqAAF5Fw5yqsdSBwbG6FBwhmAuOm/3EmgIx0&#10;a+fQMI3I4mt2SyXw8SOTEa+Obm/2TKGlGuH+dZGEucs7A+G7G+AAFBHEi8jBG0AAHLHRB6sMZwEE&#10;AACTHe486SKCkelClDDGZUsUijBQZUTfBcJodBBWAyN09EdA9EcwPCWCRUz0m4zesMdAQ+oS/ivx&#10;C+0KnKlod8OHDAJa72eOMJCc7InolunoIS7Moqfo0GKzCse4NCemlo7kviO3CqNId80CYcIfB4lu&#10;Tem5EYa4gxFDCkkgAAGdKGAAHRKMN0OalGMok0BCk+/sNCLzDuJiNawAVWZQsUdAr46G7qz+m4ZU&#10;VAqC2m68yMTyrfEm9o9y3U28cUMDKq1kq4IO9wj23SO29w7rFIXcz+Q+QsZUlC32ECABFVHNAUEU&#10;6GFdMOU4U8svBIBck+zPAkAAA9Mk484hCes6j6mYJUWgjtLVGGKIliMIObBQsvGqhct8jfHQHKH+&#10;X0vIS0fbMyMIOMJadAMbK0z+/OSHJeKy7rEmZa2gLWIS9FA+MaMasVLASHDgc9NogOMC5gKO62Mo&#10;sUsMqKJvLeWVCed8lo0dCoWO0aIY7CMLI2eWLyWCe27JCy0E2WXK8G0+oJE0d/LoOoJvJsS0n24e&#10;uqq8qONC0wtm8eyuIQdGeClOMiiiz+9sLsZUOa1GyAGxQaABA+9w3kLzBQ4uKcPVNZGg0A0y7hCe&#10;luMbEeNe7y3JH4ncWylfPcLsQMe8d8oMnAxs+NM9RgY41qyUWhEzRgtou2ikLWy6xdJ4NysMFhSE&#10;AAFXSK48EpSQbGE/SWd+Q/BRIgIQwsAxBSA5B1IOWsSdPwS1GaZa7jJmmCy+NDRUIYsVSlApAsj8&#10;4+jcjjNa76O3GkWudlO4rmnyJbNbJGtU0DAycLKgI8ke6FJJHmKqucsu6CTOzg5o488QNyhPM/TI&#10;IwQqI23EenJFTmj+vU0os+0WJaWCjQMaWCgfLJIqs0S1NkV4wOK1R0v0KJBtE8lxR1JU7ILyOGe9&#10;Pos6OaiiMiTeijLQMM6acnMesUNhTMUdOO80wGl+Ju5Q2JFFB+MCj8MwhAsw0MJamQmQYvFA96j2&#10;3RPmlkMVCu+GoA/vWwx5JPRM+wy7Pire1qngxuenOsSJHNOpP2JUpKGMAAEJXyk+EtX46GFJX+Lm&#10;Oa6KBLYJEIdMiiBzYTAvSmdAsUzE1soxS00CsyumJKg87QMpDdNxKY4pTUrEiEGqH+ucm5P4Sy7q&#10;oyKUUccaJaf+/uvzJQtWJCOGfYPCMMUcJDA/XnQen+QNOONgkKyAOHXglZTsIkfOIPFQf2/dW6MJ&#10;Oy7GL7O/PEnLaIKyOGg8cueQLvPoPfalPSlwszMuvQyVM5LXa8YNVbQ294nkMVaPagtk6GIS62/e&#10;qwOnCVVmJoluOGlG3PWTJYv9UUOk7Qj8fBVOMC623Ij9PIKUzeMw9aSPXhRbQ2jvEhWrO7PlT7C0&#10;k+4m7q+EoG/yk+hFLFD8xvbDQQPDQSIlHMtoQMpiG0Z6Z+z+ETdkbGpoFe96MiudYSBzKLKOhqHC&#10;JwJ0BveEKXMerxJNWbJlC6Ie7dS5Yi2O7KKC/IG+ABMY6M9TNbY8bkICgDJgT/B8FAAThAAAkLAD&#10;8hwAAsRAABikNh8UAIAf8bicVhz8hUMAEjAD+k0klEjjEajj4lwAlz4kIEiESAc3lL7nUdjIGnwA&#10;dNBlj/AE3AYAeNJmEvB1NAEFB4AfVTADwqwAeVZlMRAszi0ge1hos4lMkBVnsdHssjAVtksnkz+t&#10;9yuMpur9vFzlNTfV6lF3vMbol4foAnT7w07j88vWLld1w9DAFtAUpwVfy0cwmMy8ohc0yMrymZom&#10;jleLutGAGby8rzb32GJxGnh+Ry+RyIH3QA3QHxk+A1pvWqvl6uvHk+qBvLlOjz9ergA4GS3E7zfP&#10;y+pnFnBVe1WuwMcuthe1Sqmq6fP1Wj1WX00V1sVzfFy/qnErlH4knP50M9icNG6L1rc6LNpRAbKs&#10;2uqVt63jdumDEIsmtzLgRCwAHHDIACXDgAAvD4AD7EQAHrEoAF/FDpJ+BMWAAC0XgAHEZAACUaqQ&#10;pUagkAEIgwmqunZIAAHzIbVrylDoueushny0jJQOnD4oy1TxrEcUrAAF8sgAEkuOEtcvzBMKyqse&#10;B/tYjjpuLAScQMkjkLk/6js6kjIuexyKpW1TvorKaTy+zZ30DG54x82QAHXRCvAjRcVOC4p20gAD&#10;YHurzuL02yOMWzdLT6uiTtG0c3r07K4T9NyTsWyK6z+vLqsRVKdyivTNtVJa9NGlDLs2xdco4/Sy&#10;tUxb3Lc0dZL/Us4LcutZSo8sFVQh7FuelD6I4/KKzWo9eJI96M27CbKpXCwEL8kjowa6c9oy4rIu&#10;Lb7PIZbNwMY2iQWDaKH3VecEMZL7RWIt1dofBaKuxXyK2vKScOjJ6juelbnvthyGVtI6JYMojItH&#10;FgEuFS0Pgu4yT3GAEgHZDcOg9lQAC5lsSRMbWYt+n8GhrmwABTnMHN9kjppRMjGYJhU5M0vNVzFh&#10;Mm16olJwxDQW6gAAR6nL0xTmstfzAmLBaY2NayIlFLM2yMvufnySMXPScTujM2pHfWs6SlDInJur&#10;MY4AB1b0AB6b7ncXRg6KY5eesisLBriuK9qOb6elC2mtdv1JTy5V08KiJRZ65MjM/MToxTausvPO&#10;zA0KK1VUyR1kzbN6zoV58nW63cWojL8swtio52OrvMvvWaMk9ZNHTHa6KwrwMLpqVum6ckP8t2zJ&#10;/f7K3O3d9WoqjFuL5DJeaiV5Mve6QVCk/Wz4sj9+fBK81xbnZvuirAML0jo94leIIZjDhYfgv8oY&#10;2oo7FVzE2Sg8ZebJDngMgUQchLsQFwPby3sKEEwAAigsAAH8GVJGxaA4M6aOQAAhhEAADsJQAQPA&#10;WABSwEIWN/KyPIyRdU4mSdIv5PDCCSO8d4cVDI4wAAsiBCGEb7Uwu8bkmIw4/zRuNMwu0qkKDhF1&#10;OmZt5xoCdxVSc59V6+ScNHJGqI7RR3xMlSCiVwsLAIFYK0OaNkaoYMgAABSOSjYmqxI5GaMjJ48G&#10;jUsyQ1Sxy5P4Joss8TqXDLlJG5qGJJ3UFyOKwIkEiovGMeIZiSbtpCuVI5EQzCeU2JGVOskypqpF&#10;EoWkSKUKo3dEcc48AuTSXeQyLcShW0nHBkriwf0mkum/roJ+xEhkmHPEjXYTtWxK3BmqQbAmBZqn&#10;Bqif0ShUCFJNlue5H8kj00wGPfKXmbBZZprhf6TRhpwpBHCNUc97c4zGNuXmdE6cCgGQMAnIgADJ&#10;CkqEDPPue6FwTz/ns4M0cIAQUFnpQeKBCJ6qWaBJOTxaiSQ1mzDcjMOlrQ5ouSMyMPYfxBhECFeb&#10;SIjUTIy0iF4/360ZL0000Y86XFAKE3hkkII0Lzke6MvMbBzAAHDT2fq5ISgdRojY6JqFkHNfeUdR&#10;A6wADnqdQc6bQKdO9KeQahQAG8L8OKyaptTx0VfjoyoD1WEWyclhSqQhRFROZlcXaRjoCQK2LqsK&#10;TMqiiPcMWtt1UBnbmMW+6ROxD3cmllnRFy6sy8ryU1YclB5JtnwlW8WyTVYvknm4XIxbZyRnPixA&#10;COky14sXIYqI+ZVDi1yreYieTfzVMkNHM+o5K1ZP3hwSq2sh2s20pLSRQr5C5TumkwCcS3qkrznD&#10;OgnE3zJQzr7OU57JLVqLAjPZvDTQ63XpgOkAANLuKDceQxBqDQN3jR2hKOQFITwQpqVC7xxW2Fes&#10;uXqh5kqLWTS/RtDUQAWRCpBWYtdI7bW7TC1u4JlbBuyuGkJIlurjTWshWpT5brHDNwoAAbeF4KwX&#10;BvhusjHVjFrwY00bmIy9U1MW0BQI75Dt4ulT/F0yCXtNq5Pm9MKY/QFmHFksswpD48ndXN0JiElJ&#10;EVE7F0leGBvBsjIeU1grhV2SasMyuBWRSBdPHYoi/Gx5YJS01iUNJQFldfLgiRtydl1OjPAn86bQ&#10;lduOuknCDaUlEsWYVW1p2wWGMLFA57eEG5myESdWzsbZMHwEvN7mB2kwzddkrHLvLjznl5DO475i&#10;Mn8mpZN8LCyJMkihTV150zIiL1IAAgQyQAA91Vd40djlLViABi0DOswAU1xbFC9ljlbUCegQy+Jm&#10;7mV1k5jxuZO6OX6v5SFq1KojphcbEotzTTpycVtcqwJIJtSAuQUcyIsdvKGscEbcQALVxQjxO6zx&#10;xRpbr3JAtF4FlC0uHnVRWT0Tgy5YDYePDQNC32fSTTI78bUqFVESuYpiJFZbMQl97RVC67XktIYy&#10;9ejMbD0NPbepDJGleLq4q5L6CRtNY1g4jJkbPNLSbpZeemDK15IedOKFxzo3HuehdBhu28GbcHy4&#10;kCrl+28pkheKBdWm2oc2TvKksjK48azgeSeVMGYAkW5SOkM2kvezdYVMM2t+nDJwdNBtq4QO8OeZ&#10;sT/ZwACp7UAAJPbSUxwtWZuKBKCmgOjjHOKFq6ax4xoXVkmVGvpMaT12GxGeumRp6OEAAMPGAAA/&#10;4/n8RdmW8aQLbyw/6uMkuqbE6bgxiefAAM/0VVKolXMXFA4qljn7vAAN31wAAi+xAAzEbQAAg+3A&#10;AcsBoAAY+9AANX4F2ZDsk4aX0XfxwABW+UAAHPzfcnMyASCthheHv/i6SfaeT3B40luRWY5FUGuk&#10;wOcVJPA51PZIfJDHtda08RLlxDo3KbD31TB1LRsmq74PqpfPGBMjFjRpFM5p7EvtrH/CaGGJUlxE&#10;LlvsbijjRj0n1MOl5onC+v2vovIitiJEGm8DRuisFsruELDpSvKKMLCOlq6mkOouLv7rluSCvIZr&#10;OCJMDn7HzwHFlKjj0GaDdvdNYlGMeF+BRwggABJQiAAApQjgAO6gAANQmKDkGsWsaDLsWm8LVr2I&#10;oKuFIB2sXGSOJv0swl6LbvBrbjICdkrBxPFvGvHgPwMEvv7Qwi1heQ4h/vaKeKfGwi0IXm/o+C0N&#10;5KqiolbQEJEi8qjC5FLG8LMifomKlvbPcBsxHAABwRIgAN1hpAAG6hyISITFYDEPYgivYPZEeNlG&#10;sCPCHsvpTpdutKqImQ+pnCXpzpJpOORjKufKil8JIlWszjkicDIxCMmCSJSRcQQjClmNHK3LMCLi&#10;Kr/CyuKQ2slpKrjuNjRjiiUGSOVFOqkQTiiF5N8Mpt/sGjKvsjKt7DGLWkLshkmGyH3MEv6Gks+k&#10;Wjns7iqNixhDGiHnhN8xhwUJUumKKMouLrfMdDGM0rRCaM2RURuxBDCkvuZwbv8F5uwDdqaweP2k&#10;GjFhbyLgABHSNIMINDLyIDfAXSQmpGqQoiOL2GSGSMWoQLHKnBzjMQuFMskpXwSMAxRQwG2xggAQ&#10;zPePfNYG4r/vJyavKvLlLKOByyjlCpFOalyDFs/slnBjosGR4EiSGDKi6w+moAWgAMUiqirhmSvw&#10;6vFIQQ+saFLAuyzgASQgXN2p5xAsoJgJBrLD5RBwvHkjYomOuq+pJrlOVOfRgPqKjxpi1rSi+spN&#10;EOBOjjEDipJnXwuiQKHQ3yar4nEx5R1Opq/SGyAvCG0RkPDLbwYiuy4RyNOCurlEAwZLizQLKDvH&#10;4CMlbONuWDOMltFi3QGlLnRDCxesmxbzASHKJC2TMp3OLMISZvJTiQWnqICGJyCicTRSAN0OPijr&#10;4wcjgjpqrm8FRRwgABZzuAABKTvgAAbTxCvDFlbROgAAVT0lDDLpfDglLIoIoDLh3T5yuh4CvHdq&#10;VMGQUx+v1KOAZT/gANYGkOUPC0Bgx0Dh/txAjKDsRhuINlKLNFCpKwBOPTpP9PqyDjGPiqqLxgNp&#10;Do8BlUQywsaqVjYigrtAh0UgAAj0WRMqhLVr3r5lviVufHsC+nBtqxdq4J7F9HXxNmlJUpKq6M6M&#10;gttr6KVFbUhjJOyi8lqv8qKygpKCdnhzcF5uVOlJDtFCSIpyciUTtTTuszk0wiUr5n9UwUjHmCfm&#10;ypULNiGTykiRTzD0oN/SajRkGoZjFnBvxNMswDCpWyFJUsDwRkwnXlWTejMTnMn0zyBiutAOvIxE&#10;AU+TqCvPWEGlRF5SLhbgABO1OAAJ/gTo6GmiUAq1SAAAV1TiUjFjooEPrCjkCi8mgMaOnJDUC0CM&#10;QP9G6G7T/gZUXQ2SgMctmkwUUghh/xQoJgoDMKvh0G/z9ItJzTESbQaTPVppOrbrVjnxFhoVtPZm&#10;ZIQDIrHSPgAAp1xksEtQeU4zaMDQXMeMeSyClRr1B05UyP9TCV5iMv2ufFROKF6kwJLoDPDxcsrV&#10;71aSaDMJ3T8Mc1+UZRUn5SHiftKVFTaubS5njiKjp2F0xLekCTlSbzWCjv1OOiqHYnaV7FCjVF5Q&#10;yR6OVUqWVS6CQQfpPx8sc0/2Ov2msuNyDRvuVs2jhWWTkCU2SRxjVAOWiSbM0CJDIwghRgABX2m1&#10;ygXjMEGlbAgWqAAAZ2ry2FC07ri12I7kTQ8wxWBzijJSfq92Ex+nBxLgAMNgbgANZgM1fUB25C1i&#10;AoAXIE/3PBQAQYQABjCwA4YcAH/EQABYoAH3FwBGYyAY4AI4AY1GQFIwAA5NEIlEX/IQBIwFHo6/&#10;pkAH5NZbJHxOQADp4AAjP4bD2vQwA0aMAArSQBMn8AHfTwAB6kAHdVQAUqwAB7WwAFK8AATYaXM5&#10;ZGpdN5fH5hILVapq/AA9blVKtIaZa5ZKpRK71arPen7gb3g7vZYy+sRFoxd7vb7zEsQ+pZZ8LhsC&#10;/cfK8depDnMNbY7F33NJthtJcM9IpJfY7Z9NapDfpIBNpE4rsrTHQVuwBl97gpMAwABuJeNoBLRJ&#10;ZPxANyuFx+Tro1FALUan0oy+e0AJy+N/mMZM9BbI7auDw+LZ99d/XM99f5TEt97abd/VgtTitHm/&#10;jK/CprWJA/Lxrw6gAOg86zwUkjRLw7C8L06CpAO5wAA9C68Pekjzu6ABLQ+ABeREAAcxKAB6RQAA&#10;ERWADtHyAAbxiAAXRoADdgU60KQm2zqwekKzsjE8UvgviJNejq9Py/KzrUe8nAAckoxhGQMyq5LT&#10;SxLMtIyJsun/Jx7gAFkxq0rh4zOAB7TU9Dmt8tUDLuvUmPKjsjwEiTHN8855T4AAOz+naemxQYAG&#10;/QyiqOB9FO4nSQx2ddIAAI9JgAGVLABKoMxs3jmSxBKSTmkEFpe3y5HqAB2VS77BwIvUGzlDaTpD&#10;NyYpmyqyw7Br/sGwDBSDWCX1uvC7rVXa9V3OyWTywTTN80zzx/WLhPykLz2sk9ruE3ECorBqQwNA&#10;zoOhUcDtq8yT3JHbzx3AyzzUewAV+iVd2EtVx2kvDHP4lbfW8jS1WO9z8P65LfSSyDE3k/yyI1gM&#10;AIlIktuTA1OvPYuBMws+LSRgkDR26ELg8wcNJe6F3gASWUgAX+WAAGmXwrF0KoWGIABHm8eLAsVO&#10;xWBFyuRYUbrxUzMpZAi7YxLFtrVk5x6cAAcaiAANapK+JavLYja1L8nhLrwACHsK8HnsjktgsySN&#10;i1qSZJpVavrhiyzOeIABTu0KmzvKgnCABpb9QIHJYBfBgBPh5AAcXEoOhIX8bTErJ+CMVRZaqTwQ&#10;k+ztU3KQN9MAAHb0D9LxaKXr1mS7wNaCNWFpG4ddVcgzi+WBs0m2ZXO4T7bTht51s8W31Xg6V9Iw&#10;nfKbffR3+juN1FfHMuNcyO8u4W1JBT/N1W6FOrO6EDQJ67J3w6Fn8s2tO2BVd/I3Ou0exIKQyDk8&#10;ltWiXnvpor7sw00g1141VnnV2W40qWk3kVXa/QlZam2nQYAkY6ZFWes5aoBosbD4EkdQM3MAAhIO&#10;AAGTB8AANoRAAAZCVIQ9EcgABBCturdyztCPO0JdhFYXm8POiiFCzn2l4QIst/TvCVrkaYmtxI4k&#10;SImgm1ZrESzDBFicP8s5jgmRTAABaKyjDvQCLhA2IJszamdgcWVB5jSbKhAAPCNCYkyHQG5G0ADe&#10;RsgAGtHNnKBnBgLRadscsewABCj8zZnB0CkgVAABKQzP5EHnem0Y0JGC9MnKeO+JTySMr9MWTNe7&#10;2Fkm+eQSGH0FZQF3QaY53Bp0HQIXiYl3TpXZw/Iyfk88OiMq7YM/V5a6HdvrJA90ir6DoLEekbV7&#10;kwpcyTPO6lbEuGSxfI0uI2qr3elNlqvwwTqCKsVmScKYZyJeHVL0h1mTRIFGCZO8RbLOXqoQTxGV&#10;thgkHuxaS/0prz0CMymmSyZE2pivEfQgZ4i3yKnnjuUgpSvTMPMLoO4AAdaGRvb0DuiDgIzxpU6C&#10;GiwAAUUZcmz6fIAAG0fU2jhjRJywgJQq2QeceUXvjeU80l7+VVr1mCcgvUOAADmpxEcHLU2qvPS3&#10;T5rDWgjD/LU4YAASqkAABXUtz7oU4P+XIslYTqpZtJQfGgeAAHGgvlBEUAA0KwAAGrWOFMJQGUSa&#10;a0+JwRYVQsMdR8BtBJCSLo7OmLUqTJJBc8uE2rspqGYeQ+BB7wpQGOLueeg1MX/WGd+SCT0AyM2I&#10;YQZJAMoFaEgWEdB5FhLErkjMWdcEvZbS7eieS0xyZFzpJDM45Ex6AzZYkkFmU9pqkzQGR1TrlZ9T&#10;LOQjukroqjScJtFx0U917G1kWp2X7SXyLakaaNh1eHgxhkpKae9q7Sw8fYWVCJtZ/TNmYRl7xHaz&#10;FdK/PeRRtR0XrAAHO91TR21KqZeWoyBgTX3kACOFKnVOtCaFAU6tAzzwaZOjt4irZoqrnTGZog3c&#10;HNgbEBjCV1af3biYETDA/2hKpHZTpqDUmiKdN9SgAGAiT3RqfBaScslhkzxJVuE4AINDPxoogaKF&#10;aBgQx1jFKI5FJKUosCGLBLJDASYnAYitLJX3UlGTamx0MiyImgwt45NrDzKurX6yxgjfQMY5X+UG&#10;U2i3RmBacxz+5VEzYjP8w1nGCIEQfgBnMq5E5YsrXUjU55F5yqAYcxLMnPK5Iw61s2X852NjrDRU&#10;BJC7sySDQjLSDcxWsyOdVj9yLwmDfBJ9WZgnkT3sJlpo9LbtWYbjIi79kVZEamwcInjgVFAPlNbo&#10;5I6dbAADtrl0UVgLE+KA/IiTdgUgAa8CVNjOqTI7R3cqYhL8THCwImuCN2DkRggunfMES0g1gGgA&#10;AJ23wAAX3FJPCtjomEZCXukf6Bh1btjUCyPsf370DMcdB+9qogTqzA890x277gmonVlk+NBngAGP&#10;wcAGsWcyDABiRpw4wAVrAAC3ihcS5oNt/tQliu8mlwr0k+SIAAJ8jABv+REY2k4sjMaaMhcG2z8l&#10;a+mRzENGanL1KRtapHaGDzFVSUGnTMLU3zXZOhILx2km4bWXz5jisXKbaDJN2dKZKMHtaUxjkGtE&#10;c8XebqWFdnQPzl6l2hymodxYeznZIcxRmnup28t5exSMJBJ+xOhLN4J6Elmz/NcVaU1oSFTqBtXw&#10;khMg2kduwAR7HKAAPXjZEW/5GBOUyHaMgoraCCkNG/NW/t/qnzSnajOeR3NY6qW7o9WWEg0ZnqwA&#10;BU9duHcaPoCYWiXFMJhKiVwa2EACoSFeQqZ5FyQtXIabRmsJ06UEZq74SAxjFohQxrsrZbwqitF+&#10;Q1eB/9kAANfucBdFinyZOmTr6ysTPnG2KeQUA5+uFOWrE8q0XKzKhLPxk2vKnrE5EkGnzWZeA5De&#10;4jTSY2r/iVyUAvShDM51bRDc6XQlhHbw5CsA62BHbm6dgl7Zg5CUqRa4Q1CdbjzP47ZBpDo0yCJT&#10;qu7MTPrCjPLLCxgprMS6JJS0bLawC4Y3Q3jt6EyCJbYxxhRVacYzDUDBMFJYSzyYr/A4SACTDpQi&#10;SCJHbwaCLR62A6BQwb4AAQMK6jykAkKCI85k4E8L7y8LKuK35HagZA0HQjrzoipohDo85ILVo5Lt&#10;EAr5EBIjJDrbj1r174EFJZMBgAAJ8QAf5k5mTkzdIJaFIb0RIAD9YDiuRNJNZ0C+LjLUkI8FUBrN&#10;wlZoQxxmSOAAAYcT7ZB0QGEUYADWwdLxKPj7IH6EKEZSAdaUCCKoxHacIuYvSvYipyKRC7o5BoUN&#10;Q6rlq6bfboqSYvRII3x88GQs7/b/rJba7MLmZIp4ZLS68BTp6VEOqU57C4idMXa1Dpg5rnwxxdYq&#10;cCqLamZCrPBzSUCeAppmUQY7ZXY88E0c7oCxQprqyysH4wbuJ97fMACMSdo8AmbjpVgjrwbhTuDZ&#10;qUJ/z9zBKWgwSTJXi6h4hiLFihDo5Co6CJKwjWhTsVwAAP8kJ0QtT4DEhDrkxm6/SuDzJig4slZT&#10;rZbpojpzzkJoRBq0KbwiQ8785CpII6B+JNZEQXgAAM0or9LckPxrEQAJ4f43xk7ILbzcA84hxvkR&#10;g5IcErDzT5gvBDgnShC4khsaJCq8rbasIZUs7Oo4TyoAC9YdAAEj4HUuJlxmBzxk7ezTwm0fojKC&#10;MtpCoEUv66TLSgbeiyC6TFkfMYbQkfEGUu8IDnZ1gjUAhkcZhLEahLJ+0yiqLoaHcCUJB8o5CA4l&#10;6x4uB7Q4qxK445B7afcfxXwxKmzQBJ5BrSibcbymjBMf64qdyVDUTQzOkcpVbvZYKeIjEFpwRwkl&#10;cla37sEGSysHssLTTVcZptzc0dUxSHa10X8JQ5CCLcQC66SUs1ER5eATs8gAAY0874LySgYs5ojk&#10;zkygaGY6q35oTwKa44pTr+ouE3gkDES2p15zw30vTGLDgAAWFAwAATFBIAADdBkS0pJLZLoJof5P&#10;ZPoElCyo6pKowrwCjY8To3zyLhJRbrkAc3UbTCzLRYQ3zKJBrg4Y4AAZtGCiT4DwcUwpwqBGgFxK&#10;YG7hpsoxxTqeS6UKI4QYVIi6SEQGxootVDbwis6vg5BIIxz2UBotRDou8Lgk7wyLw5E4seo004ru&#10;sabtLUh9CKMwszTvSVCc69MDM3omc1T+Ugp6wk8ChgjQhoimzEiAMc6hE2g/Mh4zEfSSw0Z9TQrs&#10;c30D04CYqWLLlRkx0GguCgA6sHCs76g9L+LWcasiUsTok6jqrUg0ywa6kIol8jEXNFYjDOMYYxwW&#10;lVgAAUdV5PxQBHZBqoz3apYFdJiFKOxwiCLzy34vTkKe5zwtRmSmxDrqA6rfgiU7pnIVtZwAAPNa&#10;Jx5TUPlB5LFCKogjqoxSwGTDxAzhgadcNGySUtbA1TJiNZUaUBrQgvRojKJoQYteL6QX4ADHQCCj&#10;CjQ3ynAc0UrW5P4DpMoHpVBVRk80JCpoRclGo30rciI6DXh0QvVWYjDLrTJLc4qjqy5osyAsou8d&#10;lJMYaxK27sb1DU8r7Qxbczo6JfDLUeUmTU0e7UiyUsSu5zyoyoycSW457TC1pzDC05ddR4p18HrS&#10;Vicyh9CCJ5FPVOR6gy0/0ycgVmEdS36ga8sJoqcncGq07qzq1k1TtrYz7nM6ZbhHqYr5FezzK/g4&#10;ou6mwW9toAAVVuAAErbhSmwqqhUqxGNHcXM5Q2tqpFlrAuC8srAcFebYhr5oUOQliCNxJAxIJIJH&#10;YD9yNerHZDpMbeEX1azc4gKAFiBP+CP8APKEAAdwsACeHAB3xEAPGKABXRcAGCNAAQR0APuQAB/S&#10;MASWTSaRv6RSQBS2VyqUgCCgABzUAAGcR+Qwh5RyPTUBgBdUMANGjAB60kABKmABxU8APapAAHVU&#10;ACusAAgVsAO6vAACWEACOyAAL2cAA21Wm1ge3AAC3GZQQAS0BWCxSegTeczgAgBt4EANrCAAFYcA&#10;PzFXODXa+X+T5GTY6TzOZ5W6TO/S/GY/IzGQPsAP3SZLJy7NzPSP3OyfN3uT4p+a2TXvKabN46Z3&#10;vcy7HTGZ3EC3gCZ7gXTHY7ZaPS46kvUAPPpdHpvfrYnFzOw8XhZHNyfHbaXZeUSTV8zWaHOeeTzH&#10;2SYF/H16Xl+CXe2Se7S+fv6bMIMBMAgABECABAIEwHAr4gWuC5JivaZtukqYpO7r7Lu/qSssujXL&#10;6nMOr+zbNu24ySHPE4AGJFQAB1FoABVGAAHxGa6pcBkbgAc0dAAUEegAcsgQa4YNyI7DZnZJEDQE&#10;rYgAACsnsMxESKqB0EgQzz1AfLQAGDLoAE7MAAA1MYABNM0nShKjOzUzbzwJK6InemibBnOs0Aqq&#10;KpukeYABTPwAQXGq7vI/1C0MkzNjDRR/nhRquq/PwUgAENKAAelLgAaVNAAcdOzLM59VCAEbgYpC&#10;lRI7rzgNVYAVCfTOHDWLPMOBU8ntHMdhFXQADhXrIkrYCnKg5YY2KAAlWQAAaWWAALWdUccTe9DI&#10;xImZ82u2kJvykiZvVCiTRIk9YnCAFxgAtwDzmoLNpjEkMs5EScw2gz8JVQ7OP8mL9NY/9BM8mbj3&#10;pREP4Gv+AW4ukSQgzLkPvgrvJy8KbNgkzzsdeK/vPCKXOXVwAOse8ZRo5+Puu5eSJnaVqrpdiSRB&#10;K2S5DC7OJm5bzvOmLl2kmNVgMzuFoMzV5Lo9WPP9ed1aTN0Cu7A8lQRWjiWyyOe39jFzrfq+X2+y&#10;TU4Yg0RrExzuscCOzWbZ8KrlPaJoqLe3xZF0iA2ABybtmORHwzy1AaiCJTiAAi8FO9APk7stAfKN&#10;au6mM1Gnx8eR85dScIEvLABa58gBswI6lGe9RJjzziJ0gAAx08jVsAAO9ZrF069gUNQ5h975eKvb&#10;n+7vP7QC0sJCb/gdd3mkqlW7lu6mfi6TtlpXfE5z7zS1MAh6gADl66fBB1VKBCAAJ+/p6dNEk8Se&#10;U5bddnQzxLv3be0H9LPO7EkkHYABq/uztpfQxuHdrf78GDr2UOzgkjV2amLP8hIzqhDPsuYe0h9b&#10;/3Yu1bCcVi7Q4JkxOSagnK+ltkqY8x5wDmXMLYPUSd8xi4FExO6ugyJe1vMIIMed3ZuybQud2x45&#10;Ze4eE2aqeo9SJIXGOPeSV2C03lO7hdEIt8LS3rSiW2I8bLCcwuhcd0vbZIOIhgwZGBi74GMKJs/t&#10;7z4G5kHISTFS49AACijcAAUMcQARnB9HWErmoSFeHc4pmDJHlA4kAABxEgktqBco05QJm3vgTdS4&#10;8aZnXqAQakTxTinmPPuM67sdsmwAR1B8i9GMLiYgZlJC8m0DIvsEf8ZsJErR/u7d2BSWT4USRrdT&#10;INpxy4SOcM4yR/RLpNjtABMFvycjHLLBoAAG0yytFcWc703hOWPQxJVAqVDXzOwbLuwFpK7ics3N&#10;LEdEhjndjYnM20eJbG+tCYM/Bl7L4yNIa4Z5lpKjVH0MXBo30+33tBioZA007IGkwJJN6LlAFDRF&#10;X9Fou5J6FL3gObNoqomQR3jQT1j0JKBUVgCdRPkOybNOXCSZ5RoCQnneUedNUPyQkzpEWKKJxWnL&#10;vaq1U/iHi/vtJyiRkjbDlGLiculpzFCStVmiX8vaJGotRRJGIoLQF4Sqi9P9QtTmkl7adC4b1WwA&#10;Ayq8v4mMlBd1jAA/RYQ4jPTERI3x6UbHlTLBtOoqhVpB1sWlS84pZwLupbsOSttc0qkxhI8Ab74g&#10;ANVp+bM7p6gUWNdW60k5FJ0uWBLHyMi/Z3v+MiQsHY/wr2fcKgwZdo0uJeq8DKi1ICgyyAoq1USJ&#10;EHynLojocyj49uUr0AALlu0+p/KYBJpK1lsMkPqxU0sLqklim4TEzcJHRGlY806QZjrYQOiNN+cN&#10;ODPDcu4ri2qamPG/usxCg7Ui9zciIaVma/SYzTpOaWHq66pMzjJNo+ZrKFNXqOv5jTDS7wXvLf0g&#10;0HiVHnh0Ys9Tu5bSwRpCSjV/m8XtVE4CpRiGnNOjPIM856rEtJkG7uipjpI3kM9dS5RJD1URWmY5&#10;tjypyI0eUSeirJDztRiuXJ5pOTu1sMcoFQJe2q1NLFPdfhp5+zZinBOqx3Tl0VGTk8AAzspAAD9l&#10;V0zqHlF7Gvlu0owW6t3MdLZqtvwADqzNRdwLg2o13QEmpNTTlpS8HXnOYcnJbNOxUOjPS/lAwupm&#10;Tk9Uz7Q2GltafQcR7MO0s0ScLOjR/iB0g8Ibuk1eK+I0GBTKm3AOUcpnodBZi0SUskACcw2CGkPD&#10;jqkAAHNWAAtY1Jq8QCQrSOWcuIZLrBLYJOo0eFhpKExGVsEwBgqzGEG0AAG+yQAB92ZIRxLNjSuM&#10;JJLpbC0iZrm0mN0pZTYDQAqoxIoM1i6F7oVArARnD1bnuScVfrWsjGeocaU9UmF3vkLFCdcGJyVL&#10;vPOcueeMylGOY88pjzu7iGLhIyREj5yXY+PlWzEZ3TuxnzJenIpJS9vHQcSRkju6jE2Y9ftfbqcD&#10;KiXqqY6G6TSkxbYeqs1FWPUVM2tLEa0lA3TJdmxBHEi5cfKDgR2tlzTXxM5mTQWcx1gAGH0sz2gj&#10;1Zkl4LjqWX6/UVZm5TMw6sy5nCf13QaasbFvkWkJqSah09ndU1VqMlK+3mJtGeM5MSn1ohIroEVf&#10;yYu70M1WzLsp/QTZfvUkzbwtj/euHJzbZ9SgADX40ACwBKgA2CMpFKKwPeXZoXQZ/mwAd2AAnUGY&#10;AAX+jAACz0wAOItrOnvE1kFbDcnJOx5kjHtjAA82M8opR4zlkBH51XYqPgcor/JQ7oefjEKIZwJU&#10;VUESNVzwXSYimhpdk74SY5dAmr32XfojRS2oBfesNv4lhLmVwT3pdqMjOTFtXnqtTfTtWkQEhAqK&#10;EmuXNEx9mqJ5Kejp8JKUd2zibO7GzIUCWkO6NeJsl4l4qIM6/aiOucVE3MP25WvGxU36OyLoPO6s&#10;NMMchJA0OuhCVEd2eUPUz6Leqyia56VYarANBUZ8/ShlAaYiySWmM2yCLEOW0E8uA8Mi6QAAsIWm&#10;6yeEdOAwAAFnCOu8dStiKCUCOWHBCeAAB/CksA8Sc6kGaiUCaix2LWtoAAGNC+ZgzIj0X8PUTUKw&#10;BXCpA6WwaiSeTwhIU6HGzqmEBzDo9Qeq+wi6nm8CqkM2BbD8H+EnEC1W1aGpEKAADxEQAAFNEW8k&#10;2EFjEejKkYai+kAAWKBiAADNEy1Ar2aip0wCOan4gWmw2oc0XMGFFOAAGhFU0HDGmI1eCTFhE2zQ&#10;ETFozQlIAyWm0EBdF2AA8JFkO6igLeqsNiMWOWGZGOts0GJmY8n0v+f6xKJcv2oE0S78UKY6VFGa&#10;rAvGvswAX85OpuvK5OY2Qwi7HAM42gNYJmZI/UNmd3AgVeeVDGbYlyhUJcxHDaeEl4l+LusRGeO6&#10;zWQK3XFEIM/KM9FIWm5GaM3e/a5GxUw5GedC5MNMwkVePUOW3muwNYxMOKuQJswqcWLk6IyIXwNw&#10;u04YLuxuOGJmA/JZFkbZCE7aTUZIMcWkFHJsAAeeZgvo/ILFCASYWgVKzgQKaizcKskQPlB8GLKU&#10;sOVYJicBB9CI2cABJYA+M5C0LkhcUi0IUwPOIcBPKYZ9DwnawGvHD2oQMjDOH+ElLWLGLK7aDrLg&#10;AAEdLmMGMLKUGLJwRQoqrMENL6WUWY2k/mVeZmXeuZIyMi140y+mS6y9MYlABUcJJzGOGYyvCKWQ&#10;CUaktGGWkrDiBrM8AAClNCeGe4rlG6mvLIJVGuVep4KUu4G4rPKkM2wONmoMxIizJCJs6A76am4s&#10;5IvU3enm/OvKvs5GgU9YyQyPHYRLMEtSMWeUoq1kNEp6OnCErM1ezIrYl4zIhcrYaqoEgUbGxwQK&#10;gUpGJKYtBovEoIJUmoM7PYoZIQvG5GM3MCX8hIvWuMNZOVPs+tHqLvNuOHIEpiasqknBHSncNqJt&#10;HNH7JQLe1e9kKUUCd2tzKESu7bFoESrKSSl4X7QiRo082Q2UkOQEWlO6VY4cQYrYbYF7RWrkhcUD&#10;DPQyfrFUGgTETIcoJPQ+L2kABwosrYaijPIK27NQULSEMiBJSOH+V6DgbiB0o8AACtSgAADdSmsM&#10;FlSsmUmYC7S1Mqw8S2/EwKuyL+jIkw12UcRJQ+9uAAGBTWAAyeGSsMacltKoAAB7TqAACbTwAAso&#10;rkVQLkkwo6JmhzBERovcNEaRQoABB8GzUWfDOUPVAPD4p2LEfk/e3UJtGoaUNKxUaOfg3cuvTFFC&#10;5HPKM63OTbApPUM7Ior+d2cA4ULEmJUWGysM0Eai1eI6e0wuQErYXfAZPSoGMjUoOLPPHIYyvhUv&#10;QQ5+2mnzBigYbUOHN7MNLGM7VHJOsMiO3JU03GJtS+tcVfAQKC3sO5NwqejGi3VJAnQM8BWQamnG&#10;JdVu0GKMGiaTK050ULQ+D5XwzQkGl4lsPU06z2RhMgTUz8QElwQEaqUCl4M2wWRoOWXM1GiSRpK8&#10;ABQ+9rSOBIABB2M4UCtyajYDLBBkvKo6P9SKJOCHZOH+s49E9Id2EBZc987uJmcoD/Zo22uAcA0E&#10;eRQOMko6M2eUO7JyTVCeHAAAF9aNKAM6mQUmUq0EqHWOa6g6JJBCVe/sdVAZCWalGy1sLeJnDGXN&#10;V8Y9HHORGhP8YnI9BwMWurVQ+3UjWknnbFHE2/Ge6BUhWlPZMKg+dS4Kxg/4T4hIlscAcAJPFvS4&#10;zeQEO7CyMQv3Gkfg6BODBmLvHQnpai+/bIWm+uqo+zFCXzby6FagvKv3VM4uv5VOWnPuJLXaoaYf&#10;cZSGm4a2JIaqJiWkko9MBZEjNg5oeqpqVYjIorLWEkAAFXeEABYvZsos0CWe7nL+mSkGJOcoaaza&#10;KsUDHwZIGReseE0EJOls1erZLu6261MvKkw6d3cIeVXexzWkX7bg0WJMCdfcH+zIhgJDDhKk2yAA&#10;CnfwAADHf28eWCL3EyDMrlP2/BJGoUhJRuJMhcTUX6arWrVVIs4QWwoq1qwQ1nKHcUtkIMqgX7gg&#10;NmvCY5gic0koxjP4NnWHG9A5J4gtFCO1bQNnWjcs8FZ5U6qldcYeiOXaLyPLPWJDGy5Hgpg8VEeU&#10;bYoqxAOuhIzJHwUDbqZhT7QAJskxTHcgUK3EhndLg7cvWW32iqLevZBiqgv3W43PLNZAvsaqauvz&#10;MPhsJLOMgewhPe5HjWUKZ3LKJM0MTUPVdjBjHNdEAA6kFwesexT3cIsiIqTGA0+FNJeLN6RIl5Hx&#10;REQQY9Q+aiaqcpOgJCrMadcIx5GeoqVUVYeVQmQEohhpLO0WICCAEmBP8BQUAPiEAB9wsAAiHAB3&#10;REAPmKAA5xcADqNRCJA+PAAGyGJxWCgIAPyUACSgACS2WS6HAgAAyaAB/TeVQYAzsAAOfTacSuUP&#10;wAPajUB/UWjwh8Up7AB9VGez+WgQAVergWtAADV0AP2wACtAUATsAyeUyuovqoVKh1+wyuzTmTVi&#10;kWWeW91Xu4P0AP/AQeE3a53a5Tyx1MB3/AyuV2C/YB/3TFXiz5LGZOVz7F3bMXa7Tek5jMYez57A&#10;5y76K+3fQzi32+jU+FvuRvnBU3WXa1yCRA7gVyvAriS+rb3WXPVcuf10Da3kzy51XKarMay35iKb&#10;imQqGXPkTjnZS39vW+PUZO7aq57GU3Px4kE/PKysD/fQSvd1j2ynPv4njrMC66cMIxCtrm1kFJwy&#10;DQPWn7Ewat4LwoAATQuAD5gSzLKNY0jAwcq65nrEgAEfE4AFFFQAB7FrKHfGCZpqD8aOMADiAUAA&#10;OR3GzqJCBoAQoC8ZAYyzWnpJDhOemKGoeeEngAccpKcAANysAAKSzIgAHvLsqNqAAIzEsStyYCUz&#10;tA/cRJ5EM2zdNohTif8hI4dwAArPAAG/PYARIeslAAHdBAANFCratjMTOCUMvoxL7gPIzHIMzEEt&#10;glLWT9DlMvNBbRsDRz8Q+ybCqwoSUzA1jzO66aYIe1UGvG6jqPM2cbLedlcSozC3vTI0CKTNrxtM&#10;0C5s2n7X08ybVOpXs206/KDJXXr9QKrFRLQoldpS2SjvNBq5tKgyaSLJljMWxMPMDSqk1JNazuo7&#10;LA3iycG2e/6r14rFn1SirzLfaSsLfBsH3Ord7xtcDUp+1UmXHQDVUkkzMPY6SeYBN9TKJZEOQMs+&#10;EvVazAtZBuDwbJjVO6FGVAAD2Ww6nDWWZEOPu82yVz2b4ADTncjToeWf2wAA26GAANaNFMV6MDTf&#10;SBR9AAxqE7zyBeqAA4AHNa1TEnjrk6y3q8OVq1WuHiu+qAWAALbUu6VxxaC6wA0837nN4rbsf5y7&#10;y1ufnk0FBB2AAXcEAAX8KAAU8QykNYen+DsxMDet67vIqk1jxwbgasZkq+KMuwMGzBzKr2u3rqXb&#10;MiyNVxa5wa6iVswefYtv1FDgB2J5gAdfdNBcKTXn3kB3UnmnMMgzVYIynWLD3uEJ5g+Nujj0A2Pu&#10;m5sxzCwwklK7dCsMBMnJnFsT6FqqutS3LSnWKrPaik+wvze1RSyiTAt8wc61vQIY83mWf7RRC3o/&#10;R6S5WUBCXNOOoeNty5kbLTfUWdiBBnRJGVeWF8iyTKq/TcyMsKaoKPUKu05wQLmmGggqX6E6HC5s&#10;0LsjAd7OmeDohkABGgHwAF7HUACGQ6AACFh8AAHkQQACBiIABpyFwTGVSYBmJiYUxuLTEBEADZzQ&#10;KZVq4sCEWUOP2f2RVJ48EbGqAnGMyiDSPAPQ49FI0LHqpvBJG8yRk4mAZAADWOwAA1R5Sqlc8cGj&#10;VQcL8mBLo9wARfLut96Zi2LocYihyDS1zWJge6X6FbzkQKlIMayMYEzKlvN6fZUK8j3psKwg1sSE&#10;CtndcWOCVgABzyvABGcyi/pRlnYFBYrDDoIkmMSxMn6w2SSXKu6YnhrHXsiZgTg5TCyfs0UpKRd0&#10;WyUvvja3GD5izxnoX0ThMEvjFy3L8r157IV6FhLed1/7szemYgKVY9xRDzHmLmuiZUllRk8m05yE&#10;CNpsleViS4+KCJEvNbkg5YsDzXTWj++WQ7y3grKJ+ukydEjWptXW7UEtGQAAqo4kZja+XzPGmbPY&#10;1ZOHdDrUIoZTMcwADtpdS2l4XKZAADdTUAAv6cAAGTTtLCWmnJMToeNJiTE8AVdy7uQYAAQVLUBB&#10;ppyDTVJgLsdRxatW+U9Aoa0xLp3TzjjanEIQ/w11jAAEWsztDqKrJ5UlJA9EuJekQWegJZGOqAou&#10;/o2xvZqHYW2pcnBmGnVzSNH0wNSYNNkhLFR+qp4uncISmA8bDmnFzqlKUsIIbMSFSgLuzksSPpMm&#10;7MJ2tlSruLeI5ol0jVhrXeYs2ayvaDkmfwteSr0nPGTnBCp9ZlIGW1PrQhbUAH0kmXrX+ZEGKvG5&#10;oaX5VRCZAPVopFw2yrCrQTeLLwrbTpFtaK3AkrxiTxy7t5cC0VvpqvJmghyvZOHj2WL8W+D1dapk&#10;uNZRkEqOkeTELPMYgyYJlmLcdaIcmAwABnwMlQEWCTQDQwY4FwYi8IAAhcAAVmFYptVYceNOjDhv&#10;YdAAMzEAAAR4jAAyoFEdY7uLLtUlyxXiVmJfvMwzpWHv26ghSOgqvrRXnLsNzHw/0s1Zrwn1EqmV&#10;/kGgEW910EpcOjMDXqDqDCwnhKTGp5B1DEkrnymmZKwCsHmqSm1TN/CTK1MTdwsjTjmYAyeVKxa2&#10;WFGLjeCRGwxM7VvkJLK6RoM3mgcXe0rLBs4zXZflUoK0VJvCttjpkE0Vh2wt26e58asz4yoI9Vml&#10;xbkOfodRPKU4ZyF3VrXHPGpS7TB0a8Ayb13slxpEYu2Nv3fS1iMfjJZJiVztn4V5ZZLrxPMmdQ+N&#10;du7XIOX3exxsorhZw1Tf+hJV0mNQAwk0mUsmHS90VGmhlFieSsHBHiPVLh2gABZuWo9KDe7eAAIj&#10;dkewNgAF7vEAFV4amtaVViV0sEwbS3OkFCoMOAI3OLN5YhPMoGRMC25BtiEwZB2oXerl6ceIhGzx&#10;XRrt22avMrXV5RfjulvqiQyP0qHUy/INrp8c1cyaqLvBrbj7MmF+noUm7RBssyZ2QYuSJDOVvM5S&#10;VeV45wADH6I7SWUn+Y7P1qpDUh4y37O0rzrLplDqMH2DqmRrp5Fptkftm6hlTqP4Mfp3lkz793Gt&#10;w9ubehoMLPU51OtupTMG9uuZRa7G7VEGeRtie5Z6tsW40YnW+l/BWp0SZrvXa6SrsJ54Pl01l7bC&#10;vXl5N8KUGstA8ACTbQTzGJgFAKyd6WD9PJ4lIcbQmidx3qSsbvrd3eoDa0Vo41vaU3pzw7zaVt34&#10;bJr5upI4vgUw3GXaxCDXKFsip5vcWEkYgt+c7U7vDgcfTdp1a9Lp+JlXx8Nwf+upj6r2y3S2lu9A&#10;KR0RrjxM0T+samstfx2woPLDWHc/7E1bk3P+totmJLha/9AAbyHKAAvsuUY2jYycogMW6quOMqtP&#10;AObe2G5gbgmi7qvMRCjU6ukY40u8OfAwrq/m6m7MSMooWuvg0OJMkk54m4IYO6lo/YKuN61ioohS&#10;7qv0Rs5mLuzWjCOaK8t85uJMywK22KY4KxBQNszQ0ueYtyoWKTCKuW7sMCacuecWqKQ4cWbA+WMw&#10;bc82bcLs74NaLe3UC7DE4e34NUhwAAHTDS3ADU9kaXDSHSAAG1DkAAUUhKo4BUbSbWLmSY4wwGHJ&#10;AgQ47ickIS7iYcVoKOPG4xDOCHEYAAIECSrs4k+yt8YOhc0akg7Q7K680ivS/KuTAxBC1jCEnEMa&#10;vI1SY2vk1C+y4KtumkKI60/OSMkMFvFoZqakqM/jFi1Yko8BAk/M/RGATcWG6/AqTe4i7O8Yxy7u&#10;xo5I7AJdA6RC0e8VBCV61I66/AMmz6NYN6PMtC1S9I0WtYMDG86WvQXegMKtCE1y19Gaka8KKska&#10;TapASMne6oJdB8o8YCr88oLvCamokXAU76xExIToqSVwHYuUiyAhHoJSO6iihKbAfwN6GvIoAADD&#10;IuMqBtI0dsdkh2wQwU+cBas0jBDe9e3uBPJQABIUAA7iVqkMN682cWquzG0+Lu6cr6KIac+OAAzm&#10;ABI0BsUYQ2/q4nEotEhwji207ZKS5atEgY5fHypCJMvietFLGC0koZGKxtK1HwkXGobm62te1DGP&#10;KgdmGpLMAA9oGtKCaDBqack8KlCE7C5NB+Jc45F7EBKzCE1jGWmieYsE/LGhAct9K62yg01JAMdm&#10;nSceIYd+rq7pKo6woQOo0ooE0XL08aoA15LmRs7GL8jUkaufHnBy8G++fyyiKSz2flNQuHHMRtIP&#10;DoTQI0B1LWTBDPI8gUOKSYMwO6iogElkNYIiTsDBOG+EcOcSYdDO+AHEAABlOaAAbsCs/+b1LTJ4&#10;jewubQ90AAswBCasOCQa4qGyAAHDPGdqJW4YIZN0tEc20YSMUy8wAArBOvLJFXKK1SHNPuH+g9MG&#10;8PCHKjNaq7E3AikcvKt2/k/TP7K1KzKHQHGxQYx401QRQBQaV6cgKk+XIoGuNaPMy2ioN4crEyjU&#10;11BrP3F9Ke7qoorrIDEAkan/HhQPFJFObnLy8VP0t2WuW8nM7UKuutLCKuf4x2msMSbc17RctlM3&#10;BDR+09NW2YvGJM1ixq/zAeYPNKeQkbBLKVNVFskmMqPgK81OLCGLTCAAFhTIhoRqUKDQAA4ABgic&#10;ikO6wm3VDqbBQ8LYO6YdIfPuHMAADxT41KxGBHHLDPTyAACvUKAACxUQAAsQFpUYdowSBFTaqUqY&#10;ioMS+2ABOUABD8SoLmsRPTIEjU5CumJ47irMCKAAB/VQ0LFXFZPYLsdvKRK9AdBCg1KnAnFURCmp&#10;FQvdEBRRV3Vq8XKXQhHIuCeqfbKZIFSvCdLsrkK8sQpOuUy2bcX4Nw/c8NScnwK8nZLqkxWu0XMB&#10;E4LOnSrrAbHtSKMovCn2wDQnW46VWXKWNZW/GRQcmpF3VYV6nXQJQEbccWOogXFi/XIZBcaCO6xi&#10;kVRfVu/U9FKqNa2dHUoRHIyHWIyoQ5J0fQKJJ6iosQovJWsiJqN6qvQxUi4cbALm7ikMzsGIAAFn&#10;ZWAApYbAbc6CAAG3ZnHKEZZtFsExZyxKZWqWBBFuQsQwgZI8Uy+WQbDPPAMrBywm7iSY6iAAw6G8&#10;AADfanEcIFPnVXVsTeICgDNgT/AEFg0Ff8JAEJgj9h0LhQCiQAhz9AD8jEHjUbgoBj0QgkMjkFf0&#10;likPkr+k8WkctgwDmAAlMrlseAIAiQCjU2AE8g88kUinM4iczoc/j8+g1Kl0inkYflEnVDfNVADu&#10;rAAddbi8ZCFfmUmp8ZitSAAHtFhlUHAltjUwAdmuFmg9HpcfodBhT6vldqNDBGBAFztoEAAFxE9p&#10;MftAHwcxkUHvUhhUHuczkdAhWTxU3uecyUKmeckWjzenykEfGrmlzxAFAGFAAL2gABu3w+JA27x9&#10;xnk8stlqE04Mok2m1Od5Wgu83me/xc36E30MEkcz4b77V+jUzqr5tXdkz38gAFnnAAm9UakW7A00&#10;odDmcz7T7ADf/HcCX7ADv/zuAdAKzF1AgAE7A4AA1BQAAnBoAQCBz+v+bUKAABMLgAUUNI0U8Oo1&#10;BQNAAC0RgAFUTAABkUgAvh9AAeEXgAe0ZAAcsagAX0cAAaEdvM9Acx/B8BPqAB5SKABySQ5ThnjJ&#10;gAGdJ4ADnKQACPKqXSupDqSwjhay6f6mLNMChImsq7S2uiOOm2K3IO4cxp1M6EIUzSGofN7lPiib&#10;hzUg6jImg6yyy5TMo+57ozCj560UAAK0aAAI0g5aFG5SgAGZS8GQdO8zPC16QLemKDvclqhrnMFB&#10;TusshoOBVWt7V9TI+yyYrmudOPmk1ZrjQktJIkzIubNCN2BOSCORT6RtIva+zUudRtoBYAMCBFYJ&#10;inihtk7CMyHYlPtK49wJUp1DswgzmTPTk1JnVTtuGstvpVIcyoneAAHbe9pMFaAABbfrwm7gAAGj&#10;gcVr6uchyGamFAAE+GgAM+IUfSKsHcrSuPIe4AFpjYAF5jwAAzkNGUdCAAHRk4AHHlQABhloAEfm&#10;CzY2WmU5WEeb5GCoABLnjbNxY8ZHtI8k48XkaRsHGk0/Idrom1Z8YLFt5p0cGqgAJesAAHWtp3WU&#10;41POJc7Ef93srYNOXGm6h7AprUPDPydVi6VC1zONs7rYqaW7WqY0NtU/3Nt1yoKsq5yxO+2I0efF&#10;53noL8fT6Z4oABj8qAGMVemdPKG4dPcHzKTMbUiJ7lZFg10jU3IVVoFURv6ponMFnN5tDRbxYWup&#10;vc6W8N06OXrZTrTTQ/Ub4uNPU2ic8p1PiDbXulxcEk2yzqi09o/0tcLXONeOUnltKjFiaXWh7iot&#10;z6DyYeIAG39oAGt+AAA3+YADZ+zuGV/IAFB/mogA+oAAD4BJrMMQcbMBwACLgUAAJ0DSzlpfEOaC&#10;QABbwVAAJ+DAAEhtbB0AAr4EAANVHAwJgjDQTgAFTCkswr4WAAYUNQAANYZAAApDUAAKYcIWQwSJ&#10;0Q9IfHhcKTFoJGjvm5Ngn1X5Cl2H2UUPVESJGQgZVet1LDiUsQVFuP9dxD1BPPd0Qp3r3COteby2&#10;mMSnHDxgJibJeqx1SkxeuZ5axHzOOfbgpJ4TeVRkjPkSZIo8gAAikFE8Cx3CZviHVIkABAhmx4iM&#10;WYmbd3tkFj6Sp0SgkwSSdycpWy9CIkTNkpyLzuHZnvlHGY6rpm2kETUSI2UmIyHieiclvy1S4ydT&#10;gS8mMaErrYTZL15RRYkrGXCeFesWyLGyMvMUz7bpUxiIMkN8T1DuFle0dxfbJx0AAFtN0AA6ZwAA&#10;HDOMAAHpzIJQXOAdIAImgABlO9V6+1VkGGRPVo45QABun0AALM/YdAJXytQsom6CIGQQGKhAAIfD&#10;0ABBIcwAIWCvnQiEU1FaAgAF7RkAD+RlAAA7R8AANqRAABpSUADrJVQaO2XM4ao1RvijrMUthblu&#10;SfJ0vuKjX5YvcQILpshD2mk6lQRySsYlPSpW7NOoBeHYqHcSbKTRZU6UpTBUE9jbozJ3qGr6Wb3q&#10;nEfcmCGsUhFQFxgAp6jk9zlGyVGTOMJZlOVHcDHmTkc1eybKGp4njparPdU46KvUsZWu2q6t1NSa&#10;l01MlyS5z6zZdzBJ1Gxt01iTS8ILZIgkp6bSbiRJOq9dDhvieNSmqMXK5rebcmB8Rw5rvinmsMhU&#10;7UkDkAAMS21Ezwo1nw+JzRiSRIpAZSo+y00YozZ4CUAA07lNDto08AAVLoAADJdOsilxmAAE9dkA&#10;AYbuAAGrd8AAy7xJOSgEy8wAAt3pAAqOcY4QACzvgAAHd8wAI/BzR6kCQ3kEKtZMM8Jsqp1bmNZt&#10;z9xIrO/bMRuwddKekMszU051/pYOvUGleM01DgJ2Tm9hvpYrFWfVere/y9cJ1eruoJ7ljXoYmk2S&#10;KADNwRsgZE+A8NxIRAAGfjk7j4rESgLdKMnl+zk1WeXI6vcay3OlyLgsjReSFKjQvQCUWEDiHGs9&#10;ZaupvrBPEtPVbI5cci5FswTQ4d/crukMhZuqeTiCVvWPVMsZUUhuli6mTK1KcSYIIJMg8KQyZ3Oj&#10;MTOhdDYJjB0MAC5wH9FL2Xwf4d53C53EuBA8xyjWdFbHWTQEGm7a23KHQ5TIE2HsRGHqU5QetUAA&#10;G9qsAAdNXKvDlrEADSQcUXtmAANOuZ+T+u4GFnwDZHvBiBhrB7sHmR0wTaiukqa8mJxRhbZOzyXX&#10;wFng51yn3mxjrvgcgtr9lYsy+XJULzphVdJHXJwmd6ckuyxYludd1ArBzzgrZBqjWaKA+AADm+8B&#10;7LINOqjb+i5wAqlvWAkU41PH2dUTKmYXASUshI/IsuNr2G4MbK4kb8wcPPDmbEMnq6ZLy3ifhjcb&#10;H8mlurTk/CJaEmz5ZTM+x8KWdwrxDmW/cWLHSHgDkan5qKosI3rZM10hxFfFTCyZD5ESKFh02cs5&#10;wudRn+q+ZWSDDSuLcqPTEF4Mr74AOzsDOX/pNt0TSGQNbpXUnaHvtnBw+dvoupACIAHFjznzPsJX&#10;eQABY75r+9ZvIBAP0pwcnnSDkyp2zSlz/VS4xBV3tDf1sK6E82oP+O9Raq8924cp9BBpa2jwE9/E&#10;eGybyh3Lzg6+HuZ2nr4ocoeGJYzNrovV8SojeOYqL4HRBrOtnDudEXPhI+KObzRxvm7qMgYc4UbD&#10;MWSeV5s3Aofxir4+J6IySLin1djc12vuHaWWdr1FlTNelhZLTc2khTJYPnSNyjc+cPnm28VrHWS9&#10;IlUtThEZOHEVIefLQi+nMEXh4LsLtAmwDAAA2wEizIivoJavTCdI/gAA7wJgAAMQLCaHJiyoiieF&#10;7h2vdmoF+gWobockOhTgAAjQUAAA8wVgAIiuwB2AABVwZKDBOgABJwbgAAZwdQWirM5iYsooAoBq&#10;UP4nIpik7nuljuKK3NxpViWt1iNEuhavLLKuIo7sSv2CWprkwI7wHiaPEljpIpfrLsfuQDwlBGmM&#10;Pm9uVq+iDOPJRvZNvpajhi5nxJLiDHRDhwIohkhtBrXDtvDKLoeC0qoQyKhG3Ppi6viuJOIxCDDO&#10;KMevtk1QujOQ4PtHcPvCOPpnErNPJueuCsKKYv7nbxEvtv8ionUIixPpbCzN4quPCODE1HzMQF1J&#10;iihw/D7IlweDwEhnMO6pqiHoALshPAAAkxigAA6xkDlOdi3QlvHxXLiQXgAA4RpwRgUnLjyxfRfL&#10;nD6DtoPwgvBCRJGEegWAABGRzAAD9gJDwoUhUxjxkkDwakTAVKTlXCDnMOsDDDbtgNJnRQlHptiP&#10;oovnqiNJXnfQmqkLUlDmZh/pRxLJavUxRCVExNkvoGpuPubyHvPP1CCw4LRljxQvwMAuEtsFDnVM&#10;2wmCzFuwniZq2nbuKHROtp2nMCynxIhtACFMDMPxHiPxNSdQ1vlJHlPFRuKMsCeOMuOPNvkuSNtM&#10;mxFK3sSlushNIOVC4nECPxZFBMVSlufHys7i5iyxtiTC5nRKijORGpZMQQnngNkyLNBsyv9S4Cor&#10;nHJwIlPRfIsIYoZxpg4NgyEibt0CWptAAA4zCRqjlNBwMiHoioix9OpriD8BvtCKHgiTKNdgsn5H&#10;6BZTNDwgrzOp2FFtbn5gNkUEVChohrejYPdGSjCC3KpyTMWtkyCpoSIIxQoyGMqHdtmQqwjNouSt&#10;vuHObwjiDRZQ4E7jZRVCDxAK2DeSECCDZDhpRuYS0K3nEk1P/kWnUR8QPrimhRUzFCrHMLeL/JRl&#10;RpRtmojpdOUi4wujZFPT3DErRyGiOR+yfytxSQnSKOOOKTZMWTaMmP3RRzhs7z7nUE2vruknrCMv&#10;8CHzoMfDDMis3iPz3z0RXSRPZugy1vDiDQ9w/i+wGOOQBRdO6HGQOgABY0TgAAi0VH6n7zARILOC&#10;DBz0ZTBzCgX0bPB0QtHEXEYM+GSvCi+qUC5rxBlxvgAAhUjgANShhgAA/0mgAAgUoPB0dL2qFIfx&#10;vIagKODxfEhlRkRpCyhq7ODiRSLTpTgTZxXHuPKxaOYv0iVSPSNymxDJWFyUAv0LDySy4pHjhz7v&#10;yxTtyCdLnCD0JuOiMk1RAHSiROPHuqpxczXk1F9ieJ2s4sd0PCrLV0FHbihlRkwTzvwT2jEpfDDF&#10;RlPPpwuqpvbD3rAt3vuTsqsT8vtyiOOPvyy1X04pHTXyMymFOP+0DyB1eC/wyztMxzXlPDXDEzAS&#10;1VXJiKuprjOHMEhzTyxOrGTGUQgUQzBBSVsoGIHA11upHvvzqFDzBS9y8u0FPUSoAUdMeDGC0ywi&#10;VEGtRTpP9irTIKyGYBHgAAY19QiiVQI0qHxRvO5TtxuD7HRF9nRQhvnRnVCU/SOUw0zwsCRiAoAs&#10;IE/wDBQBB4O/oUAIU/gA/4hCIOAooAIoAgBBQDEofEY1GYNEH/DIXH4/Io7I4lH4uAAHL5SAH5M5&#10;JDpREn3OZBG5eA5dMH7QQBQX7HKJForLZ7HIbNZjTZm/KRGANVanQ6FTaXHK5O6fJYNTXvYwACbN&#10;ZbO8LVTgJba9UJo+bkALG95lNJPHoNEqbEraBJ/Po/fwBhALh6vhwKAAPjQBiq9kMJS4/S5RhMaB&#10;67E6TFb9bs3EpRg7dS5bfYRJr3qYNH6PKJbo4Np4XR9DCJvXabKJy+5jR31wQBwX1b4XTchVQNHK&#10;jMchz8Ryq9KNhnoRTdRB5RR+bzaa+PBw+E9fJgcLbsI2fUAAR7QADvgAPI9QAlPsACL+QAaP4AOk&#10;3KuMo2aKo+c0DAAN0EgAHkGI4eUHgAecJABB55AAdsMMYxzmokyAIQ+u6pQkeaYpQ5p3xQAB6RWA&#10;AkxcAAsRiAAXxox7EN6AB1x0ABwx6rCigZIIAA3IjzsA+cVRY6UggY974rMBKrssiKmtUjbbtu7M&#10;sIOUsupUg6Pt2iLXoiyC8pGj7NpYirqIirbcIi6qMMqmETJopqWoko86MEsKFxw5s3s4jEBSuhEc&#10;ORG6dKawjCKOo66tDOypSRSCyRWei0SiD1OI4dFPgBD4IAACNSvM7ahOI+TyubRysuOhbvIW6SWo&#10;+6DFqWpbMMdRq3JayVfIrMyDKW9oEI5K1kIMyCJVrPyHT5IyvTU1auJQpcyS+hKFpWgzmzS1lDWt&#10;KiFzakccJQptVVVVCiuayDM2kviwI25KrWHcSONjcibIjeaHUfVLhOauR8gBgsIwneNgMAamHABH&#10;AM4kAAG4qACBFgAANY2AA04880xTRAaMJapSYHJlAADXlYACBlyY0idmZVW+kdHXUMQIlSMoVJUx&#10;1Z+uiyKXSIP6LiCdPUbIAPAfGgrsL2oAAJ+pgAE+rP8qyWnLrYAG3r0NM1IgNgABWyvNEelvDD0Q&#10;SZrDlshLVwS3cdtbmUG7n/Qqv4AoSUXipdGNKmEtOa6WQqvbOQW4hDaIdpkbMW1yhRxylF8Wg7m1&#10;VSN4njzuDrmBfQwpCGZHZz+DZsAHQgXmgAHt1+06bhFMadsDzPgBwAAt3cSoiCvfgAGnhAACXigA&#10;tR4QvDONg0AAOefH+jt87qaUi2yEVkh3DxxWjrIOyCl4ZaTJpheKPul81lsQ0yKulXKYX+jlmIRv&#10;U5K99iMWojfD5L73opaS2gBubh09FCOauYpx2DaqvIc+ExDcllE8Jg+8nyeVwkcgEulWBDnsvSdP&#10;B9SKqmeHSI+0kADPx1AAAxCsAAE4XAAdKklTIXYaFOcSvskavTALxa8NsAAb4gAAB1ENaTCB3RHd&#10;a50eJVzLluZ4ZB149oZFeJazxx5H4XATAAOmLjXWvtiAAC2MQABBxlAAA+NCIXIAAhMigd70QQxx&#10;dsUuI47nYtkbM2UBQAAKR9bcUYoTc4LyCK4IWQw/14qRSQs1/0VyQkRdpFE8xkDmySbapGJT/yFq&#10;7M0Uc6SSG0GQbQXAqSOFjQfOa20o68Y0APdqc2PUa3HyndoBeW0anaSnJa90jDqwARuKc78CpXos&#10;gAU4B4pztG0SZBBM0AAKZoQeUq5Nyz2iFqqRwwEopH1WluWuTCHC0oHK4nARWXT7SrN/JhJx8awS&#10;MPkJ8t2CRPitQTTqXojaa05mtn4RucL8Uzt7gwv5LDh1ortONNZfrdX+kYOajiRj+ZBuMQJP0q9D&#10;aBkjg0Q40S/HozZmob5VUklVFLXjBYg6PRwxeh88UCSTnczFZ4DamkmoGlAgZOJ8pjhuU9AAICoE&#10;YYxnNKPJlVUXB0weZ4qUCJ4ji0IkkUeSTEgMx/a2OU9h7m2o4qRFOU4ZKwAACNWN4jxncR3QMOZH&#10;KO0cVMABLYC5MajHCeeBxnCo3JFFkJXs0IPa/D/Z4WIsjhSrEodoSiU5pDAM8ca7VioDanQRsiZC&#10;WJhJYzYJ1FB2B0nrkHfSRswhH1VSxKXI6fMjyRktMIkis5H0cV5dtNqdpgCPttjBJ88ryI1NoqoA&#10;AFlvyYySJQqpxLCGELqOES1b9qDzQQKWdJ8BMCP2knsT5exy7oHRay/58TJifUbKuYSiJV0wr0ou&#10;Z2iRB3EwZTjR6jtqU2UEK5BC5ZG4BXvskRK+p003PwopPu+xEaMX4vAlqBRDnKvTJojhhDjyUPuJ&#10;gzwo9XRm4VdtW6YtvQYYbK848pZzbvFXXiNrEgABBYnAADLFVHydW6UiOfGBHLezFquYkxCGB23k&#10;INY8AEdYPktRxVsnRH5JDgyMAAGuSQAU0BsAALOT2NMcMhjiLcXZgFLpdWWl6kZhVZWPPJucCK+E&#10;IRiFgf5TbP2RxClpeMCJdlWYQYRx6SJfPUKlaG5kvijv4YSiQ6SqimytJiuifB5iWtohGVa3Usb9&#10;E0fmQfD5eCDH/IiwiU8kq3W9rhFN2iFYPu0yzhsGEa1IqTjUU0o7CCUKRm4TTMR17zTjy9GvN7b3&#10;1kwXgY5fEc7/PfMQ+JVxRSj2qLctFQT0Zvk+MIs4jcB72t1gQ4d+1GMD6DyHRbMBm0q0WNlPMr0E&#10;KAMjJjtqBZRaEHAOFZg32DC5571wYgwkvnZosGRvWNVZ1RAAba8IGkfI/I4KWqpaOtQADO4MAAQ3&#10;CQABB4ZHcwjKByRTU+Ogq4IuLQqhYNfjTqnRFL4m62PoFKYAAxqwh7k6UNk0KW22FGPYkTMmcHLm&#10;SC0G1uZ5j7GsmSmy+mgCnWl6Mw3uzGACGgXR/uPs4ULYZFV46NKkR+wMG41yU0kRuTK8dtz+Irnw&#10;iR0n40g3Nf0nzbcQEVqI30iNEH6U7M0oghc4dd7VKbpQkbCG26e4sCLfSQuWNAzs7Xq5jgc+DU07&#10;WhGqKcsIIlcIiJzXNmO1Mskw2vzEZpuvGvWU8I/nSh1H9wC5dC7L6BBDN3W7pLVjVmC101dvrP0M&#10;RXauBbzUov5tDQvtPaXjoD0tkl8W6wd2dRrZ7rnYUPJ049x9lmzESgoTFx4y/ofEill2k5FQR/XA&#10;ADH7RzOqlM7f0wxw0PxAAEX+XmgPHWnSG7+vKtSVIuPRoC8AAJv6AAGN/eM8aSmupUi8xaSnobhn&#10;qprlrQTrAhZ2htpx53YCx2qEzKjnoAAQkCTJamrXbHzlqHplpl6tygLMDaJy6vgMcERbSU7xCbbc&#10;T4w3zMAo4wiU4wjQAhZtCU5DghDXbYJ2wlC47cojjlZISSSCDDwmBHC8QhAwhPD8AzS8CXiyMIbY&#10;ogyVYxyXxooD56JVS3TSKUonRJAlDfjjh1hx5+K8EFIpxVUMZVT0QjAo7rI8xvTr0Gq7TWwxYwg6&#10;TzgtxhbeAtxW6Kiiq07bzAZLCAUDqC6CC2BPai0Naxpw7apWwxCzqviCD2haKgK+6grqTtxvhdx6&#10;qwYuIuakrthaTbqyQpphwagAAccU4AD6gxzY77QGIAD64EaP6/AzaU4YUWwAARsXI/A/QpaTLjQa&#10;6X5FIpphDFQGQADvIAD6AZbwphCTI5qFYDCO6GKWJSKjBKYkcR0TwnzLJtDj6TJBj9EEQMYAAHEc&#10;p2xHDTwwit0RB/y8ESg24j7Mof6U46UMcNbz4hwyCBCdQnwo5HAlqTwqxx7NAxxRIxa0Zswj8IKe&#10;kEDgjTy58gQ8JnkaoisRxZLNrxomjRI5b5A8L5qxQACZoEBihiyuY4sgZP4nTv7TyIYHUAR2qxpx&#10;MfwnURxx5dj4aArsK+BQinEnUNicoqgq0OowDy46SU8ooqzY7PEPrn7ACyS2Cg6+QmJZK/Eiz1y8&#10;cEyQEnwz4wEqrtD4QkbR5aaiZQYq68aDqfQ35gQ4o7gmkmxgcThgzqAs7XYlrgTcQyAb8vTgrg6t&#10;ys4yBhCtyMQFrLQ8xhC0Q4RngXsxYAAXExysSsiSQasyZHhH0Fgt0YjFbLMDI748JSIwjLrKiSp2&#10;CWLxgkbCAnxHEjAkYpZJAlsaCyIb02QjkloAAL827+b+rzpeMf8PihLcboYj4K04Yf5trw680y8r&#10;ohENxMCiztRbajjWAh0ErqScLgMxIs4wg3gnTp0PYjBhD5rMDx4zSCBxKU4pbOMOzlIqSSQls84m&#10;BtqY56LHzdA4qcK4goTGAc6ISIi3rB0qRxKUh6MhQ8M56NUtoqTZgr0NT78nhPrrUoI5bzReMow9&#10;0PUO5yIg0IjSCdZwVB5fU3z3inSeJ7D7r1T10QzAMbAoUgCnJ+MGksqcK2Qo5nivdBVBR+MdgjDU&#10;zk0mgoUt44sw4g0ja5pYgmBhD2g6SGIYtJjC5UwyBSIyADtKb/KVxE5FMpZ6LgwZyKb+KE5oEX79&#10;qPCPYiRJEVqP6TKRQ8rRAs7LKYApp2is6SRDoxA5p2iVJIVFK2IoSXyTIiUDJHE4YKwAAKVQoADw&#10;YHIpyU5+zAjQqvYj4KtSIf6s7aT4awg5a8ca53qHKbz4ZHEsSBEtNJAiryYxZ7YnSJq2j1BVUPR2&#10;k1CJj4YwlGAmLzRJA5sv4xCurvZJpJBVU/4kbsojCSQ5ocVYs/klyOIEJ2tESAVAVU7db1km9Fav&#10;UsiBNBs38kEPS7Ixcfg81Che7ylDLbwyDEK8acMtMQj1ESD2EHagNYKGyQM6SDyAEQD4b0kqTglc&#10;0iteK+ai1BCD5dY4VIB2pnis7zT3YoVTSURCdJgYqNTQTrsoQqys7kImIZli4AAYNjSP8o4xEkUk&#10;KZziEvlLiLCF5x6YC34FiO5nhtDKhhCWLQUjp2QuY6VIVFQq5SL5opqSUsTQSTIj7S52BJD+gEwA&#10;AS1o7kcSMQ8EDcBLFSFSSX1DdeEE5epRQ3z5rsDwq8C/FBVZrqVE5fNhAopVReJts/FaksqSxIUI&#10;69Iq8S8scsqWJ2lETQRqwE6DxSMMbQlTgwBx5tEvQb4AAHdwYAAEtwx2sFcr8rQmKxq4wuY5tX6j&#10;NIrZrVzsQp08M5awoiKU9RZMtcLWc94nxvS6N0UoFWEnZeROBkVCEs1eUUKAkSqhYp0Ma2D5hwZW&#10;LRwxDasrg8zzTatBk6NDl0on0Mstw8MmY31vL7qWLHif6/84ArgwhSIYd6iD0elcCcgnw6VipeJV&#10;U2QbwADeoZEUAiNuyFqF8WwYR5THKMCXwbF98L03NoqrsWDlyO0U4cZ6Kt1cgiptBd4xCRdeQ6UM&#10;EN4xa2UxA4qt1A07px9j4+wSkkiyEqL2xutpqQQgIIAVYE/wTBQABIQAIVCgDDQA/4gAIaAYPCX3&#10;FwAA41GY2+I8AIu+wADZJC4U/ZQAH9KwAApcAALMZNKpZK39IIxEH/NJvCAJEodNpxIonMJlIY4A&#10;wAC6YAH5T6SAH1UwBKH7UqoEK1D4jVgABrBQIpU30AHzZ7FM41SrABrNaJcAqdUA/dQAG7wAHpe7&#10;e+bm/J5VZTZKMBb+AHliQA2MYABzjwAKslWLLRaLXqFJq9a8DSKRT8BSI8+MFV5NQpjhs5SMJPq5&#10;O6LcZbL9dXtTUdcB91hYrP9zu9vstvnNlnOJL5Nt6LJqLx7lRaFOtfgel0szM4V1a7KbPfpN0uZD&#10;q9oKjnOvCrbUellod5K9y4X7Ip5KR3b7lMPJoKCQB+wABEANmuTsIU2TwIW6TVowYEGAAesHgArQ&#10;IN6ADdAOtKigZDT/wC8j/HjEAAHFEYAG3EwAA9FIAHtFgAG1F4AQ0BgABLGr7mnHCZhbHbEMUC0f&#10;gAdkhAAccirSDkkQdCDOOke8nK+sLRqG/D0sI8j0vIosAAQ0sOS5KTrJYecxrSF8zAARE0gAB82O&#10;nAyIu/OCFtlAk6pmLk8H+4KXqK2qUtk2T7JNCwASlFh7Qirbwoor0Eo2+DsoiwikOlQjbvJKyoS2&#10;tKTSqqlNvI+zpAdUiZqQ1zzJZSaMUWwKvP8ooV1lKC3HdW0uvPLryJM8i9noABpWCAAdWIAAXWPK&#10;bbz8q7oojLL2qgz6oOkrzCPGqD5OmoSvTq6VAJfZqdtdLUA0JcaHNk/z01QjbnN5dyiuHR90OROc&#10;+IczSUqFfaWO0ndWzrTCqTi2F6Lkr1uQROSGIdeSlYShTOPJXMwpu6WBLK1iqK84SZRlWkKNlSCo&#10;3DN1wJZBhgAAduWAAC+XrTZSEuk9OPvs9L/K8budgAZmfPu+wcaEAAK6LEUSRebUVxaFmmsDUgHA&#10;AdepgAc+rN5ooKx6eUvOnEB4gABWxMPKVCPqtCkPS+zOahTiF6+w7XNlIpxgAGG7gATG9RjDbpNv&#10;A9I3/e0Bztwov8Of9zopb65Sce8Kt29KkMulLOJNxzeKKwihM4otLKOjFDy7Tbb0EhbbJkou0yij&#10;7bqQzjXb+iLUJkkzZVCuCX0I+yhUJj4SeBQqPweesp4JKeK69EJleYAAheeAAbekw/GVdfSWPJfz&#10;DswmqWe4m6kJNaTAOhfuFun2yXvehzOVeg09uf9iN3UsPO/kpV2fwhLmo29LjEbTofEhy2WEPXJu&#10;vwm7I3tQIOm5Qq7gCZrUJSSZdzxz1r4gERQoR9CMK7dOSmAppiFmuPSoRdZCTirzIpBQjbJShGyK&#10;EMaGQABzQ1AAj8CxgWxAKN4+EhaEj8kLZwQYrw3ojAAFjEkAAGYmAACpE8mYzopAAhkMYAAFIsAA&#10;A1Fs3heANgAHDGEAA5IyNdAlGc/D1T7NwdoYaHb2yUnuhAn82kKCXmyMI+IjBtx3x9AACmQAABIy&#10;DivFlzCTHzwQcs4VOzhwvj/equ5m5YTXKiIielLBUHMKbKE6ZAq9SFMOPw7wlh/jZK+Kip0sKmTA&#10;H+OSTJZ5FIIFCN+hd9ajCUlIU2elRpEVNlMAWAADEwwANwKRC99RgyqOcI2dIeEzwADLmkAAGs1Q&#10;AA8mxBEiK2YGMleS98w7yTPQdKg9l2ZLFWy3QpOCGBLH/QAjuS8zkJTdmxjqb6Oz8XFu6N2Zx+Ba&#10;U3k7erAt70cSoTtJvL1wTgTAlFYutObcA1oGAf+/on8GyoFCZGyM+0rE7QMUIptz5qp4FyXcyJgx&#10;1DtlXkQTuKrRxxQ3SAV6N7ZiMFeJIA1ASXX8thbHTlEqJx1VDAAEGoxUYyDkAAJSpgAARVPZczAo&#10;QIaqVBG2AAb9WT+kGayYFKR/j7K2Hc3xGa+SrmEPtQ6c7FiIzzLCf5zDmDXFCasOcAASq8AAENXu&#10;dblZm0Rlk+eAMjECBbsMTonZ6XZULJma48iHiDUYMA703ZQkpG3bUWiWJ01TkJmATNMY82QGuNcY&#10;Rby9yKWOKgf54h0zyGuP9QQm6gzdmyKQ+4/ln4vAAj6O+ILDCxlUYmSxVJN3RM+GY3ZvAO7mIYgw&#10;4VXNZlcPmJ3OCDhIrbxzKvCEtMEirmyNdQ8wCdTlUSn3Pq0ZCZmFsLDO8pV63IIXJNaS9RLKEU7p&#10;QRSlqXWOEvjlCK4BM7NwEgMdMrx6YWXvoLgCwlnCMH2YgdOtxbn6FuleYZuU8oVUAtRd2lZ6iIjB&#10;xFTCmUOTyKbjeZsjam7pPVK8BPGCiUJnkNkBHGxSymh4x1TsEGPSoxMAyACIw3qrAAjOBKYUxDyW&#10;tqAfY8hnLWm3SkUIdOVcjRou45hNgD2upSuGTdQjOxugACzmUAGOg8U+h5Wm8xM2R4NkZYYLY/5J&#10;luPTG0wNxQAOYyaWikZ+HRLkS5eJbT3Sbm3fSXKeiF5UGEVhc+BrDXQEiNutbAsqi3WlYGQs25t4&#10;3uioViWLUXGpjrMDYPPaT9Q3zISeQYer7lAwABcwHekb9EbeOyV8pN5zE7u8YfL6UyvTjJFk+v5O&#10;6NP3wEVBVt4Xz1qsZfmrZ/GZE/faSmnuNCXz/2cTt+0GiWLZNPdTQts4M7LMBtLX62bT3o1/dGRl&#10;krfkzhNe1+uG5/EywyXLaW0sE7lp2UJlMY4y1dK8oRQh0rYEG1/BewK4iExvY/EA6VQBCcXQorIF&#10;YAKxAASQByMEYkR0xiBUBVpRZUGJa4q2oY6tp6jA08I0h9jXOicwf5l4F+CVK2/TuGo5gAJ4C4AA&#10;OHRSRklcxv7c8EM4HYDD08f6Ul3WvITeUikPiFRvKFLwlKYK1nl2OfjCN9KLksNcptzGvzXbjJ6Q&#10;muZLNKlUc29gqFmCw8KnzTszmTioGuBP39NabcqjpS6bcoWoCU9MIWfYYXjZqTWaEDjDhcp/wM3a&#10;YHXvANgrVKpsQ/HVCf4ReObLUPU1sUpv7egosJ9rYb2TanVvpyKdWTtohAk9nCHYghw5O1m/SQTh&#10;GzNSRVPbEK8sRHxXupEkR7IyC8D+6UwkLDP9VsizsfWoaeIlIvfuAA8G0Ro1tEL37Y6YagKXdElp&#10;0XjIADbSiyDEjTsG/8wADg/tx5JLLB2gARwNPNT8BrQzhTYwjIZJR4rGwCIAAOkBYAAVEBwAAakC&#10;JLrnJro+yoBIQdi5wih0Q26VCCCvAJQAAPUEbLoj5gDpZ87pomYMkFgf7rC/glIoqVyD4q5TZPr6&#10;Dq6m8GIhyTw3g6R8YqMG7srcwhS1SVogxKUIww49KFIpTXZLozgwj3AtLt4m7vYtBkZTbjQmaYwj&#10;CmwkTLxaIjBTY0Qj6aQZYABpoFjx4Gq+Knb6hhTXwiL367bAp5Ltgw6jzzy7hXJbavwpR5JxQ/Ci&#10;reZ/gpSgb5CwBLpQj1MIIoLcLSQwx477CBURTcUOIw7AjBjVDY0Jz7SB8ObDqwjBDc7apzMSKlSx&#10;Lewt0Uy+C/ZR0Q5k8Ig+4XUWrjhW6ro2SxR2pAh6qBwtTXAhcQhj4/xtppIAC0LHCYIaMZkAC3iP&#10;xEyq7LYADGACYw4oQcsbLmQAAIEboAANccAAADscZrYAAUMc8c0dA/0BDl41y3sdohLUoqIpDlRr&#10;rWgAAP8fL9pUq1sSjSB48FQkzp4MKSAl7KbciTAsJXhTRAMRsUghUMo0if7Ni877L2YmUDgmQwjr&#10;gq8h6nZzCmhsYwiN5zQqj5owiuUHDl4kw+w+yp4ETkIcLl8e8ZMd8WA/Cjzk4hx0SurwLLgGkoD/&#10;8QwqLpQ7Ba68ZAjubton53AvzYYjAwgwjPUo46axcTLSEKQhzO5VQqkIRkAoQwj4owLhMRMOTaMU&#10;SRj879JOrtcGkixCksDTaULfT2IwEtohS/6xohL9I1xtqBkJpCku8vSfD1q9gtxvwmUtUYUYLAJX&#10;MeoXkyBIJIccYDrsETz2EwrCQjZZct5kZdxTaIDeQrzRoqkDDncZT9iZ4eAAAZE1owIM02AAALs2&#10;b/8QQop5gZRNBNUaI/EdirIb4AAH84QADlsajGMZMepS4qCowILM7HaTKikxkgJ7ROoooMU64f7V&#10;Yhb15kDCJTcm8J600UL3LebfbgIlkJIhI1rvMV4iKUgm5Twso/za4q8QUIA/0jb6YmSCEqIqkLbj&#10;77zK0ZJkYoS7MOsTYl4pDxAq6QAFM1A9JTZ6r84osvJgKjK+yZIq7YJjQsspQ6bQjy8qhbJycVBj&#10;CVJwYtLOrNwh0wUQSdTVCCExRiLDcm8haya4jDdG0YEy7DziAn79MX7fIw0VrckKb5pkb5rCcqsx&#10;Il6RU6TaA6b/QADEQYJpZRCYYDAwMrYm8wEobbszUQDr5bKUQ28aZVYkUuIsrUMjzMQAEoAGh5x6&#10;EacjyZE8ipIAAS1PIAAblPgAANtP4AAT9QQAAXFQs40awEdRLVJx8eo8k1QAALFSIAAOtShrqY6d&#10;Dc5bNKD5JO5PIpC2Mso6cJT5p6sPwq4+0sgnbzJzw4B1MHhtAjEOhmMXjAJ0U8AhzRwgzaU5R8jN&#10;sRrw0SDh4qIFFYkZwpE34+7y7X7CMoYpA2UerHoED9jhY/kQkosGAq6bjBdD4iNS7XkMS7AjFElY&#10;T49VVC6A9DBg8HYigoo+x6tcYtMsNJjfieIuQ+w25QlHTN724hyCEj0E8vDZjTiWCg6UFHomcOCh&#10;koaSMzbvL0bDsr0wE81IUwandJwpU6qicW6sdKhLsdi3FMAmYrx2ImT8lgy7kxESQhZ3xDbTRjNc&#10;VWKe5kECi6Qx4HNQ6bQnZ1YtyzblIxVMwqiJIWNQNQcAqHD9g9NNoMtpYAE2AMz/67hbNa86kTAk&#10;wK9q87IlJttZ1Jr5kupCkU0X6PQkQ/1E0sTpLbYmVAojEKZ2AhMZMzkQltdsgg0lIn7KQj9CEhrb&#10;AhKVB3YtEdlaKsk1BKQdFwzzCiCxllFUKzIvwzkeq3caotM+ZdtytHi+6dUkosrYLX8PFUw+9KFz&#10;4+xSjD49L3goRzBkaDw7DbVel10NxKT8SHtmM8lGNrpgoil0ywTDqzY28RtfaT6kzDdKFil4CncK&#10;dLrNrnr5rVlu9Wkol29HcVIqIwk0zxoYQtLkwhaN758IZKcwFYCtl3DgDPFkgwwosvwllDgwJ441&#10;0ab79wVN7URTbCLVCTotAkyy4mUbIcoAAR9/9KbEcdlyUeoL2A1SFSUJVTUf5Alqgk74AhQgIIAV&#10;4E/wBBQAEIQAHvCwAA4cAH9EQAAopE4q/4wAIxBIcAwAAZBGozFAFIoIBZQAH3K5VLJJFpK/ZlMJ&#10;NH5DK33NQROwBKALLZy+KEAAPRQBQnxDYeBKYAJk/YhEp2CAA9asAANWaxWqs9aJRgZYYNBZe+bN&#10;NZwABLawAG7cAH5cZsAai/gA67xQAA+r5c7Hdb1L7TRQPgJ8AHdiQAE8YAAvj5oCckAKYBKVHo7f&#10;srgIjdpBdM/gLi/LhcrHac7frHqYW97/qdHNdTfH1NafftTodTXcpTdTqbHG6dM5fY5fL9/Epfm7&#10;/zb/L9DwtDhOHULHm5ft9DmbHoejI4rh7HWQNr+V4ZTwINoeR55Lh+ZBuhIeXTfndMz5Jrx4vGfY&#10;irkrszLaAAcsDAAYcEgAyQEgAB0Hr+BcJL8+7RLk+rLNu27+JK4TUv0/6Sv06jBJZDyJLS28GN6y&#10;yXnbF4AAzGQAB7GoAAxHCtvKw7hNaAB3yAxDFHTIgAAVI8YxmtwNx/IJgyeAA+SkACwgYACpgAMc&#10;tAALMupo2LvoI4KMuMisxoJE67LGLc2H+/UBr6tL9Q5HQAHtO6/MyzLQuc6oALMfKaMy27NrTNKe&#10;pTOaKwI2LN0PMKaxWelJ0Qn7ioM4UjgUy69RXHwKVAAAOVHFk/rOw6XnZVS9r62L1IK0MUpm7qQz&#10;2kKkK+wtRg4AEJAWmjNs2zM6T61aJLHDSZtguUApq4TUIk2LYw2isfLHAlHP8kLU2gzybpY3KQz4&#10;gzbtS7EAIk4VzpLV6aUhcayTM503oe4UKszdt7IrRSSu2h9qPe9N0vBDqMsy4T9MO2L9PGrT2rsz&#10;bqYPbS6TLftxJC4TY4eABr48ABoZCAAG5JK6eNDeiPO8+iKrTYKm2m4iK441MsWygjQsPFcCNusd&#10;cVpit5q1AjHguAASaQxbGv1O57AAeGoLuvNAS+uWSAaAAPa0AAO66vxv7AABK7GABkbMAA0bSAAw&#10;bYv+XKa4W4zI+WZ3kgty2Og02C2f8Vu0kOqRWl8COzmSSu5TGKJo29cWG/qCQq4W8LtS6CtSl+FW&#10;YiTN24lmrqOodISxH0HgdOtsKbXAU9XkeS2tuiSpeePZr02Nu1Lqi06BTnK1yAAI+B3/gwxUvHcO&#10;h9i8TNCMtS29DtvAl20MjPbXA9yFIZWKWP1dvmpm2NkVn5S/tD6qcz1f6Ztvfk/NDziJXMpt4NUg&#10;z4bhglOcy0ljTUg2JEPJedJljF2gnNcQrBWsACKsrLoeJ+pKXekvOozdTjFn6OWRQSwsZsRowdAA&#10;NqEBByEsvRa3ZUsFDbv2Mss1uTOCQnXKaYc3T11NE0R85Imah3dwBIycJVEJjhNUfcU2Gp1Iam3B&#10;PElrLW0sKTHoAATMUQAAaioAAK0V1iwteS7CC5gDhJrTbDVqj+oTlNapAKApNIvnrgGWglkM3KQL&#10;JCdRZZpHot5XiwEn5mVXESjgsB+5BH3l2iapQ6ju1QAUZMVRGQGTAK4NS8YqpV3pkEZ4TMw6BJKn&#10;PjkXQ6hh0sASlEnWEjvCKwHL8/OLTPXxmxVw+AgyzTbu3Z8UMzLbzLQ4KhKwgrVItp+X0SU2LqIS&#10;kxfUTNdZNV/EejWQVEC22BpiIMZuB0CC6TUJS855keE6kvYnIJ+U0EBQKeOR5cMDSUxaM2fqHxKV&#10;ITrK0ZuP8DF3TiL0bdqgzJ9AAHHP0AAFqAE0ciRlYTyDnSSh4QRZJUJvEPQ+VpSBY4ayFifHUv8u&#10;jAIrNS1R9hYzDwpmy4Y0ppAH0lVLSUB8/6ApLaUBNPxvHS0jWc4pPsaCaPhOtGwuje03FaYAX828&#10;dH4Tci0vder1C5JgJCbFLBoVfKmUC9AvskSHvsotRhnJKS0mHqfBIoyIyjUoL8liLRaXdTTkCqw2&#10;sdy7R9f63dZU0Sap9hkSFFdMaxQqlNOWVLGI0pnMBYB8093xQYrbUkuUvKoKlNjMEwEZyMuTL9Rh&#10;Pr3ioR/i0n2hrKmMuKVsXRy7j1S11jS5idMPbUOQlPQYgs1VS2AmTHwuUkndn5K0uqcMaZsE/mS3&#10;80EbVIKMLk00AAybjAAHRclJMjoKLEp1PUulCVS0YnOpxQhTU+sRKNDU3lkrAGpmanWs5zZn3RXR&#10;W8v7CytViOmUZz8jbloOQhEMy0N7U0XvuiGoBM56Bdv8P+qhHoYGWwHWqmVH64l2r0S9H02qFPfL&#10;lTEzdTx5YVv3ZevyCzJrXL7cI0h+ksNUeIlhKrwgIpULEjybccV2ESoWn5QeCU/YewNY6txuKhre&#10;tA5spp+nPkIAgr1Cdu6BN1r5Ba8Nlk/U4T9Y0jLt2YlQWfG+ztqnYkVmGX005LLFZKprZGHNSDSL&#10;tsAZk+JzXe3hs/GUyz88zXYfGWN9BHjYnUnpY6q1ckK5yIfD/K9fJ6UFI9PKF8W5VZipkYkdwABm&#10;6Nae1ECukVS2hREVpZuc7AkGm/TOF0aX5zLfySlneHctPjvA3Mgq+M9EVp+w08uATAUIIqlgsZvD&#10;qXwBBrlUSpEsODqnXKwGfMBEGqVb8ul/guj/TlbdxVA8H4Yr/poh8knG7TIfWYliKzQ4lagPBCkn&#10;S/1NJDcRAl+jDn6Y2RWUQEgAaRAq61rBsbibFVLns5xoaQE/OEbxXBaXiSudDoWwxflcMJJTTGp7&#10;nzqH6goYeVDvd8EzdvH/F5wq2Uyxfk7Kz5KllyQJkyWBBco34IJxPgWnOSKCIepC50eYu6YzXzGo&#10;80uXYxKgdS8O5oIXni7BE9ClrVmYtZICYt0JfxdY1Yg0g5+mAAGf09P1YtVTjI9UIu118CSxj9An&#10;YfA0+36OFmvUFTzQuzHjF3iNOeBscUPJLM9r4uaYJefqTZwqxAh7w1xrzn5Bmc63saub4zQo+C/4&#10;XZRLDDu3XaitQviOdsF5oX5HzKcDM1J4WNFauHe7YJziU0MTiazJNjU81KuwAVihqcLszoCkqHhq&#10;+xSG9OcEZwqPJOyeFG49K0bFHykOwkPZ/Fxz5+ngYnomTzvsE84cuulkq8Lz8ZZQ6VxjMOnS/6ba&#10;pRbF7t3ClQuJsLlOadUbfJK7uwF7TCrtlLaQwGhLS7gvppkgsyewMG5XG2m0pdMW1/veb8rrTHT8&#10;jC6mQtKfocYAAakBJ3xFbJg/RhjwTKrwL+a3KYDZqEyej8wgzhQowvAdb25py/Sd5mD6bQRPKcjl&#10;TrsFCm6B4n7U6cCFYiRz4FcGYAAD8Gx3x3qjYs7pI0g2IecH8D5ITRYMkIgf7G5Hwl7jTFBKw/Rq&#10;gzbF5OhwIyZjirIn6ySzZxbiR7aiAkMJC0SVDEoxilyKgDRtzLgmb3okKxSsR7jF0LQnLkI8wuxX&#10;DGhlDSwiTj5cj6pUsH4eYmo/TIAmsQKmKsD9IqQni1xOhQ7MkAA20PaTbLI2qySLTdLyDAyyqDIn&#10;KxR7QoIoax0K7IwwEDAgy8buDVLPq07yKUq8omrsTDL8C6TArn0SxOje0U4jx9jNaC0W0UTDJ3ri&#10;5qgb0YQABsAb53ydjJ7bIybP0CTlCjwlLJjSkFaayZT/AjLEgsUDoAD2sFR+aCy2A+0ULUCzKLgl&#10;5FZ9kPLlxHwzIF0doADXIEDDRBq4hXEbi4hF4drR7b0Pp7A1y4gMUgAf4l8OgvpFZqjrBTjOxwAs&#10;4wYow6hHyshxTT7jo0jlpPy6sBqeI3zHgyy95GZvwmZXBxjgI/Ah46kQLXytZVpzTq7GSizJUhCj&#10;DizX5iCM0hglgzamI27dy+R0zc8LguhFb9iC0FzlMTAuxZsOKTUM7KTFYmsOLJSiMUh60AKqUlQ2&#10;qmxQ8ckCbNsNSY7aEabox4kLD/Tob+ryMobe7k6Cix0saEy2w8sLB+ZCpd7k53cmY2otL0CEAbQA&#10;BIgdJSpIxJCwDyjt8op3bFQgjG8LD7qmSUsaTEsbjRTIrP8OQmkNrBRRIrSwC6SHS55FZFch4hkk&#10;YpKGpHyp6ljdYAD0BHz1b0D0Eg6womgL02gf7qZPw/UbhTwhgsamJOA2o2M0AycfhFa4j9DjjTzk&#10;8osJQ6jbQkLbpPxHADCKaKpmwppAhAhqjETLAuUMT06kx3IlhAgzL7KbkosNKNK7yLk2IqDdDjwv&#10;ruYrQw7EsQMoQlKGr+MuUCKLS6pSA25aQ00RqWZEzMAqEqDYA5yTcpIuRSE8sAJ/iL1ApTjTdCC3&#10;xTiehLB+Iy0sqzj/05C6b+yZlCT+MubcBOjUEuCNT8cXUtVDx3cos0iSYryDoaIAEfiGs+I8qxy2&#10;jUx68LDej3z8br8awk7UQyZqj1ZqjTbN0VC3kcKvkorUB8slkwIzJLCI8NAhhdsLA6imMzsZMOAu&#10;UfkflCynkqQgo6g3iGq4g1MQJWQqDN9DYpo24zK4gzI6kOLvpfK+42K2UHouRrQD0noAE1STLUkr&#10;AjMpYnLnIkM1TzIoc/9BhW8kjHEpAiRHx7rHNSsatDzi41Iw46hLBz7EqIoox4jTEbzQzk8SixMN&#10;6mSq9CVA4uy8NCrCB/dHtSwu0UrB0ZsxsiyDYuTfzn7lMB9NFUwiqZMRUCzFsmrrLgdEkuw5x4iU&#10;rUC6Vaq0SCzQ4ghZo3Yq8fga1cAvTq0wL+J3aekoq11IE/dENXrcEhEkCXckMT1RIvqxxFdDNTSo&#10;rnlEqAj9qGMzQ8tCFKaOwvp+b5Qy0BynykTKYnMfj0AgIIAWIE/4I/wAAoRB4SBYYAHnDwACokAH&#10;zFQAAYwAAZGwA+I8AH9IQBDALCgEAHvKQAC5YAAJL5RKoRJwNNZBIpeBJu/pMAH3P5HDX1Q52AIK&#10;AAjSQAEKYAAPT4jE4wAaDJYq+aNBJ9QJnW33RanRZyAAdZZdMI8+AA/bYALdbpDPJ/X67YbjRXte&#10;QA/L5WYNXbvXbY/Z7JL9MXvh8HZ50CMcAJqBgBjgRZLMD8xVZ7Y7GA89PbfF4zodJb6PpbhIqPV6&#10;9h74/KLr73faPR7vYdDYbna7buYzi6G+tbi7tqq1Xc8A6Lobro7fsuDoqphuTs9hnc/lNJ1erzap&#10;R7DgJF1bD4IzY9xpq1oerY8N6Odbur5qp8KpqOl+dDd8Xi9klLEnlAQAGxArrKcqCjuqxYEwa5a3&#10;q6rrQqOwyjsW5iEru9jPvwsKwsW6rIvyu7dru1iurHETqru2yRQwk7FwstqngOnrou1Dzzpg0MKq&#10;01kXvwoq7xpBEasWsajuiKsloMt6xq6w0AMYjqPuqBsrtbKTqpYBYAQEeQASuBrDrSnsiLCjYGAA&#10;d02AA+atLusoHAAd86gAC08AADM9gACc/NIetAgA6MZMI8iM0Kw7fKo6scIy6LZNC2Ucvut67rvK&#10;TZLvJD1vUgzuQ4t8yxY46Es4mEiTEADMAeqIFMKhrqM+8KEu80kWp5RbFLa/y+ru6K7tk3b9uNJq&#10;3vSt0Yq0+kDt3YSgVJYy3QlIK3Vok7QsXYcIITRLDK7IkRWvKbip5CNuq0sNOIMsND0raz4ynUDl&#10;Ps7dQ3g+sd2q/Ku0TXrYOjKU6neABuYMw9xIywS2u0/FmX6rU3oNZjy2WrV1tJWzAoWhtot4wijt&#10;3jDqsND62w01DTrfI6YQWtsRLu6tdVtcCoN24iMtZMsiLGu8RVk5QqaEf6w5LHSdRLYrIJtdrPxI&#10;oERKOiVX5MwkNuVKWcXynS7u0u4ObAAAL7Gw9gr61jZRXpTDU1pSjxE0OMW0oDdK4hNkQPJKiaSn&#10;m5N6t7u7u3627TWfBsIrsRTTMMsKSCM3M+w3JIbcd3cg5VcSDvjDqO6CiWer7dtrTtq5Q0tywPYi&#10;5KBQJ6vzitpVvUqT4gg1ldio/a6WyWioascgMNCd0ozyyj9/Y6M6a5VKVgktdSehOr35Wt0dx4et&#10;tI2XtbOix6e8AB1fCAByfIzWJM1uKYbxlV9+Rd7SdhezlY2k+8Vt1GHK1kSYVt4WJukbKSJFBMGt&#10;JTdMYcwyvyiFjQaAmAxIn4pENCdFZxfWFmEegScgQWB/mycSTZnpInWqucuT0eMJz8pcMmY+EaRE&#10;iPsdeo8oiRDFwjbGBcAAEodAAA3D0xCXkBmhdE7OGJVHUMeXO7R6LgF7muNpABSbySMplLC9s2Dt&#10;yewHeVFkkRsm4Fvc2dVqcJIdAShWZVIhhmfkNXmfk6rbSeOojhAEnjnS+m7N2sAkRt14oXZWW14z&#10;6mckWdUgc6LeD+K8LbEmLhPGPK6ZiZ9FUTUzsKeoSeGDlWnEihexZdkln6vEM+5Y5Eo3DKMlPEVE&#10;Z45Nq5Le8E55fYrAAhGl8AA4JcS0UEj0v7HCSsyfcYeAZOj+t/PlKl0bsW8IglM5grTUYAQTKI/F&#10;/xmjFx8lQ/NF0wUgIKibEiXyQptrTiXORbBqERPHLc544UhX0k6DBPEgpBjoyMSIlKd8D3VlfMWY&#10;Y6M+ZEmESIdpMpXYxplBRQlPqf4aqCnq9VRUwWzRXLa5Z5kwC3TqY+cMtreFxxUIy08r8eiePnPx&#10;Ix3TGI5lhjWSVVjjExxjPeqgqCpydOBJPI9TygyiKXj20qn0+6eHCiG9Yg0HiEs3LadibRPJimEW&#10;2aVkJQKVygjcZ82UzDlRYPc74mFTHpyhKpH6cy8pU0Yoiviq5ypSvLlEcpyy9X+r7fi+eidG5bDr&#10;r1LeXNc6ywfMk5mbxymYEiqKlNalUpPE9ftJeEs+Sjl5Hsgd5jupsVhmE4KsdHV4q2gK70kq45Cs&#10;PISbJClXidGrIs8yLYX7XNEIyPC2UZ0in5i8TarNSyYF3MMdpPwEyinal4lOBtQ2MkJOjS8u9kjW&#10;q2Uivtf65IpPvo80c/JwKewQunZkk6J0M2GKA5uahqHmQZkaUWGFOCVktVUnK2hhkiHtZbKmRF2i&#10;qWHsEVq3NULwlApIaRuZXyxxYi3XegJoFLXgdCtCcZPY23/Zc1aV5DZhu7sYvF/C3CT02wRWqGFc&#10;rHJAwquqQRVLEyrjqxGVp+sE1OcIX2EY5cZAAxkOWEtWie2Ao3NWNt+z8ywrU6i9OK7QWPwmSVvR&#10;wjWMYmSYe8zFLt1kfkaSnVGX+WaxzOWjcF6N2XgOvWSJygx5jH/gcwz3h6JmKgYY1jYAOAAuKYal&#10;+A5jPZV9fbC1+SDZLJhYO4xXXQH5WZDCQsWMT5FarjuiRIscUPJPLPPTnIAWsutNW55pb1JEcXe6&#10;MdxYVVtxZMetxVMvYNfzUd7hWL/yzwPVHC5304RdzvHFRD18UUcMJgQjMCdGSA1s8y4Z1ZKvvQ7d&#10;uLd8muamNQ0aI126UKmxLCXSmsCDV3SJaaAFQaNkPHmAAb+3wADs3FnBB2jnmwlNlkBIOl60vop2&#10;rreGGoSxfrK6iWzbILEJixsPST/5eyYiI9K0esVzZYctqfaVIaf8FRhIrCTp63gACvxMf9v0DplR&#10;EUwCF60u0vpmTqsGJ1MEqNZoOaNO8k5Z0fvmJXANqysXpAQtrm1s51UTebCtT3Zb+xvr52OPuB8v&#10;kc0qTWo7z7Y3/CV3JCUicaI0Rxx2FnJklXq/GA6zNi2bMIaw1l0YsXYOFAVICki+q6qmV9vFSjCM&#10;evV2RgBREoRslSkDDj9I6PmiajwhpR5O6oNhsyVTGO9dU2i/fWvQjDvx0Tgc2Vsh4AAGz5G41hZX&#10;VlZ4TA3daOgbyK7nym/c6d4g5aaTfB18rknOrLY3dnpFkJ3oUXLkkIBYhxb4nY1VsuGL8N1onqIk&#10;RY+c2WMN/wx/whJ4qrqJoTtXFujHgoCzPGF9xw7pIGAeVGttP4TZOtJsmxie7HV1aND1W3Y/HJtl&#10;+3IPnX9Lm1i7K5apV98zefbFpbJbCri1xc4kNkn0ZzLITSaqxEwiw1jtRA5jzHzQj2rVyyz2b0aW&#10;aAqjTA7KSNpmYhLZC7hXaDC+aZx2K4aaB2xl5pj3Cxy8r0767E7oJIIro6Ka7WQ2AdMGIAAbsGgw&#10;5hqP4wilgmzCInpfxk4nEDi4zEjz45THi+iqx5jMJKZESWy5hy0JTdTuzbR3TPzRKxr1CJr3LOsE&#10;BvLFSwgmznSOw2A6oRsMof64qN7ssHA1rbRICKr9jtbhbdr1kHLiJzLE7pDC0HjPz/7w8DKtBRLp&#10;blY2DgSnaf6JkIqWI2DJr60BTiDYhJzaKLS6zJr7K2qMqHKHZxZFKEEE6k60r+UT6sQikAgiyWcF&#10;rOqITBjobFJ2KLB86pCc79Y2EPLnMH7yp9rDsFEC8I596AqvzdzKy1Kxa8yNrP0Crzj2g0rKq467&#10;oixzYxYccaQAAcUarecHbFcSw8T7jfqjZlgnUbatcZrhMSAt0QUcRzJVTNAhwiCtB4Dvb9zhUVkX&#10;Sy7Lh+JmpGrswrTnRXTxS6yw6lImASkgYf6/4/A1hRz3htTFxkDbMOTeJZLn0cb3YorHD80fbOrE&#10;64aLcMQ0kgC78VpIMN8QkSMYYgzVzRMA0XLeUc8cMc5jDRKNq9wCkmimC2qlqErE74z9R+C7b5wr&#10;6kUUgrDVzbUMKxbH0FL2rbTrCYLQ0ZUOcXjoxXR88lyIijTdRvCfJcaRiNrE7Z8WTKhpQ/D6z6w3&#10;caQcYAAdEtQzRt4mw/Bb7fUVI1DA8rz+DmTh62jSJZi+LFY6JVQ3bxznpQwz7CqcDhshqT8csnh9&#10;cq0IKLYxagrLUkaja4slC6wsYQszIf6i0nwoBjCA7UDzbIMeTdslbUS68W7QTk8iMOrEzLD17q8j&#10;E1q4yQMk0bzOp87AokSQ8ATBQ1s0xKb3TLE0DaD7cbrE5xaFTpzpy4S1DI0YTAEuStUVSfjOo6KC&#10;goEfkNbXTUk3w/DA7PzOgwkPMKbLExjpK9TIcDqErbREMEbZp989UYLV6Eq9Uzk1z0c78sQ1Dks2&#10;UoSH4cNAIAEwI7TdJyheJoELqZUP04SnLmAor17HCu0h4t6MZTa3YkS4aE4eInpwqtk4qcThi9DW&#10;0JSw8rEJEEjDcu6H5cc8S4wsaOc8ImAgIIAgIE/wNBQAAYRB4SAoYAIdDn/EQBEX/E4lD4xCgDGg&#10;A/I9GQLIQA+5IAH7J45CI3Ko7H4oAAJMZBIoxHn5GZZJH3GYYAgAA6AAJ7GYKBpbN3zSY5L5O/Yz&#10;TaFDaLHKg+qtJpRMQJMJk/q9Ga8/qxTqhGJfLHxabGAJCBaPUZ9Q7lDaZKKAA45OgACL4ALDfq/G&#10;LnPr4CAAEsQAAhiwACscAAPkbZIrbP6DWqpKMFDZZUJtgLFn6hVaveoxf8/GYfL7/UL/L5fpofmJ&#10;ZSXzoNxqI/mMiB6fdqDGLvcKXEs7KJZQ4xmMrGLLqsteKHw+nQereMxyofw5ZLOhForZolsIlUNj&#10;JXt6QA9fYAHL7wA8vlk7dGMLuIxlahw8/Q5Yz7Xok4bhow7zvugobRJQobeuijjhKCqZ2Qmtbhpf&#10;BrMQCisNJ4ziEtazSHpYyqzoS1jAtmmUEpci7oJY8kNq+l7/ISjBDxuijwxSrbhr0l7vqG80WohI&#10;cHNcr8DIcv69KGBMnQ6n0lpKl79KymUCIfDj/o+2yOSxIkYrEobKuGv8us+7kPyQhMtpvACvv2oK&#10;Xs/E6xQg7CZPFMMoT5EqNuouiJMqBlCAABdDgABtFUNRD7vvEaRKGv7Np8ljdJvOaPxApyrH0kaS&#10;uclDntVH8sxlIrP06tcaI22UwAAtJ8LWzCpqGl8vuJVi3xfItdMw/iPu01UBqDQCfWMACptpGrtq&#10;Cv7BvBaLvr/ak4JRLr2HqAB424AB12+AB6XFByhsxGaGuHOK8VLV9pq+66cWZUiJWE3N3obBtJTW&#10;jbKwadt/gBVTMPykVcQ5dk+olScEUDHSHMrH16XQoNR2k1ci1xXmHI4ReOxyjM6rBFCHV1KSduSh&#10;sCxNhWR3ssS/sq++ENJTyoXyqSDJfVWEY1gKr4It0Vpuv6WOyhq/1Uz9zPLBeJrxI7Qo/WKOQaz7&#10;U4Yn09OInKSzGkSoYGh9yxVo97p8yoKbSw7E0UBoAScBKOMrJN4o3fSxSEiuoLevWIorVWF1fhGt&#10;aEt83rFS1rKdS633haDv5Qn3B7FlKHxJXuGwc79iLxZFkMxZaNzvaNoRhaLj8Wr/D1gtR79cAEJn&#10;YAB4doAD0ns4mjcliSfMxJiGyClFbqDxPEITXFKPxZt1vHItILdnvnr2vtuHj2z1Ob5etoTvbuzZ&#10;NXjdFi6Kz906Eqm0bkeO4LodNLSF6cteVI2QX6n+4ap0zTGWTtHflEObyVwrb5V3FidMS93T5iNm&#10;fL03RXTWnkuoYsyR4BDX0lOfKmV1SmivmYasR8liFkis6KuZ8qbSCrpkKC64e5xE0IRIM6uETG24&#10;LJINChTz3m7ENMQBIAAFYgNrh820jMCYHIeI2yEurqWok3b6lMiTUzvt7a0whpRXSvquAAl1vxmY&#10;MPNIrCFYr7CHQ6ZAcZ85Bmxlbb2tB5DlC4vxcdBV3pMozMZfAtFDjwSyEoaIQlqa2QADjkJFspUD&#10;SEw1iWRxDKp4wx5fLH8jZU3iq5bKy+DsWHwoOXOpVeTuSZGOAUuFcb1TIGSbo5FaMB3+G4V+UFBR&#10;To8EbbDAB4REojMrfJK1UMXyKv5laSwQkwx/r1ZDJWVT5XTQak2/OM6e0gOZkWVBy5FU0kbcY0A3&#10;Cqm6TXWjBeV0dnuIhIccNqb7yVx5bonQiTqz7lDHnPE+hbyMTAIqXqb0CZvRmZ6ZUC0/wAAYoEAA&#10;B9BZQFbWg9lA5uHTF6M8R+WLPlPNaU3QyMBGVVT2U+TsoaqoAkYL1OxjbdHkq2d4g5DEmoFHEOWn&#10;lET8JPQ7jisd4j608UIiRSw6C1ZMQGjRNhxSB4WHxPmOCo0eivnDQayGlpW0OSSQe+OqJDoX03OI&#10;yGDywSGy1JTJ+BKhAGPXdwO6sj0zDGnX2RydFU3WKyOY18lFVadQUpiWsv83oZ0LVM3glCDZkEJE&#10;HYGYrlVXocO++Was9GsN1hdCAhNWSbs9sM9pujCItSNibYxXU01RHALxXo3DV3BPOl1UizKql+mS&#10;Je1Nwpf6uPDs+9qtBYn8EGOHAmepBgJ27AABe3wAKwQ2KNGaGtUH3SOLW6uBhJXV08NwxVDkJobw&#10;bJvHyuzLaHk3b3AR/1s55xiLxYmVUqldT8ptAKxjnFyWEQPU+5EEnAlrdu7N2o577WKIcrWaVJ6T&#10;J7WfHQ3EZn9IOm9VgmRUF4XgrZK8vENTPuxvWlG98n3yyqvmcOxJesGPye06Y79XLvYee0j0kpwy&#10;BCAH/gq71iYqRwi8bhx9esEVbwO+qJNF5VFQpJVJiq6bOlOjNd66z3SE1yWATe70EorlbTbe2tLX&#10;Cdqqry0uaFlKYUYKuk1J82r+kcUOAugNA4etvSfDVrzQb2Yzd23rH5b6Ks7lbdll034/XIKmRjOE&#10;u89QTWiXqLioMXWwquRKE9aYVF4vJTm8uV2itkrrHOmaB8usHhG0yJhGS9LiHoAAd+ndOaei0ZXL&#10;sna54cjLaXNWpdUsGqDoVMT8am1szPd8hLtB4UbvRL2ruN5HvirpW2g60TP6HuvbSMmfJVK4uWyf&#10;K7YNHEZxOx+zcuKXJKiy11zOCno2lkjk+r21UDm1KVMaXlL50kbyJr6VdP7n51r5H0pxldXFrylT&#10;UjaXbclGkXhXVFcSPzRwlT4iqulkQkhyQlmW1KcNZr2cRtIFAAW7AnxG3mX7hJe2PoImqLCKurZo&#10;yLd9Ei1yVubUnY8H398DvZd4z7U6RZ8dBuDKhxL9aRV1oumUlo65Mk/eqZNF27v/tNnTeGwiPnyH&#10;k7BCjU5EL8UjJexjyT+9QZDa5K6cqTt0nBRp0qAoxl4qgzfncpNNtTbnOMpzyXJ6/VVBHtHOtTXo&#10;Z72rhRHGk2O3OrOcVQCxWBEGP+iuMdfuMrytDl/QYEd76FzNaE4K77Horio6HL9SQFzml2DO9tcW&#10;sZxcPbnXrY7WmbVLlhH5mYwvYS99G7qV1cWh1olERIiAc9pQSg3Fnk+POlTm53HiUZ55BIY2+lM2&#10;aXYRZzS+o6LzgdW4R+OidI8+0Zld5KyI1nFIrVzyS7SH0f4bdEj5UIuzxHmAAdH5y3sI2Jf/Naq+&#10;oa6jNkvokpzfTeja5lZH7DidhMkvCQT+TUiPZzKZzyJ77viZ43AyrECxb3TF5iq7yvIqCYYQiwYn&#10;xqZKgkUBrwjzRnqRbI4jijTUhXC6z4CZTHEAytj46k7XTEKi7P4nZkKgoB7kTOQypiCKD7LZ6ihl&#10;qKacjoYzDj4+7yjrK0p0cBQmSZYoIDcJYAADMJwAACMKImY+rcwjjLqcCAItAtSSru67UHzXTIaW&#10;5jbzDdi46zJhDVjgQoggy8zvKt7ND9rmbRpHg6y9i28JBIp0bJrlDoaVQz5LpLov7Wy+jW6AJC4y&#10;UIDNsAiTIrZ1bIJ7SAL67HwpyuRmAkURL5LADQTs7e4pS0RaLBxLgpTgqk6+MLgq6yEEAgwyrl6z&#10;EKboa9yTbkgj5G4Q5+4oJwCtMWJ0jqEPzf57T/UTBaKhQ3D06LTabPa+KZyCR0b+C0r8Am5qbpgk&#10;riS9DxCi7l6fb6bdEHzcQ26w8FYh6bi0ruZywmiqT65Br4BRwvoD0dyH6IKxJ0bDbJqcA78MhPai&#10;Ll8ZzvLKAt74EDpIsZS0EKpyEFDZIoLURzMeR/x0IjMO6AcPLF0eolCLsZYhIvRVTlwj6Uz8juLW&#10;LSbbyBY3YmUR0FDujlThicrr7drICPLmKpy6iRkPCa0hIkUbzuLjQh7prQZjboL0om8Tg4ibwz7B&#10;RirmZDgvUSx6DIqiAj5+oQQf8hyirqbgJxqCyzw4hgTZ7BUVLUiLSvMgZebPa0DrpjcoT5r74r8X&#10;KzMQYl6GpmIvsYkfcKsERij1kYT5EK0rApxqcN7Ob1aXzjC8IkRhEv8aq3wC4AAB0xi9D1ynK70F&#10;pjajz1hkMpS7EL7Hj1i50a6/xlscrX5esUzb7hbuTK4yq+MekFD18IpF0jAkse010bgpyhwlCoZq&#10;aUyoci7nKysMqdqrT9sMxPibRdS9C5yksyEnbbAnwqbYYykc4hz4E48Kq5x8qBLOUcDPa2oozoJe&#10;DtsYDCckcLyWTrD4ot4gIIAf4E/wBBQABoRBoK+4YAH7DwAA4kAH9FQBDH3EYnFX8AAFHwAAZEAH&#10;5JQABJRIZHIgDJ5THwEAH/M4VMpo+ZxHpBMJrCp5LJtBJnBIVQ4dEIVQIkA4vDaABahFItJX5Opj&#10;PKNVJJJnxXabGXnYQBOHyAATZ7NaAba6tUo7S5rRqBPLpIKNCo5Qb1GLcAKgBZrWr5CrhRrzRZpe&#10;aNPLgCMdfaBCANbQXlQAF8wAAhmwBlQXKpbP5Hd57cZpRoe/a3Va1qb7rrlI8VNNdrtLoL1QNREK&#10;NfNJBaBSZHPMRBKBc5BcKVE7rMZQBL7CufbeRV5BPrtiYtv9XR9Vh9LWZNWqM9/MALC8wA8PYAH1&#10;79x06fUd1tIh4ILrubetd+I0pjpJSrS4Om3bVKMv69OwmK8vmwC8wIlKgMGgy8tm4zZItC6aum26&#10;tMIia8IsoADxKmq+OWpkPoMnj/Qmhq8umnj3n07pBxuf6tQS3qGu5CyLOUlbRtOmjiRY5MQtKuC8&#10;q1CEkuAkbpv67aaQWvsGpGuDXKBKSIL4/ceIyhR7TImsaAAek0tw1wFTaAAHTglzoOqvTRJa27jy&#10;Ggkpo68kqwqqaTRS009t4migNhIqQRKA6/Ki/SdpBLrVA1SoAAxTAALWBq9RkkCgSwltQSogi8tc&#10;vi+VMpEjpio0DO827cVDBTSr5PlYzzO7SsYicgtDSLrJiuEtVWgq4P3Oy9MK+zVQ8k1buLWEmosh&#10;TzHuAB32y9b2xQkbJNwxwEVlQKqwpKFdWNJ7utdBMOtLAaJx27SOr5BNo2TMCaWHdTbUAjruIUrV&#10;c3WiF9qZDcCz/c7qJG3yaOnF09JrUaO1moCtK0gQ/qGgljuyoSaMFHqaLOBLcURQ1C2ag2PJi1y4&#10;QS2ti4nIV0JrJymOC0qyVhcNYxFisRpG4SW1vnmMJNMh7AAeum1g6YM6iAE2gU/7cLhoD3PhRmtR&#10;reWVVhrNVNUrSeUm3CFVvWa4a4uEdKinlToazYIAACu7gACm9U0tl3XSplXSJUtqX8vsw1hROQQw&#10;lvA8Hf+FZ+0uL2eiGKVpyLw0PLKJ0HI2/prb8l8Jz88ZqmuZQPebXvvDSLX7z6tHl2QAHb2umady&#10;2faJOXToh1+0clDM+pNXmc9M2KW6wg0tuG69WLbrMAuhX3V5WnsN8by69KNv2aZtsUgXVWascFOt&#10;P+F7fIMN0YAD99x/2XxerQ3nkEPp5qYtv+vNV/Vt9ETYg651hHUEn1IIi19iyXsuJZO0MgzyDcPZ&#10;ZQd+ARqjXM8TOmcro+Cvt2bwBGEBByEwQcmVUvK34Nl9ZazeCsLHhlVNuwB5blYHE9fsYBBJeXyQ&#10;HJBCchJngAASiEZczKmz4kpP89gmjDnFMEgsyl7UBntLRcw2l3zM4IOYR8qQtrZiUr3UkSlBL8Tc&#10;Q7Ny8dZisFXpMJMf6MhRoUnsHgthbTPG4kQapGd/sEY0m3P8547ru2vqEasTxercGPtWOmisgsZl&#10;PP+bBFaJ5qnROPccX1hMl3ds6IKhtLkX4ZvWLbDp5znzxQmfYtE7j7g/PwInBBfBIIUncWRIlnkn&#10;n8NWYG6iERk4JyjfC8ZUT6I/QtjeoomMnDIMSYE+hM6qSLNKAAtYtLJohASTenE7kvz/RMiOdBBL&#10;SCqwIheYEk0EHDyPP4RA6cASOxmW/Fkg0RgPT1AABOfDvHlMLiUQRM5t1brTktISbbppikdlVH2K&#10;snYuLRQ2QpdsoCCmLJBRE6CyXMJ0bGtKc7qo1tCJa1wvKZ3ZDyAAO6lAAJpMvXU1xzCP6BvrI7Mp&#10;6h/ijNcpkhwlJ00znyJGmcni35NkjK0t+nxLZGUcKrO6NTkCgVAlK8CicaXuEpW/Rt3ZrnuxkmhT&#10;N01DyDSsH+nSZRPEEzUYjHuZVAjuudfPHuZse3swQqPC5WNSZ90EmRMtxjqndl5hS3IjJrSIMlby&#10;3upkknDUKoYW8ibXGREZkBN537WZDmAilRRYJ3YCreISzhWBcG9AUUupmI1RqJWLiat1myr62U2c&#10;giCYVTZLwysaX2M1ObbHRIMnR6lsp9HMWBFO3suZeTir4Xq2BBGfF8Z4Oy6AAB1XTmBO8kFhplH+&#10;T9E2nJt2DPpbBXkoyEaLkgeYS06bPCFNcl2zNb9nWixQq7eC+izqlkpO4dyBiCYcwtqywVdSybCG&#10;qWTWAgrGh/muvY+goDPmeTewLKlwtcWrJWbc8S80NJhkto3UIgzZ5fu/w9VOS7A1ZvZbKkgpk1JB&#10;0kdmXBu4FWppuuPhhBi5IGs2bPec3CZ78uql5Oqh0XC8tcqDZ+YNdjpqYAwAAC2TzOmWQTIB38uK&#10;+yXte62hDkcBRtfZBJiUELl2qj4US4rNj9mRITLWZMNYosSoCeOjr8rsxcquRZpo9QADnz4AC6A7&#10;HeSfOg7pzMlzXVJjvBTLZBTpzHbBPLRlO78WxIMglczvD93bAAz6+GZJb44cwpCzeF4YORpzO0lO&#10;h1BObRUSZKydIGW5fKTwgIAAEAD+AAQAAQAAAAAAAAAAAQQAAQAAAO4AAAABAQQAAQAAAFcBAAAC&#10;AQMABAAAADapAQADAQMAAQAAAAUAAAAGAQMAAQAAAAIAAAARAQQAHQAAAD6pAQAVAQMAAQAAAAQA&#10;AAAWAQQAAQAAAAwAAAAXAQQAHQAAALKpAQAaAQUAAQAAACaqAQAbAQUAAQAAAC6qAQAcAQMAAQAA&#10;AAEAAAAoAQMAAQAAAAIAAAA9AQMAAQAAAAIAAABSAQMAAQAAAAIAAAAAAAAACAAIAAgACAAIAAAA&#10;AAwAANoWAACkIgAAJS8AAPk8AABZTAAAklsAAL5rAACGfAAAsY0AAEmfAAB9sAAAPMEAALvTAAAL&#10;5QAAevUAAKoEAQCTEwEA4yEBAGwwAQCJQAEAsk4BAG9cAQC0awEA8HoBAKmIAQAYlQEAFaEBAPgL&#10;AADaCgAAygsAAIEMAADUDQAAYA8AADkPAAAsEAAAyBAAACsRAACYEQAANBEAAL8QAAB/EgAAUBEA&#10;AG8QAAAwDwAA6Q4AAFAOAACJDgAAHRAAACkOAAC9DQAARQ8AADwPAAC5DQAAbwwAAP0LAABaBwAA&#10;YFsDAOgDAABgWwMA6AMAAFBLAQItABQABgAIAAAAIQCVBJ/sFAEAAEcCAAATAAAAAAAAAAAAAAAA&#10;AAAAAABbQ29udGVudF9UeXBlc10ueG1sUEsBAi0AFAAGAAgAAAAhADj9If/WAAAAlAEAAAsAAAAA&#10;AAAAAAAAAAAARQEAAF9yZWxzLy5yZWxzUEsBAi0AFAAGAAgAAAAhAJtT2EqzAwAA6g8AAA4AAAAA&#10;AAAAAAAAAAAARAIAAGRycy9lMm9Eb2MueG1sUEsBAi0AFAAGAAgAAAAhAEOUcQDXAAAAsAIAABkA&#10;AAAAAAAAAAAAAAAAIwYAAGRycy9fcmVscy9lMm9Eb2MueG1sLnJlbHNQSwECLQAUAAYACAAAACEA&#10;dSrdMeAAAAAIAQAADwAAAAAAAAAAAAAAAAAxBwAAZHJzL2Rvd25yZXYueG1sUEsBAi0ACgAAAAAA&#10;AAAhAMWoQzYzOAcAMzgHABQAAAAAAAAAAAAAAAAAPggAAGRycy9tZWRpYS9pbWFnZTQucG5nUEsB&#10;Ai0ACgAAAAAAAAAhALTnKwzeuwIA3rsCABUAAAAAAAAAAAAAAAAAo0AHAGRycy9tZWRpYS9pbWFn&#10;ZTIudGlmZlBLAQItAAoAAAAAAAAAIQAvGHZWRNoDAETaAwAVAAAAAAAAAAAAAAAAALT8CQBkcnMv&#10;bWVkaWEvaW1hZ2UxLnRpZmZQSwECLQAKAAAAAAAAACEAWCfuejaqAQA2qgEAFQAAAAAAAAAAAAAA&#10;AAAr1w0AZHJzL21lZGlhL2ltYWdlMy50aWZmUEsFBgAAAAAJAAkARQIAAJSBD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 o:spid="_x0000_s1027" type="#_x0000_t75" style="position:absolute;left:41052;width:18892;height:14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K7ZwwAAANsAAAAPAAAAZHJzL2Rvd25yZXYueG1sRI9Ba8JA&#10;FITvBf/D8gre6kaxKtFVRBC0N6MXb4/sM4nNvk2zrzH9912h0OMwM98wq03vatVRGyrPBsajBBRx&#10;7m3FhYHLef+2ABUE2WLtmQz8UIDNevCywtT6B5+oy6RQEcIhRQOlSJNqHfKSHIaRb4ijd/OtQ4my&#10;LbRt8RHhrtaTJJlphxXHhRIb2pWUf2bfzsDsttgXO/k43qddpt/HX9cwlaMxw9d+uwQl1Mt/+K99&#10;sAbmE3h+iT9Ar38BAAD//wMAUEsBAi0AFAAGAAgAAAAhANvh9svuAAAAhQEAABMAAAAAAAAAAAAA&#10;AAAAAAAAAFtDb250ZW50X1R5cGVzXS54bWxQSwECLQAUAAYACAAAACEAWvQsW78AAAAVAQAACwAA&#10;AAAAAAAAAAAAAAAfAQAAX3JlbHMvLnJlbHNQSwECLQAUAAYACAAAACEAY7Su2cMAAADbAAAADwAA&#10;AAAAAAAAAAAAAAAHAgAAZHJzL2Rvd25yZXYueG1sUEsFBgAAAAADAAMAtwAAAPcCAAAAAA==&#10;">
                  <v:imagedata r:id="rId15" o:title=""/>
                </v:shape>
                <v:shape id="Picture 73" o:spid="_x0000_s1028" type="#_x0000_t75" style="position:absolute;left:9715;width:10992;height:14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E37wwAAANsAAAAPAAAAZHJzL2Rvd25yZXYueG1sRI9Li8JA&#10;EITvgv9haMGL6MRd8BEdJQiihwXxBR6bTJsEMz0hM2viv99ZEDwWVfUVtVy3phRPql1hWcF4FIEg&#10;Tq0uOFNwOW+HMxDOI2ssLZOCFzlYr7qdJcbaNnyk58lnIkDYxagg976KpXRpTgbdyFbEwbvb2qAP&#10;ss6krrEJcFPKryiaSIMFh4UcK9rklD5Ov0bBJLlfD+PK0c9xcJsnu2ZLmF2V6vfaZAHCU+s/4Xd7&#10;rxVMv+H/S/gBcvUHAAD//wMAUEsBAi0AFAAGAAgAAAAhANvh9svuAAAAhQEAABMAAAAAAAAAAAAA&#10;AAAAAAAAAFtDb250ZW50X1R5cGVzXS54bWxQSwECLQAUAAYACAAAACEAWvQsW78AAAAVAQAACwAA&#10;AAAAAAAAAAAAAAAfAQAAX3JlbHMvLnJlbHNQSwECLQAUAAYACAAAACEAMNhN+8MAAADbAAAADwAA&#10;AAAAAAAAAAAAAAAHAgAAZHJzL2Rvd25yZXYueG1sUEsFBgAAAAADAAMAtwAAAPcCAAAAAA==&#10;">
                  <v:imagedata r:id="rId16" o:title="" croptop="555f"/>
                </v:shape>
                <v:shape id="Picture 76" o:spid="_x0000_s1029" type="#_x0000_t75" style="position:absolute;width:9893;height:14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Cu4xQAAANsAAAAPAAAAZHJzL2Rvd25yZXYueG1sRI9bawIx&#10;FITfC/0P4RR8q1kVVFajSGnxggj18tC3w+Z0s3Zzsmyyuv57Iwh9HGbmG2Y6b20pLlT7wrGCXjcB&#10;QZw5XXCu4Hj4eh+D8AFZY+mYFNzIw3z2+jLFVLsrf9NlH3IRIexTVGBCqFIpfWbIou+6ijh6v662&#10;GKKsc6lrvEa4LWU/SYbSYsFxwWBFH4ayv31jFXyeB+tk3P8575qTN822ctly45TqvLWLCYhAbfgP&#10;P9srrWA0hMeX+APk7A4AAP//AwBQSwECLQAUAAYACAAAACEA2+H2y+4AAACFAQAAEwAAAAAAAAAA&#10;AAAAAAAAAAAAW0NvbnRlbnRfVHlwZXNdLnhtbFBLAQItABQABgAIAAAAIQBa9CxbvwAAABUBAAAL&#10;AAAAAAAAAAAAAAAAAB8BAABfcmVscy8ucmVsc1BLAQItABQABgAIAAAAIQBzkCu4xQAAANsAAAAP&#10;AAAAAAAAAAAAAAAAAAcCAABkcnMvZG93bnJldi54bWxQSwUGAAAAAAMAAwC3AAAA+QIAAAAA&#10;">
                  <v:imagedata r:id="rId17" o:title=""/>
                </v:shape>
                <v:shape id="Picture 80" o:spid="_x0000_s1030" type="#_x0000_t75" style="position:absolute;left:21145;width:19114;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gODwQAAANsAAAAPAAAAZHJzL2Rvd25yZXYueG1sRE9Na8JA&#10;EL0X/A/LCL3VjR6KpK5iK0IPIm2UnsfsmESzs+nuqum/7xwEj4/3PVv0rlVXCrHxbGA8ykARl942&#10;XBnY79YvU1AxIVtsPZOBP4qwmA+eZphbf+NvuhapUhLCMUcDdUpdrnUsa3IYR74jFu7og8MkMFTa&#10;BrxJuGv1JMtetcOGpaHGjj5qKs/FxUlJefhqT1nYbip3Wq/et8Xvz6Qx5nnYL99AJerTQ3x3f1oD&#10;U1kvX+QH6Pk/AAAA//8DAFBLAQItABQABgAIAAAAIQDb4fbL7gAAAIUBAAATAAAAAAAAAAAAAAAA&#10;AAAAAABbQ29udGVudF9UeXBlc10ueG1sUEsBAi0AFAAGAAgAAAAhAFr0LFu/AAAAFQEAAAsAAAAA&#10;AAAAAAAAAAAAHwEAAF9yZWxzLy5yZWxzUEsBAi0AFAAGAAgAAAAhAEcmA4PBAAAA2wAAAA8AAAAA&#10;AAAAAAAAAAAABwIAAGRycy9kb3ducmV2LnhtbFBLBQYAAAAAAwADALcAAAD1AgAAAAA=&#10;">
                  <v:imagedata r:id="rId18" o:title=""/>
                </v:shape>
                <w10:wrap type="square"/>
              </v:group>
            </w:pict>
          </mc:Fallback>
        </mc:AlternateContent>
      </w:r>
    </w:p>
    <w:tbl>
      <w:tblPr>
        <w:tblStyle w:val="TableGrid"/>
        <w:tblpPr w:leftFromText="180" w:rightFromText="180" w:vertAnchor="page" w:horzAnchor="margin" w:tblpY="4621"/>
        <w:tblW w:w="9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3014"/>
        <w:gridCol w:w="2953"/>
      </w:tblGrid>
      <w:tr w:rsidR="00FA6AC7" w:rsidRPr="008C08EB" w14:paraId="5DE86CC6" w14:textId="77777777" w:rsidTr="00FA6AC7">
        <w:trPr>
          <w:trHeight w:val="810"/>
        </w:trPr>
        <w:tc>
          <w:tcPr>
            <w:tcW w:w="3061" w:type="dxa"/>
          </w:tcPr>
          <w:p w14:paraId="26686588" w14:textId="414E80F7" w:rsidR="00FA6AC7" w:rsidRPr="008C08EB" w:rsidRDefault="00FA6AC7" w:rsidP="00FA6AC7">
            <w:pPr>
              <w:pStyle w:val="MYPHDTEXT0"/>
              <w:spacing w:line="276" w:lineRule="auto"/>
              <w:rPr>
                <w:rFonts w:asciiTheme="majorBidi" w:hAnsiTheme="majorBidi" w:cstheme="majorBidi"/>
                <w:b/>
                <w:bCs/>
                <w:color w:val="000000" w:themeColor="text1"/>
                <w:sz w:val="20"/>
                <w:szCs w:val="20"/>
                <w:lang w:val="en-GB"/>
              </w:rPr>
            </w:pPr>
            <w:r w:rsidRPr="008C08EB">
              <w:rPr>
                <w:rFonts w:asciiTheme="majorBidi" w:hAnsiTheme="majorBidi" w:cstheme="majorBidi"/>
                <w:b/>
                <w:bCs/>
                <w:color w:val="000000" w:themeColor="text1"/>
                <w:sz w:val="20"/>
                <w:szCs w:val="20"/>
                <w:lang w:val="en-GB"/>
              </w:rPr>
              <w:lastRenderedPageBreak/>
              <w:t>Fig. 1.a</w:t>
            </w:r>
            <w:r w:rsidRPr="008C08EB">
              <w:rPr>
                <w:rFonts w:asciiTheme="majorBidi" w:hAnsiTheme="majorBidi" w:cstheme="majorBidi"/>
                <w:color w:val="000000" w:themeColor="text1"/>
                <w:sz w:val="20"/>
                <w:szCs w:val="20"/>
                <w:lang w:val="en-GB"/>
              </w:rPr>
              <w:t xml:space="preserve"> Headset with a Hand-Held device which used by </w:t>
            </w:r>
            <w:hyperlink w:anchor="_ENREF_21" w:tooltip="Rekimoto, 1998 #199" w:history="1">
              <w:r w:rsidR="00315323" w:rsidRPr="008C08EB">
                <w:rPr>
                  <w:rFonts w:asciiTheme="majorBidi" w:hAnsiTheme="majorBidi" w:cstheme="majorBidi"/>
                  <w:i/>
                  <w:color w:val="000000" w:themeColor="text1"/>
                  <w:sz w:val="20"/>
                  <w:szCs w:val="20"/>
                  <w:lang w:val="en-GB"/>
                </w:rPr>
                <w:fldChar w:fldCharType="begin"/>
              </w:r>
              <w:r w:rsidR="00315323" w:rsidRPr="008C08EB">
                <w:rPr>
                  <w:rFonts w:asciiTheme="majorBidi" w:hAnsiTheme="majorBidi" w:cstheme="majorBidi"/>
                  <w:i/>
                  <w:color w:val="000000" w:themeColor="text1"/>
                  <w:sz w:val="20"/>
                  <w:szCs w:val="20"/>
                  <w:lang w:val="en-GB"/>
                </w:rPr>
                <w:instrText xml:space="preserve"> ADDIN EN.CITE &lt;EndNote&gt;&lt;Cite AuthorYear="1"&gt;&lt;Author&gt;Rekimoto&lt;/Author&gt;&lt;Year&gt;1998&lt;/Year&gt;&lt;RecNum&gt;199&lt;/RecNum&gt;&lt;DisplayText&gt;Rekimoto [21]&lt;/DisplayText&gt;&lt;record&gt;&lt;rec-number&gt;199&lt;/rec-number&gt;&lt;foreign-keys&gt;&lt;key app="EN" db-id="25rzxwaxpt2220ezaxox0r5q202fxr90r0vv" timestamp="1460034982"&gt;199&lt;/key&gt;&lt;/foreign-keys&gt;&lt;ref-type name="Conference Proceedings"&gt;10&lt;/ref-type&gt;&lt;contributors&gt;&lt;authors&gt;&lt;author&gt;J. Rekimoto&lt;/author&gt;&lt;/authors&gt;&lt;/contributors&gt;&lt;titles&gt;&lt;title&gt;Matrix: a realtime object identification and registration method for augmented reality&lt;/title&gt;&lt;secondary-title&gt;Computer Human Interaction, 1998. Proceedings. 3rd Asia Pacific&lt;/secondary-title&gt;&lt;alt-title&gt;Computer Human Interaction, 1998. Proceedings. 3rd Asia Pacific&lt;/alt-title&gt;&lt;/titles&gt;&lt;pages&gt;63-68&lt;/pages&gt;&lt;keywords&gt;&lt;keyword&gt;bar codes&lt;/keyword&gt;&lt;keyword&gt;image registration&lt;/keyword&gt;&lt;keyword&gt;real-time systems&lt;/keyword&gt;&lt;keyword&gt;virtual reality&lt;/keyword&gt;&lt;keyword&gt;2D matrix marker&lt;/keyword&gt;&lt;keyword&gt;Matrix&lt;/keyword&gt;&lt;keyword&gt;augmented reality systems&lt;/keyword&gt;&lt;keyword&gt;coordinate systems&lt;/keyword&gt;&lt;keyword&gt;matrix code&lt;/keyword&gt;&lt;keyword&gt;real time object identification&lt;/keyword&gt;&lt;keyword&gt;real world images&lt;/keyword&gt;&lt;keyword&gt;real world objects&lt;/keyword&gt;&lt;keyword&gt;registration method&lt;/keyword&gt;&lt;keyword&gt;square shaped barcode&lt;/keyword&gt;&lt;keyword&gt;Augmented reality&lt;/keyword&gt;&lt;keyword&gt;Cameras&lt;/keyword&gt;&lt;keyword&gt;Image recognition&lt;/keyword&gt;&lt;keyword&gt;Magnetic devices&lt;/keyword&gt;&lt;keyword&gt;Magnetic sensors&lt;/keyword&gt;&lt;keyword&gt;Position measurement&lt;/keyword&gt;&lt;keyword&gt;Registers&lt;/keyword&gt;&lt;keyword&gt;Sensor systems&lt;/keyword&gt;&lt;keyword&gt;Ultrasonic variables measurement&lt;/keyword&gt;&lt;keyword&gt;Volume measurement&lt;/keyword&gt;&lt;/keywords&gt;&lt;dates&gt;&lt;year&gt;1998&lt;/year&gt;&lt;pub-dates&gt;&lt;date&gt;15-17 Jul 1998&lt;/date&gt;&lt;/pub-dates&gt;&lt;/dates&gt;&lt;urls&gt;&lt;/urls&gt;&lt;electronic-resource-num&gt;10.1109/APCHI.1998.704151&lt;/electronic-resource-num&gt;&lt;/record&gt;&lt;/Cite&gt;&lt;/EndNote&gt;</w:instrText>
              </w:r>
              <w:r w:rsidR="00315323" w:rsidRPr="008C08EB">
                <w:rPr>
                  <w:rFonts w:asciiTheme="majorBidi" w:hAnsiTheme="majorBidi" w:cstheme="majorBidi"/>
                  <w:i/>
                  <w:color w:val="000000" w:themeColor="text1"/>
                  <w:sz w:val="20"/>
                  <w:szCs w:val="20"/>
                  <w:lang w:val="en-GB"/>
                </w:rPr>
                <w:fldChar w:fldCharType="separate"/>
              </w:r>
              <w:r w:rsidR="00315323" w:rsidRPr="008C08EB">
                <w:rPr>
                  <w:rFonts w:asciiTheme="majorBidi" w:hAnsiTheme="majorBidi" w:cstheme="majorBidi"/>
                  <w:i/>
                  <w:color w:val="000000" w:themeColor="text1"/>
                  <w:sz w:val="20"/>
                  <w:szCs w:val="20"/>
                  <w:lang w:val="en-GB"/>
                </w:rPr>
                <w:t>Rekimoto [21]</w:t>
              </w:r>
              <w:r w:rsidR="00315323" w:rsidRPr="008C08EB">
                <w:rPr>
                  <w:rFonts w:asciiTheme="majorBidi" w:hAnsiTheme="majorBidi" w:cstheme="majorBidi"/>
                  <w:i/>
                  <w:color w:val="000000" w:themeColor="text1"/>
                  <w:sz w:val="20"/>
                  <w:szCs w:val="20"/>
                  <w:lang w:val="en-GB"/>
                </w:rPr>
                <w:fldChar w:fldCharType="end"/>
              </w:r>
            </w:hyperlink>
          </w:p>
        </w:tc>
        <w:tc>
          <w:tcPr>
            <w:tcW w:w="3014" w:type="dxa"/>
          </w:tcPr>
          <w:p w14:paraId="0E0BE727" w14:textId="7938FE4B" w:rsidR="00FA6AC7" w:rsidRPr="008C08EB" w:rsidRDefault="00FA6AC7" w:rsidP="00FA6AC7">
            <w:pPr>
              <w:pStyle w:val="Caption"/>
              <w:spacing w:line="276" w:lineRule="auto"/>
              <w:ind w:left="240"/>
              <w:jc w:val="lowKashida"/>
              <w:rPr>
                <w:rFonts w:asciiTheme="majorBidi" w:hAnsiTheme="majorBidi" w:cstheme="majorBidi"/>
                <w:b/>
                <w:bCs/>
                <w:i w:val="0"/>
                <w:color w:val="000000" w:themeColor="text1"/>
                <w:sz w:val="20"/>
                <w:szCs w:val="20"/>
              </w:rPr>
            </w:pPr>
            <w:r w:rsidRPr="008C08EB">
              <w:rPr>
                <w:rFonts w:asciiTheme="majorBidi" w:hAnsiTheme="majorBidi" w:cstheme="majorBidi"/>
                <w:b/>
                <w:bCs/>
                <w:i w:val="0"/>
                <w:color w:val="000000" w:themeColor="text1"/>
                <w:sz w:val="20"/>
                <w:szCs w:val="20"/>
              </w:rPr>
              <w:t>Fig. 1.b</w:t>
            </w:r>
            <w:r w:rsidRPr="008C08EB">
              <w:rPr>
                <w:rFonts w:asciiTheme="majorBidi" w:hAnsiTheme="majorBidi" w:cstheme="majorBidi"/>
                <w:i w:val="0"/>
                <w:color w:val="000000" w:themeColor="text1"/>
                <w:sz w:val="20"/>
                <w:szCs w:val="20"/>
              </w:rPr>
              <w:t xml:space="preserve"> </w:t>
            </w:r>
            <w:r w:rsidRPr="008C08EB">
              <w:rPr>
                <w:rFonts w:asciiTheme="majorBidi" w:hAnsiTheme="majorBidi" w:cstheme="majorBidi"/>
                <w:bCs/>
                <w:i w:val="0"/>
                <w:color w:val="000000" w:themeColor="text1"/>
                <w:sz w:val="20"/>
                <w:szCs w:val="20"/>
              </w:rPr>
              <w:t>Devices that the visitor should wear at ‘</w:t>
            </w:r>
            <w:proofErr w:type="spellStart"/>
            <w:r w:rsidRPr="008C08EB">
              <w:rPr>
                <w:rFonts w:asciiTheme="majorBidi" w:hAnsiTheme="majorBidi" w:cstheme="majorBidi"/>
                <w:bCs/>
                <w:i w:val="0"/>
                <w:color w:val="000000" w:themeColor="text1"/>
                <w:sz w:val="20"/>
                <w:szCs w:val="20"/>
              </w:rPr>
              <w:t>Archeoguide</w:t>
            </w:r>
            <w:proofErr w:type="spellEnd"/>
            <w:r w:rsidRPr="008C08EB">
              <w:rPr>
                <w:rFonts w:asciiTheme="majorBidi" w:hAnsiTheme="majorBidi" w:cstheme="majorBidi"/>
                <w:bCs/>
                <w:i w:val="0"/>
                <w:color w:val="000000" w:themeColor="text1"/>
                <w:sz w:val="20"/>
                <w:szCs w:val="20"/>
              </w:rPr>
              <w:t xml:space="preserve">’ </w:t>
            </w:r>
            <w:r w:rsidRPr="008C08EB">
              <w:rPr>
                <w:rFonts w:asciiTheme="majorBidi" w:hAnsiTheme="majorBidi" w:cstheme="majorBidi"/>
                <w:bCs/>
                <w:i w:val="0"/>
                <w:color w:val="000000" w:themeColor="text1"/>
                <w:sz w:val="20"/>
                <w:szCs w:val="20"/>
              </w:rPr>
              <w:fldChar w:fldCharType="begin"/>
            </w:r>
            <w:r w:rsidRPr="008C08EB">
              <w:rPr>
                <w:rFonts w:asciiTheme="majorBidi" w:hAnsiTheme="majorBidi" w:cstheme="majorBidi"/>
                <w:bCs/>
                <w:i w:val="0"/>
                <w:color w:val="000000" w:themeColor="text1"/>
                <w:sz w:val="20"/>
                <w:szCs w:val="20"/>
              </w:rPr>
              <w:instrText xml:space="preserve"> ADDIN EN.CITE &lt;EndNote&gt;&lt;Cite&gt;&lt;Author&gt;Vlahakis&lt;/Author&gt;&lt;Year&gt;2002&lt;/Year&gt;&lt;RecNum&gt;48&lt;/RecNum&gt;&lt;DisplayText&gt;[22]&lt;/DisplayText&gt;&lt;record&gt;&lt;rec-number&gt;48&lt;/rec-number&gt;&lt;foreign-keys&gt;&lt;key app="EN" db-id="25rzxwaxpt2220ezaxox0r5q202fxr90r0vv" timestamp="1447265862"&gt;48&lt;/key&gt;&lt;/foreign-keys&gt;&lt;ref-type name="Journal Article"&gt;17&lt;/ref-type&gt;&lt;contributors&gt;&lt;authors&gt;&lt;author&gt;Vlahakis, Vassilios&lt;/author&gt;&lt;author&gt;Ioannidis, Nikolaos&lt;/author&gt;&lt;author&gt;Karigiannis, John&lt;/author&gt;&lt;author&gt;Tsotros, Manolis&lt;/author&gt;&lt;author&gt;Gounaris, Michael&lt;/author&gt;&lt;author&gt;Stricker, Didier&lt;/author&gt;&lt;author&gt;Gleue, Tim&lt;/author&gt;&lt;author&gt;Daehne, Patrick&lt;/author&gt;&lt;author&gt;Almeida, Luís&lt;/author&gt;&lt;/authors&gt;&lt;/contributors&gt;&lt;titles&gt;&lt;title&gt;Archeoguide: an augmented reality guide for archaeological sites&lt;/title&gt;&lt;secondary-title&gt;IEEE Computer Graphics and Applications&lt;/secondary-title&gt;&lt;/titles&gt;&lt;periodical&gt;&lt;full-title&gt;IEEE Computer Graphics and Applications&lt;/full-title&gt;&lt;/periodical&gt;&lt;pages&gt;52-60&lt;/pages&gt;&lt;number&gt;5&lt;/number&gt;&lt;dates&gt;&lt;year&gt;2002&lt;/year&gt;&lt;/dates&gt;&lt;isbn&gt;0272-1716&lt;/isbn&gt;&lt;urls&gt;&lt;/urls&gt;&lt;/record&gt;&lt;/Cite&gt;&lt;/EndNote&gt;</w:instrText>
            </w:r>
            <w:r w:rsidRPr="008C08EB">
              <w:rPr>
                <w:rFonts w:asciiTheme="majorBidi" w:hAnsiTheme="majorBidi" w:cstheme="majorBidi"/>
                <w:bCs/>
                <w:i w:val="0"/>
                <w:color w:val="000000" w:themeColor="text1"/>
                <w:sz w:val="20"/>
                <w:szCs w:val="20"/>
              </w:rPr>
              <w:fldChar w:fldCharType="separate"/>
            </w:r>
            <w:r w:rsidRPr="008C08EB">
              <w:rPr>
                <w:rFonts w:asciiTheme="majorBidi" w:hAnsiTheme="majorBidi" w:cstheme="majorBidi"/>
                <w:bCs/>
                <w:i w:val="0"/>
                <w:color w:val="000000" w:themeColor="text1"/>
                <w:sz w:val="20"/>
                <w:szCs w:val="20"/>
              </w:rPr>
              <w:t>[</w:t>
            </w:r>
            <w:hyperlink w:anchor="_ENREF_22" w:tooltip="Vlahakis, 2002 #48" w:history="1">
              <w:r w:rsidR="00315323" w:rsidRPr="008C08EB">
                <w:rPr>
                  <w:rFonts w:asciiTheme="majorBidi" w:hAnsiTheme="majorBidi" w:cstheme="majorBidi"/>
                  <w:bCs/>
                  <w:i w:val="0"/>
                  <w:color w:val="000000" w:themeColor="text1"/>
                  <w:sz w:val="20"/>
                  <w:szCs w:val="20"/>
                </w:rPr>
                <w:t>22</w:t>
              </w:r>
            </w:hyperlink>
            <w:r w:rsidRPr="008C08EB">
              <w:rPr>
                <w:rFonts w:asciiTheme="majorBidi" w:hAnsiTheme="majorBidi" w:cstheme="majorBidi"/>
                <w:bCs/>
                <w:i w:val="0"/>
                <w:color w:val="000000" w:themeColor="text1"/>
                <w:sz w:val="20"/>
                <w:szCs w:val="20"/>
              </w:rPr>
              <w:t>]</w:t>
            </w:r>
            <w:r w:rsidRPr="008C08EB">
              <w:rPr>
                <w:rFonts w:asciiTheme="majorBidi" w:hAnsiTheme="majorBidi" w:cstheme="majorBidi"/>
                <w:i w:val="0"/>
                <w:color w:val="000000" w:themeColor="text1"/>
                <w:sz w:val="20"/>
                <w:szCs w:val="20"/>
              </w:rPr>
              <w:fldChar w:fldCharType="end"/>
            </w:r>
            <w:r w:rsidRPr="008C08EB">
              <w:rPr>
                <w:rFonts w:asciiTheme="majorBidi" w:hAnsiTheme="majorBidi" w:cstheme="majorBidi"/>
                <w:i w:val="0"/>
                <w:color w:val="000000" w:themeColor="text1"/>
                <w:sz w:val="20"/>
                <w:szCs w:val="20"/>
              </w:rPr>
              <w:t>.</w:t>
            </w:r>
          </w:p>
        </w:tc>
        <w:tc>
          <w:tcPr>
            <w:tcW w:w="2953" w:type="dxa"/>
          </w:tcPr>
          <w:p w14:paraId="79AF8759" w14:textId="5A67EC12" w:rsidR="00FA6AC7" w:rsidRPr="008C08EB" w:rsidRDefault="00FA6AC7" w:rsidP="00FA6AC7">
            <w:pPr>
              <w:pStyle w:val="MYPHDTEXT0"/>
              <w:tabs>
                <w:tab w:val="clear" w:pos="6160"/>
                <w:tab w:val="clear" w:pos="6720"/>
                <w:tab w:val="left" w:pos="5850"/>
                <w:tab w:val="left" w:pos="6390"/>
              </w:tabs>
              <w:spacing w:line="276" w:lineRule="auto"/>
              <w:rPr>
                <w:rFonts w:asciiTheme="majorBidi" w:hAnsiTheme="majorBidi" w:cstheme="majorBidi"/>
                <w:b/>
                <w:bCs/>
                <w:color w:val="000000" w:themeColor="text1"/>
                <w:sz w:val="20"/>
                <w:szCs w:val="20"/>
                <w:lang w:val="en-GB"/>
              </w:rPr>
            </w:pPr>
            <w:r w:rsidRPr="008C08EB">
              <w:rPr>
                <w:rFonts w:asciiTheme="majorBidi" w:hAnsiTheme="majorBidi" w:cstheme="majorBidi"/>
                <w:b/>
                <w:bCs/>
                <w:color w:val="000000" w:themeColor="text1"/>
                <w:sz w:val="20"/>
                <w:szCs w:val="20"/>
                <w:lang w:val="en-GB"/>
              </w:rPr>
              <w:t xml:space="preserve">Fig. </w:t>
            </w:r>
            <w:r w:rsidRPr="008C08EB">
              <w:rPr>
                <w:rFonts w:asciiTheme="majorBidi" w:hAnsiTheme="majorBidi" w:cstheme="majorBidi"/>
                <w:b/>
                <w:bCs/>
                <w:i/>
                <w:color w:val="000000" w:themeColor="text1"/>
                <w:sz w:val="20"/>
                <w:szCs w:val="20"/>
                <w:lang w:val="en-GB"/>
              </w:rPr>
              <w:fldChar w:fldCharType="begin"/>
            </w:r>
            <w:r w:rsidRPr="008C08EB">
              <w:rPr>
                <w:rFonts w:asciiTheme="majorBidi" w:hAnsiTheme="majorBidi" w:cstheme="majorBidi"/>
                <w:b/>
                <w:bCs/>
                <w:color w:val="000000" w:themeColor="text1"/>
                <w:sz w:val="20"/>
                <w:szCs w:val="20"/>
                <w:lang w:val="en-GB"/>
              </w:rPr>
              <w:instrText xml:space="preserve"> SEQ Figure \* ARABIC </w:instrText>
            </w:r>
            <w:r w:rsidRPr="008C08EB">
              <w:rPr>
                <w:rFonts w:asciiTheme="majorBidi" w:hAnsiTheme="majorBidi" w:cstheme="majorBidi"/>
                <w:b/>
                <w:bCs/>
                <w:i/>
                <w:color w:val="000000" w:themeColor="text1"/>
                <w:sz w:val="20"/>
                <w:szCs w:val="20"/>
                <w:lang w:val="en-GB"/>
              </w:rPr>
              <w:fldChar w:fldCharType="separate"/>
            </w:r>
            <w:r w:rsidRPr="008C08EB">
              <w:rPr>
                <w:rFonts w:asciiTheme="majorBidi" w:hAnsiTheme="majorBidi" w:cstheme="majorBidi"/>
                <w:b/>
                <w:bCs/>
                <w:color w:val="000000" w:themeColor="text1"/>
                <w:sz w:val="20"/>
                <w:szCs w:val="20"/>
                <w:lang w:val="en-GB"/>
              </w:rPr>
              <w:t>1</w:t>
            </w:r>
            <w:r w:rsidRPr="008C08EB">
              <w:rPr>
                <w:rFonts w:asciiTheme="majorBidi" w:hAnsiTheme="majorBidi" w:cstheme="majorBidi"/>
                <w:b/>
                <w:bCs/>
                <w:i/>
                <w:color w:val="000000" w:themeColor="text1"/>
                <w:sz w:val="20"/>
                <w:szCs w:val="20"/>
                <w:lang w:val="en-GB"/>
              </w:rPr>
              <w:fldChar w:fldCharType="end"/>
            </w:r>
            <w:r w:rsidRPr="008C08EB">
              <w:rPr>
                <w:rFonts w:asciiTheme="majorBidi" w:hAnsiTheme="majorBidi" w:cstheme="majorBidi"/>
                <w:b/>
                <w:bCs/>
                <w:color w:val="000000" w:themeColor="text1"/>
                <w:sz w:val="20"/>
                <w:szCs w:val="20"/>
                <w:lang w:val="en-GB"/>
              </w:rPr>
              <w:t>.c</w:t>
            </w:r>
            <w:r w:rsidRPr="008C08EB">
              <w:rPr>
                <w:rFonts w:asciiTheme="majorBidi" w:hAnsiTheme="majorBidi" w:cstheme="majorBidi"/>
                <w:color w:val="000000" w:themeColor="text1"/>
                <w:sz w:val="20"/>
                <w:szCs w:val="20"/>
                <w:lang w:val="en-GB"/>
              </w:rPr>
              <w:t xml:space="preserve"> Example of wearable device that </w:t>
            </w:r>
            <w:hyperlink w:anchor="_ENREF_24" w:tooltip="Damala, 2007 #77" w:history="1">
              <w:r w:rsidR="00315323" w:rsidRPr="008C08EB">
                <w:rPr>
                  <w:rFonts w:asciiTheme="majorBidi" w:hAnsiTheme="majorBidi" w:cstheme="majorBidi"/>
                  <w:i/>
                  <w:color w:val="000000" w:themeColor="text1"/>
                  <w:sz w:val="20"/>
                  <w:szCs w:val="20"/>
                  <w:lang w:val="en-GB"/>
                </w:rPr>
                <w:fldChar w:fldCharType="begin"/>
              </w:r>
              <w:r w:rsidR="00315323" w:rsidRPr="008C08EB">
                <w:rPr>
                  <w:rFonts w:asciiTheme="majorBidi" w:hAnsiTheme="majorBidi" w:cstheme="majorBidi"/>
                  <w:i/>
                  <w:color w:val="000000" w:themeColor="text1"/>
                  <w:sz w:val="20"/>
                  <w:szCs w:val="20"/>
                  <w:lang w:val="en-GB"/>
                </w:rPr>
                <w:instrText xml:space="preserve"> ADDIN EN.CITE &lt;EndNote&gt;&lt;Cite AuthorYear="1"&gt;&lt;Author&gt;Damala&lt;/Author&gt;&lt;Year&gt;2007&lt;/Year&gt;&lt;RecNum&gt;77&lt;/RecNum&gt;&lt;DisplayText&gt;Damala, Marchal [24]&lt;/DisplayText&gt;&lt;record&gt;&lt;rec-number&gt;77&lt;/rec-number&gt;&lt;foreign-keys&gt;&lt;key app="EN" db-id="25rzxwaxpt2220ezaxox0r5q202fxr90r0vv" timestamp="1449503653"&gt;77&lt;/key&gt;&lt;/foreign-keys&gt;&lt;ref-type name="Conference Proceedings"&gt;10&lt;/ref-type&gt;&lt;contributors&gt;&lt;authors&gt;&lt;author&gt;Damala, Areti&lt;/author&gt;&lt;author&gt;Marchal, Isabelle&lt;/author&gt;&lt;author&gt;Houlier, Pascal&lt;/author&gt;&lt;/authors&gt;&lt;/contributors&gt;&lt;titles&gt;&lt;title&gt;Merging augmented reality based features in mobile multimedia museum guides&lt;/title&gt;&lt;secondary-title&gt;Anticipating the Future of the Cultural Past, CIPA Conference 2007, 1-6 October 2007&lt;/secondary-title&gt;&lt;/titles&gt;&lt;pages&gt;259-264&lt;/pages&gt;&lt;dates&gt;&lt;year&gt;2007&lt;/year&gt;&lt;/dates&gt;&lt;urls&gt;&lt;/urls&gt;&lt;/record&gt;&lt;/Cite&gt;&lt;/EndNote&gt;</w:instrText>
              </w:r>
              <w:r w:rsidR="00315323" w:rsidRPr="008C08EB">
                <w:rPr>
                  <w:rFonts w:asciiTheme="majorBidi" w:hAnsiTheme="majorBidi" w:cstheme="majorBidi"/>
                  <w:i/>
                  <w:color w:val="000000" w:themeColor="text1"/>
                  <w:sz w:val="20"/>
                  <w:szCs w:val="20"/>
                  <w:lang w:val="en-GB"/>
                </w:rPr>
                <w:fldChar w:fldCharType="separate"/>
              </w:r>
              <w:r w:rsidR="00315323" w:rsidRPr="008C08EB">
                <w:rPr>
                  <w:rFonts w:asciiTheme="majorBidi" w:hAnsiTheme="majorBidi" w:cstheme="majorBidi"/>
                  <w:i/>
                  <w:color w:val="000000" w:themeColor="text1"/>
                  <w:sz w:val="20"/>
                  <w:szCs w:val="20"/>
                  <w:lang w:val="en-GB"/>
                </w:rPr>
                <w:t>Damala, Marchal [24]</w:t>
              </w:r>
              <w:r w:rsidR="00315323" w:rsidRPr="008C08EB">
                <w:rPr>
                  <w:rFonts w:asciiTheme="majorBidi" w:hAnsiTheme="majorBidi" w:cstheme="majorBidi"/>
                  <w:i/>
                  <w:color w:val="000000" w:themeColor="text1"/>
                  <w:sz w:val="20"/>
                  <w:szCs w:val="20"/>
                  <w:lang w:val="en-GB"/>
                </w:rPr>
                <w:fldChar w:fldCharType="end"/>
              </w:r>
            </w:hyperlink>
          </w:p>
        </w:tc>
      </w:tr>
    </w:tbl>
    <w:p w14:paraId="5E9A95FC" w14:textId="1479BC8C" w:rsidR="00F02DDE" w:rsidRPr="008C08EB" w:rsidRDefault="00F02DDE" w:rsidP="00730642">
      <w:pPr>
        <w:pStyle w:val="MYPHDTEXT0"/>
        <w:spacing w:after="120" w:line="276" w:lineRule="auto"/>
        <w:rPr>
          <w:rFonts w:asciiTheme="majorBidi" w:hAnsiTheme="majorBidi" w:cstheme="majorBidi"/>
          <w:szCs w:val="36"/>
          <w:lang w:val="en-GB"/>
        </w:rPr>
      </w:pPr>
    </w:p>
    <w:p w14:paraId="3D44A021" w14:textId="563C842D" w:rsidR="00AF439E" w:rsidRPr="008C08EB" w:rsidRDefault="00FA6AC7" w:rsidP="00F02DDE">
      <w:pPr>
        <w:pStyle w:val="MYPHDTEXT0"/>
        <w:spacing w:after="120" w:line="276" w:lineRule="auto"/>
        <w:rPr>
          <w:rFonts w:asciiTheme="majorBidi" w:hAnsiTheme="majorBidi" w:cstheme="majorBidi"/>
          <w:szCs w:val="36"/>
          <w:lang w:val="en-GB"/>
        </w:rPr>
      </w:pPr>
      <w:r w:rsidRPr="008C08EB">
        <w:rPr>
          <w:rFonts w:asciiTheme="majorBidi" w:hAnsiTheme="majorBidi" w:cstheme="majorBidi"/>
          <w:szCs w:val="36"/>
          <w:lang w:val="en-GB"/>
        </w:rPr>
        <w:t xml:space="preserve"> </w:t>
      </w:r>
      <w:r w:rsidR="00AF439E" w:rsidRPr="008C08EB">
        <w:rPr>
          <w:rFonts w:asciiTheme="majorBidi" w:hAnsiTheme="majorBidi" w:cstheme="majorBidi"/>
          <w:szCs w:val="36"/>
          <w:lang w:val="en-GB"/>
        </w:rPr>
        <w:t>This system</w:t>
      </w:r>
      <w:r w:rsidR="00894EC8" w:rsidRPr="008C08EB">
        <w:rPr>
          <w:rFonts w:asciiTheme="majorBidi" w:hAnsiTheme="majorBidi" w:cstheme="majorBidi"/>
          <w:szCs w:val="36"/>
          <w:lang w:val="en-GB"/>
        </w:rPr>
        <w:t xml:space="preserve"> design</w:t>
      </w:r>
      <w:r w:rsidR="00AF439E" w:rsidRPr="008C08EB">
        <w:rPr>
          <w:rFonts w:asciiTheme="majorBidi" w:hAnsiTheme="majorBidi" w:cstheme="majorBidi"/>
          <w:szCs w:val="36"/>
          <w:lang w:val="en-GB"/>
        </w:rPr>
        <w:t xml:space="preserve"> </w:t>
      </w:r>
      <w:r w:rsidR="00894EC8" w:rsidRPr="008C08EB">
        <w:rPr>
          <w:rFonts w:asciiTheme="majorBidi" w:hAnsiTheme="majorBidi" w:cstheme="majorBidi"/>
          <w:szCs w:val="36"/>
          <w:lang w:val="en-GB"/>
        </w:rPr>
        <w:t xml:space="preserve">permitted the user to </w:t>
      </w:r>
      <w:r w:rsidR="0084692A" w:rsidRPr="008C08EB">
        <w:rPr>
          <w:rFonts w:asciiTheme="majorBidi" w:hAnsiTheme="majorBidi" w:cstheme="majorBidi"/>
          <w:szCs w:val="36"/>
          <w:lang w:val="en-GB"/>
        </w:rPr>
        <w:t>freely walk and interact</w:t>
      </w:r>
      <w:r w:rsidR="00894EC8" w:rsidRPr="008C08EB">
        <w:rPr>
          <w:rFonts w:asciiTheme="majorBidi" w:hAnsiTheme="majorBidi" w:cstheme="majorBidi"/>
          <w:szCs w:val="36"/>
          <w:lang w:val="en-GB"/>
        </w:rPr>
        <w:t xml:space="preserve"> in the AR environment without restrictive wiring due to the onboard power supply</w:t>
      </w:r>
      <w:r w:rsidR="00AF439E" w:rsidRPr="008C08EB">
        <w:rPr>
          <w:rFonts w:asciiTheme="majorBidi" w:hAnsiTheme="majorBidi" w:cstheme="majorBidi"/>
          <w:szCs w:val="36"/>
          <w:lang w:val="en-GB"/>
        </w:rPr>
        <w:t xml:space="preserve"> </w:t>
      </w:r>
      <w:r w:rsidR="00AF439E"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Sparacino&lt;/Author&gt;&lt;Year&gt;2002&lt;/Year&gt;&lt;RecNum&gt;128&lt;/RecNum&gt;&lt;DisplayText&gt;[25]&lt;/DisplayText&gt;&lt;record&gt;&lt;rec-number&gt;128&lt;/rec-number&gt;&lt;foreign-keys&gt;&lt;key app="EN" db-id="25rzxwaxpt2220ezaxox0r5q202fxr90r0vv" timestamp="1457367473"&gt;128&lt;/key&gt;&lt;/foreign-keys&gt;&lt;ref-type name="Journal Article"&gt;17&lt;/ref-type&gt;&lt;contributors&gt;&lt;authors&gt;&lt;author&gt;Sparacino, Flavia&lt;/author&gt;&lt;/authors&gt;&lt;/contributors&gt;&lt;titles&gt;&lt;title&gt;The Museum Wearable: Real-Time Sensor-Driven Understanding of Visitors&amp;apos; Interests for Personalized Visually-Augmented Museum Experiences&lt;/title&gt;&lt;/titles&gt;&lt;dates&gt;&lt;year&gt;2002&lt;/year&gt;&lt;/dates&gt;&lt;urls&gt;&lt;/urls&gt;&lt;/record&gt;&lt;/Cite&gt;&lt;/EndNote&gt;</w:instrText>
      </w:r>
      <w:r w:rsidR="00AF439E"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5" w:tooltip="Sparacino, 2002 #128" w:history="1">
        <w:r w:rsidR="00315323" w:rsidRPr="008C08EB">
          <w:rPr>
            <w:rFonts w:asciiTheme="majorBidi" w:hAnsiTheme="majorBidi" w:cstheme="majorBidi"/>
            <w:szCs w:val="36"/>
            <w:lang w:val="en-GB"/>
          </w:rPr>
          <w:t>25</w:t>
        </w:r>
      </w:hyperlink>
      <w:r w:rsidR="001F5AC2" w:rsidRPr="008C08EB">
        <w:rPr>
          <w:rFonts w:asciiTheme="majorBidi" w:hAnsiTheme="majorBidi" w:cstheme="majorBidi"/>
          <w:szCs w:val="36"/>
          <w:lang w:val="en-GB"/>
        </w:rPr>
        <w:t>]</w:t>
      </w:r>
      <w:r w:rsidR="00AF439E" w:rsidRPr="008C08EB">
        <w:rPr>
          <w:rFonts w:asciiTheme="majorBidi" w:hAnsiTheme="majorBidi" w:cstheme="majorBidi"/>
          <w:szCs w:val="36"/>
          <w:lang w:val="en-GB"/>
        </w:rPr>
        <w:fldChar w:fldCharType="end"/>
      </w:r>
      <w:r w:rsidR="00AF439E" w:rsidRPr="008C08EB">
        <w:rPr>
          <w:rFonts w:asciiTheme="majorBidi" w:hAnsiTheme="majorBidi" w:cstheme="majorBidi"/>
          <w:szCs w:val="36"/>
          <w:lang w:val="en-GB"/>
        </w:rPr>
        <w:t xml:space="preserve">. </w:t>
      </w:r>
      <w:r w:rsidR="0084692A" w:rsidRPr="008C08EB">
        <w:rPr>
          <w:rFonts w:asciiTheme="majorBidi" w:hAnsiTheme="majorBidi" w:cstheme="majorBidi"/>
          <w:szCs w:val="36"/>
          <w:lang w:val="en-GB"/>
        </w:rPr>
        <w:t>In consideration of</w:t>
      </w:r>
      <w:r w:rsidR="00AF439E" w:rsidRPr="008C08EB">
        <w:rPr>
          <w:rFonts w:asciiTheme="majorBidi" w:hAnsiTheme="majorBidi" w:cstheme="majorBidi"/>
          <w:szCs w:val="36"/>
          <w:lang w:val="en-GB"/>
        </w:rPr>
        <w:t xml:space="preserve"> the </w:t>
      </w:r>
      <w:r w:rsidR="00894EC8" w:rsidRPr="008C08EB">
        <w:rPr>
          <w:rFonts w:asciiTheme="majorBidi" w:hAnsiTheme="majorBidi" w:cstheme="majorBidi"/>
          <w:szCs w:val="36"/>
          <w:lang w:val="en-GB"/>
        </w:rPr>
        <w:t xml:space="preserve">free-roaming </w:t>
      </w:r>
      <w:r w:rsidR="00AF439E" w:rsidRPr="008C08EB">
        <w:rPr>
          <w:rFonts w:asciiTheme="majorBidi" w:hAnsiTheme="majorBidi" w:cstheme="majorBidi"/>
          <w:szCs w:val="36"/>
          <w:lang w:val="en-GB"/>
        </w:rPr>
        <w:t>nature of museum visit</w:t>
      </w:r>
      <w:r w:rsidR="008A5E76" w:rsidRPr="008C08EB">
        <w:rPr>
          <w:rFonts w:asciiTheme="majorBidi" w:hAnsiTheme="majorBidi" w:cstheme="majorBidi"/>
          <w:szCs w:val="36"/>
          <w:lang w:val="en-GB"/>
        </w:rPr>
        <w:t>s</w:t>
      </w:r>
      <w:r w:rsidR="00AF439E" w:rsidRPr="008C08EB">
        <w:rPr>
          <w:rFonts w:asciiTheme="majorBidi" w:hAnsiTheme="majorBidi" w:cstheme="majorBidi"/>
          <w:szCs w:val="36"/>
          <w:lang w:val="en-GB"/>
        </w:rPr>
        <w:t xml:space="preserve">, </w:t>
      </w:r>
      <w:hyperlink w:anchor="_ENREF_24" w:tooltip="Damala, 2007 #77" w:history="1">
        <w:r w:rsidR="00315323" w:rsidRPr="008C08EB">
          <w:rPr>
            <w:rFonts w:asciiTheme="majorBidi" w:hAnsiTheme="majorBidi" w:cstheme="majorBidi"/>
            <w:szCs w:val="36"/>
            <w:lang w:val="en-GB"/>
          </w:rPr>
          <w:fldChar w:fldCharType="begin"/>
        </w:r>
        <w:r w:rsidR="00315323" w:rsidRPr="008C08EB">
          <w:rPr>
            <w:rFonts w:asciiTheme="majorBidi" w:hAnsiTheme="majorBidi" w:cstheme="majorBidi"/>
            <w:szCs w:val="36"/>
            <w:lang w:val="en-GB"/>
          </w:rPr>
          <w:instrText xml:space="preserve"> ADDIN EN.CITE &lt;EndNote&gt;&lt;Cite AuthorYear="1"&gt;&lt;Author&gt;Damala&lt;/Author&gt;&lt;Year&gt;2007&lt;/Year&gt;&lt;RecNum&gt;77&lt;/RecNum&gt;&lt;DisplayText&gt;Damala, Marchal [24]&lt;/DisplayText&gt;&lt;record&gt;&lt;rec-number&gt;77&lt;/rec-number&gt;&lt;foreign-keys&gt;&lt;key app="EN" db-id="25rzxwaxpt2220ezaxox0r5q202fxr90r0vv" timestamp="1449503653"&gt;77&lt;/key&gt;&lt;/foreign-keys&gt;&lt;ref-type name="Conference Proceedings"&gt;10&lt;/ref-type&gt;&lt;contributors&gt;&lt;authors&gt;&lt;author&gt;Damala, Areti&lt;/author&gt;&lt;author&gt;Marchal, Isabelle&lt;/author&gt;&lt;author&gt;Houlier, Pascal&lt;/author&gt;&lt;/authors&gt;&lt;/contributors&gt;&lt;titles&gt;&lt;title&gt;Merging augmented reality based features in mobile multimedia museum guides&lt;/title&gt;&lt;secondary-title&gt;Anticipating the Future of the Cultural Past, CIPA Conference 2007, 1-6 October 2007&lt;/secondary-title&gt;&lt;/titles&gt;&lt;pages&gt;259-264&lt;/pages&gt;&lt;dates&gt;&lt;year&gt;2007&lt;/year&gt;&lt;/dates&gt;&lt;urls&gt;&lt;/urls&gt;&lt;/record&gt;&lt;/Cite&gt;&lt;/EndNote&gt;</w:instrText>
        </w:r>
        <w:r w:rsidR="00315323" w:rsidRPr="008C08EB">
          <w:rPr>
            <w:rFonts w:asciiTheme="majorBidi" w:hAnsiTheme="majorBidi" w:cstheme="majorBidi"/>
            <w:szCs w:val="36"/>
            <w:lang w:val="en-GB"/>
          </w:rPr>
          <w:fldChar w:fldCharType="separate"/>
        </w:r>
        <w:r w:rsidR="00315323" w:rsidRPr="008C08EB">
          <w:rPr>
            <w:rFonts w:asciiTheme="majorBidi" w:hAnsiTheme="majorBidi" w:cstheme="majorBidi"/>
            <w:szCs w:val="36"/>
            <w:lang w:val="en-GB"/>
          </w:rPr>
          <w:t>Damala, Marchal [24]</w:t>
        </w:r>
        <w:r w:rsidR="00315323" w:rsidRPr="008C08EB">
          <w:rPr>
            <w:rFonts w:asciiTheme="majorBidi" w:hAnsiTheme="majorBidi" w:cstheme="majorBidi"/>
            <w:szCs w:val="36"/>
            <w:lang w:val="en-GB"/>
          </w:rPr>
          <w:fldChar w:fldCharType="end"/>
        </w:r>
      </w:hyperlink>
      <w:r w:rsidR="008A5E76" w:rsidRPr="008C08EB">
        <w:rPr>
          <w:rFonts w:asciiTheme="majorBidi" w:hAnsiTheme="majorBidi" w:cstheme="majorBidi"/>
          <w:szCs w:val="36"/>
          <w:lang w:val="en-GB"/>
        </w:rPr>
        <w:t xml:space="preserve"> </w:t>
      </w:r>
      <w:r w:rsidR="00894EC8" w:rsidRPr="008C08EB">
        <w:rPr>
          <w:rFonts w:asciiTheme="majorBidi" w:hAnsiTheme="majorBidi" w:cstheme="majorBidi"/>
          <w:szCs w:val="36"/>
          <w:lang w:val="en-GB"/>
        </w:rPr>
        <w:t>validate</w:t>
      </w:r>
      <w:r w:rsidR="005D43C2" w:rsidRPr="008C08EB">
        <w:rPr>
          <w:rFonts w:asciiTheme="majorBidi" w:hAnsiTheme="majorBidi" w:cstheme="majorBidi"/>
          <w:szCs w:val="36"/>
          <w:lang w:val="en-GB"/>
        </w:rPr>
        <w:t>d</w:t>
      </w:r>
      <w:r w:rsidR="00894EC8" w:rsidRPr="008C08EB">
        <w:rPr>
          <w:rFonts w:asciiTheme="majorBidi" w:hAnsiTheme="majorBidi" w:cstheme="majorBidi"/>
          <w:szCs w:val="36"/>
          <w:lang w:val="en-GB"/>
        </w:rPr>
        <w:t xml:space="preserve"> this design methodology as suitable for </w:t>
      </w:r>
      <w:r w:rsidR="005D43C2" w:rsidRPr="008C08EB">
        <w:rPr>
          <w:rFonts w:asciiTheme="majorBidi" w:hAnsiTheme="majorBidi" w:cstheme="majorBidi"/>
          <w:szCs w:val="36"/>
          <w:lang w:val="en-GB"/>
        </w:rPr>
        <w:t xml:space="preserve">open </w:t>
      </w:r>
      <w:r w:rsidR="00894EC8" w:rsidRPr="008C08EB">
        <w:rPr>
          <w:rFonts w:asciiTheme="majorBidi" w:hAnsiTheme="majorBidi" w:cstheme="majorBidi"/>
          <w:szCs w:val="36"/>
          <w:lang w:val="en-GB"/>
        </w:rPr>
        <w:t>public spaces</w:t>
      </w:r>
      <w:r w:rsidR="00AF439E" w:rsidRPr="008C08EB">
        <w:rPr>
          <w:rFonts w:asciiTheme="majorBidi" w:hAnsiTheme="majorBidi" w:cstheme="majorBidi"/>
          <w:szCs w:val="36"/>
          <w:lang w:val="en-GB"/>
        </w:rPr>
        <w:t xml:space="preserve">. </w:t>
      </w:r>
      <w:r w:rsidR="00894EC8" w:rsidRPr="008C08EB">
        <w:rPr>
          <w:rFonts w:asciiTheme="majorBidi" w:hAnsiTheme="majorBidi" w:cstheme="majorBidi"/>
          <w:szCs w:val="36"/>
          <w:lang w:val="en-GB"/>
        </w:rPr>
        <w:t>Furthermore</w:t>
      </w:r>
      <w:r w:rsidR="00AF439E" w:rsidRPr="008C08EB">
        <w:rPr>
          <w:rFonts w:asciiTheme="majorBidi" w:hAnsiTheme="majorBidi" w:cstheme="majorBidi"/>
          <w:szCs w:val="36"/>
          <w:lang w:val="en-GB"/>
        </w:rPr>
        <w:t xml:space="preserve">, the </w:t>
      </w:r>
      <w:r w:rsidR="005D43C2" w:rsidRPr="008C08EB">
        <w:rPr>
          <w:rFonts w:asciiTheme="majorBidi" w:hAnsiTheme="majorBidi" w:cstheme="majorBidi"/>
          <w:szCs w:val="36"/>
          <w:lang w:val="en-GB"/>
        </w:rPr>
        <w:t>design incorporates sensor inputs and outputs into a single wearable device,</w:t>
      </w:r>
      <w:r w:rsidR="00AF439E" w:rsidRPr="008C08EB">
        <w:rPr>
          <w:rFonts w:asciiTheme="majorBidi" w:hAnsiTheme="majorBidi" w:cstheme="majorBidi"/>
          <w:szCs w:val="36"/>
          <w:lang w:val="en-GB"/>
        </w:rPr>
        <w:t xml:space="preserve"> Fig</w:t>
      </w:r>
      <w:r w:rsidR="00D02070" w:rsidRPr="008C08EB">
        <w:rPr>
          <w:rFonts w:asciiTheme="majorBidi" w:hAnsiTheme="majorBidi" w:cstheme="majorBidi"/>
          <w:szCs w:val="36"/>
          <w:lang w:val="en-GB"/>
        </w:rPr>
        <w:t>.</w:t>
      </w:r>
      <w:r w:rsidR="00AF439E" w:rsidRPr="008C08EB">
        <w:rPr>
          <w:rFonts w:asciiTheme="majorBidi" w:hAnsiTheme="majorBidi" w:cstheme="majorBidi"/>
          <w:szCs w:val="36"/>
          <w:lang w:val="en-GB"/>
        </w:rPr>
        <w:t xml:space="preserve"> </w:t>
      </w:r>
      <w:r w:rsidR="00D02070" w:rsidRPr="008C08EB">
        <w:rPr>
          <w:rFonts w:asciiTheme="majorBidi" w:hAnsiTheme="majorBidi" w:cstheme="majorBidi"/>
          <w:szCs w:val="36"/>
          <w:lang w:val="en-GB"/>
        </w:rPr>
        <w:t>1</w:t>
      </w:r>
      <w:r w:rsidR="00AF439E" w:rsidRPr="008C08EB">
        <w:rPr>
          <w:rFonts w:asciiTheme="majorBidi" w:hAnsiTheme="majorBidi" w:cstheme="majorBidi"/>
          <w:szCs w:val="36"/>
          <w:lang w:val="en-GB"/>
        </w:rPr>
        <w:t>.</w:t>
      </w:r>
      <w:r w:rsidR="00DC73B9" w:rsidRPr="008C08EB">
        <w:rPr>
          <w:rFonts w:asciiTheme="majorBidi" w:hAnsiTheme="majorBidi" w:cstheme="majorBidi"/>
          <w:szCs w:val="36"/>
          <w:lang w:val="en-GB"/>
        </w:rPr>
        <w:t>c</w:t>
      </w:r>
      <w:r w:rsidR="00AF439E" w:rsidRPr="008C08EB">
        <w:rPr>
          <w:rFonts w:asciiTheme="majorBidi" w:hAnsiTheme="majorBidi" w:cstheme="majorBidi"/>
          <w:szCs w:val="36"/>
          <w:lang w:val="en-GB"/>
        </w:rPr>
        <w:t xml:space="preserve"> </w:t>
      </w:r>
      <w:r w:rsidR="00AF439E"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Damala&lt;/Author&gt;&lt;Year&gt;2007&lt;/Year&gt;&lt;RecNum&gt;77&lt;/RecNum&gt;&lt;DisplayText&gt;[24]&lt;/DisplayText&gt;&lt;record&gt;&lt;rec-number&gt;77&lt;/rec-number&gt;&lt;foreign-keys&gt;&lt;key app="EN" db-id="25rzxwaxpt2220ezaxox0r5q202fxr90r0vv" timestamp="1449503653"&gt;77&lt;/key&gt;&lt;/foreign-keys&gt;&lt;ref-type name="Conference Proceedings"&gt;10&lt;/ref-type&gt;&lt;contributors&gt;&lt;authors&gt;&lt;author&gt;Damala, Areti&lt;/author&gt;&lt;author&gt;Marchal, Isabelle&lt;/author&gt;&lt;author&gt;Houlier, Pascal&lt;/author&gt;&lt;/authors&gt;&lt;/contributors&gt;&lt;titles&gt;&lt;title&gt;Merging augmented reality based features in mobile multimedia museum guides&lt;/title&gt;&lt;secondary-title&gt;Anticipating the Future of the Cultural Past, CIPA Conference 2007, 1-6 October 2007&lt;/secondary-title&gt;&lt;/titles&gt;&lt;pages&gt;259-264&lt;/pages&gt;&lt;dates&gt;&lt;year&gt;2007&lt;/year&gt;&lt;/dates&gt;&lt;urls&gt;&lt;/urls&gt;&lt;/record&gt;&lt;/Cite&gt;&lt;/EndNote&gt;</w:instrText>
      </w:r>
      <w:r w:rsidR="00AF439E"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4" w:tooltip="Damala, 2007 #77" w:history="1">
        <w:r w:rsidR="00315323" w:rsidRPr="008C08EB">
          <w:rPr>
            <w:rFonts w:asciiTheme="majorBidi" w:hAnsiTheme="majorBidi" w:cstheme="majorBidi"/>
            <w:szCs w:val="36"/>
            <w:lang w:val="en-GB"/>
          </w:rPr>
          <w:t>24</w:t>
        </w:r>
      </w:hyperlink>
      <w:r w:rsidR="001F5AC2" w:rsidRPr="008C08EB">
        <w:rPr>
          <w:rFonts w:asciiTheme="majorBidi" w:hAnsiTheme="majorBidi" w:cstheme="majorBidi"/>
          <w:szCs w:val="36"/>
          <w:lang w:val="en-GB"/>
        </w:rPr>
        <w:t>]</w:t>
      </w:r>
      <w:r w:rsidR="00AF439E" w:rsidRPr="008C08EB">
        <w:rPr>
          <w:rFonts w:asciiTheme="majorBidi" w:hAnsiTheme="majorBidi" w:cstheme="majorBidi"/>
          <w:szCs w:val="36"/>
          <w:lang w:val="en-GB"/>
        </w:rPr>
        <w:fldChar w:fldCharType="end"/>
      </w:r>
      <w:r w:rsidR="00AF439E" w:rsidRPr="008C08EB">
        <w:rPr>
          <w:rFonts w:asciiTheme="majorBidi" w:hAnsiTheme="majorBidi" w:cstheme="majorBidi"/>
          <w:szCs w:val="36"/>
          <w:lang w:val="en-GB"/>
        </w:rPr>
        <w:t>.</w:t>
      </w:r>
      <w:r w:rsidR="00F846AF" w:rsidRPr="008C08EB">
        <w:rPr>
          <w:rFonts w:asciiTheme="majorBidi" w:hAnsiTheme="majorBidi" w:cstheme="majorBidi"/>
          <w:szCs w:val="36"/>
          <w:lang w:val="en-GB"/>
        </w:rPr>
        <w:t xml:space="preserve"> A project named ‘</w:t>
      </w:r>
      <w:proofErr w:type="spellStart"/>
      <w:r w:rsidR="00F846AF" w:rsidRPr="008C08EB">
        <w:rPr>
          <w:rFonts w:asciiTheme="majorBidi" w:hAnsiTheme="majorBidi" w:cstheme="majorBidi"/>
          <w:szCs w:val="36"/>
          <w:lang w:val="en-GB"/>
        </w:rPr>
        <w:t>ARtSENSE</w:t>
      </w:r>
      <w:proofErr w:type="spellEnd"/>
      <w:r w:rsidR="00F846AF" w:rsidRPr="008C08EB">
        <w:rPr>
          <w:rFonts w:asciiTheme="majorBidi" w:hAnsiTheme="majorBidi" w:cstheme="majorBidi"/>
          <w:szCs w:val="36"/>
          <w:lang w:val="en-GB"/>
        </w:rPr>
        <w:t xml:space="preserve">’ used AR glasses accompanied with several types of sensors such </w:t>
      </w:r>
      <w:r w:rsidR="008A5E76" w:rsidRPr="008C08EB">
        <w:rPr>
          <w:rFonts w:asciiTheme="majorBidi" w:hAnsiTheme="majorBidi" w:cstheme="majorBidi"/>
          <w:szCs w:val="36"/>
          <w:lang w:val="en-GB"/>
        </w:rPr>
        <w:t xml:space="preserve">as </w:t>
      </w:r>
      <w:r w:rsidR="00F846AF" w:rsidRPr="008C08EB">
        <w:rPr>
          <w:rFonts w:asciiTheme="majorBidi" w:hAnsiTheme="majorBidi" w:cstheme="majorBidi"/>
          <w:szCs w:val="36"/>
          <w:lang w:val="en-GB"/>
        </w:rPr>
        <w:t>biosensors and acoustical sensors</w:t>
      </w:r>
      <w:r w:rsidR="005D43C2" w:rsidRPr="008C08EB">
        <w:rPr>
          <w:rFonts w:asciiTheme="majorBidi" w:hAnsiTheme="majorBidi" w:cstheme="majorBidi"/>
          <w:szCs w:val="36"/>
          <w:lang w:val="en-GB"/>
        </w:rPr>
        <w:t xml:space="preserve"> to synergise with the user in a more naturalistic manner</w:t>
      </w:r>
      <w:r w:rsidR="00F846AF" w:rsidRPr="008C08EB">
        <w:rPr>
          <w:rFonts w:asciiTheme="majorBidi" w:hAnsiTheme="majorBidi" w:cstheme="majorBidi"/>
          <w:szCs w:val="36"/>
          <w:lang w:val="en-GB"/>
        </w:rPr>
        <w:t xml:space="preserve"> </w:t>
      </w:r>
      <w:r w:rsidR="00F846AF" w:rsidRPr="008C08EB">
        <w:rPr>
          <w:rFonts w:asciiTheme="majorBidi" w:hAnsiTheme="majorBidi" w:cstheme="majorBidi"/>
          <w:szCs w:val="36"/>
          <w:lang w:val="en-GB"/>
        </w:rPr>
        <w:fldChar w:fldCharType="begin">
          <w:fldData xml:space="preserve">PEVuZE5vdGU+PENpdGU+PEF1dGhvcj5EYW1hbGE8L0F1dGhvcj48WWVhcj4yMDEyPC9ZZWFyPjxS
ZWNOdW0+Mjk1PC9SZWNOdW0+PERpc3BsYXlUZXh0PlsyNi0yOF08L0Rpc3BsYXlUZXh0PjxyZWNv
cmQ+PHJlYy1udW1iZXI+Mjk1PC9yZWMtbnVtYmVyPjxmb3JlaWduLWtleXM+PGtleSBhcHA9IkVO
IiBkYi1pZD0iMjVyenh3YXhwdDIyMjBlemF4b3gwcjVxMjAyZnhyOTByMHZ2IiB0aW1lc3RhbXA9
IjE0ODExMDExNDkiPjI5NTwva2V5PjwvZm9yZWlnbi1rZXlzPjxyZWYtdHlwZSBuYW1lPSJDb25m
ZXJlbmNlIFByb2NlZWRpbmdzIj4xMDwvcmVmLXR5cGU+PGNvbnRyaWJ1dG9ycz48YXV0aG9ycz48
YXV0aG9yPkRhbWFsYSwgQXJldGk8L2F1dGhvcj48YXV0aG9yPlN0b2phbm92aWMsIE5lbmFkPC9h
dXRob3I+PC9hdXRob3JzPjwvY29udHJpYnV0b3JzPjx0aXRsZXM+PHRpdGxlPlRhaWxvcmluZyB0
aGUgQWRhcHRpdmUgQXVnbWVudGVkIFJlYWxpdHkgKEEgMiBSKSBtdXNldW0gdmlzaXQ6IElkZW50
aWZ5aW5nIEN1bHR1cmFsIEhlcml0YWdlIHByb2Zlc3Npb25hbHMmYXBvczsgbW90aXZhdGlvbnMg
YW5kIG5lZWRzPC90aXRsZT48c2Vjb25kYXJ5LXRpdGxlPjIwMTIgSUVFRSBJbnRlcm5hdGlvbmFs
IFN5bXBvc2l1bSBvbiBNaXhlZCBhbmQgQXVnbWVudGVkIFJlYWxpdHktQXJ0cywgTWVkaWEsIGFu
ZCBIdW1hbml0aWVzIChJU01BUi1BTUgpPC9zZWNvbmRhcnktdGl0bGU+PC90aXRsZXM+PHBhZ2Vz
PjcxLTgwPC9wYWdlcz48ZGF0ZXM+PHllYXI+MjAxMjwveWVhcj48L2RhdGVzPjxwdWJsaXNoZXI+
SUVFRTwvcHVibGlzaGVyPjxpc2JuPjE0NjczNDY2MzI8L2lzYm4+PHVybHM+PC91cmxzPjwvcmVj
b3JkPjwvQ2l0ZT48Q2l0ZT48QXV0aG9yPlNjaHVjaGVydDwvQXV0aG9yPjxZZWFyPjIwMTI8L1ll
YXI+PFJlY051bT4zOTg8L1JlY051bT48cmVjb3JkPjxyZWMtbnVtYmVyPjM5ODwvcmVjLW51bWJl
cj48Zm9yZWlnbi1rZXlzPjxrZXkgYXBwPSJFTiIgZGItaWQ9IjI1cnp4d2F4cHQyMjIwZXpheG94
MHI1cTIwMmZ4cjkwcjB2diIgdGltZXN0YW1wPSIxNTE1ODgzNTgzIj4zOTg8L2tleT48L2ZvcmVp
Z24ta2V5cz48cmVmLXR5cGUgbmFtZT0iQ29uZmVyZW5jZSBQcm9jZWVkaW5ncyI+MTA8L3JlZi10
eXBlPjxjb250cmlidXRvcnM+PGF1dGhvcnM+PGF1dGhvcj5TY2h1Y2hlcnQsIFRvYmlhczwvYXV0
aG9yPjxhdXRob3I+Vm90aCwgU2FzY2hhPC9hdXRob3I+PGF1dGhvcj5CYXVtZ2FydGVuLCBKdWRp
dGg8L2F1dGhvcj48L2F1dGhvcnM+PC9jb250cmlidXRvcnM+PHRpdGxlcz48dGl0bGU+U2Vuc2lu
ZyB2aXN1YWwgYXR0ZW50aW9uIHVzaW5nIGFuIGludGVyYWN0aXZlIGJpZGlyZWN0aW9uYWwgSE1E
PC90aXRsZT48c2Vjb25kYXJ5LXRpdGxlPlByb2NlZWRpbmdzIG9mIHRoZSA0dGggV29ya3Nob3Ag
b24gRXllIEdhemUgaW4gSW50ZWxsaWdlbnQgSHVtYW4gTWFjaGluZSBJbnRlcmFjdGlvbjwvc2Vj
b25kYXJ5LXRpdGxlPjwvdGl0bGVzPjxwYWdlcz4xNjwvcGFnZXM+PGRhdGVzPjx5ZWFyPjIwMTI8
L3llYXI+PC9kYXRlcz48cHVibGlzaGVyPkFDTTwvcHVibGlzaGVyPjxpc2JuPjE0NTAzMTUxNlg8
L2lzYm4+PHVybHM+PC91cmxzPjwvcmVjb3JkPjwvQ2l0ZT48Q2l0ZT48QXV0aG9yPkRhbWFsYTwv
QXV0aG9yPjxZZWFyPjIwMTM8L1llYXI+PFJlY051bT40MTA8L1JlY051bT48cmVjb3JkPjxyZWMt
bnVtYmVyPjQxMDwvcmVjLW51bWJlcj48Zm9yZWlnbi1rZXlzPjxrZXkgYXBwPSJFTiIgZGItaWQ9
IjI1cnp4d2F4cHQyMjIwZXpheG94MHI1cTIwMmZ4cjkwcjB2diIgdGltZXN0YW1wPSIxNTE1ODg5
NDU3Ij40MTA8L2tleT48L2ZvcmVpZ24ta2V5cz48cmVmLXR5cGUgbmFtZT0iSm91cm5hbCBBcnRp
Y2xlIj4xNzwvcmVmLXR5cGU+PGNvbnRyaWJ1dG9ycz48YXV0aG9ycz48YXV0aG9yPkRhbWFsYSwg
QXJldGk8L2F1dGhvcj48YXV0aG9yPlNjaHVjaGVydCwgVG9iaWFzPC9hdXRob3I+PGF1dGhvcj5S
b2RyaWd1ZXosIElzYWJlbDwvYXV0aG9yPjxhdXRob3I+TW9yYWd1ZXMsIEpvcmdlPC9hdXRob3I+
PGF1dGhvcj5HaWxsZWFkZSwgS2llbDwvYXV0aG9yPjxhdXRob3I+U3RvamFub3ZpYywgTmVuYWQ8
L2F1dGhvcj48L2F1dGhvcnM+PC9jb250cmlidXRvcnM+PHRpdGxlcz48dGl0bGU+RXhwbG9yaW5n
IHRoZSBhZmZlY3RpdmUgbXVzZXVtIHZpc2l0aW5nIGV4cGVyaWVuY2U6IGFkYXB0aXZlIGF1Z21l
bnRlZCByZWFsaXR5IChBMlIpIGFuZCBjdWx0dXJhbCBoZXJpdGFnZTwvdGl0bGU+PHNlY29uZGFy
eS10aXRsZT5JbnRlcm5hdGlvbmFsIEpvdXJuYWwgb2YgSGVyaXRhZ2UgaW4gdGhlIERpZ2l0YWwg
RXJhPC9zZWNvbmRhcnktdGl0bGU+PC90aXRsZXM+PHBlcmlvZGljYWw+PGZ1bGwtdGl0bGU+SW50
ZXJuYXRpb25hbCBKb3VybmFsIG9mIEhlcml0YWdlIGluIHRoZSBEaWdpdGFsIEVyYTwvZnVsbC10
aXRsZT48L3BlcmlvZGljYWw+PHBhZ2VzPjExNy0xNDI8L3BhZ2VzPjx2b2x1bWU+Mjwvdm9sdW1l
PjxudW1iZXI+MTwvbnVtYmVyPjxkYXRlcz48eWVhcj4yMDEzPC95ZWFyPjwvZGF0ZXM+PGlzYm4+
MjA0Ny00OTcwPC9pc2JuPjx1cmxzPjwvdXJscz48L3JlY29yZD48L0NpdGU+PC9FbmROb3RlPn==
</w:fldData>
        </w:fldChar>
      </w:r>
      <w:r w:rsidR="001F5AC2" w:rsidRPr="008C08EB">
        <w:rPr>
          <w:rFonts w:asciiTheme="majorBidi" w:hAnsiTheme="majorBidi" w:cstheme="majorBidi"/>
          <w:szCs w:val="36"/>
          <w:lang w:val="en-GB"/>
        </w:rPr>
        <w:instrText xml:space="preserve"> ADDIN EN.CITE </w:instrText>
      </w:r>
      <w:r w:rsidR="001F5AC2" w:rsidRPr="008C08EB">
        <w:rPr>
          <w:rFonts w:asciiTheme="majorBidi" w:hAnsiTheme="majorBidi" w:cstheme="majorBidi"/>
          <w:szCs w:val="36"/>
          <w:lang w:val="en-GB"/>
        </w:rPr>
        <w:fldChar w:fldCharType="begin">
          <w:fldData xml:space="preserve">PEVuZE5vdGU+PENpdGU+PEF1dGhvcj5EYW1hbGE8L0F1dGhvcj48WWVhcj4yMDEyPC9ZZWFyPjxS
ZWNOdW0+Mjk1PC9SZWNOdW0+PERpc3BsYXlUZXh0PlsyNi0yOF08L0Rpc3BsYXlUZXh0PjxyZWNv
cmQ+PHJlYy1udW1iZXI+Mjk1PC9yZWMtbnVtYmVyPjxmb3JlaWduLWtleXM+PGtleSBhcHA9IkVO
IiBkYi1pZD0iMjVyenh3YXhwdDIyMjBlemF4b3gwcjVxMjAyZnhyOTByMHZ2IiB0aW1lc3RhbXA9
IjE0ODExMDExNDkiPjI5NTwva2V5PjwvZm9yZWlnbi1rZXlzPjxyZWYtdHlwZSBuYW1lPSJDb25m
ZXJlbmNlIFByb2NlZWRpbmdzIj4xMDwvcmVmLXR5cGU+PGNvbnRyaWJ1dG9ycz48YXV0aG9ycz48
YXV0aG9yPkRhbWFsYSwgQXJldGk8L2F1dGhvcj48YXV0aG9yPlN0b2phbm92aWMsIE5lbmFkPC9h
dXRob3I+PC9hdXRob3JzPjwvY29udHJpYnV0b3JzPjx0aXRsZXM+PHRpdGxlPlRhaWxvcmluZyB0
aGUgQWRhcHRpdmUgQXVnbWVudGVkIFJlYWxpdHkgKEEgMiBSKSBtdXNldW0gdmlzaXQ6IElkZW50
aWZ5aW5nIEN1bHR1cmFsIEhlcml0YWdlIHByb2Zlc3Npb25hbHMmYXBvczsgbW90aXZhdGlvbnMg
YW5kIG5lZWRzPC90aXRsZT48c2Vjb25kYXJ5LXRpdGxlPjIwMTIgSUVFRSBJbnRlcm5hdGlvbmFs
IFN5bXBvc2l1bSBvbiBNaXhlZCBhbmQgQXVnbWVudGVkIFJlYWxpdHktQXJ0cywgTWVkaWEsIGFu
ZCBIdW1hbml0aWVzIChJU01BUi1BTUgpPC9zZWNvbmRhcnktdGl0bGU+PC90aXRsZXM+PHBhZ2Vz
PjcxLTgwPC9wYWdlcz48ZGF0ZXM+PHllYXI+MjAxMjwveWVhcj48L2RhdGVzPjxwdWJsaXNoZXI+
SUVFRTwvcHVibGlzaGVyPjxpc2JuPjE0NjczNDY2MzI8L2lzYm4+PHVybHM+PC91cmxzPjwvcmVj
b3JkPjwvQ2l0ZT48Q2l0ZT48QXV0aG9yPlNjaHVjaGVydDwvQXV0aG9yPjxZZWFyPjIwMTI8L1ll
YXI+PFJlY051bT4zOTg8L1JlY051bT48cmVjb3JkPjxyZWMtbnVtYmVyPjM5ODwvcmVjLW51bWJl
cj48Zm9yZWlnbi1rZXlzPjxrZXkgYXBwPSJFTiIgZGItaWQ9IjI1cnp4d2F4cHQyMjIwZXpheG94
MHI1cTIwMmZ4cjkwcjB2diIgdGltZXN0YW1wPSIxNTE1ODgzNTgzIj4zOTg8L2tleT48L2ZvcmVp
Z24ta2V5cz48cmVmLXR5cGUgbmFtZT0iQ29uZmVyZW5jZSBQcm9jZWVkaW5ncyI+MTA8L3JlZi10
eXBlPjxjb250cmlidXRvcnM+PGF1dGhvcnM+PGF1dGhvcj5TY2h1Y2hlcnQsIFRvYmlhczwvYXV0
aG9yPjxhdXRob3I+Vm90aCwgU2FzY2hhPC9hdXRob3I+PGF1dGhvcj5CYXVtZ2FydGVuLCBKdWRp
dGg8L2F1dGhvcj48L2F1dGhvcnM+PC9jb250cmlidXRvcnM+PHRpdGxlcz48dGl0bGU+U2Vuc2lu
ZyB2aXN1YWwgYXR0ZW50aW9uIHVzaW5nIGFuIGludGVyYWN0aXZlIGJpZGlyZWN0aW9uYWwgSE1E
PC90aXRsZT48c2Vjb25kYXJ5LXRpdGxlPlByb2NlZWRpbmdzIG9mIHRoZSA0dGggV29ya3Nob3Ag
b24gRXllIEdhemUgaW4gSW50ZWxsaWdlbnQgSHVtYW4gTWFjaGluZSBJbnRlcmFjdGlvbjwvc2Vj
b25kYXJ5LXRpdGxlPjwvdGl0bGVzPjxwYWdlcz4xNjwvcGFnZXM+PGRhdGVzPjx5ZWFyPjIwMTI8
L3llYXI+PC9kYXRlcz48cHVibGlzaGVyPkFDTTwvcHVibGlzaGVyPjxpc2JuPjE0NTAzMTUxNlg8
L2lzYm4+PHVybHM+PC91cmxzPjwvcmVjb3JkPjwvQ2l0ZT48Q2l0ZT48QXV0aG9yPkRhbWFsYTwv
QXV0aG9yPjxZZWFyPjIwMTM8L1llYXI+PFJlY051bT40MTA8L1JlY051bT48cmVjb3JkPjxyZWMt
bnVtYmVyPjQxMDwvcmVjLW51bWJlcj48Zm9yZWlnbi1rZXlzPjxrZXkgYXBwPSJFTiIgZGItaWQ9
IjI1cnp4d2F4cHQyMjIwZXpheG94MHI1cTIwMmZ4cjkwcjB2diIgdGltZXN0YW1wPSIxNTE1ODg5
NDU3Ij40MTA8L2tleT48L2ZvcmVpZ24ta2V5cz48cmVmLXR5cGUgbmFtZT0iSm91cm5hbCBBcnRp
Y2xlIj4xNzwvcmVmLXR5cGU+PGNvbnRyaWJ1dG9ycz48YXV0aG9ycz48YXV0aG9yPkRhbWFsYSwg
QXJldGk8L2F1dGhvcj48YXV0aG9yPlNjaHVjaGVydCwgVG9iaWFzPC9hdXRob3I+PGF1dGhvcj5S
b2RyaWd1ZXosIElzYWJlbDwvYXV0aG9yPjxhdXRob3I+TW9yYWd1ZXMsIEpvcmdlPC9hdXRob3I+
PGF1dGhvcj5HaWxsZWFkZSwgS2llbDwvYXV0aG9yPjxhdXRob3I+U3RvamFub3ZpYywgTmVuYWQ8
L2F1dGhvcj48L2F1dGhvcnM+PC9jb250cmlidXRvcnM+PHRpdGxlcz48dGl0bGU+RXhwbG9yaW5n
IHRoZSBhZmZlY3RpdmUgbXVzZXVtIHZpc2l0aW5nIGV4cGVyaWVuY2U6IGFkYXB0aXZlIGF1Z21l
bnRlZCByZWFsaXR5IChBMlIpIGFuZCBjdWx0dXJhbCBoZXJpdGFnZTwvdGl0bGU+PHNlY29uZGFy
eS10aXRsZT5JbnRlcm5hdGlvbmFsIEpvdXJuYWwgb2YgSGVyaXRhZ2UgaW4gdGhlIERpZ2l0YWwg
RXJhPC9zZWNvbmRhcnktdGl0bGU+PC90aXRsZXM+PHBlcmlvZGljYWw+PGZ1bGwtdGl0bGU+SW50
ZXJuYXRpb25hbCBKb3VybmFsIG9mIEhlcml0YWdlIGluIHRoZSBEaWdpdGFsIEVyYTwvZnVsbC10
aXRsZT48L3BlcmlvZGljYWw+PHBhZ2VzPjExNy0xNDI8L3BhZ2VzPjx2b2x1bWU+Mjwvdm9sdW1l
PjxudW1iZXI+MTwvbnVtYmVyPjxkYXRlcz48eWVhcj4yMDEzPC95ZWFyPjwvZGF0ZXM+PGlzYm4+
MjA0Ny00OTcwPC9pc2JuPjx1cmxzPjwvdXJscz48L3JlY29yZD48L0NpdGU+PC9FbmROb3RlPn==
</w:fldData>
        </w:fldChar>
      </w:r>
      <w:r w:rsidR="001F5AC2" w:rsidRPr="008C08EB">
        <w:rPr>
          <w:rFonts w:asciiTheme="majorBidi" w:hAnsiTheme="majorBidi" w:cstheme="majorBidi"/>
          <w:szCs w:val="36"/>
          <w:lang w:val="en-GB"/>
        </w:rPr>
        <w:instrText xml:space="preserve"> ADDIN EN.CITE.DATA </w:instrText>
      </w:r>
      <w:r w:rsidR="001F5AC2" w:rsidRPr="008C08EB">
        <w:rPr>
          <w:rFonts w:asciiTheme="majorBidi" w:hAnsiTheme="majorBidi" w:cstheme="majorBidi"/>
          <w:szCs w:val="36"/>
          <w:lang w:val="en-GB"/>
        </w:rPr>
      </w:r>
      <w:r w:rsidR="001F5AC2" w:rsidRPr="008C08EB">
        <w:rPr>
          <w:rFonts w:asciiTheme="majorBidi" w:hAnsiTheme="majorBidi" w:cstheme="majorBidi"/>
          <w:szCs w:val="36"/>
          <w:lang w:val="en-GB"/>
        </w:rPr>
        <w:fldChar w:fldCharType="end"/>
      </w:r>
      <w:r w:rsidR="00F846AF" w:rsidRPr="008C08EB">
        <w:rPr>
          <w:rFonts w:asciiTheme="majorBidi" w:hAnsiTheme="majorBidi" w:cstheme="majorBidi"/>
          <w:szCs w:val="36"/>
          <w:lang w:val="en-GB"/>
        </w:rPr>
      </w:r>
      <w:r w:rsidR="00F846AF"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6" w:tooltip="Damala, 2012 #295" w:history="1">
        <w:r w:rsidR="00315323" w:rsidRPr="008C08EB">
          <w:rPr>
            <w:rFonts w:asciiTheme="majorBidi" w:hAnsiTheme="majorBidi" w:cstheme="majorBidi"/>
            <w:szCs w:val="36"/>
            <w:lang w:val="en-GB"/>
          </w:rPr>
          <w:t>26-28</w:t>
        </w:r>
      </w:hyperlink>
      <w:r w:rsidR="001F5AC2" w:rsidRPr="008C08EB">
        <w:rPr>
          <w:rFonts w:asciiTheme="majorBidi" w:hAnsiTheme="majorBidi" w:cstheme="majorBidi"/>
          <w:szCs w:val="36"/>
          <w:lang w:val="en-GB"/>
        </w:rPr>
        <w:t>]</w:t>
      </w:r>
      <w:r w:rsidR="00F846AF" w:rsidRPr="008C08EB">
        <w:rPr>
          <w:rFonts w:asciiTheme="majorBidi" w:hAnsiTheme="majorBidi" w:cstheme="majorBidi"/>
          <w:szCs w:val="36"/>
          <w:lang w:val="en-GB"/>
        </w:rPr>
        <w:fldChar w:fldCharType="end"/>
      </w:r>
      <w:r w:rsidR="00F846AF" w:rsidRPr="008C08EB">
        <w:rPr>
          <w:rFonts w:asciiTheme="majorBidi" w:hAnsiTheme="majorBidi" w:cstheme="majorBidi"/>
          <w:szCs w:val="36"/>
          <w:lang w:val="en-GB"/>
        </w:rPr>
        <w:t>.</w:t>
      </w:r>
      <w:r w:rsidR="00EC1354" w:rsidRPr="008C08EB">
        <w:rPr>
          <w:rFonts w:asciiTheme="majorBidi" w:hAnsiTheme="majorBidi" w:cstheme="majorBidi"/>
          <w:szCs w:val="36"/>
          <w:lang w:val="en-GB"/>
        </w:rPr>
        <w:t xml:space="preserve"> </w:t>
      </w:r>
      <w:r w:rsidR="0084692A" w:rsidRPr="008C08EB">
        <w:rPr>
          <w:rFonts w:asciiTheme="majorBidi" w:hAnsiTheme="majorBidi" w:cstheme="majorBidi"/>
          <w:szCs w:val="36"/>
          <w:lang w:val="en-GB"/>
        </w:rPr>
        <w:t>The</w:t>
      </w:r>
      <w:r w:rsidR="00424925" w:rsidRPr="008C08EB">
        <w:rPr>
          <w:rFonts w:asciiTheme="majorBidi" w:hAnsiTheme="majorBidi" w:cstheme="majorBidi"/>
          <w:szCs w:val="36"/>
          <w:lang w:val="en-GB"/>
        </w:rPr>
        <w:t xml:space="preserve"> ‘SHAPE’ project </w:t>
      </w:r>
      <w:r w:rsidR="001E074F" w:rsidRPr="008C08EB">
        <w:rPr>
          <w:rFonts w:asciiTheme="majorBidi" w:hAnsiTheme="majorBidi" w:cstheme="majorBidi"/>
          <w:szCs w:val="36"/>
          <w:lang w:val="en-GB"/>
        </w:rPr>
        <w:t xml:space="preserve">aimed to </w:t>
      </w:r>
      <w:r w:rsidR="00424925" w:rsidRPr="008C08EB">
        <w:rPr>
          <w:rFonts w:asciiTheme="majorBidi" w:hAnsiTheme="majorBidi" w:cstheme="majorBidi"/>
          <w:szCs w:val="36"/>
          <w:lang w:val="en-GB"/>
        </w:rPr>
        <w:t>use AR to deliver archaeological information for enhancing the educational and social aspect in the museum experience</w:t>
      </w:r>
      <w:r w:rsidR="001E074F" w:rsidRPr="008C08EB">
        <w:rPr>
          <w:rFonts w:asciiTheme="majorBidi" w:hAnsiTheme="majorBidi" w:cstheme="majorBidi"/>
          <w:szCs w:val="36"/>
          <w:lang w:val="en-GB"/>
        </w:rPr>
        <w:t xml:space="preserve"> </w:t>
      </w:r>
      <w:r w:rsidR="001E074F"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Hall&lt;/Author&gt;&lt;Year&gt;2001&lt;/Year&gt;&lt;RecNum&gt;391&lt;/RecNum&gt;&lt;DisplayText&gt;[29]&lt;/DisplayText&gt;&lt;record&gt;&lt;rec-number&gt;391&lt;/rec-number&gt;&lt;foreign-keys&gt;&lt;key app="EN" db-id="25rzxwaxpt2220ezaxox0r5q202fxr90r0vv" timestamp="1515865875"&gt;391&lt;/key&gt;&lt;/foreign-keys&gt;&lt;ref-type name="Conference Proceedings"&gt;10&lt;/ref-type&gt;&lt;contributors&gt;&lt;authors&gt;&lt;author&gt;Hall, Tony&lt;/author&gt;&lt;author&gt;Ciolfi, Luigina&lt;/author&gt;&lt;author&gt;Bannon, Liam&lt;/author&gt;&lt;author&gt;Fraser, Mike&lt;/author&gt;&lt;author&gt;Benford, Steve&lt;/author&gt;&lt;author&gt;Bowers, John&lt;/author&gt;&lt;author&gt;Greenhalgh, Chris&lt;/author&gt;&lt;author&gt;Hellström, Sten-Olof&lt;/author&gt;&lt;author&gt;Izadi, Shahram&lt;/author&gt;&lt;author&gt;Schnädelbach, Holger&lt;/author&gt;&lt;/authors&gt;&lt;/contributors&gt;&lt;titles&gt;&lt;title&gt;The visitor as virtual archaeologist: explorations in mixed reality technology to enhance educational and social interaction in the museum&lt;/title&gt;&lt;secondary-title&gt;Proceedings of the 2001 conference on Virtual reality, archeology, and cultural heritage&lt;/secondary-title&gt;&lt;/titles&gt;&lt;pages&gt;91-96&lt;/pages&gt;&lt;dates&gt;&lt;year&gt;2001&lt;/year&gt;&lt;/dates&gt;&lt;publisher&gt;ACM&lt;/publisher&gt;&lt;isbn&gt;1581134479&lt;/isbn&gt;&lt;urls&gt;&lt;/urls&gt;&lt;/record&gt;&lt;/Cite&gt;&lt;/EndNote&gt;</w:instrText>
      </w:r>
      <w:r w:rsidR="001E074F"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9" w:tooltip="Hall, 2001 #391" w:history="1">
        <w:r w:rsidR="00315323" w:rsidRPr="008C08EB">
          <w:rPr>
            <w:rFonts w:asciiTheme="majorBidi" w:hAnsiTheme="majorBidi" w:cstheme="majorBidi"/>
            <w:szCs w:val="36"/>
            <w:lang w:val="en-GB"/>
          </w:rPr>
          <w:t>29</w:t>
        </w:r>
      </w:hyperlink>
      <w:r w:rsidR="001F5AC2" w:rsidRPr="008C08EB">
        <w:rPr>
          <w:rFonts w:asciiTheme="majorBidi" w:hAnsiTheme="majorBidi" w:cstheme="majorBidi"/>
          <w:szCs w:val="36"/>
          <w:lang w:val="en-GB"/>
        </w:rPr>
        <w:t>]</w:t>
      </w:r>
      <w:r w:rsidR="001E074F" w:rsidRPr="008C08EB">
        <w:rPr>
          <w:rFonts w:asciiTheme="majorBidi" w:hAnsiTheme="majorBidi" w:cstheme="majorBidi"/>
          <w:szCs w:val="36"/>
          <w:lang w:val="en-GB"/>
        </w:rPr>
        <w:fldChar w:fldCharType="end"/>
      </w:r>
      <w:r w:rsidR="00424925" w:rsidRPr="008C08EB">
        <w:rPr>
          <w:rFonts w:asciiTheme="majorBidi" w:hAnsiTheme="majorBidi" w:cstheme="majorBidi"/>
          <w:szCs w:val="36"/>
          <w:lang w:val="en-GB"/>
        </w:rPr>
        <w:t xml:space="preserve">. </w:t>
      </w:r>
      <w:r w:rsidR="0084692A" w:rsidRPr="008C08EB">
        <w:rPr>
          <w:rFonts w:asciiTheme="majorBidi" w:hAnsiTheme="majorBidi" w:cstheme="majorBidi"/>
          <w:szCs w:val="36"/>
          <w:lang w:val="en-GB"/>
        </w:rPr>
        <w:t>Visitors utilising the</w:t>
      </w:r>
      <w:r w:rsidR="00424925" w:rsidRPr="008C08EB">
        <w:rPr>
          <w:rFonts w:asciiTheme="majorBidi" w:hAnsiTheme="majorBidi" w:cstheme="majorBidi"/>
          <w:szCs w:val="36"/>
          <w:lang w:val="en-GB"/>
        </w:rPr>
        <w:t xml:space="preserve"> ‘SHAPE’</w:t>
      </w:r>
      <w:r w:rsidR="0084692A" w:rsidRPr="008C08EB">
        <w:rPr>
          <w:rFonts w:asciiTheme="majorBidi" w:hAnsiTheme="majorBidi" w:cstheme="majorBidi"/>
          <w:szCs w:val="36"/>
          <w:lang w:val="en-GB"/>
        </w:rPr>
        <w:t xml:space="preserve"> system</w:t>
      </w:r>
      <w:r w:rsidR="00424925" w:rsidRPr="008C08EB">
        <w:rPr>
          <w:rFonts w:asciiTheme="majorBidi" w:hAnsiTheme="majorBidi" w:cstheme="majorBidi"/>
          <w:szCs w:val="36"/>
          <w:lang w:val="en-GB"/>
        </w:rPr>
        <w:t xml:space="preserve"> ha</w:t>
      </w:r>
      <w:r w:rsidR="0084692A" w:rsidRPr="008C08EB">
        <w:rPr>
          <w:rFonts w:asciiTheme="majorBidi" w:hAnsiTheme="majorBidi" w:cstheme="majorBidi"/>
          <w:szCs w:val="36"/>
          <w:lang w:val="en-GB"/>
        </w:rPr>
        <w:t>d</w:t>
      </w:r>
      <w:r w:rsidR="00424925" w:rsidRPr="008C08EB">
        <w:rPr>
          <w:rFonts w:asciiTheme="majorBidi" w:hAnsiTheme="majorBidi" w:cstheme="majorBidi"/>
          <w:szCs w:val="36"/>
          <w:lang w:val="en-GB"/>
        </w:rPr>
        <w:t xml:space="preserve"> to wear</w:t>
      </w:r>
      <w:r w:rsidR="0084692A" w:rsidRPr="008C08EB">
        <w:rPr>
          <w:rFonts w:asciiTheme="majorBidi" w:hAnsiTheme="majorBidi" w:cstheme="majorBidi"/>
          <w:szCs w:val="36"/>
          <w:lang w:val="en-GB"/>
        </w:rPr>
        <w:t xml:space="preserve"> a</w:t>
      </w:r>
      <w:r w:rsidR="00424925" w:rsidRPr="008C08EB">
        <w:rPr>
          <w:rFonts w:asciiTheme="majorBidi" w:hAnsiTheme="majorBidi" w:cstheme="majorBidi"/>
          <w:szCs w:val="36"/>
          <w:lang w:val="en-GB"/>
        </w:rPr>
        <w:t xml:space="preserve"> Sony </w:t>
      </w:r>
      <w:proofErr w:type="spellStart"/>
      <w:r w:rsidR="0084692A" w:rsidRPr="008C08EB">
        <w:rPr>
          <w:rFonts w:asciiTheme="majorBidi" w:hAnsiTheme="majorBidi" w:cstheme="majorBidi"/>
          <w:szCs w:val="36"/>
          <w:lang w:val="en-GB"/>
        </w:rPr>
        <w:t>Glasstron</w:t>
      </w:r>
      <w:proofErr w:type="spellEnd"/>
      <w:r w:rsidR="0084692A" w:rsidRPr="008C08EB">
        <w:rPr>
          <w:rFonts w:asciiTheme="majorBidi" w:hAnsiTheme="majorBidi" w:cstheme="majorBidi"/>
          <w:szCs w:val="36"/>
          <w:lang w:val="en-GB"/>
        </w:rPr>
        <w:t xml:space="preserve"> PLM-S700E (HMD) and simultaneously</w:t>
      </w:r>
      <w:r w:rsidR="00424925" w:rsidRPr="008C08EB">
        <w:rPr>
          <w:rFonts w:asciiTheme="majorBidi" w:hAnsiTheme="majorBidi" w:cstheme="majorBidi"/>
          <w:szCs w:val="36"/>
          <w:lang w:val="en-GB"/>
        </w:rPr>
        <w:t xml:space="preserve"> </w:t>
      </w:r>
      <w:r w:rsidR="008A5E76" w:rsidRPr="008C08EB">
        <w:rPr>
          <w:rFonts w:asciiTheme="majorBidi" w:hAnsiTheme="majorBidi" w:cstheme="majorBidi"/>
          <w:szCs w:val="36"/>
          <w:lang w:val="en-GB"/>
        </w:rPr>
        <w:t xml:space="preserve">lift a laptop in order to manage </w:t>
      </w:r>
      <w:r w:rsidR="0084692A" w:rsidRPr="008C08EB">
        <w:rPr>
          <w:rFonts w:asciiTheme="majorBidi" w:hAnsiTheme="majorBidi" w:cstheme="majorBidi"/>
          <w:szCs w:val="36"/>
          <w:lang w:val="en-GB"/>
        </w:rPr>
        <w:t>tour guidance</w:t>
      </w:r>
      <w:r w:rsidR="008A5E76" w:rsidRPr="008C08EB">
        <w:rPr>
          <w:rFonts w:asciiTheme="majorBidi" w:hAnsiTheme="majorBidi" w:cstheme="majorBidi"/>
          <w:szCs w:val="36"/>
          <w:lang w:val="en-GB"/>
        </w:rPr>
        <w:t xml:space="preserve"> and enjoy the virtual experience. An</w:t>
      </w:r>
      <w:r w:rsidR="0084692A" w:rsidRPr="008C08EB">
        <w:rPr>
          <w:rFonts w:asciiTheme="majorBidi" w:hAnsiTheme="majorBidi" w:cstheme="majorBidi"/>
          <w:szCs w:val="36"/>
          <w:lang w:val="en-GB"/>
        </w:rPr>
        <w:t xml:space="preserve"> MR</w:t>
      </w:r>
      <w:r w:rsidR="008A5E76" w:rsidRPr="008C08EB">
        <w:rPr>
          <w:rFonts w:asciiTheme="majorBidi" w:hAnsiTheme="majorBidi" w:cstheme="majorBidi"/>
          <w:szCs w:val="36"/>
          <w:lang w:val="en-GB"/>
        </w:rPr>
        <w:t xml:space="preserve"> </w:t>
      </w:r>
      <w:r w:rsidR="0084692A" w:rsidRPr="008C08EB">
        <w:rPr>
          <w:rFonts w:asciiTheme="majorBidi" w:hAnsiTheme="majorBidi" w:cstheme="majorBidi"/>
          <w:szCs w:val="36"/>
          <w:lang w:val="en-GB"/>
        </w:rPr>
        <w:t>project</w:t>
      </w:r>
      <w:r w:rsidR="008A5E76" w:rsidRPr="008C08EB">
        <w:rPr>
          <w:rFonts w:asciiTheme="majorBidi" w:hAnsiTheme="majorBidi" w:cstheme="majorBidi"/>
          <w:szCs w:val="36"/>
          <w:lang w:val="en-GB"/>
        </w:rPr>
        <w:t xml:space="preserve"> </w:t>
      </w:r>
      <w:r w:rsidR="0084692A" w:rsidRPr="008C08EB">
        <w:rPr>
          <w:rFonts w:asciiTheme="majorBidi" w:hAnsiTheme="majorBidi" w:cstheme="majorBidi"/>
          <w:szCs w:val="36"/>
          <w:lang w:val="en-GB"/>
        </w:rPr>
        <w:t>implemented the</w:t>
      </w:r>
      <w:r w:rsidR="008A5E76" w:rsidRPr="008C08EB">
        <w:rPr>
          <w:rFonts w:asciiTheme="majorBidi" w:hAnsiTheme="majorBidi" w:cstheme="majorBidi"/>
          <w:szCs w:val="36"/>
          <w:lang w:val="en-GB"/>
        </w:rPr>
        <w:t xml:space="preserve"> </w:t>
      </w:r>
      <w:proofErr w:type="spellStart"/>
      <w:r w:rsidR="008A5E76" w:rsidRPr="008C08EB">
        <w:rPr>
          <w:rFonts w:asciiTheme="majorBidi" w:hAnsiTheme="majorBidi" w:cstheme="majorBidi"/>
          <w:szCs w:val="36"/>
          <w:lang w:val="en-GB"/>
        </w:rPr>
        <w:t>CyVisor</w:t>
      </w:r>
      <w:proofErr w:type="spellEnd"/>
      <w:r w:rsidR="008A5E76" w:rsidRPr="008C08EB">
        <w:rPr>
          <w:rFonts w:asciiTheme="majorBidi" w:hAnsiTheme="majorBidi" w:cstheme="majorBidi"/>
          <w:szCs w:val="36"/>
          <w:lang w:val="en-GB"/>
        </w:rPr>
        <w:t xml:space="preserve"> HMD accompanied with </w:t>
      </w:r>
      <w:r w:rsidR="0084692A" w:rsidRPr="008C08EB">
        <w:rPr>
          <w:rFonts w:asciiTheme="majorBidi" w:hAnsiTheme="majorBidi" w:cstheme="majorBidi"/>
          <w:szCs w:val="36"/>
          <w:lang w:val="en-GB"/>
        </w:rPr>
        <w:t>a digital workstation and camera</w:t>
      </w:r>
      <w:r w:rsidR="008A5E76" w:rsidRPr="008C08EB">
        <w:rPr>
          <w:rFonts w:asciiTheme="majorBidi" w:hAnsiTheme="majorBidi" w:cstheme="majorBidi"/>
          <w:szCs w:val="36"/>
          <w:lang w:val="en-GB"/>
        </w:rPr>
        <w:t xml:space="preserve"> to augment 3D models overlaid on a table-top </w:t>
      </w:r>
      <w:r w:rsidR="0084692A" w:rsidRPr="008C08EB">
        <w:rPr>
          <w:rFonts w:asciiTheme="majorBidi" w:hAnsiTheme="majorBidi" w:cstheme="majorBidi"/>
          <w:szCs w:val="36"/>
          <w:lang w:val="en-GB"/>
        </w:rPr>
        <w:t>display</w:t>
      </w:r>
      <w:r w:rsidR="008A5E76" w:rsidRPr="008C08EB">
        <w:rPr>
          <w:rFonts w:asciiTheme="majorBidi" w:hAnsiTheme="majorBidi" w:cstheme="majorBidi"/>
          <w:szCs w:val="36"/>
          <w:lang w:val="en-GB"/>
        </w:rPr>
        <w:t xml:space="preserve"> as part of the virtual museum</w:t>
      </w:r>
      <w:r w:rsidR="0084692A" w:rsidRPr="008C08EB">
        <w:rPr>
          <w:rFonts w:asciiTheme="majorBidi" w:hAnsiTheme="majorBidi" w:cstheme="majorBidi"/>
          <w:szCs w:val="36"/>
          <w:lang w:val="en-GB"/>
        </w:rPr>
        <w:t xml:space="preserve"> exhibit</w:t>
      </w:r>
      <w:r w:rsidR="00E10920" w:rsidRPr="008C08EB">
        <w:rPr>
          <w:rFonts w:asciiTheme="majorBidi" w:hAnsiTheme="majorBidi" w:cstheme="majorBidi"/>
          <w:szCs w:val="36"/>
          <w:lang w:val="en-GB"/>
        </w:rPr>
        <w:t xml:space="preserve"> </w:t>
      </w:r>
      <w:r w:rsidR="00E10920"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White&lt;/Author&gt;&lt;Year&gt;2003&lt;/Year&gt;&lt;RecNum&gt;400&lt;/RecNum&gt;&lt;DisplayText&gt;[30]&lt;/DisplayText&gt;&lt;record&gt;&lt;rec-number&gt;400&lt;/rec-number&gt;&lt;foreign-keys&gt;&lt;key app="EN" db-id="25rzxwaxpt2220ezaxox0r5q202fxr90r0vv" timestamp="1515885594"&gt;400&lt;/key&gt;&lt;/foreign-keys&gt;&lt;ref-type name="Conference Proceedings"&gt;10&lt;/ref-type&gt;&lt;contributors&gt;&lt;authors&gt;&lt;author&gt;White, M&lt;/author&gt;&lt;author&gt;Liarokapis, F&lt;/author&gt;&lt;author&gt;Darcy, J&lt;/author&gt;&lt;author&gt;Mourkoussis, N&lt;/author&gt;&lt;author&gt;Petridis, P&lt;/author&gt;&lt;author&gt;Lister, PF&lt;/author&gt;&lt;/authors&gt;&lt;/contributors&gt;&lt;titles&gt;&lt;title&gt;Augmented reality for museum artefact visualization&lt;/title&gt;&lt;secondary-title&gt;Proceedings of the 4th Irish Workshop on Computer Graphics, Eurographics Ireland Chapter&lt;/secondary-title&gt;&lt;/titles&gt;&lt;pages&gt;75-80&lt;/pages&gt;&lt;dates&gt;&lt;year&gt;2003&lt;/year&gt;&lt;/dates&gt;&lt;urls&gt;&lt;/urls&gt;&lt;/record&gt;&lt;/Cite&gt;&lt;/EndNote&gt;</w:instrText>
      </w:r>
      <w:r w:rsidR="00E10920"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0" w:tooltip="White, 2003 #400" w:history="1">
        <w:r w:rsidR="00315323" w:rsidRPr="008C08EB">
          <w:rPr>
            <w:rFonts w:asciiTheme="majorBidi" w:hAnsiTheme="majorBidi" w:cstheme="majorBidi"/>
            <w:szCs w:val="36"/>
            <w:lang w:val="en-GB"/>
          </w:rPr>
          <w:t>30</w:t>
        </w:r>
      </w:hyperlink>
      <w:r w:rsidR="001F5AC2" w:rsidRPr="008C08EB">
        <w:rPr>
          <w:rFonts w:asciiTheme="majorBidi" w:hAnsiTheme="majorBidi" w:cstheme="majorBidi"/>
          <w:szCs w:val="36"/>
          <w:lang w:val="en-GB"/>
        </w:rPr>
        <w:t>]</w:t>
      </w:r>
      <w:r w:rsidR="00E10920" w:rsidRPr="008C08EB">
        <w:rPr>
          <w:rFonts w:asciiTheme="majorBidi" w:hAnsiTheme="majorBidi" w:cstheme="majorBidi"/>
          <w:szCs w:val="36"/>
          <w:lang w:val="en-GB"/>
        </w:rPr>
        <w:fldChar w:fldCharType="end"/>
      </w:r>
      <w:r w:rsidR="00600098" w:rsidRPr="008C08EB">
        <w:rPr>
          <w:rFonts w:asciiTheme="majorBidi" w:hAnsiTheme="majorBidi" w:cstheme="majorBidi"/>
          <w:szCs w:val="36"/>
          <w:lang w:val="en-GB"/>
        </w:rPr>
        <w:t>.</w:t>
      </w:r>
      <w:r w:rsidR="009E459B" w:rsidRPr="008C08EB">
        <w:rPr>
          <w:rFonts w:asciiTheme="majorBidi" w:hAnsiTheme="majorBidi" w:cstheme="majorBidi"/>
          <w:szCs w:val="36"/>
          <w:lang w:val="en-GB"/>
        </w:rPr>
        <w:t xml:space="preserve"> </w:t>
      </w:r>
      <w:r w:rsidR="0084692A" w:rsidRPr="008C08EB">
        <w:rPr>
          <w:rFonts w:asciiTheme="majorBidi" w:hAnsiTheme="majorBidi" w:cstheme="majorBidi"/>
          <w:szCs w:val="36"/>
          <w:lang w:val="en-GB"/>
        </w:rPr>
        <w:t xml:space="preserve">An AR project with a storytelling </w:t>
      </w:r>
      <w:r w:rsidR="009E459B" w:rsidRPr="008C08EB">
        <w:rPr>
          <w:rFonts w:asciiTheme="majorBidi" w:hAnsiTheme="majorBidi" w:cstheme="majorBidi"/>
          <w:szCs w:val="36"/>
          <w:lang w:val="en-GB"/>
        </w:rPr>
        <w:t>directive</w:t>
      </w:r>
      <w:r w:rsidR="0084692A" w:rsidRPr="008C08EB">
        <w:rPr>
          <w:rFonts w:asciiTheme="majorBidi" w:hAnsiTheme="majorBidi" w:cstheme="majorBidi"/>
          <w:szCs w:val="36"/>
          <w:lang w:val="en-GB"/>
        </w:rPr>
        <w:t xml:space="preserve"> named </w:t>
      </w:r>
      <w:r w:rsidR="008A5E76" w:rsidRPr="008C08EB">
        <w:rPr>
          <w:rFonts w:asciiTheme="majorBidi" w:hAnsiTheme="majorBidi" w:cstheme="majorBidi"/>
          <w:szCs w:val="36"/>
          <w:lang w:val="en-GB"/>
        </w:rPr>
        <w:t xml:space="preserve">the </w:t>
      </w:r>
      <w:r w:rsidR="008A5E76" w:rsidRPr="008C08EB">
        <w:rPr>
          <w:rFonts w:asciiTheme="majorBidi" w:hAnsiTheme="majorBidi" w:cstheme="majorBidi"/>
          <w:i/>
          <w:szCs w:val="36"/>
          <w:lang w:val="en-GB"/>
        </w:rPr>
        <w:t>SEA CREATURES</w:t>
      </w:r>
      <w:r w:rsidR="008A5E76" w:rsidRPr="008C08EB">
        <w:rPr>
          <w:rFonts w:asciiTheme="majorBidi" w:hAnsiTheme="majorBidi" w:cstheme="majorBidi"/>
          <w:szCs w:val="36"/>
          <w:lang w:val="en-GB"/>
        </w:rPr>
        <w:t xml:space="preserve"> MR experience involved </w:t>
      </w:r>
      <w:r w:rsidR="0084692A" w:rsidRPr="008C08EB">
        <w:rPr>
          <w:rFonts w:asciiTheme="majorBidi" w:hAnsiTheme="majorBidi" w:cstheme="majorBidi"/>
          <w:szCs w:val="36"/>
          <w:lang w:val="en-GB"/>
        </w:rPr>
        <w:t xml:space="preserve">a </w:t>
      </w:r>
      <w:r w:rsidR="009E459B" w:rsidRPr="008C08EB">
        <w:rPr>
          <w:rFonts w:asciiTheme="majorBidi" w:hAnsiTheme="majorBidi" w:cstheme="majorBidi"/>
          <w:szCs w:val="36"/>
          <w:lang w:val="en-GB"/>
        </w:rPr>
        <w:t>see-through video</w:t>
      </w:r>
      <w:r w:rsidR="008A5E76" w:rsidRPr="008C08EB">
        <w:rPr>
          <w:rFonts w:asciiTheme="majorBidi" w:hAnsiTheme="majorBidi" w:cstheme="majorBidi"/>
          <w:szCs w:val="36"/>
          <w:lang w:val="en-GB"/>
        </w:rPr>
        <w:t xml:space="preserve"> HMD with </w:t>
      </w:r>
      <w:r w:rsidR="009E459B" w:rsidRPr="008C08EB">
        <w:rPr>
          <w:rFonts w:asciiTheme="majorBidi" w:hAnsiTheme="majorBidi" w:cstheme="majorBidi"/>
          <w:szCs w:val="36"/>
          <w:lang w:val="en-GB"/>
        </w:rPr>
        <w:t>narrative progression</w:t>
      </w:r>
      <w:r w:rsidR="008A5E76" w:rsidRPr="008C08EB">
        <w:rPr>
          <w:rFonts w:asciiTheme="majorBidi" w:hAnsiTheme="majorBidi" w:cstheme="majorBidi"/>
          <w:szCs w:val="36"/>
          <w:lang w:val="en-GB"/>
        </w:rPr>
        <w:t xml:space="preserve"> and visual</w:t>
      </w:r>
      <w:r w:rsidR="009E459B" w:rsidRPr="008C08EB">
        <w:rPr>
          <w:rFonts w:asciiTheme="majorBidi" w:hAnsiTheme="majorBidi" w:cstheme="majorBidi"/>
          <w:szCs w:val="36"/>
          <w:lang w:val="en-GB"/>
        </w:rPr>
        <w:t xml:space="preserve"> 3D objects to guide the visitor through the storytelling process</w:t>
      </w:r>
      <w:r w:rsidR="008A5E76" w:rsidRPr="008C08EB">
        <w:rPr>
          <w:rFonts w:asciiTheme="majorBidi" w:hAnsiTheme="majorBidi" w:cstheme="majorBidi"/>
          <w:szCs w:val="36"/>
          <w:lang w:val="en-GB"/>
        </w:rPr>
        <w:t xml:space="preserve"> </w:t>
      </w:r>
      <w:r w:rsidR="00591A06"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Hughes&lt;/Author&gt;&lt;Year&gt;2004&lt;/Year&gt;&lt;RecNum&gt;43&lt;/RecNum&gt;&lt;DisplayText&gt;[31]&lt;/DisplayText&gt;&lt;record&gt;&lt;rec-number&gt;43&lt;/rec-number&gt;&lt;foreign-keys&gt;&lt;key app="EN" db-id="25rzxwaxpt2220ezaxox0r5q202fxr90r0vv" timestamp="1447085469"&gt;43&lt;/key&gt;&lt;/foreign-keys&gt;&lt;ref-type name="Conference Proceedings"&gt;10&lt;/ref-type&gt;&lt;contributors&gt;&lt;authors&gt;&lt;author&gt;Hughes, Charles E&lt;/author&gt;&lt;author&gt;Smith, Eileen&lt;/author&gt;&lt;author&gt;Stapleton, CB&lt;/author&gt;&lt;author&gt;Hughes, Darin E&lt;/author&gt;&lt;/authors&gt;&lt;/contributors&gt;&lt;titles&gt;&lt;title&gt;Augmenting museum experiences with mixed reality&lt;/title&gt;&lt;secondary-title&gt;Proceedings of KSCE 2004&lt;/secondary-title&gt;&lt;/titles&gt;&lt;pages&gt;22-24&lt;/pages&gt;&lt;dates&gt;&lt;year&gt;2004&lt;/year&gt;&lt;/dates&gt;&lt;urls&gt;&lt;/urls&gt;&lt;/record&gt;&lt;/Cite&gt;&lt;/EndNote&gt;</w:instrText>
      </w:r>
      <w:r w:rsidR="00591A06"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1" w:tooltip="Hughes, 2004 #43" w:history="1">
        <w:r w:rsidR="00315323" w:rsidRPr="008C08EB">
          <w:rPr>
            <w:rFonts w:asciiTheme="majorBidi" w:hAnsiTheme="majorBidi" w:cstheme="majorBidi"/>
            <w:szCs w:val="36"/>
            <w:lang w:val="en-GB"/>
          </w:rPr>
          <w:t>31</w:t>
        </w:r>
      </w:hyperlink>
      <w:r w:rsidR="001F5AC2" w:rsidRPr="008C08EB">
        <w:rPr>
          <w:rFonts w:asciiTheme="majorBidi" w:hAnsiTheme="majorBidi" w:cstheme="majorBidi"/>
          <w:szCs w:val="36"/>
          <w:lang w:val="en-GB"/>
        </w:rPr>
        <w:t>]</w:t>
      </w:r>
      <w:r w:rsidR="00591A06" w:rsidRPr="008C08EB">
        <w:rPr>
          <w:rFonts w:asciiTheme="majorBidi" w:hAnsiTheme="majorBidi" w:cstheme="majorBidi"/>
          <w:szCs w:val="36"/>
          <w:lang w:val="en-GB"/>
        </w:rPr>
        <w:fldChar w:fldCharType="end"/>
      </w:r>
      <w:r w:rsidR="00591A06" w:rsidRPr="008C08EB">
        <w:rPr>
          <w:rFonts w:asciiTheme="majorBidi" w:hAnsiTheme="majorBidi" w:cstheme="majorBidi"/>
          <w:szCs w:val="36"/>
          <w:lang w:val="en-GB"/>
        </w:rPr>
        <w:t>.</w:t>
      </w:r>
      <w:r w:rsidR="009E459B" w:rsidRPr="008C08EB">
        <w:rPr>
          <w:rFonts w:asciiTheme="majorBidi" w:hAnsiTheme="majorBidi" w:cstheme="majorBidi"/>
          <w:szCs w:val="36"/>
          <w:lang w:val="en-GB"/>
        </w:rPr>
        <w:t xml:space="preserve"> The Mixed Reality Agent Guide (Mira) guidance system utilised a</w:t>
      </w:r>
      <w:r w:rsidR="00EB40DA" w:rsidRPr="008C08EB">
        <w:rPr>
          <w:rFonts w:asciiTheme="majorBidi" w:hAnsiTheme="majorBidi" w:cstheme="majorBidi"/>
          <w:szCs w:val="36"/>
          <w:lang w:val="en-GB"/>
        </w:rPr>
        <w:t xml:space="preserve"> combination of HMD with robots in museum rooms </w:t>
      </w:r>
      <w:r w:rsidR="00D0067A"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Holz&lt;/Author&gt;&lt;Year&gt;2006&lt;/Year&gt;&lt;RecNum&gt;408&lt;/RecNum&gt;&lt;DisplayText&gt;[32]&lt;/DisplayText&gt;&lt;record&gt;&lt;rec-number&gt;408&lt;/rec-number&gt;&lt;foreign-keys&gt;&lt;key app="EN" db-id="25rzxwaxpt2220ezaxox0r5q202fxr90r0vv" timestamp="1515888851"&gt;408&lt;/key&gt;&lt;/foreign-keys&gt;&lt;ref-type name="Conference Proceedings"&gt;10&lt;/ref-type&gt;&lt;contributors&gt;&lt;authors&gt;&lt;author&gt;Holz, Thomas&lt;/author&gt;&lt;author&gt;Dragone, Mauro&lt;/author&gt;&lt;author&gt;O’Hare, Gregory MP&lt;/author&gt;&lt;author&gt;Martin, Alan&lt;/author&gt;&lt;author&gt;Duffy, Brian R&lt;/author&gt;&lt;/authors&gt;&lt;/contributors&gt;&lt;titles&gt;&lt;title&gt;Mixed reality agents as museum guides&lt;/title&gt;&lt;secondary-title&gt;ABSHL’06: Agent-Based Systems for Human Learning, AAMAS 2006 Workshop&lt;/secondary-title&gt;&lt;/titles&gt;&lt;dates&gt;&lt;year&gt;2006&lt;/year&gt;&lt;/dates&gt;&lt;urls&gt;&lt;/urls&gt;&lt;/record&gt;&lt;/Cite&gt;&lt;/EndNote&gt;</w:instrText>
      </w:r>
      <w:r w:rsidR="00D0067A"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2" w:tooltip="Holz, 2006 #408" w:history="1">
        <w:r w:rsidR="00315323" w:rsidRPr="008C08EB">
          <w:rPr>
            <w:rFonts w:asciiTheme="majorBidi" w:hAnsiTheme="majorBidi" w:cstheme="majorBidi"/>
            <w:szCs w:val="36"/>
            <w:lang w:val="en-GB"/>
          </w:rPr>
          <w:t>32</w:t>
        </w:r>
      </w:hyperlink>
      <w:r w:rsidR="001F5AC2" w:rsidRPr="008C08EB">
        <w:rPr>
          <w:rFonts w:asciiTheme="majorBidi" w:hAnsiTheme="majorBidi" w:cstheme="majorBidi"/>
          <w:szCs w:val="36"/>
          <w:lang w:val="en-GB"/>
        </w:rPr>
        <w:t>]</w:t>
      </w:r>
      <w:r w:rsidR="00D0067A" w:rsidRPr="008C08EB">
        <w:rPr>
          <w:rFonts w:asciiTheme="majorBidi" w:hAnsiTheme="majorBidi" w:cstheme="majorBidi"/>
          <w:szCs w:val="36"/>
          <w:lang w:val="en-GB"/>
        </w:rPr>
        <w:fldChar w:fldCharType="end"/>
      </w:r>
      <w:r w:rsidR="00D0067A" w:rsidRPr="008C08EB">
        <w:rPr>
          <w:rFonts w:asciiTheme="majorBidi" w:hAnsiTheme="majorBidi" w:cstheme="majorBidi"/>
          <w:szCs w:val="36"/>
          <w:lang w:val="en-GB"/>
        </w:rPr>
        <w:t>.</w:t>
      </w:r>
      <w:r w:rsidR="0053517E" w:rsidRPr="008C08EB">
        <w:rPr>
          <w:rFonts w:asciiTheme="majorBidi" w:hAnsiTheme="majorBidi" w:cstheme="majorBidi"/>
          <w:szCs w:val="36"/>
          <w:lang w:val="en-GB"/>
        </w:rPr>
        <w:t xml:space="preserve"> Mi</w:t>
      </w:r>
      <w:r w:rsidR="009E459B" w:rsidRPr="008C08EB">
        <w:rPr>
          <w:rFonts w:asciiTheme="majorBidi" w:hAnsiTheme="majorBidi" w:cstheme="majorBidi"/>
          <w:szCs w:val="36"/>
          <w:lang w:val="en-GB"/>
        </w:rPr>
        <w:t>ra</w:t>
      </w:r>
      <w:r w:rsidR="0053517E" w:rsidRPr="008C08EB">
        <w:rPr>
          <w:rFonts w:asciiTheme="majorBidi" w:hAnsiTheme="majorBidi" w:cstheme="majorBidi"/>
          <w:szCs w:val="36"/>
          <w:lang w:val="en-GB"/>
        </w:rPr>
        <w:t xml:space="preserve"> </w:t>
      </w:r>
      <w:r w:rsidR="008A5E76" w:rsidRPr="008C08EB">
        <w:rPr>
          <w:rFonts w:asciiTheme="majorBidi" w:hAnsiTheme="majorBidi" w:cstheme="majorBidi"/>
          <w:szCs w:val="36"/>
          <w:lang w:val="en-GB"/>
        </w:rPr>
        <w:t>worked</w:t>
      </w:r>
      <w:r w:rsidR="0053517E" w:rsidRPr="008C08EB">
        <w:rPr>
          <w:rFonts w:asciiTheme="majorBidi" w:hAnsiTheme="majorBidi" w:cstheme="majorBidi"/>
          <w:szCs w:val="36"/>
          <w:lang w:val="en-GB"/>
        </w:rPr>
        <w:t xml:space="preserve"> by</w:t>
      </w:r>
      <w:r w:rsidR="006A6D39"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tracking</w:t>
      </w:r>
      <w:r w:rsidR="006A6D39" w:rsidRPr="008C08EB">
        <w:rPr>
          <w:rFonts w:asciiTheme="majorBidi" w:hAnsiTheme="majorBidi" w:cstheme="majorBidi"/>
          <w:szCs w:val="36"/>
          <w:lang w:val="en-GB"/>
        </w:rPr>
        <w:t xml:space="preserve"> markers </w:t>
      </w:r>
      <w:r w:rsidR="009E459B" w:rsidRPr="008C08EB">
        <w:rPr>
          <w:rFonts w:asciiTheme="majorBidi" w:hAnsiTheme="majorBidi" w:cstheme="majorBidi"/>
          <w:szCs w:val="36"/>
          <w:lang w:val="en-GB"/>
        </w:rPr>
        <w:t>with</w:t>
      </w:r>
      <w:r w:rsidR="006A6D39" w:rsidRPr="008C08EB">
        <w:rPr>
          <w:rFonts w:asciiTheme="majorBidi" w:hAnsiTheme="majorBidi" w:cstheme="majorBidi"/>
          <w:szCs w:val="36"/>
          <w:lang w:val="en-GB"/>
        </w:rPr>
        <w:t>in the museum</w:t>
      </w:r>
      <w:r w:rsidR="009E459B" w:rsidRPr="008C08EB">
        <w:rPr>
          <w:rFonts w:asciiTheme="majorBidi" w:hAnsiTheme="majorBidi" w:cstheme="majorBidi"/>
          <w:szCs w:val="36"/>
          <w:lang w:val="en-GB"/>
        </w:rPr>
        <w:t xml:space="preserve"> and encouraging </w:t>
      </w:r>
      <w:r w:rsidR="006A6D39" w:rsidRPr="008C08EB">
        <w:rPr>
          <w:rFonts w:asciiTheme="majorBidi" w:hAnsiTheme="majorBidi" w:cstheme="majorBidi"/>
          <w:szCs w:val="36"/>
          <w:lang w:val="en-GB"/>
        </w:rPr>
        <w:t>visitor</w:t>
      </w:r>
      <w:r w:rsidR="009E459B" w:rsidRPr="008C08EB">
        <w:rPr>
          <w:rFonts w:asciiTheme="majorBidi" w:hAnsiTheme="majorBidi" w:cstheme="majorBidi"/>
          <w:szCs w:val="36"/>
          <w:lang w:val="en-GB"/>
        </w:rPr>
        <w:t>s</w:t>
      </w:r>
      <w:r w:rsidR="006A6D39" w:rsidRPr="008C08EB">
        <w:rPr>
          <w:rFonts w:asciiTheme="majorBidi" w:hAnsiTheme="majorBidi" w:cstheme="majorBidi"/>
          <w:szCs w:val="36"/>
          <w:lang w:val="en-GB"/>
        </w:rPr>
        <w:t xml:space="preserve"> to aim </w:t>
      </w:r>
      <w:r w:rsidR="009E459B" w:rsidRPr="008C08EB">
        <w:rPr>
          <w:rFonts w:asciiTheme="majorBidi" w:hAnsiTheme="majorBidi" w:cstheme="majorBidi"/>
          <w:szCs w:val="36"/>
          <w:lang w:val="en-GB"/>
        </w:rPr>
        <w:t xml:space="preserve">AR sensors </w:t>
      </w:r>
      <w:r w:rsidR="006A6D39" w:rsidRPr="008C08EB">
        <w:rPr>
          <w:rFonts w:asciiTheme="majorBidi" w:hAnsiTheme="majorBidi" w:cstheme="majorBidi"/>
          <w:szCs w:val="36"/>
          <w:lang w:val="en-GB"/>
        </w:rPr>
        <w:t>towards the markers in order to make the system recognise and respond</w:t>
      </w:r>
      <w:r w:rsidR="009E459B" w:rsidRPr="008C08EB">
        <w:rPr>
          <w:rFonts w:asciiTheme="majorBidi" w:hAnsiTheme="majorBidi" w:cstheme="majorBidi"/>
          <w:szCs w:val="36"/>
          <w:lang w:val="en-GB"/>
        </w:rPr>
        <w:t xml:space="preserve"> to triggers</w:t>
      </w:r>
      <w:r w:rsidR="002B5B40" w:rsidRPr="008C08EB">
        <w:rPr>
          <w:rFonts w:asciiTheme="majorBidi" w:hAnsiTheme="majorBidi" w:cstheme="majorBidi"/>
          <w:szCs w:val="36"/>
          <w:lang w:val="en-GB"/>
        </w:rPr>
        <w:t>.</w:t>
      </w:r>
      <w:r w:rsidR="00A74BEA"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A Similar project named,</w:t>
      </w:r>
      <w:r w:rsidR="00E91C59" w:rsidRPr="008C08EB">
        <w:rPr>
          <w:rFonts w:asciiTheme="majorBidi" w:hAnsiTheme="majorBidi" w:cstheme="majorBidi"/>
          <w:szCs w:val="36"/>
          <w:lang w:val="en-GB"/>
        </w:rPr>
        <w:t xml:space="preserve"> </w:t>
      </w:r>
      <w:proofErr w:type="spellStart"/>
      <w:r w:rsidR="008819EB" w:rsidRPr="008C08EB">
        <w:rPr>
          <w:rFonts w:asciiTheme="majorBidi" w:hAnsiTheme="majorBidi" w:cstheme="majorBidi"/>
          <w:szCs w:val="36"/>
          <w:lang w:val="en-GB"/>
        </w:rPr>
        <w:t>ARbInI</w:t>
      </w:r>
      <w:proofErr w:type="spellEnd"/>
      <w:r w:rsidR="008819EB" w:rsidRPr="008C08EB">
        <w:rPr>
          <w:rFonts w:asciiTheme="majorBidi" w:hAnsiTheme="majorBidi" w:cstheme="majorBidi"/>
          <w:szCs w:val="36"/>
          <w:lang w:val="en-GB"/>
        </w:rPr>
        <w:t xml:space="preserve"> used</w:t>
      </w:r>
      <w:r w:rsidR="009E459B" w:rsidRPr="008C08EB">
        <w:rPr>
          <w:rFonts w:asciiTheme="majorBidi" w:hAnsiTheme="majorBidi" w:cstheme="majorBidi"/>
          <w:szCs w:val="36"/>
          <w:lang w:val="en-GB"/>
        </w:rPr>
        <w:t xml:space="preserve"> an</w:t>
      </w:r>
      <w:r w:rsidR="008819EB" w:rsidRPr="008C08EB">
        <w:rPr>
          <w:rFonts w:asciiTheme="majorBidi" w:hAnsiTheme="majorBidi" w:cstheme="majorBidi"/>
          <w:szCs w:val="36"/>
          <w:lang w:val="en-GB"/>
        </w:rPr>
        <w:t xml:space="preserve"> HMD that </w:t>
      </w:r>
      <w:r w:rsidR="009E459B" w:rsidRPr="008C08EB">
        <w:rPr>
          <w:rFonts w:asciiTheme="majorBidi" w:hAnsiTheme="majorBidi" w:cstheme="majorBidi"/>
          <w:szCs w:val="36"/>
          <w:lang w:val="en-GB"/>
        </w:rPr>
        <w:t>detects</w:t>
      </w:r>
      <w:r w:rsidR="008819EB" w:rsidRPr="008C08EB">
        <w:rPr>
          <w:rFonts w:asciiTheme="majorBidi" w:hAnsiTheme="majorBidi" w:cstheme="majorBidi"/>
          <w:szCs w:val="36"/>
          <w:lang w:val="en-GB"/>
        </w:rPr>
        <w:t xml:space="preserve"> fiducial markers to superimpose images</w:t>
      </w:r>
      <w:r w:rsidR="009E459B" w:rsidRPr="008C08EB">
        <w:rPr>
          <w:rFonts w:asciiTheme="majorBidi" w:hAnsiTheme="majorBidi" w:cstheme="majorBidi"/>
          <w:szCs w:val="36"/>
          <w:lang w:val="en-GB"/>
        </w:rPr>
        <w:t xml:space="preserve"> within the user interface</w:t>
      </w:r>
      <w:r w:rsidR="006220B5" w:rsidRPr="008C08EB">
        <w:rPr>
          <w:rFonts w:asciiTheme="majorBidi" w:hAnsiTheme="majorBidi" w:cstheme="majorBidi"/>
          <w:szCs w:val="36"/>
          <w:lang w:val="en-GB"/>
        </w:rPr>
        <w:t xml:space="preserve"> </w:t>
      </w:r>
      <w:r w:rsidR="006220B5"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Dierker&lt;/Author&gt;&lt;Year&gt;2011&lt;/Year&gt;&lt;RecNum&gt;406&lt;/RecNum&gt;&lt;DisplayText&gt;[33]&lt;/DisplayText&gt;&lt;record&gt;&lt;rec-number&gt;406&lt;/rec-number&gt;&lt;foreign-keys&gt;&lt;key app="EN" db-id="25rzxwaxpt2220ezaxox0r5q202fxr90r0vv" timestamp="1515887954"&gt;406&lt;/key&gt;&lt;/foreign-keys&gt;&lt;ref-type name="Journal Article"&gt;17&lt;/ref-type&gt;&lt;contributors&gt;&lt;authors&gt;&lt;author&gt;Dierker, Angelika&lt;/author&gt;&lt;author&gt;Pitsch, Karola&lt;/author&gt;&lt;author&gt;Hermann, Thomas&lt;/author&gt;&lt;/authors&gt;&lt;/contributors&gt;&lt;titles&gt;&lt;title&gt;An augmented-reality-based scenario for the collaborative construction of an interactive museum&lt;/title&gt;&lt;/titles&gt;&lt;dates&gt;&lt;year&gt;2011&lt;/year&gt;&lt;/dates&gt;&lt;urls&gt;&lt;/urls&gt;&lt;/record&gt;&lt;/Cite&gt;&lt;/EndNote&gt;</w:instrText>
      </w:r>
      <w:r w:rsidR="006220B5"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3" w:tooltip="Dierker, 2011 #406" w:history="1">
        <w:r w:rsidR="00315323" w:rsidRPr="008C08EB">
          <w:rPr>
            <w:rFonts w:asciiTheme="majorBidi" w:hAnsiTheme="majorBidi" w:cstheme="majorBidi"/>
            <w:szCs w:val="36"/>
            <w:lang w:val="en-GB"/>
          </w:rPr>
          <w:t>33</w:t>
        </w:r>
      </w:hyperlink>
      <w:r w:rsidR="001F5AC2" w:rsidRPr="008C08EB">
        <w:rPr>
          <w:rFonts w:asciiTheme="majorBidi" w:hAnsiTheme="majorBidi" w:cstheme="majorBidi"/>
          <w:szCs w:val="36"/>
          <w:lang w:val="en-GB"/>
        </w:rPr>
        <w:t>]</w:t>
      </w:r>
      <w:r w:rsidR="006220B5" w:rsidRPr="008C08EB">
        <w:rPr>
          <w:rFonts w:asciiTheme="majorBidi" w:hAnsiTheme="majorBidi" w:cstheme="majorBidi"/>
          <w:szCs w:val="36"/>
          <w:lang w:val="en-GB"/>
        </w:rPr>
        <w:fldChar w:fldCharType="end"/>
      </w:r>
      <w:r w:rsidR="009E459B" w:rsidRPr="008C08EB">
        <w:rPr>
          <w:rFonts w:asciiTheme="majorBidi" w:hAnsiTheme="majorBidi" w:cstheme="majorBidi"/>
          <w:szCs w:val="36"/>
          <w:lang w:val="en-GB"/>
        </w:rPr>
        <w:t>. This process</w:t>
      </w:r>
      <w:r w:rsidR="00B24333"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requires the user to be in proximity to the</w:t>
      </w:r>
      <w:r w:rsidR="008819EB" w:rsidRPr="008C08EB">
        <w:rPr>
          <w:rFonts w:asciiTheme="majorBidi" w:hAnsiTheme="majorBidi" w:cstheme="majorBidi"/>
          <w:szCs w:val="36"/>
          <w:lang w:val="en-GB"/>
        </w:rPr>
        <w:t xml:space="preserve"> tracker</w:t>
      </w:r>
      <w:r w:rsidR="009E459B" w:rsidRPr="008C08EB">
        <w:rPr>
          <w:rFonts w:asciiTheme="majorBidi" w:hAnsiTheme="majorBidi" w:cstheme="majorBidi"/>
          <w:szCs w:val="36"/>
          <w:lang w:val="en-GB"/>
        </w:rPr>
        <w:t>; these systematic requirements decreased</w:t>
      </w:r>
      <w:r w:rsidR="008819EB" w:rsidRPr="008C08EB">
        <w:rPr>
          <w:rFonts w:asciiTheme="majorBidi" w:hAnsiTheme="majorBidi" w:cstheme="majorBidi"/>
          <w:szCs w:val="36"/>
          <w:lang w:val="en-GB"/>
        </w:rPr>
        <w:t xml:space="preserve"> the</w:t>
      </w:r>
      <w:r w:rsidR="009E459B" w:rsidRPr="008C08EB">
        <w:rPr>
          <w:rFonts w:asciiTheme="majorBidi" w:hAnsiTheme="majorBidi" w:cstheme="majorBidi"/>
          <w:szCs w:val="36"/>
          <w:lang w:val="en-GB"/>
        </w:rPr>
        <w:t xml:space="preserve"> natural flow of the museum tour experience </w:t>
      </w:r>
      <w:r w:rsidR="00A74BEA"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Aracena-Pizarro&lt;/Author&gt;&lt;Year&gt;2010&lt;/Year&gt;&lt;RecNum&gt;409&lt;/RecNum&gt;&lt;DisplayText&gt;[34]&lt;/DisplayText&gt;&lt;record&gt;&lt;rec-number&gt;409&lt;/rec-number&gt;&lt;foreign-keys&gt;&lt;key app="EN" db-id="25rzxwaxpt2220ezaxox0r5q202fxr90r0vv" timestamp="1515889179"&gt;409&lt;/key&gt;&lt;/foreign-keys&gt;&lt;ref-type name="Journal Article"&gt;17&lt;/ref-type&gt;&lt;contributors&gt;&lt;authors&gt;&lt;author&gt;Aracena-Pizarro, Diego&lt;/author&gt;&lt;author&gt;Mamani-Castro, Jovanna&lt;/author&gt;&lt;/authors&gt;&lt;/contributors&gt;&lt;titles&gt;&lt;title&gt;Museum guide through annotations using augmented reality&lt;/title&gt;&lt;/titles&gt;&lt;dates&gt;&lt;year&gt;2010&lt;/year&gt;&lt;/dates&gt;&lt;isbn&gt;8086943860&lt;/isbn&gt;&lt;urls&gt;&lt;/urls&gt;&lt;/record&gt;&lt;/Cite&gt;&lt;/EndNote&gt;</w:instrText>
      </w:r>
      <w:r w:rsidR="00A74BEA"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4" w:tooltip="Aracena-Pizarro, 2010 #409" w:history="1">
        <w:r w:rsidR="00315323" w:rsidRPr="008C08EB">
          <w:rPr>
            <w:rFonts w:asciiTheme="majorBidi" w:hAnsiTheme="majorBidi" w:cstheme="majorBidi"/>
            <w:szCs w:val="36"/>
            <w:lang w:val="en-GB"/>
          </w:rPr>
          <w:t>34</w:t>
        </w:r>
      </w:hyperlink>
      <w:r w:rsidR="001F5AC2" w:rsidRPr="008C08EB">
        <w:rPr>
          <w:rFonts w:asciiTheme="majorBidi" w:hAnsiTheme="majorBidi" w:cstheme="majorBidi"/>
          <w:szCs w:val="36"/>
          <w:lang w:val="en-GB"/>
        </w:rPr>
        <w:t>]</w:t>
      </w:r>
      <w:r w:rsidR="00A74BEA" w:rsidRPr="008C08EB">
        <w:rPr>
          <w:rFonts w:asciiTheme="majorBidi" w:hAnsiTheme="majorBidi" w:cstheme="majorBidi"/>
          <w:szCs w:val="36"/>
          <w:lang w:val="en-GB"/>
        </w:rPr>
        <w:fldChar w:fldCharType="end"/>
      </w:r>
      <w:r w:rsidR="00A74BEA" w:rsidRPr="008C08EB">
        <w:rPr>
          <w:rFonts w:asciiTheme="majorBidi" w:hAnsiTheme="majorBidi" w:cstheme="majorBidi"/>
          <w:szCs w:val="36"/>
          <w:lang w:val="en-GB"/>
        </w:rPr>
        <w:t>.</w:t>
      </w:r>
      <w:r w:rsidR="0097117D"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A</w:t>
      </w:r>
      <w:r w:rsidR="008819EB" w:rsidRPr="008C08EB">
        <w:rPr>
          <w:rFonts w:asciiTheme="majorBidi" w:hAnsiTheme="majorBidi" w:cstheme="majorBidi"/>
          <w:szCs w:val="36"/>
          <w:lang w:val="en-GB"/>
        </w:rPr>
        <w:t xml:space="preserve"> monocular</w:t>
      </w:r>
      <w:r w:rsidR="009E459B" w:rsidRPr="008C08EB">
        <w:rPr>
          <w:rFonts w:asciiTheme="majorBidi" w:hAnsiTheme="majorBidi" w:cstheme="majorBidi"/>
          <w:szCs w:val="36"/>
          <w:lang w:val="en-GB"/>
        </w:rPr>
        <w:t xml:space="preserve"> configurated</w:t>
      </w:r>
      <w:r w:rsidR="008819EB" w:rsidRPr="008C08EB">
        <w:rPr>
          <w:rFonts w:asciiTheme="majorBidi" w:hAnsiTheme="majorBidi" w:cstheme="majorBidi"/>
          <w:szCs w:val="36"/>
          <w:lang w:val="en-GB"/>
        </w:rPr>
        <w:t xml:space="preserve"> HMD </w:t>
      </w:r>
      <w:r w:rsidR="009E459B" w:rsidRPr="008C08EB">
        <w:rPr>
          <w:rFonts w:asciiTheme="majorBidi" w:hAnsiTheme="majorBidi" w:cstheme="majorBidi"/>
          <w:szCs w:val="36"/>
          <w:lang w:val="en-GB"/>
        </w:rPr>
        <w:t>with hand-held PC tested in a museum as a navigation tool. However, the system neglects essential</w:t>
      </w:r>
      <w:r w:rsidR="008819EB" w:rsidRPr="008C08EB">
        <w:rPr>
          <w:rFonts w:asciiTheme="majorBidi" w:hAnsiTheme="majorBidi" w:cstheme="majorBidi"/>
          <w:szCs w:val="36"/>
          <w:lang w:val="en-GB"/>
        </w:rPr>
        <w:t xml:space="preserve"> AR</w:t>
      </w:r>
      <w:r w:rsidR="008F6507" w:rsidRPr="008C08EB">
        <w:rPr>
          <w:rFonts w:asciiTheme="majorBidi" w:hAnsiTheme="majorBidi" w:cstheme="majorBidi"/>
          <w:szCs w:val="36"/>
          <w:lang w:val="en-GB"/>
        </w:rPr>
        <w:t xml:space="preserve"> </w:t>
      </w:r>
      <w:proofErr w:type="spellStart"/>
      <w:r w:rsidR="008F6507" w:rsidRPr="008C08EB">
        <w:rPr>
          <w:rFonts w:asciiTheme="majorBidi" w:hAnsiTheme="majorBidi" w:cstheme="majorBidi"/>
          <w:szCs w:val="36"/>
          <w:lang w:val="en-GB"/>
        </w:rPr>
        <w:t>assessability</w:t>
      </w:r>
      <w:proofErr w:type="spellEnd"/>
      <w:r w:rsidR="008819EB" w:rsidRPr="008C08EB">
        <w:rPr>
          <w:rFonts w:asciiTheme="majorBidi" w:hAnsiTheme="majorBidi" w:cstheme="majorBidi"/>
          <w:szCs w:val="36"/>
          <w:lang w:val="en-GB"/>
        </w:rPr>
        <w:t xml:space="preserve"> features </w:t>
      </w:r>
      <w:r w:rsidR="0097117D"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Okuma&lt;/Author&gt;&lt;Year&gt;2007&lt;/Year&gt;&lt;RecNum&gt;394&lt;/RecNum&gt;&lt;DisplayText&gt;[35]&lt;/DisplayText&gt;&lt;record&gt;&lt;rec-number&gt;394&lt;/rec-number&gt;&lt;foreign-keys&gt;&lt;key app="EN" db-id="25rzxwaxpt2220ezaxox0r5q202fxr90r0vv" timestamp="1515866490"&gt;394&lt;/key&gt;&lt;/foreign-keys&gt;&lt;ref-type name="Conference Proceedings"&gt;10&lt;/ref-type&gt;&lt;contributors&gt;&lt;authors&gt;&lt;author&gt;Okuma, Takashi&lt;/author&gt;&lt;author&gt;Kourogi, Masakatsu&lt;/author&gt;&lt;author&gt;Sakata, Nobuchika&lt;/author&gt;&lt;author&gt;Kurata, Takeshi&lt;/author&gt;&lt;/authors&gt;&lt;/contributors&gt;&lt;titles&gt;&lt;title&gt;A pilot user study on 3-d museum guide with route recommendation using a sustainable positioning system&lt;/title&gt;&lt;secondary-title&gt;Control, Automation and Systems, 2007. ICCAS&amp;apos;07. International Conference on&lt;/secondary-title&gt;&lt;/titles&gt;&lt;pages&gt;749-753&lt;/pages&gt;&lt;dates&gt;&lt;year&gt;2007&lt;/year&gt;&lt;/dates&gt;&lt;publisher&gt;IEEE&lt;/publisher&gt;&lt;isbn&gt;8995003863&lt;/isbn&gt;&lt;urls&gt;&lt;/urls&gt;&lt;/record&gt;&lt;/Cite&gt;&lt;/EndNote&gt;</w:instrText>
      </w:r>
      <w:r w:rsidR="0097117D"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5" w:tooltip="Okuma, 2007 #394" w:history="1">
        <w:r w:rsidR="00315323" w:rsidRPr="008C08EB">
          <w:rPr>
            <w:rFonts w:asciiTheme="majorBidi" w:hAnsiTheme="majorBidi" w:cstheme="majorBidi"/>
            <w:szCs w:val="36"/>
            <w:lang w:val="en-GB"/>
          </w:rPr>
          <w:t>35</w:t>
        </w:r>
      </w:hyperlink>
      <w:r w:rsidR="001F5AC2" w:rsidRPr="008C08EB">
        <w:rPr>
          <w:rFonts w:asciiTheme="majorBidi" w:hAnsiTheme="majorBidi" w:cstheme="majorBidi"/>
          <w:szCs w:val="36"/>
          <w:lang w:val="en-GB"/>
        </w:rPr>
        <w:t>]</w:t>
      </w:r>
      <w:r w:rsidR="0097117D" w:rsidRPr="008C08EB">
        <w:rPr>
          <w:rFonts w:asciiTheme="majorBidi" w:hAnsiTheme="majorBidi" w:cstheme="majorBidi"/>
          <w:szCs w:val="36"/>
          <w:lang w:val="en-GB"/>
        </w:rPr>
        <w:fldChar w:fldCharType="end"/>
      </w:r>
      <w:r w:rsidR="0097117D"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A</w:t>
      </w:r>
      <w:r w:rsidR="008819EB"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 xml:space="preserve">comparable issue in the </w:t>
      </w:r>
      <w:r w:rsidR="009E459B" w:rsidRPr="008C08EB">
        <w:rPr>
          <w:rFonts w:asciiTheme="majorBidi" w:hAnsiTheme="majorBidi" w:cstheme="majorBidi"/>
          <w:i/>
          <w:szCs w:val="36"/>
          <w:lang w:val="en-GB"/>
        </w:rPr>
        <w:t>MR Display C</w:t>
      </w:r>
      <w:r w:rsidR="008819EB" w:rsidRPr="008C08EB">
        <w:rPr>
          <w:rFonts w:asciiTheme="majorBidi" w:hAnsiTheme="majorBidi" w:cstheme="majorBidi"/>
          <w:i/>
          <w:szCs w:val="36"/>
          <w:lang w:val="en-GB"/>
        </w:rPr>
        <w:t>ase</w:t>
      </w:r>
      <w:r w:rsidR="009E459B" w:rsidRPr="008C08EB">
        <w:rPr>
          <w:rFonts w:asciiTheme="majorBidi" w:hAnsiTheme="majorBidi" w:cstheme="majorBidi"/>
          <w:szCs w:val="36"/>
          <w:lang w:val="en-GB"/>
        </w:rPr>
        <w:t xml:space="preserve"> system neglected key MR</w:t>
      </w:r>
      <w:r w:rsidR="008819EB" w:rsidRPr="008C08EB">
        <w:rPr>
          <w:rFonts w:asciiTheme="majorBidi" w:hAnsiTheme="majorBidi" w:cstheme="majorBidi"/>
          <w:szCs w:val="36"/>
          <w:lang w:val="en-GB"/>
        </w:rPr>
        <w:t xml:space="preserve"> techn</w:t>
      </w:r>
      <w:r w:rsidR="009E459B" w:rsidRPr="008C08EB">
        <w:rPr>
          <w:rFonts w:asciiTheme="majorBidi" w:hAnsiTheme="majorBidi" w:cstheme="majorBidi"/>
          <w:szCs w:val="36"/>
          <w:lang w:val="en-GB"/>
        </w:rPr>
        <w:t>ology by using glasses which is</w:t>
      </w:r>
      <w:r w:rsidR="008819EB" w:rsidRPr="008C08EB">
        <w:rPr>
          <w:rFonts w:asciiTheme="majorBidi" w:hAnsiTheme="majorBidi" w:cstheme="majorBidi"/>
          <w:szCs w:val="36"/>
          <w:lang w:val="en-GB"/>
        </w:rPr>
        <w:t xml:space="preserve"> compatible with 3D display system</w:t>
      </w:r>
      <w:r w:rsidR="009E459B" w:rsidRPr="008C08EB">
        <w:rPr>
          <w:rFonts w:asciiTheme="majorBidi" w:hAnsiTheme="majorBidi" w:cstheme="majorBidi"/>
          <w:szCs w:val="36"/>
          <w:lang w:val="en-GB"/>
        </w:rPr>
        <w:t>s opposed to MR</w:t>
      </w:r>
      <w:r w:rsidR="008819EB" w:rsidRPr="008C08EB">
        <w:rPr>
          <w:rFonts w:asciiTheme="majorBidi" w:hAnsiTheme="majorBidi" w:cstheme="majorBidi"/>
          <w:szCs w:val="36"/>
          <w:lang w:val="en-GB"/>
        </w:rPr>
        <w:t xml:space="preserve"> </w:t>
      </w:r>
      <w:r w:rsidR="0097117D"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Kajinami&lt;/Author&gt;&lt;Year&gt;2010&lt;/Year&gt;&lt;RecNum&gt;405&lt;/RecNum&gt;&lt;DisplayText&gt;[36]&lt;/DisplayText&gt;&lt;record&gt;&lt;rec-number&gt;405&lt;/rec-number&gt;&lt;foreign-keys&gt;&lt;key app="EN" db-id="25rzxwaxpt2220ezaxox0r5q202fxr90r0vv" timestamp="1515887536"&gt;405&lt;/key&gt;&lt;/foreign-keys&gt;&lt;ref-type name="Conference Proceedings"&gt;10&lt;/ref-type&gt;&lt;contributors&gt;&lt;authors&gt;&lt;author&gt;Kajinami, Takashi&lt;/author&gt;&lt;author&gt;Hayashi, Oribe&lt;/author&gt;&lt;author&gt;Narumi, Takuji&lt;/author&gt;&lt;author&gt;Tanikawa, Tomohiro&lt;/author&gt;&lt;author&gt;Hirose, Michitaka&lt;/author&gt;&lt;/authors&gt;&lt;/contributors&gt;&lt;titles&gt;&lt;title&gt;Digital Display Case: Museum exhibition system to convey background information about exhibits&lt;/title&gt;&lt;secondary-title&gt;Virtual Systems and Multimedia (VSMM), 2010 16th International Conference on&lt;/secondary-title&gt;&lt;/titles&gt;&lt;pages&gt;230-233&lt;/pages&gt;&lt;dates&gt;&lt;year&gt;2010&lt;/year&gt;&lt;/dates&gt;&lt;publisher&gt;IEEE&lt;/publisher&gt;&lt;isbn&gt;142449026X&lt;/isbn&gt;&lt;urls&gt;&lt;/urls&gt;&lt;/record&gt;&lt;/Cite&gt;&lt;/EndNote&gt;</w:instrText>
      </w:r>
      <w:r w:rsidR="0097117D"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36" w:tooltip="Kajinami, 2010 #405" w:history="1">
        <w:r w:rsidR="00315323" w:rsidRPr="008C08EB">
          <w:rPr>
            <w:rFonts w:asciiTheme="majorBidi" w:hAnsiTheme="majorBidi" w:cstheme="majorBidi"/>
            <w:szCs w:val="36"/>
            <w:lang w:val="en-GB"/>
          </w:rPr>
          <w:t>36</w:t>
        </w:r>
      </w:hyperlink>
      <w:r w:rsidR="001F5AC2" w:rsidRPr="008C08EB">
        <w:rPr>
          <w:rFonts w:asciiTheme="majorBidi" w:hAnsiTheme="majorBidi" w:cstheme="majorBidi"/>
          <w:szCs w:val="36"/>
          <w:lang w:val="en-GB"/>
        </w:rPr>
        <w:t>]</w:t>
      </w:r>
      <w:r w:rsidR="0097117D" w:rsidRPr="008C08EB">
        <w:rPr>
          <w:rFonts w:asciiTheme="majorBidi" w:hAnsiTheme="majorBidi" w:cstheme="majorBidi"/>
          <w:szCs w:val="36"/>
          <w:lang w:val="en-GB"/>
        </w:rPr>
        <w:fldChar w:fldCharType="end"/>
      </w:r>
      <w:r w:rsidR="0097117D" w:rsidRPr="008C08EB">
        <w:rPr>
          <w:rFonts w:asciiTheme="majorBidi" w:hAnsiTheme="majorBidi" w:cstheme="majorBidi"/>
          <w:szCs w:val="36"/>
          <w:lang w:val="en-GB"/>
        </w:rPr>
        <w:t>.</w:t>
      </w:r>
      <w:r w:rsidR="00885128"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 xml:space="preserve">A system using the HTC </w:t>
      </w:r>
      <w:proofErr w:type="spellStart"/>
      <w:r w:rsidR="009E459B" w:rsidRPr="008C08EB">
        <w:rPr>
          <w:rFonts w:asciiTheme="majorBidi" w:hAnsiTheme="majorBidi" w:cstheme="majorBidi"/>
          <w:szCs w:val="36"/>
          <w:lang w:val="en-GB"/>
        </w:rPr>
        <w:t>Vive</w:t>
      </w:r>
      <w:proofErr w:type="spellEnd"/>
      <w:r w:rsidR="009E459B" w:rsidRPr="008C08EB">
        <w:rPr>
          <w:rFonts w:asciiTheme="majorBidi" w:hAnsiTheme="majorBidi" w:cstheme="majorBidi"/>
          <w:szCs w:val="36"/>
          <w:lang w:val="en-GB"/>
        </w:rPr>
        <w:t xml:space="preserve"> and a camera to augment both VR and AR environments into a single perspective lacks mobility and general features </w:t>
      </w:r>
      <w:r w:rsidR="00DB41DF" w:rsidRPr="008C08EB">
        <w:rPr>
          <w:rFonts w:asciiTheme="majorBidi" w:hAnsiTheme="majorBidi" w:cstheme="majorBidi"/>
          <w:szCs w:val="36"/>
          <w:lang w:val="en-GB"/>
        </w:rPr>
        <w:fldChar w:fldCharType="begin"/>
      </w:r>
      <w:r w:rsidR="001F5AC2" w:rsidRPr="008C08EB">
        <w:rPr>
          <w:rFonts w:asciiTheme="majorBidi" w:hAnsiTheme="majorBidi" w:cstheme="majorBidi"/>
          <w:szCs w:val="36"/>
          <w:lang w:val="en-GB"/>
        </w:rPr>
        <w:instrText xml:space="preserve"> ADDIN EN.CITE &lt;EndNote&gt;&lt;Cite&gt;&lt;Author&gt;Zhang&lt;/Author&gt;&lt;Year&gt;2016&lt;/Year&gt;&lt;RecNum&gt;404&lt;/RecNum&gt;&lt;DisplayText&gt;[20]&lt;/DisplayText&gt;&lt;record&gt;&lt;rec-number&gt;404&lt;/rec-number&gt;&lt;foreign-keys&gt;&lt;key app="EN" db-id="25rzxwaxpt2220ezaxox0r5q202fxr90r0vv" timestamp="1515887156"&gt;404&lt;/key&gt;&lt;/foreign-keys&gt;&lt;ref-type name="Conference Proceedings"&gt;10&lt;/ref-type&gt;&lt;contributors&gt;&lt;authors&gt;&lt;author&gt;Zhang, Shaobo&lt;/author&gt;&lt;author&gt;Zhao, Wanqing&lt;/author&gt;&lt;author&gt;Wang, Jun&lt;/author&gt;&lt;author&gt;Luo, Hangzai&lt;/author&gt;&lt;author&gt;Feng, Xiaoyi&lt;/author&gt;&lt;author&gt;Peng, Jinye&lt;/author&gt;&lt;/authors&gt;&lt;/contributors&gt;&lt;titles&gt;&lt;title&gt;A mixed-reality museum tourism framework based on HMD and fisheye camera&lt;/title&gt;&lt;secondary-title&gt;Proceedings of the 15th ACM SIGGRAPH Conference on Virtual-Reality Continuum and Its Applications in Industry-Volume 1&lt;/secondary-title&gt;&lt;/titles&gt;&lt;pages&gt;47-50&lt;/pages&gt;&lt;dates&gt;&lt;year&gt;2016&lt;/year&gt;&lt;/dates&gt;&lt;publisher&gt;ACM&lt;/publisher&gt;&lt;isbn&gt;1450346928&lt;/isbn&gt;&lt;urls&gt;&lt;/urls&gt;&lt;/record&gt;&lt;/Cite&gt;&lt;/EndNote&gt;</w:instrText>
      </w:r>
      <w:r w:rsidR="00DB41DF" w:rsidRPr="008C08EB">
        <w:rPr>
          <w:rFonts w:asciiTheme="majorBidi" w:hAnsiTheme="majorBidi" w:cstheme="majorBidi"/>
          <w:szCs w:val="36"/>
          <w:lang w:val="en-GB"/>
        </w:rPr>
        <w:fldChar w:fldCharType="separate"/>
      </w:r>
      <w:r w:rsidR="001F5AC2" w:rsidRPr="008C08EB">
        <w:rPr>
          <w:rFonts w:asciiTheme="majorBidi" w:hAnsiTheme="majorBidi" w:cstheme="majorBidi"/>
          <w:szCs w:val="36"/>
          <w:lang w:val="en-GB"/>
        </w:rPr>
        <w:t>[</w:t>
      </w:r>
      <w:hyperlink w:anchor="_ENREF_20" w:tooltip="Zhang, 2016 #404" w:history="1">
        <w:r w:rsidR="00315323" w:rsidRPr="008C08EB">
          <w:rPr>
            <w:rFonts w:asciiTheme="majorBidi" w:hAnsiTheme="majorBidi" w:cstheme="majorBidi"/>
            <w:szCs w:val="36"/>
            <w:lang w:val="en-GB"/>
          </w:rPr>
          <w:t>20</w:t>
        </w:r>
      </w:hyperlink>
      <w:r w:rsidR="001F5AC2" w:rsidRPr="008C08EB">
        <w:rPr>
          <w:rFonts w:asciiTheme="majorBidi" w:hAnsiTheme="majorBidi" w:cstheme="majorBidi"/>
          <w:szCs w:val="36"/>
          <w:lang w:val="en-GB"/>
        </w:rPr>
        <w:t>]</w:t>
      </w:r>
      <w:r w:rsidR="00DB41DF" w:rsidRPr="008C08EB">
        <w:rPr>
          <w:rFonts w:asciiTheme="majorBidi" w:hAnsiTheme="majorBidi" w:cstheme="majorBidi"/>
          <w:szCs w:val="36"/>
          <w:lang w:val="en-GB"/>
        </w:rPr>
        <w:fldChar w:fldCharType="end"/>
      </w:r>
      <w:r w:rsidR="00E62BD4" w:rsidRPr="008C08EB">
        <w:rPr>
          <w:rFonts w:asciiTheme="majorBidi" w:hAnsiTheme="majorBidi" w:cstheme="majorBidi"/>
          <w:szCs w:val="36"/>
          <w:lang w:val="en-GB"/>
        </w:rPr>
        <w:t>.</w:t>
      </w:r>
    </w:p>
    <w:p w14:paraId="581F7DB5" w14:textId="5E301FC3" w:rsidR="009E459B" w:rsidRPr="008C08EB" w:rsidRDefault="008819EB" w:rsidP="002E1B6D">
      <w:pPr>
        <w:pStyle w:val="MYPHDTEXT0"/>
        <w:spacing w:before="120" w:after="120" w:line="276" w:lineRule="auto"/>
        <w:rPr>
          <w:rFonts w:asciiTheme="majorBidi" w:hAnsiTheme="majorBidi" w:cstheme="majorBidi"/>
          <w:szCs w:val="36"/>
          <w:rtl/>
          <w:lang w:val="en-GB"/>
        </w:rPr>
      </w:pPr>
      <w:r w:rsidRPr="008C08EB">
        <w:rPr>
          <w:rFonts w:asciiTheme="majorBidi" w:hAnsiTheme="majorBidi" w:cstheme="majorBidi"/>
          <w:szCs w:val="36"/>
          <w:lang w:val="en-GB"/>
        </w:rPr>
        <w:t>Despite the</w:t>
      </w:r>
      <w:r w:rsidR="009E459B" w:rsidRPr="008C08EB">
        <w:rPr>
          <w:rFonts w:asciiTheme="majorBidi" w:hAnsiTheme="majorBidi" w:cstheme="majorBidi"/>
          <w:szCs w:val="36"/>
          <w:lang w:val="en-GB"/>
        </w:rPr>
        <w:t xml:space="preserve"> technological</w:t>
      </w:r>
      <w:r w:rsidRPr="008C08EB">
        <w:rPr>
          <w:rFonts w:asciiTheme="majorBidi" w:hAnsiTheme="majorBidi" w:cstheme="majorBidi"/>
          <w:szCs w:val="36"/>
          <w:lang w:val="en-GB"/>
        </w:rPr>
        <w:t xml:space="preserve"> breakthroughs of </w:t>
      </w:r>
      <w:r w:rsidR="009E459B" w:rsidRPr="008C08EB">
        <w:rPr>
          <w:rFonts w:asciiTheme="majorBidi" w:hAnsiTheme="majorBidi" w:cstheme="majorBidi"/>
          <w:szCs w:val="36"/>
          <w:lang w:val="en-GB"/>
        </w:rPr>
        <w:t>these</w:t>
      </w:r>
      <w:r w:rsidRPr="008C08EB">
        <w:rPr>
          <w:rFonts w:asciiTheme="majorBidi" w:hAnsiTheme="majorBidi" w:cstheme="majorBidi"/>
          <w:szCs w:val="36"/>
          <w:lang w:val="en-GB"/>
        </w:rPr>
        <w:t xml:space="preserve"> studies, there</w:t>
      </w:r>
      <w:r w:rsidR="009E459B" w:rsidRPr="008C08EB">
        <w:rPr>
          <w:rFonts w:asciiTheme="majorBidi" w:hAnsiTheme="majorBidi" w:cstheme="majorBidi"/>
          <w:szCs w:val="36"/>
          <w:lang w:val="en-GB"/>
        </w:rPr>
        <w:t xml:space="preserve"> is little research that combines the following features: engaging</w:t>
      </w:r>
      <w:r w:rsidRPr="008C08EB">
        <w:rPr>
          <w:rFonts w:asciiTheme="majorBidi" w:hAnsiTheme="majorBidi" w:cstheme="majorBidi"/>
          <w:szCs w:val="36"/>
          <w:lang w:val="en-GB"/>
        </w:rPr>
        <w:t xml:space="preserve"> vi</w:t>
      </w:r>
      <w:r w:rsidR="009E459B" w:rsidRPr="008C08EB">
        <w:rPr>
          <w:rFonts w:asciiTheme="majorBidi" w:hAnsiTheme="majorBidi" w:cstheme="majorBidi"/>
          <w:szCs w:val="36"/>
          <w:lang w:val="en-GB"/>
        </w:rPr>
        <w:t>sitors with exhibited items, mobility and</w:t>
      </w:r>
      <w:r w:rsidRPr="008C08EB">
        <w:rPr>
          <w:rFonts w:asciiTheme="majorBidi" w:hAnsiTheme="majorBidi" w:cstheme="majorBidi"/>
          <w:szCs w:val="36"/>
          <w:lang w:val="en-GB"/>
        </w:rPr>
        <w:t xml:space="preserve"> guid</w:t>
      </w:r>
      <w:r w:rsidR="009E459B" w:rsidRPr="008C08EB">
        <w:rPr>
          <w:rFonts w:asciiTheme="majorBidi" w:hAnsiTheme="majorBidi" w:cstheme="majorBidi"/>
          <w:szCs w:val="36"/>
          <w:lang w:val="en-GB"/>
        </w:rPr>
        <w:t>ance, amalgamating real objects with the virtual overlay</w:t>
      </w:r>
      <w:r w:rsidRPr="008C08EB">
        <w:rPr>
          <w:rFonts w:asciiTheme="majorBidi" w:hAnsiTheme="majorBidi" w:cstheme="majorBidi"/>
          <w:szCs w:val="36"/>
          <w:lang w:val="en-GB"/>
        </w:rPr>
        <w:t>,</w:t>
      </w:r>
      <w:r w:rsidR="009E459B" w:rsidRPr="008C08EB">
        <w:rPr>
          <w:rFonts w:asciiTheme="majorBidi" w:hAnsiTheme="majorBidi" w:cstheme="majorBidi"/>
          <w:szCs w:val="36"/>
          <w:lang w:val="en-GB"/>
        </w:rPr>
        <w:t xml:space="preserve"> information processing, multi-user</w:t>
      </w:r>
      <w:r w:rsidRPr="008C08EB">
        <w:rPr>
          <w:rFonts w:asciiTheme="majorBidi" w:hAnsiTheme="majorBidi" w:cstheme="majorBidi"/>
          <w:szCs w:val="36"/>
          <w:lang w:val="en-GB"/>
        </w:rPr>
        <w:t xml:space="preserve"> experience</w:t>
      </w:r>
      <w:r w:rsidR="009E459B" w:rsidRPr="008C08EB">
        <w:rPr>
          <w:rFonts w:asciiTheme="majorBidi" w:hAnsiTheme="majorBidi" w:cstheme="majorBidi"/>
          <w:szCs w:val="36"/>
          <w:lang w:val="en-GB"/>
        </w:rPr>
        <w:t>s</w:t>
      </w:r>
      <w:r w:rsidRPr="008C08EB">
        <w:rPr>
          <w:rFonts w:asciiTheme="majorBidi" w:hAnsiTheme="majorBidi" w:cstheme="majorBidi"/>
          <w:szCs w:val="36"/>
          <w:lang w:val="en-GB"/>
        </w:rPr>
        <w:t xml:space="preserve">, </w:t>
      </w:r>
      <w:r w:rsidR="009E459B" w:rsidRPr="008C08EB">
        <w:rPr>
          <w:rFonts w:asciiTheme="majorBidi" w:hAnsiTheme="majorBidi" w:cstheme="majorBidi"/>
          <w:szCs w:val="36"/>
          <w:lang w:val="en-GB"/>
        </w:rPr>
        <w:t xml:space="preserve">gamification and naturalistic spatial awareness. </w:t>
      </w:r>
      <w:r w:rsidR="006C3B9C" w:rsidRPr="008C08EB">
        <w:rPr>
          <w:rFonts w:asciiTheme="majorBidi" w:hAnsiTheme="majorBidi" w:cstheme="majorBidi"/>
          <w:szCs w:val="36"/>
          <w:highlight w:val="lightGray"/>
          <w:lang w:val="en-GB"/>
        </w:rPr>
        <w:t>Some</w:t>
      </w:r>
      <w:r w:rsidR="001B26B1" w:rsidRPr="008C08EB">
        <w:rPr>
          <w:rFonts w:asciiTheme="majorBidi" w:hAnsiTheme="majorBidi" w:cstheme="majorBidi"/>
          <w:szCs w:val="36"/>
          <w:highlight w:val="lightGray"/>
          <w:lang w:val="en-GB"/>
        </w:rPr>
        <w:t xml:space="preserve"> of these features </w:t>
      </w:r>
      <w:r w:rsidR="006C3B9C" w:rsidRPr="008C08EB">
        <w:rPr>
          <w:rFonts w:asciiTheme="majorBidi" w:hAnsiTheme="majorBidi" w:cstheme="majorBidi"/>
          <w:szCs w:val="36"/>
          <w:highlight w:val="lightGray"/>
          <w:lang w:val="en-GB"/>
        </w:rPr>
        <w:t>are provided by the MR device ‘HoloLens’</w:t>
      </w:r>
      <w:r w:rsidR="000B2238" w:rsidRPr="008C08EB">
        <w:rPr>
          <w:rFonts w:asciiTheme="majorBidi" w:hAnsiTheme="majorBidi" w:cstheme="majorBidi"/>
          <w:szCs w:val="36"/>
          <w:highlight w:val="lightGray"/>
          <w:lang w:val="en-GB"/>
        </w:rPr>
        <w:t>, however the</w:t>
      </w:r>
      <w:r w:rsidR="006C3B9C" w:rsidRPr="008C08EB">
        <w:rPr>
          <w:rFonts w:asciiTheme="majorBidi" w:hAnsiTheme="majorBidi" w:cstheme="majorBidi"/>
          <w:szCs w:val="36"/>
          <w:highlight w:val="lightGray"/>
          <w:lang w:val="en-GB"/>
        </w:rPr>
        <w:t xml:space="preserve"> </w:t>
      </w:r>
      <w:r w:rsidR="000B2238" w:rsidRPr="008C08EB">
        <w:rPr>
          <w:rFonts w:asciiTheme="majorBidi" w:hAnsiTheme="majorBidi" w:cstheme="majorBidi"/>
          <w:szCs w:val="36"/>
          <w:highlight w:val="lightGray"/>
          <w:lang w:val="en-GB"/>
        </w:rPr>
        <w:t xml:space="preserve">other </w:t>
      </w:r>
      <w:r w:rsidR="006C3B9C" w:rsidRPr="008C08EB">
        <w:rPr>
          <w:rFonts w:asciiTheme="majorBidi" w:hAnsiTheme="majorBidi" w:cstheme="majorBidi"/>
          <w:szCs w:val="36"/>
          <w:highlight w:val="lightGray"/>
          <w:lang w:val="en-GB"/>
        </w:rPr>
        <w:t xml:space="preserve">features </w:t>
      </w:r>
      <w:r w:rsidR="000B2238" w:rsidRPr="008C08EB">
        <w:rPr>
          <w:rFonts w:asciiTheme="majorBidi" w:hAnsiTheme="majorBidi" w:cstheme="majorBidi"/>
          <w:szCs w:val="36"/>
          <w:highlight w:val="lightGray"/>
          <w:lang w:val="en-GB"/>
        </w:rPr>
        <w:t xml:space="preserve">such as the on-location storytelling, interactive game and museum guide </w:t>
      </w:r>
      <w:r w:rsidR="006C3B9C" w:rsidRPr="008C08EB">
        <w:rPr>
          <w:rFonts w:asciiTheme="majorBidi" w:hAnsiTheme="majorBidi" w:cstheme="majorBidi"/>
          <w:szCs w:val="36"/>
          <w:highlight w:val="lightGray"/>
          <w:lang w:val="en-GB"/>
        </w:rPr>
        <w:t xml:space="preserve">were </w:t>
      </w:r>
      <w:r w:rsidR="000B2238" w:rsidRPr="008C08EB">
        <w:rPr>
          <w:rFonts w:asciiTheme="majorBidi" w:hAnsiTheme="majorBidi" w:cstheme="majorBidi"/>
          <w:szCs w:val="36"/>
          <w:highlight w:val="lightGray"/>
          <w:lang w:val="en-GB"/>
        </w:rPr>
        <w:t xml:space="preserve">genuinely </w:t>
      </w:r>
      <w:r w:rsidR="006C3B9C" w:rsidRPr="008C08EB">
        <w:rPr>
          <w:rFonts w:asciiTheme="majorBidi" w:hAnsiTheme="majorBidi" w:cstheme="majorBidi"/>
          <w:szCs w:val="36"/>
          <w:highlight w:val="lightGray"/>
          <w:lang w:val="en-GB"/>
        </w:rPr>
        <w:t xml:space="preserve">created by the research. </w:t>
      </w:r>
      <w:r w:rsidR="000B2238" w:rsidRPr="008C08EB">
        <w:rPr>
          <w:rFonts w:asciiTheme="majorBidi" w:hAnsiTheme="majorBidi" w:cstheme="majorBidi"/>
          <w:szCs w:val="36"/>
          <w:highlight w:val="lightGray"/>
          <w:lang w:val="en-GB"/>
        </w:rPr>
        <w:t xml:space="preserve">Museum guidance functionality is the core of this research and with the help of the advanced abilities brought by the HoloLens, the guide system became </w:t>
      </w:r>
      <w:r w:rsidR="00361CC7" w:rsidRPr="008C08EB">
        <w:rPr>
          <w:rFonts w:asciiTheme="majorBidi" w:hAnsiTheme="majorBidi" w:cstheme="majorBidi"/>
          <w:szCs w:val="36"/>
          <w:highlight w:val="lightGray"/>
          <w:lang w:val="en-GB"/>
        </w:rPr>
        <w:t xml:space="preserve">more </w:t>
      </w:r>
      <w:r w:rsidR="000B2238" w:rsidRPr="008C08EB">
        <w:rPr>
          <w:rFonts w:asciiTheme="majorBidi" w:hAnsiTheme="majorBidi" w:cstheme="majorBidi"/>
          <w:szCs w:val="36"/>
          <w:highlight w:val="lightGray"/>
          <w:lang w:val="en-GB"/>
        </w:rPr>
        <w:t xml:space="preserve">capable </w:t>
      </w:r>
      <w:r w:rsidR="00361CC7" w:rsidRPr="008C08EB">
        <w:rPr>
          <w:rFonts w:asciiTheme="majorBidi" w:hAnsiTheme="majorBidi" w:cstheme="majorBidi"/>
          <w:szCs w:val="36"/>
          <w:highlight w:val="lightGray"/>
          <w:lang w:val="en-GB"/>
        </w:rPr>
        <w:t>and equipped with what the museum visitor desires than other museum guides in Table 1</w:t>
      </w:r>
      <w:commentRangeStart w:id="3"/>
      <w:r w:rsidR="00361CC7" w:rsidRPr="008C08EB">
        <w:rPr>
          <w:rFonts w:asciiTheme="majorBidi" w:hAnsiTheme="majorBidi" w:cstheme="majorBidi"/>
          <w:szCs w:val="36"/>
          <w:highlight w:val="lightGray"/>
          <w:lang w:val="en-GB"/>
        </w:rPr>
        <w:t>.</w:t>
      </w:r>
      <w:commentRangeEnd w:id="3"/>
      <w:r w:rsidR="00361CC7" w:rsidRPr="008C08EB">
        <w:rPr>
          <w:rStyle w:val="CommentReference"/>
          <w:rFonts w:ascii="Times New Roman" w:hAnsi="Times New Roman" w:cstheme="minorBidi"/>
          <w:kern w:val="0"/>
          <w:lang w:val="en-GB"/>
        </w:rPr>
        <w:commentReference w:id="3"/>
      </w:r>
    </w:p>
    <w:p w14:paraId="6FE93551" w14:textId="6F2CD4D2" w:rsidR="00BD22E6" w:rsidRPr="008C08EB" w:rsidRDefault="002E1B6D" w:rsidP="002E1B6D">
      <w:pPr>
        <w:pStyle w:val="MYPHDTEXT0"/>
        <w:spacing w:before="120" w:after="120" w:line="276" w:lineRule="auto"/>
        <w:rPr>
          <w:rFonts w:asciiTheme="majorBidi" w:hAnsiTheme="majorBidi" w:cstheme="majorBidi"/>
          <w:szCs w:val="36"/>
          <w:lang w:val="en-GB"/>
        </w:rPr>
      </w:pPr>
      <w:r w:rsidRPr="008C08EB">
        <w:rPr>
          <w:rFonts w:asciiTheme="majorBidi" w:hAnsiTheme="majorBidi" w:cstheme="majorBidi"/>
          <w:szCs w:val="36"/>
          <w:lang w:val="en-GB"/>
        </w:rPr>
        <w:t>T</w:t>
      </w:r>
      <w:r w:rsidR="009E459B" w:rsidRPr="008C08EB">
        <w:rPr>
          <w:rFonts w:asciiTheme="majorBidi" w:hAnsiTheme="majorBidi" w:cstheme="majorBidi"/>
          <w:szCs w:val="36"/>
          <w:lang w:val="en-GB"/>
        </w:rPr>
        <w:t>able 1</w:t>
      </w:r>
      <w:r w:rsidR="008F6507" w:rsidRPr="008C08EB">
        <w:rPr>
          <w:rFonts w:asciiTheme="majorBidi" w:hAnsiTheme="majorBidi" w:cstheme="majorBidi"/>
          <w:szCs w:val="36"/>
          <w:lang w:val="en-GB"/>
        </w:rPr>
        <w:t>,</w:t>
      </w:r>
      <w:r w:rsidR="009E459B" w:rsidRPr="008C08EB">
        <w:rPr>
          <w:rFonts w:asciiTheme="majorBidi" w:hAnsiTheme="majorBidi" w:cstheme="majorBidi"/>
          <w:szCs w:val="36"/>
          <w:lang w:val="en-GB"/>
        </w:rPr>
        <w:t xml:space="preserve"> demonstrates</w:t>
      </w:r>
      <w:r w:rsidR="008819EB" w:rsidRPr="008C08EB">
        <w:rPr>
          <w:rFonts w:asciiTheme="majorBidi" w:hAnsiTheme="majorBidi" w:cstheme="majorBidi"/>
          <w:szCs w:val="36"/>
          <w:lang w:val="en-GB"/>
        </w:rPr>
        <w:t xml:space="preserve"> a </w:t>
      </w:r>
      <w:r w:rsidR="008F6507" w:rsidRPr="008C08EB">
        <w:rPr>
          <w:rFonts w:asciiTheme="majorBidi" w:hAnsiTheme="majorBidi" w:cstheme="majorBidi"/>
          <w:szCs w:val="36"/>
          <w:lang w:val="en-GB"/>
        </w:rPr>
        <w:t>comparative analysis</w:t>
      </w:r>
      <w:r w:rsidR="008819EB" w:rsidRPr="008C08EB">
        <w:rPr>
          <w:rFonts w:asciiTheme="majorBidi" w:hAnsiTheme="majorBidi" w:cstheme="majorBidi"/>
          <w:szCs w:val="36"/>
          <w:lang w:val="en-GB"/>
        </w:rPr>
        <w:t xml:space="preserve"> of recent studies t</w:t>
      </w:r>
      <w:r w:rsidR="009E459B" w:rsidRPr="008C08EB">
        <w:rPr>
          <w:rFonts w:asciiTheme="majorBidi" w:hAnsiTheme="majorBidi" w:cstheme="majorBidi"/>
          <w:szCs w:val="36"/>
          <w:lang w:val="en-GB"/>
        </w:rPr>
        <w:t>hat implement HMDs in museum applications</w:t>
      </w:r>
      <w:r w:rsidR="008F6507" w:rsidRPr="008C08EB">
        <w:rPr>
          <w:rFonts w:asciiTheme="majorBidi" w:hAnsiTheme="majorBidi" w:cstheme="majorBidi"/>
          <w:szCs w:val="36"/>
          <w:lang w:val="en-GB"/>
        </w:rPr>
        <w:t>. This table</w:t>
      </w:r>
      <w:r w:rsidR="00ED0A79" w:rsidRPr="008C08EB">
        <w:rPr>
          <w:rFonts w:asciiTheme="majorBidi" w:hAnsiTheme="majorBidi" w:cstheme="majorBidi"/>
          <w:szCs w:val="36"/>
          <w:lang w:val="en-GB"/>
        </w:rPr>
        <w:t xml:space="preserve"> includ</w:t>
      </w:r>
      <w:r w:rsidR="003D453A" w:rsidRPr="008C08EB">
        <w:rPr>
          <w:rFonts w:asciiTheme="majorBidi" w:hAnsiTheme="majorBidi" w:cstheme="majorBidi"/>
          <w:szCs w:val="36"/>
          <w:lang w:val="en-GB"/>
        </w:rPr>
        <w:t>e</w:t>
      </w:r>
      <w:r w:rsidR="00ED0A79" w:rsidRPr="008C08EB">
        <w:rPr>
          <w:rFonts w:asciiTheme="majorBidi" w:hAnsiTheme="majorBidi" w:cstheme="majorBidi"/>
          <w:szCs w:val="36"/>
          <w:lang w:val="en-GB"/>
        </w:rPr>
        <w:t>s</w:t>
      </w:r>
      <w:r w:rsidR="008F6507" w:rsidRPr="008C08EB">
        <w:rPr>
          <w:rFonts w:asciiTheme="majorBidi" w:hAnsiTheme="majorBidi" w:cstheme="majorBidi"/>
          <w:szCs w:val="36"/>
          <w:lang w:val="en-GB"/>
        </w:rPr>
        <w:t xml:space="preserve"> the</w:t>
      </w:r>
      <w:r w:rsidR="00ED0A79" w:rsidRPr="008C08EB">
        <w:rPr>
          <w:rFonts w:asciiTheme="majorBidi" w:hAnsiTheme="majorBidi" w:cstheme="majorBidi"/>
          <w:szCs w:val="36"/>
          <w:lang w:val="en-GB"/>
        </w:rPr>
        <w:t xml:space="preserve"> ‘MuseumEye’, </w:t>
      </w:r>
      <w:r w:rsidR="008F6507" w:rsidRPr="008C08EB">
        <w:rPr>
          <w:rFonts w:asciiTheme="majorBidi" w:hAnsiTheme="majorBidi" w:cstheme="majorBidi"/>
          <w:szCs w:val="36"/>
          <w:lang w:val="en-GB"/>
        </w:rPr>
        <w:t>an MR prototype developed for this</w:t>
      </w:r>
      <w:r w:rsidR="003D453A" w:rsidRPr="008C08EB">
        <w:rPr>
          <w:rFonts w:asciiTheme="majorBidi" w:hAnsiTheme="majorBidi" w:cstheme="majorBidi"/>
          <w:szCs w:val="36"/>
          <w:lang w:val="en-GB"/>
        </w:rPr>
        <w:t xml:space="preserve"> </w:t>
      </w:r>
      <w:r w:rsidR="008F6507" w:rsidRPr="008C08EB">
        <w:rPr>
          <w:rFonts w:asciiTheme="majorBidi" w:hAnsiTheme="majorBidi" w:cstheme="majorBidi"/>
          <w:szCs w:val="36"/>
          <w:lang w:val="en-GB"/>
        </w:rPr>
        <w:t>study</w:t>
      </w:r>
      <w:r w:rsidR="00ED0A79" w:rsidRPr="008C08EB">
        <w:rPr>
          <w:rFonts w:asciiTheme="majorBidi" w:hAnsiTheme="majorBidi" w:cstheme="majorBidi"/>
          <w:szCs w:val="36"/>
          <w:lang w:val="en-GB"/>
        </w:rPr>
        <w:t xml:space="preserve"> to demonstrate its</w:t>
      </w:r>
      <w:r w:rsidR="008F6507" w:rsidRPr="008C08EB">
        <w:rPr>
          <w:rFonts w:asciiTheme="majorBidi" w:hAnsiTheme="majorBidi" w:cstheme="majorBidi"/>
          <w:szCs w:val="36"/>
          <w:lang w:val="en-GB"/>
        </w:rPr>
        <w:t xml:space="preserve"> systematic abilities alongside</w:t>
      </w:r>
      <w:r w:rsidR="00ED0A79" w:rsidRPr="008C08EB">
        <w:rPr>
          <w:rFonts w:asciiTheme="majorBidi" w:hAnsiTheme="majorBidi" w:cstheme="majorBidi"/>
          <w:szCs w:val="36"/>
          <w:lang w:val="en-GB"/>
        </w:rPr>
        <w:t xml:space="preserve"> other</w:t>
      </w:r>
      <w:r w:rsidR="008F6507" w:rsidRPr="008C08EB">
        <w:rPr>
          <w:rFonts w:asciiTheme="majorBidi" w:hAnsiTheme="majorBidi" w:cstheme="majorBidi"/>
          <w:szCs w:val="36"/>
          <w:lang w:val="en-GB"/>
        </w:rPr>
        <w:t xml:space="preserve"> comparable</w:t>
      </w:r>
      <w:r w:rsidR="00ED0A79" w:rsidRPr="008C08EB">
        <w:rPr>
          <w:rFonts w:asciiTheme="majorBidi" w:hAnsiTheme="majorBidi" w:cstheme="majorBidi"/>
          <w:szCs w:val="36"/>
          <w:lang w:val="en-GB"/>
        </w:rPr>
        <w:t xml:space="preserve"> systems</w:t>
      </w:r>
      <w:r w:rsidR="007D08E1" w:rsidRPr="008C08EB">
        <w:rPr>
          <w:rFonts w:asciiTheme="majorBidi" w:hAnsiTheme="majorBidi" w:cstheme="majorBidi"/>
          <w:szCs w:val="36"/>
          <w:lang w:val="en-GB"/>
        </w:rPr>
        <w:t xml:space="preserve">. </w:t>
      </w:r>
    </w:p>
    <w:p w14:paraId="25ED7B25" w14:textId="77777777" w:rsidR="00315323" w:rsidRPr="008C08EB" w:rsidRDefault="00315323" w:rsidP="002E1B6D">
      <w:pPr>
        <w:pStyle w:val="MYPHDTEXT0"/>
        <w:spacing w:before="120" w:after="120" w:line="276" w:lineRule="auto"/>
        <w:rPr>
          <w:rFonts w:asciiTheme="majorBidi" w:hAnsiTheme="majorBidi" w:cstheme="majorBidi"/>
          <w:szCs w:val="36"/>
          <w:lang w:val="en-GB"/>
        </w:rPr>
      </w:pPr>
    </w:p>
    <w:p w14:paraId="028F3C5C" w14:textId="35B35615" w:rsidR="00A965CF" w:rsidRPr="008C08EB" w:rsidRDefault="00A965CF" w:rsidP="00921B41">
      <w:pPr>
        <w:pStyle w:val="MYPHDTEXT0"/>
        <w:spacing w:line="276" w:lineRule="auto"/>
        <w:jc w:val="center"/>
        <w:rPr>
          <w:rFonts w:asciiTheme="majorBidi" w:hAnsiTheme="majorBidi" w:cstheme="majorBidi"/>
          <w:szCs w:val="36"/>
          <w:lang w:val="en-GB"/>
        </w:rPr>
      </w:pPr>
      <w:r w:rsidRPr="008C08EB">
        <w:rPr>
          <w:rFonts w:asciiTheme="majorBidi" w:hAnsiTheme="majorBidi" w:cstheme="majorBidi"/>
          <w:b/>
          <w:bCs/>
          <w:sz w:val="20"/>
          <w:szCs w:val="20"/>
          <w:lang w:val="en-GB"/>
        </w:rPr>
        <w:lastRenderedPageBreak/>
        <w:t>Table 1.</w:t>
      </w:r>
      <w:r w:rsidRPr="008C08EB">
        <w:rPr>
          <w:rFonts w:asciiTheme="majorBidi" w:hAnsiTheme="majorBidi" w:cstheme="majorBidi"/>
          <w:sz w:val="20"/>
          <w:szCs w:val="20"/>
          <w:lang w:val="en-GB"/>
        </w:rPr>
        <w:t xml:space="preserve"> A comparative study of Projects that used VR, AR and MR HMDs</w:t>
      </w:r>
    </w:p>
    <w:tbl>
      <w:tblPr>
        <w:tblStyle w:val="GridTable6Colorful-Accent31"/>
        <w:tblW w:w="9175" w:type="dxa"/>
        <w:tblLayout w:type="fixed"/>
        <w:tblCellMar>
          <w:top w:w="14" w:type="dxa"/>
          <w:left w:w="29" w:type="dxa"/>
          <w:right w:w="29" w:type="dxa"/>
        </w:tblCellMar>
        <w:tblLook w:val="04A0" w:firstRow="1" w:lastRow="0" w:firstColumn="1" w:lastColumn="0" w:noHBand="0" w:noVBand="1"/>
      </w:tblPr>
      <w:tblGrid>
        <w:gridCol w:w="985"/>
        <w:gridCol w:w="484"/>
        <w:gridCol w:w="828"/>
        <w:gridCol w:w="1028"/>
        <w:gridCol w:w="815"/>
        <w:gridCol w:w="851"/>
        <w:gridCol w:w="1559"/>
        <w:gridCol w:w="1134"/>
        <w:gridCol w:w="709"/>
        <w:gridCol w:w="782"/>
      </w:tblGrid>
      <w:tr w:rsidR="00ED0A79" w:rsidRPr="008C08EB" w14:paraId="274A2D80" w14:textId="77777777" w:rsidTr="00ED0A79">
        <w:trPr>
          <w:cnfStyle w:val="100000000000" w:firstRow="1" w:lastRow="0" w:firstColumn="0" w:lastColumn="0" w:oddVBand="0" w:evenVBand="0" w:oddHBand="0" w:evenHBand="0" w:firstRowFirstColumn="0" w:firstRowLastColumn="0" w:lastRowFirstColumn="0" w:lastRowLastColumn="0"/>
          <w:trHeight w:val="764"/>
        </w:trPr>
        <w:tc>
          <w:tcPr>
            <w:cnfStyle w:val="001000000000" w:firstRow="0" w:lastRow="0" w:firstColumn="1" w:lastColumn="0" w:oddVBand="0" w:evenVBand="0" w:oddHBand="0" w:evenHBand="0" w:firstRowFirstColumn="0" w:firstRowLastColumn="0" w:lastRowFirstColumn="0" w:lastRowLastColumn="0"/>
            <w:tcW w:w="985" w:type="dxa"/>
            <w:shd w:val="clear" w:color="auto" w:fill="000000" w:themeFill="text1"/>
            <w:vAlign w:val="center"/>
          </w:tcPr>
          <w:p w14:paraId="1FE6BC83" w14:textId="77777777" w:rsidR="00A965CF" w:rsidRPr="008C08EB" w:rsidRDefault="00A965CF" w:rsidP="00076EE6">
            <w:pPr>
              <w:spacing w:line="276" w:lineRule="auto"/>
              <w:jc w:val="center"/>
              <w:rPr>
                <w:rFonts w:asciiTheme="majorBidi" w:hAnsiTheme="majorBidi" w:cstheme="majorBidi"/>
                <w:b w:val="0"/>
                <w:bCs w:val="0"/>
                <w:color w:val="FFFFFF" w:themeColor="background1"/>
                <w:sz w:val="16"/>
                <w:szCs w:val="16"/>
              </w:rPr>
            </w:pPr>
            <w:r w:rsidRPr="008C08EB">
              <w:rPr>
                <w:rFonts w:asciiTheme="majorBidi" w:hAnsiTheme="majorBidi" w:cstheme="majorBidi"/>
                <w:b w:val="0"/>
                <w:bCs w:val="0"/>
                <w:color w:val="FFFFFF" w:themeColor="background1"/>
                <w:sz w:val="16"/>
                <w:szCs w:val="16"/>
              </w:rPr>
              <w:t>Project’s Name</w:t>
            </w:r>
          </w:p>
        </w:tc>
        <w:tc>
          <w:tcPr>
            <w:tcW w:w="484" w:type="dxa"/>
            <w:shd w:val="clear" w:color="auto" w:fill="000000" w:themeFill="text1"/>
            <w:vAlign w:val="center"/>
          </w:tcPr>
          <w:p w14:paraId="71DABFB5" w14:textId="3975EB9F"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VR/</w:t>
            </w:r>
            <w:r w:rsidR="00ED0A79" w:rsidRPr="008C08EB">
              <w:rPr>
                <w:rFonts w:asciiTheme="majorBidi" w:hAnsiTheme="majorBidi" w:cstheme="majorBidi"/>
                <w:b w:val="0"/>
                <w:bCs w:val="0"/>
                <w:color w:val="FFFFFF" w:themeColor="background1"/>
                <w:sz w:val="15"/>
                <w:szCs w:val="15"/>
              </w:rPr>
              <w:br/>
            </w:r>
            <w:r w:rsidRPr="008C08EB">
              <w:rPr>
                <w:rFonts w:asciiTheme="majorBidi" w:hAnsiTheme="majorBidi" w:cstheme="majorBidi"/>
                <w:b w:val="0"/>
                <w:bCs w:val="0"/>
                <w:color w:val="FFFFFF" w:themeColor="background1"/>
                <w:sz w:val="15"/>
                <w:szCs w:val="15"/>
              </w:rPr>
              <w:t>AR</w:t>
            </w:r>
          </w:p>
        </w:tc>
        <w:tc>
          <w:tcPr>
            <w:tcW w:w="828" w:type="dxa"/>
            <w:shd w:val="clear" w:color="auto" w:fill="000000" w:themeFill="text1"/>
            <w:vAlign w:val="center"/>
          </w:tcPr>
          <w:p w14:paraId="6FF985F3"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Mobility</w:t>
            </w:r>
          </w:p>
        </w:tc>
        <w:tc>
          <w:tcPr>
            <w:tcW w:w="1028" w:type="dxa"/>
            <w:shd w:val="clear" w:color="auto" w:fill="000000" w:themeFill="text1"/>
            <w:vAlign w:val="center"/>
          </w:tcPr>
          <w:p w14:paraId="5294BD94"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Interactions in two ways</w:t>
            </w:r>
          </w:p>
        </w:tc>
        <w:tc>
          <w:tcPr>
            <w:tcW w:w="815" w:type="dxa"/>
            <w:shd w:val="clear" w:color="auto" w:fill="000000" w:themeFill="text1"/>
            <w:vAlign w:val="center"/>
          </w:tcPr>
          <w:p w14:paraId="2F39ABD0"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On-location storytelling</w:t>
            </w:r>
          </w:p>
        </w:tc>
        <w:tc>
          <w:tcPr>
            <w:tcW w:w="851" w:type="dxa"/>
            <w:shd w:val="clear" w:color="auto" w:fill="000000" w:themeFill="text1"/>
            <w:vAlign w:val="center"/>
          </w:tcPr>
          <w:p w14:paraId="52810442"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interactive game</w:t>
            </w:r>
          </w:p>
        </w:tc>
        <w:tc>
          <w:tcPr>
            <w:tcW w:w="1559" w:type="dxa"/>
            <w:shd w:val="clear" w:color="auto" w:fill="000000" w:themeFill="text1"/>
            <w:vAlign w:val="center"/>
          </w:tcPr>
          <w:p w14:paraId="3A8D2C92" w14:textId="4E0E7E66" w:rsidR="00A965CF" w:rsidRPr="008C08EB" w:rsidRDefault="008F6507"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The s</w:t>
            </w:r>
            <w:r w:rsidR="00A965CF" w:rsidRPr="008C08EB">
              <w:rPr>
                <w:rFonts w:asciiTheme="majorBidi" w:hAnsiTheme="majorBidi" w:cstheme="majorBidi"/>
                <w:b w:val="0"/>
                <w:bCs w:val="0"/>
                <w:color w:val="FFFFFF" w:themeColor="background1"/>
                <w:sz w:val="15"/>
                <w:szCs w:val="15"/>
              </w:rPr>
              <w:t>ense of virtual/mixed Environments</w:t>
            </w:r>
          </w:p>
        </w:tc>
        <w:tc>
          <w:tcPr>
            <w:tcW w:w="1134" w:type="dxa"/>
            <w:shd w:val="clear" w:color="auto" w:fill="000000" w:themeFill="text1"/>
            <w:vAlign w:val="center"/>
          </w:tcPr>
          <w:p w14:paraId="54F3B9A6"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3D spatial multimedia representation</w:t>
            </w:r>
          </w:p>
        </w:tc>
        <w:tc>
          <w:tcPr>
            <w:tcW w:w="709" w:type="dxa"/>
            <w:shd w:val="clear" w:color="auto" w:fill="000000" w:themeFill="text1"/>
            <w:vAlign w:val="center"/>
          </w:tcPr>
          <w:p w14:paraId="252602A1"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5"/>
                <w:szCs w:val="15"/>
              </w:rPr>
            </w:pPr>
            <w:r w:rsidRPr="008C08EB">
              <w:rPr>
                <w:rFonts w:asciiTheme="majorBidi" w:hAnsiTheme="majorBidi" w:cstheme="majorBidi"/>
                <w:b w:val="0"/>
                <w:bCs w:val="0"/>
                <w:color w:val="FFFFFF" w:themeColor="background1"/>
                <w:sz w:val="15"/>
                <w:szCs w:val="15"/>
              </w:rPr>
              <w:t>Museum Guidance</w:t>
            </w:r>
          </w:p>
        </w:tc>
        <w:tc>
          <w:tcPr>
            <w:tcW w:w="782" w:type="dxa"/>
            <w:shd w:val="clear" w:color="auto" w:fill="000000" w:themeFill="text1"/>
            <w:vAlign w:val="center"/>
          </w:tcPr>
          <w:p w14:paraId="3E3F8E7D" w14:textId="77777777" w:rsidR="00A965CF" w:rsidRPr="008C08EB" w:rsidRDefault="00A965CF" w:rsidP="00076EE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FFFF" w:themeColor="background1"/>
                <w:sz w:val="16"/>
                <w:szCs w:val="16"/>
              </w:rPr>
            </w:pPr>
            <w:r w:rsidRPr="008C08EB">
              <w:rPr>
                <w:rFonts w:asciiTheme="majorBidi" w:hAnsiTheme="majorBidi" w:cstheme="majorBidi"/>
                <w:b w:val="0"/>
                <w:bCs w:val="0"/>
                <w:color w:val="FFFFFF" w:themeColor="background1"/>
                <w:sz w:val="15"/>
                <w:szCs w:val="15"/>
              </w:rPr>
              <w:t>Shared Experience</w:t>
            </w:r>
          </w:p>
        </w:tc>
      </w:tr>
      <w:tr w:rsidR="00ED0A79" w:rsidRPr="008C08EB" w14:paraId="002BDB1F" w14:textId="77777777" w:rsidTr="00ED0A79">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985" w:type="dxa"/>
            <w:vAlign w:val="center"/>
          </w:tcPr>
          <w:p w14:paraId="63C0440A" w14:textId="53BAC0FB" w:rsidR="00A965CF" w:rsidRPr="008C08EB" w:rsidRDefault="00A965CF" w:rsidP="00730642">
            <w:pPr>
              <w:spacing w:line="276" w:lineRule="auto"/>
              <w:jc w:val="center"/>
              <w:rPr>
                <w:rFonts w:asciiTheme="majorBidi" w:hAnsiTheme="majorBidi" w:cstheme="majorBidi"/>
                <w:b w:val="0"/>
                <w:bCs w:val="0"/>
                <w:sz w:val="16"/>
                <w:szCs w:val="16"/>
              </w:rPr>
            </w:pPr>
            <w:r w:rsidRPr="008C08EB">
              <w:rPr>
                <w:rFonts w:asciiTheme="majorBidi" w:hAnsiTheme="majorBidi" w:cstheme="majorBidi"/>
                <w:b w:val="0"/>
                <w:bCs w:val="0"/>
                <w:color w:val="000000" w:themeColor="text1"/>
                <w:sz w:val="16"/>
                <w:szCs w:val="16"/>
              </w:rPr>
              <w:t xml:space="preserve">Meta Museum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Mase&lt;/Author&gt;&lt;Year&gt;1996&lt;/Year&gt;&lt;RecNum&gt;393&lt;/RecNum&gt;&lt;DisplayText&gt;[14]&lt;/DisplayText&gt;&lt;record&gt;&lt;rec-number&gt;393&lt;/rec-number&gt;&lt;foreign-keys&gt;&lt;key app="EN" db-id="25rzxwaxpt2220ezaxox0r5q202fxr90r0vv" timestamp="1515866206"&gt;393&lt;/key&gt;&lt;/foreign-keys&gt;&lt;ref-type name="Conference Proceedings"&gt;10&lt;/ref-type&gt;&lt;contributors&gt;&lt;authors&gt;&lt;author&gt;Mase, Kenji&lt;/author&gt;&lt;author&gt;Kadobayashi, Rieko&lt;/author&gt;&lt;author&gt;Nakatsu, Ryohei&lt;/author&gt;&lt;/authors&gt;&lt;/contributors&gt;&lt;titles&gt;&lt;title&gt;Meta-museum: A supportive augmented-reality environment for knowledge sharing&lt;/title&gt;&lt;secondary-title&gt;ATR workshop on social agents: humans and machines&lt;/secondary-title&gt;&lt;/titles&gt;&lt;pages&gt;107-110&lt;/pages&gt;&lt;dates&gt;&lt;year&gt;1996&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14" w:tooltip="Mase, 1996 #393" w:history="1">
              <w:r w:rsidR="00315323" w:rsidRPr="008C08EB">
                <w:rPr>
                  <w:rFonts w:asciiTheme="majorBidi" w:hAnsiTheme="majorBidi" w:cstheme="majorBidi"/>
                  <w:color w:val="000000" w:themeColor="text1"/>
                  <w:sz w:val="16"/>
                  <w:szCs w:val="16"/>
                </w:rPr>
                <w:t>14</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61FF2AD8"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08EB">
              <w:rPr>
                <w:rFonts w:asciiTheme="majorBidi" w:hAnsiTheme="majorBidi" w:cstheme="majorBidi"/>
                <w:color w:val="000000" w:themeColor="text1"/>
                <w:sz w:val="16"/>
                <w:szCs w:val="16"/>
              </w:rPr>
              <w:t>VR</w:t>
            </w:r>
          </w:p>
        </w:tc>
        <w:tc>
          <w:tcPr>
            <w:tcW w:w="828" w:type="dxa"/>
            <w:vAlign w:val="center"/>
          </w:tcPr>
          <w:p w14:paraId="151B79F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X</w:t>
            </w:r>
          </w:p>
        </w:tc>
        <w:tc>
          <w:tcPr>
            <w:tcW w:w="1028" w:type="dxa"/>
            <w:vAlign w:val="center"/>
          </w:tcPr>
          <w:p w14:paraId="5A219B0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815" w:type="dxa"/>
            <w:vAlign w:val="center"/>
          </w:tcPr>
          <w:p w14:paraId="5644D67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X</w:t>
            </w:r>
          </w:p>
        </w:tc>
        <w:tc>
          <w:tcPr>
            <w:tcW w:w="851" w:type="dxa"/>
            <w:vAlign w:val="center"/>
          </w:tcPr>
          <w:p w14:paraId="29E3C62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08EB">
              <w:rPr>
                <w:rFonts w:asciiTheme="majorBidi" w:hAnsiTheme="majorBidi" w:cstheme="majorBidi"/>
                <w:color w:val="000000" w:themeColor="text1"/>
                <w:sz w:val="16"/>
                <w:szCs w:val="16"/>
              </w:rPr>
              <w:t>X</w:t>
            </w:r>
          </w:p>
        </w:tc>
        <w:tc>
          <w:tcPr>
            <w:tcW w:w="1559" w:type="dxa"/>
            <w:vAlign w:val="center"/>
          </w:tcPr>
          <w:p w14:paraId="2234BD5A" w14:textId="0868B00F"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08EB">
              <w:rPr>
                <w:rFonts w:asciiTheme="majorBidi" w:hAnsiTheme="majorBidi" w:cstheme="majorBidi"/>
                <w:color w:val="000000" w:themeColor="text1"/>
                <w:sz w:val="16"/>
                <w:szCs w:val="16"/>
              </w:rPr>
              <w:t xml:space="preserve">video capturing </w:t>
            </w:r>
            <w:r w:rsidR="00B827F2" w:rsidRPr="008C08EB">
              <w:rPr>
                <w:rFonts w:asciiTheme="majorBidi" w:hAnsiTheme="majorBidi" w:cstheme="majorBidi"/>
                <w:color w:val="000000" w:themeColor="text1"/>
                <w:sz w:val="16"/>
                <w:szCs w:val="16"/>
              </w:rPr>
              <w:t>degrades</w:t>
            </w:r>
            <w:r w:rsidRPr="008C08EB">
              <w:rPr>
                <w:rFonts w:asciiTheme="majorBidi" w:hAnsiTheme="majorBidi" w:cstheme="majorBidi"/>
                <w:color w:val="000000" w:themeColor="text1"/>
                <w:sz w:val="16"/>
                <w:szCs w:val="16"/>
              </w:rPr>
              <w:t xml:space="preserve"> the sense of reality</w:t>
            </w:r>
          </w:p>
        </w:tc>
        <w:tc>
          <w:tcPr>
            <w:tcW w:w="1134" w:type="dxa"/>
            <w:vAlign w:val="center"/>
          </w:tcPr>
          <w:p w14:paraId="5C50E59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8C08EB">
              <w:rPr>
                <w:rFonts w:asciiTheme="majorBidi" w:hAnsiTheme="majorBidi" w:cstheme="majorBidi"/>
                <w:color w:val="000000" w:themeColor="text1"/>
                <w:sz w:val="16"/>
                <w:szCs w:val="16"/>
              </w:rPr>
              <w:t>On computer display</w:t>
            </w:r>
          </w:p>
        </w:tc>
        <w:tc>
          <w:tcPr>
            <w:tcW w:w="709" w:type="dxa"/>
            <w:vAlign w:val="center"/>
          </w:tcPr>
          <w:p w14:paraId="2685693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782" w:type="dxa"/>
            <w:vAlign w:val="center"/>
          </w:tcPr>
          <w:p w14:paraId="67213645"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22"/>
              </w:rPr>
            </w:pPr>
            <w:r w:rsidRPr="008C08EB">
              <w:rPr>
                <w:rFonts w:asciiTheme="majorBidi" w:hAnsiTheme="majorBidi" w:cstheme="majorBidi"/>
                <w:color w:val="000000" w:themeColor="text1"/>
                <w:sz w:val="16"/>
                <w:szCs w:val="16"/>
              </w:rPr>
              <w:t>X</w:t>
            </w:r>
          </w:p>
        </w:tc>
      </w:tr>
      <w:tr w:rsidR="00ED0A79" w:rsidRPr="008C08EB" w14:paraId="4C7053C7" w14:textId="77777777" w:rsidTr="00ED0A79">
        <w:trPr>
          <w:trHeight w:val="684"/>
        </w:trPr>
        <w:tc>
          <w:tcPr>
            <w:cnfStyle w:val="001000000000" w:firstRow="0" w:lastRow="0" w:firstColumn="1" w:lastColumn="0" w:oddVBand="0" w:evenVBand="0" w:oddHBand="0" w:evenHBand="0" w:firstRowFirstColumn="0" w:firstRowLastColumn="0" w:lastRowFirstColumn="0" w:lastRowLastColumn="0"/>
            <w:tcW w:w="985" w:type="dxa"/>
            <w:vAlign w:val="center"/>
          </w:tcPr>
          <w:p w14:paraId="2D81F6E0" w14:textId="77913ED5" w:rsidR="00A965CF" w:rsidRPr="008C08EB" w:rsidRDefault="00A965CF" w:rsidP="00730642">
            <w:pPr>
              <w:spacing w:line="276" w:lineRule="auto"/>
              <w:jc w:val="center"/>
              <w:rPr>
                <w:rFonts w:asciiTheme="majorBidi" w:hAnsiTheme="majorBidi" w:cstheme="majorBidi"/>
                <w:b w:val="0"/>
                <w:bCs w:val="0"/>
                <w:sz w:val="16"/>
                <w:szCs w:val="16"/>
              </w:rPr>
            </w:pPr>
            <w:r w:rsidRPr="008C08EB">
              <w:rPr>
                <w:rFonts w:asciiTheme="majorBidi" w:hAnsiTheme="majorBidi" w:cstheme="majorBidi"/>
                <w:b w:val="0"/>
                <w:bCs w:val="0"/>
                <w:color w:val="000000" w:themeColor="text1"/>
                <w:sz w:val="16"/>
                <w:szCs w:val="16"/>
              </w:rPr>
              <w:t xml:space="preserve">Matrix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Rekimoto&lt;/Author&gt;&lt;Year&gt;1998&lt;/Year&gt;&lt;RecNum&gt;199&lt;/RecNum&gt;&lt;DisplayText&gt;[21]&lt;/DisplayText&gt;&lt;record&gt;&lt;rec-number&gt;199&lt;/rec-number&gt;&lt;foreign-keys&gt;&lt;key app="EN" db-id="25rzxwaxpt2220ezaxox0r5q202fxr90r0vv" timestamp="1460034982"&gt;199&lt;/key&gt;&lt;/foreign-keys&gt;&lt;ref-type name="Conference Proceedings"&gt;10&lt;/ref-type&gt;&lt;contributors&gt;&lt;authors&gt;&lt;author&gt;J. Rekimoto&lt;/author&gt;&lt;/authors&gt;&lt;/contributors&gt;&lt;titles&gt;&lt;title&gt;Matrix: a realtime object identification and registration method for augmented reality&lt;/title&gt;&lt;secondary-title&gt;Computer Human Interaction, 1998. Proceedings. 3rd Asia Pacific&lt;/secondary-title&gt;&lt;alt-title&gt;Computer Human Interaction, 1998. Proceedings. 3rd Asia Pacific&lt;/alt-title&gt;&lt;/titles&gt;&lt;pages&gt;63-68&lt;/pages&gt;&lt;keywords&gt;&lt;keyword&gt;bar codes&lt;/keyword&gt;&lt;keyword&gt;image registration&lt;/keyword&gt;&lt;keyword&gt;real-time systems&lt;/keyword&gt;&lt;keyword&gt;virtual reality&lt;/keyword&gt;&lt;keyword&gt;2D matrix marker&lt;/keyword&gt;&lt;keyword&gt;Matrix&lt;/keyword&gt;&lt;keyword&gt;augmented reality systems&lt;/keyword&gt;&lt;keyword&gt;coordinate systems&lt;/keyword&gt;&lt;keyword&gt;matrix code&lt;/keyword&gt;&lt;keyword&gt;real time object identification&lt;/keyword&gt;&lt;keyword&gt;real world images&lt;/keyword&gt;&lt;keyword&gt;real world objects&lt;/keyword&gt;&lt;keyword&gt;registration method&lt;/keyword&gt;&lt;keyword&gt;square shaped barcode&lt;/keyword&gt;&lt;keyword&gt;Augmented reality&lt;/keyword&gt;&lt;keyword&gt;Cameras&lt;/keyword&gt;&lt;keyword&gt;Image recognition&lt;/keyword&gt;&lt;keyword&gt;Magnetic devices&lt;/keyword&gt;&lt;keyword&gt;Magnetic sensors&lt;/keyword&gt;&lt;keyword&gt;Position measurement&lt;/keyword&gt;&lt;keyword&gt;Registers&lt;/keyword&gt;&lt;keyword&gt;Sensor systems&lt;/keyword&gt;&lt;keyword&gt;Ultrasonic variables measurement&lt;/keyword&gt;&lt;keyword&gt;Volume measurement&lt;/keyword&gt;&lt;/keywords&gt;&lt;dates&gt;&lt;year&gt;1998&lt;/year&gt;&lt;pub-dates&gt;&lt;date&gt;15-17 Jul 1998&lt;/date&gt;&lt;/pub-dates&gt;&lt;/dates&gt;&lt;urls&gt;&lt;/urls&gt;&lt;electronic-resource-num&gt;10.1109/APCHI.1998.704151&lt;/electronic-resource-num&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1" w:tooltip="Rekimoto, 1998 #199" w:history="1">
              <w:r w:rsidR="00315323" w:rsidRPr="008C08EB">
                <w:rPr>
                  <w:rFonts w:asciiTheme="majorBidi" w:hAnsiTheme="majorBidi" w:cstheme="majorBidi"/>
                  <w:color w:val="000000" w:themeColor="text1"/>
                  <w:sz w:val="16"/>
                  <w:szCs w:val="16"/>
                </w:rPr>
                <w:t>21</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6DE8B53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VR</w:t>
            </w:r>
          </w:p>
        </w:tc>
        <w:tc>
          <w:tcPr>
            <w:tcW w:w="828" w:type="dxa"/>
            <w:vAlign w:val="center"/>
          </w:tcPr>
          <w:p w14:paraId="137CA59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 xml:space="preserve">√ </w:t>
            </w:r>
            <w:r w:rsidRPr="008C08EB">
              <w:rPr>
                <w:rFonts w:asciiTheme="majorBidi" w:hAnsiTheme="majorBidi" w:cstheme="majorBidi"/>
                <w:color w:val="000000" w:themeColor="text1"/>
                <w:sz w:val="16"/>
                <w:szCs w:val="16"/>
              </w:rPr>
              <w:br/>
              <w:t>wired and bulky</w:t>
            </w:r>
          </w:p>
        </w:tc>
        <w:tc>
          <w:tcPr>
            <w:tcW w:w="1028" w:type="dxa"/>
            <w:vAlign w:val="center"/>
          </w:tcPr>
          <w:p w14:paraId="2FE89A7F"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097BC66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one way)</w:t>
            </w:r>
          </w:p>
        </w:tc>
        <w:tc>
          <w:tcPr>
            <w:tcW w:w="815" w:type="dxa"/>
            <w:vAlign w:val="center"/>
          </w:tcPr>
          <w:p w14:paraId="6C77A6E6"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X</w:t>
            </w:r>
          </w:p>
        </w:tc>
        <w:tc>
          <w:tcPr>
            <w:tcW w:w="851" w:type="dxa"/>
            <w:vAlign w:val="center"/>
          </w:tcPr>
          <w:p w14:paraId="454AAFF4"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X</w:t>
            </w:r>
          </w:p>
        </w:tc>
        <w:tc>
          <w:tcPr>
            <w:tcW w:w="1559" w:type="dxa"/>
            <w:vAlign w:val="center"/>
          </w:tcPr>
          <w:p w14:paraId="5D4CFAC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1134" w:type="dxa"/>
            <w:vAlign w:val="center"/>
          </w:tcPr>
          <w:p w14:paraId="6D3DAE0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709" w:type="dxa"/>
            <w:vAlign w:val="center"/>
          </w:tcPr>
          <w:p w14:paraId="72497D6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782" w:type="dxa"/>
            <w:vAlign w:val="center"/>
          </w:tcPr>
          <w:p w14:paraId="085BFFC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8"/>
                <w:szCs w:val="22"/>
              </w:rPr>
            </w:pPr>
            <w:r w:rsidRPr="008C08EB">
              <w:rPr>
                <w:rFonts w:asciiTheme="majorBidi" w:hAnsiTheme="majorBidi" w:cstheme="majorBidi"/>
                <w:color w:val="000000" w:themeColor="text1"/>
                <w:sz w:val="16"/>
                <w:szCs w:val="16"/>
              </w:rPr>
              <w:t>X</w:t>
            </w:r>
          </w:p>
        </w:tc>
      </w:tr>
      <w:tr w:rsidR="00ED0A79" w:rsidRPr="008C08EB" w14:paraId="15583E67" w14:textId="77777777" w:rsidTr="00ED0A79">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0C4AD502" w14:textId="772EBEE0" w:rsidR="00A965CF" w:rsidRPr="008C08EB" w:rsidRDefault="00A965CF" w:rsidP="00730642">
            <w:pPr>
              <w:spacing w:line="276" w:lineRule="auto"/>
              <w:jc w:val="center"/>
              <w:rPr>
                <w:rFonts w:asciiTheme="majorBidi" w:hAnsiTheme="majorBidi" w:cstheme="majorBidi"/>
                <w:b w:val="0"/>
                <w:bCs w:val="0"/>
                <w:sz w:val="16"/>
                <w:szCs w:val="16"/>
                <w:rtl/>
              </w:rPr>
            </w:pPr>
            <w:r w:rsidRPr="008C08EB">
              <w:rPr>
                <w:rFonts w:asciiTheme="majorBidi" w:hAnsiTheme="majorBidi" w:cstheme="majorBidi"/>
                <w:b w:val="0"/>
                <w:bCs w:val="0"/>
                <w:color w:val="000000" w:themeColor="text1"/>
                <w:sz w:val="16"/>
                <w:szCs w:val="16"/>
              </w:rPr>
              <w:t xml:space="preserve">SHAP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Hall&lt;/Author&gt;&lt;Year&gt;2001&lt;/Year&gt;&lt;RecNum&gt;391&lt;/RecNum&gt;&lt;DisplayText&gt;[29]&lt;/DisplayText&gt;&lt;record&gt;&lt;rec-number&gt;391&lt;/rec-number&gt;&lt;foreign-keys&gt;&lt;key app="EN" db-id="25rzxwaxpt2220ezaxox0r5q202fxr90r0vv" timestamp="1515865875"&gt;391&lt;/key&gt;&lt;/foreign-keys&gt;&lt;ref-type name="Conference Proceedings"&gt;10&lt;/ref-type&gt;&lt;contributors&gt;&lt;authors&gt;&lt;author&gt;Hall, Tony&lt;/author&gt;&lt;author&gt;Ciolfi, Luigina&lt;/author&gt;&lt;author&gt;Bannon, Liam&lt;/author&gt;&lt;author&gt;Fraser, Mike&lt;/author&gt;&lt;author&gt;Benford, Steve&lt;/author&gt;&lt;author&gt;Bowers, John&lt;/author&gt;&lt;author&gt;Greenhalgh, Chris&lt;/author&gt;&lt;author&gt;Hellström, Sten-Olof&lt;/author&gt;&lt;author&gt;Izadi, Shahram&lt;/author&gt;&lt;author&gt;Schnädelbach, Holger&lt;/author&gt;&lt;/authors&gt;&lt;/contributors&gt;&lt;titles&gt;&lt;title&gt;The visitor as virtual archaeologist: explorations in mixed reality technology to enhance educational and social interaction in the museum&lt;/title&gt;&lt;secondary-title&gt;Proceedings of the 2001 conference on Virtual reality, archeology, and cultural heritage&lt;/secondary-title&gt;&lt;/titles&gt;&lt;pages&gt;91-96&lt;/pages&gt;&lt;dates&gt;&lt;year&gt;2001&lt;/year&gt;&lt;/dates&gt;&lt;publisher&gt;ACM&lt;/publisher&gt;&lt;isbn&gt;1581134479&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9" w:tooltip="Hall, 2001 #391" w:history="1">
              <w:r w:rsidR="00315323" w:rsidRPr="008C08EB">
                <w:rPr>
                  <w:rFonts w:asciiTheme="majorBidi" w:hAnsiTheme="majorBidi" w:cstheme="majorBidi"/>
                  <w:color w:val="000000" w:themeColor="text1"/>
                  <w:sz w:val="16"/>
                  <w:szCs w:val="16"/>
                </w:rPr>
                <w:t>29</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2DDA6DCB"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AR</w:t>
            </w:r>
          </w:p>
        </w:tc>
        <w:tc>
          <w:tcPr>
            <w:tcW w:w="828" w:type="dxa"/>
            <w:vAlign w:val="center"/>
          </w:tcPr>
          <w:p w14:paraId="2FB2C3D6"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 xml:space="preserve">√ </w:t>
            </w:r>
            <w:r w:rsidRPr="008C08EB">
              <w:rPr>
                <w:rFonts w:asciiTheme="majorBidi" w:hAnsiTheme="majorBidi" w:cstheme="majorBidi"/>
                <w:color w:val="000000" w:themeColor="text1"/>
                <w:sz w:val="16"/>
                <w:szCs w:val="16"/>
              </w:rPr>
              <w:br/>
              <w:t>with Laptop</w:t>
            </w:r>
          </w:p>
        </w:tc>
        <w:tc>
          <w:tcPr>
            <w:tcW w:w="1028" w:type="dxa"/>
            <w:vAlign w:val="center"/>
          </w:tcPr>
          <w:p w14:paraId="780FC055"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815" w:type="dxa"/>
            <w:vAlign w:val="center"/>
          </w:tcPr>
          <w:p w14:paraId="0F5263AF"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851" w:type="dxa"/>
            <w:vAlign w:val="center"/>
          </w:tcPr>
          <w:p w14:paraId="66C6EC2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X</w:t>
            </w:r>
          </w:p>
        </w:tc>
        <w:tc>
          <w:tcPr>
            <w:tcW w:w="1559" w:type="dxa"/>
            <w:vAlign w:val="center"/>
          </w:tcPr>
          <w:p w14:paraId="785E0A6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4AC2E046"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Virtual and real worlds are not mapped together</w:t>
            </w:r>
          </w:p>
        </w:tc>
        <w:tc>
          <w:tcPr>
            <w:tcW w:w="1134" w:type="dxa"/>
            <w:vAlign w:val="center"/>
          </w:tcPr>
          <w:p w14:paraId="3122ADD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1A73740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8C08EB">
              <w:rPr>
                <w:rFonts w:asciiTheme="majorBidi" w:hAnsiTheme="majorBidi" w:cstheme="majorBidi"/>
                <w:color w:val="000000" w:themeColor="text1"/>
                <w:sz w:val="16"/>
                <w:szCs w:val="16"/>
              </w:rPr>
              <w:t>√</w:t>
            </w:r>
          </w:p>
        </w:tc>
        <w:tc>
          <w:tcPr>
            <w:tcW w:w="782" w:type="dxa"/>
            <w:vAlign w:val="center"/>
          </w:tcPr>
          <w:p w14:paraId="5A3744D3"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8"/>
                <w:szCs w:val="22"/>
              </w:rPr>
            </w:pPr>
            <w:r w:rsidRPr="008C08EB">
              <w:rPr>
                <w:rFonts w:asciiTheme="majorBidi" w:hAnsiTheme="majorBidi" w:cstheme="majorBidi"/>
                <w:color w:val="000000" w:themeColor="text1"/>
                <w:sz w:val="16"/>
                <w:szCs w:val="16"/>
              </w:rPr>
              <w:t>X</w:t>
            </w:r>
          </w:p>
        </w:tc>
      </w:tr>
      <w:tr w:rsidR="00ED0A79" w:rsidRPr="008C08EB" w14:paraId="3FA5D1CF" w14:textId="77777777" w:rsidTr="00ED0A79">
        <w:trPr>
          <w:trHeight w:val="621"/>
        </w:trPr>
        <w:tc>
          <w:tcPr>
            <w:cnfStyle w:val="001000000000" w:firstRow="0" w:lastRow="0" w:firstColumn="1" w:lastColumn="0" w:oddVBand="0" w:evenVBand="0" w:oddHBand="0" w:evenHBand="0" w:firstRowFirstColumn="0" w:firstRowLastColumn="0" w:lastRowFirstColumn="0" w:lastRowLastColumn="0"/>
            <w:tcW w:w="985" w:type="dxa"/>
            <w:vAlign w:val="center"/>
          </w:tcPr>
          <w:p w14:paraId="755EB089" w14:textId="42A60780" w:rsidR="00A965CF" w:rsidRPr="008C08EB" w:rsidRDefault="00A965CF" w:rsidP="00730642">
            <w:pPr>
              <w:spacing w:line="276" w:lineRule="auto"/>
              <w:jc w:val="center"/>
              <w:rPr>
                <w:rFonts w:asciiTheme="majorBidi" w:hAnsiTheme="majorBidi" w:cstheme="majorBidi"/>
                <w:b w:val="0"/>
                <w:bCs w:val="0"/>
                <w:sz w:val="18"/>
                <w:szCs w:val="18"/>
              </w:rPr>
            </w:pPr>
            <w:r w:rsidRPr="008C08EB">
              <w:rPr>
                <w:rFonts w:asciiTheme="majorBidi" w:hAnsiTheme="majorBidi" w:cstheme="majorBidi"/>
                <w:b w:val="0"/>
                <w:bCs w:val="0"/>
                <w:color w:val="000000" w:themeColor="text1"/>
                <w:sz w:val="16"/>
                <w:szCs w:val="16"/>
              </w:rPr>
              <w:t xml:space="preserve">Empty Museum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Hernández&lt;/Author&gt;&lt;Year&gt;2002&lt;/Year&gt;&lt;RecNum&gt;402&lt;/RecNum&gt;&lt;DisplayText&gt;[15]&lt;/DisplayText&gt;&lt;record&gt;&lt;rec-number&gt;402&lt;/rec-number&gt;&lt;foreign-keys&gt;&lt;key app="EN" db-id="25rzxwaxpt2220ezaxox0r5q202fxr90r0vv" timestamp="1515886229"&gt;402&lt;/key&gt;&lt;/foreign-keys&gt;&lt;ref-type name="Conference Proceedings"&gt;10&lt;/ref-type&gt;&lt;contributors&gt;&lt;authors&gt;&lt;author&gt;Hernández, Luis A&lt;/author&gt;&lt;author&gt;Taibo, Javier&lt;/author&gt;&lt;author&gt;Seoane, Antonio&lt;/author&gt;&lt;/authors&gt;&lt;/contributors&gt;&lt;titles&gt;&lt;title&gt;Empty museum: An immersive walkable VR framework for multiuser interaction and telepresence&lt;/title&gt;&lt;secondary-title&gt;ACM International Workshop on Immersive Telepresence (ITP 2002)&lt;/secondary-title&gt;&lt;/titles&gt;&lt;dates&gt;&lt;year&gt;2002&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15" w:tooltip="Hernández, 2002 #402" w:history="1">
              <w:r w:rsidR="00315323" w:rsidRPr="008C08EB">
                <w:rPr>
                  <w:rFonts w:asciiTheme="majorBidi" w:hAnsiTheme="majorBidi" w:cstheme="majorBidi"/>
                  <w:color w:val="000000" w:themeColor="text1"/>
                  <w:sz w:val="16"/>
                  <w:szCs w:val="16"/>
                </w:rPr>
                <w:t>15</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4CA75DA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VR</w:t>
            </w:r>
          </w:p>
        </w:tc>
        <w:tc>
          <w:tcPr>
            <w:tcW w:w="828" w:type="dxa"/>
            <w:vAlign w:val="center"/>
          </w:tcPr>
          <w:p w14:paraId="4BC16A86"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 xml:space="preserve">√ </w:t>
            </w:r>
            <w:r w:rsidRPr="008C08EB">
              <w:rPr>
                <w:rFonts w:asciiTheme="majorBidi" w:hAnsiTheme="majorBidi" w:cstheme="majorBidi"/>
                <w:color w:val="000000" w:themeColor="text1"/>
                <w:sz w:val="16"/>
                <w:szCs w:val="16"/>
              </w:rPr>
              <w:br/>
              <w:t>with Laptop</w:t>
            </w:r>
          </w:p>
        </w:tc>
        <w:tc>
          <w:tcPr>
            <w:tcW w:w="1028" w:type="dxa"/>
            <w:vAlign w:val="center"/>
          </w:tcPr>
          <w:p w14:paraId="562064C1"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815" w:type="dxa"/>
            <w:vAlign w:val="center"/>
          </w:tcPr>
          <w:p w14:paraId="33C6244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851" w:type="dxa"/>
            <w:vAlign w:val="center"/>
          </w:tcPr>
          <w:p w14:paraId="536B257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1559" w:type="dxa"/>
            <w:vAlign w:val="center"/>
          </w:tcPr>
          <w:p w14:paraId="5089265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38919959"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Only virtual worlds</w:t>
            </w:r>
          </w:p>
        </w:tc>
        <w:tc>
          <w:tcPr>
            <w:tcW w:w="1134" w:type="dxa"/>
            <w:vAlign w:val="center"/>
          </w:tcPr>
          <w:p w14:paraId="44B4C3D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709" w:type="dxa"/>
            <w:vAlign w:val="center"/>
          </w:tcPr>
          <w:p w14:paraId="65C93CF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782" w:type="dxa"/>
            <w:vAlign w:val="center"/>
          </w:tcPr>
          <w:p w14:paraId="7435666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r>
      <w:tr w:rsidR="00ED0A79" w:rsidRPr="008C08EB" w14:paraId="0BFB3BD7" w14:textId="77777777" w:rsidTr="00ED0A79">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985" w:type="dxa"/>
            <w:vAlign w:val="center"/>
          </w:tcPr>
          <w:p w14:paraId="576ED6FA" w14:textId="1A3BB36B" w:rsidR="00A965CF" w:rsidRPr="008C08EB" w:rsidRDefault="00A965CF" w:rsidP="00730642">
            <w:pPr>
              <w:spacing w:line="276" w:lineRule="auto"/>
              <w:jc w:val="center"/>
              <w:rPr>
                <w:rFonts w:asciiTheme="majorBidi" w:hAnsiTheme="majorBidi" w:cstheme="majorBidi"/>
                <w:b w:val="0"/>
                <w:bCs w:val="0"/>
                <w:sz w:val="18"/>
                <w:szCs w:val="18"/>
              </w:rPr>
            </w:pPr>
            <w:r w:rsidRPr="008C08EB">
              <w:rPr>
                <w:rFonts w:asciiTheme="majorBidi" w:hAnsiTheme="majorBidi" w:cstheme="majorBidi"/>
                <w:b w:val="0"/>
                <w:bCs w:val="0"/>
                <w:color w:val="000000" w:themeColor="text1"/>
                <w:sz w:val="16"/>
                <w:szCs w:val="16"/>
              </w:rPr>
              <w:t xml:space="preserve">The Museum Wearabl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Sparacino&lt;/Author&gt;&lt;Year&gt;2002&lt;/Year&gt;&lt;RecNum&gt;128&lt;/RecNum&gt;&lt;DisplayText&gt;[25]&lt;/DisplayText&gt;&lt;record&gt;&lt;rec-number&gt;128&lt;/rec-number&gt;&lt;foreign-keys&gt;&lt;key app="EN" db-id="25rzxwaxpt2220ezaxox0r5q202fxr90r0vv" timestamp="1457367473"&gt;128&lt;/key&gt;&lt;/foreign-keys&gt;&lt;ref-type name="Journal Article"&gt;17&lt;/ref-type&gt;&lt;contributors&gt;&lt;authors&gt;&lt;author&gt;Sparacino, Flavia&lt;/author&gt;&lt;/authors&gt;&lt;/contributors&gt;&lt;titles&gt;&lt;title&gt;The Museum Wearable: Real-Time Sensor-Driven Understanding of Visitors&amp;apos; Interests for Personalized Visually-Augmented Museum Experiences&lt;/title&gt;&lt;/titles&gt;&lt;dates&gt;&lt;year&gt;2002&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5" w:tooltip="Sparacino, 2002 #128" w:history="1">
              <w:r w:rsidR="00315323" w:rsidRPr="008C08EB">
                <w:rPr>
                  <w:rFonts w:asciiTheme="majorBidi" w:hAnsiTheme="majorBidi" w:cstheme="majorBidi"/>
                  <w:color w:val="000000" w:themeColor="text1"/>
                  <w:sz w:val="16"/>
                  <w:szCs w:val="16"/>
                </w:rPr>
                <w:t>25</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523A1A6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AR</w:t>
            </w:r>
          </w:p>
        </w:tc>
        <w:tc>
          <w:tcPr>
            <w:tcW w:w="828" w:type="dxa"/>
            <w:vAlign w:val="center"/>
          </w:tcPr>
          <w:p w14:paraId="1A1486C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 xml:space="preserve">√ </w:t>
            </w:r>
            <w:r w:rsidRPr="008C08EB">
              <w:rPr>
                <w:rFonts w:asciiTheme="majorBidi" w:hAnsiTheme="majorBidi" w:cstheme="majorBidi"/>
                <w:color w:val="000000" w:themeColor="text1"/>
                <w:sz w:val="16"/>
                <w:szCs w:val="16"/>
              </w:rPr>
              <w:br/>
              <w:t>with Laptop and keyboard</w:t>
            </w:r>
          </w:p>
        </w:tc>
        <w:tc>
          <w:tcPr>
            <w:tcW w:w="1028" w:type="dxa"/>
            <w:vAlign w:val="center"/>
          </w:tcPr>
          <w:p w14:paraId="2082C56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tl/>
              </w:rPr>
            </w:pPr>
            <w:r w:rsidRPr="008C08EB">
              <w:rPr>
                <w:rFonts w:asciiTheme="majorBidi" w:hAnsiTheme="majorBidi" w:cstheme="majorBidi"/>
                <w:color w:val="000000" w:themeColor="text1"/>
                <w:sz w:val="16"/>
                <w:szCs w:val="16"/>
              </w:rPr>
              <w:t>√</w:t>
            </w:r>
          </w:p>
        </w:tc>
        <w:tc>
          <w:tcPr>
            <w:tcW w:w="815" w:type="dxa"/>
            <w:vAlign w:val="center"/>
          </w:tcPr>
          <w:p w14:paraId="53DBBCB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851" w:type="dxa"/>
            <w:vAlign w:val="center"/>
          </w:tcPr>
          <w:p w14:paraId="2FE45A9B"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1559" w:type="dxa"/>
            <w:vAlign w:val="center"/>
          </w:tcPr>
          <w:p w14:paraId="6674ABC5"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1134" w:type="dxa"/>
            <w:vAlign w:val="center"/>
          </w:tcPr>
          <w:p w14:paraId="24EE9F0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709" w:type="dxa"/>
            <w:vAlign w:val="center"/>
          </w:tcPr>
          <w:p w14:paraId="7156953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782" w:type="dxa"/>
            <w:vAlign w:val="center"/>
          </w:tcPr>
          <w:p w14:paraId="21A682F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r>
      <w:tr w:rsidR="00ED0A79" w:rsidRPr="008C08EB" w14:paraId="3A24D058" w14:textId="77777777" w:rsidTr="00ED0A79">
        <w:trPr>
          <w:trHeight w:val="611"/>
        </w:trPr>
        <w:tc>
          <w:tcPr>
            <w:cnfStyle w:val="001000000000" w:firstRow="0" w:lastRow="0" w:firstColumn="1" w:lastColumn="0" w:oddVBand="0" w:evenVBand="0" w:oddHBand="0" w:evenHBand="0" w:firstRowFirstColumn="0" w:firstRowLastColumn="0" w:lastRowFirstColumn="0" w:lastRowLastColumn="0"/>
            <w:tcW w:w="985" w:type="dxa"/>
            <w:vAlign w:val="center"/>
          </w:tcPr>
          <w:p w14:paraId="40334F1E" w14:textId="365FA26C" w:rsidR="00A965CF" w:rsidRPr="008C08EB" w:rsidRDefault="00A965CF" w:rsidP="00730642">
            <w:pPr>
              <w:spacing w:line="276" w:lineRule="auto"/>
              <w:jc w:val="center"/>
              <w:rPr>
                <w:rFonts w:asciiTheme="majorBidi" w:hAnsiTheme="majorBidi" w:cstheme="majorBidi"/>
                <w:b w:val="0"/>
                <w:bCs w:val="0"/>
                <w:sz w:val="18"/>
                <w:szCs w:val="18"/>
              </w:rPr>
            </w:pPr>
            <w:r w:rsidRPr="008C08EB">
              <w:rPr>
                <w:rFonts w:asciiTheme="majorBidi" w:hAnsiTheme="majorBidi" w:cstheme="majorBidi"/>
                <w:b w:val="0"/>
                <w:bCs w:val="0"/>
                <w:color w:val="000000" w:themeColor="text1"/>
                <w:sz w:val="16"/>
                <w:szCs w:val="16"/>
              </w:rPr>
              <w:t>ARCHEO</w:t>
            </w:r>
            <w:r w:rsidRPr="008C08EB">
              <w:rPr>
                <w:rFonts w:asciiTheme="majorBidi" w:hAnsiTheme="majorBidi" w:cstheme="majorBidi"/>
                <w:b w:val="0"/>
                <w:bCs w:val="0"/>
                <w:color w:val="000000" w:themeColor="text1"/>
                <w:sz w:val="16"/>
                <w:szCs w:val="16"/>
                <w:rtl/>
              </w:rPr>
              <w:t>-</w:t>
            </w:r>
            <w:r w:rsidRPr="008C08EB">
              <w:rPr>
                <w:rFonts w:asciiTheme="majorBidi" w:hAnsiTheme="majorBidi" w:cstheme="majorBidi"/>
                <w:b w:val="0"/>
                <w:bCs w:val="0"/>
                <w:color w:val="000000" w:themeColor="text1"/>
                <w:sz w:val="16"/>
                <w:szCs w:val="16"/>
              </w:rPr>
              <w:t>GUIDE</w:t>
            </w:r>
            <w:r w:rsidRPr="008C08EB">
              <w:rPr>
                <w:rFonts w:asciiTheme="majorBidi" w:hAnsiTheme="majorBidi" w:cstheme="majorBidi"/>
                <w:b w:val="0"/>
                <w:bCs w:val="0"/>
                <w:color w:val="000000" w:themeColor="text1"/>
                <w:sz w:val="16"/>
                <w:szCs w:val="16"/>
                <w:rtl/>
              </w:rPr>
              <w:t xml:space="preserve"> </w:t>
            </w:r>
            <w:r w:rsidRPr="008C08EB">
              <w:rPr>
                <w:rFonts w:asciiTheme="majorBidi" w:hAnsiTheme="majorBidi" w:cstheme="majorBidi"/>
                <w:b w:val="0"/>
                <w:bCs w:val="0"/>
                <w:color w:val="000000" w:themeColor="text1"/>
                <w:sz w:val="16"/>
                <w:szCs w:val="16"/>
              </w:rPr>
              <w:t xml:space="preserv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Vlahakis&lt;/Author&gt;&lt;Year&gt;2002&lt;/Year&gt;&lt;RecNum&gt;48&lt;/RecNum&gt;&lt;DisplayText&gt;[22]&lt;/DisplayText&gt;&lt;record&gt;&lt;rec-number&gt;48&lt;/rec-number&gt;&lt;foreign-keys&gt;&lt;key app="EN" db-id="25rzxwaxpt2220ezaxox0r5q202fxr90r0vv" timestamp="1447265862"&gt;48&lt;/key&gt;&lt;/foreign-keys&gt;&lt;ref-type name="Journal Article"&gt;17&lt;/ref-type&gt;&lt;contributors&gt;&lt;authors&gt;&lt;author&gt;Vlahakis, Vassilios&lt;/author&gt;&lt;author&gt;Ioannidis, Nikolaos&lt;/author&gt;&lt;author&gt;Karigiannis, John&lt;/author&gt;&lt;author&gt;Tsotros, Manolis&lt;/author&gt;&lt;author&gt;Gounaris, Michael&lt;/author&gt;&lt;author&gt;Stricker, Didier&lt;/author&gt;&lt;author&gt;Gleue, Tim&lt;/author&gt;&lt;author&gt;Daehne, Patrick&lt;/author&gt;&lt;author&gt;Almeida, Luís&lt;/author&gt;&lt;/authors&gt;&lt;/contributors&gt;&lt;titles&gt;&lt;title&gt;Archeoguide: an augmented reality guide for archaeological sites&lt;/title&gt;&lt;secondary-title&gt;IEEE Computer Graphics and Applications&lt;/secondary-title&gt;&lt;/titles&gt;&lt;periodical&gt;&lt;full-title&gt;IEEE Computer Graphics and Applications&lt;/full-title&gt;&lt;/periodical&gt;&lt;pages&gt;52-60&lt;/pages&gt;&lt;number&gt;5&lt;/number&gt;&lt;dates&gt;&lt;year&gt;2002&lt;/year&gt;&lt;/dates&gt;&lt;isbn&gt;0272-1716&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2" w:tooltip="Vlahakis, 2002 #48" w:history="1">
              <w:r w:rsidR="00315323" w:rsidRPr="008C08EB">
                <w:rPr>
                  <w:rFonts w:asciiTheme="majorBidi" w:hAnsiTheme="majorBidi" w:cstheme="majorBidi"/>
                  <w:color w:val="000000" w:themeColor="text1"/>
                  <w:sz w:val="16"/>
                  <w:szCs w:val="16"/>
                </w:rPr>
                <w:t>22</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0B6F0B9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AR</w:t>
            </w:r>
          </w:p>
        </w:tc>
        <w:tc>
          <w:tcPr>
            <w:tcW w:w="828" w:type="dxa"/>
            <w:vAlign w:val="center"/>
          </w:tcPr>
          <w:p w14:paraId="3E1C639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 xml:space="preserve">√ </w:t>
            </w:r>
            <w:r w:rsidRPr="008C08EB">
              <w:rPr>
                <w:rFonts w:asciiTheme="majorBidi" w:hAnsiTheme="majorBidi" w:cstheme="majorBidi"/>
                <w:color w:val="000000" w:themeColor="text1"/>
                <w:sz w:val="16"/>
                <w:szCs w:val="16"/>
              </w:rPr>
              <w:br/>
              <w:t>with Laptop</w:t>
            </w:r>
          </w:p>
        </w:tc>
        <w:tc>
          <w:tcPr>
            <w:tcW w:w="1028" w:type="dxa"/>
            <w:vAlign w:val="center"/>
          </w:tcPr>
          <w:p w14:paraId="6225797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52B27DE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one way)</w:t>
            </w:r>
          </w:p>
        </w:tc>
        <w:tc>
          <w:tcPr>
            <w:tcW w:w="815" w:type="dxa"/>
            <w:vAlign w:val="center"/>
          </w:tcPr>
          <w:p w14:paraId="2494404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851" w:type="dxa"/>
            <w:vAlign w:val="center"/>
          </w:tcPr>
          <w:p w14:paraId="6672192A"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tl/>
              </w:rPr>
            </w:pPr>
            <w:r w:rsidRPr="008C08EB">
              <w:rPr>
                <w:rFonts w:asciiTheme="majorBidi" w:hAnsiTheme="majorBidi" w:cstheme="majorBidi"/>
                <w:color w:val="000000" w:themeColor="text1"/>
                <w:sz w:val="16"/>
                <w:szCs w:val="16"/>
              </w:rPr>
              <w:t>X</w:t>
            </w:r>
          </w:p>
        </w:tc>
        <w:tc>
          <w:tcPr>
            <w:tcW w:w="1559" w:type="dxa"/>
            <w:vAlign w:val="center"/>
          </w:tcPr>
          <w:p w14:paraId="423C3D6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1134" w:type="dxa"/>
            <w:vAlign w:val="center"/>
          </w:tcPr>
          <w:p w14:paraId="1C0C1D11"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709" w:type="dxa"/>
            <w:vAlign w:val="center"/>
          </w:tcPr>
          <w:p w14:paraId="17C3D2B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782" w:type="dxa"/>
            <w:vAlign w:val="center"/>
          </w:tcPr>
          <w:p w14:paraId="4E76AF0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r>
      <w:tr w:rsidR="00ED0A79" w:rsidRPr="008C08EB" w14:paraId="30C22F39" w14:textId="77777777" w:rsidTr="00ED0A79">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985" w:type="dxa"/>
            <w:vAlign w:val="center"/>
          </w:tcPr>
          <w:p w14:paraId="31599A09" w14:textId="669AE2D3" w:rsidR="00A965CF" w:rsidRPr="008C08EB" w:rsidRDefault="00A965CF" w:rsidP="00730642">
            <w:pPr>
              <w:spacing w:line="276" w:lineRule="auto"/>
              <w:jc w:val="center"/>
              <w:rPr>
                <w:rFonts w:asciiTheme="majorBidi" w:hAnsiTheme="majorBidi" w:cstheme="majorBidi"/>
                <w:b w:val="0"/>
                <w:bCs w:val="0"/>
                <w:sz w:val="18"/>
                <w:szCs w:val="18"/>
              </w:rPr>
            </w:pPr>
            <w:proofErr w:type="spellStart"/>
            <w:r w:rsidRPr="008C08EB">
              <w:rPr>
                <w:rFonts w:asciiTheme="majorBidi" w:hAnsiTheme="majorBidi" w:cstheme="majorBidi"/>
                <w:b w:val="0"/>
                <w:bCs w:val="0"/>
                <w:color w:val="000000" w:themeColor="text1"/>
                <w:sz w:val="16"/>
                <w:szCs w:val="16"/>
              </w:rPr>
              <w:t>TableTopAR</w:t>
            </w:r>
            <w:proofErr w:type="spellEnd"/>
            <w:r w:rsidRPr="008C08EB">
              <w:rPr>
                <w:rFonts w:asciiTheme="majorBidi" w:hAnsiTheme="majorBidi" w:cstheme="majorBidi"/>
                <w:b w:val="0"/>
                <w:bCs w:val="0"/>
                <w:color w:val="000000" w:themeColor="text1"/>
                <w:sz w:val="16"/>
                <w:szCs w:val="16"/>
              </w:rPr>
              <w:t xml:space="preserv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White&lt;/Author&gt;&lt;Year&gt;2003&lt;/Year&gt;&lt;RecNum&gt;400&lt;/RecNum&gt;&lt;DisplayText&gt;[30]&lt;/DisplayText&gt;&lt;record&gt;&lt;rec-number&gt;400&lt;/rec-number&gt;&lt;foreign-keys&gt;&lt;key app="EN" db-id="25rzxwaxpt2220ezaxox0r5q202fxr90r0vv" timestamp="1515885594"&gt;400&lt;/key&gt;&lt;/foreign-keys&gt;&lt;ref-type name="Conference Proceedings"&gt;10&lt;/ref-type&gt;&lt;contributors&gt;&lt;authors&gt;&lt;author&gt;White, M&lt;/author&gt;&lt;author&gt;Liarokapis, F&lt;/author&gt;&lt;author&gt;Darcy, J&lt;/author&gt;&lt;author&gt;Mourkoussis, N&lt;/author&gt;&lt;author&gt;Petridis, P&lt;/author&gt;&lt;author&gt;Lister, PF&lt;/author&gt;&lt;/authors&gt;&lt;/contributors&gt;&lt;titles&gt;&lt;title&gt;Augmented reality for museum artefact visualization&lt;/title&gt;&lt;secondary-title&gt;Proceedings of the 4th Irish Workshop on Computer Graphics, Eurographics Ireland Chapter&lt;/secondary-title&gt;&lt;/titles&gt;&lt;pages&gt;75-80&lt;/pages&gt;&lt;dates&gt;&lt;year&gt;2003&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0" w:tooltip="White, 2003 #400" w:history="1">
              <w:r w:rsidR="00315323" w:rsidRPr="008C08EB">
                <w:rPr>
                  <w:rFonts w:asciiTheme="majorBidi" w:hAnsiTheme="majorBidi" w:cstheme="majorBidi"/>
                  <w:color w:val="000000" w:themeColor="text1"/>
                  <w:sz w:val="16"/>
                  <w:szCs w:val="16"/>
                </w:rPr>
                <w:t>30</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55770B7B"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AR</w:t>
            </w:r>
          </w:p>
        </w:tc>
        <w:tc>
          <w:tcPr>
            <w:tcW w:w="828" w:type="dxa"/>
            <w:vAlign w:val="center"/>
          </w:tcPr>
          <w:p w14:paraId="53006113"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1028" w:type="dxa"/>
            <w:vAlign w:val="center"/>
          </w:tcPr>
          <w:p w14:paraId="5098E54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149FAFC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one way)</w:t>
            </w:r>
          </w:p>
        </w:tc>
        <w:tc>
          <w:tcPr>
            <w:tcW w:w="815" w:type="dxa"/>
            <w:vAlign w:val="center"/>
          </w:tcPr>
          <w:p w14:paraId="4D28265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851" w:type="dxa"/>
            <w:vAlign w:val="center"/>
          </w:tcPr>
          <w:p w14:paraId="18547DE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1559" w:type="dxa"/>
            <w:vAlign w:val="center"/>
          </w:tcPr>
          <w:p w14:paraId="7C6FB32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w:t>
            </w:r>
          </w:p>
        </w:tc>
        <w:tc>
          <w:tcPr>
            <w:tcW w:w="1134" w:type="dxa"/>
            <w:vAlign w:val="center"/>
          </w:tcPr>
          <w:p w14:paraId="6438D90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709" w:type="dxa"/>
            <w:vAlign w:val="center"/>
          </w:tcPr>
          <w:p w14:paraId="73E9BC2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c>
          <w:tcPr>
            <w:tcW w:w="782" w:type="dxa"/>
            <w:vAlign w:val="center"/>
          </w:tcPr>
          <w:p w14:paraId="68E4E8C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8"/>
                <w:szCs w:val="18"/>
              </w:rPr>
            </w:pPr>
            <w:r w:rsidRPr="008C08EB">
              <w:rPr>
                <w:rFonts w:asciiTheme="majorBidi" w:hAnsiTheme="majorBidi" w:cstheme="majorBidi"/>
                <w:color w:val="000000" w:themeColor="text1"/>
                <w:sz w:val="16"/>
                <w:szCs w:val="16"/>
              </w:rPr>
              <w:t>X</w:t>
            </w:r>
          </w:p>
        </w:tc>
      </w:tr>
      <w:tr w:rsidR="00ED0A79" w:rsidRPr="008C08EB" w14:paraId="3BEA063F" w14:textId="77777777" w:rsidTr="00ED0A79">
        <w:trPr>
          <w:trHeight w:val="665"/>
        </w:trPr>
        <w:tc>
          <w:tcPr>
            <w:cnfStyle w:val="001000000000" w:firstRow="0" w:lastRow="0" w:firstColumn="1" w:lastColumn="0" w:oddVBand="0" w:evenVBand="0" w:oddHBand="0" w:evenHBand="0" w:firstRowFirstColumn="0" w:firstRowLastColumn="0" w:lastRowFirstColumn="0" w:lastRowLastColumn="0"/>
            <w:tcW w:w="985" w:type="dxa"/>
            <w:vAlign w:val="center"/>
          </w:tcPr>
          <w:p w14:paraId="249A61E5" w14:textId="6EAF32D2"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MR SEA CREATURES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Hughes&lt;/Author&gt;&lt;Year&gt;2004&lt;/Year&gt;&lt;RecNum&gt;43&lt;/RecNum&gt;&lt;DisplayText&gt;[31]&lt;/DisplayText&gt;&lt;record&gt;&lt;rec-number&gt;43&lt;/rec-number&gt;&lt;foreign-keys&gt;&lt;key app="EN" db-id="25rzxwaxpt2220ezaxox0r5q202fxr90r0vv" timestamp="1447085469"&gt;43&lt;/key&gt;&lt;/foreign-keys&gt;&lt;ref-type name="Conference Proceedings"&gt;10&lt;/ref-type&gt;&lt;contributors&gt;&lt;authors&gt;&lt;author&gt;Hughes, Charles E&lt;/author&gt;&lt;author&gt;Smith, Eileen&lt;/author&gt;&lt;author&gt;Stapleton, CB&lt;/author&gt;&lt;author&gt;Hughes, Darin E&lt;/author&gt;&lt;/authors&gt;&lt;/contributors&gt;&lt;titles&gt;&lt;title&gt;Augmenting museum experiences with mixed reality&lt;/title&gt;&lt;secondary-title&gt;Proceedings of KSCE 2004&lt;/secondary-title&gt;&lt;/titles&gt;&lt;pages&gt;22-24&lt;/pages&gt;&lt;dates&gt;&lt;year&gt;2004&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1" w:tooltip="Hughes, 2004 #43" w:history="1">
              <w:r w:rsidR="00315323" w:rsidRPr="008C08EB">
                <w:rPr>
                  <w:rFonts w:asciiTheme="majorBidi" w:hAnsiTheme="majorBidi" w:cstheme="majorBidi"/>
                  <w:color w:val="000000" w:themeColor="text1"/>
                  <w:sz w:val="16"/>
                  <w:szCs w:val="16"/>
                </w:rPr>
                <w:t>31</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51AA4CE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AR</w:t>
            </w:r>
          </w:p>
        </w:tc>
        <w:tc>
          <w:tcPr>
            <w:tcW w:w="828" w:type="dxa"/>
            <w:vAlign w:val="center"/>
          </w:tcPr>
          <w:p w14:paraId="0D553B66"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19D466B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04761A5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41DDE9A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559" w:type="dxa"/>
            <w:vAlign w:val="center"/>
          </w:tcPr>
          <w:p w14:paraId="7959884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134" w:type="dxa"/>
            <w:vAlign w:val="center"/>
          </w:tcPr>
          <w:p w14:paraId="7ACDF91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4ADAA7F9"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82" w:type="dxa"/>
            <w:vAlign w:val="center"/>
          </w:tcPr>
          <w:p w14:paraId="416ADE96"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8C08EB">
              <w:rPr>
                <w:rFonts w:asciiTheme="majorBidi" w:hAnsiTheme="majorBidi" w:cstheme="majorBidi"/>
                <w:color w:val="000000" w:themeColor="text1"/>
                <w:sz w:val="16"/>
                <w:szCs w:val="16"/>
              </w:rPr>
              <w:t>√</w:t>
            </w:r>
          </w:p>
        </w:tc>
      </w:tr>
      <w:tr w:rsidR="00ED0A79" w:rsidRPr="008C08EB" w14:paraId="00F521F5" w14:textId="77777777" w:rsidTr="00ED0A7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985" w:type="dxa"/>
            <w:vAlign w:val="center"/>
          </w:tcPr>
          <w:p w14:paraId="1BFE6BFE" w14:textId="3EEEF866"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proofErr w:type="spellStart"/>
            <w:r w:rsidRPr="008C08EB">
              <w:rPr>
                <w:rFonts w:asciiTheme="majorBidi" w:hAnsiTheme="majorBidi" w:cstheme="majorBidi"/>
                <w:b w:val="0"/>
                <w:bCs w:val="0"/>
                <w:color w:val="000000" w:themeColor="text1"/>
                <w:sz w:val="16"/>
                <w:szCs w:val="16"/>
              </w:rPr>
              <w:t>MiRA</w:t>
            </w:r>
            <w:proofErr w:type="spellEnd"/>
            <w:r w:rsidRPr="008C08EB">
              <w:rPr>
                <w:rFonts w:asciiTheme="majorBidi" w:hAnsiTheme="majorBidi" w:cstheme="majorBidi"/>
                <w:b w:val="0"/>
                <w:bCs w:val="0"/>
                <w:color w:val="000000" w:themeColor="text1"/>
                <w:sz w:val="16"/>
                <w:szCs w:val="16"/>
              </w:rPr>
              <w:t xml:space="preserv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Holz&lt;/Author&gt;&lt;Year&gt;2006&lt;/Year&gt;&lt;RecNum&gt;408&lt;/RecNum&gt;&lt;DisplayText&gt;[32]&lt;/DisplayText&gt;&lt;record&gt;&lt;rec-number&gt;408&lt;/rec-number&gt;&lt;foreign-keys&gt;&lt;key app="EN" db-id="25rzxwaxpt2220ezaxox0r5q202fxr90r0vv" timestamp="1515888851"&gt;408&lt;/key&gt;&lt;/foreign-keys&gt;&lt;ref-type name="Conference Proceedings"&gt;10&lt;/ref-type&gt;&lt;contributors&gt;&lt;authors&gt;&lt;author&gt;Holz, Thomas&lt;/author&gt;&lt;author&gt;Dragone, Mauro&lt;/author&gt;&lt;author&gt;O’Hare, Gregory MP&lt;/author&gt;&lt;author&gt;Martin, Alan&lt;/author&gt;&lt;author&gt;Duffy, Brian R&lt;/author&gt;&lt;/authors&gt;&lt;/contributors&gt;&lt;titles&gt;&lt;title&gt;Mixed reality agents as museum guides&lt;/title&gt;&lt;secondary-title&gt;ABSHL’06: Agent-Based Systems for Human Learning, AAMAS 2006 Workshop&lt;/secondary-title&gt;&lt;/titles&gt;&lt;dates&gt;&lt;year&gt;2006&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2" w:tooltip="Holz, 2006 #408" w:history="1">
              <w:r w:rsidR="00315323" w:rsidRPr="008C08EB">
                <w:rPr>
                  <w:rFonts w:asciiTheme="majorBidi" w:hAnsiTheme="majorBidi" w:cstheme="majorBidi"/>
                  <w:color w:val="000000" w:themeColor="text1"/>
                  <w:sz w:val="16"/>
                  <w:szCs w:val="16"/>
                </w:rPr>
                <w:t>32</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0A819F3B"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AR</w:t>
            </w:r>
          </w:p>
        </w:tc>
        <w:tc>
          <w:tcPr>
            <w:tcW w:w="828" w:type="dxa"/>
            <w:vAlign w:val="center"/>
          </w:tcPr>
          <w:p w14:paraId="29C6578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028" w:type="dxa"/>
            <w:vAlign w:val="center"/>
          </w:tcPr>
          <w:p w14:paraId="3917A4C3"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5B18AFD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5D1DE31B"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5E9E5826"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134" w:type="dxa"/>
            <w:vAlign w:val="center"/>
          </w:tcPr>
          <w:p w14:paraId="7BA8A5B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0FEB07C6"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4695EEC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6D850A86" w14:textId="77777777" w:rsidTr="00ED0A79">
        <w:trPr>
          <w:trHeight w:val="674"/>
        </w:trPr>
        <w:tc>
          <w:tcPr>
            <w:cnfStyle w:val="001000000000" w:firstRow="0" w:lastRow="0" w:firstColumn="1" w:lastColumn="0" w:oddVBand="0" w:evenVBand="0" w:oddHBand="0" w:evenHBand="0" w:firstRowFirstColumn="0" w:firstRowLastColumn="0" w:lastRowFirstColumn="0" w:lastRowLastColumn="0"/>
            <w:tcW w:w="985" w:type="dxa"/>
            <w:vAlign w:val="center"/>
          </w:tcPr>
          <w:p w14:paraId="57245E30" w14:textId="412497DC"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3-D Museum Guid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Okuma&lt;/Author&gt;&lt;Year&gt;2007&lt;/Year&gt;&lt;RecNum&gt;394&lt;/RecNum&gt;&lt;DisplayText&gt;[35]&lt;/DisplayText&gt;&lt;record&gt;&lt;rec-number&gt;394&lt;/rec-number&gt;&lt;foreign-keys&gt;&lt;key app="EN" db-id="25rzxwaxpt2220ezaxox0r5q202fxr90r0vv" timestamp="1515866490"&gt;394&lt;/key&gt;&lt;/foreign-keys&gt;&lt;ref-type name="Conference Proceedings"&gt;10&lt;/ref-type&gt;&lt;contributors&gt;&lt;authors&gt;&lt;author&gt;Okuma, Takashi&lt;/author&gt;&lt;author&gt;Kourogi, Masakatsu&lt;/author&gt;&lt;author&gt;Sakata, Nobuchika&lt;/author&gt;&lt;author&gt;Kurata, Takeshi&lt;/author&gt;&lt;/authors&gt;&lt;/contributors&gt;&lt;titles&gt;&lt;title&gt;A pilot user study on 3-d museum guide with route recommendation using a sustainable positioning system&lt;/title&gt;&lt;secondary-title&gt;Control, Automation and Systems, 2007. ICCAS&amp;apos;07. International Conference on&lt;/secondary-title&gt;&lt;/titles&gt;&lt;pages&gt;749-753&lt;/pages&gt;&lt;dates&gt;&lt;year&gt;2007&lt;/year&gt;&lt;/dates&gt;&lt;publisher&gt;IEEE&lt;/publisher&gt;&lt;isbn&gt;8995003863&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5" w:tooltip="Okuma, 2007 #394" w:history="1">
              <w:r w:rsidR="00315323" w:rsidRPr="008C08EB">
                <w:rPr>
                  <w:rFonts w:asciiTheme="majorBidi" w:hAnsiTheme="majorBidi" w:cstheme="majorBidi"/>
                  <w:color w:val="000000" w:themeColor="text1"/>
                  <w:sz w:val="16"/>
                  <w:szCs w:val="16"/>
                </w:rPr>
                <w:t>35</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293E3B6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None</w:t>
            </w:r>
          </w:p>
        </w:tc>
        <w:tc>
          <w:tcPr>
            <w:tcW w:w="828" w:type="dxa"/>
            <w:vAlign w:val="center"/>
          </w:tcPr>
          <w:p w14:paraId="53795C7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 xml:space="preserve">√ </w:t>
            </w:r>
            <w:r w:rsidRPr="008C08EB">
              <w:rPr>
                <w:rFonts w:asciiTheme="majorBidi" w:eastAsia="MingLiU" w:hAnsiTheme="majorBidi" w:cstheme="majorBidi"/>
                <w:color w:val="000000" w:themeColor="text1"/>
                <w:sz w:val="16"/>
                <w:szCs w:val="16"/>
              </w:rPr>
              <w:br/>
            </w:r>
            <w:r w:rsidRPr="008C08EB">
              <w:rPr>
                <w:rFonts w:asciiTheme="majorBidi" w:hAnsiTheme="majorBidi" w:cstheme="majorBidi"/>
                <w:color w:val="000000" w:themeColor="text1"/>
                <w:sz w:val="16"/>
                <w:szCs w:val="16"/>
              </w:rPr>
              <w:t>with Hand-held PC</w:t>
            </w:r>
          </w:p>
        </w:tc>
        <w:tc>
          <w:tcPr>
            <w:tcW w:w="1028" w:type="dxa"/>
            <w:vAlign w:val="center"/>
          </w:tcPr>
          <w:p w14:paraId="71DD4C1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51BC3EA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e way)</w:t>
            </w:r>
          </w:p>
        </w:tc>
        <w:tc>
          <w:tcPr>
            <w:tcW w:w="815" w:type="dxa"/>
            <w:vAlign w:val="center"/>
          </w:tcPr>
          <w:p w14:paraId="3DBB9C80"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616FB78F"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15E1D9B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134" w:type="dxa"/>
            <w:vAlign w:val="center"/>
          </w:tcPr>
          <w:p w14:paraId="146A297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r w:rsidRPr="008C08EB">
              <w:rPr>
                <w:rFonts w:asciiTheme="majorBidi" w:hAnsiTheme="majorBidi" w:cstheme="majorBidi"/>
                <w:color w:val="000000" w:themeColor="text1"/>
                <w:sz w:val="16"/>
                <w:szCs w:val="16"/>
              </w:rPr>
              <w:br/>
              <w:t>On handheld PC</w:t>
            </w:r>
          </w:p>
        </w:tc>
        <w:tc>
          <w:tcPr>
            <w:tcW w:w="709" w:type="dxa"/>
            <w:vAlign w:val="center"/>
          </w:tcPr>
          <w:p w14:paraId="47C6320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1979B79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647CFF19" w14:textId="77777777" w:rsidTr="00ED0A79">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985" w:type="dxa"/>
            <w:vAlign w:val="center"/>
          </w:tcPr>
          <w:p w14:paraId="23F19B63" w14:textId="77777777" w:rsidR="00A965CF" w:rsidRPr="008C08EB" w:rsidRDefault="00A965CF" w:rsidP="00921B41">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Museum Guide Through Annotations</w:t>
            </w:r>
          </w:p>
          <w:p w14:paraId="06E2DD3D" w14:textId="234484BC"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Aracena-Pizarro&lt;/Author&gt;&lt;Year&gt;2010&lt;/Year&gt;&lt;RecNum&gt;409&lt;/RecNum&gt;&lt;DisplayText&gt;[34]&lt;/DisplayText&gt;&lt;record&gt;&lt;rec-number&gt;409&lt;/rec-number&gt;&lt;foreign-keys&gt;&lt;key app="EN" db-id="25rzxwaxpt2220ezaxox0r5q202fxr90r0vv" timestamp="1515889179"&gt;409&lt;/key&gt;&lt;/foreign-keys&gt;&lt;ref-type name="Journal Article"&gt;17&lt;/ref-type&gt;&lt;contributors&gt;&lt;authors&gt;&lt;author&gt;Aracena-Pizarro, Diego&lt;/author&gt;&lt;author&gt;Mamani-Castro, Jovanna&lt;/author&gt;&lt;/authors&gt;&lt;/contributors&gt;&lt;titles&gt;&lt;title&gt;Museum guide through annotations using augmented reality&lt;/title&gt;&lt;/titles&gt;&lt;dates&gt;&lt;year&gt;2010&lt;/year&gt;&lt;/dates&gt;&lt;isbn&gt;8086943860&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4" w:tooltip="Aracena-Pizarro, 2010 #409" w:history="1">
              <w:r w:rsidR="00315323" w:rsidRPr="008C08EB">
                <w:rPr>
                  <w:rFonts w:asciiTheme="majorBidi" w:hAnsiTheme="majorBidi" w:cstheme="majorBidi"/>
                  <w:color w:val="000000" w:themeColor="text1"/>
                  <w:sz w:val="16"/>
                  <w:szCs w:val="16"/>
                </w:rPr>
                <w:t>34</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484E307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AR</w:t>
            </w:r>
          </w:p>
        </w:tc>
        <w:tc>
          <w:tcPr>
            <w:tcW w:w="828" w:type="dxa"/>
            <w:vAlign w:val="center"/>
          </w:tcPr>
          <w:p w14:paraId="7AA56398"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028" w:type="dxa"/>
            <w:vAlign w:val="center"/>
          </w:tcPr>
          <w:p w14:paraId="35EACAC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0B72519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e way)</w:t>
            </w:r>
          </w:p>
        </w:tc>
        <w:tc>
          <w:tcPr>
            <w:tcW w:w="815" w:type="dxa"/>
            <w:vAlign w:val="center"/>
          </w:tcPr>
          <w:p w14:paraId="3BB00BA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6BBB052A"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00C208C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134" w:type="dxa"/>
            <w:vAlign w:val="center"/>
          </w:tcPr>
          <w:p w14:paraId="2ED6AE8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7CF33A4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1A0FA015"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3CB531A7" w14:textId="77777777" w:rsidTr="00ED0A79">
        <w:trPr>
          <w:trHeight w:val="674"/>
        </w:trPr>
        <w:tc>
          <w:tcPr>
            <w:cnfStyle w:val="001000000000" w:firstRow="0" w:lastRow="0" w:firstColumn="1" w:lastColumn="0" w:oddVBand="0" w:evenVBand="0" w:oddHBand="0" w:evenHBand="0" w:firstRowFirstColumn="0" w:firstRowLastColumn="0" w:lastRowFirstColumn="0" w:lastRowLastColumn="0"/>
            <w:tcW w:w="985" w:type="dxa"/>
            <w:vAlign w:val="center"/>
          </w:tcPr>
          <w:p w14:paraId="2A534823" w14:textId="0171BDC7"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Digital Display Cas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Kajinami&lt;/Author&gt;&lt;Year&gt;2010&lt;/Year&gt;&lt;RecNum&gt;405&lt;/RecNum&gt;&lt;DisplayText&gt;[36]&lt;/DisplayText&gt;&lt;record&gt;&lt;rec-number&gt;405&lt;/rec-number&gt;&lt;foreign-keys&gt;&lt;key app="EN" db-id="25rzxwaxpt2220ezaxox0r5q202fxr90r0vv" timestamp="1515887536"&gt;405&lt;/key&gt;&lt;/foreign-keys&gt;&lt;ref-type name="Conference Proceedings"&gt;10&lt;/ref-type&gt;&lt;contributors&gt;&lt;authors&gt;&lt;author&gt;Kajinami, Takashi&lt;/author&gt;&lt;author&gt;Hayashi, Oribe&lt;/author&gt;&lt;author&gt;Narumi, Takuji&lt;/author&gt;&lt;author&gt;Tanikawa, Tomohiro&lt;/author&gt;&lt;author&gt;Hirose, Michitaka&lt;/author&gt;&lt;/authors&gt;&lt;/contributors&gt;&lt;titles&gt;&lt;title&gt;Digital Display Case: Museum exhibition system to convey background information about exhibits&lt;/title&gt;&lt;secondary-title&gt;Virtual Systems and Multimedia (VSMM), 2010 16th International Conference on&lt;/secondary-title&gt;&lt;/titles&gt;&lt;pages&gt;230-233&lt;/pages&gt;&lt;dates&gt;&lt;year&gt;2010&lt;/year&gt;&lt;/dates&gt;&lt;publisher&gt;IEEE&lt;/publisher&gt;&lt;isbn&gt;142449026X&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6" w:tooltip="Kajinami, 2010 #405" w:history="1">
              <w:r w:rsidR="00315323" w:rsidRPr="008C08EB">
                <w:rPr>
                  <w:rFonts w:asciiTheme="majorBidi" w:hAnsiTheme="majorBidi" w:cstheme="majorBidi"/>
                  <w:color w:val="000000" w:themeColor="text1"/>
                  <w:sz w:val="16"/>
                  <w:szCs w:val="16"/>
                </w:rPr>
                <w:t>36</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5803295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None</w:t>
            </w:r>
          </w:p>
        </w:tc>
        <w:tc>
          <w:tcPr>
            <w:tcW w:w="828" w:type="dxa"/>
            <w:vAlign w:val="center"/>
          </w:tcPr>
          <w:p w14:paraId="0C55415A"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028" w:type="dxa"/>
            <w:vAlign w:val="center"/>
          </w:tcPr>
          <w:p w14:paraId="3DB8D84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774D4F8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e way)</w:t>
            </w:r>
          </w:p>
        </w:tc>
        <w:tc>
          <w:tcPr>
            <w:tcW w:w="815" w:type="dxa"/>
            <w:vAlign w:val="center"/>
          </w:tcPr>
          <w:p w14:paraId="6BF0583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7E75FB8A"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0F3FE62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134" w:type="dxa"/>
            <w:vAlign w:val="center"/>
          </w:tcPr>
          <w:p w14:paraId="216E2EB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1B03825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70AD201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6D653E7F" w14:textId="77777777" w:rsidTr="00ED0A79">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985" w:type="dxa"/>
            <w:vAlign w:val="center"/>
          </w:tcPr>
          <w:p w14:paraId="0E3EB3F4" w14:textId="29C9A6FC"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Wide FOV Displays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Yamazaki&lt;/Author&gt;&lt;Year&gt;2010&lt;/Year&gt;&lt;RecNum&gt;403&lt;/RecNum&gt;&lt;DisplayText&gt;[16]&lt;/DisplayText&gt;&lt;record&gt;&lt;rec-number&gt;403&lt;/rec-number&gt;&lt;foreign-keys&gt;&lt;key app="EN" db-id="25rzxwaxpt2220ezaxox0r5q202fxr90r0vv" timestamp="1515886590"&gt;403&lt;/key&gt;&lt;/foreign-keys&gt;&lt;ref-type name="Conference Proceedings"&gt;10&lt;/ref-type&gt;&lt;contributors&gt;&lt;authors&gt;&lt;author&gt;Yamazaki, Mitsuhiko&lt;/author&gt;&lt;author&gt;Kasada, Kazuhiro&lt;/author&gt;&lt;author&gt;Hayashi, Oribe&lt;/author&gt;&lt;author&gt;Narumi, Takuji&lt;/author&gt;&lt;author&gt;Tanikawa, Tomohiro&lt;/author&gt;&lt;author&gt;Hirose, Michitaka&lt;/author&gt;&lt;/authors&gt;&lt;/contributors&gt;&lt;titles&gt;&lt;title&gt;Wide FOV Displays for Digital Museum&lt;/title&gt;&lt;secondary-title&gt;Virtual Systems and Multimedia (VSMM), 2010 16th International Conference on&lt;/secondary-title&gt;&lt;/titles&gt;&lt;pages&gt;63-68&lt;/pages&gt;&lt;dates&gt;&lt;year&gt;2010&lt;/year&gt;&lt;/dates&gt;&lt;publisher&gt;IEEE&lt;/publisher&gt;&lt;isbn&gt;142449026X&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16" w:tooltip="Yamazaki, 2010 #403" w:history="1">
              <w:r w:rsidR="00315323" w:rsidRPr="008C08EB">
                <w:rPr>
                  <w:rFonts w:asciiTheme="majorBidi" w:hAnsiTheme="majorBidi" w:cstheme="majorBidi"/>
                  <w:color w:val="000000" w:themeColor="text1"/>
                  <w:sz w:val="16"/>
                  <w:szCs w:val="16"/>
                </w:rPr>
                <w:t>16</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168A5AC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54C9548A"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4ABD209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54979D9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e way)</w:t>
            </w:r>
          </w:p>
        </w:tc>
        <w:tc>
          <w:tcPr>
            <w:tcW w:w="815" w:type="dxa"/>
            <w:vAlign w:val="center"/>
          </w:tcPr>
          <w:p w14:paraId="5784884F"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126E273A"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26E39E75"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134" w:type="dxa"/>
            <w:vAlign w:val="center"/>
          </w:tcPr>
          <w:p w14:paraId="0542C5C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6DAAEE0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82" w:type="dxa"/>
            <w:vAlign w:val="center"/>
          </w:tcPr>
          <w:p w14:paraId="517AC1AF"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2875F25D" w14:textId="77777777" w:rsidTr="00ED0A79">
        <w:trPr>
          <w:trHeight w:val="503"/>
        </w:trPr>
        <w:tc>
          <w:tcPr>
            <w:cnfStyle w:val="001000000000" w:firstRow="0" w:lastRow="0" w:firstColumn="1" w:lastColumn="0" w:oddVBand="0" w:evenVBand="0" w:oddHBand="0" w:evenHBand="0" w:firstRowFirstColumn="0" w:firstRowLastColumn="0" w:lastRowFirstColumn="0" w:lastRowLastColumn="0"/>
            <w:tcW w:w="985" w:type="dxa"/>
            <w:vAlign w:val="center"/>
          </w:tcPr>
          <w:p w14:paraId="601B8BDD" w14:textId="789D866B"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proofErr w:type="spellStart"/>
            <w:r w:rsidRPr="008C08EB">
              <w:rPr>
                <w:rFonts w:asciiTheme="majorBidi" w:hAnsiTheme="majorBidi" w:cstheme="majorBidi"/>
                <w:b w:val="0"/>
                <w:bCs w:val="0"/>
                <w:color w:val="000000" w:themeColor="text1"/>
                <w:sz w:val="16"/>
                <w:szCs w:val="16"/>
              </w:rPr>
              <w:t>ARbInI</w:t>
            </w:r>
            <w:proofErr w:type="spellEnd"/>
            <w:r w:rsidRPr="008C08EB">
              <w:rPr>
                <w:rFonts w:asciiTheme="majorBidi" w:hAnsiTheme="majorBidi" w:cstheme="majorBidi"/>
                <w:b w:val="0"/>
                <w:bCs w:val="0"/>
                <w:color w:val="000000" w:themeColor="text1"/>
                <w:sz w:val="16"/>
                <w:szCs w:val="16"/>
              </w:rPr>
              <w:t xml:space="preserv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Dierker&lt;/Author&gt;&lt;Year&gt;2011&lt;/Year&gt;&lt;RecNum&gt;406&lt;/RecNum&gt;&lt;DisplayText&gt;[33]&lt;/DisplayText&gt;&lt;record&gt;&lt;rec-number&gt;406&lt;/rec-number&gt;&lt;foreign-keys&gt;&lt;key app="EN" db-id="25rzxwaxpt2220ezaxox0r5q202fxr90r0vv" timestamp="1515887954"&gt;406&lt;/key&gt;&lt;/foreign-keys&gt;&lt;ref-type name="Journal Article"&gt;17&lt;/ref-type&gt;&lt;contributors&gt;&lt;authors&gt;&lt;author&gt;Dierker, Angelika&lt;/author&gt;&lt;author&gt;Pitsch, Karola&lt;/author&gt;&lt;author&gt;Hermann, Thomas&lt;/author&gt;&lt;/authors&gt;&lt;/contributors&gt;&lt;titles&gt;&lt;title&gt;An augmented-reality-based scenario for the collaborative construction of an interactive museum&lt;/title&gt;&lt;/titles&gt;&lt;dates&gt;&lt;year&gt;2011&lt;/year&gt;&lt;/dates&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3" w:tooltip="Dierker, 2011 #406" w:history="1">
              <w:r w:rsidR="00315323" w:rsidRPr="008C08EB">
                <w:rPr>
                  <w:rFonts w:asciiTheme="majorBidi" w:hAnsiTheme="majorBidi" w:cstheme="majorBidi"/>
                  <w:color w:val="000000" w:themeColor="text1"/>
                  <w:sz w:val="16"/>
                  <w:szCs w:val="16"/>
                </w:rPr>
                <w:t>33</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1BD1958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AR</w:t>
            </w:r>
          </w:p>
        </w:tc>
        <w:tc>
          <w:tcPr>
            <w:tcW w:w="828" w:type="dxa"/>
            <w:vAlign w:val="center"/>
          </w:tcPr>
          <w:p w14:paraId="5262E3CA"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36C9A49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70BCC18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e way)</w:t>
            </w:r>
          </w:p>
        </w:tc>
        <w:tc>
          <w:tcPr>
            <w:tcW w:w="815" w:type="dxa"/>
            <w:vAlign w:val="center"/>
          </w:tcPr>
          <w:p w14:paraId="1459FFA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5BB0D9B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2A9D48F4"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134" w:type="dxa"/>
            <w:vAlign w:val="center"/>
          </w:tcPr>
          <w:p w14:paraId="6F047BB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1A0A71A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82" w:type="dxa"/>
            <w:vAlign w:val="center"/>
          </w:tcPr>
          <w:p w14:paraId="1DB79FB0"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5A8ECA03" w14:textId="77777777" w:rsidTr="00ED0A79">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985" w:type="dxa"/>
            <w:vAlign w:val="center"/>
          </w:tcPr>
          <w:p w14:paraId="4FDFA1F1" w14:textId="2CD831AE"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proofErr w:type="spellStart"/>
            <w:r w:rsidRPr="008C08EB">
              <w:rPr>
                <w:rFonts w:asciiTheme="majorBidi" w:hAnsiTheme="majorBidi" w:cstheme="majorBidi"/>
                <w:b w:val="0"/>
                <w:bCs w:val="0"/>
                <w:color w:val="000000" w:themeColor="text1"/>
                <w:sz w:val="16"/>
                <w:szCs w:val="16"/>
              </w:rPr>
              <w:t>ARtSENSE</w:t>
            </w:r>
            <w:proofErr w:type="spellEnd"/>
            <w:r w:rsidRPr="008C08EB">
              <w:rPr>
                <w:rFonts w:asciiTheme="majorBidi" w:hAnsiTheme="majorBidi" w:cstheme="majorBidi"/>
                <w:b w:val="0"/>
                <w:bCs w:val="0"/>
                <w:color w:val="000000" w:themeColor="text1"/>
                <w:sz w:val="16"/>
                <w:szCs w:val="16"/>
              </w:rPr>
              <w:t xml:space="preserve">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Schuchert&lt;/Author&gt;&lt;Year&gt;2012&lt;/Year&gt;&lt;RecNum&gt;398&lt;/RecNum&gt;&lt;DisplayText&gt;[27]&lt;/DisplayText&gt;&lt;record&gt;&lt;rec-number&gt;398&lt;/rec-number&gt;&lt;foreign-keys&gt;&lt;key app="EN" db-id="25rzxwaxpt2220ezaxox0r5q202fxr90r0vv" timestamp="1515883583"&gt;398&lt;/key&gt;&lt;/foreign-keys&gt;&lt;ref-type name="Conference Proceedings"&gt;10&lt;/ref-type&gt;&lt;contributors&gt;&lt;authors&gt;&lt;author&gt;Schuchert, Tobias&lt;/author&gt;&lt;author&gt;Voth, Sascha&lt;/author&gt;&lt;author&gt;Baumgarten, Judith&lt;/author&gt;&lt;/authors&gt;&lt;/contributors&gt;&lt;titles&gt;&lt;title&gt;Sensing visual attention using an interactive bidirectional HMD&lt;/title&gt;&lt;secondary-title&gt;Proceedings of the 4th Workshop on Eye Gaze in Intelligent Human Machine Interaction&lt;/secondary-title&gt;&lt;/titles&gt;&lt;pages&gt;16&lt;/pages&gt;&lt;dates&gt;&lt;year&gt;2012&lt;/year&gt;&lt;/dates&gt;&lt;publisher&gt;ACM&lt;/publisher&gt;&lt;isbn&gt;145031516X&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7" w:tooltip="Schuchert, 2012 #398" w:history="1">
              <w:r w:rsidR="00315323" w:rsidRPr="008C08EB">
                <w:rPr>
                  <w:rFonts w:asciiTheme="majorBidi" w:hAnsiTheme="majorBidi" w:cstheme="majorBidi"/>
                  <w:color w:val="000000" w:themeColor="text1"/>
                  <w:sz w:val="16"/>
                  <w:szCs w:val="16"/>
                </w:rPr>
                <w:t>27</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5154715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AR</w:t>
            </w:r>
          </w:p>
        </w:tc>
        <w:tc>
          <w:tcPr>
            <w:tcW w:w="828" w:type="dxa"/>
            <w:vAlign w:val="center"/>
          </w:tcPr>
          <w:p w14:paraId="2F8C174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028" w:type="dxa"/>
            <w:vAlign w:val="center"/>
          </w:tcPr>
          <w:p w14:paraId="2C66CDE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7EF4C93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0FD91236"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159C6E6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134" w:type="dxa"/>
            <w:vAlign w:val="center"/>
          </w:tcPr>
          <w:p w14:paraId="2D44DFA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4645E3C3"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023F899C"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4506BF53" w14:textId="77777777" w:rsidTr="00ED0A79">
        <w:trPr>
          <w:trHeight w:val="65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32E8B29B" w14:textId="6338F15B"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Cypriot CH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Loizides&lt;/Author&gt;&lt;Year&gt;2014&lt;/Year&gt;&lt;RecNum&gt;411&lt;/RecNum&gt;&lt;DisplayText&gt;[37]&lt;/DisplayText&gt;&lt;record&gt;&lt;rec-number&gt;411&lt;/rec-number&gt;&lt;foreign-keys&gt;&lt;key app="EN" db-id="25rzxwaxpt2220ezaxox0r5q202fxr90r0vv" timestamp="1515889707"&gt;411&lt;/key&gt;&lt;/foreign-keys&gt;&lt;ref-type name="Conference Proceedings"&gt;10&lt;/ref-type&gt;&lt;contributors&gt;&lt;authors&gt;&lt;author&gt;Loizides, Fernando&lt;/author&gt;&lt;author&gt;El Kater, Alexios&lt;/author&gt;&lt;author&gt;Terlikas, Constantinos&lt;/author&gt;&lt;author&gt;Lanitis, Andreas&lt;/author&gt;&lt;author&gt;Michael, Despina&lt;/author&gt;&lt;/authors&gt;&lt;/contributors&gt;&lt;titles&gt;&lt;title&gt;Presenting cypriot cultural heritage in virtual reality: A user evaluation&lt;/title&gt;&lt;secondary-title&gt;Euro-Mediterranean Conference&lt;/secondary-title&gt;&lt;/titles&gt;&lt;pages&gt;572-579&lt;/pages&gt;&lt;dates&gt;&lt;year&gt;2014&lt;/year&gt;&lt;/dates&gt;&lt;publisher&gt;Springer&lt;/publisher&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7" w:tooltip="Loizides, 2014 #411" w:history="1">
              <w:r w:rsidR="00315323" w:rsidRPr="008C08EB">
                <w:rPr>
                  <w:rFonts w:asciiTheme="majorBidi" w:hAnsiTheme="majorBidi" w:cstheme="majorBidi"/>
                  <w:color w:val="000000" w:themeColor="text1"/>
                  <w:sz w:val="16"/>
                  <w:szCs w:val="16"/>
                </w:rPr>
                <w:t>37</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2418A2C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602A58A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5398EC9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2CBA4856"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0175C40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8C08EB">
              <w:rPr>
                <w:rFonts w:asciiTheme="majorBidi" w:hAnsiTheme="majorBidi" w:cstheme="majorBidi"/>
                <w:color w:val="000000" w:themeColor="text1"/>
                <w:sz w:val="16"/>
                <w:szCs w:val="16"/>
              </w:rPr>
              <w:t>X</w:t>
            </w:r>
          </w:p>
        </w:tc>
        <w:tc>
          <w:tcPr>
            <w:tcW w:w="1559" w:type="dxa"/>
            <w:vAlign w:val="center"/>
          </w:tcPr>
          <w:p w14:paraId="1DEE8156"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61E48194"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ly virtual worlds</w:t>
            </w:r>
          </w:p>
        </w:tc>
        <w:tc>
          <w:tcPr>
            <w:tcW w:w="1134" w:type="dxa"/>
            <w:vAlign w:val="center"/>
          </w:tcPr>
          <w:p w14:paraId="164BFF1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7C86024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3C1321D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070BF6E6" w14:textId="77777777" w:rsidTr="00ED0A79">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2EE6BB27" w14:textId="7A3A7140"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Santa Maria Project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Fineschi&lt;/Author&gt;&lt;Year&gt;2015&lt;/Year&gt;&lt;RecNum&gt;395&lt;/RecNum&gt;&lt;DisplayText&gt;[38]&lt;/DisplayText&gt;&lt;record&gt;&lt;rec-number&gt;395&lt;/rec-number&gt;&lt;foreign-keys&gt;&lt;key app="EN" db-id="25rzxwaxpt2220ezaxox0r5q202fxr90r0vv" timestamp="1515867428"&gt;395&lt;/key&gt;&lt;/foreign-keys&gt;&lt;ref-type name="Conference Proceedings"&gt;10&lt;/ref-type&gt;&lt;contributors&gt;&lt;authors&gt;&lt;author&gt;Fineschi, Andrea&lt;/author&gt;&lt;author&gt;Pozzebon, Alessandro&lt;/author&gt;&lt;/authors&gt;&lt;/contributors&gt;&lt;titles&gt;&lt;title&gt;A 3D virtual tour of the Santa Maria della Scala Museum Complex in Siena, Italy, based on the use of Oculus RIFT HMD&lt;/title&gt;&lt;secondary-title&gt;3D Imaging (IC3D), 2015 International Conference on&lt;/secondary-title&gt;&lt;/titles&gt;&lt;pages&gt;1-5&lt;/pages&gt;&lt;dates&gt;&lt;year&gt;2015&lt;/year&gt;&lt;/dates&gt;&lt;publisher&gt;IEEE&lt;/publisher&gt;&lt;isbn&gt;1509012656&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38" w:tooltip="Fineschi, 2015 #395" w:history="1">
              <w:r w:rsidR="00315323" w:rsidRPr="008C08EB">
                <w:rPr>
                  <w:rFonts w:asciiTheme="majorBidi" w:hAnsiTheme="majorBidi" w:cstheme="majorBidi"/>
                  <w:color w:val="000000" w:themeColor="text1"/>
                  <w:sz w:val="16"/>
                  <w:szCs w:val="16"/>
                </w:rPr>
                <w:t>38</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64A6A58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682813A3"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648642E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0DC0BCCF"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3618097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53302A3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79D16AB5"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ly virtual worlds</w:t>
            </w:r>
          </w:p>
        </w:tc>
        <w:tc>
          <w:tcPr>
            <w:tcW w:w="1134" w:type="dxa"/>
            <w:vAlign w:val="center"/>
          </w:tcPr>
          <w:p w14:paraId="71F787F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4027928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492E0F4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2FEBDE8E" w14:textId="77777777" w:rsidTr="00ED0A79">
        <w:trPr>
          <w:trHeight w:val="65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710B9790" w14:textId="77777777" w:rsidR="00A965CF" w:rsidRPr="008C08EB" w:rsidRDefault="00A965CF" w:rsidP="00921B41">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World War I</w:t>
            </w:r>
          </w:p>
          <w:p w14:paraId="64C2707D" w14:textId="54552FF0"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Moesgaard&lt;/Author&gt;&lt;Year&gt;2015&lt;/Year&gt;&lt;RecNum&gt;407&lt;/RecNum&gt;&lt;DisplayText&gt;[17]&lt;/DisplayText&gt;&lt;record&gt;&lt;rec-number&gt;407&lt;/rec-number&gt;&lt;foreign-keys&gt;&lt;key app="EN" db-id="25rzxwaxpt2220ezaxox0r5q202fxr90r0vv" timestamp="1515888302"&gt;407&lt;/key&gt;&lt;/foreign-keys&gt;&lt;ref-type name="Conference Proceedings"&gt;10&lt;/ref-type&gt;&lt;contributors&gt;&lt;authors&gt;&lt;author&gt;Moesgaard, Tomas&lt;/author&gt;&lt;author&gt;Fiss, Jonathan&lt;/author&gt;&lt;author&gt;Warming, Cecilie&lt;/author&gt;&lt;author&gt;Klubien, Jonathan&lt;/author&gt;&lt;author&gt;Schoenau-Fog, Henrik&lt;/author&gt;&lt;/authors&gt;&lt;/contributors&gt;&lt;titles&gt;&lt;title&gt;Implicit and Explicit Information Mediation in a Virtual Reality Museum Installation and its Effects on Retention and Learning Outcomes&lt;/title&gt;&lt;secondary-title&gt;European Conference on Games Based Learning&lt;/secondary-title&gt;&lt;/titles&gt;&lt;pages&gt;387&lt;/pages&gt;&lt;dates&gt;&lt;year&gt;2015&lt;/year&gt;&lt;/dates&gt;&lt;publisher&gt;Academic Conferences International Limited&lt;/publisher&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17" w:tooltip="Moesgaard, 2015 #407" w:history="1">
              <w:r w:rsidR="00315323" w:rsidRPr="008C08EB">
                <w:rPr>
                  <w:rFonts w:asciiTheme="majorBidi" w:hAnsiTheme="majorBidi" w:cstheme="majorBidi"/>
                  <w:color w:val="000000" w:themeColor="text1"/>
                  <w:sz w:val="16"/>
                  <w:szCs w:val="16"/>
                </w:rPr>
                <w:t>17</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12624AF2"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5FE1F01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79C49BD0"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069A6544"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6C2B87F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5D0CEE2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5418D73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ly virtual worlds</w:t>
            </w:r>
          </w:p>
        </w:tc>
        <w:tc>
          <w:tcPr>
            <w:tcW w:w="1134" w:type="dxa"/>
            <w:vAlign w:val="center"/>
          </w:tcPr>
          <w:p w14:paraId="5805F1CF"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771A8A4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8C08EB">
              <w:rPr>
                <w:rFonts w:asciiTheme="majorBidi" w:hAnsiTheme="majorBidi" w:cstheme="majorBidi"/>
                <w:color w:val="000000" w:themeColor="text1"/>
                <w:sz w:val="16"/>
                <w:szCs w:val="16"/>
              </w:rPr>
              <w:t>X</w:t>
            </w:r>
          </w:p>
        </w:tc>
        <w:tc>
          <w:tcPr>
            <w:tcW w:w="782" w:type="dxa"/>
            <w:vAlign w:val="center"/>
          </w:tcPr>
          <w:p w14:paraId="5038D90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50F89E96" w14:textId="77777777" w:rsidTr="00ED0A79">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985" w:type="dxa"/>
            <w:vAlign w:val="center"/>
          </w:tcPr>
          <w:p w14:paraId="06C5B9B8" w14:textId="1E6C5FE8"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lastRenderedPageBreak/>
              <w:t xml:space="preserve">Mobile VR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Papaefthymiou&lt;/Author&gt;&lt;Year&gt;2015&lt;/Year&gt;&lt;RecNum&gt;399&lt;/RecNum&gt;&lt;DisplayText&gt;[18]&lt;/DisplayText&gt;&lt;record&gt;&lt;rec-number&gt;399&lt;/rec-number&gt;&lt;foreign-keys&gt;&lt;key app="EN" db-id="25rzxwaxpt2220ezaxox0r5q202fxr90r0vv" timestamp="1515884601"&gt;399&lt;/key&gt;&lt;/foreign-keys&gt;&lt;ref-type name="Report"&gt;27&lt;/ref-type&gt;&lt;contributors&gt;&lt;authors&gt;&lt;author&gt;Papaefthymiou, M&lt;/author&gt;&lt;author&gt;Plelis, K&lt;/author&gt;&lt;author&gt;Mavromatis, D&lt;/author&gt;&lt;author&gt;Papagiannakis, G&lt;/author&gt;&lt;/authors&gt;&lt;/contributors&gt;&lt;titles&gt;&lt;title&gt;Mobile Virtual Reality featuring a six degrees of freedom interaction paradigm in a virtual museum application&lt;/title&gt;&lt;/titles&gt;&lt;dates&gt;&lt;year&gt;2015&lt;/year&gt;&lt;/dates&gt;&lt;publisher&gt;Technical Report, FORTH-ICS/TR-462. Heraklion, Greece: Foundation for Research and Technology–Hellas (FORTH), Institute of Computer Science. Retrieved from https://www. ics. forth. gr/tech-reports/2015/2015. TR462_Mobile_Virtual_Reality_Freedom_Interaction. pdf&lt;/publisher&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18" w:tooltip="Papaefthymiou, 2015 #399" w:history="1">
              <w:r w:rsidR="00315323" w:rsidRPr="008C08EB">
                <w:rPr>
                  <w:rFonts w:asciiTheme="majorBidi" w:hAnsiTheme="majorBidi" w:cstheme="majorBidi"/>
                  <w:color w:val="000000" w:themeColor="text1"/>
                  <w:sz w:val="16"/>
                  <w:szCs w:val="16"/>
                </w:rPr>
                <w:t>18</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6A7269EF"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4256E87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1B20F3A0"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5A2F052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58E5CD0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02F7B5A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73FF8F6B"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ly virtual worlds</w:t>
            </w:r>
          </w:p>
        </w:tc>
        <w:tc>
          <w:tcPr>
            <w:tcW w:w="1134" w:type="dxa"/>
            <w:vAlign w:val="center"/>
          </w:tcPr>
          <w:p w14:paraId="2E2DE2FA"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316958D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82" w:type="dxa"/>
            <w:vAlign w:val="center"/>
          </w:tcPr>
          <w:p w14:paraId="318185D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5191F8B5" w14:textId="77777777" w:rsidTr="00ED0A79">
        <w:trPr>
          <w:trHeight w:val="65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6CE8C8A4" w14:textId="577D9804"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3DCG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Soga&lt;/Author&gt;&lt;Year&gt;2015&lt;/Year&gt;&lt;RecNum&gt;397&lt;/RecNum&gt;&lt;DisplayText&gt;[19]&lt;/DisplayText&gt;&lt;record&gt;&lt;rec-number&gt;397&lt;/rec-number&gt;&lt;foreign-keys&gt;&lt;key app="EN" db-id="25rzxwaxpt2220ezaxox0r5q202fxr90r0vv" timestamp="1515883140"&gt;397&lt;/key&gt;&lt;/foreign-keys&gt;&lt;ref-type name="Conference Proceedings"&gt;10&lt;/ref-type&gt;&lt;contributors&gt;&lt;authors&gt;&lt;author&gt;Soga, Asako&lt;/author&gt;&lt;/authors&gt;&lt;/contributors&gt;&lt;titles&gt;&lt;title&gt;Virtual Show, Go In!: Walk-Through System and VR Goggles of a Temple for Museum Exhibits&lt;/title&gt;&lt;secondary-title&gt;Culture and Computing (Culture Computing), 2015 International Conference on&lt;/secondary-title&gt;&lt;/titles&gt;&lt;pages&gt;199-200&lt;/pages&gt;&lt;dates&gt;&lt;year&gt;2015&lt;/year&gt;&lt;/dates&gt;&lt;publisher&gt;IEEE&lt;/publisher&gt;&lt;isbn&gt;1467382329&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19" w:tooltip="Soga, 2015 #397" w:history="1">
              <w:r w:rsidR="00315323" w:rsidRPr="008C08EB">
                <w:rPr>
                  <w:rFonts w:asciiTheme="majorBidi" w:hAnsiTheme="majorBidi" w:cstheme="majorBidi"/>
                  <w:color w:val="000000" w:themeColor="text1"/>
                  <w:sz w:val="16"/>
                  <w:szCs w:val="16"/>
                </w:rPr>
                <w:t>19</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396627DA"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1F139BCE"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4E4CFDD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15" w:type="dxa"/>
            <w:vAlign w:val="center"/>
          </w:tcPr>
          <w:p w14:paraId="7AB3BA7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5C051D0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4B377F6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2B1FF899"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ly virtual worlds</w:t>
            </w:r>
          </w:p>
        </w:tc>
        <w:tc>
          <w:tcPr>
            <w:tcW w:w="1134" w:type="dxa"/>
            <w:vAlign w:val="center"/>
          </w:tcPr>
          <w:p w14:paraId="0490DF6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44D803E8"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82" w:type="dxa"/>
            <w:vAlign w:val="center"/>
          </w:tcPr>
          <w:p w14:paraId="2E1AB4AC"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2197B327" w14:textId="77777777" w:rsidTr="00ED0A79">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67FF29DE" w14:textId="2FC5E4D0"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 xml:space="preserve">MR Museum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Zhang&lt;/Author&gt;&lt;Year&gt;2016&lt;/Year&gt;&lt;RecNum&gt;404&lt;/RecNum&gt;&lt;DisplayText&gt;[20]&lt;/DisplayText&gt;&lt;record&gt;&lt;rec-number&gt;404&lt;/rec-number&gt;&lt;foreign-keys&gt;&lt;key app="EN" db-id="25rzxwaxpt2220ezaxox0r5q202fxr90r0vv" timestamp="1515887156"&gt;404&lt;/key&gt;&lt;/foreign-keys&gt;&lt;ref-type name="Conference Proceedings"&gt;10&lt;/ref-type&gt;&lt;contributors&gt;&lt;authors&gt;&lt;author&gt;Zhang, Shaobo&lt;/author&gt;&lt;author&gt;Zhao, Wanqing&lt;/author&gt;&lt;author&gt;Wang, Jun&lt;/author&gt;&lt;author&gt;Luo, Hangzai&lt;/author&gt;&lt;author&gt;Feng, Xiaoyi&lt;/author&gt;&lt;author&gt;Peng, Jinye&lt;/author&gt;&lt;/authors&gt;&lt;/contributors&gt;&lt;titles&gt;&lt;title&gt;A mixed-reality museum tourism framework based on HMD and fisheye camera&lt;/title&gt;&lt;secondary-title&gt;Proceedings of the 15th ACM SIGGRAPH Conference on Virtual-Reality Continuum and Its Applications in Industry-Volume 1&lt;/secondary-title&gt;&lt;/titles&gt;&lt;pages&gt;47-50&lt;/pages&gt;&lt;dates&gt;&lt;year&gt;2016&lt;/year&gt;&lt;/dates&gt;&lt;publisher&gt;ACM&lt;/publisher&gt;&lt;isbn&gt;1450346928&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0" w:tooltip="Zhang, 2016 #404" w:history="1">
              <w:r w:rsidR="00315323" w:rsidRPr="008C08EB">
                <w:rPr>
                  <w:rFonts w:asciiTheme="majorBidi" w:hAnsiTheme="majorBidi" w:cstheme="majorBidi"/>
                  <w:color w:val="000000" w:themeColor="text1"/>
                  <w:sz w:val="16"/>
                  <w:szCs w:val="16"/>
                </w:rPr>
                <w:t>20</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42F61BF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AR</w:t>
            </w:r>
          </w:p>
        </w:tc>
        <w:tc>
          <w:tcPr>
            <w:tcW w:w="828" w:type="dxa"/>
            <w:vAlign w:val="center"/>
          </w:tcPr>
          <w:p w14:paraId="769C99CA"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70C4D543"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4A366759"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24278C7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1C455202"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8C08EB">
              <w:rPr>
                <w:rFonts w:asciiTheme="majorBidi" w:hAnsiTheme="majorBidi" w:cstheme="majorBidi"/>
                <w:color w:val="000000" w:themeColor="text1"/>
                <w:sz w:val="16"/>
                <w:szCs w:val="16"/>
              </w:rPr>
              <w:t>√</w:t>
            </w:r>
          </w:p>
        </w:tc>
        <w:tc>
          <w:tcPr>
            <w:tcW w:w="1134" w:type="dxa"/>
            <w:vAlign w:val="center"/>
          </w:tcPr>
          <w:p w14:paraId="2A67CBDA"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6B043BB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1C73CD4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3503FC54" w14:textId="77777777" w:rsidTr="00ED0A79">
        <w:trPr>
          <w:trHeight w:val="65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53C0B123" w14:textId="6CB0A98E" w:rsidR="00A965CF" w:rsidRPr="008C08EB" w:rsidRDefault="00A965CF" w:rsidP="00730642">
            <w:pPr>
              <w:spacing w:line="276" w:lineRule="auto"/>
              <w:jc w:val="center"/>
              <w:rPr>
                <w:rFonts w:asciiTheme="majorBidi" w:hAnsiTheme="majorBidi" w:cstheme="majorBidi"/>
                <w:b w:val="0"/>
                <w:bCs w:val="0"/>
                <w:color w:val="000000" w:themeColor="text1"/>
                <w:sz w:val="16"/>
                <w:szCs w:val="16"/>
              </w:rPr>
            </w:pPr>
            <w:proofErr w:type="spellStart"/>
            <w:r w:rsidRPr="008C08EB">
              <w:rPr>
                <w:rFonts w:asciiTheme="majorBidi" w:hAnsiTheme="majorBidi" w:cstheme="majorBidi"/>
                <w:b w:val="0"/>
                <w:bCs w:val="0"/>
                <w:color w:val="000000" w:themeColor="text1"/>
                <w:sz w:val="16"/>
                <w:szCs w:val="16"/>
              </w:rPr>
              <w:t>Seokguram</w:t>
            </w:r>
            <w:proofErr w:type="spellEnd"/>
            <w:r w:rsidRPr="008C08EB">
              <w:rPr>
                <w:rFonts w:asciiTheme="majorBidi" w:hAnsiTheme="majorBidi" w:cstheme="majorBidi"/>
                <w:b w:val="0"/>
                <w:bCs w:val="0"/>
                <w:color w:val="000000" w:themeColor="text1"/>
                <w:sz w:val="16"/>
                <w:szCs w:val="16"/>
              </w:rPr>
              <w:t xml:space="preserve"> Grotto </w:t>
            </w:r>
            <w:r w:rsidRPr="008C08EB">
              <w:rPr>
                <w:rFonts w:asciiTheme="majorBidi" w:hAnsiTheme="majorBidi" w:cstheme="majorBidi"/>
                <w:color w:val="000000" w:themeColor="text1"/>
                <w:sz w:val="16"/>
                <w:szCs w:val="16"/>
              </w:rPr>
              <w:fldChar w:fldCharType="begin"/>
            </w:r>
            <w:r w:rsidR="001F5AC2" w:rsidRPr="008C08EB">
              <w:rPr>
                <w:rFonts w:asciiTheme="majorBidi" w:hAnsiTheme="majorBidi" w:cstheme="majorBidi"/>
                <w:color w:val="000000" w:themeColor="text1"/>
                <w:sz w:val="16"/>
                <w:szCs w:val="16"/>
              </w:rPr>
              <w:instrText xml:space="preserve"> ADDIN EN.CITE &lt;EndNote&gt;&lt;Cite&gt;&lt;Author&gt;Zhang&lt;/Author&gt;&lt;Year&gt;2016&lt;/Year&gt;&lt;RecNum&gt;404&lt;/RecNum&gt;&lt;DisplayText&gt;[20]&lt;/DisplayText&gt;&lt;record&gt;&lt;rec-number&gt;404&lt;/rec-number&gt;&lt;foreign-keys&gt;&lt;key app="EN" db-id="25rzxwaxpt2220ezaxox0r5q202fxr90r0vv" timestamp="1515887156"&gt;404&lt;/key&gt;&lt;/foreign-keys&gt;&lt;ref-type name="Conference Proceedings"&gt;10&lt;/ref-type&gt;&lt;contributors&gt;&lt;authors&gt;&lt;author&gt;Zhang, Shaobo&lt;/author&gt;&lt;author&gt;Zhao, Wanqing&lt;/author&gt;&lt;author&gt;Wang, Jun&lt;/author&gt;&lt;author&gt;Luo, Hangzai&lt;/author&gt;&lt;author&gt;Feng, Xiaoyi&lt;/author&gt;&lt;author&gt;Peng, Jinye&lt;/author&gt;&lt;/authors&gt;&lt;/contributors&gt;&lt;titles&gt;&lt;title&gt;A mixed-reality museum tourism framework based on HMD and fisheye camera&lt;/title&gt;&lt;secondary-title&gt;Proceedings of the 15th ACM SIGGRAPH Conference on Virtual-Reality Continuum and Its Applications in Industry-Volume 1&lt;/secondary-title&gt;&lt;/titles&gt;&lt;pages&gt;47-50&lt;/pages&gt;&lt;dates&gt;&lt;year&gt;2016&lt;/year&gt;&lt;/dates&gt;&lt;publisher&gt;ACM&lt;/publisher&gt;&lt;isbn&gt;1450346928&lt;/isbn&gt;&lt;urls&gt;&lt;/urls&gt;&lt;/record&gt;&lt;/Cite&gt;&lt;/EndNote&gt;</w:instrText>
            </w:r>
            <w:r w:rsidRPr="008C08EB">
              <w:rPr>
                <w:rFonts w:asciiTheme="majorBidi" w:hAnsiTheme="majorBidi" w:cstheme="majorBidi"/>
                <w:color w:val="000000" w:themeColor="text1"/>
                <w:sz w:val="16"/>
                <w:szCs w:val="16"/>
              </w:rPr>
              <w:fldChar w:fldCharType="separate"/>
            </w:r>
            <w:r w:rsidR="001F5AC2" w:rsidRPr="008C08EB">
              <w:rPr>
                <w:rFonts w:asciiTheme="majorBidi" w:hAnsiTheme="majorBidi" w:cstheme="majorBidi"/>
                <w:color w:val="000000" w:themeColor="text1"/>
                <w:sz w:val="16"/>
                <w:szCs w:val="16"/>
              </w:rPr>
              <w:t>[</w:t>
            </w:r>
            <w:hyperlink w:anchor="_ENREF_20" w:tooltip="Zhang, 2016 #404" w:history="1">
              <w:r w:rsidR="00315323" w:rsidRPr="008C08EB">
                <w:rPr>
                  <w:rFonts w:asciiTheme="majorBidi" w:hAnsiTheme="majorBidi" w:cstheme="majorBidi"/>
                  <w:color w:val="000000" w:themeColor="text1"/>
                  <w:sz w:val="16"/>
                  <w:szCs w:val="16"/>
                </w:rPr>
                <w:t>20</w:t>
              </w:r>
            </w:hyperlink>
            <w:r w:rsidR="001F5AC2" w:rsidRPr="008C08EB">
              <w:rPr>
                <w:rFonts w:asciiTheme="majorBidi" w:hAnsiTheme="majorBidi" w:cstheme="majorBidi"/>
                <w:color w:val="000000" w:themeColor="text1"/>
                <w:sz w:val="16"/>
                <w:szCs w:val="16"/>
              </w:rPr>
              <w:t>]</w:t>
            </w:r>
            <w:r w:rsidRPr="008C08EB">
              <w:rPr>
                <w:rFonts w:asciiTheme="majorBidi" w:hAnsiTheme="majorBidi" w:cstheme="majorBidi"/>
                <w:color w:val="000000" w:themeColor="text1"/>
                <w:sz w:val="16"/>
                <w:szCs w:val="16"/>
              </w:rPr>
              <w:fldChar w:fldCharType="end"/>
            </w:r>
          </w:p>
        </w:tc>
        <w:tc>
          <w:tcPr>
            <w:tcW w:w="484" w:type="dxa"/>
            <w:vAlign w:val="center"/>
          </w:tcPr>
          <w:p w14:paraId="225880F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VR</w:t>
            </w:r>
          </w:p>
        </w:tc>
        <w:tc>
          <w:tcPr>
            <w:tcW w:w="828" w:type="dxa"/>
            <w:vAlign w:val="center"/>
          </w:tcPr>
          <w:p w14:paraId="3858DAE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028" w:type="dxa"/>
            <w:vAlign w:val="center"/>
          </w:tcPr>
          <w:p w14:paraId="43D38359"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2462D197"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851" w:type="dxa"/>
            <w:vAlign w:val="center"/>
          </w:tcPr>
          <w:p w14:paraId="7E0F42AD"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1559" w:type="dxa"/>
            <w:vAlign w:val="center"/>
          </w:tcPr>
          <w:p w14:paraId="2A7DE939"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p w14:paraId="3B690BA5"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Only virtual worlds</w:t>
            </w:r>
          </w:p>
        </w:tc>
        <w:tc>
          <w:tcPr>
            <w:tcW w:w="1134" w:type="dxa"/>
            <w:vAlign w:val="center"/>
          </w:tcPr>
          <w:p w14:paraId="47F08DE9"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09" w:type="dxa"/>
            <w:vAlign w:val="center"/>
          </w:tcPr>
          <w:p w14:paraId="7280FCBB"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c>
          <w:tcPr>
            <w:tcW w:w="782" w:type="dxa"/>
            <w:vAlign w:val="center"/>
          </w:tcPr>
          <w:p w14:paraId="596C9103" w14:textId="77777777" w:rsidR="00A965CF" w:rsidRPr="008C08EB" w:rsidRDefault="00A965CF" w:rsidP="00921B41">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X</w:t>
            </w:r>
          </w:p>
        </w:tc>
      </w:tr>
      <w:tr w:rsidR="00ED0A79" w:rsidRPr="008C08EB" w14:paraId="761986CA" w14:textId="77777777" w:rsidTr="00ED0A79">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985" w:type="dxa"/>
            <w:vAlign w:val="center"/>
          </w:tcPr>
          <w:p w14:paraId="74F3ECFE" w14:textId="77777777" w:rsidR="00A965CF" w:rsidRPr="008C08EB" w:rsidRDefault="00A965CF" w:rsidP="00921B41">
            <w:pPr>
              <w:spacing w:line="276" w:lineRule="auto"/>
              <w:jc w:val="center"/>
              <w:rPr>
                <w:rFonts w:asciiTheme="majorBidi" w:hAnsiTheme="majorBidi" w:cstheme="majorBidi"/>
                <w:b w:val="0"/>
                <w:bCs w:val="0"/>
                <w:color w:val="000000" w:themeColor="text1"/>
                <w:sz w:val="16"/>
                <w:szCs w:val="16"/>
              </w:rPr>
            </w:pPr>
            <w:r w:rsidRPr="008C08EB">
              <w:rPr>
                <w:rFonts w:asciiTheme="majorBidi" w:hAnsiTheme="majorBidi" w:cstheme="majorBidi"/>
                <w:b w:val="0"/>
                <w:bCs w:val="0"/>
                <w:color w:val="000000" w:themeColor="text1"/>
                <w:sz w:val="16"/>
                <w:szCs w:val="16"/>
              </w:rPr>
              <w:t>MuseumEye</w:t>
            </w:r>
          </w:p>
        </w:tc>
        <w:tc>
          <w:tcPr>
            <w:tcW w:w="484" w:type="dxa"/>
            <w:vAlign w:val="center"/>
          </w:tcPr>
          <w:p w14:paraId="4CD7BB3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MR</w:t>
            </w:r>
          </w:p>
        </w:tc>
        <w:tc>
          <w:tcPr>
            <w:tcW w:w="828" w:type="dxa"/>
            <w:vAlign w:val="center"/>
          </w:tcPr>
          <w:p w14:paraId="0B3713D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028" w:type="dxa"/>
            <w:vAlign w:val="center"/>
          </w:tcPr>
          <w:p w14:paraId="5AFFE7A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15" w:type="dxa"/>
            <w:vAlign w:val="center"/>
          </w:tcPr>
          <w:p w14:paraId="2667E53D"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851" w:type="dxa"/>
            <w:vAlign w:val="center"/>
          </w:tcPr>
          <w:p w14:paraId="7AD225A1"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559" w:type="dxa"/>
            <w:vAlign w:val="center"/>
          </w:tcPr>
          <w:p w14:paraId="6AFA94D6"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1134" w:type="dxa"/>
            <w:vAlign w:val="center"/>
          </w:tcPr>
          <w:p w14:paraId="2A2CBF9E"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09" w:type="dxa"/>
            <w:vAlign w:val="center"/>
          </w:tcPr>
          <w:p w14:paraId="11BFDD34"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c>
          <w:tcPr>
            <w:tcW w:w="782" w:type="dxa"/>
            <w:vAlign w:val="center"/>
          </w:tcPr>
          <w:p w14:paraId="0895CE57" w14:textId="77777777" w:rsidR="00A965CF" w:rsidRPr="008C08EB" w:rsidRDefault="00A965CF" w:rsidP="00921B41">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8C08EB">
              <w:rPr>
                <w:rFonts w:asciiTheme="majorBidi" w:hAnsiTheme="majorBidi" w:cstheme="majorBidi"/>
                <w:color w:val="000000" w:themeColor="text1"/>
                <w:sz w:val="16"/>
                <w:szCs w:val="16"/>
              </w:rPr>
              <w:t>√</w:t>
            </w:r>
          </w:p>
        </w:tc>
      </w:tr>
    </w:tbl>
    <w:p w14:paraId="5D3063A7" w14:textId="77777777" w:rsidR="00BD4813" w:rsidRPr="008C08EB" w:rsidRDefault="00BD4813" w:rsidP="00034379">
      <w:pPr>
        <w:pStyle w:val="Heading2"/>
        <w:rPr>
          <w:rFonts w:asciiTheme="majorBidi" w:hAnsiTheme="majorBidi"/>
        </w:rPr>
      </w:pPr>
    </w:p>
    <w:p w14:paraId="706E44CF" w14:textId="27643F88" w:rsidR="00D02070" w:rsidRPr="008C08EB" w:rsidRDefault="00D22FB5" w:rsidP="00034379">
      <w:pPr>
        <w:pStyle w:val="Heading2"/>
        <w:rPr>
          <w:rFonts w:asciiTheme="majorBidi" w:hAnsiTheme="majorBidi"/>
        </w:rPr>
      </w:pPr>
      <w:r w:rsidRPr="008C08EB">
        <w:rPr>
          <w:rFonts w:asciiTheme="majorBidi" w:hAnsiTheme="majorBidi"/>
        </w:rPr>
        <w:t>3 Theory</w:t>
      </w:r>
      <w:r w:rsidR="003D453A" w:rsidRPr="008C08EB">
        <w:rPr>
          <w:rFonts w:asciiTheme="majorBidi" w:hAnsiTheme="majorBidi"/>
        </w:rPr>
        <w:t xml:space="preserve"> of Immersion</w:t>
      </w:r>
    </w:p>
    <w:p w14:paraId="6E3B6A90" w14:textId="1FE53E0E" w:rsidR="00BD4813" w:rsidRPr="008C08EB" w:rsidRDefault="004736E3" w:rsidP="0095693D">
      <w:pPr>
        <w:spacing w:line="276" w:lineRule="auto"/>
        <w:rPr>
          <w:rFonts w:asciiTheme="majorBidi" w:hAnsiTheme="majorBidi" w:cstheme="majorBidi"/>
        </w:rPr>
      </w:pPr>
      <w:r w:rsidRPr="008C08EB">
        <w:rPr>
          <w:rFonts w:asciiTheme="majorBidi" w:hAnsiTheme="majorBidi" w:cstheme="majorBidi"/>
        </w:rPr>
        <w:t xml:space="preserve">Immersion </w:t>
      </w:r>
      <w:r w:rsidR="00855C58" w:rsidRPr="008C08EB">
        <w:rPr>
          <w:rFonts w:asciiTheme="majorBidi" w:hAnsiTheme="majorBidi" w:cstheme="majorBidi"/>
        </w:rPr>
        <w:t xml:space="preserve">theory constitutes the experience of physical interconnectivity between an individual and an encapsulating perceptual stimulus </w:t>
      </w:r>
      <w:r w:rsidR="00855C58"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Bowman&lt;/Author&gt;&lt;Year&gt;2016&lt;/Year&gt;&lt;RecNum&gt;658&lt;/RecNum&gt;&lt;DisplayText&gt;[39]&lt;/DisplayText&gt;&lt;record&gt;&lt;rec-number&gt;658&lt;/rec-number&gt;&lt;foreign-keys&gt;&lt;key app="EN" db-id="25rzxwaxpt2220ezaxox0r5q202fxr90r0vv" timestamp="1539452604"&gt;658&lt;/key&gt;&lt;/foreign-keys&gt;&lt;ref-type name="Journal Article"&gt;17&lt;/ref-type&gt;&lt;contributors&gt;&lt;authors&gt;&lt;author&gt;Bowman, Sarah Lynne&lt;/author&gt;&lt;author&gt;Standiford, Anne&lt;/author&gt;&lt;/authors&gt;&lt;/contributors&gt;&lt;titles&gt;&lt;title&gt;Enhancing healthcare simulations and beyond: Immersion theory and practice&lt;/title&gt;&lt;secondary-title&gt;International Journal of Role-Playing&lt;/secondary-title&gt;&lt;/titles&gt;&lt;periodical&gt;&lt;full-title&gt;International Journal of Role-Playing&lt;/full-title&gt;&lt;/periodical&gt;&lt;pages&gt;12-19&lt;/pages&gt;&lt;volume&gt;6&lt;/volume&gt;&lt;dates&gt;&lt;year&gt;2016&lt;/year&gt;&lt;/dates&gt;&lt;urls&gt;&lt;/urls&gt;&lt;/record&gt;&lt;/Cite&gt;&lt;/EndNote&gt;</w:instrText>
      </w:r>
      <w:r w:rsidR="00855C58" w:rsidRPr="008C08EB">
        <w:rPr>
          <w:rFonts w:asciiTheme="majorBidi" w:hAnsiTheme="majorBidi" w:cstheme="majorBidi"/>
        </w:rPr>
        <w:fldChar w:fldCharType="separate"/>
      </w:r>
      <w:r w:rsidR="001F5AC2" w:rsidRPr="008C08EB">
        <w:rPr>
          <w:rFonts w:asciiTheme="majorBidi" w:hAnsiTheme="majorBidi" w:cstheme="majorBidi"/>
        </w:rPr>
        <w:t>[</w:t>
      </w:r>
      <w:hyperlink w:anchor="_ENREF_39" w:tooltip="Bowman, 2016 #658" w:history="1">
        <w:r w:rsidR="00315323" w:rsidRPr="008C08EB">
          <w:rPr>
            <w:rFonts w:asciiTheme="majorBidi" w:hAnsiTheme="majorBidi" w:cstheme="majorBidi"/>
          </w:rPr>
          <w:t>39</w:t>
        </w:r>
      </w:hyperlink>
      <w:r w:rsidR="001F5AC2" w:rsidRPr="008C08EB">
        <w:rPr>
          <w:rFonts w:asciiTheme="majorBidi" w:hAnsiTheme="majorBidi" w:cstheme="majorBidi"/>
        </w:rPr>
        <w:t>]</w:t>
      </w:r>
      <w:r w:rsidR="00855C58" w:rsidRPr="008C08EB">
        <w:rPr>
          <w:rFonts w:asciiTheme="majorBidi" w:hAnsiTheme="majorBidi" w:cstheme="majorBidi"/>
        </w:rPr>
        <w:fldChar w:fldCharType="end"/>
      </w:r>
      <w:r w:rsidRPr="008C08EB">
        <w:rPr>
          <w:rFonts w:asciiTheme="majorBidi" w:hAnsiTheme="majorBidi" w:cstheme="majorBidi"/>
        </w:rPr>
        <w:t xml:space="preserve"> </w:t>
      </w:r>
      <w:r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White&lt;/Author&gt;&lt;Year&gt;2012&lt;/Year&gt;&lt;RecNum&gt;662&lt;/RecNum&gt;&lt;DisplayText&gt;[40]&lt;/DisplayText&gt;&lt;record&gt;&lt;rec-number&gt;662&lt;/rec-number&gt;&lt;foreign-keys&gt;&lt;key app="EN" db-id="25rzxwaxpt2220ezaxox0r5q202fxr90r0vv" timestamp="1539805994"&gt;662&lt;/key&gt;&lt;/foreign-keys&gt;&lt;ref-type name="Journal Article"&gt;17&lt;/ref-type&gt;&lt;contributors&gt;&lt;authors&gt;&lt;author&gt;White, William J&lt;/author&gt;&lt;author&gt;Harviainen, J Tuomas&lt;/author&gt;&lt;author&gt;Boss, Emily Care&lt;/author&gt;&lt;/authors&gt;&lt;/contributors&gt;&lt;titles&gt;&lt;title&gt;Role-Playing Communities, Cultures of Play and the Discourse of Immersion&lt;/title&gt;&lt;secondary-title&gt;Immersive Gameplay: Studies in Role-playing and Media Immersion, edited by&lt;/secondary-title&gt;&lt;/titles&gt;&lt;periodical&gt;&lt;full-title&gt;Immersive Gameplay: Studies in Role-playing and Media Immersion, edited by&lt;/full-title&gt;&lt;/periodical&gt;&lt;pages&gt;71-86&lt;/pages&gt;&lt;dates&gt;&lt;year&gt;2012&lt;/year&gt;&lt;/dates&gt;&lt;urls&gt;&lt;/urls&gt;&lt;/record&gt;&lt;/Cite&gt;&lt;/EndNote&gt;</w:instrText>
      </w:r>
      <w:r w:rsidRPr="008C08EB">
        <w:rPr>
          <w:rFonts w:asciiTheme="majorBidi" w:hAnsiTheme="majorBidi" w:cstheme="majorBidi"/>
        </w:rPr>
        <w:fldChar w:fldCharType="separate"/>
      </w:r>
      <w:r w:rsidR="001F5AC2" w:rsidRPr="008C08EB">
        <w:rPr>
          <w:rFonts w:asciiTheme="majorBidi" w:hAnsiTheme="majorBidi" w:cstheme="majorBidi"/>
        </w:rPr>
        <w:t>[</w:t>
      </w:r>
      <w:hyperlink w:anchor="_ENREF_40" w:tooltip="White, 2012 #662" w:history="1">
        <w:r w:rsidR="00315323" w:rsidRPr="008C08EB">
          <w:rPr>
            <w:rFonts w:asciiTheme="majorBidi" w:hAnsiTheme="majorBidi" w:cstheme="majorBidi"/>
          </w:rPr>
          <w:t>40</w:t>
        </w:r>
      </w:hyperlink>
      <w:r w:rsidR="001F5AC2" w:rsidRPr="008C08EB">
        <w:rPr>
          <w:rFonts w:asciiTheme="majorBidi" w:hAnsiTheme="majorBidi" w:cstheme="majorBidi"/>
        </w:rPr>
        <w:t>]</w:t>
      </w:r>
      <w:r w:rsidRPr="008C08EB">
        <w:rPr>
          <w:rFonts w:asciiTheme="majorBidi" w:hAnsiTheme="majorBidi" w:cstheme="majorBidi"/>
        </w:rPr>
        <w:fldChar w:fldCharType="end"/>
      </w:r>
      <w:r w:rsidRPr="008C08EB">
        <w:rPr>
          <w:rFonts w:asciiTheme="majorBidi" w:hAnsiTheme="majorBidi" w:cstheme="majorBidi"/>
        </w:rPr>
        <w:t xml:space="preserve">. </w:t>
      </w:r>
      <w:r w:rsidR="00855C58" w:rsidRPr="008C08EB">
        <w:rPr>
          <w:rFonts w:asciiTheme="majorBidi" w:hAnsiTheme="majorBidi" w:cstheme="majorBidi"/>
        </w:rPr>
        <w:t>T</w:t>
      </w:r>
      <w:r w:rsidR="00CA1779" w:rsidRPr="008C08EB">
        <w:rPr>
          <w:rFonts w:asciiTheme="majorBidi" w:hAnsiTheme="majorBidi" w:cstheme="majorBidi"/>
        </w:rPr>
        <w:t>he physiological feeling of being surrounded</w:t>
      </w:r>
      <w:r w:rsidR="00855C58" w:rsidRPr="008C08EB">
        <w:rPr>
          <w:rFonts w:asciiTheme="majorBidi" w:hAnsiTheme="majorBidi" w:cstheme="majorBidi"/>
        </w:rPr>
        <w:t xml:space="preserve"> by</w:t>
      </w:r>
      <w:r w:rsidR="00CA1779" w:rsidRPr="008C08EB">
        <w:rPr>
          <w:rFonts w:asciiTheme="majorBidi" w:hAnsiTheme="majorBidi" w:cstheme="majorBidi"/>
        </w:rPr>
        <w:t xml:space="preserve"> a different reality </w:t>
      </w:r>
      <w:r w:rsidR="00855C58" w:rsidRPr="008C08EB">
        <w:rPr>
          <w:rFonts w:asciiTheme="majorBidi" w:hAnsiTheme="majorBidi" w:cstheme="majorBidi"/>
        </w:rPr>
        <w:t>is similar to the perceptual awareness of experiencing virtual reality</w:t>
      </w:r>
      <w:r w:rsidR="00CA1779" w:rsidRPr="008C08EB">
        <w:rPr>
          <w:rFonts w:asciiTheme="majorBidi" w:hAnsiTheme="majorBidi" w:cstheme="majorBidi"/>
        </w:rPr>
        <w:t xml:space="preserve"> </w:t>
      </w:r>
      <w:r w:rsidR="00CA1779"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Murray&lt;/Author&gt;&lt;Year&gt;2017&lt;/Year&gt;&lt;RecNum&gt;663&lt;/RecNum&gt;&lt;DisplayText&gt;[41]&lt;/DisplayText&gt;&lt;record&gt;&lt;rec-number&gt;663&lt;/rec-number&gt;&lt;foreign-keys&gt;&lt;key app="EN" db-id="25rzxwaxpt2220ezaxox0r5q202fxr90r0vv" timestamp="1539806560"&gt;663&lt;/key&gt;&lt;/foreign-keys&gt;&lt;ref-type name="Book"&gt;6&lt;/ref-type&gt;&lt;contributors&gt;&lt;authors&gt;&lt;author&gt;Murray, Janet Horowitz&lt;/author&gt;&lt;author&gt;Murray, Janet H&lt;/author&gt;&lt;/authors&gt;&lt;/contributors&gt;&lt;titles&gt;&lt;title&gt;Hamlet on the holodeck: The future of narrative in cyberspace&lt;/title&gt;&lt;/titles&gt;&lt;dates&gt;&lt;year&gt;2017&lt;/year&gt;&lt;/dates&gt;&lt;publisher&gt;MIT press&lt;/publisher&gt;&lt;isbn&gt;0262533480&lt;/isbn&gt;&lt;urls&gt;&lt;/urls&gt;&lt;/record&gt;&lt;/Cite&gt;&lt;/EndNote&gt;</w:instrText>
      </w:r>
      <w:r w:rsidR="00CA1779" w:rsidRPr="008C08EB">
        <w:rPr>
          <w:rFonts w:asciiTheme="majorBidi" w:hAnsiTheme="majorBidi" w:cstheme="majorBidi"/>
        </w:rPr>
        <w:fldChar w:fldCharType="separate"/>
      </w:r>
      <w:r w:rsidR="001F5AC2" w:rsidRPr="008C08EB">
        <w:rPr>
          <w:rFonts w:asciiTheme="majorBidi" w:hAnsiTheme="majorBidi" w:cstheme="majorBidi"/>
        </w:rPr>
        <w:t>[</w:t>
      </w:r>
      <w:hyperlink w:anchor="_ENREF_41" w:tooltip="Murray, 2017 #663" w:history="1">
        <w:r w:rsidR="00315323" w:rsidRPr="008C08EB">
          <w:rPr>
            <w:rFonts w:asciiTheme="majorBidi" w:hAnsiTheme="majorBidi" w:cstheme="majorBidi"/>
          </w:rPr>
          <w:t>41</w:t>
        </w:r>
      </w:hyperlink>
      <w:r w:rsidR="001F5AC2" w:rsidRPr="008C08EB">
        <w:rPr>
          <w:rFonts w:asciiTheme="majorBidi" w:hAnsiTheme="majorBidi" w:cstheme="majorBidi"/>
        </w:rPr>
        <w:t>]</w:t>
      </w:r>
      <w:r w:rsidR="00CA1779" w:rsidRPr="008C08EB">
        <w:rPr>
          <w:rFonts w:asciiTheme="majorBidi" w:hAnsiTheme="majorBidi" w:cstheme="majorBidi"/>
        </w:rPr>
        <w:fldChar w:fldCharType="end"/>
      </w:r>
      <w:r w:rsidR="00CA1779" w:rsidRPr="008C08EB">
        <w:rPr>
          <w:rFonts w:asciiTheme="majorBidi" w:hAnsiTheme="majorBidi" w:cstheme="majorBidi"/>
        </w:rPr>
        <w:t>.</w:t>
      </w:r>
      <w:r w:rsidRPr="008C08EB">
        <w:rPr>
          <w:rFonts w:asciiTheme="majorBidi" w:hAnsiTheme="majorBidi" w:cstheme="majorBidi"/>
        </w:rPr>
        <w:t xml:space="preserve"> </w:t>
      </w:r>
      <w:hyperlink w:anchor="_ENREF_42" w:tooltip="Jennett, 2008 #665" w:history="1">
        <w:r w:rsidR="00315323" w:rsidRPr="008C08EB">
          <w:rPr>
            <w:rFonts w:asciiTheme="majorBidi" w:hAnsiTheme="majorBidi" w:cstheme="majorBidi"/>
          </w:rPr>
          <w:fldChar w:fldCharType="begin"/>
        </w:r>
        <w:r w:rsidR="00315323" w:rsidRPr="008C08EB">
          <w:rPr>
            <w:rFonts w:asciiTheme="majorBidi" w:hAnsiTheme="majorBidi" w:cstheme="majorBidi"/>
          </w:rPr>
          <w:instrText xml:space="preserve"> ADDIN EN.CITE &lt;EndNote&gt;&lt;Cite AuthorYear="1"&gt;&lt;Author&gt;Jennett&lt;/Author&gt;&lt;Year&gt;2008&lt;/Year&gt;&lt;RecNum&gt;665&lt;/RecNum&gt;&lt;DisplayText&gt;Jennett, Cox [42]&lt;/DisplayText&gt;&lt;record&gt;&lt;rec-number&gt;665&lt;/rec-number&gt;&lt;foreign-keys&gt;&lt;key app="EN" db-id="25rzxwaxpt2220ezaxox0r5q202fxr90r0vv" timestamp="1539807400"&gt;665&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urls&gt;&lt;/urls&gt;&lt;/record&gt;&lt;/Cite&gt;&lt;/EndNote&gt;</w:instrText>
        </w:r>
        <w:r w:rsidR="00315323" w:rsidRPr="008C08EB">
          <w:rPr>
            <w:rFonts w:asciiTheme="majorBidi" w:hAnsiTheme="majorBidi" w:cstheme="majorBidi"/>
          </w:rPr>
          <w:fldChar w:fldCharType="separate"/>
        </w:r>
        <w:r w:rsidR="00315323" w:rsidRPr="008C08EB">
          <w:rPr>
            <w:rFonts w:asciiTheme="majorBidi" w:hAnsiTheme="majorBidi" w:cstheme="majorBidi"/>
          </w:rPr>
          <w:t>Jennett, Cox [42]</w:t>
        </w:r>
        <w:r w:rsidR="00315323" w:rsidRPr="008C08EB">
          <w:rPr>
            <w:rFonts w:asciiTheme="majorBidi" w:hAnsiTheme="majorBidi" w:cstheme="majorBidi"/>
          </w:rPr>
          <w:fldChar w:fldCharType="end"/>
        </w:r>
      </w:hyperlink>
      <w:r w:rsidR="000C50F6" w:rsidRPr="008C08EB">
        <w:rPr>
          <w:rFonts w:asciiTheme="majorBidi" w:hAnsiTheme="majorBidi" w:cstheme="majorBidi"/>
        </w:rPr>
        <w:t xml:space="preserve"> demonstrated a conceptual overview and defined immersion as “</w:t>
      </w:r>
      <w:r w:rsidR="009A61DF" w:rsidRPr="008C08EB">
        <w:rPr>
          <w:rFonts w:asciiTheme="majorBidi" w:hAnsiTheme="majorBidi" w:cstheme="majorBidi"/>
        </w:rPr>
        <w:t xml:space="preserve">a </w:t>
      </w:r>
      <w:r w:rsidR="000C50F6" w:rsidRPr="008C08EB">
        <w:rPr>
          <w:rFonts w:asciiTheme="majorBidi" w:hAnsiTheme="majorBidi" w:cstheme="majorBidi"/>
          <w:i/>
          <w:iCs/>
        </w:rPr>
        <w:t>gradual, time-based, progressive experience that includes the suppression of all surroundings, together with focused attention and involvement in the sense of being in a virtual world</w:t>
      </w:r>
      <w:r w:rsidR="000C50F6" w:rsidRPr="008C08EB">
        <w:rPr>
          <w:rFonts w:asciiTheme="majorBidi" w:hAnsiTheme="majorBidi" w:cstheme="majorBidi"/>
        </w:rPr>
        <w:t>”</w:t>
      </w:r>
      <w:r w:rsidR="00BE410C" w:rsidRPr="008C08EB">
        <w:rPr>
          <w:rFonts w:asciiTheme="majorBidi" w:hAnsiTheme="majorBidi" w:cstheme="majorBidi"/>
        </w:rPr>
        <w:t xml:space="preserve"> </w:t>
      </w:r>
      <w:r w:rsidR="00E82226"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Nacke&lt;/Author&gt;&lt;Year&gt;2010&lt;/Year&gt;&lt;RecNum&gt;666&lt;/RecNum&gt;&lt;DisplayText&gt;[43]&lt;/DisplayText&gt;&lt;record&gt;&lt;rec-number&gt;666&lt;/rec-number&gt;&lt;foreign-keys&gt;&lt;key app="EN" db-id="25rzxwaxpt2220ezaxox0r5q202fxr90r0vv" timestamp="1539809749"&gt;666&lt;/key&gt;&lt;/foreign-keys&gt;&lt;ref-type name="Journal Article"&gt;17&lt;/ref-type&gt;&lt;contributors&gt;&lt;authors&gt;&lt;author&gt;Nacke, Lennart E&lt;/author&gt;&lt;author&gt;Lindley, Craig A&lt;/author&gt;&lt;/authors&gt;&lt;/contributors&gt;&lt;titles&gt;&lt;title&gt;Affective ludology, flow and immersion in a first-person shooter: Measurement of player experience&lt;/title&gt;&lt;secondary-title&gt;arXiv preprint arXiv:1004.0248&lt;/secondary-title&gt;&lt;/titles&gt;&lt;periodical&gt;&lt;full-title&gt;arXiv preprint arXiv:1004.0248&lt;/full-title&gt;&lt;/periodical&gt;&lt;dates&gt;&lt;year&gt;2010&lt;/year&gt;&lt;/dates&gt;&lt;urls&gt;&lt;/urls&gt;&lt;/record&gt;&lt;/Cite&gt;&lt;/EndNote&gt;</w:instrText>
      </w:r>
      <w:r w:rsidR="00E82226" w:rsidRPr="008C08EB">
        <w:rPr>
          <w:rFonts w:asciiTheme="majorBidi" w:hAnsiTheme="majorBidi" w:cstheme="majorBidi"/>
        </w:rPr>
        <w:fldChar w:fldCharType="separate"/>
      </w:r>
      <w:r w:rsidR="001F5AC2" w:rsidRPr="008C08EB">
        <w:rPr>
          <w:rFonts w:asciiTheme="majorBidi" w:hAnsiTheme="majorBidi" w:cstheme="majorBidi"/>
        </w:rPr>
        <w:t>[</w:t>
      </w:r>
      <w:hyperlink w:anchor="_ENREF_43" w:tooltip="Nacke, 2010 #666" w:history="1">
        <w:r w:rsidR="00315323" w:rsidRPr="008C08EB">
          <w:rPr>
            <w:rFonts w:asciiTheme="majorBidi" w:hAnsiTheme="majorBidi" w:cstheme="majorBidi"/>
          </w:rPr>
          <w:t>43</w:t>
        </w:r>
      </w:hyperlink>
      <w:r w:rsidR="001F5AC2" w:rsidRPr="008C08EB">
        <w:rPr>
          <w:rFonts w:asciiTheme="majorBidi" w:hAnsiTheme="majorBidi" w:cstheme="majorBidi"/>
        </w:rPr>
        <w:t>]</w:t>
      </w:r>
      <w:r w:rsidR="00E82226" w:rsidRPr="008C08EB">
        <w:rPr>
          <w:rFonts w:asciiTheme="majorBidi" w:hAnsiTheme="majorBidi" w:cstheme="majorBidi"/>
        </w:rPr>
        <w:fldChar w:fldCharType="end"/>
      </w:r>
      <w:r w:rsidR="000C50F6" w:rsidRPr="008C08EB">
        <w:rPr>
          <w:rFonts w:asciiTheme="majorBidi" w:hAnsiTheme="majorBidi" w:cstheme="majorBidi"/>
        </w:rPr>
        <w:t>.</w:t>
      </w:r>
      <w:r w:rsidR="00BE410C" w:rsidRPr="008C08EB">
        <w:rPr>
          <w:rFonts w:asciiTheme="majorBidi" w:hAnsiTheme="majorBidi" w:cstheme="majorBidi"/>
        </w:rPr>
        <w:t xml:space="preserve"> </w:t>
      </w:r>
      <w:r w:rsidR="009A61DF" w:rsidRPr="008C08EB">
        <w:rPr>
          <w:rFonts w:asciiTheme="majorBidi" w:hAnsiTheme="majorBidi" w:cstheme="majorBidi"/>
        </w:rPr>
        <w:t>Games frequently discuss the i</w:t>
      </w:r>
      <w:r w:rsidR="00BE410C" w:rsidRPr="008C08EB">
        <w:rPr>
          <w:rFonts w:asciiTheme="majorBidi" w:hAnsiTheme="majorBidi" w:cstheme="majorBidi"/>
        </w:rPr>
        <w:t xml:space="preserve">mmersion experience </w:t>
      </w:r>
      <w:r w:rsidR="009A61DF" w:rsidRPr="008C08EB">
        <w:rPr>
          <w:rFonts w:asciiTheme="majorBidi" w:hAnsiTheme="majorBidi" w:cstheme="majorBidi"/>
        </w:rPr>
        <w:t>when playing highly visceral and interactive games</w:t>
      </w:r>
      <w:r w:rsidR="00BE410C" w:rsidRPr="008C08EB">
        <w:rPr>
          <w:rFonts w:asciiTheme="majorBidi" w:hAnsiTheme="majorBidi" w:cstheme="majorBidi"/>
        </w:rPr>
        <w:t xml:space="preserve"> </w:t>
      </w:r>
      <w:r w:rsidR="009B50C9" w:rsidRPr="008C08EB">
        <w:rPr>
          <w:rFonts w:asciiTheme="majorBidi" w:hAnsiTheme="majorBidi" w:cstheme="majorBidi"/>
        </w:rPr>
        <w:t>[33].</w:t>
      </w:r>
      <w:r w:rsidR="00BE410C" w:rsidRPr="008C08EB">
        <w:rPr>
          <w:rFonts w:asciiTheme="majorBidi" w:hAnsiTheme="majorBidi" w:cstheme="majorBidi"/>
        </w:rPr>
        <w:t xml:space="preserve"> </w:t>
      </w:r>
      <w:hyperlink w:anchor="_ENREF_44" w:tooltip="Brown, 2004 #667" w:history="1">
        <w:r w:rsidR="00315323" w:rsidRPr="008C08EB">
          <w:rPr>
            <w:rFonts w:asciiTheme="majorBidi" w:hAnsiTheme="majorBidi" w:cstheme="majorBidi"/>
          </w:rPr>
          <w:fldChar w:fldCharType="begin"/>
        </w:r>
        <w:r w:rsidR="00315323" w:rsidRPr="008C08EB">
          <w:rPr>
            <w:rFonts w:asciiTheme="majorBidi" w:hAnsiTheme="majorBidi" w:cstheme="majorBidi"/>
          </w:rPr>
          <w:instrText xml:space="preserve"> ADDIN EN.CITE &lt;EndNote&gt;&lt;Cite AuthorYear="1"&gt;&lt;Author&gt;Brown&lt;/Author&gt;&lt;Year&gt;2004&lt;/Year&gt;&lt;RecNum&gt;667&lt;/RecNum&gt;&lt;DisplayText&gt;Brown and Cairns [44]&lt;/DisplayText&gt;&lt;record&gt;&lt;rec-number&gt;667&lt;/rec-number&gt;&lt;foreign-keys&gt;&lt;key app="EN" db-id="25rzxwaxpt2220ezaxox0r5q202fxr90r0vv" timestamp="1539810737"&gt;667&lt;/key&gt;&lt;/foreign-keys&gt;&lt;ref-type name="Conference Proceedings"&gt;10&lt;/ref-type&gt;&lt;contributors&gt;&lt;authors&gt;&lt;author&gt;Brown, Emily&lt;/author&gt;&lt;author&gt;Cairns, Paul&lt;/author&gt;&lt;/authors&gt;&lt;/contributors&gt;&lt;titles&gt;&lt;title&gt;A grounded investigation of game immersion&lt;/title&gt;&lt;secondary-title&gt;CHI&amp;apos;04 extended abstracts on Human factors in computing systems&lt;/secondary-title&gt;&lt;/titles&gt;&lt;pages&gt;1297-1300&lt;/pages&gt;&lt;dates&gt;&lt;year&gt;2004&lt;/year&gt;&lt;/dates&gt;&lt;publisher&gt;ACM&lt;/publisher&gt;&lt;isbn&gt;1581137036&lt;/isbn&gt;&lt;urls&gt;&lt;/urls&gt;&lt;/record&gt;&lt;/Cite&gt;&lt;/EndNote&gt;</w:instrText>
        </w:r>
        <w:r w:rsidR="00315323" w:rsidRPr="008C08EB">
          <w:rPr>
            <w:rFonts w:asciiTheme="majorBidi" w:hAnsiTheme="majorBidi" w:cstheme="majorBidi"/>
          </w:rPr>
          <w:fldChar w:fldCharType="separate"/>
        </w:r>
        <w:r w:rsidR="00315323" w:rsidRPr="008C08EB">
          <w:rPr>
            <w:rFonts w:asciiTheme="majorBidi" w:hAnsiTheme="majorBidi" w:cstheme="majorBidi"/>
          </w:rPr>
          <w:t>Brown and Cairns [44]</w:t>
        </w:r>
        <w:r w:rsidR="00315323" w:rsidRPr="008C08EB">
          <w:rPr>
            <w:rFonts w:asciiTheme="majorBidi" w:hAnsiTheme="majorBidi" w:cstheme="majorBidi"/>
          </w:rPr>
          <w:fldChar w:fldCharType="end"/>
        </w:r>
      </w:hyperlink>
      <w:r w:rsidR="009B50C9" w:rsidRPr="008C08EB">
        <w:rPr>
          <w:rFonts w:asciiTheme="majorBidi" w:hAnsiTheme="majorBidi" w:cstheme="majorBidi"/>
        </w:rPr>
        <w:t xml:space="preserve"> investigated the</w:t>
      </w:r>
      <w:r w:rsidR="009A61DF" w:rsidRPr="008C08EB">
        <w:rPr>
          <w:rFonts w:asciiTheme="majorBidi" w:hAnsiTheme="majorBidi" w:cstheme="majorBidi"/>
        </w:rPr>
        <w:t xml:space="preserve"> emotive</w:t>
      </w:r>
      <w:r w:rsidR="009B50C9" w:rsidRPr="008C08EB">
        <w:rPr>
          <w:rFonts w:asciiTheme="majorBidi" w:hAnsiTheme="majorBidi" w:cstheme="majorBidi"/>
        </w:rPr>
        <w:t xml:space="preserve"> feeling</w:t>
      </w:r>
      <w:r w:rsidR="009A61DF" w:rsidRPr="008C08EB">
        <w:rPr>
          <w:rFonts w:asciiTheme="majorBidi" w:hAnsiTheme="majorBidi" w:cstheme="majorBidi"/>
        </w:rPr>
        <w:t>s</w:t>
      </w:r>
      <w:r w:rsidR="009B50C9" w:rsidRPr="008C08EB">
        <w:rPr>
          <w:rFonts w:asciiTheme="majorBidi" w:hAnsiTheme="majorBidi" w:cstheme="majorBidi"/>
        </w:rPr>
        <w:t xml:space="preserve"> of player</w:t>
      </w:r>
      <w:r w:rsidR="009A61DF" w:rsidRPr="008C08EB">
        <w:rPr>
          <w:rFonts w:asciiTheme="majorBidi" w:hAnsiTheme="majorBidi" w:cstheme="majorBidi"/>
        </w:rPr>
        <w:t>s</w:t>
      </w:r>
      <w:r w:rsidR="009B50C9" w:rsidRPr="008C08EB">
        <w:rPr>
          <w:rFonts w:asciiTheme="majorBidi" w:hAnsiTheme="majorBidi" w:cstheme="majorBidi"/>
        </w:rPr>
        <w:t xml:space="preserve"> </w:t>
      </w:r>
      <w:r w:rsidR="009A61DF" w:rsidRPr="008C08EB">
        <w:rPr>
          <w:rFonts w:asciiTheme="majorBidi" w:hAnsiTheme="majorBidi" w:cstheme="majorBidi"/>
        </w:rPr>
        <w:t>during</w:t>
      </w:r>
      <w:r w:rsidR="009B50C9" w:rsidRPr="008C08EB">
        <w:rPr>
          <w:rFonts w:asciiTheme="majorBidi" w:hAnsiTheme="majorBidi" w:cstheme="majorBidi"/>
        </w:rPr>
        <w:t xml:space="preserve"> thr</w:t>
      </w:r>
      <w:r w:rsidR="009A61DF" w:rsidRPr="008C08EB">
        <w:rPr>
          <w:rFonts w:asciiTheme="majorBidi" w:hAnsiTheme="majorBidi" w:cstheme="majorBidi"/>
        </w:rPr>
        <w:t>ee levels of immersion stimulu</w:t>
      </w:r>
      <w:r w:rsidR="009B50C9" w:rsidRPr="008C08EB">
        <w:rPr>
          <w:rFonts w:asciiTheme="majorBidi" w:hAnsiTheme="majorBidi" w:cstheme="majorBidi"/>
        </w:rPr>
        <w:t>s</w:t>
      </w:r>
      <w:r w:rsidR="009A61DF" w:rsidRPr="008C08EB">
        <w:rPr>
          <w:rFonts w:asciiTheme="majorBidi" w:hAnsiTheme="majorBidi" w:cstheme="majorBidi"/>
        </w:rPr>
        <w:t>:</w:t>
      </w:r>
      <w:r w:rsidR="009B50C9" w:rsidRPr="008C08EB">
        <w:rPr>
          <w:rFonts w:asciiTheme="majorBidi" w:hAnsiTheme="majorBidi" w:cstheme="majorBidi"/>
        </w:rPr>
        <w:t xml:space="preserve"> engagement, engrossment and total immersion. </w:t>
      </w:r>
      <w:r w:rsidR="00C946F7" w:rsidRPr="008C08EB">
        <w:rPr>
          <w:rFonts w:asciiTheme="majorBidi" w:hAnsiTheme="majorBidi" w:cstheme="majorBidi"/>
        </w:rPr>
        <w:t>Immersion</w:t>
      </w:r>
      <w:r w:rsidR="009A61DF" w:rsidRPr="008C08EB">
        <w:rPr>
          <w:rFonts w:asciiTheme="majorBidi" w:hAnsiTheme="majorBidi" w:cstheme="majorBidi"/>
        </w:rPr>
        <w:t xml:space="preserve"> theory</w:t>
      </w:r>
      <w:r w:rsidR="00C946F7" w:rsidRPr="008C08EB">
        <w:rPr>
          <w:rFonts w:asciiTheme="majorBidi" w:hAnsiTheme="majorBidi" w:cstheme="majorBidi"/>
        </w:rPr>
        <w:t xml:space="preserve"> </w:t>
      </w:r>
      <w:r w:rsidR="009A61DF" w:rsidRPr="008C08EB">
        <w:rPr>
          <w:rFonts w:asciiTheme="majorBidi" w:hAnsiTheme="majorBidi" w:cstheme="majorBidi"/>
        </w:rPr>
        <w:t>is a</w:t>
      </w:r>
      <w:r w:rsidR="00C946F7" w:rsidRPr="008C08EB">
        <w:rPr>
          <w:rFonts w:asciiTheme="majorBidi" w:hAnsiTheme="majorBidi" w:cstheme="majorBidi"/>
        </w:rPr>
        <w:t xml:space="preserve"> </w:t>
      </w:r>
      <w:r w:rsidR="009A61DF" w:rsidRPr="008C08EB">
        <w:rPr>
          <w:rFonts w:asciiTheme="majorBidi" w:hAnsiTheme="majorBidi" w:cstheme="majorBidi"/>
        </w:rPr>
        <w:t>crucial</w:t>
      </w:r>
      <w:r w:rsidR="00C946F7" w:rsidRPr="008C08EB">
        <w:rPr>
          <w:rFonts w:asciiTheme="majorBidi" w:hAnsiTheme="majorBidi" w:cstheme="majorBidi"/>
        </w:rPr>
        <w:t xml:space="preserve"> </w:t>
      </w:r>
      <w:r w:rsidR="009A61DF" w:rsidRPr="008C08EB">
        <w:rPr>
          <w:rFonts w:asciiTheme="majorBidi" w:hAnsiTheme="majorBidi" w:cstheme="majorBidi"/>
        </w:rPr>
        <w:t>consideration in shaping the MR</w:t>
      </w:r>
      <w:r w:rsidR="00C946F7" w:rsidRPr="008C08EB">
        <w:rPr>
          <w:rFonts w:asciiTheme="majorBidi" w:hAnsiTheme="majorBidi" w:cstheme="majorBidi"/>
        </w:rPr>
        <w:t xml:space="preserve"> museum experience as simulated immersion </w:t>
      </w:r>
      <w:r w:rsidR="009A61DF" w:rsidRPr="008C08EB">
        <w:rPr>
          <w:rFonts w:asciiTheme="majorBidi" w:hAnsiTheme="majorBidi" w:cstheme="majorBidi"/>
        </w:rPr>
        <w:t>has the potential lead to enhance</w:t>
      </w:r>
      <w:r w:rsidR="00C946F7" w:rsidRPr="008C08EB">
        <w:rPr>
          <w:rFonts w:asciiTheme="majorBidi" w:hAnsiTheme="majorBidi" w:cstheme="majorBidi"/>
        </w:rPr>
        <w:t xml:space="preserve"> learning and </w:t>
      </w:r>
      <w:r w:rsidR="009A61DF" w:rsidRPr="008C08EB">
        <w:rPr>
          <w:rFonts w:asciiTheme="majorBidi" w:hAnsiTheme="majorBidi" w:cstheme="majorBidi"/>
        </w:rPr>
        <w:t>interactivity.</w:t>
      </w:r>
      <w:r w:rsidR="00C946F7" w:rsidRPr="008C08EB">
        <w:rPr>
          <w:rFonts w:asciiTheme="majorBidi" w:hAnsiTheme="majorBidi" w:cstheme="majorBidi"/>
        </w:rPr>
        <w:t xml:space="preserve"> </w:t>
      </w:r>
    </w:p>
    <w:p w14:paraId="15C7B7C7" w14:textId="77777777" w:rsidR="00BD4813" w:rsidRPr="008C08EB" w:rsidRDefault="00BD4813" w:rsidP="0095693D">
      <w:pPr>
        <w:spacing w:line="276" w:lineRule="auto"/>
        <w:rPr>
          <w:rFonts w:asciiTheme="majorBidi" w:hAnsiTheme="majorBidi" w:cstheme="majorBidi"/>
        </w:rPr>
      </w:pPr>
    </w:p>
    <w:p w14:paraId="2F3E6CEC" w14:textId="33FB0180" w:rsidR="00CD5B48" w:rsidRPr="008C08EB" w:rsidRDefault="00315323" w:rsidP="0095693D">
      <w:pPr>
        <w:spacing w:line="276" w:lineRule="auto"/>
        <w:rPr>
          <w:rFonts w:asciiTheme="majorBidi" w:hAnsiTheme="majorBidi" w:cstheme="majorBidi"/>
        </w:rPr>
      </w:pPr>
      <w:hyperlink w:anchor="_ENREF_45" w:tooltip="Bitgood, 1990 #668" w:history="1">
        <w:r w:rsidRPr="008C08EB">
          <w:rPr>
            <w:rFonts w:asciiTheme="majorBidi" w:hAnsiTheme="majorBidi" w:cstheme="majorBidi"/>
          </w:rPr>
          <w:fldChar w:fldCharType="begin"/>
        </w:r>
        <w:r w:rsidRPr="008C08EB">
          <w:rPr>
            <w:rFonts w:asciiTheme="majorBidi" w:hAnsiTheme="majorBidi" w:cstheme="majorBidi"/>
          </w:rPr>
          <w:instrText xml:space="preserve"> ADDIN EN.CITE &lt;EndNote&gt;&lt;Cite AuthorYear="1"&gt;&lt;Author&gt;Bitgood&lt;/Author&gt;&lt;Year&gt;1990&lt;/Year&gt;&lt;RecNum&gt;668&lt;/RecNum&gt;&lt;DisplayText&gt;Bitgood [45]&lt;/DisplayText&gt;&lt;record&gt;&lt;rec-number&gt;668&lt;/rec-number&gt;&lt;foreign-keys&gt;&lt;key app="EN" db-id="25rzxwaxpt2220ezaxox0r5q202fxr90r0vv" timestamp="1539816199"&gt;668&lt;/key&gt;&lt;/foreign-keys&gt;&lt;ref-type name="Book"&gt;6&lt;/ref-type&gt;&lt;contributors&gt;&lt;authors&gt;&lt;author&gt;Bitgood, Stephen&lt;/author&gt;&lt;/authors&gt;&lt;/contributors&gt;&lt;titles&gt;&lt;title&gt;The role of simulated immersion in exhibition&lt;/title&gt;&lt;/titles&gt;&lt;dates&gt;&lt;year&gt;1990&lt;/year&gt;&lt;/dates&gt;&lt;publisher&gt;Center for Social Design&lt;/publisher&gt;&lt;urls&gt;&lt;/urls&gt;&lt;/record&gt;&lt;/Cite&gt;&lt;/EndNote&gt;</w:instrText>
        </w:r>
        <w:r w:rsidRPr="008C08EB">
          <w:rPr>
            <w:rFonts w:asciiTheme="majorBidi" w:hAnsiTheme="majorBidi" w:cstheme="majorBidi"/>
          </w:rPr>
          <w:fldChar w:fldCharType="separate"/>
        </w:r>
        <w:r w:rsidRPr="008C08EB">
          <w:rPr>
            <w:rFonts w:asciiTheme="majorBidi" w:hAnsiTheme="majorBidi" w:cstheme="majorBidi"/>
          </w:rPr>
          <w:t>Bitgood [45]</w:t>
        </w:r>
        <w:r w:rsidRPr="008C08EB">
          <w:rPr>
            <w:rFonts w:asciiTheme="majorBidi" w:hAnsiTheme="majorBidi" w:cstheme="majorBidi"/>
          </w:rPr>
          <w:fldChar w:fldCharType="end"/>
        </w:r>
      </w:hyperlink>
      <w:r w:rsidR="009A61DF" w:rsidRPr="008C08EB">
        <w:rPr>
          <w:rFonts w:asciiTheme="majorBidi" w:hAnsiTheme="majorBidi" w:cstheme="majorBidi"/>
        </w:rPr>
        <w:t xml:space="preserve"> defines </w:t>
      </w:r>
      <w:r w:rsidR="00463747" w:rsidRPr="008C08EB">
        <w:rPr>
          <w:rFonts w:asciiTheme="majorBidi" w:hAnsiTheme="majorBidi" w:cstheme="majorBidi"/>
        </w:rPr>
        <w:t xml:space="preserve">immersion as </w:t>
      </w:r>
      <w:r w:rsidR="00463747" w:rsidRPr="008C08EB">
        <w:rPr>
          <w:rFonts w:asciiTheme="majorBidi" w:hAnsiTheme="majorBidi" w:cstheme="majorBidi"/>
          <w:i/>
          <w:iCs/>
        </w:rPr>
        <w:t>‘The degree to which an exhibit effectively involves, absorbs, engrosses, or creates for visitors the experience of a particular time and place”</w:t>
      </w:r>
      <w:r w:rsidR="00463747" w:rsidRPr="008C08EB">
        <w:rPr>
          <w:rFonts w:asciiTheme="majorBidi" w:hAnsiTheme="majorBidi" w:cstheme="majorBidi"/>
        </w:rPr>
        <w:t>.</w:t>
      </w:r>
      <w:r w:rsidR="0095693D" w:rsidRPr="008C08EB">
        <w:rPr>
          <w:rFonts w:asciiTheme="majorBidi" w:hAnsiTheme="majorBidi" w:cstheme="majorBidi"/>
        </w:rPr>
        <w:t xml:space="preserve"> P</w:t>
      </w:r>
      <w:r w:rsidR="009A61DF" w:rsidRPr="008C08EB">
        <w:rPr>
          <w:rFonts w:asciiTheme="majorBidi" w:hAnsiTheme="majorBidi" w:cstheme="majorBidi"/>
        </w:rPr>
        <w:t>layer i</w:t>
      </w:r>
      <w:r w:rsidR="0044271B" w:rsidRPr="008C08EB">
        <w:rPr>
          <w:rFonts w:asciiTheme="majorBidi" w:hAnsiTheme="majorBidi" w:cstheme="majorBidi"/>
        </w:rPr>
        <w:t>mmersion in</w:t>
      </w:r>
      <w:r w:rsidR="009A61DF" w:rsidRPr="008C08EB">
        <w:rPr>
          <w:rFonts w:asciiTheme="majorBidi" w:hAnsiTheme="majorBidi" w:cstheme="majorBidi"/>
        </w:rPr>
        <w:t xml:space="preserve"> the visual gaming environment amalgamates perceptual</w:t>
      </w:r>
      <w:r w:rsidR="001C3BD5" w:rsidRPr="008C08EB">
        <w:rPr>
          <w:rFonts w:asciiTheme="majorBidi" w:hAnsiTheme="majorBidi" w:cstheme="majorBidi"/>
        </w:rPr>
        <w:t xml:space="preserve"> immersion</w:t>
      </w:r>
      <w:r w:rsidR="009A61DF" w:rsidRPr="008C08EB">
        <w:rPr>
          <w:rFonts w:asciiTheme="majorBidi" w:hAnsiTheme="majorBidi" w:cstheme="majorBidi"/>
        </w:rPr>
        <w:t xml:space="preserve"> with the</w:t>
      </w:r>
      <w:r w:rsidR="001C3BD5" w:rsidRPr="008C08EB">
        <w:rPr>
          <w:rFonts w:asciiTheme="majorBidi" w:hAnsiTheme="majorBidi" w:cstheme="majorBidi"/>
        </w:rPr>
        <w:t xml:space="preserve"> narrative</w:t>
      </w:r>
      <w:r w:rsidR="009A61DF" w:rsidRPr="008C08EB">
        <w:rPr>
          <w:rFonts w:asciiTheme="majorBidi" w:hAnsiTheme="majorBidi" w:cstheme="majorBidi"/>
        </w:rPr>
        <w:t xml:space="preserve"> progression</w:t>
      </w:r>
      <w:r w:rsidR="0095693D" w:rsidRPr="008C08EB">
        <w:rPr>
          <w:rFonts w:asciiTheme="majorBidi" w:hAnsiTheme="majorBidi" w:cstheme="majorBidi"/>
        </w:rPr>
        <w:t>, adding further depth and meaning to the overall experience</w:t>
      </w:r>
      <w:r w:rsidR="001C3BD5" w:rsidRPr="008C08EB">
        <w:rPr>
          <w:rFonts w:asciiTheme="majorBidi" w:hAnsiTheme="majorBidi" w:cstheme="majorBidi"/>
        </w:rPr>
        <w:t xml:space="preserve"> </w:t>
      </w:r>
      <w:r w:rsidR="001C3BD5"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Bowman&lt;/Author&gt;&lt;Year&gt;2016&lt;/Year&gt;&lt;RecNum&gt;658&lt;/RecNum&gt;&lt;DisplayText&gt;[39]&lt;/DisplayText&gt;&lt;record&gt;&lt;rec-number&gt;658&lt;/rec-number&gt;&lt;foreign-keys&gt;&lt;key app="EN" db-id="25rzxwaxpt2220ezaxox0r5q202fxr90r0vv" timestamp="1539452604"&gt;658&lt;/key&gt;&lt;/foreign-keys&gt;&lt;ref-type name="Journal Article"&gt;17&lt;/ref-type&gt;&lt;contributors&gt;&lt;authors&gt;&lt;author&gt;Bowman, Sarah Lynne&lt;/author&gt;&lt;author&gt;Standiford, Anne&lt;/author&gt;&lt;/authors&gt;&lt;/contributors&gt;&lt;titles&gt;&lt;title&gt;Enhancing healthcare simulations and beyond: Immersion theory and practice&lt;/title&gt;&lt;secondary-title&gt;International Journal of Role-Playing&lt;/secondary-title&gt;&lt;/titles&gt;&lt;periodical&gt;&lt;full-title&gt;International Journal of Role-Playing&lt;/full-title&gt;&lt;/periodical&gt;&lt;pages&gt;12-19&lt;/pages&gt;&lt;volume&gt;6&lt;/volume&gt;&lt;dates&gt;&lt;year&gt;2016&lt;/year&gt;&lt;/dates&gt;&lt;urls&gt;&lt;/urls&gt;&lt;/record&gt;&lt;/Cite&gt;&lt;/EndNote&gt;</w:instrText>
      </w:r>
      <w:r w:rsidR="001C3BD5" w:rsidRPr="008C08EB">
        <w:rPr>
          <w:rFonts w:asciiTheme="majorBidi" w:hAnsiTheme="majorBidi" w:cstheme="majorBidi"/>
        </w:rPr>
        <w:fldChar w:fldCharType="separate"/>
      </w:r>
      <w:r w:rsidR="001F5AC2" w:rsidRPr="008C08EB">
        <w:rPr>
          <w:rFonts w:asciiTheme="majorBidi" w:hAnsiTheme="majorBidi" w:cstheme="majorBidi"/>
        </w:rPr>
        <w:t>[</w:t>
      </w:r>
      <w:hyperlink w:anchor="_ENREF_39" w:tooltip="Bowman, 2016 #658" w:history="1">
        <w:r w:rsidRPr="008C08EB">
          <w:rPr>
            <w:rFonts w:asciiTheme="majorBidi" w:hAnsiTheme="majorBidi" w:cstheme="majorBidi"/>
          </w:rPr>
          <w:t>39</w:t>
        </w:r>
      </w:hyperlink>
      <w:r w:rsidR="001F5AC2" w:rsidRPr="008C08EB">
        <w:rPr>
          <w:rFonts w:asciiTheme="majorBidi" w:hAnsiTheme="majorBidi" w:cstheme="majorBidi"/>
        </w:rPr>
        <w:t>]</w:t>
      </w:r>
      <w:r w:rsidR="001C3BD5" w:rsidRPr="008C08EB">
        <w:rPr>
          <w:rFonts w:asciiTheme="majorBidi" w:hAnsiTheme="majorBidi" w:cstheme="majorBidi"/>
        </w:rPr>
        <w:fldChar w:fldCharType="end"/>
      </w:r>
      <w:r w:rsidR="001C3BD5" w:rsidRPr="008C08EB">
        <w:rPr>
          <w:rFonts w:asciiTheme="majorBidi" w:hAnsiTheme="majorBidi" w:cstheme="majorBidi"/>
        </w:rPr>
        <w:t xml:space="preserve">. </w:t>
      </w:r>
      <w:hyperlink w:anchor="_ENREF_45" w:tooltip="Bitgood, 1990 #668" w:history="1">
        <w:r w:rsidRPr="008C08EB">
          <w:rPr>
            <w:rFonts w:asciiTheme="majorBidi" w:hAnsiTheme="majorBidi" w:cstheme="majorBidi"/>
          </w:rPr>
          <w:fldChar w:fldCharType="begin"/>
        </w:r>
        <w:r w:rsidRPr="008C08EB">
          <w:rPr>
            <w:rFonts w:asciiTheme="majorBidi" w:hAnsiTheme="majorBidi" w:cstheme="majorBidi"/>
          </w:rPr>
          <w:instrText xml:space="preserve"> ADDIN EN.CITE &lt;EndNote&gt;&lt;Cite AuthorYear="1"&gt;&lt;Author&gt;Bitgood&lt;/Author&gt;&lt;Year&gt;1990&lt;/Year&gt;&lt;RecNum&gt;668&lt;/RecNum&gt;&lt;Pages&gt;1&lt;/Pages&gt;&lt;DisplayText&gt;Bitgood [45]&lt;/DisplayText&gt;&lt;record&gt;&lt;rec-number&gt;668&lt;/rec-number&gt;&lt;foreign-keys&gt;&lt;key app="EN" db-id="25rzxwaxpt2220ezaxox0r5q202fxr90r0vv" timestamp="1539816199"&gt;668&lt;/key&gt;&lt;/foreign-keys&gt;&lt;ref-type name="Book"&gt;6&lt;/ref-type&gt;&lt;contributors&gt;&lt;authors&gt;&lt;author&gt;Bitgood, Stephen&lt;/author&gt;&lt;/authors&gt;&lt;/contributors&gt;&lt;titles&gt;&lt;title&gt;The role of simulated immersion in exhibition&lt;/title&gt;&lt;/titles&gt;&lt;dates&gt;&lt;year&gt;1990&lt;/year&gt;&lt;/dates&gt;&lt;publisher&gt;Center for Social Design&lt;/publisher&gt;&lt;urls&gt;&lt;/urls&gt;&lt;/record&gt;&lt;/Cite&gt;&lt;/EndNote&gt;</w:instrText>
        </w:r>
        <w:r w:rsidRPr="008C08EB">
          <w:rPr>
            <w:rFonts w:asciiTheme="majorBidi" w:hAnsiTheme="majorBidi" w:cstheme="majorBidi"/>
          </w:rPr>
          <w:fldChar w:fldCharType="separate"/>
        </w:r>
        <w:r w:rsidRPr="008C08EB">
          <w:rPr>
            <w:rFonts w:asciiTheme="majorBidi" w:hAnsiTheme="majorBidi" w:cstheme="majorBidi"/>
          </w:rPr>
          <w:t>Bitgood [45]</w:t>
        </w:r>
        <w:r w:rsidRPr="008C08EB">
          <w:rPr>
            <w:rFonts w:asciiTheme="majorBidi" w:hAnsiTheme="majorBidi" w:cstheme="majorBidi"/>
          </w:rPr>
          <w:fldChar w:fldCharType="end"/>
        </w:r>
      </w:hyperlink>
      <w:r w:rsidR="001C3BD5" w:rsidRPr="008C08EB">
        <w:rPr>
          <w:rFonts w:asciiTheme="majorBidi" w:hAnsiTheme="majorBidi" w:cstheme="majorBidi"/>
        </w:rPr>
        <w:t xml:space="preserve"> determined </w:t>
      </w:r>
      <w:r w:rsidR="0095693D" w:rsidRPr="008C08EB">
        <w:rPr>
          <w:rFonts w:asciiTheme="majorBidi" w:hAnsiTheme="majorBidi" w:cstheme="majorBidi"/>
        </w:rPr>
        <w:t>four</w:t>
      </w:r>
      <w:r w:rsidR="001C3BD5" w:rsidRPr="008C08EB">
        <w:rPr>
          <w:rFonts w:asciiTheme="majorBidi" w:hAnsiTheme="majorBidi" w:cstheme="majorBidi"/>
        </w:rPr>
        <w:t xml:space="preserve"> factors for constructing</w:t>
      </w:r>
      <w:r w:rsidR="0095693D" w:rsidRPr="008C08EB">
        <w:rPr>
          <w:rFonts w:asciiTheme="majorBidi" w:hAnsiTheme="majorBidi" w:cstheme="majorBidi"/>
        </w:rPr>
        <w:t xml:space="preserve"> immersing experience: </w:t>
      </w:r>
      <w:r w:rsidR="001C3BD5" w:rsidRPr="008C08EB">
        <w:rPr>
          <w:rFonts w:asciiTheme="majorBidi" w:hAnsiTheme="majorBidi" w:cstheme="majorBidi"/>
        </w:rPr>
        <w:t>us</w:t>
      </w:r>
      <w:r w:rsidR="0095693D" w:rsidRPr="008C08EB">
        <w:rPr>
          <w:rFonts w:asciiTheme="majorBidi" w:hAnsiTheme="majorBidi" w:cstheme="majorBidi"/>
        </w:rPr>
        <w:t>e of surrounding physical</w:t>
      </w:r>
      <w:r w:rsidR="001C3BD5" w:rsidRPr="008C08EB">
        <w:rPr>
          <w:rFonts w:asciiTheme="majorBidi" w:hAnsiTheme="majorBidi" w:cstheme="majorBidi"/>
        </w:rPr>
        <w:t xml:space="preserve"> environm</w:t>
      </w:r>
      <w:r w:rsidR="0095693D" w:rsidRPr="008C08EB">
        <w:rPr>
          <w:rFonts w:asciiTheme="majorBidi" w:hAnsiTheme="majorBidi" w:cstheme="majorBidi"/>
        </w:rPr>
        <w:t>ent,</w:t>
      </w:r>
      <w:r w:rsidR="001C3BD5" w:rsidRPr="008C08EB">
        <w:rPr>
          <w:rFonts w:asciiTheme="majorBidi" w:hAnsiTheme="majorBidi" w:cstheme="majorBidi"/>
        </w:rPr>
        <w:t xml:space="preserve"> environ</w:t>
      </w:r>
      <w:r w:rsidR="0095693D" w:rsidRPr="008C08EB">
        <w:rPr>
          <w:rFonts w:asciiTheme="majorBidi" w:hAnsiTheme="majorBidi" w:cstheme="majorBidi"/>
        </w:rPr>
        <w:t xml:space="preserve">mental feedback, </w:t>
      </w:r>
      <w:r w:rsidR="001C3BD5" w:rsidRPr="008C08EB">
        <w:rPr>
          <w:rFonts w:asciiTheme="majorBidi" w:hAnsiTheme="majorBidi" w:cstheme="majorBidi"/>
        </w:rPr>
        <w:t>multisensory s</w:t>
      </w:r>
      <w:r w:rsidR="0095693D" w:rsidRPr="008C08EB">
        <w:rPr>
          <w:rFonts w:asciiTheme="majorBidi" w:hAnsiTheme="majorBidi" w:cstheme="majorBidi"/>
        </w:rPr>
        <w:t>timulation and</w:t>
      </w:r>
      <w:r w:rsidR="001C3BD5" w:rsidRPr="008C08EB">
        <w:rPr>
          <w:rFonts w:asciiTheme="majorBidi" w:hAnsiTheme="majorBidi" w:cstheme="majorBidi"/>
        </w:rPr>
        <w:t xml:space="preserve"> object real</w:t>
      </w:r>
      <w:r w:rsidR="0095693D" w:rsidRPr="008C08EB">
        <w:rPr>
          <w:rFonts w:asciiTheme="majorBidi" w:hAnsiTheme="majorBidi" w:cstheme="majorBidi"/>
        </w:rPr>
        <w:t>ism. T</w:t>
      </w:r>
      <w:r w:rsidR="00CD5B48" w:rsidRPr="008C08EB">
        <w:rPr>
          <w:rFonts w:asciiTheme="majorBidi" w:hAnsiTheme="majorBidi" w:cstheme="majorBidi"/>
        </w:rPr>
        <w:t xml:space="preserve">he immersion into </w:t>
      </w:r>
      <w:r w:rsidR="0095693D" w:rsidRPr="008C08EB">
        <w:rPr>
          <w:rFonts w:asciiTheme="majorBidi" w:hAnsiTheme="majorBidi" w:cstheme="majorBidi"/>
        </w:rPr>
        <w:t xml:space="preserve">the storytelling </w:t>
      </w:r>
      <w:r w:rsidR="00CD5B48" w:rsidRPr="008C08EB">
        <w:rPr>
          <w:rFonts w:asciiTheme="majorBidi" w:hAnsiTheme="majorBidi" w:cstheme="majorBidi"/>
        </w:rPr>
        <w:t>narrative</w:t>
      </w:r>
      <w:r w:rsidR="0095693D" w:rsidRPr="008C08EB">
        <w:rPr>
          <w:rFonts w:asciiTheme="majorBidi" w:hAnsiTheme="majorBidi" w:cstheme="majorBidi"/>
        </w:rPr>
        <w:t xml:space="preserve"> is a significant factor in enhancing the MR experience; </w:t>
      </w:r>
      <w:r w:rsidR="00CD5B48" w:rsidRPr="008C08EB">
        <w:rPr>
          <w:rFonts w:asciiTheme="majorBidi" w:hAnsiTheme="majorBidi" w:cstheme="majorBidi"/>
        </w:rPr>
        <w:t>many scholars emphasi</w:t>
      </w:r>
      <w:r w:rsidR="0095693D" w:rsidRPr="008C08EB">
        <w:rPr>
          <w:rFonts w:asciiTheme="majorBidi" w:hAnsiTheme="majorBidi" w:cstheme="majorBidi"/>
        </w:rPr>
        <w:t>s</w:t>
      </w:r>
      <w:r w:rsidR="00CD5B48" w:rsidRPr="008C08EB">
        <w:rPr>
          <w:rFonts w:asciiTheme="majorBidi" w:hAnsiTheme="majorBidi" w:cstheme="majorBidi"/>
        </w:rPr>
        <w:t xml:space="preserve">e the significance of using fictional narratives to generate immersive experience </w:t>
      </w:r>
      <w:r w:rsidR="00CD5B48"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Murray&lt;/Author&gt;&lt;Year&gt;2017&lt;/Year&gt;&lt;RecNum&gt;663&lt;/RecNum&gt;&lt;DisplayText&gt;[41]&lt;/DisplayText&gt;&lt;record&gt;&lt;rec-number&gt;663&lt;/rec-number&gt;&lt;foreign-keys&gt;&lt;key app="EN" db-id="25rzxwaxpt2220ezaxox0r5q202fxr90r0vv" timestamp="1539806560"&gt;663&lt;/key&gt;&lt;/foreign-keys&gt;&lt;ref-type name="Book"&gt;6&lt;/ref-type&gt;&lt;contributors&gt;&lt;authors&gt;&lt;author&gt;Murray, Janet Horowitz&lt;/author&gt;&lt;author&gt;Murray, Janet H&lt;/author&gt;&lt;/authors&gt;&lt;/contributors&gt;&lt;titles&gt;&lt;title&gt;Hamlet on the holodeck: The future of narrative in cyberspace&lt;/title&gt;&lt;/titles&gt;&lt;dates&gt;&lt;year&gt;2017&lt;/year&gt;&lt;/dates&gt;&lt;publisher&gt;MIT press&lt;/publisher&gt;&lt;isbn&gt;0262533480&lt;/isbn&gt;&lt;urls&gt;&lt;/urls&gt;&lt;/record&gt;&lt;/Cite&gt;&lt;/EndNote&gt;</w:instrText>
      </w:r>
      <w:r w:rsidR="00CD5B48" w:rsidRPr="008C08EB">
        <w:rPr>
          <w:rFonts w:asciiTheme="majorBidi" w:hAnsiTheme="majorBidi" w:cstheme="majorBidi"/>
        </w:rPr>
        <w:fldChar w:fldCharType="separate"/>
      </w:r>
      <w:r w:rsidR="001F5AC2" w:rsidRPr="008C08EB">
        <w:rPr>
          <w:rFonts w:asciiTheme="majorBidi" w:hAnsiTheme="majorBidi" w:cstheme="majorBidi"/>
        </w:rPr>
        <w:t>[</w:t>
      </w:r>
      <w:hyperlink w:anchor="_ENREF_41" w:tooltip="Murray, 2017 #663" w:history="1">
        <w:r w:rsidRPr="008C08EB">
          <w:rPr>
            <w:rFonts w:asciiTheme="majorBidi" w:hAnsiTheme="majorBidi" w:cstheme="majorBidi"/>
          </w:rPr>
          <w:t>41</w:t>
        </w:r>
      </w:hyperlink>
      <w:r w:rsidR="001F5AC2" w:rsidRPr="008C08EB">
        <w:rPr>
          <w:rFonts w:asciiTheme="majorBidi" w:hAnsiTheme="majorBidi" w:cstheme="majorBidi"/>
        </w:rPr>
        <w:t>]</w:t>
      </w:r>
      <w:r w:rsidR="00CD5B48" w:rsidRPr="008C08EB">
        <w:rPr>
          <w:rFonts w:asciiTheme="majorBidi" w:hAnsiTheme="majorBidi" w:cstheme="majorBidi"/>
        </w:rPr>
        <w:fldChar w:fldCharType="end"/>
      </w:r>
      <w:r w:rsidR="00CD5B48" w:rsidRPr="008C08EB">
        <w:rPr>
          <w:rFonts w:asciiTheme="majorBidi" w:hAnsiTheme="majorBidi" w:cstheme="majorBidi"/>
        </w:rPr>
        <w:t xml:space="preserve"> </w:t>
      </w:r>
      <w:r w:rsidR="00CD5B48"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Harviainen&lt;/Author&gt;&lt;Year&gt;2003&lt;/Year&gt;&lt;RecNum&gt;669&lt;/RecNum&gt;&lt;DisplayText&gt;[46]&lt;/DisplayText&gt;&lt;record&gt;&lt;rec-number&gt;669&lt;/rec-number&gt;&lt;foreign-keys&gt;&lt;key app="EN" db-id="25rzxwaxpt2220ezaxox0r5q202fxr90r0vv" timestamp="1539819858"&gt;669&lt;/key&gt;&lt;/foreign-keys&gt;&lt;ref-type name="Journal Article"&gt;17&lt;/ref-type&gt;&lt;contributors&gt;&lt;authors&gt;&lt;author&gt;Harviainen, J Tuomas&lt;/author&gt;&lt;/authors&gt;&lt;/contributors&gt;&lt;titles&gt;&lt;title&gt;The multi-tier game immersion theory&lt;/title&gt;&lt;secondary-title&gt;2003) As Larp Grows Up-Theory and Methods in Larp. Copenhagen, Projektgruppen KP03. The book for Knudepunkt&lt;/secondary-title&gt;&lt;/titles&gt;&lt;periodical&gt;&lt;full-title&gt;2003) As Larp Grows Up-Theory and Methods in Larp. Copenhagen, Projektgruppen KP03. The book for Knudepunkt&lt;/full-title&gt;&lt;/periodical&gt;&lt;dates&gt;&lt;year&gt;2003&lt;/year&gt;&lt;/dates&gt;&lt;urls&gt;&lt;/urls&gt;&lt;/record&gt;&lt;/Cite&gt;&lt;/EndNote&gt;</w:instrText>
      </w:r>
      <w:r w:rsidR="00CD5B48" w:rsidRPr="008C08EB">
        <w:rPr>
          <w:rFonts w:asciiTheme="majorBidi" w:hAnsiTheme="majorBidi" w:cstheme="majorBidi"/>
        </w:rPr>
        <w:fldChar w:fldCharType="separate"/>
      </w:r>
      <w:r w:rsidR="001F5AC2" w:rsidRPr="008C08EB">
        <w:rPr>
          <w:rFonts w:asciiTheme="majorBidi" w:hAnsiTheme="majorBidi" w:cstheme="majorBidi"/>
        </w:rPr>
        <w:t>[</w:t>
      </w:r>
      <w:hyperlink w:anchor="_ENREF_46" w:tooltip="Harviainen, 2003 #669" w:history="1">
        <w:r w:rsidRPr="008C08EB">
          <w:rPr>
            <w:rFonts w:asciiTheme="majorBidi" w:hAnsiTheme="majorBidi" w:cstheme="majorBidi"/>
          </w:rPr>
          <w:t>46</w:t>
        </w:r>
      </w:hyperlink>
      <w:r w:rsidR="001F5AC2" w:rsidRPr="008C08EB">
        <w:rPr>
          <w:rFonts w:asciiTheme="majorBidi" w:hAnsiTheme="majorBidi" w:cstheme="majorBidi"/>
        </w:rPr>
        <w:t>]</w:t>
      </w:r>
      <w:r w:rsidR="00CD5B48" w:rsidRPr="008C08EB">
        <w:rPr>
          <w:rFonts w:asciiTheme="majorBidi" w:hAnsiTheme="majorBidi" w:cstheme="majorBidi"/>
        </w:rPr>
        <w:fldChar w:fldCharType="end"/>
      </w:r>
      <w:r w:rsidR="00DE4BD4" w:rsidRPr="008C08EB">
        <w:rPr>
          <w:rFonts w:asciiTheme="majorBidi" w:hAnsiTheme="majorBidi" w:cstheme="majorBidi"/>
        </w:rPr>
        <w:t xml:space="preserve"> </w:t>
      </w:r>
      <w:r w:rsidR="00DE4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Ermi&lt;/Author&gt;&lt;Year&gt;2005&lt;/Year&gt;&lt;RecNum&gt;670&lt;/RecNum&gt;&lt;DisplayText&gt;[47]&lt;/DisplayText&gt;&lt;record&gt;&lt;rec-number&gt;670&lt;/rec-number&gt;&lt;foreign-keys&gt;&lt;key app="EN" db-id="25rzxwaxpt2220ezaxox0r5q202fxr90r0vv" timestamp="1539820121"&gt;670&lt;/key&gt;&lt;/foreign-keys&gt;&lt;ref-type name="Journal Article"&gt;17&lt;/ref-type&gt;&lt;contributors&gt;&lt;authors&gt;&lt;author&gt;Ermi, Laura&lt;/author&gt;&lt;author&gt;Mäyrä, Frans&lt;/author&gt;&lt;/authors&gt;&lt;/contributors&gt;&lt;titles&gt;&lt;title&gt;Fundamental components of the gameplay experience: Analysing immersion&lt;/title&gt;&lt;secondary-title&gt;Worlds in play: International perspectives on digital games research&lt;/secondary-title&gt;&lt;/titles&gt;&lt;periodical&gt;&lt;full-title&gt;Worlds in play: International perspectives on digital games research&lt;/full-title&gt;&lt;/periodical&gt;&lt;pages&gt;37-53&lt;/pages&gt;&lt;volume&gt;37&lt;/volume&gt;&lt;number&gt;2&lt;/number&gt;&lt;dates&gt;&lt;year&gt;2005&lt;/year&gt;&lt;/dates&gt;&lt;urls&gt;&lt;/urls&gt;&lt;/record&gt;&lt;/Cite&gt;&lt;/EndNote&gt;</w:instrText>
      </w:r>
      <w:r w:rsidR="00DE4BD4" w:rsidRPr="008C08EB">
        <w:rPr>
          <w:rFonts w:asciiTheme="majorBidi" w:hAnsiTheme="majorBidi" w:cstheme="majorBidi"/>
        </w:rPr>
        <w:fldChar w:fldCharType="separate"/>
      </w:r>
      <w:r w:rsidR="001F5AC2" w:rsidRPr="008C08EB">
        <w:rPr>
          <w:rFonts w:asciiTheme="majorBidi" w:hAnsiTheme="majorBidi" w:cstheme="majorBidi"/>
        </w:rPr>
        <w:t>[</w:t>
      </w:r>
      <w:hyperlink w:anchor="_ENREF_47" w:tooltip="Ermi, 2005 #670" w:history="1">
        <w:r w:rsidRPr="008C08EB">
          <w:rPr>
            <w:rFonts w:asciiTheme="majorBidi" w:hAnsiTheme="majorBidi" w:cstheme="majorBidi"/>
          </w:rPr>
          <w:t>47</w:t>
        </w:r>
      </w:hyperlink>
      <w:r w:rsidR="001F5AC2" w:rsidRPr="008C08EB">
        <w:rPr>
          <w:rFonts w:asciiTheme="majorBidi" w:hAnsiTheme="majorBidi" w:cstheme="majorBidi"/>
        </w:rPr>
        <w:t>]</w:t>
      </w:r>
      <w:r w:rsidR="00DE4BD4" w:rsidRPr="008C08EB">
        <w:rPr>
          <w:rFonts w:asciiTheme="majorBidi" w:hAnsiTheme="majorBidi" w:cstheme="majorBidi"/>
        </w:rPr>
        <w:fldChar w:fldCharType="end"/>
      </w:r>
      <w:r w:rsidR="00DE4BD4" w:rsidRPr="008C08EB">
        <w:rPr>
          <w:rFonts w:asciiTheme="majorBidi" w:hAnsiTheme="majorBidi" w:cstheme="majorBidi"/>
        </w:rPr>
        <w:t xml:space="preserve"> </w:t>
      </w:r>
      <w:r w:rsidR="00DE4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Jenkins&lt;/Author&gt;&lt;Year&gt;2006&lt;/Year&gt;&lt;RecNum&gt;671&lt;/RecNum&gt;&lt;DisplayText&gt;[48]&lt;/DisplayText&gt;&lt;record&gt;&lt;rec-number&gt;671&lt;/rec-number&gt;&lt;foreign-keys&gt;&lt;key app="EN" db-id="25rzxwaxpt2220ezaxox0r5q202fxr90r0vv" timestamp="1539820181"&gt;671&lt;/key&gt;&lt;/foreign-keys&gt;&lt;ref-type name="Book"&gt;6&lt;/ref-type&gt;&lt;contributors&gt;&lt;authors&gt;&lt;author&gt;Jenkins, Henry&lt;/author&gt;&lt;/authors&gt;&lt;/contributors&gt;&lt;titles&gt;&lt;title&gt;Convergence culture: Where old and new media collide&lt;/title&gt;&lt;/titles&gt;&lt;dates&gt;&lt;year&gt;2006&lt;/year&gt;&lt;/dates&gt;&lt;publisher&gt;NYU press&lt;/publisher&gt;&lt;isbn&gt;0814743072&lt;/isbn&gt;&lt;urls&gt;&lt;/urls&gt;&lt;/record&gt;&lt;/Cite&gt;&lt;/EndNote&gt;</w:instrText>
      </w:r>
      <w:r w:rsidR="00DE4BD4" w:rsidRPr="008C08EB">
        <w:rPr>
          <w:rFonts w:asciiTheme="majorBidi" w:hAnsiTheme="majorBidi" w:cstheme="majorBidi"/>
        </w:rPr>
        <w:fldChar w:fldCharType="separate"/>
      </w:r>
      <w:r w:rsidR="001F5AC2" w:rsidRPr="008C08EB">
        <w:rPr>
          <w:rFonts w:asciiTheme="majorBidi" w:hAnsiTheme="majorBidi" w:cstheme="majorBidi"/>
        </w:rPr>
        <w:t>[</w:t>
      </w:r>
      <w:hyperlink w:anchor="_ENREF_48" w:tooltip="Jenkins, 2006 #671" w:history="1">
        <w:r w:rsidRPr="008C08EB">
          <w:rPr>
            <w:rFonts w:asciiTheme="majorBidi" w:hAnsiTheme="majorBidi" w:cstheme="majorBidi"/>
          </w:rPr>
          <w:t>48</w:t>
        </w:r>
      </w:hyperlink>
      <w:r w:rsidR="001F5AC2" w:rsidRPr="008C08EB">
        <w:rPr>
          <w:rFonts w:asciiTheme="majorBidi" w:hAnsiTheme="majorBidi" w:cstheme="majorBidi"/>
        </w:rPr>
        <w:t>]</w:t>
      </w:r>
      <w:r w:rsidR="00DE4BD4" w:rsidRPr="008C08EB">
        <w:rPr>
          <w:rFonts w:asciiTheme="majorBidi" w:hAnsiTheme="majorBidi" w:cstheme="majorBidi"/>
        </w:rPr>
        <w:fldChar w:fldCharType="end"/>
      </w:r>
      <w:r w:rsidR="00CD5B48" w:rsidRPr="008C08EB">
        <w:rPr>
          <w:rFonts w:asciiTheme="majorBidi" w:hAnsiTheme="majorBidi" w:cstheme="majorBidi"/>
        </w:rPr>
        <w:t>.</w:t>
      </w:r>
      <w:r w:rsidR="00DE4BD4" w:rsidRPr="008C08EB">
        <w:rPr>
          <w:rFonts w:asciiTheme="majorBidi" w:hAnsiTheme="majorBidi" w:cstheme="majorBidi"/>
        </w:rPr>
        <w:t xml:space="preserve"> </w:t>
      </w:r>
      <w:r w:rsidR="0095693D" w:rsidRPr="008C08EB">
        <w:rPr>
          <w:rFonts w:asciiTheme="majorBidi" w:hAnsiTheme="majorBidi" w:cstheme="majorBidi"/>
        </w:rPr>
        <w:t>Contextual narratives are</w:t>
      </w:r>
      <w:r w:rsidR="00DE4BD4" w:rsidRPr="008C08EB">
        <w:rPr>
          <w:rFonts w:asciiTheme="majorBidi" w:hAnsiTheme="majorBidi" w:cstheme="majorBidi"/>
        </w:rPr>
        <w:t xml:space="preserve"> stories tha</w:t>
      </w:r>
      <w:r w:rsidR="0095693D" w:rsidRPr="008C08EB">
        <w:rPr>
          <w:rFonts w:asciiTheme="majorBidi" w:hAnsiTheme="majorBidi" w:cstheme="majorBidi"/>
        </w:rPr>
        <w:t>t can engage visitors in identifying</w:t>
      </w:r>
      <w:r w:rsidR="00DE4BD4" w:rsidRPr="008C08EB">
        <w:rPr>
          <w:rFonts w:asciiTheme="majorBidi" w:hAnsiTheme="majorBidi" w:cstheme="majorBidi"/>
        </w:rPr>
        <w:t xml:space="preserve"> </w:t>
      </w:r>
      <w:r w:rsidR="0095693D" w:rsidRPr="008C08EB">
        <w:rPr>
          <w:rFonts w:asciiTheme="majorBidi" w:hAnsiTheme="majorBidi" w:cstheme="majorBidi"/>
        </w:rPr>
        <w:t>connections between a</w:t>
      </w:r>
      <w:r w:rsidR="00DE4BD4" w:rsidRPr="008C08EB">
        <w:rPr>
          <w:rFonts w:asciiTheme="majorBidi" w:hAnsiTheme="majorBidi" w:cstheme="majorBidi"/>
        </w:rPr>
        <w:t xml:space="preserve"> story </w:t>
      </w:r>
      <w:r w:rsidR="0095693D" w:rsidRPr="008C08EB">
        <w:rPr>
          <w:rFonts w:asciiTheme="majorBidi" w:hAnsiTheme="majorBidi" w:cstheme="majorBidi"/>
        </w:rPr>
        <w:t>and an object or event</w:t>
      </w:r>
      <w:r w:rsidR="00DE4BD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Calleja&lt;/Author&gt;&lt;Year&gt;2011&lt;/Year&gt;&lt;RecNum&gt;672&lt;/RecNum&gt;&lt;DisplayText&gt;[49]&lt;/DisplayText&gt;&lt;record&gt;&lt;rec-number&gt;672&lt;/rec-number&gt;&lt;foreign-keys&gt;&lt;key app="EN" db-id="25rzxwaxpt2220ezaxox0r5q202fxr90r0vv" timestamp="1539820540"&gt;672&lt;/key&gt;&lt;/foreign-keys&gt;&lt;ref-type name="Book"&gt;6&lt;/ref-type&gt;&lt;contributors&gt;&lt;authors&gt;&lt;author&gt;Calleja, Gordon&lt;/author&gt;&lt;/authors&gt;&lt;/contributors&gt;&lt;titles&gt;&lt;title&gt;In-game: From immersion to incorporation&lt;/title&gt;&lt;/titles&gt;&lt;dates&gt;&lt;year&gt;2011&lt;/year&gt;&lt;/dates&gt;&lt;publisher&gt;MIT Press&lt;/publisher&gt;&lt;isbn&gt;0262294540&lt;/isbn&gt;&lt;urls&gt;&lt;/urls&gt;&lt;/record&gt;&lt;/Cite&gt;&lt;/EndNote&gt;</w:instrText>
      </w:r>
      <w:r w:rsidR="00DE4BD4" w:rsidRPr="008C08EB">
        <w:rPr>
          <w:rFonts w:asciiTheme="majorBidi" w:hAnsiTheme="majorBidi" w:cstheme="majorBidi"/>
        </w:rPr>
        <w:fldChar w:fldCharType="separate"/>
      </w:r>
      <w:r w:rsidR="001F5AC2" w:rsidRPr="008C08EB">
        <w:rPr>
          <w:rFonts w:asciiTheme="majorBidi" w:hAnsiTheme="majorBidi" w:cstheme="majorBidi"/>
        </w:rPr>
        <w:t>[</w:t>
      </w:r>
      <w:hyperlink w:anchor="_ENREF_49" w:tooltip="Calleja, 2011 #672" w:history="1">
        <w:r w:rsidRPr="008C08EB">
          <w:rPr>
            <w:rFonts w:asciiTheme="majorBidi" w:hAnsiTheme="majorBidi" w:cstheme="majorBidi"/>
          </w:rPr>
          <w:t>49</w:t>
        </w:r>
      </w:hyperlink>
      <w:r w:rsidR="001F5AC2" w:rsidRPr="008C08EB">
        <w:rPr>
          <w:rFonts w:asciiTheme="majorBidi" w:hAnsiTheme="majorBidi" w:cstheme="majorBidi"/>
        </w:rPr>
        <w:t>]</w:t>
      </w:r>
      <w:r w:rsidR="00DE4BD4" w:rsidRPr="008C08EB">
        <w:rPr>
          <w:rFonts w:asciiTheme="majorBidi" w:hAnsiTheme="majorBidi" w:cstheme="majorBidi"/>
        </w:rPr>
        <w:fldChar w:fldCharType="end"/>
      </w:r>
      <w:r w:rsidR="00DE4BD4" w:rsidRPr="008C08EB">
        <w:rPr>
          <w:rFonts w:asciiTheme="majorBidi" w:hAnsiTheme="majorBidi" w:cstheme="majorBidi"/>
        </w:rPr>
        <w:t>.</w:t>
      </w:r>
      <w:r w:rsidR="0095693D" w:rsidRPr="008C08EB">
        <w:rPr>
          <w:rFonts w:asciiTheme="majorBidi" w:hAnsiTheme="majorBidi" w:cstheme="majorBidi"/>
        </w:rPr>
        <w:t xml:space="preserve"> </w:t>
      </w:r>
      <w:r w:rsidR="007C6E17" w:rsidRPr="008C08EB">
        <w:rPr>
          <w:rFonts w:asciiTheme="majorBidi" w:hAnsiTheme="majorBidi" w:cstheme="majorBidi"/>
        </w:rPr>
        <w:t>Narrative</w:t>
      </w:r>
      <w:r w:rsidR="0095693D" w:rsidRPr="008C08EB">
        <w:rPr>
          <w:rFonts w:asciiTheme="majorBidi" w:hAnsiTheme="majorBidi" w:cstheme="majorBidi"/>
        </w:rPr>
        <w:t xml:space="preserve"> storytelling</w:t>
      </w:r>
      <w:r w:rsidR="007C6E17" w:rsidRPr="008C08EB">
        <w:rPr>
          <w:rFonts w:asciiTheme="majorBidi" w:hAnsiTheme="majorBidi" w:cstheme="majorBidi"/>
        </w:rPr>
        <w:t xml:space="preserve"> </w:t>
      </w:r>
      <w:r w:rsidR="0095693D" w:rsidRPr="008C08EB">
        <w:rPr>
          <w:rFonts w:asciiTheme="majorBidi" w:hAnsiTheme="majorBidi" w:cstheme="majorBidi"/>
        </w:rPr>
        <w:t>is</w:t>
      </w:r>
      <w:r w:rsidR="007C6E17" w:rsidRPr="008C08EB">
        <w:rPr>
          <w:rFonts w:asciiTheme="majorBidi" w:hAnsiTheme="majorBidi" w:cstheme="majorBidi"/>
        </w:rPr>
        <w:t xml:space="preserve"> a vehicle </w:t>
      </w:r>
      <w:r w:rsidR="0095693D" w:rsidRPr="008C08EB">
        <w:rPr>
          <w:rFonts w:asciiTheme="majorBidi" w:hAnsiTheme="majorBidi" w:cstheme="majorBidi"/>
        </w:rPr>
        <w:t>for propagating the</w:t>
      </w:r>
      <w:r w:rsidR="007C6E17" w:rsidRPr="008C08EB">
        <w:rPr>
          <w:rFonts w:asciiTheme="majorBidi" w:hAnsiTheme="majorBidi" w:cstheme="majorBidi"/>
        </w:rPr>
        <w:t xml:space="preserve"> immersion</w:t>
      </w:r>
      <w:r w:rsidR="0095693D" w:rsidRPr="008C08EB">
        <w:rPr>
          <w:rFonts w:asciiTheme="majorBidi" w:hAnsiTheme="majorBidi" w:cstheme="majorBidi"/>
        </w:rPr>
        <w:t xml:space="preserve"> stimulus</w:t>
      </w:r>
      <w:r w:rsidR="007C6E17" w:rsidRPr="008C08EB">
        <w:rPr>
          <w:rFonts w:asciiTheme="majorBidi" w:hAnsiTheme="majorBidi" w:cstheme="majorBidi"/>
        </w:rPr>
        <w:t xml:space="preserve"> as it can transport the mind to another </w:t>
      </w:r>
      <w:r w:rsidR="0095693D" w:rsidRPr="008C08EB">
        <w:rPr>
          <w:rFonts w:asciiTheme="majorBidi" w:hAnsiTheme="majorBidi" w:cstheme="majorBidi"/>
        </w:rPr>
        <w:t xml:space="preserve">place or </w:t>
      </w:r>
      <w:r w:rsidR="007C6E17" w:rsidRPr="008C08EB">
        <w:rPr>
          <w:rFonts w:asciiTheme="majorBidi" w:hAnsiTheme="majorBidi" w:cstheme="majorBidi"/>
        </w:rPr>
        <w:t xml:space="preserve">time </w:t>
      </w:r>
      <w:r w:rsidR="0095693D" w:rsidRPr="008C08EB">
        <w:rPr>
          <w:rFonts w:asciiTheme="majorBidi" w:hAnsiTheme="majorBidi" w:cstheme="majorBidi"/>
        </w:rPr>
        <w:t>known as</w:t>
      </w:r>
      <w:r w:rsidR="007C6E17" w:rsidRPr="008C08EB">
        <w:rPr>
          <w:rFonts w:asciiTheme="majorBidi" w:hAnsiTheme="majorBidi" w:cstheme="majorBidi"/>
        </w:rPr>
        <w:t xml:space="preserve"> </w:t>
      </w:r>
      <w:r w:rsidR="007C6E17" w:rsidRPr="008C08EB">
        <w:rPr>
          <w:rFonts w:asciiTheme="majorBidi" w:hAnsiTheme="majorBidi" w:cstheme="majorBidi"/>
          <w:i/>
          <w:iCs/>
        </w:rPr>
        <w:t>transportation</w:t>
      </w:r>
      <w:r w:rsidR="007C6E17" w:rsidRPr="008C08EB">
        <w:rPr>
          <w:rFonts w:asciiTheme="majorBidi" w:hAnsiTheme="majorBidi" w:cstheme="majorBidi"/>
        </w:rPr>
        <w:t xml:space="preserve"> theory </w:t>
      </w:r>
      <w:r w:rsidR="007C6E17"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Herman&lt;/Author&gt;&lt;Year&gt;1997&lt;/Year&gt;&lt;RecNum&gt;673&lt;/RecNum&gt;&lt;DisplayText&gt;[50]&lt;/DisplayText&gt;&lt;record&gt;&lt;rec-number&gt;673&lt;/rec-number&gt;&lt;foreign-keys&gt;&lt;key app="EN" db-id="25rzxwaxpt2220ezaxox0r5q202fxr90r0vv" timestamp="1539821083"&gt;673&lt;/key&gt;&lt;/foreign-keys&gt;&lt;ref-type name="Generic"&gt;13&lt;/ref-type&gt;&lt;contributors&gt;&lt;authors&gt;&lt;author&gt;Herman, David&lt;/author&gt;&lt;/authors&gt;&lt;/contributors&gt;&lt;titles&gt;&lt;title&gt;Experiencing Narrative Worlds: On the Psychological Activities of Reading&lt;/title&gt;&lt;/titles&gt;&lt;dates&gt;&lt;year&gt;1997&lt;/year&gt;&lt;/dates&gt;&lt;publisher&gt;JSTOR&lt;/publisher&gt;&lt;isbn&gt;0049-2426&lt;/isbn&gt;&lt;urls&gt;&lt;/urls&gt;&lt;/record&gt;&lt;/Cite&gt;&lt;/EndNote&gt;</w:instrText>
      </w:r>
      <w:r w:rsidR="007C6E17" w:rsidRPr="008C08EB">
        <w:rPr>
          <w:rFonts w:asciiTheme="majorBidi" w:hAnsiTheme="majorBidi" w:cstheme="majorBidi"/>
        </w:rPr>
        <w:fldChar w:fldCharType="separate"/>
      </w:r>
      <w:r w:rsidR="001F5AC2" w:rsidRPr="008C08EB">
        <w:rPr>
          <w:rFonts w:asciiTheme="majorBidi" w:hAnsiTheme="majorBidi" w:cstheme="majorBidi"/>
        </w:rPr>
        <w:t>[</w:t>
      </w:r>
      <w:hyperlink w:anchor="_ENREF_50" w:tooltip="Herman, 1997 #673" w:history="1">
        <w:r w:rsidRPr="008C08EB">
          <w:rPr>
            <w:rFonts w:asciiTheme="majorBidi" w:hAnsiTheme="majorBidi" w:cstheme="majorBidi"/>
          </w:rPr>
          <w:t>50</w:t>
        </w:r>
      </w:hyperlink>
      <w:r w:rsidR="001F5AC2" w:rsidRPr="008C08EB">
        <w:rPr>
          <w:rFonts w:asciiTheme="majorBidi" w:hAnsiTheme="majorBidi" w:cstheme="majorBidi"/>
        </w:rPr>
        <w:t>]</w:t>
      </w:r>
      <w:r w:rsidR="007C6E17" w:rsidRPr="008C08EB">
        <w:rPr>
          <w:rFonts w:asciiTheme="majorBidi" w:hAnsiTheme="majorBidi" w:cstheme="majorBidi"/>
        </w:rPr>
        <w:fldChar w:fldCharType="end"/>
      </w:r>
      <w:r w:rsidR="007C6E17" w:rsidRPr="008C08EB">
        <w:rPr>
          <w:rFonts w:asciiTheme="majorBidi" w:hAnsiTheme="majorBidi" w:cstheme="majorBidi"/>
        </w:rPr>
        <w:t>.</w:t>
      </w:r>
    </w:p>
    <w:p w14:paraId="1E161CA9" w14:textId="77777777" w:rsidR="00BD4813" w:rsidRPr="008C08EB" w:rsidRDefault="00BD4813" w:rsidP="00B63E6F">
      <w:pPr>
        <w:spacing w:before="120" w:after="120" w:line="276" w:lineRule="auto"/>
        <w:rPr>
          <w:rFonts w:asciiTheme="majorBidi" w:hAnsiTheme="majorBidi" w:cstheme="majorBidi"/>
          <w:b/>
          <w:bCs/>
          <w:i/>
          <w:iCs/>
        </w:rPr>
      </w:pPr>
    </w:p>
    <w:p w14:paraId="1D10AC5E" w14:textId="00B4405F" w:rsidR="00C42E74" w:rsidRPr="008C08EB" w:rsidRDefault="00C42E74" w:rsidP="00B63E6F">
      <w:pPr>
        <w:spacing w:before="120" w:after="120" w:line="276" w:lineRule="auto"/>
        <w:rPr>
          <w:rFonts w:asciiTheme="majorBidi" w:hAnsiTheme="majorBidi" w:cstheme="majorBidi"/>
          <w:b/>
          <w:bCs/>
          <w:i/>
          <w:iCs/>
        </w:rPr>
      </w:pPr>
      <w:r w:rsidRPr="008C08EB">
        <w:rPr>
          <w:rFonts w:asciiTheme="majorBidi" w:hAnsiTheme="majorBidi" w:cstheme="majorBidi"/>
          <w:b/>
          <w:bCs/>
          <w:i/>
          <w:iCs/>
        </w:rPr>
        <w:t>Presence</w:t>
      </w:r>
    </w:p>
    <w:p w14:paraId="777276E9" w14:textId="3EAA7A1E" w:rsidR="00BD4813" w:rsidRPr="008C08EB" w:rsidRDefault="009E0371" w:rsidP="00453F60">
      <w:pPr>
        <w:spacing w:before="120" w:after="120" w:line="276" w:lineRule="auto"/>
        <w:rPr>
          <w:rFonts w:asciiTheme="majorBidi" w:hAnsiTheme="majorBidi" w:cstheme="majorBidi"/>
        </w:rPr>
      </w:pPr>
      <w:r w:rsidRPr="008C08EB">
        <w:rPr>
          <w:rFonts w:asciiTheme="majorBidi" w:hAnsiTheme="majorBidi" w:cstheme="majorBidi"/>
        </w:rPr>
        <w:t>I</w:t>
      </w:r>
      <w:r w:rsidR="00CD5B48" w:rsidRPr="008C08EB">
        <w:rPr>
          <w:rFonts w:asciiTheme="majorBidi" w:hAnsiTheme="majorBidi" w:cstheme="majorBidi"/>
        </w:rPr>
        <w:t xml:space="preserve">mmersion theory </w:t>
      </w:r>
      <w:r w:rsidR="005A5973" w:rsidRPr="008C08EB">
        <w:rPr>
          <w:rFonts w:asciiTheme="majorBidi" w:hAnsiTheme="majorBidi" w:cstheme="majorBidi"/>
        </w:rPr>
        <w:t>incorporates</w:t>
      </w:r>
      <w:r w:rsidR="00CD5B48" w:rsidRPr="008C08EB">
        <w:rPr>
          <w:rFonts w:asciiTheme="majorBidi" w:hAnsiTheme="majorBidi" w:cstheme="majorBidi"/>
        </w:rPr>
        <w:t xml:space="preserve"> the theory of </w:t>
      </w:r>
      <w:r w:rsidR="00CD5B48" w:rsidRPr="008C08EB">
        <w:rPr>
          <w:rFonts w:asciiTheme="majorBidi" w:hAnsiTheme="majorBidi" w:cstheme="majorBidi"/>
          <w:i/>
          <w:iCs/>
        </w:rPr>
        <w:t>presence</w:t>
      </w:r>
      <w:r w:rsidR="00AD4DD1" w:rsidRPr="008C08EB">
        <w:rPr>
          <w:rFonts w:asciiTheme="majorBidi" w:hAnsiTheme="majorBidi" w:cstheme="majorBidi"/>
          <w:i/>
          <w:iCs/>
        </w:rPr>
        <w:t>. Presence</w:t>
      </w:r>
      <w:r w:rsidR="00AD4DD1" w:rsidRPr="008C08EB">
        <w:rPr>
          <w:rFonts w:asciiTheme="majorBidi" w:hAnsiTheme="majorBidi" w:cstheme="majorBidi"/>
          <w:iCs/>
        </w:rPr>
        <w:t xml:space="preserve"> is</w:t>
      </w:r>
      <w:r w:rsidR="005518A7" w:rsidRPr="008C08EB">
        <w:rPr>
          <w:rFonts w:asciiTheme="majorBidi" w:hAnsiTheme="majorBidi" w:cstheme="majorBidi"/>
        </w:rPr>
        <w:t xml:space="preserve"> the maxim</w:t>
      </w:r>
      <w:r w:rsidR="00AD4DD1" w:rsidRPr="008C08EB">
        <w:rPr>
          <w:rFonts w:asciiTheme="majorBidi" w:hAnsiTheme="majorBidi" w:cstheme="majorBidi"/>
        </w:rPr>
        <w:t xml:space="preserve">um sensation of </w:t>
      </w:r>
      <w:r w:rsidR="005A5973" w:rsidRPr="008C08EB">
        <w:rPr>
          <w:rFonts w:asciiTheme="majorBidi" w:hAnsiTheme="majorBidi" w:cstheme="majorBidi"/>
        </w:rPr>
        <w:t>awareness in a</w:t>
      </w:r>
      <w:r w:rsidR="00AD4DD1" w:rsidRPr="008C08EB">
        <w:rPr>
          <w:rFonts w:asciiTheme="majorBidi" w:hAnsiTheme="majorBidi" w:cstheme="majorBidi"/>
        </w:rPr>
        <w:t xml:space="preserve"> </w:t>
      </w:r>
      <w:r w:rsidR="005A5973" w:rsidRPr="008C08EB">
        <w:rPr>
          <w:rFonts w:asciiTheme="majorBidi" w:hAnsiTheme="majorBidi" w:cstheme="majorBidi"/>
        </w:rPr>
        <w:t xml:space="preserve">simulative </w:t>
      </w:r>
      <w:r w:rsidR="00AD4DD1" w:rsidRPr="008C08EB">
        <w:rPr>
          <w:rFonts w:asciiTheme="majorBidi" w:hAnsiTheme="majorBidi" w:cstheme="majorBidi"/>
        </w:rPr>
        <w:t>environment and feeling cut off from</w:t>
      </w:r>
      <w:r w:rsidR="005518A7" w:rsidRPr="008C08EB">
        <w:rPr>
          <w:rFonts w:asciiTheme="majorBidi" w:hAnsiTheme="majorBidi" w:cstheme="majorBidi"/>
        </w:rPr>
        <w:t xml:space="preserve"> </w:t>
      </w:r>
      <w:r w:rsidR="00AD4DD1" w:rsidRPr="008C08EB">
        <w:rPr>
          <w:rFonts w:asciiTheme="majorBidi" w:hAnsiTheme="majorBidi" w:cstheme="majorBidi"/>
        </w:rPr>
        <w:t xml:space="preserve">objective </w:t>
      </w:r>
      <w:r w:rsidR="005518A7" w:rsidRPr="008C08EB">
        <w:rPr>
          <w:rFonts w:asciiTheme="majorBidi" w:hAnsiTheme="majorBidi" w:cstheme="majorBidi"/>
        </w:rPr>
        <w:t xml:space="preserve">reality </w:t>
      </w:r>
      <w:r w:rsidR="005518A7"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Jennett&lt;/Author&gt;&lt;Year&gt;2008&lt;/Year&gt;&lt;RecNum&gt;665&lt;/RecNum&gt;&lt;DisplayText&gt;[42]&lt;/DisplayText&gt;&lt;record&gt;&lt;rec-number&gt;665&lt;/rec-number&gt;&lt;foreign-keys&gt;&lt;key app="EN" db-id="25rzxwaxpt2220ezaxox0r5q202fxr90r0vv" timestamp="1539807400"&gt;665&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urls&gt;&lt;/urls&gt;&lt;/record&gt;&lt;/Cite&gt;&lt;/EndNote&gt;</w:instrText>
      </w:r>
      <w:r w:rsidR="005518A7" w:rsidRPr="008C08EB">
        <w:rPr>
          <w:rFonts w:asciiTheme="majorBidi" w:hAnsiTheme="majorBidi" w:cstheme="majorBidi"/>
        </w:rPr>
        <w:fldChar w:fldCharType="separate"/>
      </w:r>
      <w:r w:rsidR="001F5AC2" w:rsidRPr="008C08EB">
        <w:rPr>
          <w:rFonts w:asciiTheme="majorBidi" w:hAnsiTheme="majorBidi" w:cstheme="majorBidi"/>
        </w:rPr>
        <w:t>[</w:t>
      </w:r>
      <w:hyperlink w:anchor="_ENREF_42" w:tooltip="Jennett, 2008 #665" w:history="1">
        <w:r w:rsidR="00315323" w:rsidRPr="008C08EB">
          <w:rPr>
            <w:rFonts w:asciiTheme="majorBidi" w:hAnsiTheme="majorBidi" w:cstheme="majorBidi"/>
          </w:rPr>
          <w:t>42</w:t>
        </w:r>
      </w:hyperlink>
      <w:r w:rsidR="001F5AC2" w:rsidRPr="008C08EB">
        <w:rPr>
          <w:rFonts w:asciiTheme="majorBidi" w:hAnsiTheme="majorBidi" w:cstheme="majorBidi"/>
        </w:rPr>
        <w:t>]</w:t>
      </w:r>
      <w:r w:rsidR="005518A7" w:rsidRPr="008C08EB">
        <w:rPr>
          <w:rFonts w:asciiTheme="majorBidi" w:hAnsiTheme="majorBidi" w:cstheme="majorBidi"/>
        </w:rPr>
        <w:fldChar w:fldCharType="end"/>
      </w:r>
      <w:r w:rsidR="005518A7" w:rsidRPr="008C08EB">
        <w:rPr>
          <w:rFonts w:asciiTheme="majorBidi" w:hAnsiTheme="majorBidi" w:cstheme="majorBidi"/>
        </w:rPr>
        <w:t xml:space="preserve">. </w:t>
      </w:r>
      <w:r w:rsidR="00C42E74" w:rsidRPr="008C08EB">
        <w:rPr>
          <w:rFonts w:asciiTheme="majorBidi" w:hAnsiTheme="majorBidi" w:cstheme="majorBidi"/>
          <w:i/>
          <w:iCs/>
        </w:rPr>
        <w:t>Presence</w:t>
      </w:r>
      <w:r w:rsidR="00C42E74" w:rsidRPr="008C08EB">
        <w:rPr>
          <w:rFonts w:asciiTheme="majorBidi" w:hAnsiTheme="majorBidi" w:cstheme="majorBidi"/>
        </w:rPr>
        <w:t xml:space="preserve"> </w:t>
      </w:r>
      <w:r w:rsidR="00AD4DD1" w:rsidRPr="008C08EB">
        <w:rPr>
          <w:rFonts w:asciiTheme="majorBidi" w:hAnsiTheme="majorBidi" w:cstheme="majorBidi"/>
        </w:rPr>
        <w:t>is a</w:t>
      </w:r>
      <w:r w:rsidR="00C42E74" w:rsidRPr="008C08EB">
        <w:rPr>
          <w:rFonts w:asciiTheme="majorBidi" w:hAnsiTheme="majorBidi" w:cstheme="majorBidi"/>
        </w:rPr>
        <w:t xml:space="preserve"> term </w:t>
      </w:r>
      <w:r w:rsidR="00AD4DD1" w:rsidRPr="008C08EB">
        <w:rPr>
          <w:rFonts w:asciiTheme="majorBidi" w:hAnsiTheme="majorBidi" w:cstheme="majorBidi"/>
        </w:rPr>
        <w:t xml:space="preserve">used in the </w:t>
      </w:r>
      <w:r w:rsidR="00C42E74" w:rsidRPr="008C08EB">
        <w:rPr>
          <w:rFonts w:asciiTheme="majorBidi" w:hAnsiTheme="majorBidi" w:cstheme="majorBidi"/>
        </w:rPr>
        <w:t>virtual reality</w:t>
      </w:r>
      <w:r w:rsidR="00AD4DD1" w:rsidRPr="008C08EB">
        <w:rPr>
          <w:rFonts w:asciiTheme="majorBidi" w:hAnsiTheme="majorBidi" w:cstheme="majorBidi"/>
        </w:rPr>
        <w:t xml:space="preserve"> field to describe illusionary aspects that administer physical reactions in the user</w:t>
      </w:r>
      <w:r w:rsidR="00C42E74" w:rsidRPr="008C08EB">
        <w:rPr>
          <w:rFonts w:asciiTheme="majorBidi" w:hAnsiTheme="majorBidi" w:cstheme="majorBidi"/>
        </w:rPr>
        <w:t xml:space="preserve"> </w:t>
      </w:r>
      <w:r w:rsidR="00C42E74"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Jennett&lt;/Author&gt;&lt;Year&gt;2008&lt;/Year&gt;&lt;RecNum&gt;665&lt;/RecNum&gt;&lt;DisplayText&gt;[42]&lt;/DisplayText&gt;&lt;record&gt;&lt;rec-number&gt;665&lt;/rec-number&gt;&lt;foreign-keys&gt;&lt;key app="EN" db-id="25rzxwaxpt2220ezaxox0r5q202fxr90r0vv" timestamp="1539807400"&gt;665&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urls&gt;&lt;/urls&gt;&lt;/record&gt;&lt;/Cite&gt;&lt;/EndNote&gt;</w:instrText>
      </w:r>
      <w:r w:rsidR="00C42E74" w:rsidRPr="008C08EB">
        <w:rPr>
          <w:rFonts w:asciiTheme="majorBidi" w:hAnsiTheme="majorBidi" w:cstheme="majorBidi"/>
        </w:rPr>
        <w:fldChar w:fldCharType="separate"/>
      </w:r>
      <w:r w:rsidR="001F5AC2" w:rsidRPr="008C08EB">
        <w:rPr>
          <w:rFonts w:asciiTheme="majorBidi" w:hAnsiTheme="majorBidi" w:cstheme="majorBidi"/>
        </w:rPr>
        <w:t>[</w:t>
      </w:r>
      <w:hyperlink w:anchor="_ENREF_42" w:tooltip="Jennett, 2008 #665" w:history="1">
        <w:r w:rsidR="00315323" w:rsidRPr="008C08EB">
          <w:rPr>
            <w:rFonts w:asciiTheme="majorBidi" w:hAnsiTheme="majorBidi" w:cstheme="majorBidi"/>
          </w:rPr>
          <w:t>42</w:t>
        </w:r>
      </w:hyperlink>
      <w:r w:rsidR="001F5AC2" w:rsidRPr="008C08EB">
        <w:rPr>
          <w:rFonts w:asciiTheme="majorBidi" w:hAnsiTheme="majorBidi" w:cstheme="majorBidi"/>
        </w:rPr>
        <w:t>]</w:t>
      </w:r>
      <w:r w:rsidR="00C42E74" w:rsidRPr="008C08EB">
        <w:rPr>
          <w:rFonts w:asciiTheme="majorBidi" w:hAnsiTheme="majorBidi" w:cstheme="majorBidi"/>
        </w:rPr>
        <w:fldChar w:fldCharType="end"/>
      </w:r>
      <w:r w:rsidR="00C42E74" w:rsidRPr="008C08EB">
        <w:rPr>
          <w:rFonts w:asciiTheme="majorBidi" w:hAnsiTheme="majorBidi" w:cstheme="majorBidi"/>
        </w:rPr>
        <w:t>.</w:t>
      </w:r>
      <w:r w:rsidR="00AD4DD1" w:rsidRPr="008C08EB">
        <w:rPr>
          <w:rFonts w:asciiTheme="majorBidi" w:hAnsiTheme="majorBidi" w:cstheme="majorBidi"/>
        </w:rPr>
        <w:t xml:space="preserve"> </w:t>
      </w:r>
      <w:r w:rsidR="005518A7" w:rsidRPr="008C08EB">
        <w:rPr>
          <w:rFonts w:asciiTheme="majorBidi" w:hAnsiTheme="majorBidi" w:cstheme="majorBidi"/>
          <w:i/>
          <w:iCs/>
        </w:rPr>
        <w:t>Presence</w:t>
      </w:r>
      <w:r w:rsidR="00AD4DD1" w:rsidRPr="008C08EB">
        <w:rPr>
          <w:rFonts w:asciiTheme="majorBidi" w:hAnsiTheme="majorBidi" w:cstheme="majorBidi"/>
        </w:rPr>
        <w:t xml:space="preserve"> theory</w:t>
      </w:r>
      <w:r w:rsidR="005518A7" w:rsidRPr="008C08EB">
        <w:rPr>
          <w:rFonts w:asciiTheme="majorBidi" w:hAnsiTheme="majorBidi" w:cstheme="majorBidi"/>
        </w:rPr>
        <w:t xml:space="preserve"> </w:t>
      </w:r>
      <w:r w:rsidR="00AD4DD1" w:rsidRPr="008C08EB">
        <w:rPr>
          <w:rFonts w:asciiTheme="majorBidi" w:hAnsiTheme="majorBidi" w:cstheme="majorBidi"/>
        </w:rPr>
        <w:t xml:space="preserve">typically </w:t>
      </w:r>
      <w:r w:rsidR="005518A7" w:rsidRPr="008C08EB">
        <w:rPr>
          <w:rFonts w:asciiTheme="majorBidi" w:hAnsiTheme="majorBidi" w:cstheme="majorBidi"/>
        </w:rPr>
        <w:t>defined as</w:t>
      </w:r>
      <w:r w:rsidR="005A5973" w:rsidRPr="008C08EB">
        <w:rPr>
          <w:rFonts w:asciiTheme="majorBidi" w:hAnsiTheme="majorBidi" w:cstheme="majorBidi"/>
        </w:rPr>
        <w:t xml:space="preserve"> “an illusionary instant which </w:t>
      </w:r>
      <w:r w:rsidR="005A5973" w:rsidRPr="008C08EB">
        <w:rPr>
          <w:rFonts w:asciiTheme="majorBidi" w:hAnsiTheme="majorBidi" w:cstheme="majorBidi"/>
        </w:rPr>
        <w:lastRenderedPageBreak/>
        <w:t>feels objectively real</w:t>
      </w:r>
      <w:r w:rsidR="005518A7" w:rsidRPr="008C08EB">
        <w:rPr>
          <w:rFonts w:asciiTheme="majorBidi" w:hAnsiTheme="majorBidi" w:cstheme="majorBidi"/>
        </w:rPr>
        <w:t xml:space="preserve">” </w:t>
      </w:r>
      <w:r w:rsidR="005518A7"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Lombard&lt;/Author&gt;&lt;Year&gt;1997&lt;/Year&gt;&lt;RecNum&gt;674&lt;/RecNum&gt;&lt;DisplayText&gt;[51]&lt;/DisplayText&gt;&lt;record&gt;&lt;rec-number&gt;674&lt;/rec-number&gt;&lt;foreign-keys&gt;&lt;key app="EN" db-id="25rzxwaxpt2220ezaxox0r5q202fxr90r0vv" timestamp="1539821726"&gt;674&lt;/key&gt;&lt;/foreign-keys&gt;&lt;ref-type name="Journal Article"&gt;17&lt;/ref-type&gt;&lt;contributors&gt;&lt;authors&gt;&lt;author&gt;Lombard, Matthew&lt;/author&gt;&lt;author&gt;Ditton, Theresa&lt;/author&gt;&lt;/authors&gt;&lt;/contributors&gt;&lt;titles&gt;&lt;title&gt;At the heart of it all: The concept of presence&lt;/title&gt;&lt;secondary-title&gt;Journal of Computer‐Mediated Communication&lt;/secondary-title&gt;&lt;/titles&gt;&lt;periodical&gt;&lt;full-title&gt;Journal of Computer‐Mediated Communication&lt;/full-title&gt;&lt;/periodical&gt;&lt;volume&gt;3&lt;/volume&gt;&lt;number&gt;2&lt;/number&gt;&lt;dates&gt;&lt;year&gt;1997&lt;/year&gt;&lt;/dates&gt;&lt;isbn&gt;1083-6101&lt;/isbn&gt;&lt;urls&gt;&lt;/urls&gt;&lt;/record&gt;&lt;/Cite&gt;&lt;/EndNote&gt;</w:instrText>
      </w:r>
      <w:r w:rsidR="005518A7" w:rsidRPr="008C08EB">
        <w:rPr>
          <w:rFonts w:asciiTheme="majorBidi" w:hAnsiTheme="majorBidi" w:cstheme="majorBidi"/>
        </w:rPr>
        <w:fldChar w:fldCharType="separate"/>
      </w:r>
      <w:r w:rsidR="001F5AC2" w:rsidRPr="008C08EB">
        <w:rPr>
          <w:rFonts w:asciiTheme="majorBidi" w:hAnsiTheme="majorBidi" w:cstheme="majorBidi"/>
        </w:rPr>
        <w:t>[</w:t>
      </w:r>
      <w:hyperlink w:anchor="_ENREF_51" w:tooltip="Lombard, 1997 #674" w:history="1">
        <w:r w:rsidR="00315323" w:rsidRPr="008C08EB">
          <w:rPr>
            <w:rFonts w:asciiTheme="majorBidi" w:hAnsiTheme="majorBidi" w:cstheme="majorBidi"/>
          </w:rPr>
          <w:t>51</w:t>
        </w:r>
      </w:hyperlink>
      <w:r w:rsidR="001F5AC2" w:rsidRPr="008C08EB">
        <w:rPr>
          <w:rFonts w:asciiTheme="majorBidi" w:hAnsiTheme="majorBidi" w:cstheme="majorBidi"/>
        </w:rPr>
        <w:t>]</w:t>
      </w:r>
      <w:r w:rsidR="005518A7" w:rsidRPr="008C08EB">
        <w:rPr>
          <w:rFonts w:asciiTheme="majorBidi" w:hAnsiTheme="majorBidi" w:cstheme="majorBidi"/>
        </w:rPr>
        <w:fldChar w:fldCharType="end"/>
      </w:r>
      <w:r w:rsidR="005518A7" w:rsidRPr="008C08EB">
        <w:rPr>
          <w:rFonts w:asciiTheme="majorBidi" w:hAnsiTheme="majorBidi" w:cstheme="majorBidi"/>
        </w:rPr>
        <w:t>.</w:t>
      </w:r>
      <w:r w:rsidR="00C42E74" w:rsidRPr="008C08EB">
        <w:rPr>
          <w:rFonts w:asciiTheme="majorBidi" w:hAnsiTheme="majorBidi" w:cstheme="majorBidi"/>
        </w:rPr>
        <w:t xml:space="preserve"> </w:t>
      </w:r>
      <w:r w:rsidR="005D3F61" w:rsidRPr="008C08EB">
        <w:rPr>
          <w:rFonts w:asciiTheme="majorBidi" w:hAnsiTheme="majorBidi" w:cstheme="majorBidi"/>
        </w:rPr>
        <w:t>Other scholars</w:t>
      </w:r>
      <w:r w:rsidR="005A5973" w:rsidRPr="008C08EB">
        <w:rPr>
          <w:rFonts w:asciiTheme="majorBidi" w:hAnsiTheme="majorBidi" w:cstheme="majorBidi"/>
        </w:rPr>
        <w:t xml:space="preserve"> reify </w:t>
      </w:r>
      <w:r w:rsidR="005A5973" w:rsidRPr="008C08EB">
        <w:rPr>
          <w:rFonts w:asciiTheme="majorBidi" w:hAnsiTheme="majorBidi" w:cstheme="majorBidi"/>
          <w:i/>
        </w:rPr>
        <w:t>presence</w:t>
      </w:r>
      <w:r w:rsidR="00C42E74" w:rsidRPr="008C08EB">
        <w:rPr>
          <w:rFonts w:asciiTheme="majorBidi" w:hAnsiTheme="majorBidi" w:cstheme="majorBidi"/>
        </w:rPr>
        <w:t xml:space="preserve"> as </w:t>
      </w:r>
      <w:r w:rsidR="00B63E6F" w:rsidRPr="008C08EB">
        <w:rPr>
          <w:rFonts w:asciiTheme="majorBidi" w:hAnsiTheme="majorBidi" w:cstheme="majorBidi"/>
          <w:i/>
          <w:iCs/>
        </w:rPr>
        <w:t>“</w:t>
      </w:r>
      <w:r w:rsidR="005A5973" w:rsidRPr="008C08EB">
        <w:rPr>
          <w:rFonts w:asciiTheme="majorBidi" w:hAnsiTheme="majorBidi" w:cstheme="majorBidi"/>
          <w:i/>
          <w:iCs/>
        </w:rPr>
        <w:t>a psychological sense of existence</w:t>
      </w:r>
      <w:r w:rsidR="00B63E6F" w:rsidRPr="008C08EB">
        <w:rPr>
          <w:rFonts w:asciiTheme="majorBidi" w:hAnsiTheme="majorBidi" w:cstheme="majorBidi"/>
          <w:i/>
          <w:iCs/>
        </w:rPr>
        <w:t xml:space="preserve"> in a virtual environment”</w:t>
      </w:r>
      <w:r w:rsidR="005D3F61" w:rsidRPr="008C08EB">
        <w:rPr>
          <w:rFonts w:asciiTheme="majorBidi" w:hAnsiTheme="majorBidi" w:cstheme="majorBidi"/>
        </w:rPr>
        <w:t xml:space="preserve"> </w:t>
      </w:r>
      <w:r w:rsidR="005D3F61"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Slater&lt;/Author&gt;&lt;Year&gt;1994&lt;/Year&gt;&lt;RecNum&gt;675&lt;/RecNum&gt;&lt;DisplayText&gt;[52]&lt;/DisplayText&gt;&lt;record&gt;&lt;rec-number&gt;675&lt;/rec-number&gt;&lt;foreign-keys&gt;&lt;key app="EN" db-id="25rzxwaxpt2220ezaxox0r5q202fxr90r0vv" timestamp="1539823233"&gt;675&lt;/key&gt;&lt;/foreign-keys&gt;&lt;ref-type name="Journal Article"&gt;17&lt;/ref-type&gt;&lt;contributors&gt;&lt;authors&gt;&lt;author&gt;Slater, Mel&lt;/author&gt;&lt;author&gt;Usoh, Martin&lt;/author&gt;&lt;author&gt;Steed, Anthony&lt;/author&gt;&lt;/authors&gt;&lt;/contributors&gt;&lt;titles&gt;&lt;title&gt;Depth of presence in virtual environments&lt;/title&gt;&lt;secondary-title&gt;Presence: Teleoperators &amp;amp; Virtual Environments&lt;/secondary-title&gt;&lt;/titles&gt;&lt;periodical&gt;&lt;full-title&gt;Presence: Teleoperators &amp;amp; Virtual Environments&lt;/full-title&gt;&lt;/periodical&gt;&lt;pages&gt;130-144&lt;/pages&gt;&lt;volume&gt;3&lt;/volume&gt;&lt;number&gt;2&lt;/number&gt;&lt;dates&gt;&lt;year&gt;1994&lt;/year&gt;&lt;/dates&gt;&lt;isbn&gt;1054-7460&lt;/isbn&gt;&lt;urls&gt;&lt;/urls&gt;&lt;/record&gt;&lt;/Cite&gt;&lt;/EndNote&gt;</w:instrText>
      </w:r>
      <w:r w:rsidR="005D3F61" w:rsidRPr="008C08EB">
        <w:rPr>
          <w:rFonts w:asciiTheme="majorBidi" w:hAnsiTheme="majorBidi" w:cstheme="majorBidi"/>
        </w:rPr>
        <w:fldChar w:fldCharType="separate"/>
      </w:r>
      <w:r w:rsidR="001F5AC2" w:rsidRPr="008C08EB">
        <w:rPr>
          <w:rFonts w:asciiTheme="majorBidi" w:hAnsiTheme="majorBidi" w:cstheme="majorBidi"/>
        </w:rPr>
        <w:t>[</w:t>
      </w:r>
      <w:hyperlink w:anchor="_ENREF_52" w:tooltip="Slater, 1994 #675" w:history="1">
        <w:r w:rsidR="00315323" w:rsidRPr="008C08EB">
          <w:rPr>
            <w:rFonts w:asciiTheme="majorBidi" w:hAnsiTheme="majorBidi" w:cstheme="majorBidi"/>
          </w:rPr>
          <w:t>52</w:t>
        </w:r>
      </w:hyperlink>
      <w:r w:rsidR="001F5AC2" w:rsidRPr="008C08EB">
        <w:rPr>
          <w:rFonts w:asciiTheme="majorBidi" w:hAnsiTheme="majorBidi" w:cstheme="majorBidi"/>
        </w:rPr>
        <w:t>]</w:t>
      </w:r>
      <w:r w:rsidR="005D3F61" w:rsidRPr="008C08EB">
        <w:rPr>
          <w:rFonts w:asciiTheme="majorBidi" w:hAnsiTheme="majorBidi" w:cstheme="majorBidi"/>
        </w:rPr>
        <w:fldChar w:fldCharType="end"/>
      </w:r>
      <w:r w:rsidR="00B63E6F" w:rsidRPr="008C08EB">
        <w:rPr>
          <w:rFonts w:asciiTheme="majorBidi" w:hAnsiTheme="majorBidi" w:cstheme="majorBidi"/>
          <w:i/>
          <w:iCs/>
        </w:rPr>
        <w:t>.</w:t>
      </w:r>
      <w:r w:rsidR="005D3F61" w:rsidRPr="008C08EB">
        <w:rPr>
          <w:rFonts w:asciiTheme="majorBidi" w:hAnsiTheme="majorBidi" w:cstheme="majorBidi"/>
        </w:rPr>
        <w:t xml:space="preserve"> The concept of </w:t>
      </w:r>
      <w:r w:rsidR="005D3F61" w:rsidRPr="008C08EB">
        <w:rPr>
          <w:rFonts w:asciiTheme="majorBidi" w:hAnsiTheme="majorBidi" w:cstheme="majorBidi"/>
          <w:i/>
          <w:iCs/>
        </w:rPr>
        <w:t>presence</w:t>
      </w:r>
      <w:r w:rsidR="005D3F61" w:rsidRPr="008C08EB">
        <w:rPr>
          <w:rFonts w:asciiTheme="majorBidi" w:hAnsiTheme="majorBidi" w:cstheme="majorBidi"/>
        </w:rPr>
        <w:t xml:space="preserve"> </w:t>
      </w:r>
      <w:r w:rsidR="005A5973" w:rsidRPr="008C08EB">
        <w:rPr>
          <w:rFonts w:asciiTheme="majorBidi" w:hAnsiTheme="majorBidi" w:cstheme="majorBidi"/>
        </w:rPr>
        <w:t xml:space="preserve">in MR </w:t>
      </w:r>
      <w:r w:rsidR="005D3F61" w:rsidRPr="008C08EB">
        <w:rPr>
          <w:rFonts w:asciiTheme="majorBidi" w:hAnsiTheme="majorBidi" w:cstheme="majorBidi"/>
        </w:rPr>
        <w:t xml:space="preserve">is to </w:t>
      </w:r>
      <w:r w:rsidR="005A5973" w:rsidRPr="008C08EB">
        <w:rPr>
          <w:rFonts w:asciiTheme="majorBidi" w:hAnsiTheme="majorBidi" w:cstheme="majorBidi"/>
        </w:rPr>
        <w:t>augment user cognitive</w:t>
      </w:r>
      <w:r w:rsidR="005D3F61" w:rsidRPr="008C08EB">
        <w:rPr>
          <w:rFonts w:asciiTheme="majorBidi" w:hAnsiTheme="majorBidi" w:cstheme="majorBidi"/>
        </w:rPr>
        <w:t xml:space="preserve"> perception to feel a different</w:t>
      </w:r>
      <w:r w:rsidR="005A5973" w:rsidRPr="008C08EB">
        <w:rPr>
          <w:rFonts w:asciiTheme="majorBidi" w:hAnsiTheme="majorBidi" w:cstheme="majorBidi"/>
        </w:rPr>
        <w:t xml:space="preserve"> physical location and time-</w:t>
      </w:r>
      <w:r w:rsidR="005D3F61" w:rsidRPr="008C08EB">
        <w:rPr>
          <w:rFonts w:asciiTheme="majorBidi" w:hAnsiTheme="majorBidi" w:cstheme="majorBidi"/>
        </w:rPr>
        <w:t xml:space="preserve">period </w:t>
      </w:r>
      <w:r w:rsidR="005D3F61"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Patrick&lt;/Author&gt;&lt;Year&gt;2000&lt;/Year&gt;&lt;RecNum&gt;677&lt;/RecNum&gt;&lt;DisplayText&gt;[53]&lt;/DisplayText&gt;&lt;record&gt;&lt;rec-number&gt;677&lt;/rec-number&gt;&lt;foreign-keys&gt;&lt;key app="EN" db-id="25rzxwaxpt2220ezaxox0r5q202fxr90r0vv" timestamp="1539823626"&gt;677&lt;/key&gt;&lt;/foreign-keys&gt;&lt;ref-type name="Conference Proceedings"&gt;10&lt;/ref-type&gt;&lt;contributors&gt;&lt;authors&gt;&lt;author&gt;Patrick, Emilee&lt;/author&gt;&lt;author&gt;Cosgrove, Dennis&lt;/author&gt;&lt;author&gt;Slavkovic, Aleksandra&lt;/author&gt;&lt;author&gt;Rode, Jennifer A&lt;/author&gt;&lt;author&gt;Verratti, Thom&lt;/author&gt;&lt;author&gt;Chiselko, Greg&lt;/author&gt;&lt;/authors&gt;&lt;/contributors&gt;&lt;titles&gt;&lt;title&gt;Using a large projection screen as an alternative to head-mounted displays for virtual environments&lt;/title&gt;&lt;secondary-title&gt;Proceedings of the SIGCHI conference on Human Factors in Computing Systems&lt;/secondary-title&gt;&lt;/titles&gt;&lt;pages&gt;478-485&lt;/pages&gt;&lt;dates&gt;&lt;year&gt;2000&lt;/year&gt;&lt;/dates&gt;&lt;publisher&gt;ACM&lt;/publisher&gt;&lt;isbn&gt;1581132166&lt;/isbn&gt;&lt;urls&gt;&lt;/urls&gt;&lt;/record&gt;&lt;/Cite&gt;&lt;/EndNote&gt;</w:instrText>
      </w:r>
      <w:r w:rsidR="005D3F61" w:rsidRPr="008C08EB">
        <w:rPr>
          <w:rFonts w:asciiTheme="majorBidi" w:hAnsiTheme="majorBidi" w:cstheme="majorBidi"/>
        </w:rPr>
        <w:fldChar w:fldCharType="separate"/>
      </w:r>
      <w:r w:rsidR="001F5AC2" w:rsidRPr="008C08EB">
        <w:rPr>
          <w:rFonts w:asciiTheme="majorBidi" w:hAnsiTheme="majorBidi" w:cstheme="majorBidi"/>
        </w:rPr>
        <w:t>[</w:t>
      </w:r>
      <w:hyperlink w:anchor="_ENREF_53" w:tooltip="Patrick, 2000 #677" w:history="1">
        <w:r w:rsidR="00315323" w:rsidRPr="008C08EB">
          <w:rPr>
            <w:rFonts w:asciiTheme="majorBidi" w:hAnsiTheme="majorBidi" w:cstheme="majorBidi"/>
          </w:rPr>
          <w:t>53</w:t>
        </w:r>
      </w:hyperlink>
      <w:r w:rsidR="001F5AC2" w:rsidRPr="008C08EB">
        <w:rPr>
          <w:rFonts w:asciiTheme="majorBidi" w:hAnsiTheme="majorBidi" w:cstheme="majorBidi"/>
        </w:rPr>
        <w:t>]</w:t>
      </w:r>
      <w:r w:rsidR="005D3F61" w:rsidRPr="008C08EB">
        <w:rPr>
          <w:rFonts w:asciiTheme="majorBidi" w:hAnsiTheme="majorBidi" w:cstheme="majorBidi"/>
        </w:rPr>
        <w:fldChar w:fldCharType="end"/>
      </w:r>
      <w:r w:rsidR="005D3F61" w:rsidRPr="008C08EB">
        <w:rPr>
          <w:rFonts w:asciiTheme="majorBidi" w:hAnsiTheme="majorBidi" w:cstheme="majorBidi"/>
        </w:rPr>
        <w:t>. Thus, immersive tools and</w:t>
      </w:r>
      <w:r w:rsidR="00941CDD" w:rsidRPr="008C08EB">
        <w:rPr>
          <w:rFonts w:asciiTheme="majorBidi" w:hAnsiTheme="majorBidi" w:cstheme="majorBidi"/>
        </w:rPr>
        <w:t xml:space="preserve"> gadgets such as MR HMDs</w:t>
      </w:r>
      <w:r w:rsidR="005D3F61" w:rsidRPr="008C08EB">
        <w:rPr>
          <w:rFonts w:asciiTheme="majorBidi" w:hAnsiTheme="majorBidi" w:cstheme="majorBidi"/>
        </w:rPr>
        <w:t xml:space="preserve"> are </w:t>
      </w:r>
      <w:r w:rsidR="00941CDD" w:rsidRPr="008C08EB">
        <w:rPr>
          <w:rFonts w:asciiTheme="majorBidi" w:hAnsiTheme="majorBidi" w:cstheme="majorBidi"/>
        </w:rPr>
        <w:t>considered</w:t>
      </w:r>
      <w:r w:rsidR="005A5973" w:rsidRPr="008C08EB">
        <w:rPr>
          <w:rFonts w:asciiTheme="majorBidi" w:hAnsiTheme="majorBidi" w:cstheme="majorBidi"/>
        </w:rPr>
        <w:t xml:space="preserve"> utilities for projecting</w:t>
      </w:r>
      <w:r w:rsidR="005D3F61" w:rsidRPr="008C08EB">
        <w:rPr>
          <w:rFonts w:asciiTheme="majorBidi" w:hAnsiTheme="majorBidi" w:cstheme="majorBidi"/>
        </w:rPr>
        <w:t xml:space="preserve"> </w:t>
      </w:r>
      <w:r w:rsidR="00AD4DD1" w:rsidRPr="008C08EB">
        <w:rPr>
          <w:rFonts w:asciiTheme="majorBidi" w:hAnsiTheme="majorBidi" w:cstheme="majorBidi"/>
        </w:rPr>
        <w:t>high</w:t>
      </w:r>
      <w:r w:rsidR="00941CDD" w:rsidRPr="008C08EB">
        <w:rPr>
          <w:rFonts w:asciiTheme="majorBidi" w:hAnsiTheme="majorBidi" w:cstheme="majorBidi"/>
        </w:rPr>
        <w:t>-</w:t>
      </w:r>
      <w:r w:rsidR="005A5973" w:rsidRPr="008C08EB">
        <w:rPr>
          <w:rFonts w:asciiTheme="majorBidi" w:hAnsiTheme="majorBidi" w:cstheme="majorBidi"/>
        </w:rPr>
        <w:t>level immersive</w:t>
      </w:r>
      <w:r w:rsidR="005D3F61" w:rsidRPr="008C08EB">
        <w:rPr>
          <w:rFonts w:asciiTheme="majorBidi" w:hAnsiTheme="majorBidi" w:cstheme="majorBidi"/>
        </w:rPr>
        <w:t xml:space="preserve"> experience</w:t>
      </w:r>
      <w:r w:rsidR="005A5973" w:rsidRPr="008C08EB">
        <w:rPr>
          <w:rFonts w:asciiTheme="majorBidi" w:hAnsiTheme="majorBidi" w:cstheme="majorBidi"/>
        </w:rPr>
        <w:t>s</w:t>
      </w:r>
      <w:r w:rsidR="005D3F61" w:rsidRPr="008C08EB">
        <w:rPr>
          <w:rFonts w:asciiTheme="majorBidi" w:hAnsiTheme="majorBidi" w:cstheme="majorBidi"/>
        </w:rPr>
        <w:t xml:space="preserve"> </w:t>
      </w:r>
      <w:r w:rsidR="005D3F61"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Brown&lt;/Author&gt;&lt;Year&gt;2004&lt;/Year&gt;&lt;RecNum&gt;676&lt;/RecNum&gt;&lt;DisplayText&gt;[44]&lt;/DisplayText&gt;&lt;record&gt;&lt;rec-number&gt;676&lt;/rec-number&gt;&lt;foreign-keys&gt;&lt;key app="EN" db-id="25rzxwaxpt2220ezaxox0r5q202fxr90r0vv" timestamp="1539823390"&gt;676&lt;/key&gt;&lt;/foreign-keys&gt;&lt;ref-type name="Conference Proceedings"&gt;10&lt;/ref-type&gt;&lt;contributors&gt;&lt;authors&gt;&lt;author&gt;Brown, Emily&lt;/author&gt;&lt;author&gt;Cairns, Paul&lt;/author&gt;&lt;/authors&gt;&lt;/contributors&gt;&lt;titles&gt;&lt;title&gt;A grounded investigation of game immersion&lt;/title&gt;&lt;secondary-title&gt;CHI&amp;apos;04 extended abstracts on Human factors in computing systems&lt;/secondary-title&gt;&lt;/titles&gt;&lt;pages&gt;1297-1300&lt;/pages&gt;&lt;dates&gt;&lt;year&gt;2004&lt;/year&gt;&lt;/dates&gt;&lt;publisher&gt;ACM&lt;/publisher&gt;&lt;isbn&gt;1581137036&lt;/isbn&gt;&lt;urls&gt;&lt;/urls&gt;&lt;/record&gt;&lt;/Cite&gt;&lt;/EndNote&gt;</w:instrText>
      </w:r>
      <w:r w:rsidR="005D3F61" w:rsidRPr="008C08EB">
        <w:rPr>
          <w:rFonts w:asciiTheme="majorBidi" w:hAnsiTheme="majorBidi" w:cstheme="majorBidi"/>
        </w:rPr>
        <w:fldChar w:fldCharType="separate"/>
      </w:r>
      <w:r w:rsidR="001F5AC2" w:rsidRPr="008C08EB">
        <w:rPr>
          <w:rFonts w:asciiTheme="majorBidi" w:hAnsiTheme="majorBidi" w:cstheme="majorBidi"/>
        </w:rPr>
        <w:t>[</w:t>
      </w:r>
      <w:hyperlink w:anchor="_ENREF_44" w:tooltip="Brown, 2004 #667" w:history="1">
        <w:r w:rsidR="00315323" w:rsidRPr="008C08EB">
          <w:rPr>
            <w:rFonts w:asciiTheme="majorBidi" w:hAnsiTheme="majorBidi" w:cstheme="majorBidi"/>
          </w:rPr>
          <w:t>44</w:t>
        </w:r>
      </w:hyperlink>
      <w:r w:rsidR="001F5AC2" w:rsidRPr="008C08EB">
        <w:rPr>
          <w:rFonts w:asciiTheme="majorBidi" w:hAnsiTheme="majorBidi" w:cstheme="majorBidi"/>
        </w:rPr>
        <w:t>]</w:t>
      </w:r>
      <w:r w:rsidR="005D3F61" w:rsidRPr="008C08EB">
        <w:rPr>
          <w:rFonts w:asciiTheme="majorBidi" w:hAnsiTheme="majorBidi" w:cstheme="majorBidi"/>
        </w:rPr>
        <w:fldChar w:fldCharType="end"/>
      </w:r>
      <w:r w:rsidR="00BD4813" w:rsidRPr="008C08EB">
        <w:rPr>
          <w:rFonts w:asciiTheme="majorBidi" w:hAnsiTheme="majorBidi" w:cstheme="majorBidi"/>
        </w:rPr>
        <w:t xml:space="preserve">. </w:t>
      </w:r>
      <w:r w:rsidR="001737E6" w:rsidRPr="008C08EB">
        <w:rPr>
          <w:rFonts w:asciiTheme="majorBidi" w:hAnsiTheme="majorBidi" w:cstheme="majorBidi"/>
          <w:highlight w:val="lightGray"/>
        </w:rPr>
        <w:t xml:space="preserve">Several studies exploited the theory of </w:t>
      </w:r>
      <w:r w:rsidR="001737E6" w:rsidRPr="008C08EB">
        <w:rPr>
          <w:rFonts w:asciiTheme="majorBidi" w:hAnsiTheme="majorBidi" w:cstheme="majorBidi"/>
          <w:i/>
          <w:iCs/>
          <w:highlight w:val="lightGray"/>
        </w:rPr>
        <w:t>presence</w:t>
      </w:r>
      <w:r w:rsidR="001737E6" w:rsidRPr="008C08EB">
        <w:rPr>
          <w:rFonts w:asciiTheme="majorBidi" w:hAnsiTheme="majorBidi" w:cstheme="majorBidi"/>
          <w:highlight w:val="lightGray"/>
        </w:rPr>
        <w:t xml:space="preserve"> using VR technologies in different domains to achieve their aims. For instance; </w:t>
      </w:r>
      <w:r w:rsidR="00EC496B" w:rsidRPr="008C08EB">
        <w:rPr>
          <w:rFonts w:asciiTheme="majorBidi" w:hAnsiTheme="majorBidi" w:cstheme="majorBidi"/>
          <w:highlight w:val="lightGray"/>
        </w:rPr>
        <w:t xml:space="preserve">A </w:t>
      </w:r>
      <w:r w:rsidR="0073311B" w:rsidRPr="008C08EB">
        <w:rPr>
          <w:rFonts w:asciiTheme="majorBidi" w:hAnsiTheme="majorBidi" w:cstheme="majorBidi"/>
          <w:highlight w:val="lightGray"/>
        </w:rPr>
        <w:t>360-degree</w:t>
      </w:r>
      <w:r w:rsidR="00EC496B" w:rsidRPr="008C08EB">
        <w:rPr>
          <w:rFonts w:asciiTheme="majorBidi" w:hAnsiTheme="majorBidi" w:cstheme="majorBidi"/>
          <w:highlight w:val="lightGray"/>
        </w:rPr>
        <w:t xml:space="preserve"> </w:t>
      </w:r>
      <w:r w:rsidR="0073311B" w:rsidRPr="008C08EB">
        <w:rPr>
          <w:rFonts w:asciiTheme="majorBidi" w:hAnsiTheme="majorBidi" w:cstheme="majorBidi"/>
          <w:highlight w:val="lightGray"/>
        </w:rPr>
        <w:t xml:space="preserve">virtual industrial environment was created to immerse engineering students and to engage them to provide the sense of presence </w:t>
      </w:r>
      <w:r w:rsidR="0073311B" w:rsidRPr="008C08EB">
        <w:rPr>
          <w:rFonts w:asciiTheme="majorBidi" w:hAnsiTheme="majorBidi" w:cstheme="majorBidi"/>
          <w:highlight w:val="lightGray"/>
        </w:rPr>
        <w:fldChar w:fldCharType="begin"/>
      </w:r>
      <w:r w:rsidR="001F5AC2" w:rsidRPr="008C08EB">
        <w:rPr>
          <w:rFonts w:asciiTheme="majorBidi" w:hAnsiTheme="majorBidi" w:cstheme="majorBidi"/>
          <w:highlight w:val="lightGray"/>
        </w:rPr>
        <w:instrText xml:space="preserve"> ADDIN EN.CITE &lt;EndNote&gt;&lt;Cite&gt;&lt;Author&gt;Violante&lt;/Author&gt;&lt;RecNum&gt;909&lt;/RecNum&gt;&lt;DisplayText&gt;[54]&lt;/DisplayText&gt;&lt;record&gt;&lt;rec-number&gt;909&lt;/rec-number&gt;&lt;foreign-keys&gt;&lt;key app="EN" db-id="25rzxwaxpt2220ezaxox0r5q202fxr90r0vv" timestamp="1558984537"&gt;909&lt;/key&gt;&lt;/foreign-keys&gt;&lt;ref-type name="Journal Article"&gt;17&lt;/ref-type&gt;&lt;contributors&gt;&lt;authors&gt;&lt;author&gt;Violante, Maria Grazia&lt;/author&gt;&lt;author&gt;Vezzetti, Enrico&lt;/author&gt;&lt;author&gt;Piazzolla, Pietro&lt;/author&gt;&lt;/authors&gt;&lt;/contributors&gt;&lt;titles&gt;&lt;title&gt;Interactive virtual technologies in engineering education: Why not 360° videos?&lt;/title&gt;&lt;secondary-title&gt;International Journal on Interactive Design&amp;#xD;Manufacturing&lt;/secondary-title&gt;&lt;/titles&gt;&lt;pages&gt;1-14&lt;/pages&gt;&lt;dates&gt;&lt;year&gt;2008&lt;/year&gt;&lt;/dates&gt;&lt;isbn&gt;1955-2513&lt;/isbn&gt;&lt;urls&gt;&lt;/urls&gt;&lt;/record&gt;&lt;/Cite&gt;&lt;/EndNote&gt;</w:instrText>
      </w:r>
      <w:r w:rsidR="0073311B" w:rsidRPr="008C08EB">
        <w:rPr>
          <w:rFonts w:asciiTheme="majorBidi" w:hAnsiTheme="majorBidi" w:cstheme="majorBidi"/>
          <w:highlight w:val="lightGray"/>
        </w:rPr>
        <w:fldChar w:fldCharType="separate"/>
      </w:r>
      <w:r w:rsidR="001F5AC2" w:rsidRPr="008C08EB">
        <w:rPr>
          <w:rFonts w:asciiTheme="majorBidi" w:hAnsiTheme="majorBidi" w:cstheme="majorBidi"/>
          <w:highlight w:val="lightGray"/>
        </w:rPr>
        <w:t>[</w:t>
      </w:r>
      <w:hyperlink w:anchor="_ENREF_54" w:tooltip="Violante, 2008 #909" w:history="1">
        <w:r w:rsidR="00315323" w:rsidRPr="008C08EB">
          <w:rPr>
            <w:rFonts w:asciiTheme="majorBidi" w:hAnsiTheme="majorBidi" w:cstheme="majorBidi"/>
            <w:highlight w:val="lightGray"/>
          </w:rPr>
          <w:t>54</w:t>
        </w:r>
      </w:hyperlink>
      <w:r w:rsidR="001F5AC2" w:rsidRPr="008C08EB">
        <w:rPr>
          <w:rFonts w:asciiTheme="majorBidi" w:hAnsiTheme="majorBidi" w:cstheme="majorBidi"/>
          <w:highlight w:val="lightGray"/>
        </w:rPr>
        <w:t>]</w:t>
      </w:r>
      <w:r w:rsidR="0073311B" w:rsidRPr="008C08EB">
        <w:rPr>
          <w:rFonts w:asciiTheme="majorBidi" w:hAnsiTheme="majorBidi" w:cstheme="majorBidi"/>
          <w:highlight w:val="lightGray"/>
        </w:rPr>
        <w:fldChar w:fldCharType="end"/>
      </w:r>
      <w:r w:rsidR="0073311B" w:rsidRPr="008C08EB">
        <w:rPr>
          <w:rFonts w:asciiTheme="majorBidi" w:hAnsiTheme="majorBidi" w:cstheme="majorBidi"/>
          <w:highlight w:val="lightGray"/>
        </w:rPr>
        <w:t>.</w:t>
      </w:r>
      <w:r w:rsidR="00031243" w:rsidRPr="008C08EB">
        <w:rPr>
          <w:rFonts w:asciiTheme="majorBidi" w:hAnsiTheme="majorBidi" w:cstheme="majorBidi"/>
          <w:highlight w:val="lightGray"/>
        </w:rPr>
        <w:t xml:space="preserve"> Also, in the </w:t>
      </w:r>
      <w:r w:rsidR="00453F60" w:rsidRPr="008C08EB">
        <w:rPr>
          <w:rFonts w:asciiTheme="majorBidi" w:hAnsiTheme="majorBidi" w:cstheme="majorBidi"/>
          <w:highlight w:val="lightGray"/>
        </w:rPr>
        <w:t xml:space="preserve">retail industry, a VR experience was created to give the customer the sense of immersion in a virtual supermarket in order to enhance the level of engagement </w:t>
      </w:r>
      <w:r w:rsidR="00453F60" w:rsidRPr="008C08EB">
        <w:rPr>
          <w:rFonts w:asciiTheme="majorBidi" w:hAnsiTheme="majorBidi" w:cstheme="majorBidi"/>
          <w:highlight w:val="lightGray"/>
        </w:rPr>
        <w:fldChar w:fldCharType="begin"/>
      </w:r>
      <w:r w:rsidR="001F5AC2" w:rsidRPr="008C08EB">
        <w:rPr>
          <w:rFonts w:asciiTheme="majorBidi" w:hAnsiTheme="majorBidi" w:cstheme="majorBidi"/>
          <w:highlight w:val="lightGray"/>
        </w:rPr>
        <w:instrText xml:space="preserve"> ADDIN EN.CITE &lt;EndNote&gt;&lt;Cite&gt;&lt;Author&gt;Violante&lt;/Author&gt;&lt;Year&gt;2019&lt;/Year&gt;&lt;RecNum&gt;908&lt;/RecNum&gt;&lt;DisplayText&gt;[55]&lt;/DisplayText&gt;&lt;record&gt;&lt;rec-number&gt;908&lt;/rec-number&gt;&lt;foreign-keys&gt;&lt;key app="EN" db-id="25rzxwaxpt2220ezaxox0r5q202fxr90r0vv" timestamp="1558979999"&gt;908&lt;/key&gt;&lt;/foreign-keys&gt;&lt;ref-type name="Journal Article"&gt;17&lt;/ref-type&gt;&lt;contributors&gt;&lt;authors&gt;&lt;author&gt;Violante, Maria Grazia&lt;/author&gt;&lt;author&gt;Vezzetti, Enrico&lt;/author&gt;&lt;author&gt;Piazzolla, Pietro &lt;/author&gt;&lt;/authors&gt;&lt;/contributors&gt;&lt;titles&gt;&lt;title&gt;How to design a virtual reality experience that impacts the consumer engagement: the case of the virtual supermarket&lt;/title&gt;&lt;secondary-title&gt;International Journal on Interactive Design&amp;#xD;Manufacturing&lt;/secondary-title&gt;&lt;/titles&gt;&lt;pages&gt;243-262&lt;/pages&gt;&lt;volume&gt;13&lt;/volume&gt;&lt;number&gt;1&lt;/number&gt;&lt;dates&gt;&lt;year&gt;2019&lt;/year&gt;&lt;/dates&gt;&lt;isbn&gt;1955-2513&lt;/isbn&gt;&lt;urls&gt;&lt;/urls&gt;&lt;/record&gt;&lt;/Cite&gt;&lt;/EndNote&gt;</w:instrText>
      </w:r>
      <w:r w:rsidR="00453F60" w:rsidRPr="008C08EB">
        <w:rPr>
          <w:rFonts w:asciiTheme="majorBidi" w:hAnsiTheme="majorBidi" w:cstheme="majorBidi"/>
          <w:highlight w:val="lightGray"/>
        </w:rPr>
        <w:fldChar w:fldCharType="separate"/>
      </w:r>
      <w:r w:rsidR="001F5AC2" w:rsidRPr="008C08EB">
        <w:rPr>
          <w:rFonts w:asciiTheme="majorBidi" w:hAnsiTheme="majorBidi" w:cstheme="majorBidi"/>
          <w:highlight w:val="lightGray"/>
        </w:rPr>
        <w:t>[</w:t>
      </w:r>
      <w:hyperlink w:anchor="_ENREF_55" w:tooltip="Violante, 2019 #908" w:history="1">
        <w:r w:rsidR="00315323" w:rsidRPr="008C08EB">
          <w:rPr>
            <w:rFonts w:asciiTheme="majorBidi" w:hAnsiTheme="majorBidi" w:cstheme="majorBidi"/>
            <w:highlight w:val="lightGray"/>
          </w:rPr>
          <w:t>55</w:t>
        </w:r>
      </w:hyperlink>
      <w:r w:rsidR="001F5AC2" w:rsidRPr="008C08EB">
        <w:rPr>
          <w:rFonts w:asciiTheme="majorBidi" w:hAnsiTheme="majorBidi" w:cstheme="majorBidi"/>
          <w:highlight w:val="lightGray"/>
        </w:rPr>
        <w:t>]</w:t>
      </w:r>
      <w:r w:rsidR="00453F60" w:rsidRPr="008C08EB">
        <w:rPr>
          <w:rFonts w:asciiTheme="majorBidi" w:hAnsiTheme="majorBidi" w:cstheme="majorBidi"/>
          <w:highlight w:val="lightGray"/>
        </w:rPr>
        <w:fldChar w:fldCharType="end"/>
      </w:r>
      <w:commentRangeStart w:id="4"/>
      <w:r w:rsidR="00453F60" w:rsidRPr="008C08EB">
        <w:rPr>
          <w:rFonts w:asciiTheme="majorBidi" w:hAnsiTheme="majorBidi" w:cstheme="majorBidi"/>
          <w:highlight w:val="lightGray"/>
        </w:rPr>
        <w:t>.</w:t>
      </w:r>
      <w:commentRangeEnd w:id="4"/>
      <w:r w:rsidR="00453F60" w:rsidRPr="008C08EB">
        <w:rPr>
          <w:rStyle w:val="CommentReference"/>
        </w:rPr>
        <w:commentReference w:id="4"/>
      </w:r>
      <w:r w:rsidR="00453F60" w:rsidRPr="008C08EB">
        <w:rPr>
          <w:rFonts w:asciiTheme="majorBidi" w:hAnsiTheme="majorBidi" w:cstheme="majorBidi"/>
        </w:rPr>
        <w:t xml:space="preserve"> In this research, t</w:t>
      </w:r>
      <w:r w:rsidR="00B611E6" w:rsidRPr="008C08EB">
        <w:rPr>
          <w:rFonts w:asciiTheme="majorBidi" w:hAnsiTheme="majorBidi" w:cstheme="majorBidi"/>
        </w:rPr>
        <w:t>he</w:t>
      </w:r>
      <w:r w:rsidR="00BD4813" w:rsidRPr="008C08EB">
        <w:rPr>
          <w:rFonts w:asciiTheme="majorBidi" w:hAnsiTheme="majorBidi" w:cstheme="majorBidi"/>
        </w:rPr>
        <w:t xml:space="preserve"> MuseumEye</w:t>
      </w:r>
      <w:r w:rsidR="00B611E6" w:rsidRPr="008C08EB">
        <w:rPr>
          <w:rFonts w:asciiTheme="majorBidi" w:hAnsiTheme="majorBidi" w:cstheme="majorBidi"/>
        </w:rPr>
        <w:t xml:space="preserve"> system aims to apply the highest level of immer</w:t>
      </w:r>
      <w:r w:rsidR="00BD4813" w:rsidRPr="008C08EB">
        <w:rPr>
          <w:rFonts w:asciiTheme="majorBidi" w:hAnsiTheme="majorBidi" w:cstheme="majorBidi"/>
        </w:rPr>
        <w:t xml:space="preserve">sion by adopting storytelling narratives and </w:t>
      </w:r>
      <w:r w:rsidR="00B611E6" w:rsidRPr="008C08EB">
        <w:rPr>
          <w:rFonts w:asciiTheme="majorBidi" w:hAnsiTheme="majorBidi" w:cstheme="majorBidi"/>
        </w:rPr>
        <w:t xml:space="preserve">changing the visualisation of the </w:t>
      </w:r>
      <w:r w:rsidR="00BD4813" w:rsidRPr="008C08EB">
        <w:rPr>
          <w:rFonts w:asciiTheme="majorBidi" w:hAnsiTheme="majorBidi" w:cstheme="majorBidi"/>
        </w:rPr>
        <w:t xml:space="preserve">physical environment creating </w:t>
      </w:r>
      <w:r w:rsidR="00AD4DD1" w:rsidRPr="008C08EB">
        <w:rPr>
          <w:rFonts w:asciiTheme="majorBidi" w:hAnsiTheme="majorBidi" w:cstheme="majorBidi"/>
        </w:rPr>
        <w:t>a</w:t>
      </w:r>
      <w:r w:rsidR="00B611E6" w:rsidRPr="008C08EB">
        <w:rPr>
          <w:rFonts w:asciiTheme="majorBidi" w:hAnsiTheme="majorBidi" w:cstheme="majorBidi"/>
        </w:rPr>
        <w:t xml:space="preserve"> sense of presence during museum tours. </w:t>
      </w:r>
    </w:p>
    <w:p w14:paraId="00BC97AD" w14:textId="77777777" w:rsidR="00BD4813" w:rsidRPr="008C08EB" w:rsidRDefault="00BD4813" w:rsidP="00B611E6">
      <w:pPr>
        <w:spacing w:before="120" w:after="120" w:line="276" w:lineRule="auto"/>
        <w:rPr>
          <w:rFonts w:asciiTheme="majorBidi" w:hAnsiTheme="majorBidi" w:cstheme="majorBidi"/>
        </w:rPr>
      </w:pPr>
    </w:p>
    <w:p w14:paraId="5C7D8472" w14:textId="40D10394" w:rsidR="00140A62" w:rsidRPr="008C08EB" w:rsidRDefault="00D22FB5" w:rsidP="00034379">
      <w:pPr>
        <w:pStyle w:val="Heading2"/>
        <w:rPr>
          <w:rFonts w:asciiTheme="majorBidi" w:hAnsiTheme="majorBidi"/>
        </w:rPr>
      </w:pPr>
      <w:r w:rsidRPr="008C08EB">
        <w:rPr>
          <w:rFonts w:asciiTheme="majorBidi" w:hAnsiTheme="majorBidi"/>
        </w:rPr>
        <w:t>4 MuseumEye</w:t>
      </w:r>
      <w:r w:rsidR="006F3B91" w:rsidRPr="008C08EB">
        <w:rPr>
          <w:rFonts w:asciiTheme="majorBidi" w:hAnsiTheme="majorBidi"/>
        </w:rPr>
        <w:t xml:space="preserve"> System</w:t>
      </w:r>
    </w:p>
    <w:p w14:paraId="42ACCD0B" w14:textId="74DE2C18" w:rsidR="00FA25D4" w:rsidRPr="008C08EB" w:rsidRDefault="00FA25D4" w:rsidP="00F816B8">
      <w:pPr>
        <w:pStyle w:val="MYPHDTEXT0"/>
        <w:spacing w:after="120" w:line="276" w:lineRule="auto"/>
        <w:rPr>
          <w:rFonts w:asciiTheme="majorBidi" w:hAnsiTheme="majorBidi" w:cstheme="majorBidi"/>
          <w:b/>
          <w:lang w:val="en-GB"/>
        </w:rPr>
      </w:pPr>
      <w:r w:rsidRPr="008C08EB">
        <w:rPr>
          <w:rFonts w:asciiTheme="majorBidi" w:hAnsiTheme="majorBidi" w:cstheme="majorBidi"/>
          <w:b/>
          <w:lang w:val="en-GB"/>
        </w:rPr>
        <w:t>4.1 Selection of Cairo Museum</w:t>
      </w:r>
    </w:p>
    <w:p w14:paraId="5ADD8DBC" w14:textId="1E3868A8" w:rsidR="00653FFC" w:rsidRPr="008C08EB" w:rsidRDefault="00A965CF" w:rsidP="00730642">
      <w:pPr>
        <w:pStyle w:val="MYPHDTEXT0"/>
        <w:spacing w:after="120" w:line="276" w:lineRule="auto"/>
        <w:rPr>
          <w:rFonts w:asciiTheme="majorBidi" w:hAnsiTheme="majorBidi" w:cstheme="majorBidi"/>
          <w:bCs/>
          <w:lang w:val="en-GB"/>
        </w:rPr>
      </w:pPr>
      <w:r w:rsidRPr="008C08EB">
        <w:rPr>
          <w:rFonts w:asciiTheme="majorBidi" w:hAnsiTheme="majorBidi" w:cstheme="majorBidi"/>
          <w:bCs/>
          <w:lang w:val="en-GB"/>
        </w:rPr>
        <w:t xml:space="preserve">The motivation behind </w:t>
      </w:r>
      <w:r w:rsidR="0002760D" w:rsidRPr="008C08EB">
        <w:rPr>
          <w:rFonts w:asciiTheme="majorBidi" w:hAnsiTheme="majorBidi" w:cstheme="majorBidi"/>
          <w:bCs/>
          <w:lang w:val="en-GB"/>
        </w:rPr>
        <w:t>using the Ca</w:t>
      </w:r>
      <w:r w:rsidR="00CA2CF6" w:rsidRPr="008C08EB">
        <w:rPr>
          <w:rFonts w:asciiTheme="majorBidi" w:hAnsiTheme="majorBidi" w:cstheme="majorBidi"/>
          <w:bCs/>
          <w:lang w:val="en-GB"/>
        </w:rPr>
        <w:t>i</w:t>
      </w:r>
      <w:r w:rsidR="0002760D" w:rsidRPr="008C08EB">
        <w:rPr>
          <w:rFonts w:asciiTheme="majorBidi" w:hAnsiTheme="majorBidi" w:cstheme="majorBidi"/>
          <w:bCs/>
          <w:lang w:val="en-GB"/>
        </w:rPr>
        <w:t>ro museum is</w:t>
      </w:r>
      <w:r w:rsidRPr="008C08EB">
        <w:rPr>
          <w:rFonts w:asciiTheme="majorBidi" w:hAnsiTheme="majorBidi" w:cstheme="majorBidi"/>
          <w:bCs/>
          <w:lang w:val="en-GB"/>
        </w:rPr>
        <w:t xml:space="preserve"> the strategic significance of</w:t>
      </w:r>
      <w:r w:rsidR="0002760D" w:rsidRPr="008C08EB">
        <w:rPr>
          <w:rFonts w:asciiTheme="majorBidi" w:hAnsiTheme="majorBidi" w:cstheme="majorBidi"/>
          <w:bCs/>
          <w:lang w:val="en-GB"/>
        </w:rPr>
        <w:t xml:space="preserve"> this facility in Egypt. The museum</w:t>
      </w:r>
      <w:r w:rsidRPr="008C08EB">
        <w:rPr>
          <w:rFonts w:asciiTheme="majorBidi" w:hAnsiTheme="majorBidi" w:cstheme="majorBidi"/>
          <w:bCs/>
          <w:lang w:val="en-GB"/>
        </w:rPr>
        <w:t xml:space="preserve"> houses more than 120,0</w:t>
      </w:r>
      <w:r w:rsidR="0002760D" w:rsidRPr="008C08EB">
        <w:rPr>
          <w:rFonts w:asciiTheme="majorBidi" w:hAnsiTheme="majorBidi" w:cstheme="majorBidi"/>
          <w:bCs/>
          <w:lang w:val="en-GB"/>
        </w:rPr>
        <w:t xml:space="preserve">00 antiques from ancient Egypt making </w:t>
      </w:r>
      <w:r w:rsidRPr="008C08EB">
        <w:rPr>
          <w:rFonts w:asciiTheme="majorBidi" w:hAnsiTheme="majorBidi" w:cstheme="majorBidi"/>
          <w:bCs/>
          <w:lang w:val="en-GB"/>
        </w:rPr>
        <w:t xml:space="preserve">it the </w:t>
      </w:r>
      <w:r w:rsidR="00757FF0" w:rsidRPr="008C08EB">
        <w:rPr>
          <w:rFonts w:asciiTheme="majorBidi" w:hAnsiTheme="majorBidi" w:cstheme="majorBidi"/>
          <w:bCs/>
          <w:lang w:val="en-GB"/>
        </w:rPr>
        <w:t>most extensive</w:t>
      </w:r>
      <w:r w:rsidRPr="008C08EB">
        <w:rPr>
          <w:rFonts w:asciiTheme="majorBidi" w:hAnsiTheme="majorBidi" w:cstheme="majorBidi"/>
          <w:bCs/>
          <w:lang w:val="en-GB"/>
        </w:rPr>
        <w:t xml:space="preserve"> museum</w:t>
      </w:r>
      <w:r w:rsidR="0002760D" w:rsidRPr="008C08EB">
        <w:rPr>
          <w:rFonts w:asciiTheme="majorBidi" w:hAnsiTheme="majorBidi" w:cstheme="majorBidi"/>
          <w:bCs/>
          <w:lang w:val="en-GB"/>
        </w:rPr>
        <w:t xml:space="preserve"> collection in the world</w:t>
      </w:r>
      <w:r w:rsidR="00757FF0" w:rsidRPr="008C08EB">
        <w:rPr>
          <w:rFonts w:asciiTheme="majorBidi" w:hAnsiTheme="majorBidi" w:cstheme="majorBidi"/>
          <w:bCs/>
          <w:lang w:val="en-GB"/>
        </w:rPr>
        <w:t xml:space="preserve"> for</w:t>
      </w:r>
      <w:r w:rsidR="0002760D" w:rsidRPr="008C08EB">
        <w:rPr>
          <w:rFonts w:asciiTheme="majorBidi" w:hAnsiTheme="majorBidi" w:cstheme="majorBidi"/>
          <w:bCs/>
          <w:lang w:val="en-GB"/>
        </w:rPr>
        <w:t xml:space="preserve"> pharaonic artefacts</w:t>
      </w:r>
      <w:r w:rsidRPr="008C08EB">
        <w:rPr>
          <w:rFonts w:asciiTheme="majorBidi" w:hAnsiTheme="majorBidi" w:cstheme="majorBidi"/>
          <w:bCs/>
          <w:lang w:val="en-GB"/>
        </w:rPr>
        <w:t xml:space="preserve"> </w:t>
      </w:r>
      <w:r w:rsidRPr="008C08EB">
        <w:rPr>
          <w:rFonts w:asciiTheme="majorBidi" w:hAnsiTheme="majorBidi" w:cstheme="majorBidi"/>
          <w:bCs/>
          <w:lang w:val="en-GB"/>
        </w:rPr>
        <w:fldChar w:fldCharType="begin"/>
      </w:r>
      <w:r w:rsidR="00EB366E" w:rsidRPr="008C08EB">
        <w:rPr>
          <w:rFonts w:asciiTheme="majorBidi" w:hAnsiTheme="majorBidi" w:cstheme="majorBidi"/>
          <w:bCs/>
          <w:lang w:val="en-GB"/>
        </w:rPr>
        <w:instrText xml:space="preserve"> ADDIN EN.CITE &lt;EndNote&gt;&lt;Cite&gt;&lt;Author&gt;Professor&lt;/Author&gt;&lt;Year&gt;2015&lt;/Year&gt;&lt;RecNum&gt;414&lt;/RecNum&gt;&lt;DisplayText&gt;[1]&lt;/DisplayText&gt;&lt;record&gt;&lt;rec-number&gt;414&lt;/rec-number&gt;&lt;foreign-keys&gt;&lt;key app="EN" db-id="25rzxwaxpt2220ezaxox0r5q202fxr90r0vv" timestamp="1516975730"&gt;414&lt;/key&gt;&lt;/foreign-keys&gt;&lt;ref-type name="Book"&gt;6&lt;/ref-type&gt;&lt;contributors&gt;&lt;authors&gt;&lt;author&gt;Professor, B.&lt;/author&gt;&lt;/authors&gt;&lt;/contributors&gt;&lt;titles&gt;&lt;title&gt;Around The Globe - Must See Places in the Middle East: Middle East Travel Guide for Kids&lt;/title&gt;&lt;/titles&gt;&lt;dates&gt;&lt;year&gt;2015&lt;/year&gt;&lt;/dates&gt;&lt;publisher&gt;Speedy Publishing LLC&lt;/publisher&gt;&lt;isbn&gt;9781682808139&lt;/isbn&gt;&lt;urls&gt;&lt;related-urls&gt;&lt;url&gt;https://books.google.co.uk/books?id=wuNPCwAAQBAJ&lt;/url&gt;&lt;/related-urls&gt;&lt;/urls&gt;&lt;/record&gt;&lt;/Cite&gt;&lt;/EndNote&gt;</w:instrText>
      </w:r>
      <w:r w:rsidRPr="008C08EB">
        <w:rPr>
          <w:rFonts w:asciiTheme="majorBidi" w:hAnsiTheme="majorBidi" w:cstheme="majorBidi"/>
          <w:bCs/>
          <w:lang w:val="en-GB"/>
        </w:rPr>
        <w:fldChar w:fldCharType="separate"/>
      </w:r>
      <w:r w:rsidR="00EB366E" w:rsidRPr="008C08EB">
        <w:rPr>
          <w:rFonts w:asciiTheme="majorBidi" w:hAnsiTheme="majorBidi" w:cstheme="majorBidi"/>
          <w:bCs/>
          <w:lang w:val="en-GB"/>
        </w:rPr>
        <w:t>[</w:t>
      </w:r>
      <w:hyperlink w:anchor="_ENREF_1" w:tooltip="Professor, 2015 #414" w:history="1">
        <w:r w:rsidR="00315323" w:rsidRPr="008C08EB">
          <w:rPr>
            <w:rFonts w:asciiTheme="majorBidi" w:hAnsiTheme="majorBidi" w:cstheme="majorBidi"/>
            <w:bCs/>
            <w:lang w:val="en-GB"/>
          </w:rPr>
          <w:t>1</w:t>
        </w:r>
      </w:hyperlink>
      <w:r w:rsidR="00EB366E" w:rsidRPr="008C08EB">
        <w:rPr>
          <w:rFonts w:asciiTheme="majorBidi" w:hAnsiTheme="majorBidi" w:cstheme="majorBidi"/>
          <w:bCs/>
          <w:lang w:val="en-GB"/>
        </w:rPr>
        <w:t>]</w:t>
      </w:r>
      <w:r w:rsidRPr="008C08EB">
        <w:rPr>
          <w:rFonts w:asciiTheme="majorBidi" w:hAnsiTheme="majorBidi" w:cstheme="majorBidi"/>
          <w:bCs/>
          <w:lang w:val="en-GB"/>
        </w:rPr>
        <w:fldChar w:fldCharType="end"/>
      </w:r>
      <w:r w:rsidRPr="008C08EB">
        <w:rPr>
          <w:rFonts w:asciiTheme="majorBidi" w:hAnsiTheme="majorBidi" w:cstheme="majorBidi"/>
          <w:bCs/>
          <w:lang w:val="en-GB"/>
        </w:rPr>
        <w:t>. Based on</w:t>
      </w:r>
      <w:r w:rsidR="0002760D" w:rsidRPr="008C08EB">
        <w:rPr>
          <w:rFonts w:asciiTheme="majorBidi" w:hAnsiTheme="majorBidi" w:cstheme="majorBidi"/>
          <w:bCs/>
          <w:lang w:val="en-GB"/>
        </w:rPr>
        <w:t xml:space="preserve"> the testimonies of</w:t>
      </w:r>
      <w:r w:rsidRPr="008C08EB">
        <w:rPr>
          <w:rFonts w:asciiTheme="majorBidi" w:hAnsiTheme="majorBidi" w:cstheme="majorBidi"/>
          <w:bCs/>
          <w:lang w:val="en-GB"/>
        </w:rPr>
        <w:t xml:space="preserve"> museum curators and guides, visitors do not spend more than 1</w:t>
      </w:r>
      <w:r w:rsidR="0002760D" w:rsidRPr="008C08EB">
        <w:rPr>
          <w:rFonts w:asciiTheme="majorBidi" w:hAnsiTheme="majorBidi" w:cstheme="majorBidi"/>
          <w:bCs/>
          <w:lang w:val="en-GB"/>
        </w:rPr>
        <w:t>-</w:t>
      </w:r>
      <w:r w:rsidRPr="008C08EB">
        <w:rPr>
          <w:rFonts w:asciiTheme="majorBidi" w:hAnsiTheme="majorBidi" w:cstheme="majorBidi"/>
          <w:bCs/>
          <w:lang w:val="en-GB"/>
        </w:rPr>
        <w:t>hour</w:t>
      </w:r>
      <w:r w:rsidR="0002760D" w:rsidRPr="008C08EB">
        <w:rPr>
          <w:rFonts w:asciiTheme="majorBidi" w:hAnsiTheme="majorBidi" w:cstheme="majorBidi"/>
          <w:bCs/>
          <w:lang w:val="en-GB"/>
        </w:rPr>
        <w:t xml:space="preserve"> observing and touring the</w:t>
      </w:r>
      <w:r w:rsidRPr="008C08EB">
        <w:rPr>
          <w:rFonts w:asciiTheme="majorBidi" w:hAnsiTheme="majorBidi" w:cstheme="majorBidi"/>
          <w:bCs/>
          <w:lang w:val="en-GB"/>
        </w:rPr>
        <w:t xml:space="preserve"> museum</w:t>
      </w:r>
      <w:r w:rsidR="0002760D" w:rsidRPr="008C08EB">
        <w:rPr>
          <w:rFonts w:asciiTheme="majorBidi" w:hAnsiTheme="majorBidi" w:cstheme="majorBidi"/>
          <w:bCs/>
          <w:lang w:val="en-GB"/>
        </w:rPr>
        <w:t>'s</w:t>
      </w:r>
      <w:r w:rsidRPr="008C08EB">
        <w:rPr>
          <w:rFonts w:asciiTheme="majorBidi" w:hAnsiTheme="majorBidi" w:cstheme="majorBidi"/>
          <w:bCs/>
          <w:lang w:val="en-GB"/>
        </w:rPr>
        <w:t xml:space="preserve"> collections. </w:t>
      </w:r>
      <w:r w:rsidR="00653FFC" w:rsidRPr="008C08EB">
        <w:rPr>
          <w:rFonts w:asciiTheme="majorBidi" w:hAnsiTheme="majorBidi" w:cstheme="majorBidi"/>
          <w:bCs/>
          <w:lang w:val="en-GB"/>
        </w:rPr>
        <w:t xml:space="preserve">In order to address this phenomenon, the </w:t>
      </w:r>
      <w:r w:rsidR="0002760D" w:rsidRPr="008C08EB">
        <w:rPr>
          <w:rFonts w:asciiTheme="majorBidi" w:hAnsiTheme="majorBidi" w:cstheme="majorBidi"/>
          <w:bCs/>
          <w:lang w:val="en-GB"/>
        </w:rPr>
        <w:t>MuseumEye system theory incorporates a 5-stage</w:t>
      </w:r>
      <w:r w:rsidR="00653FFC" w:rsidRPr="008C08EB">
        <w:rPr>
          <w:rFonts w:asciiTheme="majorBidi" w:hAnsiTheme="majorBidi" w:cstheme="majorBidi"/>
          <w:bCs/>
          <w:lang w:val="en-GB"/>
        </w:rPr>
        <w:t xml:space="preserve"> rese</w:t>
      </w:r>
      <w:r w:rsidR="0002760D" w:rsidRPr="008C08EB">
        <w:rPr>
          <w:rFonts w:asciiTheme="majorBidi" w:hAnsiTheme="majorBidi" w:cstheme="majorBidi"/>
          <w:bCs/>
          <w:lang w:val="en-GB"/>
        </w:rPr>
        <w:t>arch approach,</w:t>
      </w:r>
      <w:r w:rsidR="00D02070" w:rsidRPr="008C08EB">
        <w:rPr>
          <w:rFonts w:asciiTheme="majorBidi" w:hAnsiTheme="majorBidi" w:cstheme="majorBidi"/>
          <w:bCs/>
          <w:lang w:val="en-GB"/>
        </w:rPr>
        <w:t xml:space="preserve"> Fig.</w:t>
      </w:r>
      <w:r w:rsidR="00653FFC" w:rsidRPr="008C08EB">
        <w:rPr>
          <w:rFonts w:asciiTheme="majorBidi" w:hAnsiTheme="majorBidi" w:cstheme="majorBidi"/>
          <w:bCs/>
          <w:lang w:val="en-GB"/>
        </w:rPr>
        <w:t xml:space="preserve"> </w:t>
      </w:r>
      <w:r w:rsidR="00D02070" w:rsidRPr="008C08EB">
        <w:rPr>
          <w:rFonts w:asciiTheme="majorBidi" w:hAnsiTheme="majorBidi" w:cstheme="majorBidi"/>
          <w:bCs/>
          <w:lang w:val="en-GB"/>
        </w:rPr>
        <w:t>2</w:t>
      </w:r>
      <w:r w:rsidR="00653FFC" w:rsidRPr="008C08EB">
        <w:rPr>
          <w:rFonts w:asciiTheme="majorBidi" w:hAnsiTheme="majorBidi" w:cstheme="majorBidi"/>
          <w:bCs/>
          <w:lang w:val="en-GB"/>
        </w:rPr>
        <w:t>.</w:t>
      </w:r>
    </w:p>
    <w:p w14:paraId="0608483C" w14:textId="77777777" w:rsidR="005F12DA" w:rsidRPr="008C08EB" w:rsidRDefault="005F12DA" w:rsidP="006858F6">
      <w:pPr>
        <w:jc w:val="lowKashida"/>
        <w:rPr>
          <w:rFonts w:asciiTheme="majorBidi" w:hAnsiTheme="majorBidi" w:cstheme="majorBidi"/>
        </w:rPr>
      </w:pPr>
      <w:r w:rsidRPr="008C08EB">
        <w:rPr>
          <w:rFonts w:asciiTheme="majorBidi" w:hAnsiTheme="majorBidi" w:cstheme="majorBidi"/>
          <w:lang w:eastAsia="en-GB"/>
        </w:rPr>
        <w:drawing>
          <wp:inline distT="0" distB="0" distL="0" distR="0" wp14:anchorId="1BC659D6" wp14:editId="1CEAF072">
            <wp:extent cx="5969000" cy="158445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The constructive grounded theory model for MuseumEye.png"/>
                    <pic:cNvPicPr/>
                  </pic:nvPicPr>
                  <pic:blipFill>
                    <a:blip r:embed="rId19">
                      <a:extLst>
                        <a:ext uri="{28A0092B-C50C-407E-A947-70E740481C1C}">
                          <a14:useLocalDpi xmlns:a14="http://schemas.microsoft.com/office/drawing/2010/main" val="0"/>
                        </a:ext>
                      </a:extLst>
                    </a:blip>
                    <a:stretch>
                      <a:fillRect/>
                    </a:stretch>
                  </pic:blipFill>
                  <pic:spPr>
                    <a:xfrm>
                      <a:off x="0" y="0"/>
                      <a:ext cx="5987574" cy="1589382"/>
                    </a:xfrm>
                    <a:prstGeom prst="rect">
                      <a:avLst/>
                    </a:prstGeom>
                  </pic:spPr>
                </pic:pic>
              </a:graphicData>
            </a:graphic>
          </wp:inline>
        </w:drawing>
      </w:r>
    </w:p>
    <w:p w14:paraId="17163146" w14:textId="63BADAB8" w:rsidR="00C23F5D" w:rsidRPr="008C08EB" w:rsidRDefault="00C23F5D" w:rsidP="006F3B91">
      <w:pPr>
        <w:jc w:val="center"/>
        <w:rPr>
          <w:rFonts w:asciiTheme="majorBidi" w:hAnsiTheme="majorBidi" w:cstheme="majorBidi"/>
          <w:sz w:val="22"/>
          <w:szCs w:val="22"/>
        </w:rPr>
      </w:pPr>
      <w:r w:rsidRPr="008C08EB">
        <w:rPr>
          <w:rFonts w:asciiTheme="majorBidi" w:hAnsiTheme="majorBidi" w:cstheme="majorBidi"/>
          <w:b/>
          <w:bCs/>
          <w:sz w:val="20"/>
          <w:szCs w:val="20"/>
        </w:rPr>
        <w:t>Fig</w:t>
      </w:r>
      <w:r w:rsidR="00D02070" w:rsidRPr="008C08EB">
        <w:rPr>
          <w:rFonts w:asciiTheme="majorBidi" w:hAnsiTheme="majorBidi" w:cstheme="majorBidi"/>
          <w:b/>
          <w:bCs/>
          <w:sz w:val="20"/>
          <w:szCs w:val="20"/>
        </w:rPr>
        <w:t>.</w:t>
      </w:r>
      <w:r w:rsidRPr="008C08EB">
        <w:rPr>
          <w:rFonts w:asciiTheme="majorBidi" w:hAnsiTheme="majorBidi" w:cstheme="majorBidi"/>
          <w:b/>
          <w:bCs/>
          <w:sz w:val="20"/>
          <w:szCs w:val="20"/>
        </w:rPr>
        <w:t xml:space="preserve"> </w:t>
      </w:r>
      <w:r w:rsidR="00D02070" w:rsidRPr="008C08EB">
        <w:rPr>
          <w:rFonts w:asciiTheme="majorBidi" w:hAnsiTheme="majorBidi" w:cstheme="majorBidi"/>
          <w:b/>
          <w:bCs/>
          <w:sz w:val="20"/>
          <w:szCs w:val="20"/>
        </w:rPr>
        <w:t>2</w:t>
      </w:r>
      <w:r w:rsidRPr="008C08EB">
        <w:rPr>
          <w:rFonts w:asciiTheme="majorBidi" w:hAnsiTheme="majorBidi" w:cstheme="majorBidi"/>
          <w:b/>
          <w:bCs/>
          <w:sz w:val="20"/>
          <w:szCs w:val="20"/>
        </w:rPr>
        <w:t>.</w:t>
      </w:r>
      <w:r w:rsidRPr="008C08EB">
        <w:rPr>
          <w:rFonts w:asciiTheme="majorBidi" w:hAnsiTheme="majorBidi" w:cstheme="majorBidi"/>
          <w:sz w:val="20"/>
          <w:szCs w:val="20"/>
        </w:rPr>
        <w:t xml:space="preserve"> The </w:t>
      </w:r>
      <w:r w:rsidR="006F3B91" w:rsidRPr="008C08EB">
        <w:rPr>
          <w:rFonts w:asciiTheme="majorBidi" w:hAnsiTheme="majorBidi" w:cstheme="majorBidi"/>
          <w:sz w:val="20"/>
          <w:szCs w:val="20"/>
        </w:rPr>
        <w:t>process of building</w:t>
      </w:r>
      <w:r w:rsidRPr="008C08EB">
        <w:rPr>
          <w:rFonts w:asciiTheme="majorBidi" w:hAnsiTheme="majorBidi" w:cstheme="majorBidi"/>
          <w:sz w:val="20"/>
          <w:szCs w:val="20"/>
        </w:rPr>
        <w:t xml:space="preserve"> ‘MuseumEye’</w:t>
      </w:r>
      <w:r w:rsidR="00CC0249" w:rsidRPr="008C08EB">
        <w:rPr>
          <w:rFonts w:asciiTheme="majorBidi" w:hAnsiTheme="majorBidi" w:cstheme="majorBidi"/>
          <w:sz w:val="20"/>
          <w:szCs w:val="20"/>
        </w:rPr>
        <w:t>.</w:t>
      </w:r>
    </w:p>
    <w:p w14:paraId="0B0AFF94" w14:textId="3A0811D1" w:rsidR="00163473" w:rsidRPr="008C08EB" w:rsidRDefault="00301D86" w:rsidP="00500A50">
      <w:pPr>
        <w:pStyle w:val="MYPHDTEXT0"/>
        <w:spacing w:line="276" w:lineRule="auto"/>
        <w:rPr>
          <w:rFonts w:asciiTheme="majorBidi" w:hAnsiTheme="majorBidi" w:cstheme="majorBidi"/>
          <w:bCs/>
          <w:lang w:val="en-GB"/>
        </w:rPr>
      </w:pPr>
      <w:r w:rsidRPr="008C08EB">
        <w:rPr>
          <w:rFonts w:asciiTheme="majorBidi" w:hAnsiTheme="majorBidi" w:cstheme="majorBidi"/>
          <w:bCs/>
          <w:lang w:val="en-GB"/>
        </w:rPr>
        <w:t>The design process started with</w:t>
      </w:r>
      <w:r w:rsidR="008F7ECB" w:rsidRPr="008C08EB">
        <w:rPr>
          <w:rFonts w:asciiTheme="majorBidi" w:hAnsiTheme="majorBidi" w:cstheme="majorBidi"/>
          <w:bCs/>
          <w:lang w:val="en-GB"/>
        </w:rPr>
        <w:t xml:space="preserve"> a historical literature review</w:t>
      </w:r>
      <w:r w:rsidR="002E1B6D" w:rsidRPr="008C08EB">
        <w:rPr>
          <w:rFonts w:asciiTheme="majorBidi" w:hAnsiTheme="majorBidi" w:cstheme="majorBidi"/>
          <w:bCs/>
          <w:lang w:val="en-GB"/>
        </w:rPr>
        <w:t xml:space="preserve"> (</w:t>
      </w:r>
      <w:r w:rsidR="00301888" w:rsidRPr="008C08EB">
        <w:rPr>
          <w:rFonts w:asciiTheme="majorBidi" w:hAnsiTheme="majorBidi" w:cstheme="majorBidi"/>
          <w:bCs/>
          <w:lang w:val="en-GB"/>
        </w:rPr>
        <w:t xml:space="preserve">Stage </w:t>
      </w:r>
      <w:r w:rsidR="002E1B6D" w:rsidRPr="008C08EB">
        <w:rPr>
          <w:rFonts w:asciiTheme="majorBidi" w:hAnsiTheme="majorBidi" w:cstheme="majorBidi"/>
          <w:bCs/>
          <w:lang w:val="en-GB"/>
        </w:rPr>
        <w:t>1A)</w:t>
      </w:r>
      <w:r w:rsidR="008F7ECB" w:rsidRPr="008C08EB">
        <w:rPr>
          <w:rFonts w:asciiTheme="majorBidi" w:hAnsiTheme="majorBidi" w:cstheme="majorBidi"/>
          <w:bCs/>
          <w:lang w:val="en-GB"/>
        </w:rPr>
        <w:t xml:space="preserve"> to build </w:t>
      </w:r>
      <w:r w:rsidR="00757FF0" w:rsidRPr="008C08EB">
        <w:rPr>
          <w:rFonts w:asciiTheme="majorBidi" w:hAnsiTheme="majorBidi" w:cstheme="majorBidi"/>
          <w:bCs/>
          <w:lang w:val="en-GB"/>
        </w:rPr>
        <w:t xml:space="preserve">a </w:t>
      </w:r>
      <w:r w:rsidR="008F7ECB" w:rsidRPr="008C08EB">
        <w:rPr>
          <w:rFonts w:asciiTheme="majorBidi" w:hAnsiTheme="majorBidi" w:cstheme="majorBidi"/>
          <w:bCs/>
          <w:lang w:val="en-GB"/>
        </w:rPr>
        <w:t>taxonomy</w:t>
      </w:r>
      <w:r w:rsidRPr="008C08EB">
        <w:rPr>
          <w:rFonts w:asciiTheme="majorBidi" w:hAnsiTheme="majorBidi" w:cstheme="majorBidi"/>
          <w:bCs/>
          <w:lang w:val="en-GB"/>
        </w:rPr>
        <w:t xml:space="preserve"> of the standard features offered by</w:t>
      </w:r>
      <w:r w:rsidR="008F7ECB" w:rsidRPr="008C08EB">
        <w:rPr>
          <w:rFonts w:asciiTheme="majorBidi" w:hAnsiTheme="majorBidi" w:cstheme="majorBidi"/>
          <w:bCs/>
          <w:lang w:val="en-GB"/>
        </w:rPr>
        <w:t xml:space="preserve"> MR systems employed in museums. </w:t>
      </w:r>
      <w:r w:rsidRPr="008C08EB">
        <w:rPr>
          <w:rFonts w:asciiTheme="majorBidi" w:hAnsiTheme="majorBidi" w:cstheme="majorBidi"/>
          <w:bCs/>
          <w:lang w:val="en-GB"/>
        </w:rPr>
        <w:t xml:space="preserve">A </w:t>
      </w:r>
      <w:r w:rsidR="008F7ECB" w:rsidRPr="008C08EB">
        <w:rPr>
          <w:rFonts w:asciiTheme="majorBidi" w:hAnsiTheme="majorBidi" w:cstheme="majorBidi"/>
          <w:bCs/>
          <w:lang w:val="en-GB"/>
        </w:rPr>
        <w:t xml:space="preserve">series of observations </w:t>
      </w:r>
      <w:r w:rsidR="002E1B6D" w:rsidRPr="008C08EB">
        <w:rPr>
          <w:rFonts w:asciiTheme="majorBidi" w:hAnsiTheme="majorBidi" w:cstheme="majorBidi"/>
          <w:bCs/>
          <w:lang w:val="en-GB"/>
        </w:rPr>
        <w:t>(</w:t>
      </w:r>
      <w:r w:rsidR="00301888" w:rsidRPr="008C08EB">
        <w:rPr>
          <w:rFonts w:asciiTheme="majorBidi" w:hAnsiTheme="majorBidi" w:cstheme="majorBidi"/>
          <w:bCs/>
          <w:lang w:val="en-GB"/>
        </w:rPr>
        <w:t xml:space="preserve">Stage </w:t>
      </w:r>
      <w:r w:rsidRPr="008C08EB">
        <w:rPr>
          <w:rFonts w:asciiTheme="majorBidi" w:hAnsiTheme="majorBidi" w:cstheme="majorBidi"/>
          <w:bCs/>
          <w:lang w:val="en-GB"/>
        </w:rPr>
        <w:t>1B)</w:t>
      </w:r>
      <w:r w:rsidR="008F7ECB" w:rsidRPr="008C08EB">
        <w:rPr>
          <w:rFonts w:asciiTheme="majorBidi" w:hAnsiTheme="majorBidi" w:cstheme="majorBidi"/>
          <w:bCs/>
          <w:lang w:val="en-GB"/>
        </w:rPr>
        <w:t xml:space="preserve"> explore</w:t>
      </w:r>
      <w:r w:rsidRPr="008C08EB">
        <w:rPr>
          <w:rFonts w:asciiTheme="majorBidi" w:hAnsiTheme="majorBidi" w:cstheme="majorBidi"/>
          <w:bCs/>
          <w:lang w:val="en-GB"/>
        </w:rPr>
        <w:t>d</w:t>
      </w:r>
      <w:r w:rsidR="008F7ECB" w:rsidRPr="008C08EB">
        <w:rPr>
          <w:rFonts w:asciiTheme="majorBidi" w:hAnsiTheme="majorBidi" w:cstheme="majorBidi"/>
          <w:bCs/>
          <w:lang w:val="en-GB"/>
        </w:rPr>
        <w:t xml:space="preserve"> the behavio</w:t>
      </w:r>
      <w:r w:rsidR="00757FF0" w:rsidRPr="008C08EB">
        <w:rPr>
          <w:rFonts w:asciiTheme="majorBidi" w:hAnsiTheme="majorBidi" w:cstheme="majorBidi"/>
          <w:bCs/>
          <w:lang w:val="en-GB"/>
        </w:rPr>
        <w:t>u</w:t>
      </w:r>
      <w:r w:rsidR="008F7ECB" w:rsidRPr="008C08EB">
        <w:rPr>
          <w:rFonts w:asciiTheme="majorBidi" w:hAnsiTheme="majorBidi" w:cstheme="majorBidi"/>
          <w:bCs/>
          <w:lang w:val="en-GB"/>
        </w:rPr>
        <w:t>r</w:t>
      </w:r>
      <w:r w:rsidRPr="008C08EB">
        <w:rPr>
          <w:rFonts w:asciiTheme="majorBidi" w:hAnsiTheme="majorBidi" w:cstheme="majorBidi"/>
          <w:bCs/>
          <w:lang w:val="en-GB"/>
        </w:rPr>
        <w:t>al traits</w:t>
      </w:r>
      <w:r w:rsidR="008F7ECB" w:rsidRPr="008C08EB">
        <w:rPr>
          <w:rFonts w:asciiTheme="majorBidi" w:hAnsiTheme="majorBidi" w:cstheme="majorBidi"/>
          <w:bCs/>
          <w:lang w:val="en-GB"/>
        </w:rPr>
        <w:t xml:space="preserve"> of visitor</w:t>
      </w:r>
      <w:r w:rsidRPr="008C08EB">
        <w:rPr>
          <w:rFonts w:asciiTheme="majorBidi" w:hAnsiTheme="majorBidi" w:cstheme="majorBidi"/>
          <w:bCs/>
          <w:lang w:val="en-GB"/>
        </w:rPr>
        <w:t>s in selected museum rooms</w:t>
      </w:r>
      <w:r w:rsidR="008F7ECB" w:rsidRPr="008C08EB">
        <w:rPr>
          <w:rFonts w:asciiTheme="majorBidi" w:hAnsiTheme="majorBidi" w:cstheme="majorBidi"/>
          <w:bCs/>
          <w:lang w:val="en-GB"/>
        </w:rPr>
        <w:t xml:space="preserve"> </w:t>
      </w:r>
      <w:r w:rsidRPr="008C08EB">
        <w:rPr>
          <w:rFonts w:asciiTheme="majorBidi" w:hAnsiTheme="majorBidi" w:cstheme="majorBidi"/>
          <w:bCs/>
          <w:lang w:val="en-GB"/>
        </w:rPr>
        <w:t>with the most viewed</w:t>
      </w:r>
      <w:r w:rsidR="008F7ECB" w:rsidRPr="008C08EB">
        <w:rPr>
          <w:rFonts w:asciiTheme="majorBidi" w:hAnsiTheme="majorBidi" w:cstheme="majorBidi"/>
          <w:bCs/>
          <w:lang w:val="en-GB"/>
        </w:rPr>
        <w:t xml:space="preserve"> antiques.</w:t>
      </w:r>
      <w:r w:rsidRPr="008C08EB">
        <w:rPr>
          <w:rFonts w:asciiTheme="majorBidi" w:hAnsiTheme="majorBidi" w:cstheme="majorBidi"/>
          <w:bCs/>
          <w:lang w:val="en-GB"/>
        </w:rPr>
        <w:t xml:space="preserve"> This process incorporated user needs and requirements to</w:t>
      </w:r>
      <w:r w:rsidR="008F7ECB" w:rsidRPr="008C08EB">
        <w:rPr>
          <w:rFonts w:asciiTheme="majorBidi" w:hAnsiTheme="majorBidi" w:cstheme="majorBidi"/>
          <w:bCs/>
          <w:lang w:val="en-GB"/>
        </w:rPr>
        <w:t xml:space="preserve"> enhance the social experience of museum visitors. </w:t>
      </w:r>
      <w:r w:rsidRPr="008C08EB">
        <w:rPr>
          <w:rFonts w:asciiTheme="majorBidi" w:hAnsiTheme="majorBidi" w:cstheme="majorBidi"/>
          <w:bCs/>
          <w:lang w:val="en-GB"/>
        </w:rPr>
        <w:t>The second stage used this information to produce a</w:t>
      </w:r>
      <w:r w:rsidR="008F7ECB" w:rsidRPr="008C08EB">
        <w:rPr>
          <w:rFonts w:asciiTheme="majorBidi" w:hAnsiTheme="majorBidi" w:cstheme="majorBidi"/>
          <w:bCs/>
          <w:lang w:val="en-GB"/>
        </w:rPr>
        <w:t xml:space="preserve"> blueprint of the MuseumEye</w:t>
      </w:r>
      <w:r w:rsidRPr="008C08EB">
        <w:rPr>
          <w:rFonts w:asciiTheme="majorBidi" w:hAnsiTheme="majorBidi" w:cstheme="majorBidi"/>
          <w:bCs/>
          <w:lang w:val="en-GB"/>
        </w:rPr>
        <w:t xml:space="preserve"> application and </w:t>
      </w:r>
      <w:r w:rsidR="008F7ECB" w:rsidRPr="008C08EB">
        <w:rPr>
          <w:rFonts w:asciiTheme="majorBidi" w:hAnsiTheme="majorBidi" w:cstheme="majorBidi"/>
          <w:bCs/>
          <w:lang w:val="en-GB"/>
        </w:rPr>
        <w:t>system structure</w:t>
      </w:r>
      <w:r w:rsidR="002E1B6D" w:rsidRPr="008C08EB">
        <w:rPr>
          <w:rFonts w:asciiTheme="majorBidi" w:hAnsiTheme="majorBidi" w:cstheme="majorBidi"/>
          <w:bCs/>
          <w:lang w:val="en-GB"/>
        </w:rPr>
        <w:t xml:space="preserve"> (</w:t>
      </w:r>
      <w:r w:rsidR="00301888" w:rsidRPr="008C08EB">
        <w:rPr>
          <w:rFonts w:asciiTheme="majorBidi" w:hAnsiTheme="majorBidi" w:cstheme="majorBidi"/>
          <w:bCs/>
          <w:lang w:val="en-GB"/>
        </w:rPr>
        <w:t xml:space="preserve">Stage </w:t>
      </w:r>
      <w:r w:rsidR="002E1B6D" w:rsidRPr="008C08EB">
        <w:rPr>
          <w:rFonts w:asciiTheme="majorBidi" w:hAnsiTheme="majorBidi" w:cstheme="majorBidi"/>
          <w:bCs/>
          <w:lang w:val="en-GB"/>
        </w:rPr>
        <w:t>2), visual content design (</w:t>
      </w:r>
      <w:r w:rsidR="00301888" w:rsidRPr="008C08EB">
        <w:rPr>
          <w:rFonts w:asciiTheme="majorBidi" w:hAnsiTheme="majorBidi" w:cstheme="majorBidi"/>
          <w:bCs/>
          <w:lang w:val="en-GB"/>
        </w:rPr>
        <w:t xml:space="preserve">Stage </w:t>
      </w:r>
      <w:r w:rsidR="002E1B6D" w:rsidRPr="008C08EB">
        <w:rPr>
          <w:rFonts w:asciiTheme="majorBidi" w:hAnsiTheme="majorBidi" w:cstheme="majorBidi"/>
          <w:bCs/>
          <w:lang w:val="en-GB"/>
        </w:rPr>
        <w:t>3)</w:t>
      </w:r>
      <w:r w:rsidR="008F7ECB" w:rsidRPr="008C08EB">
        <w:rPr>
          <w:rFonts w:asciiTheme="majorBidi" w:hAnsiTheme="majorBidi" w:cstheme="majorBidi"/>
          <w:bCs/>
          <w:lang w:val="en-GB"/>
        </w:rPr>
        <w:t xml:space="preserve">, and a </w:t>
      </w:r>
      <w:commentRangeStart w:id="5"/>
      <w:r w:rsidR="008F7ECB" w:rsidRPr="008C08EB">
        <w:rPr>
          <w:rFonts w:asciiTheme="majorBidi" w:hAnsiTheme="majorBidi" w:cstheme="majorBidi"/>
          <w:bCs/>
          <w:lang w:val="en-GB"/>
        </w:rPr>
        <w:t>de</w:t>
      </w:r>
      <w:r w:rsidR="00CA2CF6" w:rsidRPr="008C08EB">
        <w:rPr>
          <w:rFonts w:asciiTheme="majorBidi" w:hAnsiTheme="majorBidi" w:cstheme="majorBidi"/>
          <w:bCs/>
          <w:lang w:val="en-GB"/>
        </w:rPr>
        <w:t>velopment</w:t>
      </w:r>
      <w:commentRangeEnd w:id="5"/>
      <w:r w:rsidR="00CA2CF6" w:rsidRPr="008C08EB">
        <w:rPr>
          <w:rStyle w:val="CommentReference"/>
          <w:rFonts w:ascii="Times New Roman" w:hAnsi="Times New Roman" w:cstheme="minorBidi"/>
          <w:kern w:val="0"/>
          <w:lang w:val="en-GB"/>
        </w:rPr>
        <w:commentReference w:id="5"/>
      </w:r>
      <w:r w:rsidR="008F7ECB" w:rsidRPr="008C08EB">
        <w:rPr>
          <w:rFonts w:asciiTheme="majorBidi" w:hAnsiTheme="majorBidi" w:cstheme="majorBidi"/>
          <w:bCs/>
          <w:lang w:val="en-GB"/>
        </w:rPr>
        <w:t xml:space="preserve"> plan</w:t>
      </w:r>
      <w:r w:rsidR="002E1B6D" w:rsidRPr="008C08EB">
        <w:rPr>
          <w:rFonts w:asciiTheme="majorBidi" w:hAnsiTheme="majorBidi" w:cstheme="majorBidi"/>
          <w:bCs/>
          <w:lang w:val="en-GB"/>
        </w:rPr>
        <w:t xml:space="preserve"> (</w:t>
      </w:r>
      <w:r w:rsidR="00301888" w:rsidRPr="008C08EB">
        <w:rPr>
          <w:rFonts w:asciiTheme="majorBidi" w:hAnsiTheme="majorBidi" w:cstheme="majorBidi"/>
          <w:bCs/>
          <w:lang w:val="en-GB"/>
        </w:rPr>
        <w:t xml:space="preserve">Stage </w:t>
      </w:r>
      <w:r w:rsidR="002E1B6D" w:rsidRPr="008C08EB">
        <w:rPr>
          <w:rFonts w:asciiTheme="majorBidi" w:hAnsiTheme="majorBidi" w:cstheme="majorBidi"/>
          <w:bCs/>
          <w:lang w:val="en-GB"/>
        </w:rPr>
        <w:t>4)</w:t>
      </w:r>
      <w:r w:rsidR="008F7ECB" w:rsidRPr="008C08EB">
        <w:rPr>
          <w:rFonts w:asciiTheme="majorBidi" w:hAnsiTheme="majorBidi" w:cstheme="majorBidi"/>
          <w:bCs/>
          <w:lang w:val="en-GB"/>
        </w:rPr>
        <w:t>.</w:t>
      </w:r>
      <w:r w:rsidR="005D3510" w:rsidRPr="008C08EB">
        <w:rPr>
          <w:rFonts w:asciiTheme="majorBidi" w:hAnsiTheme="majorBidi" w:cstheme="majorBidi"/>
          <w:bCs/>
          <w:lang w:val="en-GB"/>
        </w:rPr>
        <w:t xml:space="preserve"> </w:t>
      </w:r>
      <w:r w:rsidRPr="008C08EB">
        <w:rPr>
          <w:rFonts w:asciiTheme="majorBidi" w:hAnsiTheme="majorBidi" w:cstheme="majorBidi"/>
          <w:lang w:val="en-GB"/>
        </w:rPr>
        <w:t>In the final stage the</w:t>
      </w:r>
      <w:r w:rsidR="008F7ECB" w:rsidRPr="008C08EB">
        <w:rPr>
          <w:rFonts w:asciiTheme="majorBidi" w:hAnsiTheme="majorBidi" w:cstheme="majorBidi"/>
          <w:lang w:val="en-GB"/>
        </w:rPr>
        <w:t xml:space="preserve"> </w:t>
      </w:r>
      <w:r w:rsidR="00163473" w:rsidRPr="008C08EB">
        <w:rPr>
          <w:rFonts w:asciiTheme="majorBidi" w:hAnsiTheme="majorBidi" w:cstheme="majorBidi"/>
          <w:lang w:val="en-GB"/>
        </w:rPr>
        <w:t xml:space="preserve">MuseumEye system </w:t>
      </w:r>
      <w:r w:rsidRPr="008C08EB">
        <w:rPr>
          <w:rFonts w:asciiTheme="majorBidi" w:hAnsiTheme="majorBidi" w:cstheme="majorBidi"/>
          <w:lang w:val="en-GB"/>
        </w:rPr>
        <w:t>was</w:t>
      </w:r>
      <w:r w:rsidR="00163473" w:rsidRPr="008C08EB">
        <w:rPr>
          <w:rFonts w:asciiTheme="majorBidi" w:hAnsiTheme="majorBidi" w:cstheme="majorBidi"/>
          <w:lang w:val="en-GB"/>
        </w:rPr>
        <w:t xml:space="preserve"> evaluated (Stage 5) </w:t>
      </w:r>
      <w:r w:rsidRPr="008C08EB">
        <w:rPr>
          <w:rFonts w:asciiTheme="majorBidi" w:hAnsiTheme="majorBidi" w:cstheme="majorBidi"/>
          <w:lang w:val="en-GB"/>
        </w:rPr>
        <w:t>using</w:t>
      </w:r>
      <w:r w:rsidR="00163473" w:rsidRPr="008C08EB">
        <w:rPr>
          <w:rFonts w:asciiTheme="majorBidi" w:hAnsiTheme="majorBidi" w:cstheme="majorBidi"/>
          <w:lang w:val="en-GB"/>
        </w:rPr>
        <w:t xml:space="preserve"> semi-structured surveys to measure the impact of </w:t>
      </w:r>
      <w:r w:rsidRPr="008C08EB">
        <w:rPr>
          <w:rFonts w:asciiTheme="majorBidi" w:hAnsiTheme="majorBidi" w:cstheme="majorBidi"/>
          <w:lang w:val="en-GB"/>
        </w:rPr>
        <w:t>the AR</w:t>
      </w:r>
      <w:r w:rsidR="00163473" w:rsidRPr="008C08EB">
        <w:rPr>
          <w:rFonts w:asciiTheme="majorBidi" w:hAnsiTheme="majorBidi" w:cstheme="majorBidi"/>
          <w:lang w:val="en-GB"/>
        </w:rPr>
        <w:t xml:space="preserve"> system </w:t>
      </w:r>
      <w:r w:rsidRPr="008C08EB">
        <w:rPr>
          <w:rFonts w:asciiTheme="majorBidi" w:hAnsiTheme="majorBidi" w:cstheme="majorBidi"/>
          <w:lang w:val="en-GB"/>
        </w:rPr>
        <w:t>towards en</w:t>
      </w:r>
      <w:r w:rsidR="00EB146A" w:rsidRPr="008C08EB">
        <w:rPr>
          <w:rFonts w:asciiTheme="majorBidi" w:hAnsiTheme="majorBidi" w:cstheme="majorBidi"/>
          <w:lang w:val="en-GB"/>
        </w:rPr>
        <w:t>hancing</w:t>
      </w:r>
      <w:r w:rsidR="00163473" w:rsidRPr="008C08EB">
        <w:rPr>
          <w:rFonts w:asciiTheme="majorBidi" w:hAnsiTheme="majorBidi" w:cstheme="majorBidi"/>
          <w:lang w:val="en-GB"/>
        </w:rPr>
        <w:t xml:space="preserve"> the</w:t>
      </w:r>
      <w:r w:rsidR="00EB146A" w:rsidRPr="008C08EB">
        <w:rPr>
          <w:rFonts w:asciiTheme="majorBidi" w:hAnsiTheme="majorBidi" w:cstheme="majorBidi"/>
          <w:lang w:val="en-GB"/>
        </w:rPr>
        <w:t xml:space="preserve"> traditional</w:t>
      </w:r>
      <w:r w:rsidR="00163473" w:rsidRPr="008C08EB">
        <w:rPr>
          <w:rFonts w:asciiTheme="majorBidi" w:hAnsiTheme="majorBidi" w:cstheme="majorBidi"/>
          <w:lang w:val="en-GB"/>
        </w:rPr>
        <w:t xml:space="preserve"> museum experience. </w:t>
      </w:r>
    </w:p>
    <w:p w14:paraId="3F1E9AAC" w14:textId="40990719" w:rsidR="003A7D95" w:rsidRPr="008C08EB" w:rsidRDefault="00526201" w:rsidP="00034379">
      <w:pPr>
        <w:pStyle w:val="Heading2"/>
        <w:rPr>
          <w:rFonts w:asciiTheme="majorBidi" w:hAnsiTheme="majorBidi"/>
        </w:rPr>
      </w:pPr>
      <w:r w:rsidRPr="008C08EB">
        <w:rPr>
          <w:rFonts w:asciiTheme="majorBidi" w:hAnsiTheme="majorBidi"/>
        </w:rPr>
        <w:lastRenderedPageBreak/>
        <w:t>4.2 Stage 1</w:t>
      </w:r>
      <w:r w:rsidR="005C3826" w:rsidRPr="008C08EB">
        <w:rPr>
          <w:rFonts w:asciiTheme="majorBidi" w:hAnsiTheme="majorBidi"/>
        </w:rPr>
        <w:t>: Preliminary Study</w:t>
      </w:r>
    </w:p>
    <w:p w14:paraId="54E4E0B6" w14:textId="4F0EC35C" w:rsidR="003F428B" w:rsidRPr="008C08EB" w:rsidRDefault="005C3826" w:rsidP="002E1B6D">
      <w:pPr>
        <w:spacing w:before="120" w:after="120" w:line="276" w:lineRule="auto"/>
        <w:rPr>
          <w:rFonts w:asciiTheme="majorBidi" w:hAnsiTheme="majorBidi" w:cstheme="majorBidi"/>
        </w:rPr>
      </w:pPr>
      <w:r w:rsidRPr="008C08EB">
        <w:rPr>
          <w:rStyle w:val="Heading3Char"/>
          <w:rFonts w:asciiTheme="majorBidi" w:hAnsiTheme="majorBidi"/>
        </w:rPr>
        <w:t xml:space="preserve">(Stage 1A) </w:t>
      </w:r>
      <w:r w:rsidR="003F428B" w:rsidRPr="008C08EB">
        <w:rPr>
          <w:rStyle w:val="Heading3Char"/>
          <w:rFonts w:asciiTheme="majorBidi" w:hAnsiTheme="majorBidi"/>
        </w:rPr>
        <w:t>Literature Review:</w:t>
      </w:r>
      <w:r w:rsidR="003F428B" w:rsidRPr="008C08EB">
        <w:rPr>
          <w:rFonts w:asciiTheme="majorBidi" w:hAnsiTheme="majorBidi" w:cstheme="majorBidi"/>
        </w:rPr>
        <w:t xml:space="preserve"> </w:t>
      </w:r>
      <w:r w:rsidR="00EB146A" w:rsidRPr="008C08EB">
        <w:rPr>
          <w:rFonts w:asciiTheme="majorBidi" w:hAnsiTheme="majorBidi" w:cstheme="majorBidi"/>
        </w:rPr>
        <w:t>A</w:t>
      </w:r>
      <w:r w:rsidR="00757FF0" w:rsidRPr="008C08EB">
        <w:rPr>
          <w:rFonts w:asciiTheme="majorBidi" w:hAnsiTheme="majorBidi" w:cstheme="majorBidi"/>
        </w:rPr>
        <w:t xml:space="preserve"> </w:t>
      </w:r>
      <w:r w:rsidR="003F428B" w:rsidRPr="008C08EB">
        <w:rPr>
          <w:rFonts w:asciiTheme="majorBidi" w:hAnsiTheme="majorBidi" w:cstheme="majorBidi"/>
        </w:rPr>
        <w:t>systematic review explore</w:t>
      </w:r>
      <w:r w:rsidR="00EB146A" w:rsidRPr="008C08EB">
        <w:rPr>
          <w:rFonts w:asciiTheme="majorBidi" w:hAnsiTheme="majorBidi" w:cstheme="majorBidi"/>
        </w:rPr>
        <w:t>d</w:t>
      </w:r>
      <w:r w:rsidR="003F428B" w:rsidRPr="008C08EB">
        <w:rPr>
          <w:rFonts w:asciiTheme="majorBidi" w:hAnsiTheme="majorBidi" w:cstheme="majorBidi"/>
        </w:rPr>
        <w:t xml:space="preserve"> essential </w:t>
      </w:r>
      <w:r w:rsidR="00EB146A" w:rsidRPr="008C08EB">
        <w:rPr>
          <w:rFonts w:asciiTheme="majorBidi" w:hAnsiTheme="majorBidi" w:cstheme="majorBidi"/>
        </w:rPr>
        <w:t xml:space="preserve">user </w:t>
      </w:r>
      <w:r w:rsidR="003F428B" w:rsidRPr="008C08EB">
        <w:rPr>
          <w:rFonts w:asciiTheme="majorBidi" w:hAnsiTheme="majorBidi" w:cstheme="majorBidi"/>
        </w:rPr>
        <w:t xml:space="preserve">functions </w:t>
      </w:r>
      <w:r w:rsidR="00EB146A" w:rsidRPr="008C08EB">
        <w:rPr>
          <w:rFonts w:asciiTheme="majorBidi" w:hAnsiTheme="majorBidi" w:cstheme="majorBidi"/>
        </w:rPr>
        <w:t>to</w:t>
      </w:r>
      <w:r w:rsidR="003F428B" w:rsidRPr="008C08EB">
        <w:rPr>
          <w:rFonts w:asciiTheme="majorBidi" w:hAnsiTheme="majorBidi" w:cstheme="majorBidi"/>
        </w:rPr>
        <w:t xml:space="preserve"> </w:t>
      </w:r>
      <w:r w:rsidR="00EB146A" w:rsidRPr="008C08EB">
        <w:rPr>
          <w:rFonts w:asciiTheme="majorBidi" w:hAnsiTheme="majorBidi" w:cstheme="majorBidi"/>
        </w:rPr>
        <w:t>analyse</w:t>
      </w:r>
      <w:r w:rsidR="003F428B" w:rsidRPr="008C08EB">
        <w:rPr>
          <w:rFonts w:asciiTheme="majorBidi" w:hAnsiTheme="majorBidi" w:cstheme="majorBidi"/>
        </w:rPr>
        <w:t xml:space="preserve"> the role of </w:t>
      </w:r>
      <w:r w:rsidR="00EB146A" w:rsidRPr="008C08EB">
        <w:rPr>
          <w:rFonts w:asciiTheme="majorBidi" w:hAnsiTheme="majorBidi" w:cstheme="majorBidi"/>
        </w:rPr>
        <w:t xml:space="preserve">the tour guide, </w:t>
      </w:r>
      <w:r w:rsidR="003F428B" w:rsidRPr="008C08EB">
        <w:rPr>
          <w:rFonts w:asciiTheme="majorBidi" w:hAnsiTheme="majorBidi" w:cstheme="majorBidi"/>
        </w:rPr>
        <w:t xml:space="preserve">historical </w:t>
      </w:r>
      <w:r w:rsidR="00EB146A" w:rsidRPr="008C08EB">
        <w:rPr>
          <w:rFonts w:asciiTheme="majorBidi" w:hAnsiTheme="majorBidi" w:cstheme="majorBidi"/>
        </w:rPr>
        <w:t>information displays</w:t>
      </w:r>
      <w:r w:rsidR="00143181" w:rsidRPr="008C08EB">
        <w:rPr>
          <w:rFonts w:asciiTheme="majorBidi" w:hAnsiTheme="majorBidi" w:cstheme="majorBidi"/>
        </w:rPr>
        <w:t xml:space="preserve"> and visitor enter</w:t>
      </w:r>
      <w:r w:rsidR="00BE2190" w:rsidRPr="008C08EB">
        <w:rPr>
          <w:rFonts w:asciiTheme="majorBidi" w:hAnsiTheme="majorBidi" w:cstheme="majorBidi"/>
        </w:rPr>
        <w:t>t</w:t>
      </w:r>
      <w:r w:rsidR="00143181" w:rsidRPr="008C08EB">
        <w:rPr>
          <w:rFonts w:asciiTheme="majorBidi" w:hAnsiTheme="majorBidi" w:cstheme="majorBidi"/>
        </w:rPr>
        <w:t>ainment</w:t>
      </w:r>
      <w:r w:rsidR="003F428B" w:rsidRPr="008C08EB">
        <w:rPr>
          <w:rFonts w:asciiTheme="majorBidi" w:hAnsiTheme="majorBidi" w:cstheme="majorBidi"/>
        </w:rPr>
        <w:t>.</w:t>
      </w:r>
      <w:r w:rsidR="00EB146A" w:rsidRPr="008C08EB">
        <w:rPr>
          <w:rFonts w:asciiTheme="majorBidi" w:hAnsiTheme="majorBidi" w:cstheme="majorBidi"/>
        </w:rPr>
        <w:t xml:space="preserve"> </w:t>
      </w:r>
      <w:r w:rsidR="003F428B" w:rsidRPr="008C08EB">
        <w:rPr>
          <w:rFonts w:asciiTheme="majorBidi" w:hAnsiTheme="majorBidi" w:cstheme="majorBidi"/>
        </w:rPr>
        <w:t xml:space="preserve">The studies </w:t>
      </w:r>
      <w:r w:rsidR="00EB146A" w:rsidRPr="008C08EB">
        <w:rPr>
          <w:rFonts w:asciiTheme="majorBidi" w:hAnsiTheme="majorBidi" w:cstheme="majorBidi"/>
        </w:rPr>
        <w:t>applied in this</w:t>
      </w:r>
      <w:r w:rsidR="003F428B" w:rsidRPr="008C08EB">
        <w:rPr>
          <w:rFonts w:asciiTheme="majorBidi" w:hAnsiTheme="majorBidi" w:cstheme="majorBidi"/>
        </w:rPr>
        <w:t xml:space="preserve"> research were synthesi</w:t>
      </w:r>
      <w:r w:rsidR="00757FF0" w:rsidRPr="008C08EB">
        <w:rPr>
          <w:rFonts w:asciiTheme="majorBidi" w:hAnsiTheme="majorBidi" w:cstheme="majorBidi"/>
        </w:rPr>
        <w:t>s</w:t>
      </w:r>
      <w:r w:rsidR="003F428B" w:rsidRPr="008C08EB">
        <w:rPr>
          <w:rFonts w:asciiTheme="majorBidi" w:hAnsiTheme="majorBidi" w:cstheme="majorBidi"/>
        </w:rPr>
        <w:t>ed</w:t>
      </w:r>
      <w:r w:rsidR="00EB146A" w:rsidRPr="008C08EB">
        <w:rPr>
          <w:rFonts w:asciiTheme="majorBidi" w:hAnsiTheme="majorBidi" w:cstheme="majorBidi"/>
        </w:rPr>
        <w:t xml:space="preserve"> based on</w:t>
      </w:r>
      <w:r w:rsidR="003F428B" w:rsidRPr="008C08EB">
        <w:rPr>
          <w:rFonts w:asciiTheme="majorBidi" w:hAnsiTheme="majorBidi" w:cstheme="majorBidi"/>
        </w:rPr>
        <w:t xml:space="preserve"> journal publications, confere</w:t>
      </w:r>
      <w:r w:rsidR="00EB146A" w:rsidRPr="008C08EB">
        <w:rPr>
          <w:rFonts w:asciiTheme="majorBidi" w:hAnsiTheme="majorBidi" w:cstheme="majorBidi"/>
        </w:rPr>
        <w:t>nce proceedings which explore</w:t>
      </w:r>
      <w:r w:rsidR="003F428B" w:rsidRPr="008C08EB">
        <w:rPr>
          <w:rFonts w:asciiTheme="majorBidi" w:hAnsiTheme="majorBidi" w:cstheme="majorBidi"/>
        </w:rPr>
        <w:t xml:space="preserve"> AR/ MR reality applications using HMDs in museums. </w:t>
      </w:r>
    </w:p>
    <w:p w14:paraId="32553EEE" w14:textId="4831FAC8" w:rsidR="003F428B" w:rsidRPr="008C08EB" w:rsidRDefault="005C3826" w:rsidP="005C3826">
      <w:pPr>
        <w:spacing w:before="120" w:after="120" w:line="276" w:lineRule="auto"/>
        <w:rPr>
          <w:rFonts w:asciiTheme="majorBidi" w:hAnsiTheme="majorBidi" w:cstheme="majorBidi"/>
        </w:rPr>
      </w:pPr>
      <w:r w:rsidRPr="008C08EB">
        <w:rPr>
          <w:rStyle w:val="Heading3Char"/>
          <w:rFonts w:asciiTheme="majorBidi" w:hAnsiTheme="majorBidi"/>
        </w:rPr>
        <w:t xml:space="preserve">(Stage 1B) </w:t>
      </w:r>
      <w:r w:rsidR="003F428B" w:rsidRPr="008C08EB">
        <w:rPr>
          <w:rStyle w:val="Heading3Char"/>
          <w:rFonts w:asciiTheme="majorBidi" w:hAnsiTheme="majorBidi"/>
        </w:rPr>
        <w:t>Participant Observation:</w:t>
      </w:r>
      <w:r w:rsidR="00EB146A" w:rsidRPr="008C08EB">
        <w:rPr>
          <w:rFonts w:asciiTheme="majorBidi" w:hAnsiTheme="majorBidi" w:cstheme="majorBidi"/>
        </w:rPr>
        <w:t xml:space="preserve"> The observational</w:t>
      </w:r>
      <w:r w:rsidR="003F428B" w:rsidRPr="008C08EB">
        <w:rPr>
          <w:rFonts w:asciiTheme="majorBidi" w:hAnsiTheme="majorBidi" w:cstheme="majorBidi"/>
        </w:rPr>
        <w:t xml:space="preserve"> an</w:t>
      </w:r>
      <w:r w:rsidR="00EB146A" w:rsidRPr="008C08EB">
        <w:rPr>
          <w:rFonts w:asciiTheme="majorBidi" w:hAnsiTheme="majorBidi" w:cstheme="majorBidi"/>
        </w:rPr>
        <w:t>alysis revealed the general</w:t>
      </w:r>
      <w:r w:rsidR="003F428B" w:rsidRPr="008C08EB">
        <w:rPr>
          <w:rFonts w:asciiTheme="majorBidi" w:hAnsiTheme="majorBidi" w:cstheme="majorBidi"/>
        </w:rPr>
        <w:t xml:space="preserve"> behavioural patterns </w:t>
      </w:r>
      <w:r w:rsidR="00EB146A" w:rsidRPr="008C08EB">
        <w:rPr>
          <w:rFonts w:asciiTheme="majorBidi" w:hAnsiTheme="majorBidi" w:cstheme="majorBidi"/>
        </w:rPr>
        <w:t>of the Egyptian Museum visitors.</w:t>
      </w:r>
      <w:r w:rsidR="003F428B" w:rsidRPr="008C08EB">
        <w:rPr>
          <w:rFonts w:asciiTheme="majorBidi" w:hAnsiTheme="majorBidi" w:cstheme="majorBidi"/>
        </w:rPr>
        <w:t xml:space="preserve"> </w:t>
      </w:r>
    </w:p>
    <w:p w14:paraId="0B5C0369" w14:textId="5B0DD022" w:rsidR="003F428B" w:rsidRPr="008C08EB" w:rsidRDefault="003F428B" w:rsidP="00AF7D54">
      <w:pPr>
        <w:pStyle w:val="ListParagraph"/>
        <w:numPr>
          <w:ilvl w:val="0"/>
          <w:numId w:val="11"/>
        </w:numPr>
        <w:spacing w:before="120" w:after="120" w:line="276" w:lineRule="auto"/>
        <w:ind w:left="274" w:hanging="274"/>
        <w:rPr>
          <w:rFonts w:asciiTheme="majorBidi" w:hAnsiTheme="majorBidi" w:cstheme="majorBidi"/>
        </w:rPr>
      </w:pPr>
      <w:r w:rsidRPr="008C08EB">
        <w:rPr>
          <w:rStyle w:val="Heading4Char"/>
          <w:rFonts w:asciiTheme="majorBidi" w:hAnsiTheme="majorBidi"/>
        </w:rPr>
        <w:t>Pattern 1:</w:t>
      </w:r>
      <w:r w:rsidRPr="008C08EB">
        <w:rPr>
          <w:rFonts w:asciiTheme="majorBidi" w:hAnsiTheme="majorBidi" w:cstheme="majorBidi"/>
        </w:rPr>
        <w:t xml:space="preserve"> </w:t>
      </w:r>
      <w:r w:rsidR="00EB146A" w:rsidRPr="008C08EB">
        <w:rPr>
          <w:rFonts w:asciiTheme="majorBidi" w:hAnsiTheme="majorBidi" w:cstheme="majorBidi"/>
        </w:rPr>
        <w:t>Group tours make the visit</w:t>
      </w:r>
      <w:r w:rsidRPr="008C08EB">
        <w:rPr>
          <w:rFonts w:asciiTheme="majorBidi" w:hAnsiTheme="majorBidi" w:cstheme="majorBidi"/>
        </w:rPr>
        <w:t xml:space="preserve"> more </w:t>
      </w:r>
      <w:r w:rsidR="00757FF0" w:rsidRPr="008C08EB">
        <w:rPr>
          <w:rFonts w:asciiTheme="majorBidi" w:hAnsiTheme="majorBidi" w:cstheme="majorBidi"/>
        </w:rPr>
        <w:t>exci</w:t>
      </w:r>
      <w:r w:rsidRPr="008C08EB">
        <w:rPr>
          <w:rFonts w:asciiTheme="majorBidi" w:hAnsiTheme="majorBidi" w:cstheme="majorBidi"/>
        </w:rPr>
        <w:t>ting and consequently maximi</w:t>
      </w:r>
      <w:r w:rsidR="00757FF0" w:rsidRPr="008C08EB">
        <w:rPr>
          <w:rFonts w:asciiTheme="majorBidi" w:hAnsiTheme="majorBidi" w:cstheme="majorBidi"/>
        </w:rPr>
        <w:t>s</w:t>
      </w:r>
      <w:r w:rsidRPr="008C08EB">
        <w:rPr>
          <w:rFonts w:asciiTheme="majorBidi" w:hAnsiTheme="majorBidi" w:cstheme="majorBidi"/>
        </w:rPr>
        <w:t>e the time spent in fron</w:t>
      </w:r>
      <w:r w:rsidR="00EB146A" w:rsidRPr="008C08EB">
        <w:rPr>
          <w:rFonts w:asciiTheme="majorBidi" w:hAnsiTheme="majorBidi" w:cstheme="majorBidi"/>
        </w:rPr>
        <w:t>t/next to the exhibited item</w:t>
      </w:r>
      <w:r w:rsidRPr="008C08EB">
        <w:rPr>
          <w:rFonts w:asciiTheme="majorBidi" w:hAnsiTheme="majorBidi" w:cstheme="majorBidi"/>
        </w:rPr>
        <w:t>.</w:t>
      </w:r>
    </w:p>
    <w:p w14:paraId="63FB898A" w14:textId="4448FF79" w:rsidR="003F428B" w:rsidRPr="008C08EB" w:rsidRDefault="003F428B" w:rsidP="00AF7D54">
      <w:pPr>
        <w:pStyle w:val="ListParagraph"/>
        <w:numPr>
          <w:ilvl w:val="0"/>
          <w:numId w:val="11"/>
        </w:numPr>
        <w:spacing w:before="120" w:after="120" w:line="276" w:lineRule="auto"/>
        <w:ind w:left="274" w:hanging="274"/>
        <w:rPr>
          <w:rFonts w:asciiTheme="majorBidi" w:hAnsiTheme="majorBidi" w:cstheme="majorBidi"/>
        </w:rPr>
      </w:pPr>
      <w:r w:rsidRPr="008C08EB">
        <w:rPr>
          <w:rStyle w:val="Heading4Char"/>
          <w:rFonts w:asciiTheme="majorBidi" w:hAnsiTheme="majorBidi"/>
        </w:rPr>
        <w:t>Pattern 2:</w:t>
      </w:r>
      <w:r w:rsidRPr="008C08EB">
        <w:rPr>
          <w:rFonts w:asciiTheme="majorBidi" w:hAnsiTheme="majorBidi" w:cstheme="majorBidi"/>
        </w:rPr>
        <w:t xml:space="preserve"> Visitors who </w:t>
      </w:r>
      <w:r w:rsidR="000A5612" w:rsidRPr="008C08EB">
        <w:rPr>
          <w:rFonts w:asciiTheme="majorBidi" w:hAnsiTheme="majorBidi" w:cstheme="majorBidi"/>
        </w:rPr>
        <w:t>use guided methods tend to spend more time in front of the exhibited items.</w:t>
      </w:r>
      <w:r w:rsidRPr="008C08EB">
        <w:rPr>
          <w:rFonts w:asciiTheme="majorBidi" w:hAnsiTheme="majorBidi" w:cstheme="majorBidi"/>
        </w:rPr>
        <w:t xml:space="preserve"> </w:t>
      </w:r>
    </w:p>
    <w:p w14:paraId="43D86E64" w14:textId="0567C2AC" w:rsidR="003F428B" w:rsidRPr="008C08EB" w:rsidRDefault="003F428B" w:rsidP="00AF7D54">
      <w:pPr>
        <w:pStyle w:val="ListParagraph"/>
        <w:numPr>
          <w:ilvl w:val="0"/>
          <w:numId w:val="11"/>
        </w:numPr>
        <w:spacing w:before="120" w:after="120" w:line="276" w:lineRule="auto"/>
        <w:ind w:left="274" w:hanging="274"/>
        <w:rPr>
          <w:rFonts w:asciiTheme="majorBidi" w:hAnsiTheme="majorBidi" w:cstheme="majorBidi"/>
        </w:rPr>
      </w:pPr>
      <w:r w:rsidRPr="008C08EB">
        <w:rPr>
          <w:rStyle w:val="Heading4Char"/>
          <w:rFonts w:asciiTheme="majorBidi" w:hAnsiTheme="majorBidi"/>
        </w:rPr>
        <w:t>Pattern 3:</w:t>
      </w:r>
      <w:r w:rsidRPr="008C08EB">
        <w:rPr>
          <w:rFonts w:asciiTheme="majorBidi" w:hAnsiTheme="majorBidi" w:cstheme="majorBidi"/>
        </w:rPr>
        <w:t xml:space="preserve"> Visitors who are in groups tend to read </w:t>
      </w:r>
      <w:r w:rsidR="00757FF0" w:rsidRPr="008C08EB">
        <w:rPr>
          <w:rFonts w:asciiTheme="majorBidi" w:hAnsiTheme="majorBidi" w:cstheme="majorBidi"/>
        </w:rPr>
        <w:t>the content of labels beside the items loudly</w:t>
      </w:r>
      <w:r w:rsidR="00EB146A" w:rsidRPr="008C08EB">
        <w:rPr>
          <w:rFonts w:asciiTheme="majorBidi" w:hAnsiTheme="majorBidi" w:cstheme="majorBidi"/>
        </w:rPr>
        <w:t xml:space="preserve"> to other members of the group</w:t>
      </w:r>
      <w:r w:rsidRPr="008C08EB">
        <w:rPr>
          <w:rFonts w:asciiTheme="majorBidi" w:hAnsiTheme="majorBidi" w:cstheme="majorBidi"/>
        </w:rPr>
        <w:t>.</w:t>
      </w:r>
    </w:p>
    <w:p w14:paraId="610FC473" w14:textId="77A6C462" w:rsidR="003F428B" w:rsidRPr="008C08EB" w:rsidRDefault="00544BD6" w:rsidP="00AF7D54">
      <w:pPr>
        <w:pStyle w:val="ListParagraph"/>
        <w:numPr>
          <w:ilvl w:val="0"/>
          <w:numId w:val="11"/>
        </w:numPr>
        <w:spacing w:before="120" w:after="120" w:line="276" w:lineRule="auto"/>
        <w:ind w:left="274" w:hanging="274"/>
        <w:rPr>
          <w:rFonts w:asciiTheme="majorBidi" w:hAnsiTheme="majorBidi" w:cstheme="majorBidi"/>
        </w:rPr>
      </w:pPr>
      <w:r w:rsidRPr="008C08EB">
        <w:rPr>
          <w:rFonts w:asciiTheme="majorBidi" w:hAnsiTheme="majorBidi" w:cstheme="majorBidi"/>
          <w:u w:val="single"/>
        </w:rPr>
        <w:t xml:space="preserve">Pattern </w:t>
      </w:r>
      <w:r w:rsidR="003F428B" w:rsidRPr="008C08EB">
        <w:rPr>
          <w:rFonts w:asciiTheme="majorBidi" w:hAnsiTheme="majorBidi" w:cstheme="majorBidi"/>
          <w:u w:val="single"/>
        </w:rPr>
        <w:t>4:</w:t>
      </w:r>
      <w:r w:rsidR="003F428B" w:rsidRPr="008C08EB">
        <w:rPr>
          <w:rFonts w:asciiTheme="majorBidi" w:hAnsiTheme="majorBidi" w:cstheme="majorBidi"/>
        </w:rPr>
        <w:t xml:space="preserve"> The tendency to take pictures and selfies was </w:t>
      </w:r>
      <w:r w:rsidR="00757FF0" w:rsidRPr="008C08EB">
        <w:rPr>
          <w:rFonts w:asciiTheme="majorBidi" w:hAnsiTheme="majorBidi" w:cstheme="majorBidi"/>
        </w:rPr>
        <w:t>evident</w:t>
      </w:r>
      <w:r w:rsidR="003F428B" w:rsidRPr="008C08EB">
        <w:rPr>
          <w:rFonts w:asciiTheme="majorBidi" w:hAnsiTheme="majorBidi" w:cstheme="majorBidi"/>
        </w:rPr>
        <w:t xml:space="preserve"> in many c</w:t>
      </w:r>
      <w:r w:rsidR="00EB146A" w:rsidRPr="008C08EB">
        <w:rPr>
          <w:rFonts w:asciiTheme="majorBidi" w:hAnsiTheme="majorBidi" w:cstheme="majorBidi"/>
        </w:rPr>
        <w:t xml:space="preserve">ases especially in popular </w:t>
      </w:r>
      <w:r w:rsidR="003F428B" w:rsidRPr="008C08EB">
        <w:rPr>
          <w:rFonts w:asciiTheme="majorBidi" w:hAnsiTheme="majorBidi" w:cstheme="majorBidi"/>
        </w:rPr>
        <w:t>room</w:t>
      </w:r>
      <w:r w:rsidR="00EB146A" w:rsidRPr="008C08EB">
        <w:rPr>
          <w:rFonts w:asciiTheme="majorBidi" w:hAnsiTheme="majorBidi" w:cstheme="majorBidi"/>
        </w:rPr>
        <w:t>s</w:t>
      </w:r>
      <w:r w:rsidR="003F428B" w:rsidRPr="008C08EB">
        <w:rPr>
          <w:rFonts w:asciiTheme="majorBidi" w:hAnsiTheme="majorBidi" w:cstheme="majorBidi"/>
        </w:rPr>
        <w:t>.</w:t>
      </w:r>
      <w:r w:rsidR="00EB146A" w:rsidRPr="008C08EB">
        <w:rPr>
          <w:rFonts w:asciiTheme="majorBidi" w:hAnsiTheme="majorBidi" w:cstheme="majorBidi"/>
        </w:rPr>
        <w:t xml:space="preserve"> </w:t>
      </w:r>
    </w:p>
    <w:p w14:paraId="46981070" w14:textId="1945C879" w:rsidR="003F428B" w:rsidRPr="008C08EB" w:rsidRDefault="00EB146A" w:rsidP="00EF1F4E">
      <w:pPr>
        <w:spacing w:before="120" w:after="120" w:line="276" w:lineRule="auto"/>
        <w:rPr>
          <w:rFonts w:asciiTheme="majorBidi" w:hAnsiTheme="majorBidi" w:cstheme="majorBidi"/>
        </w:rPr>
      </w:pPr>
      <w:r w:rsidRPr="008C08EB">
        <w:rPr>
          <w:rFonts w:asciiTheme="majorBidi" w:hAnsiTheme="majorBidi" w:cstheme="majorBidi"/>
        </w:rPr>
        <w:t>These</w:t>
      </w:r>
      <w:r w:rsidR="00F11ABE" w:rsidRPr="008C08EB">
        <w:rPr>
          <w:rFonts w:asciiTheme="majorBidi" w:hAnsiTheme="majorBidi" w:cstheme="majorBidi"/>
        </w:rPr>
        <w:t xml:space="preserve"> behavioural</w:t>
      </w:r>
      <w:r w:rsidRPr="008C08EB">
        <w:rPr>
          <w:rFonts w:asciiTheme="majorBidi" w:hAnsiTheme="majorBidi" w:cstheme="majorBidi"/>
        </w:rPr>
        <w:t xml:space="preserve"> patterns</w:t>
      </w:r>
      <w:r w:rsidR="003F428B" w:rsidRPr="008C08EB">
        <w:rPr>
          <w:rFonts w:asciiTheme="majorBidi" w:hAnsiTheme="majorBidi" w:cstheme="majorBidi"/>
        </w:rPr>
        <w:t xml:space="preserve"> </w:t>
      </w:r>
      <w:r w:rsidR="00F11ABE" w:rsidRPr="008C08EB">
        <w:rPr>
          <w:rFonts w:asciiTheme="majorBidi" w:hAnsiTheme="majorBidi" w:cstheme="majorBidi"/>
        </w:rPr>
        <w:t xml:space="preserve">form the foundation of the ‘MuseumEye’ guidance system. </w:t>
      </w:r>
      <w:r w:rsidR="003F428B" w:rsidRPr="008C08EB">
        <w:rPr>
          <w:rFonts w:asciiTheme="majorBidi" w:hAnsiTheme="majorBidi" w:cstheme="majorBidi"/>
        </w:rPr>
        <w:t>B</w:t>
      </w:r>
      <w:r w:rsidR="001A7614" w:rsidRPr="008C08EB">
        <w:rPr>
          <w:rFonts w:asciiTheme="majorBidi" w:hAnsiTheme="majorBidi" w:cstheme="majorBidi"/>
        </w:rPr>
        <w:t xml:space="preserve">uilding an MR system using the </w:t>
      </w:r>
      <w:r w:rsidR="003F428B" w:rsidRPr="008C08EB">
        <w:rPr>
          <w:rFonts w:asciiTheme="majorBidi" w:hAnsiTheme="majorBidi" w:cstheme="majorBidi"/>
        </w:rPr>
        <w:t xml:space="preserve">physical </w:t>
      </w:r>
      <w:r w:rsidR="001A7614" w:rsidRPr="008C08EB">
        <w:rPr>
          <w:rFonts w:asciiTheme="majorBidi" w:hAnsiTheme="majorBidi" w:cstheme="majorBidi"/>
        </w:rPr>
        <w:t>world</w:t>
      </w:r>
      <w:r w:rsidR="003F428B" w:rsidRPr="008C08EB">
        <w:rPr>
          <w:rFonts w:asciiTheme="majorBidi" w:hAnsiTheme="majorBidi" w:cstheme="majorBidi"/>
        </w:rPr>
        <w:t xml:space="preserve"> and vi</w:t>
      </w:r>
      <w:r w:rsidR="001A7614" w:rsidRPr="008C08EB">
        <w:rPr>
          <w:rFonts w:asciiTheme="majorBidi" w:hAnsiTheme="majorBidi" w:cstheme="majorBidi"/>
        </w:rPr>
        <w:t>rtual objects</w:t>
      </w:r>
      <w:r w:rsidR="003F428B" w:rsidRPr="008C08EB">
        <w:rPr>
          <w:rFonts w:asciiTheme="majorBidi" w:hAnsiTheme="majorBidi" w:cstheme="majorBidi"/>
        </w:rPr>
        <w:t xml:space="preserve"> requires a significan</w:t>
      </w:r>
      <w:r w:rsidR="001A7614" w:rsidRPr="008C08EB">
        <w:rPr>
          <w:rFonts w:asciiTheme="majorBidi" w:hAnsiTheme="majorBidi" w:cstheme="majorBidi"/>
        </w:rPr>
        <w:t>t understanding of how the user perceives the amalgamated environment</w:t>
      </w:r>
      <w:r w:rsidR="003F428B" w:rsidRPr="008C08EB">
        <w:rPr>
          <w:rFonts w:asciiTheme="majorBidi" w:hAnsiTheme="majorBidi" w:cstheme="majorBidi"/>
        </w:rPr>
        <w:t xml:space="preserve">. </w:t>
      </w:r>
      <w:r w:rsidR="001A7614" w:rsidRPr="008C08EB">
        <w:rPr>
          <w:rFonts w:asciiTheme="majorBidi" w:hAnsiTheme="majorBidi" w:cstheme="majorBidi"/>
        </w:rPr>
        <w:t>The MR</w:t>
      </w:r>
      <w:r w:rsidR="003F428B" w:rsidRPr="008C08EB">
        <w:rPr>
          <w:rFonts w:asciiTheme="majorBidi" w:hAnsiTheme="majorBidi" w:cstheme="majorBidi"/>
        </w:rPr>
        <w:t xml:space="preserve"> device is capable of combining the </w:t>
      </w:r>
      <w:r w:rsidR="001A7614" w:rsidRPr="008C08EB">
        <w:rPr>
          <w:rFonts w:asciiTheme="majorBidi" w:hAnsiTheme="majorBidi" w:cstheme="majorBidi"/>
        </w:rPr>
        <w:t>virtual and real</w:t>
      </w:r>
      <w:r w:rsidR="003F428B" w:rsidRPr="008C08EB">
        <w:rPr>
          <w:rFonts w:asciiTheme="majorBidi" w:hAnsiTheme="majorBidi" w:cstheme="majorBidi"/>
        </w:rPr>
        <w:t xml:space="preserve"> worlds seamlessly</w:t>
      </w:r>
      <w:r w:rsidR="001A7614" w:rsidRPr="008C08EB">
        <w:rPr>
          <w:rFonts w:asciiTheme="majorBidi" w:hAnsiTheme="majorBidi" w:cstheme="majorBidi"/>
        </w:rPr>
        <w:t xml:space="preserve">. Therefore, user functions should operate in this context to reduced user confusion and disorientation. </w:t>
      </w:r>
      <w:r w:rsidR="003F428B" w:rsidRPr="008C08EB">
        <w:rPr>
          <w:rFonts w:asciiTheme="majorBidi" w:hAnsiTheme="majorBidi" w:cstheme="majorBidi"/>
        </w:rPr>
        <w:t xml:space="preserve">The </w:t>
      </w:r>
      <w:r w:rsidR="00757FF0" w:rsidRPr="008C08EB">
        <w:rPr>
          <w:rFonts w:asciiTheme="majorBidi" w:hAnsiTheme="majorBidi" w:cstheme="majorBidi"/>
        </w:rPr>
        <w:t>primary</w:t>
      </w:r>
      <w:r w:rsidR="004F0F4F" w:rsidRPr="008C08EB">
        <w:rPr>
          <w:rFonts w:asciiTheme="majorBidi" w:hAnsiTheme="majorBidi" w:cstheme="majorBidi"/>
        </w:rPr>
        <w:t xml:space="preserve"> function</w:t>
      </w:r>
      <w:r w:rsidR="003F428B" w:rsidRPr="008C08EB">
        <w:rPr>
          <w:rFonts w:asciiTheme="majorBidi" w:hAnsiTheme="majorBidi" w:cstheme="majorBidi"/>
        </w:rPr>
        <w:t xml:space="preserve"> of the</w:t>
      </w:r>
      <w:r w:rsidR="004F0F4F" w:rsidRPr="008C08EB">
        <w:rPr>
          <w:rFonts w:asciiTheme="majorBidi" w:hAnsiTheme="majorBidi" w:cstheme="majorBidi"/>
        </w:rPr>
        <w:t xml:space="preserve"> M</w:t>
      </w:r>
      <w:r w:rsidR="003F428B" w:rsidRPr="008C08EB">
        <w:rPr>
          <w:rFonts w:asciiTheme="majorBidi" w:hAnsiTheme="majorBidi" w:cstheme="majorBidi"/>
        </w:rPr>
        <w:t>useum</w:t>
      </w:r>
      <w:r w:rsidR="004F0F4F" w:rsidRPr="008C08EB">
        <w:rPr>
          <w:rFonts w:asciiTheme="majorBidi" w:hAnsiTheme="majorBidi" w:cstheme="majorBidi"/>
        </w:rPr>
        <w:t>Eye</w:t>
      </w:r>
      <w:r w:rsidR="003F428B" w:rsidRPr="008C08EB">
        <w:rPr>
          <w:rFonts w:asciiTheme="majorBidi" w:hAnsiTheme="majorBidi" w:cstheme="majorBidi"/>
        </w:rPr>
        <w:t xml:space="preserve"> system is to gu</w:t>
      </w:r>
      <w:r w:rsidR="004F0F4F" w:rsidRPr="008C08EB">
        <w:rPr>
          <w:rFonts w:asciiTheme="majorBidi" w:hAnsiTheme="majorBidi" w:cstheme="majorBidi"/>
        </w:rPr>
        <w:t>ide visitors, but there are</w:t>
      </w:r>
      <w:r w:rsidR="003F428B" w:rsidRPr="008C08EB">
        <w:rPr>
          <w:rFonts w:asciiTheme="majorBidi" w:hAnsiTheme="majorBidi" w:cstheme="majorBidi"/>
        </w:rPr>
        <w:t xml:space="preserve"> additional roles for system usage. These roles include </w:t>
      </w:r>
      <w:r w:rsidR="003514ED" w:rsidRPr="008C08EB">
        <w:rPr>
          <w:rFonts w:asciiTheme="majorBidi" w:hAnsiTheme="majorBidi" w:cstheme="majorBidi"/>
        </w:rPr>
        <w:t>enti</w:t>
      </w:r>
      <w:r w:rsidR="00421E26" w:rsidRPr="008C08EB">
        <w:rPr>
          <w:rFonts w:asciiTheme="majorBidi" w:hAnsiTheme="majorBidi" w:cstheme="majorBidi"/>
        </w:rPr>
        <w:t>c</w:t>
      </w:r>
      <w:r w:rsidR="003514ED" w:rsidRPr="008C08EB">
        <w:rPr>
          <w:rFonts w:asciiTheme="majorBidi" w:hAnsiTheme="majorBidi" w:cstheme="majorBidi"/>
        </w:rPr>
        <w:t>ing</w:t>
      </w:r>
      <w:r w:rsidR="003F428B" w:rsidRPr="008C08EB">
        <w:rPr>
          <w:rFonts w:asciiTheme="majorBidi" w:hAnsiTheme="majorBidi" w:cstheme="majorBidi"/>
        </w:rPr>
        <w:t xml:space="preserve"> visitors to walk in a thematic tour, gaining historical knowledge and entertaining </w:t>
      </w:r>
      <w:r w:rsidR="003514ED" w:rsidRPr="008C08EB">
        <w:rPr>
          <w:rFonts w:asciiTheme="majorBidi" w:hAnsiTheme="majorBidi" w:cstheme="majorBidi"/>
        </w:rPr>
        <w:t>people</w:t>
      </w:r>
      <w:r w:rsidR="00421E26" w:rsidRPr="008C08EB">
        <w:rPr>
          <w:rFonts w:asciiTheme="majorBidi" w:hAnsiTheme="majorBidi" w:cstheme="majorBidi"/>
        </w:rPr>
        <w:t xml:space="preserve"> through learning</w:t>
      </w:r>
      <w:r w:rsidR="003514ED" w:rsidRPr="008C08EB">
        <w:rPr>
          <w:rFonts w:asciiTheme="majorBidi" w:hAnsiTheme="majorBidi" w:cstheme="majorBidi"/>
        </w:rPr>
        <w:t xml:space="preserve"> in a</w:t>
      </w:r>
      <w:r w:rsidR="003F428B" w:rsidRPr="008C08EB">
        <w:rPr>
          <w:rFonts w:asciiTheme="majorBidi" w:hAnsiTheme="majorBidi" w:cstheme="majorBidi"/>
        </w:rPr>
        <w:t xml:space="preserve"> comprehensive museum experience. </w:t>
      </w:r>
    </w:p>
    <w:p w14:paraId="5F1D13FA" w14:textId="77777777" w:rsidR="003514ED" w:rsidRPr="008C08EB" w:rsidRDefault="003514ED" w:rsidP="00EF1F4E">
      <w:pPr>
        <w:spacing w:before="120" w:after="120" w:line="276" w:lineRule="auto"/>
        <w:rPr>
          <w:rFonts w:asciiTheme="majorBidi" w:hAnsiTheme="majorBidi" w:cstheme="majorBidi"/>
        </w:rPr>
      </w:pPr>
    </w:p>
    <w:p w14:paraId="33FA6A46" w14:textId="442B294E" w:rsidR="003A7D95" w:rsidRPr="008C08EB" w:rsidRDefault="00526201" w:rsidP="002F15E0">
      <w:pPr>
        <w:pStyle w:val="Heading1"/>
      </w:pPr>
      <w:r w:rsidRPr="008C08EB">
        <w:t>4.3 Stage 2: MuseumEye Structure Design</w:t>
      </w:r>
    </w:p>
    <w:p w14:paraId="308C4962" w14:textId="118A720F" w:rsidR="00DE55FA" w:rsidRPr="008C08EB" w:rsidRDefault="00AF7D54" w:rsidP="00034379">
      <w:pPr>
        <w:pStyle w:val="Heading2"/>
        <w:rPr>
          <w:rFonts w:asciiTheme="majorBidi" w:hAnsiTheme="majorBidi"/>
        </w:rPr>
      </w:pPr>
      <w:r w:rsidRPr="008C08EB">
        <w:rPr>
          <w:rFonts w:asciiTheme="majorBidi" w:hAnsiTheme="majorBidi"/>
        </w:rPr>
        <w:t xml:space="preserve">4.3.1 </w:t>
      </w:r>
      <w:r w:rsidR="00F55A43" w:rsidRPr="008C08EB">
        <w:rPr>
          <w:rFonts w:asciiTheme="majorBidi" w:hAnsiTheme="majorBidi"/>
        </w:rPr>
        <w:t xml:space="preserve">MuseumEye </w:t>
      </w:r>
      <w:r w:rsidRPr="008C08EB">
        <w:rPr>
          <w:rFonts w:asciiTheme="majorBidi" w:hAnsiTheme="majorBidi"/>
        </w:rPr>
        <w:t xml:space="preserve">as an </w:t>
      </w:r>
      <w:r w:rsidR="00895936" w:rsidRPr="008C08EB">
        <w:rPr>
          <w:rFonts w:asciiTheme="majorBidi" w:hAnsiTheme="majorBidi"/>
        </w:rPr>
        <w:t xml:space="preserve">Immersive </w:t>
      </w:r>
      <w:r w:rsidR="00F55A43" w:rsidRPr="008C08EB">
        <w:rPr>
          <w:rFonts w:asciiTheme="majorBidi" w:hAnsiTheme="majorBidi"/>
        </w:rPr>
        <w:t>Design</w:t>
      </w:r>
    </w:p>
    <w:p w14:paraId="637ED6FB" w14:textId="1C2DD4B6" w:rsidR="000D02AC" w:rsidRPr="008C08EB" w:rsidRDefault="00421E26" w:rsidP="00AC744C">
      <w:pPr>
        <w:pStyle w:val="textbox"/>
        <w:shd w:val="clear" w:color="auto" w:fill="FFFFFF"/>
        <w:spacing w:before="0" w:beforeAutospacing="0" w:after="0" w:afterAutospacing="0" w:line="276" w:lineRule="auto"/>
        <w:rPr>
          <w:rFonts w:asciiTheme="majorBidi" w:hAnsiTheme="majorBidi" w:cstheme="majorBidi"/>
          <w:szCs w:val="18"/>
        </w:rPr>
      </w:pPr>
      <w:r w:rsidRPr="008C08EB">
        <w:rPr>
          <w:rFonts w:asciiTheme="majorBidi" w:hAnsiTheme="majorBidi" w:cstheme="majorBidi"/>
          <w:szCs w:val="18"/>
        </w:rPr>
        <w:t>The MuseumEye application uses the Microsoft HoloLens</w:t>
      </w:r>
      <w:r w:rsidR="000D02AC" w:rsidRPr="008C08EB">
        <w:rPr>
          <w:rFonts w:asciiTheme="majorBidi" w:hAnsiTheme="majorBidi" w:cstheme="majorBidi"/>
          <w:szCs w:val="18"/>
        </w:rPr>
        <w:t xml:space="preserve"> HMD </w:t>
      </w:r>
      <w:r w:rsidRPr="008C08EB">
        <w:rPr>
          <w:rFonts w:asciiTheme="majorBidi" w:hAnsiTheme="majorBidi" w:cstheme="majorBidi"/>
          <w:szCs w:val="18"/>
        </w:rPr>
        <w:t xml:space="preserve">to deploy the MR </w:t>
      </w:r>
      <w:r w:rsidR="000D02AC" w:rsidRPr="008C08EB">
        <w:rPr>
          <w:rFonts w:asciiTheme="majorBidi" w:hAnsiTheme="majorBidi" w:cstheme="majorBidi"/>
          <w:szCs w:val="18"/>
        </w:rPr>
        <w:t xml:space="preserve">guidance </w:t>
      </w:r>
      <w:r w:rsidRPr="008C08EB">
        <w:rPr>
          <w:rFonts w:asciiTheme="majorBidi" w:hAnsiTheme="majorBidi" w:cstheme="majorBidi"/>
          <w:szCs w:val="18"/>
        </w:rPr>
        <w:t>system for</w:t>
      </w:r>
      <w:r w:rsidR="000D02AC" w:rsidRPr="008C08EB">
        <w:rPr>
          <w:rFonts w:asciiTheme="majorBidi" w:hAnsiTheme="majorBidi" w:cstheme="majorBidi"/>
          <w:szCs w:val="18"/>
        </w:rPr>
        <w:t xml:space="preserve"> museums. </w:t>
      </w:r>
      <w:r w:rsidRPr="008C08EB">
        <w:rPr>
          <w:rFonts w:asciiTheme="majorBidi" w:hAnsiTheme="majorBidi" w:cstheme="majorBidi"/>
          <w:szCs w:val="18"/>
        </w:rPr>
        <w:t>The MuseumEye</w:t>
      </w:r>
      <w:r w:rsidR="000D02AC" w:rsidRPr="008C08EB">
        <w:rPr>
          <w:rFonts w:asciiTheme="majorBidi" w:hAnsiTheme="majorBidi" w:cstheme="majorBidi"/>
          <w:szCs w:val="18"/>
        </w:rPr>
        <w:t xml:space="preserve"> </w:t>
      </w:r>
      <w:r w:rsidRPr="008C08EB">
        <w:rPr>
          <w:rFonts w:asciiTheme="majorBidi" w:hAnsiTheme="majorBidi" w:cstheme="majorBidi"/>
          <w:szCs w:val="18"/>
        </w:rPr>
        <w:t>application is an MR experience projecting interac</w:t>
      </w:r>
      <w:r w:rsidR="003F7A18" w:rsidRPr="008C08EB">
        <w:rPr>
          <w:rFonts w:asciiTheme="majorBidi" w:hAnsiTheme="majorBidi" w:cstheme="majorBidi"/>
          <w:szCs w:val="18"/>
        </w:rPr>
        <w:t>t</w:t>
      </w:r>
      <w:r w:rsidRPr="008C08EB">
        <w:rPr>
          <w:rFonts w:asciiTheme="majorBidi" w:hAnsiTheme="majorBidi" w:cstheme="majorBidi"/>
          <w:szCs w:val="18"/>
        </w:rPr>
        <w:t>ive images and characters from ancient times</w:t>
      </w:r>
      <w:r w:rsidR="000D02AC" w:rsidRPr="008C08EB">
        <w:rPr>
          <w:rFonts w:asciiTheme="majorBidi" w:hAnsiTheme="majorBidi" w:cstheme="majorBidi"/>
          <w:szCs w:val="18"/>
        </w:rPr>
        <w:t xml:space="preserve"> in the museum. </w:t>
      </w:r>
      <w:r w:rsidR="00545391" w:rsidRPr="008C08EB">
        <w:rPr>
          <w:rFonts w:asciiTheme="majorBidi" w:hAnsiTheme="majorBidi" w:cstheme="majorBidi"/>
          <w:szCs w:val="18"/>
        </w:rPr>
        <w:t>Designing</w:t>
      </w:r>
      <w:r w:rsidR="000D02AC" w:rsidRPr="008C08EB">
        <w:rPr>
          <w:rFonts w:asciiTheme="majorBidi" w:hAnsiTheme="majorBidi" w:cstheme="majorBidi"/>
          <w:szCs w:val="18"/>
        </w:rPr>
        <w:t xml:space="preserve"> virtual characters </w:t>
      </w:r>
      <w:r w:rsidR="00545391" w:rsidRPr="008C08EB">
        <w:rPr>
          <w:rFonts w:asciiTheme="majorBidi" w:hAnsiTheme="majorBidi" w:cstheme="majorBidi"/>
          <w:szCs w:val="18"/>
        </w:rPr>
        <w:t>of</w:t>
      </w:r>
      <w:r w:rsidR="000D02AC" w:rsidRPr="008C08EB">
        <w:rPr>
          <w:rFonts w:asciiTheme="majorBidi" w:hAnsiTheme="majorBidi" w:cstheme="majorBidi"/>
          <w:szCs w:val="18"/>
        </w:rPr>
        <w:t xml:space="preserve"> </w:t>
      </w:r>
      <w:r w:rsidR="00545391" w:rsidRPr="008C08EB">
        <w:rPr>
          <w:rFonts w:asciiTheme="majorBidi" w:hAnsiTheme="majorBidi" w:cstheme="majorBidi"/>
          <w:szCs w:val="18"/>
        </w:rPr>
        <w:t xml:space="preserve">important </w:t>
      </w:r>
      <w:r w:rsidR="00886805" w:rsidRPr="008C08EB">
        <w:rPr>
          <w:rFonts w:asciiTheme="majorBidi" w:hAnsiTheme="majorBidi" w:cstheme="majorBidi"/>
          <w:szCs w:val="18"/>
        </w:rPr>
        <w:t xml:space="preserve">historical </w:t>
      </w:r>
      <w:r w:rsidR="00545391" w:rsidRPr="008C08EB">
        <w:rPr>
          <w:rFonts w:asciiTheme="majorBidi" w:hAnsiTheme="majorBidi" w:cstheme="majorBidi"/>
          <w:szCs w:val="18"/>
        </w:rPr>
        <w:t>peoples and</w:t>
      </w:r>
      <w:r w:rsidR="000D02AC" w:rsidRPr="008C08EB">
        <w:rPr>
          <w:rFonts w:asciiTheme="majorBidi" w:hAnsiTheme="majorBidi" w:cstheme="majorBidi"/>
          <w:szCs w:val="18"/>
        </w:rPr>
        <w:t xml:space="preserve"> objects overlaid wi</w:t>
      </w:r>
      <w:r w:rsidR="00545391" w:rsidRPr="008C08EB">
        <w:rPr>
          <w:rFonts w:asciiTheme="majorBidi" w:hAnsiTheme="majorBidi" w:cstheme="majorBidi"/>
          <w:szCs w:val="18"/>
        </w:rPr>
        <w:t xml:space="preserve">th music and sound effects </w:t>
      </w:r>
      <w:r w:rsidR="000D02AC" w:rsidRPr="008C08EB">
        <w:rPr>
          <w:rFonts w:asciiTheme="majorBidi" w:hAnsiTheme="majorBidi" w:cstheme="majorBidi"/>
          <w:szCs w:val="18"/>
        </w:rPr>
        <w:t>create</w:t>
      </w:r>
      <w:r w:rsidR="00545391" w:rsidRPr="008C08EB">
        <w:rPr>
          <w:rFonts w:asciiTheme="majorBidi" w:hAnsiTheme="majorBidi" w:cstheme="majorBidi"/>
          <w:szCs w:val="18"/>
        </w:rPr>
        <w:t>s</w:t>
      </w:r>
      <w:r w:rsidR="000D02AC" w:rsidRPr="008C08EB">
        <w:rPr>
          <w:rFonts w:asciiTheme="majorBidi" w:hAnsiTheme="majorBidi" w:cstheme="majorBidi"/>
          <w:szCs w:val="18"/>
        </w:rPr>
        <w:t xml:space="preserve"> a </w:t>
      </w:r>
      <w:r w:rsidR="00757FF0" w:rsidRPr="008C08EB">
        <w:rPr>
          <w:rFonts w:asciiTheme="majorBidi" w:hAnsiTheme="majorBidi" w:cstheme="majorBidi"/>
          <w:szCs w:val="18"/>
        </w:rPr>
        <w:t>unique</w:t>
      </w:r>
      <w:r w:rsidR="000D02AC" w:rsidRPr="008C08EB">
        <w:rPr>
          <w:rFonts w:asciiTheme="majorBidi" w:hAnsiTheme="majorBidi" w:cstheme="majorBidi"/>
          <w:szCs w:val="18"/>
        </w:rPr>
        <w:t xml:space="preserve"> </w:t>
      </w:r>
      <w:r w:rsidR="00545391" w:rsidRPr="008C08EB">
        <w:rPr>
          <w:rFonts w:asciiTheme="majorBidi" w:hAnsiTheme="majorBidi" w:cstheme="majorBidi"/>
          <w:szCs w:val="18"/>
        </w:rPr>
        <w:t xml:space="preserve">museum </w:t>
      </w:r>
      <w:r w:rsidR="000D02AC" w:rsidRPr="008C08EB">
        <w:rPr>
          <w:rFonts w:asciiTheme="majorBidi" w:hAnsiTheme="majorBidi" w:cstheme="majorBidi"/>
          <w:szCs w:val="18"/>
        </w:rPr>
        <w:t xml:space="preserve">experience. </w:t>
      </w:r>
      <w:r w:rsidR="003F7A18" w:rsidRPr="008C08EB">
        <w:rPr>
          <w:rFonts w:asciiTheme="majorBidi" w:hAnsiTheme="majorBidi" w:cstheme="majorBidi"/>
          <w:szCs w:val="18"/>
        </w:rPr>
        <w:t>The</w:t>
      </w:r>
      <w:r w:rsidR="00886805" w:rsidRPr="008C08EB">
        <w:rPr>
          <w:rFonts w:asciiTheme="majorBidi" w:hAnsiTheme="majorBidi" w:cstheme="majorBidi"/>
          <w:szCs w:val="18"/>
        </w:rPr>
        <w:t xml:space="preserve"> MuseumEye introduce</w:t>
      </w:r>
      <w:r w:rsidR="009440D5" w:rsidRPr="008C08EB">
        <w:rPr>
          <w:rFonts w:asciiTheme="majorBidi" w:hAnsiTheme="majorBidi" w:cstheme="majorBidi"/>
          <w:szCs w:val="18"/>
        </w:rPr>
        <w:t>d</w:t>
      </w:r>
      <w:r w:rsidR="00886805" w:rsidRPr="008C08EB">
        <w:rPr>
          <w:rFonts w:asciiTheme="majorBidi" w:hAnsiTheme="majorBidi" w:cstheme="majorBidi"/>
          <w:szCs w:val="18"/>
        </w:rPr>
        <w:t xml:space="preserve"> a virtual guide </w:t>
      </w:r>
      <w:r w:rsidR="009440D5" w:rsidRPr="008C08EB">
        <w:rPr>
          <w:rFonts w:asciiTheme="majorBidi" w:hAnsiTheme="majorBidi" w:cstheme="majorBidi"/>
          <w:szCs w:val="18"/>
        </w:rPr>
        <w:t>that</w:t>
      </w:r>
      <w:r w:rsidR="00886805" w:rsidRPr="008C08EB">
        <w:rPr>
          <w:rFonts w:asciiTheme="majorBidi" w:hAnsiTheme="majorBidi" w:cstheme="majorBidi"/>
          <w:szCs w:val="18"/>
        </w:rPr>
        <w:t xml:space="preserve"> can walk and speak to the v</w:t>
      </w:r>
      <w:r w:rsidR="003F7A18" w:rsidRPr="008C08EB">
        <w:rPr>
          <w:rFonts w:asciiTheme="majorBidi" w:hAnsiTheme="majorBidi" w:cstheme="majorBidi"/>
          <w:szCs w:val="18"/>
        </w:rPr>
        <w:t>isitor and provide vital of visual information in the form of</w:t>
      </w:r>
      <w:r w:rsidR="00886805" w:rsidRPr="008C08EB">
        <w:rPr>
          <w:rFonts w:asciiTheme="majorBidi" w:hAnsiTheme="majorBidi" w:cstheme="majorBidi"/>
          <w:szCs w:val="18"/>
        </w:rPr>
        <w:t xml:space="preserve"> videos, pictures, and </w:t>
      </w:r>
      <w:r w:rsidR="003F7A18" w:rsidRPr="008C08EB">
        <w:rPr>
          <w:rFonts w:asciiTheme="majorBidi" w:hAnsiTheme="majorBidi" w:cstheme="majorBidi"/>
          <w:szCs w:val="18"/>
        </w:rPr>
        <w:t xml:space="preserve">3D scanned </w:t>
      </w:r>
      <w:r w:rsidR="00886805" w:rsidRPr="008C08EB">
        <w:rPr>
          <w:rFonts w:asciiTheme="majorBidi" w:hAnsiTheme="majorBidi" w:cstheme="majorBidi"/>
          <w:szCs w:val="18"/>
        </w:rPr>
        <w:t>antique</w:t>
      </w:r>
      <w:r w:rsidR="003F7A18" w:rsidRPr="008C08EB">
        <w:rPr>
          <w:rFonts w:asciiTheme="majorBidi" w:hAnsiTheme="majorBidi" w:cstheme="majorBidi"/>
          <w:szCs w:val="18"/>
        </w:rPr>
        <w:t>s</w:t>
      </w:r>
      <w:r w:rsidR="00886805" w:rsidRPr="008C08EB">
        <w:rPr>
          <w:rFonts w:asciiTheme="majorBidi" w:hAnsiTheme="majorBidi" w:cstheme="majorBidi"/>
          <w:szCs w:val="18"/>
        </w:rPr>
        <w:t>.</w:t>
      </w:r>
      <w:r w:rsidR="003F7A18" w:rsidRPr="008C08EB">
        <w:rPr>
          <w:rFonts w:asciiTheme="majorBidi" w:hAnsiTheme="majorBidi" w:cstheme="majorBidi"/>
          <w:szCs w:val="18"/>
        </w:rPr>
        <w:t xml:space="preserve"> </w:t>
      </w:r>
      <w:r w:rsidR="00886805" w:rsidRPr="008C08EB">
        <w:rPr>
          <w:rFonts w:asciiTheme="majorBidi" w:hAnsiTheme="majorBidi" w:cstheme="majorBidi"/>
          <w:szCs w:val="18"/>
        </w:rPr>
        <w:t xml:space="preserve">The </w:t>
      </w:r>
      <w:r w:rsidR="003F7A18" w:rsidRPr="008C08EB">
        <w:rPr>
          <w:rFonts w:asciiTheme="majorBidi" w:hAnsiTheme="majorBidi" w:cstheme="majorBidi"/>
          <w:szCs w:val="18"/>
        </w:rPr>
        <w:t xml:space="preserve">3D scanned antique permits visitors a </w:t>
      </w:r>
      <w:proofErr w:type="gramStart"/>
      <w:r w:rsidR="003F7A18" w:rsidRPr="008C08EB">
        <w:rPr>
          <w:rFonts w:asciiTheme="majorBidi" w:hAnsiTheme="majorBidi" w:cstheme="majorBidi"/>
          <w:szCs w:val="18"/>
        </w:rPr>
        <w:t>close up</w:t>
      </w:r>
      <w:proofErr w:type="gramEnd"/>
      <w:r w:rsidR="003F7A18" w:rsidRPr="008C08EB">
        <w:rPr>
          <w:rFonts w:asciiTheme="majorBidi" w:hAnsiTheme="majorBidi" w:cstheme="majorBidi"/>
          <w:szCs w:val="18"/>
        </w:rPr>
        <w:t xml:space="preserve"> detailed</w:t>
      </w:r>
      <w:r w:rsidR="00886805" w:rsidRPr="008C08EB">
        <w:rPr>
          <w:rFonts w:asciiTheme="majorBidi" w:hAnsiTheme="majorBidi" w:cstheme="majorBidi"/>
          <w:szCs w:val="18"/>
        </w:rPr>
        <w:t xml:space="preserve"> look at the </w:t>
      </w:r>
      <w:r w:rsidR="003F7A18" w:rsidRPr="008C08EB">
        <w:rPr>
          <w:rFonts w:asciiTheme="majorBidi" w:hAnsiTheme="majorBidi" w:cstheme="majorBidi"/>
          <w:szCs w:val="18"/>
        </w:rPr>
        <w:t>object</w:t>
      </w:r>
      <w:r w:rsidR="00886805" w:rsidRPr="008C08EB">
        <w:rPr>
          <w:rFonts w:asciiTheme="majorBidi" w:hAnsiTheme="majorBidi" w:cstheme="majorBidi"/>
          <w:szCs w:val="18"/>
        </w:rPr>
        <w:t xml:space="preserve"> outside o</w:t>
      </w:r>
      <w:r w:rsidR="003F7A18" w:rsidRPr="008C08EB">
        <w:rPr>
          <w:rFonts w:asciiTheme="majorBidi" w:hAnsiTheme="majorBidi" w:cstheme="majorBidi"/>
          <w:szCs w:val="18"/>
        </w:rPr>
        <w:t>f the glass box</w:t>
      </w:r>
      <w:r w:rsidR="009440D5" w:rsidRPr="008C08EB">
        <w:rPr>
          <w:rFonts w:asciiTheme="majorBidi" w:hAnsiTheme="majorBidi" w:cstheme="majorBidi"/>
          <w:szCs w:val="18"/>
        </w:rPr>
        <w:t xml:space="preserve">. </w:t>
      </w:r>
      <w:r w:rsidR="003F7A18" w:rsidRPr="008C08EB">
        <w:rPr>
          <w:rFonts w:asciiTheme="majorBidi" w:hAnsiTheme="majorBidi" w:cstheme="majorBidi"/>
          <w:szCs w:val="18"/>
        </w:rPr>
        <w:t>This approach allows visitors to observe</w:t>
      </w:r>
      <w:r w:rsidR="00886805" w:rsidRPr="008C08EB">
        <w:rPr>
          <w:rFonts w:asciiTheme="majorBidi" w:hAnsiTheme="majorBidi" w:cstheme="majorBidi"/>
          <w:szCs w:val="18"/>
        </w:rPr>
        <w:t xml:space="preserve"> the antique from different angles</w:t>
      </w:r>
      <w:r w:rsidR="003F7A18" w:rsidRPr="008C08EB">
        <w:rPr>
          <w:rFonts w:asciiTheme="majorBidi" w:hAnsiTheme="majorBidi" w:cstheme="majorBidi"/>
          <w:szCs w:val="18"/>
        </w:rPr>
        <w:t xml:space="preserve"> using control functions giving the user a sense of holding the object. </w:t>
      </w:r>
      <w:r w:rsidR="00886805" w:rsidRPr="008C08EB">
        <w:rPr>
          <w:rFonts w:asciiTheme="majorBidi" w:hAnsiTheme="majorBidi" w:cstheme="majorBidi"/>
          <w:szCs w:val="18"/>
        </w:rPr>
        <w:t xml:space="preserve"> </w:t>
      </w:r>
    </w:p>
    <w:p w14:paraId="50511FEE" w14:textId="77777777" w:rsidR="00211CE5" w:rsidRPr="008C08EB" w:rsidRDefault="00211CE5" w:rsidP="00AC744C">
      <w:pPr>
        <w:pStyle w:val="textbox"/>
        <w:shd w:val="clear" w:color="auto" w:fill="FFFFFF"/>
        <w:spacing w:before="0" w:beforeAutospacing="0" w:after="0" w:afterAutospacing="0" w:line="276" w:lineRule="auto"/>
        <w:rPr>
          <w:rFonts w:asciiTheme="majorBidi" w:hAnsiTheme="majorBidi" w:cstheme="majorBidi"/>
          <w:szCs w:val="18"/>
        </w:rPr>
      </w:pPr>
    </w:p>
    <w:p w14:paraId="5FB9EEFB" w14:textId="07465C8E" w:rsidR="00EA42ED" w:rsidRPr="008C08EB" w:rsidRDefault="00AF7D54" w:rsidP="00163473">
      <w:pPr>
        <w:pStyle w:val="Heading3"/>
        <w:rPr>
          <w:rFonts w:asciiTheme="majorBidi" w:hAnsiTheme="majorBidi"/>
        </w:rPr>
      </w:pPr>
      <w:r w:rsidRPr="008C08EB">
        <w:rPr>
          <w:rFonts w:asciiTheme="majorBidi" w:hAnsiTheme="majorBidi"/>
          <w:iCs/>
        </w:rPr>
        <w:t xml:space="preserve">4.3.2 </w:t>
      </w:r>
      <w:r w:rsidR="00EA42ED" w:rsidRPr="008C08EB">
        <w:rPr>
          <w:rFonts w:asciiTheme="majorBidi" w:hAnsiTheme="majorBidi"/>
        </w:rPr>
        <w:t xml:space="preserve">Apparatus </w:t>
      </w:r>
    </w:p>
    <w:p w14:paraId="62DD6DDA" w14:textId="0D8C616E" w:rsidR="00886805" w:rsidRPr="008C08EB" w:rsidRDefault="00886805" w:rsidP="00AC744C">
      <w:pPr>
        <w:pStyle w:val="MYPHDTEXT0"/>
        <w:spacing w:line="276" w:lineRule="auto"/>
        <w:rPr>
          <w:rFonts w:asciiTheme="majorBidi" w:hAnsiTheme="majorBidi" w:cstheme="majorBidi"/>
          <w:lang w:val="en-GB"/>
        </w:rPr>
      </w:pPr>
      <w:r w:rsidRPr="008C08EB">
        <w:rPr>
          <w:rFonts w:asciiTheme="majorBidi" w:hAnsiTheme="majorBidi" w:cstheme="majorBidi"/>
          <w:lang w:val="en-GB"/>
        </w:rPr>
        <w:t xml:space="preserve">The </w:t>
      </w:r>
      <w:r w:rsidR="009440D5" w:rsidRPr="008C08EB">
        <w:rPr>
          <w:rFonts w:asciiTheme="majorBidi" w:hAnsiTheme="majorBidi" w:cstheme="majorBidi"/>
          <w:lang w:val="en-GB"/>
        </w:rPr>
        <w:t>Microsoft HoloLens</w:t>
      </w:r>
      <w:r w:rsidR="00E06060" w:rsidRPr="008C08EB">
        <w:rPr>
          <w:rFonts w:asciiTheme="majorBidi" w:hAnsiTheme="majorBidi" w:cstheme="majorBidi"/>
          <w:lang w:val="en-GB"/>
        </w:rPr>
        <w:t xml:space="preserve"> utilised </w:t>
      </w:r>
      <w:r w:rsidR="00326878" w:rsidRPr="008C08EB">
        <w:rPr>
          <w:rFonts w:asciiTheme="majorBidi" w:hAnsiTheme="majorBidi" w:cstheme="majorBidi"/>
          <w:lang w:val="en-GB"/>
        </w:rPr>
        <w:t xml:space="preserve">in this study </w:t>
      </w:r>
      <w:r w:rsidRPr="008C08EB">
        <w:rPr>
          <w:rFonts w:asciiTheme="majorBidi" w:hAnsiTheme="majorBidi" w:cstheme="majorBidi"/>
          <w:lang w:val="en-GB"/>
        </w:rPr>
        <w:t>fit</w:t>
      </w:r>
      <w:r w:rsidR="009440D5" w:rsidRPr="008C08EB">
        <w:rPr>
          <w:rFonts w:asciiTheme="majorBidi" w:hAnsiTheme="majorBidi" w:cstheme="majorBidi"/>
          <w:lang w:val="en-GB"/>
        </w:rPr>
        <w:t>s</w:t>
      </w:r>
      <w:r w:rsidR="00016264" w:rsidRPr="008C08EB">
        <w:rPr>
          <w:rFonts w:asciiTheme="majorBidi" w:hAnsiTheme="majorBidi" w:cstheme="majorBidi"/>
          <w:lang w:val="en-GB"/>
        </w:rPr>
        <w:t xml:space="preserve"> human ergonomic</w:t>
      </w:r>
      <w:r w:rsidRPr="008C08EB">
        <w:rPr>
          <w:rFonts w:asciiTheme="majorBidi" w:hAnsiTheme="majorBidi" w:cstheme="majorBidi"/>
          <w:lang w:val="en-GB"/>
        </w:rPr>
        <w:t xml:space="preserve"> standards</w:t>
      </w:r>
      <w:r w:rsidR="00544BD6" w:rsidRPr="008C08EB">
        <w:rPr>
          <w:rFonts w:asciiTheme="majorBidi" w:hAnsiTheme="majorBidi" w:cstheme="majorBidi"/>
          <w:lang w:val="en-GB"/>
        </w:rPr>
        <w:t>, Fig. 3</w:t>
      </w:r>
      <w:r w:rsidRPr="008C08EB">
        <w:rPr>
          <w:rFonts w:asciiTheme="majorBidi" w:hAnsiTheme="majorBidi" w:cstheme="majorBidi"/>
          <w:lang w:val="en-GB"/>
        </w:rPr>
        <w:t xml:space="preserve">. </w:t>
      </w:r>
      <w:r w:rsidR="007D208D" w:rsidRPr="008C08EB">
        <w:rPr>
          <w:rFonts w:asciiTheme="majorBidi" w:hAnsiTheme="majorBidi" w:cstheme="majorBidi"/>
          <w:lang w:val="en-GB"/>
        </w:rPr>
        <w:t>The device has</w:t>
      </w:r>
      <w:r w:rsidR="00E06060" w:rsidRPr="008C08EB">
        <w:rPr>
          <w:rFonts w:asciiTheme="majorBidi" w:hAnsiTheme="majorBidi" w:cstheme="majorBidi"/>
          <w:lang w:val="en-GB"/>
        </w:rPr>
        <w:t xml:space="preserve"> </w:t>
      </w:r>
      <w:r w:rsidR="007D208D" w:rsidRPr="008C08EB">
        <w:rPr>
          <w:rFonts w:asciiTheme="majorBidi" w:hAnsiTheme="majorBidi" w:cstheme="majorBidi"/>
          <w:lang w:val="en-GB"/>
        </w:rPr>
        <w:t>a long</w:t>
      </w:r>
      <w:r w:rsidR="00E06060" w:rsidRPr="008C08EB">
        <w:rPr>
          <w:rFonts w:asciiTheme="majorBidi" w:hAnsiTheme="majorBidi" w:cstheme="majorBidi"/>
          <w:lang w:val="en-GB"/>
        </w:rPr>
        <w:t xml:space="preserve"> ba</w:t>
      </w:r>
      <w:r w:rsidR="007D208D" w:rsidRPr="008C08EB">
        <w:rPr>
          <w:rFonts w:asciiTheme="majorBidi" w:hAnsiTheme="majorBidi" w:cstheme="majorBidi"/>
          <w:lang w:val="en-GB"/>
        </w:rPr>
        <w:t>ttery</w:t>
      </w:r>
      <w:r w:rsidR="0043188A" w:rsidRPr="008C08EB">
        <w:rPr>
          <w:rFonts w:asciiTheme="majorBidi" w:hAnsiTheme="majorBidi" w:cstheme="majorBidi"/>
          <w:lang w:val="en-GB"/>
        </w:rPr>
        <w:t xml:space="preserve"> </w:t>
      </w:r>
      <w:r w:rsidR="007D208D" w:rsidRPr="008C08EB">
        <w:rPr>
          <w:rFonts w:asciiTheme="majorBidi" w:hAnsiTheme="majorBidi" w:cstheme="majorBidi"/>
          <w:lang w:val="en-GB"/>
        </w:rPr>
        <w:t>life which</w:t>
      </w:r>
      <w:r w:rsidR="00B81259" w:rsidRPr="008C08EB">
        <w:rPr>
          <w:rFonts w:asciiTheme="majorBidi" w:hAnsiTheme="majorBidi" w:cstheme="majorBidi"/>
          <w:lang w:val="en-GB"/>
        </w:rPr>
        <w:t xml:space="preserve"> enable</w:t>
      </w:r>
      <w:r w:rsidR="007D208D" w:rsidRPr="008C08EB">
        <w:rPr>
          <w:rFonts w:asciiTheme="majorBidi" w:hAnsiTheme="majorBidi" w:cstheme="majorBidi"/>
          <w:lang w:val="en-GB"/>
        </w:rPr>
        <w:t>s museum</w:t>
      </w:r>
      <w:r w:rsidR="00B81259" w:rsidRPr="008C08EB">
        <w:rPr>
          <w:rFonts w:asciiTheme="majorBidi" w:hAnsiTheme="majorBidi" w:cstheme="majorBidi"/>
          <w:lang w:val="en-GB"/>
        </w:rPr>
        <w:t xml:space="preserve"> visito</w:t>
      </w:r>
      <w:r w:rsidR="007D208D" w:rsidRPr="008C08EB">
        <w:rPr>
          <w:rFonts w:asciiTheme="majorBidi" w:hAnsiTheme="majorBidi" w:cstheme="majorBidi"/>
          <w:lang w:val="en-GB"/>
        </w:rPr>
        <w:t xml:space="preserve">rs to complete their MR tour </w:t>
      </w:r>
      <w:r w:rsidR="00016264" w:rsidRPr="008C08EB">
        <w:rPr>
          <w:rFonts w:asciiTheme="majorBidi" w:hAnsiTheme="majorBidi" w:cstheme="majorBidi"/>
          <w:lang w:val="en-GB"/>
        </w:rPr>
        <w:t xml:space="preserve">duration </w:t>
      </w:r>
      <w:r w:rsidR="007D208D" w:rsidRPr="008C08EB">
        <w:rPr>
          <w:rFonts w:asciiTheme="majorBidi" w:hAnsiTheme="majorBidi" w:cstheme="majorBidi"/>
          <w:lang w:val="en-GB"/>
        </w:rPr>
        <w:t>without sign</w:t>
      </w:r>
      <w:r w:rsidR="0043188A" w:rsidRPr="008C08EB">
        <w:rPr>
          <w:rFonts w:asciiTheme="majorBidi" w:hAnsiTheme="majorBidi" w:cstheme="majorBidi"/>
          <w:lang w:val="en-GB"/>
        </w:rPr>
        <w:t>ific</w:t>
      </w:r>
      <w:r w:rsidR="007D208D" w:rsidRPr="008C08EB">
        <w:rPr>
          <w:rFonts w:asciiTheme="majorBidi" w:hAnsiTheme="majorBidi" w:cstheme="majorBidi"/>
          <w:lang w:val="en-GB"/>
        </w:rPr>
        <w:t>ant power loss or system failure</w:t>
      </w:r>
      <w:r w:rsidRPr="008C08EB">
        <w:rPr>
          <w:rFonts w:asciiTheme="majorBidi" w:hAnsiTheme="majorBidi" w:cstheme="majorBidi"/>
          <w:lang w:val="en-GB"/>
        </w:rPr>
        <w:t>.</w:t>
      </w:r>
      <w:r w:rsidR="007D208D" w:rsidRPr="008C08EB">
        <w:rPr>
          <w:rFonts w:asciiTheme="majorBidi" w:hAnsiTheme="majorBidi" w:cstheme="majorBidi"/>
          <w:lang w:val="en-GB"/>
        </w:rPr>
        <w:t xml:space="preserve"> </w:t>
      </w:r>
      <w:r w:rsidR="00B8060A" w:rsidRPr="008C08EB">
        <w:rPr>
          <w:rFonts w:asciiTheme="majorBidi" w:hAnsiTheme="majorBidi" w:cstheme="majorBidi"/>
          <w:lang w:val="en-GB"/>
        </w:rPr>
        <w:t>T</w:t>
      </w:r>
      <w:r w:rsidR="007052E6" w:rsidRPr="008C08EB">
        <w:rPr>
          <w:rFonts w:asciiTheme="majorBidi" w:hAnsiTheme="majorBidi" w:cstheme="majorBidi"/>
          <w:lang w:val="en-GB"/>
        </w:rPr>
        <w:t>he system is</w:t>
      </w:r>
      <w:r w:rsidR="00B8060A" w:rsidRPr="008C08EB">
        <w:rPr>
          <w:rFonts w:asciiTheme="majorBidi" w:hAnsiTheme="majorBidi" w:cstheme="majorBidi"/>
          <w:lang w:val="en-GB"/>
        </w:rPr>
        <w:t xml:space="preserve"> designed to support </w:t>
      </w:r>
      <w:r w:rsidR="00B8060A" w:rsidRPr="008C08EB">
        <w:rPr>
          <w:rFonts w:asciiTheme="majorBidi" w:hAnsiTheme="majorBidi" w:cstheme="majorBidi"/>
          <w:lang w:val="en-GB"/>
        </w:rPr>
        <w:lastRenderedPageBreak/>
        <w:t xml:space="preserve">the visitors touring experience than to </w:t>
      </w:r>
      <w:r w:rsidRPr="008C08EB">
        <w:rPr>
          <w:rFonts w:asciiTheme="majorBidi" w:hAnsiTheme="majorBidi" w:cstheme="majorBidi"/>
          <w:lang w:val="en-GB"/>
        </w:rPr>
        <w:t>distract</w:t>
      </w:r>
      <w:r w:rsidR="007052E6" w:rsidRPr="008C08EB">
        <w:rPr>
          <w:rFonts w:asciiTheme="majorBidi" w:hAnsiTheme="majorBidi" w:cstheme="majorBidi"/>
          <w:lang w:val="en-GB"/>
        </w:rPr>
        <w:t xml:space="preserve"> them reading </w:t>
      </w:r>
      <w:r w:rsidR="00B8060A" w:rsidRPr="008C08EB">
        <w:rPr>
          <w:rFonts w:asciiTheme="majorBidi" w:hAnsiTheme="majorBidi" w:cstheme="majorBidi"/>
          <w:lang w:val="en-GB"/>
        </w:rPr>
        <w:t>written</w:t>
      </w:r>
      <w:r w:rsidR="007052E6" w:rsidRPr="008C08EB">
        <w:rPr>
          <w:rFonts w:asciiTheme="majorBidi" w:hAnsiTheme="majorBidi" w:cstheme="majorBidi"/>
          <w:lang w:val="en-GB"/>
        </w:rPr>
        <w:t xml:space="preserve"> information or v</w:t>
      </w:r>
      <w:r w:rsidR="0043188A" w:rsidRPr="008C08EB">
        <w:rPr>
          <w:rFonts w:asciiTheme="majorBidi" w:hAnsiTheme="majorBidi" w:cstheme="majorBidi"/>
          <w:lang w:val="en-GB"/>
        </w:rPr>
        <w:t>ie</w:t>
      </w:r>
      <w:r w:rsidR="007052E6" w:rsidRPr="008C08EB">
        <w:rPr>
          <w:rFonts w:asciiTheme="majorBidi" w:hAnsiTheme="majorBidi" w:cstheme="majorBidi"/>
          <w:lang w:val="en-GB"/>
        </w:rPr>
        <w:t xml:space="preserve">wing </w:t>
      </w:r>
      <w:r w:rsidRPr="008C08EB">
        <w:rPr>
          <w:rFonts w:asciiTheme="majorBidi" w:hAnsiTheme="majorBidi" w:cstheme="majorBidi"/>
          <w:lang w:val="en-GB"/>
        </w:rPr>
        <w:t xml:space="preserve">real antiques. </w:t>
      </w:r>
    </w:p>
    <w:p w14:paraId="48B8C8CA" w14:textId="77777777" w:rsidR="00544BD6" w:rsidRPr="008C08EB" w:rsidRDefault="00544BD6" w:rsidP="00544BD6">
      <w:pPr>
        <w:jc w:val="center"/>
        <w:rPr>
          <w:rFonts w:asciiTheme="majorBidi" w:eastAsia="Times New Roman" w:hAnsiTheme="majorBidi" w:cstheme="majorBidi"/>
          <w:lang w:eastAsia="en-GB"/>
        </w:rPr>
      </w:pPr>
      <w:r w:rsidRPr="008C08EB">
        <w:rPr>
          <w:rFonts w:asciiTheme="majorBidi" w:eastAsia="Times New Roman" w:hAnsiTheme="majorBidi" w:cstheme="majorBidi"/>
          <w:lang w:eastAsia="en-GB"/>
        </w:rPr>
        <w:drawing>
          <wp:inline distT="0" distB="0" distL="0" distR="0" wp14:anchorId="1E8976B3" wp14:editId="1A9B699A">
            <wp:extent cx="2153137" cy="1350108"/>
            <wp:effectExtent l="0" t="0" r="6350" b="0"/>
            <wp:docPr id="11" name="Picture 11" descr="mage result for Microsoft HoloL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ge result for Microsoft HoloLens"/>
                    <pic:cNvPicPr>
                      <a:picLocks noChangeAspect="1" noChangeArrowheads="1"/>
                    </pic:cNvPicPr>
                  </pic:nvPicPr>
                  <pic:blipFill rotWithShape="1">
                    <a:blip r:embed="rId20" cstate="hqprint">
                      <a:extLst>
                        <a:ext uri="{28A0092B-C50C-407E-A947-70E740481C1C}">
                          <a14:useLocalDpi xmlns:a14="http://schemas.microsoft.com/office/drawing/2010/main" val="0"/>
                        </a:ext>
                      </a:extLst>
                    </a:blip>
                    <a:srcRect t="26954" r="32040" b="4496"/>
                    <a:stretch/>
                  </pic:blipFill>
                  <pic:spPr bwMode="auto">
                    <a:xfrm>
                      <a:off x="0" y="0"/>
                      <a:ext cx="2162496" cy="1355977"/>
                    </a:xfrm>
                    <a:prstGeom prst="rect">
                      <a:avLst/>
                    </a:prstGeom>
                    <a:noFill/>
                    <a:ln>
                      <a:noFill/>
                    </a:ln>
                    <a:extLst>
                      <a:ext uri="{53640926-AAD7-44D8-BBD7-CCE9431645EC}">
                        <a14:shadowObscured xmlns:a14="http://schemas.microsoft.com/office/drawing/2010/main"/>
                      </a:ext>
                    </a:extLst>
                  </pic:spPr>
                </pic:pic>
              </a:graphicData>
            </a:graphic>
          </wp:inline>
        </w:drawing>
      </w:r>
    </w:p>
    <w:p w14:paraId="206473BC" w14:textId="61155C53" w:rsidR="00544BD6" w:rsidRPr="008C08EB" w:rsidRDefault="00544BD6" w:rsidP="00730642">
      <w:pPr>
        <w:pStyle w:val="TextBody"/>
        <w:spacing w:before="0"/>
        <w:jc w:val="center"/>
        <w:rPr>
          <w:rFonts w:asciiTheme="majorBidi" w:hAnsiTheme="majorBidi" w:cstheme="majorBidi"/>
        </w:rPr>
      </w:pPr>
      <w:r w:rsidRPr="008C08EB">
        <w:rPr>
          <w:rFonts w:asciiTheme="majorBidi" w:hAnsiTheme="majorBidi" w:cstheme="majorBidi"/>
          <w:b/>
          <w:bCs/>
        </w:rPr>
        <w:t>Fig 3.</w:t>
      </w:r>
      <w:r w:rsidRPr="008C08EB">
        <w:rPr>
          <w:rFonts w:asciiTheme="majorBidi" w:hAnsiTheme="majorBidi" w:cstheme="majorBidi"/>
        </w:rPr>
        <w:t xml:space="preserve"> Microsoft HoloLens –Source: </w:t>
      </w:r>
      <w:r w:rsidRPr="008C08EB">
        <w:rPr>
          <w:rFonts w:asciiTheme="majorBidi" w:hAnsiTheme="majorBidi" w:cstheme="majorBidi"/>
        </w:rPr>
        <w:fldChar w:fldCharType="begin"/>
      </w:r>
      <w:r w:rsidR="001F5AC2" w:rsidRPr="008C08EB">
        <w:rPr>
          <w:rFonts w:asciiTheme="majorBidi" w:hAnsiTheme="majorBidi" w:cstheme="majorBidi"/>
        </w:rPr>
        <w:instrText xml:space="preserve"> ADDIN EN.CITE &lt;EndNote&gt;&lt;Cite&gt;&lt;Author&gt;Microsoft&lt;/Author&gt;&lt;Year&gt;2015&lt;/Year&gt;&lt;RecNum&gt;565&lt;/RecNum&gt;&lt;DisplayText&gt;[56]&lt;/DisplayText&gt;&lt;record&gt;&lt;rec-number&gt;565&lt;/rec-number&gt;&lt;foreign-keys&gt;&lt;key app="EN" db-id="25rzxwaxpt2220ezaxox0r5q202fxr90r0vv" timestamp="1533396868"&gt;565&lt;/key&gt;&lt;key app="ENWeb" db-id=""&gt;0&lt;/key&gt;&lt;/foreign-keys&gt;&lt;ref-type name="Web Page"&gt;12&lt;/ref-type&gt;&lt;contributors&gt;&lt;authors&gt;&lt;author&gt;Microsoft&lt;/author&gt;&lt;/authors&gt;&lt;/contributors&gt;&lt;titles&gt;&lt;title&gt;Microsoft HoloLens&lt;/title&gt;&lt;/titles&gt;&lt;dates&gt;&lt;year&gt;2015&lt;/year&gt;&lt;/dates&gt;&lt;urls&gt;&lt;related-urls&gt;&lt;url&gt;https://www.microsoft.com/en-us/hololens/buy&lt;/url&gt;&lt;/related-urls&gt;&lt;/urls&gt;&lt;custom1&gt;2018&lt;/custom1&gt;&lt;custom2&gt;4 August 2018&lt;/custom2&gt;&lt;/record&gt;&lt;/Cite&gt;&lt;/EndNote&gt;</w:instrText>
      </w:r>
      <w:r w:rsidRPr="008C08EB">
        <w:rPr>
          <w:rFonts w:asciiTheme="majorBidi" w:hAnsiTheme="majorBidi" w:cstheme="majorBidi"/>
        </w:rPr>
        <w:fldChar w:fldCharType="separate"/>
      </w:r>
      <w:r w:rsidR="001F5AC2" w:rsidRPr="008C08EB">
        <w:rPr>
          <w:rFonts w:asciiTheme="majorBidi" w:hAnsiTheme="majorBidi" w:cstheme="majorBidi"/>
        </w:rPr>
        <w:t>[</w:t>
      </w:r>
      <w:hyperlink w:anchor="_ENREF_56" w:tooltip="Microsoft, 2015 #565" w:history="1">
        <w:r w:rsidR="00315323" w:rsidRPr="008C08EB">
          <w:rPr>
            <w:rFonts w:asciiTheme="majorBidi" w:hAnsiTheme="majorBidi" w:cstheme="majorBidi"/>
          </w:rPr>
          <w:t>56</w:t>
        </w:r>
      </w:hyperlink>
      <w:r w:rsidR="001F5AC2" w:rsidRPr="008C08EB">
        <w:rPr>
          <w:rFonts w:asciiTheme="majorBidi" w:hAnsiTheme="majorBidi" w:cstheme="majorBidi"/>
        </w:rPr>
        <w:t>]</w:t>
      </w:r>
      <w:r w:rsidRPr="008C08EB">
        <w:rPr>
          <w:rFonts w:asciiTheme="majorBidi" w:hAnsiTheme="majorBidi" w:cstheme="majorBidi"/>
        </w:rPr>
        <w:fldChar w:fldCharType="end"/>
      </w:r>
    </w:p>
    <w:p w14:paraId="325B8BE0" w14:textId="18678312" w:rsidR="00EA42ED" w:rsidRPr="008C08EB" w:rsidRDefault="00016264" w:rsidP="001D5D3B">
      <w:pPr>
        <w:spacing w:before="240" w:after="120" w:line="276" w:lineRule="auto"/>
        <w:rPr>
          <w:rFonts w:asciiTheme="majorBidi" w:hAnsiTheme="majorBidi" w:cstheme="majorBidi"/>
        </w:rPr>
      </w:pPr>
      <w:r w:rsidRPr="008C08EB">
        <w:rPr>
          <w:rFonts w:asciiTheme="majorBidi" w:hAnsiTheme="majorBidi" w:cstheme="majorBidi"/>
        </w:rPr>
        <w:t>The Microsoft HoloLens</w:t>
      </w:r>
      <w:r w:rsidR="001D5D3B" w:rsidRPr="008C08EB">
        <w:rPr>
          <w:rStyle w:val="FootnoteReference"/>
          <w:rFonts w:asciiTheme="majorBidi" w:hAnsiTheme="majorBidi" w:cstheme="majorBidi"/>
        </w:rPr>
        <w:footnoteReference w:id="4"/>
      </w:r>
      <w:r w:rsidRPr="008C08EB">
        <w:rPr>
          <w:rFonts w:asciiTheme="majorBidi" w:hAnsiTheme="majorBidi" w:cstheme="majorBidi"/>
        </w:rPr>
        <w:t xml:space="preserve"> allows a wider field of view in comparison to similar AR HMDs and projects</w:t>
      </w:r>
      <w:r w:rsidR="00886805" w:rsidRPr="008C08EB">
        <w:rPr>
          <w:rFonts w:asciiTheme="majorBidi" w:hAnsiTheme="majorBidi" w:cstheme="majorBidi"/>
        </w:rPr>
        <w:t xml:space="preserve"> </w:t>
      </w:r>
      <w:r w:rsidRPr="008C08EB">
        <w:rPr>
          <w:rFonts w:asciiTheme="majorBidi" w:hAnsiTheme="majorBidi" w:cstheme="majorBidi"/>
        </w:rPr>
        <w:t xml:space="preserve">real-time </w:t>
      </w:r>
      <w:r w:rsidR="00886805" w:rsidRPr="008C08EB">
        <w:rPr>
          <w:rFonts w:asciiTheme="majorBidi" w:hAnsiTheme="majorBidi" w:cstheme="majorBidi"/>
        </w:rPr>
        <w:t>spatial</w:t>
      </w:r>
      <w:r w:rsidRPr="008C08EB">
        <w:rPr>
          <w:rFonts w:asciiTheme="majorBidi" w:hAnsiTheme="majorBidi" w:cstheme="majorBidi"/>
        </w:rPr>
        <w:t xml:space="preserve"> mapping using a</w:t>
      </w:r>
      <w:r w:rsidR="00886805" w:rsidRPr="008C08EB">
        <w:rPr>
          <w:rFonts w:asciiTheme="majorBidi" w:hAnsiTheme="majorBidi" w:cstheme="majorBidi"/>
        </w:rPr>
        <w:t xml:space="preserve"> 3D </w:t>
      </w:r>
      <w:r w:rsidRPr="008C08EB">
        <w:rPr>
          <w:rFonts w:asciiTheme="majorBidi" w:hAnsiTheme="majorBidi" w:cstheme="majorBidi"/>
        </w:rPr>
        <w:t>scanner. This feature is significant for</w:t>
      </w:r>
      <w:r w:rsidR="00886805" w:rsidRPr="008C08EB">
        <w:rPr>
          <w:rFonts w:asciiTheme="majorBidi" w:hAnsiTheme="majorBidi" w:cstheme="majorBidi"/>
        </w:rPr>
        <w:t xml:space="preserve"> this research </w:t>
      </w:r>
      <w:r w:rsidRPr="008C08EB">
        <w:rPr>
          <w:rFonts w:asciiTheme="majorBidi" w:hAnsiTheme="majorBidi" w:cstheme="majorBidi"/>
        </w:rPr>
        <w:t>as during the walkthrough of</w:t>
      </w:r>
      <w:r w:rsidR="00886805" w:rsidRPr="008C08EB">
        <w:rPr>
          <w:rFonts w:asciiTheme="majorBidi" w:hAnsiTheme="majorBidi" w:cstheme="majorBidi"/>
        </w:rPr>
        <w:t xml:space="preserve"> dif</w:t>
      </w:r>
      <w:r w:rsidRPr="008C08EB">
        <w:rPr>
          <w:rFonts w:asciiTheme="majorBidi" w:hAnsiTheme="majorBidi" w:cstheme="majorBidi"/>
        </w:rPr>
        <w:t>ferent locations</w:t>
      </w:r>
      <w:r w:rsidR="00886805" w:rsidRPr="008C08EB">
        <w:rPr>
          <w:rFonts w:asciiTheme="majorBidi" w:hAnsiTheme="majorBidi" w:cstheme="majorBidi"/>
        </w:rPr>
        <w:t xml:space="preserve"> in the museum</w:t>
      </w:r>
      <w:r w:rsidRPr="008C08EB">
        <w:rPr>
          <w:rFonts w:asciiTheme="majorBidi" w:hAnsiTheme="majorBidi" w:cstheme="majorBidi"/>
        </w:rPr>
        <w:t xml:space="preserve"> requires the AR HMD to adapt to alternating environments</w:t>
      </w:r>
      <w:r w:rsidR="00886805" w:rsidRPr="008C08EB">
        <w:rPr>
          <w:rFonts w:asciiTheme="majorBidi" w:hAnsiTheme="majorBidi" w:cstheme="majorBidi"/>
        </w:rPr>
        <w:t xml:space="preserve">. </w:t>
      </w:r>
      <w:r w:rsidRPr="008C08EB">
        <w:rPr>
          <w:rFonts w:asciiTheme="majorBidi" w:hAnsiTheme="majorBidi" w:cstheme="majorBidi"/>
        </w:rPr>
        <w:t>This feature permits multi-user viewing of the same MR environment simultaneously in the same space. Th</w:t>
      </w:r>
      <w:r w:rsidR="00886805" w:rsidRPr="008C08EB">
        <w:rPr>
          <w:rFonts w:asciiTheme="majorBidi" w:hAnsiTheme="majorBidi" w:cstheme="majorBidi"/>
        </w:rPr>
        <w:t xml:space="preserve">e hand gesture controls of the </w:t>
      </w:r>
      <w:r w:rsidRPr="008C08EB">
        <w:rPr>
          <w:rFonts w:asciiTheme="majorBidi" w:hAnsiTheme="majorBidi" w:cstheme="majorBidi"/>
        </w:rPr>
        <w:t>Microsoft HoloLens</w:t>
      </w:r>
      <w:r w:rsidR="00886805" w:rsidRPr="008C08EB">
        <w:rPr>
          <w:rFonts w:asciiTheme="majorBidi" w:hAnsiTheme="majorBidi" w:cstheme="majorBidi"/>
        </w:rPr>
        <w:t xml:space="preserve"> enable</w:t>
      </w:r>
      <w:r w:rsidRPr="008C08EB">
        <w:rPr>
          <w:rFonts w:asciiTheme="majorBidi" w:hAnsiTheme="majorBidi" w:cstheme="majorBidi"/>
        </w:rPr>
        <w:t xml:space="preserve"> the user to control application functions in a </w:t>
      </w:r>
      <w:r w:rsidR="00096785" w:rsidRPr="008C08EB">
        <w:rPr>
          <w:rFonts w:asciiTheme="majorBidi" w:hAnsiTheme="majorBidi" w:cstheme="majorBidi"/>
        </w:rPr>
        <w:t>more</w:t>
      </w:r>
      <w:r w:rsidRPr="008C08EB">
        <w:rPr>
          <w:rFonts w:asciiTheme="majorBidi" w:hAnsiTheme="majorBidi" w:cstheme="majorBidi"/>
        </w:rPr>
        <w:t xml:space="preserve"> naturalistic manner than using touchscreen or button triggers.</w:t>
      </w:r>
    </w:p>
    <w:p w14:paraId="476F8FCD" w14:textId="4D216A81" w:rsidR="00EA42ED" w:rsidRPr="008C08EB" w:rsidRDefault="00AF7D54" w:rsidP="00163473">
      <w:pPr>
        <w:pStyle w:val="Heading3"/>
        <w:rPr>
          <w:rFonts w:asciiTheme="majorBidi" w:hAnsiTheme="majorBidi"/>
        </w:rPr>
      </w:pPr>
      <w:r w:rsidRPr="008C08EB">
        <w:rPr>
          <w:rFonts w:asciiTheme="majorBidi" w:hAnsiTheme="majorBidi"/>
          <w:iCs/>
        </w:rPr>
        <w:t>4.3.3</w:t>
      </w:r>
      <w:r w:rsidRPr="008C08EB">
        <w:rPr>
          <w:rFonts w:asciiTheme="majorBidi" w:hAnsiTheme="majorBidi"/>
        </w:rPr>
        <w:t xml:space="preserve"> </w:t>
      </w:r>
      <w:r w:rsidR="0033325A" w:rsidRPr="008C08EB">
        <w:rPr>
          <w:rFonts w:asciiTheme="majorBidi" w:hAnsiTheme="majorBidi"/>
        </w:rPr>
        <w:t xml:space="preserve">MuseumEye </w:t>
      </w:r>
      <w:r w:rsidR="00F55A43" w:rsidRPr="008C08EB">
        <w:rPr>
          <w:rFonts w:asciiTheme="majorBidi" w:hAnsiTheme="majorBidi"/>
        </w:rPr>
        <w:t xml:space="preserve">Immersive </w:t>
      </w:r>
      <w:r w:rsidR="0033325A" w:rsidRPr="008C08EB">
        <w:rPr>
          <w:rFonts w:asciiTheme="majorBidi" w:hAnsiTheme="majorBidi"/>
        </w:rPr>
        <w:t>Functions</w:t>
      </w:r>
    </w:p>
    <w:p w14:paraId="7BE1F6F3" w14:textId="07C66594" w:rsidR="00665E5C" w:rsidRPr="008C08EB" w:rsidRDefault="00665E5C" w:rsidP="00544BD6">
      <w:pPr>
        <w:pStyle w:val="MYPHDTEXT0"/>
        <w:spacing w:before="120" w:after="120" w:line="276" w:lineRule="auto"/>
        <w:rPr>
          <w:rFonts w:asciiTheme="majorBidi" w:hAnsiTheme="majorBidi" w:cstheme="majorBidi"/>
          <w:lang w:val="en-GB"/>
        </w:rPr>
      </w:pPr>
      <w:r w:rsidRPr="008C08EB">
        <w:rPr>
          <w:rFonts w:asciiTheme="majorBidi" w:hAnsiTheme="majorBidi" w:cstheme="majorBidi"/>
          <w:lang w:val="en-GB"/>
        </w:rPr>
        <w:t>To fulfil</w:t>
      </w:r>
      <w:r w:rsidR="00016264" w:rsidRPr="008C08EB">
        <w:rPr>
          <w:rFonts w:asciiTheme="majorBidi" w:hAnsiTheme="majorBidi" w:cstheme="majorBidi"/>
          <w:lang w:val="en-GB"/>
        </w:rPr>
        <w:t xml:space="preserve"> visitor</w:t>
      </w:r>
      <w:r w:rsidRPr="008C08EB">
        <w:rPr>
          <w:rFonts w:asciiTheme="majorBidi" w:hAnsiTheme="majorBidi" w:cstheme="majorBidi"/>
          <w:lang w:val="en-GB"/>
        </w:rPr>
        <w:t xml:space="preserve"> needs and accomplish museum guide objectives, a comprehensive list of functions </w:t>
      </w:r>
      <w:r w:rsidR="00016264" w:rsidRPr="008C08EB">
        <w:rPr>
          <w:rFonts w:asciiTheme="majorBidi" w:hAnsiTheme="majorBidi" w:cstheme="majorBidi"/>
          <w:lang w:val="en-GB"/>
        </w:rPr>
        <w:t xml:space="preserve">formulates </w:t>
      </w:r>
      <w:r w:rsidR="003843A6" w:rsidRPr="008C08EB">
        <w:rPr>
          <w:rFonts w:asciiTheme="majorBidi" w:hAnsiTheme="majorBidi" w:cstheme="majorBidi"/>
          <w:lang w:val="en-GB"/>
        </w:rPr>
        <w:t xml:space="preserve">the application system design. </w:t>
      </w:r>
      <w:r w:rsidRPr="008C08EB">
        <w:rPr>
          <w:rFonts w:asciiTheme="majorBidi" w:hAnsiTheme="majorBidi" w:cstheme="majorBidi"/>
          <w:lang w:val="en-GB"/>
        </w:rPr>
        <w:t xml:space="preserve">The system functions vary according to their purpose and their classification. The classification </w:t>
      </w:r>
      <w:r w:rsidR="003843A6" w:rsidRPr="008C08EB">
        <w:rPr>
          <w:rFonts w:asciiTheme="majorBidi" w:hAnsiTheme="majorBidi" w:cstheme="majorBidi"/>
          <w:lang w:val="en-GB"/>
        </w:rPr>
        <w:t>structure considers</w:t>
      </w:r>
      <w:r w:rsidRPr="008C08EB">
        <w:rPr>
          <w:rFonts w:asciiTheme="majorBidi" w:hAnsiTheme="majorBidi" w:cstheme="majorBidi"/>
          <w:lang w:val="en-GB"/>
        </w:rPr>
        <w:t xml:space="preserve"> the</w:t>
      </w:r>
      <w:r w:rsidR="003843A6" w:rsidRPr="008C08EB">
        <w:rPr>
          <w:rFonts w:asciiTheme="majorBidi" w:hAnsiTheme="majorBidi" w:cstheme="majorBidi"/>
          <w:lang w:val="en-GB"/>
        </w:rPr>
        <w:t xml:space="preserve"> function’s purpose</w:t>
      </w:r>
      <w:r w:rsidRPr="008C08EB">
        <w:rPr>
          <w:rFonts w:asciiTheme="majorBidi" w:hAnsiTheme="majorBidi" w:cstheme="majorBidi"/>
          <w:lang w:val="en-GB"/>
        </w:rPr>
        <w:t xml:space="preserve"> and the particular action that the visitor will perform while using the system. </w:t>
      </w:r>
    </w:p>
    <w:p w14:paraId="26CBB872" w14:textId="476742EF" w:rsidR="00665E5C" w:rsidRPr="008C08EB" w:rsidRDefault="00665E5C" w:rsidP="00544BD6">
      <w:pPr>
        <w:pStyle w:val="MYPHDTEXT0"/>
        <w:spacing w:before="120" w:after="120" w:line="276" w:lineRule="auto"/>
        <w:rPr>
          <w:rFonts w:asciiTheme="majorBidi" w:hAnsiTheme="majorBidi" w:cstheme="majorBidi"/>
          <w:lang w:val="en-GB"/>
        </w:rPr>
      </w:pPr>
      <w:r w:rsidRPr="008C08EB">
        <w:rPr>
          <w:rStyle w:val="Heading4Char"/>
          <w:rFonts w:asciiTheme="majorBidi" w:hAnsiTheme="majorBidi"/>
          <w:lang w:val="en-GB"/>
        </w:rPr>
        <w:t>Visual Communication:</w:t>
      </w:r>
      <w:r w:rsidRPr="008C08EB">
        <w:rPr>
          <w:rFonts w:asciiTheme="majorBidi" w:hAnsiTheme="majorBidi" w:cstheme="majorBidi"/>
          <w:lang w:val="en-GB"/>
        </w:rPr>
        <w:t xml:space="preserve"> It is necessary to achieve direct communication between the visitor’s senses and the system’s visual and acoustic sources as part of the immersive experience. Therefore, a set of functions are designed to enrich the experience with various forms of communication during the tour.</w:t>
      </w:r>
    </w:p>
    <w:p w14:paraId="706FC41A" w14:textId="3667F5A1" w:rsidR="00665E5C" w:rsidRPr="008C08EB" w:rsidRDefault="00665E5C" w:rsidP="00544BD6">
      <w:pPr>
        <w:pStyle w:val="MYPHDTEXT0"/>
        <w:spacing w:before="120" w:after="120" w:line="276" w:lineRule="auto"/>
        <w:rPr>
          <w:rFonts w:asciiTheme="majorBidi" w:hAnsiTheme="majorBidi" w:cstheme="majorBidi"/>
          <w:lang w:val="en-GB"/>
        </w:rPr>
      </w:pPr>
      <w:r w:rsidRPr="008C08EB">
        <w:rPr>
          <w:rStyle w:val="Heading4Char"/>
          <w:rFonts w:asciiTheme="majorBidi" w:hAnsiTheme="majorBidi"/>
          <w:lang w:val="en-GB"/>
        </w:rPr>
        <w:t>Guidance:</w:t>
      </w:r>
      <w:r w:rsidRPr="008C08EB">
        <w:rPr>
          <w:rFonts w:asciiTheme="majorBidi" w:hAnsiTheme="majorBidi" w:cstheme="majorBidi"/>
          <w:lang w:val="en-GB"/>
        </w:rPr>
        <w:t xml:space="preserve"> A set of functions that involve visual and acoustic signs and cues, which can aid and guide the visitor in order to make the system tour easier. </w:t>
      </w:r>
    </w:p>
    <w:p w14:paraId="0AC31FB8" w14:textId="7B9E598E" w:rsidR="00665E5C" w:rsidRPr="008C08EB" w:rsidRDefault="00665E5C" w:rsidP="00544BD6">
      <w:pPr>
        <w:pStyle w:val="MYPHDTEXT0"/>
        <w:spacing w:before="120" w:after="120" w:line="276" w:lineRule="auto"/>
        <w:rPr>
          <w:rFonts w:asciiTheme="majorBidi" w:hAnsiTheme="majorBidi" w:cstheme="majorBidi"/>
          <w:lang w:val="en-GB"/>
        </w:rPr>
      </w:pPr>
      <w:r w:rsidRPr="008C08EB">
        <w:rPr>
          <w:rFonts w:asciiTheme="majorBidi" w:hAnsiTheme="majorBidi" w:cstheme="majorBidi"/>
          <w:u w:val="single"/>
          <w:lang w:val="en-GB"/>
        </w:rPr>
        <w:t>Interaction</w:t>
      </w:r>
      <w:r w:rsidRPr="008C08EB">
        <w:rPr>
          <w:rFonts w:asciiTheme="majorBidi" w:hAnsiTheme="majorBidi" w:cstheme="majorBidi"/>
          <w:lang w:val="en-GB"/>
        </w:rPr>
        <w:t>: A set of functions that utili</w:t>
      </w:r>
      <w:r w:rsidR="00757FF0" w:rsidRPr="008C08EB">
        <w:rPr>
          <w:rFonts w:asciiTheme="majorBidi" w:hAnsiTheme="majorBidi" w:cstheme="majorBidi"/>
          <w:lang w:val="en-GB"/>
        </w:rPr>
        <w:t>s</w:t>
      </w:r>
      <w:r w:rsidRPr="008C08EB">
        <w:rPr>
          <w:rFonts w:asciiTheme="majorBidi" w:hAnsiTheme="majorBidi" w:cstheme="majorBidi"/>
          <w:lang w:val="en-GB"/>
        </w:rPr>
        <w:t>e the headset’s hand gestures to interact with spatial visuals. These functions aim to open several ways of interact</w:t>
      </w:r>
      <w:r w:rsidR="00E75C1E" w:rsidRPr="008C08EB">
        <w:rPr>
          <w:rFonts w:asciiTheme="majorBidi" w:hAnsiTheme="majorBidi" w:cstheme="majorBidi"/>
          <w:lang w:val="en-GB"/>
        </w:rPr>
        <w:t xml:space="preserve">ion between the visitor and the </w:t>
      </w:r>
      <w:r w:rsidRPr="008C08EB">
        <w:rPr>
          <w:rFonts w:asciiTheme="majorBidi" w:hAnsiTheme="majorBidi" w:cstheme="majorBidi"/>
          <w:lang w:val="en-GB"/>
        </w:rPr>
        <w:t>two realms together.</w:t>
      </w:r>
    </w:p>
    <w:p w14:paraId="68842C8B" w14:textId="0615EE13" w:rsidR="00E75C1E" w:rsidRPr="008C08EB" w:rsidRDefault="00665E5C" w:rsidP="00544BD6">
      <w:pPr>
        <w:pStyle w:val="MYPHDTEXT0"/>
        <w:spacing w:before="120" w:after="120" w:line="276" w:lineRule="auto"/>
        <w:rPr>
          <w:rFonts w:asciiTheme="majorBidi" w:hAnsiTheme="majorBidi" w:cstheme="majorBidi"/>
          <w:lang w:val="en-GB"/>
        </w:rPr>
      </w:pPr>
      <w:r w:rsidRPr="008C08EB">
        <w:rPr>
          <w:rStyle w:val="Heading4Char"/>
          <w:rFonts w:asciiTheme="majorBidi" w:hAnsiTheme="majorBidi"/>
          <w:lang w:val="en-GB"/>
        </w:rPr>
        <w:t>Communication:</w:t>
      </w:r>
      <w:r w:rsidRPr="008C08EB">
        <w:rPr>
          <w:rFonts w:asciiTheme="majorBidi" w:hAnsiTheme="majorBidi" w:cstheme="majorBidi"/>
          <w:lang w:val="en-GB"/>
        </w:rPr>
        <w:t xml:space="preserve"> It is essential to create ways of communication between the visitor and the virtual guide to ease the transfer of knowledge, using facilities such as acoustic and visual clues that can be followed by visitors to get the directions needed.</w:t>
      </w:r>
    </w:p>
    <w:p w14:paraId="1C2E87B0" w14:textId="6879E7CA" w:rsidR="00BC0F5B" w:rsidRPr="008C08EB" w:rsidRDefault="00665E5C" w:rsidP="00AC744C">
      <w:pPr>
        <w:spacing w:line="276" w:lineRule="auto"/>
        <w:rPr>
          <w:rFonts w:asciiTheme="majorBidi" w:hAnsiTheme="majorBidi" w:cstheme="majorBidi"/>
        </w:rPr>
      </w:pPr>
      <w:r w:rsidRPr="008C08EB">
        <w:rPr>
          <w:rFonts w:asciiTheme="majorBidi" w:hAnsiTheme="majorBidi" w:cstheme="majorBidi"/>
        </w:rPr>
        <w:lastRenderedPageBreak/>
        <w:t xml:space="preserve">The following </w:t>
      </w:r>
      <w:r w:rsidR="003843A6" w:rsidRPr="008C08EB">
        <w:rPr>
          <w:rFonts w:asciiTheme="majorBidi" w:hAnsiTheme="majorBidi" w:cstheme="majorBidi"/>
        </w:rPr>
        <w:t>section</w:t>
      </w:r>
      <w:r w:rsidRPr="008C08EB">
        <w:rPr>
          <w:rFonts w:asciiTheme="majorBidi" w:hAnsiTheme="majorBidi" w:cstheme="majorBidi"/>
        </w:rPr>
        <w:t xml:space="preserve"> </w:t>
      </w:r>
      <w:r w:rsidR="003843A6" w:rsidRPr="008C08EB">
        <w:rPr>
          <w:rFonts w:asciiTheme="majorBidi" w:hAnsiTheme="majorBidi" w:cstheme="majorBidi"/>
        </w:rPr>
        <w:t>examines</w:t>
      </w:r>
      <w:r w:rsidRPr="008C08EB">
        <w:rPr>
          <w:rFonts w:asciiTheme="majorBidi" w:hAnsiTheme="majorBidi" w:cstheme="majorBidi"/>
        </w:rPr>
        <w:t xml:space="preserve"> the functions </w:t>
      </w:r>
      <w:r w:rsidR="003843A6" w:rsidRPr="008C08EB">
        <w:rPr>
          <w:rFonts w:asciiTheme="majorBidi" w:hAnsiTheme="majorBidi" w:cstheme="majorBidi"/>
        </w:rPr>
        <w:t>of the</w:t>
      </w:r>
      <w:r w:rsidRPr="008C08EB">
        <w:rPr>
          <w:rFonts w:asciiTheme="majorBidi" w:hAnsiTheme="majorBidi" w:cstheme="majorBidi"/>
        </w:rPr>
        <w:t xml:space="preserve"> MuseumEye </w:t>
      </w:r>
      <w:r w:rsidR="003843A6" w:rsidRPr="008C08EB">
        <w:rPr>
          <w:rFonts w:asciiTheme="majorBidi" w:hAnsiTheme="majorBidi" w:cstheme="majorBidi"/>
        </w:rPr>
        <w:t>application in the Egyptian museum</w:t>
      </w:r>
      <w:r w:rsidRPr="008C08EB">
        <w:rPr>
          <w:rFonts w:asciiTheme="majorBidi" w:hAnsiTheme="majorBidi" w:cstheme="majorBidi"/>
        </w:rPr>
        <w:t>.</w:t>
      </w:r>
    </w:p>
    <w:p w14:paraId="27BE231A" w14:textId="77777777" w:rsidR="001D5D3B" w:rsidRPr="008C08EB" w:rsidRDefault="001D5D3B" w:rsidP="00AC744C">
      <w:pPr>
        <w:spacing w:line="276" w:lineRule="auto"/>
        <w:rPr>
          <w:rFonts w:asciiTheme="majorBidi" w:hAnsiTheme="majorBidi" w:cstheme="majorBidi"/>
        </w:rPr>
      </w:pPr>
    </w:p>
    <w:p w14:paraId="44E62600" w14:textId="44934144" w:rsidR="00665E5C" w:rsidRPr="008C08EB" w:rsidRDefault="00665E5C" w:rsidP="00A01A44">
      <w:pPr>
        <w:pStyle w:val="ListParagraph"/>
        <w:spacing w:before="120" w:after="120" w:line="276" w:lineRule="auto"/>
        <w:ind w:left="0"/>
        <w:rPr>
          <w:rFonts w:asciiTheme="majorBidi" w:hAnsiTheme="majorBidi" w:cstheme="majorBidi"/>
        </w:rPr>
      </w:pPr>
      <w:r w:rsidRPr="008C08EB">
        <w:rPr>
          <w:rFonts w:asciiTheme="majorBidi" w:hAnsiTheme="majorBidi" w:cstheme="majorBidi"/>
          <w:b/>
          <w:bCs/>
        </w:rPr>
        <w:t>Function 1</w:t>
      </w:r>
      <w:r w:rsidRPr="008C08EB">
        <w:rPr>
          <w:rFonts w:asciiTheme="majorBidi" w:hAnsiTheme="majorBidi" w:cstheme="majorBidi"/>
        </w:rPr>
        <w:t xml:space="preserve">: </w:t>
      </w:r>
      <w:r w:rsidRPr="008C08EB">
        <w:rPr>
          <w:rStyle w:val="Heading4Char"/>
          <w:rFonts w:asciiTheme="majorBidi" w:hAnsiTheme="majorBidi"/>
        </w:rPr>
        <w:t>Spatial scenery</w:t>
      </w:r>
      <w:r w:rsidRPr="008C08EB">
        <w:rPr>
          <w:rFonts w:asciiTheme="majorBidi" w:hAnsiTheme="majorBidi" w:cstheme="majorBidi"/>
        </w:rPr>
        <w:t xml:space="preserve"> – Category: Visual communication</w:t>
      </w:r>
    </w:p>
    <w:p w14:paraId="04DD0817" w14:textId="60E71CEE" w:rsidR="0033325A" w:rsidRPr="008C08EB" w:rsidRDefault="003843A6" w:rsidP="00A01A44">
      <w:pPr>
        <w:spacing w:before="120" w:after="120" w:line="276" w:lineRule="auto"/>
        <w:rPr>
          <w:rFonts w:asciiTheme="majorBidi" w:hAnsiTheme="majorBidi" w:cstheme="majorBidi"/>
        </w:rPr>
      </w:pPr>
      <w:r w:rsidRPr="008C08EB">
        <w:rPr>
          <w:rFonts w:asciiTheme="majorBidi" w:hAnsiTheme="majorBidi" w:cstheme="majorBidi"/>
        </w:rPr>
        <w:t>The first function comprises of 3D r</w:t>
      </w:r>
      <w:r w:rsidR="00665E5C" w:rsidRPr="008C08EB">
        <w:rPr>
          <w:rFonts w:asciiTheme="majorBidi" w:hAnsiTheme="majorBidi" w:cstheme="majorBidi"/>
        </w:rPr>
        <w:t>epresentation</w:t>
      </w:r>
      <w:r w:rsidRPr="008C08EB">
        <w:rPr>
          <w:rFonts w:asciiTheme="majorBidi" w:hAnsiTheme="majorBidi" w:cstheme="majorBidi"/>
        </w:rPr>
        <w:t>s of historical scenery</w:t>
      </w:r>
      <w:r w:rsidR="00665E5C" w:rsidRPr="008C08EB">
        <w:rPr>
          <w:rFonts w:asciiTheme="majorBidi" w:hAnsiTheme="majorBidi" w:cstheme="majorBidi"/>
        </w:rPr>
        <w:t xml:space="preserve">, </w:t>
      </w:r>
      <w:r w:rsidRPr="008C08EB">
        <w:rPr>
          <w:rFonts w:asciiTheme="majorBidi" w:hAnsiTheme="majorBidi" w:cstheme="majorBidi"/>
        </w:rPr>
        <w:t>3D scanned artefacts and animated characters</w:t>
      </w:r>
      <w:r w:rsidR="00983E57" w:rsidRPr="008C08EB">
        <w:rPr>
          <w:rFonts w:asciiTheme="majorBidi" w:hAnsiTheme="majorBidi" w:cstheme="majorBidi"/>
        </w:rPr>
        <w:t xml:space="preserve"> positioned in the virtual environment using the parameters of the real environment. </w:t>
      </w:r>
    </w:p>
    <w:p w14:paraId="3F29F353" w14:textId="1D1B8A3E" w:rsidR="00665E5C" w:rsidRPr="008C08EB" w:rsidRDefault="00665E5C" w:rsidP="00A01A44">
      <w:pPr>
        <w:spacing w:before="120" w:after="120" w:line="276" w:lineRule="auto"/>
        <w:rPr>
          <w:rFonts w:asciiTheme="majorBidi" w:hAnsiTheme="majorBidi" w:cstheme="majorBidi"/>
        </w:rPr>
      </w:pPr>
      <w:r w:rsidRPr="008C08EB">
        <w:rPr>
          <w:rFonts w:asciiTheme="majorBidi" w:hAnsiTheme="majorBidi" w:cstheme="majorBidi"/>
          <w:b/>
          <w:bCs/>
        </w:rPr>
        <w:t>Function 2</w:t>
      </w:r>
      <w:r w:rsidRPr="008C08EB">
        <w:rPr>
          <w:rFonts w:asciiTheme="majorBidi" w:hAnsiTheme="majorBidi" w:cstheme="majorBidi"/>
        </w:rPr>
        <w:t xml:space="preserve">: </w:t>
      </w:r>
      <w:r w:rsidRPr="008C08EB">
        <w:rPr>
          <w:rStyle w:val="Heading4Char"/>
          <w:rFonts w:asciiTheme="majorBidi" w:hAnsiTheme="majorBidi"/>
        </w:rPr>
        <w:t>Storytelling by virtual guide performance</w:t>
      </w:r>
      <w:r w:rsidRPr="008C08EB">
        <w:rPr>
          <w:rFonts w:asciiTheme="majorBidi" w:hAnsiTheme="majorBidi" w:cstheme="majorBidi"/>
        </w:rPr>
        <w:t xml:space="preserve"> – Category: Guidance</w:t>
      </w:r>
    </w:p>
    <w:p w14:paraId="62229DAF" w14:textId="61AA3362" w:rsidR="00983E57" w:rsidRPr="008C08EB" w:rsidRDefault="00983E57" w:rsidP="00A01A44">
      <w:pPr>
        <w:spacing w:before="120" w:after="120" w:line="276" w:lineRule="auto"/>
        <w:rPr>
          <w:rFonts w:asciiTheme="majorBidi" w:hAnsiTheme="majorBidi" w:cstheme="majorBidi"/>
        </w:rPr>
      </w:pPr>
      <w:r w:rsidRPr="008C08EB">
        <w:rPr>
          <w:rFonts w:asciiTheme="majorBidi" w:hAnsiTheme="majorBidi" w:cstheme="majorBidi"/>
        </w:rPr>
        <w:t>Authentic historical</w:t>
      </w:r>
      <w:r w:rsidR="00665E5C" w:rsidRPr="008C08EB">
        <w:rPr>
          <w:rFonts w:asciiTheme="majorBidi" w:hAnsiTheme="majorBidi" w:cstheme="majorBidi"/>
        </w:rPr>
        <w:t xml:space="preserve"> content is narrated, animated and per</w:t>
      </w:r>
      <w:r w:rsidRPr="008C08EB">
        <w:rPr>
          <w:rFonts w:asciiTheme="majorBidi" w:hAnsiTheme="majorBidi" w:cstheme="majorBidi"/>
        </w:rPr>
        <w:t>formed by the virtual guide avatar</w:t>
      </w:r>
      <w:r w:rsidR="00665E5C" w:rsidRPr="008C08EB">
        <w:rPr>
          <w:rFonts w:asciiTheme="majorBidi" w:hAnsiTheme="majorBidi" w:cstheme="majorBidi"/>
        </w:rPr>
        <w:t xml:space="preserve"> </w:t>
      </w:r>
      <w:r w:rsidR="00665E5C" w:rsidRPr="008C08EB">
        <w:rPr>
          <w:rFonts w:asciiTheme="majorBidi" w:hAnsiTheme="majorBidi" w:cstheme="majorBidi"/>
          <w:i/>
        </w:rPr>
        <w:t>King Tutankhamun</w:t>
      </w:r>
      <w:r w:rsidRPr="008C08EB">
        <w:rPr>
          <w:rFonts w:asciiTheme="majorBidi" w:hAnsiTheme="majorBidi" w:cstheme="majorBidi"/>
        </w:rPr>
        <w:t xml:space="preserve"> who directs users with hand gestures. The virtual guide is scaled in the MR environment to match the </w:t>
      </w:r>
      <w:proofErr w:type="spellStart"/>
      <w:r w:rsidRPr="008C08EB">
        <w:rPr>
          <w:rFonts w:asciiTheme="majorBidi" w:hAnsiTheme="majorBidi" w:cstheme="majorBidi"/>
        </w:rPr>
        <w:t>physicalities</w:t>
      </w:r>
      <w:proofErr w:type="spellEnd"/>
      <w:r w:rsidRPr="008C08EB">
        <w:rPr>
          <w:rFonts w:asciiTheme="majorBidi" w:hAnsiTheme="majorBidi" w:cstheme="majorBidi"/>
        </w:rPr>
        <w:t xml:space="preserve"> of a </w:t>
      </w:r>
      <w:r w:rsidR="00D22FB5" w:rsidRPr="008C08EB">
        <w:rPr>
          <w:rFonts w:asciiTheme="majorBidi" w:hAnsiTheme="majorBidi" w:cstheme="majorBidi"/>
        </w:rPr>
        <w:t>life-size</w:t>
      </w:r>
      <w:r w:rsidRPr="008C08EB">
        <w:rPr>
          <w:rFonts w:asciiTheme="majorBidi" w:hAnsiTheme="majorBidi" w:cstheme="majorBidi"/>
        </w:rPr>
        <w:t xml:space="preserve"> human guide. This process creates a greater</w:t>
      </w:r>
      <w:r w:rsidR="00F721D2" w:rsidRPr="008C08EB">
        <w:rPr>
          <w:rFonts w:asciiTheme="majorBidi" w:hAnsiTheme="majorBidi" w:cstheme="majorBidi"/>
        </w:rPr>
        <w:t xml:space="preserve"> naturalistic</w:t>
      </w:r>
      <w:r w:rsidRPr="008C08EB">
        <w:rPr>
          <w:rFonts w:asciiTheme="majorBidi" w:hAnsiTheme="majorBidi" w:cstheme="majorBidi"/>
        </w:rPr>
        <w:t xml:space="preserve"> interaction to converse</w:t>
      </w:r>
      <w:r w:rsidR="00F721D2" w:rsidRPr="008C08EB">
        <w:rPr>
          <w:rFonts w:asciiTheme="majorBidi" w:hAnsiTheme="majorBidi" w:cstheme="majorBidi"/>
        </w:rPr>
        <w:t xml:space="preserve"> contextual information</w:t>
      </w:r>
      <w:r w:rsidR="00665E5C" w:rsidRPr="008C08EB">
        <w:rPr>
          <w:rFonts w:asciiTheme="majorBidi" w:hAnsiTheme="majorBidi" w:cstheme="majorBidi"/>
        </w:rPr>
        <w:t xml:space="preserve">. </w:t>
      </w:r>
      <w:r w:rsidR="00F721D2" w:rsidRPr="008C08EB">
        <w:rPr>
          <w:rFonts w:asciiTheme="majorBidi" w:hAnsiTheme="majorBidi" w:cstheme="majorBidi"/>
        </w:rPr>
        <w:t>The virtual guide is customisable permitting the user to configure the audio and visual content.</w:t>
      </w:r>
    </w:p>
    <w:p w14:paraId="66DBD531" w14:textId="5091B726" w:rsidR="00665E5C" w:rsidRPr="008C08EB" w:rsidRDefault="00665E5C" w:rsidP="00A01A44">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Function 3</w:t>
      </w:r>
      <w:r w:rsidRPr="008C08EB">
        <w:rPr>
          <w:rFonts w:asciiTheme="majorBidi" w:hAnsiTheme="majorBidi" w:cstheme="majorBidi"/>
          <w:lang w:val="en-GB"/>
        </w:rPr>
        <w:t xml:space="preserve">: </w:t>
      </w:r>
      <w:r w:rsidRPr="008C08EB">
        <w:rPr>
          <w:rFonts w:asciiTheme="majorBidi" w:hAnsiTheme="majorBidi" w:cstheme="majorBidi"/>
          <w:u w:val="single"/>
          <w:lang w:val="en-GB"/>
        </w:rPr>
        <w:t>Script text</w:t>
      </w:r>
      <w:r w:rsidRPr="008C08EB">
        <w:rPr>
          <w:rFonts w:asciiTheme="majorBidi" w:hAnsiTheme="majorBidi" w:cstheme="majorBidi"/>
          <w:lang w:val="en-GB"/>
        </w:rPr>
        <w:t xml:space="preserve"> – Category: Guidance</w:t>
      </w:r>
    </w:p>
    <w:p w14:paraId="0E12B77A" w14:textId="544E6BF0" w:rsidR="00BC0F5B" w:rsidRPr="008C08EB" w:rsidRDefault="00AC28FF" w:rsidP="00A01A44">
      <w:pPr>
        <w:pStyle w:val="MYPHDTEXT0"/>
        <w:spacing w:before="120" w:after="120" w:line="276" w:lineRule="auto"/>
        <w:rPr>
          <w:rFonts w:asciiTheme="majorBidi" w:hAnsiTheme="majorBidi" w:cstheme="majorBidi"/>
          <w:kern w:val="0"/>
          <w:lang w:val="en-GB"/>
        </w:rPr>
      </w:pPr>
      <w:r w:rsidRPr="008C08EB">
        <w:rPr>
          <w:rFonts w:asciiTheme="majorBidi" w:hAnsiTheme="majorBidi" w:cstheme="majorBidi"/>
          <w:kern w:val="0"/>
          <w:lang w:val="en-GB"/>
        </w:rPr>
        <w:t>V</w:t>
      </w:r>
      <w:r w:rsidR="00665E5C" w:rsidRPr="008C08EB">
        <w:rPr>
          <w:rFonts w:asciiTheme="majorBidi" w:hAnsiTheme="majorBidi" w:cstheme="majorBidi"/>
          <w:kern w:val="0"/>
          <w:lang w:val="en-GB"/>
        </w:rPr>
        <w:t>isitors who cannot hear the storytelling nar</w:t>
      </w:r>
      <w:r w:rsidRPr="008C08EB">
        <w:rPr>
          <w:rFonts w:asciiTheme="majorBidi" w:hAnsiTheme="majorBidi" w:cstheme="majorBidi"/>
          <w:kern w:val="0"/>
          <w:lang w:val="en-GB"/>
        </w:rPr>
        <w:t>rations of the virtual guide can access subtitles. This function</w:t>
      </w:r>
      <w:r w:rsidR="00665E5C" w:rsidRPr="008C08EB">
        <w:rPr>
          <w:rFonts w:asciiTheme="majorBidi" w:hAnsiTheme="majorBidi" w:cstheme="majorBidi"/>
          <w:kern w:val="0"/>
          <w:lang w:val="en-GB"/>
        </w:rPr>
        <w:t xml:space="preserve"> allo</w:t>
      </w:r>
      <w:r w:rsidRPr="008C08EB">
        <w:rPr>
          <w:rFonts w:asciiTheme="majorBidi" w:hAnsiTheme="majorBidi" w:cstheme="majorBidi"/>
          <w:kern w:val="0"/>
          <w:lang w:val="en-GB"/>
        </w:rPr>
        <w:t>ws visitors to catch up with</w:t>
      </w:r>
      <w:r w:rsidR="00665E5C" w:rsidRPr="008C08EB">
        <w:rPr>
          <w:rFonts w:asciiTheme="majorBidi" w:hAnsiTheme="majorBidi" w:cstheme="majorBidi"/>
          <w:kern w:val="0"/>
          <w:lang w:val="en-GB"/>
        </w:rPr>
        <w:t xml:space="preserve"> </w:t>
      </w:r>
      <w:r w:rsidRPr="008C08EB">
        <w:rPr>
          <w:rFonts w:asciiTheme="majorBidi" w:hAnsiTheme="majorBidi" w:cstheme="majorBidi"/>
          <w:kern w:val="0"/>
          <w:lang w:val="en-GB"/>
        </w:rPr>
        <w:t xml:space="preserve">an </w:t>
      </w:r>
      <w:r w:rsidR="00665E5C" w:rsidRPr="008C08EB">
        <w:rPr>
          <w:rFonts w:asciiTheme="majorBidi" w:hAnsiTheme="majorBidi" w:cstheme="majorBidi"/>
          <w:kern w:val="0"/>
          <w:lang w:val="en-GB"/>
        </w:rPr>
        <w:t xml:space="preserve">ongoing explanation if </w:t>
      </w:r>
      <w:r w:rsidRPr="008C08EB">
        <w:rPr>
          <w:rFonts w:asciiTheme="majorBidi" w:hAnsiTheme="majorBidi" w:cstheme="majorBidi"/>
          <w:kern w:val="0"/>
          <w:lang w:val="en-GB"/>
        </w:rPr>
        <w:t xml:space="preserve">disrupted and access </w:t>
      </w:r>
      <w:r w:rsidR="00096785" w:rsidRPr="008C08EB">
        <w:rPr>
          <w:rFonts w:asciiTheme="majorBidi" w:hAnsiTheme="majorBidi" w:cstheme="majorBidi"/>
          <w:kern w:val="0"/>
          <w:lang w:val="en-GB"/>
        </w:rPr>
        <w:t>information displayed on</w:t>
      </w:r>
      <w:r w:rsidR="00665E5C" w:rsidRPr="008C08EB">
        <w:rPr>
          <w:rFonts w:asciiTheme="majorBidi" w:hAnsiTheme="majorBidi" w:cstheme="majorBidi"/>
          <w:kern w:val="0"/>
          <w:lang w:val="en-GB"/>
        </w:rPr>
        <w:t xml:space="preserve"> </w:t>
      </w:r>
      <w:r w:rsidRPr="008C08EB">
        <w:rPr>
          <w:rFonts w:asciiTheme="majorBidi" w:hAnsiTheme="majorBidi" w:cstheme="majorBidi"/>
          <w:kern w:val="0"/>
          <w:lang w:val="en-GB"/>
        </w:rPr>
        <w:t xml:space="preserve">exhibit tags and </w:t>
      </w:r>
      <w:r w:rsidR="00665E5C" w:rsidRPr="008C08EB">
        <w:rPr>
          <w:rFonts w:asciiTheme="majorBidi" w:hAnsiTheme="majorBidi" w:cstheme="majorBidi"/>
          <w:kern w:val="0"/>
          <w:lang w:val="en-GB"/>
        </w:rPr>
        <w:t>label</w:t>
      </w:r>
      <w:r w:rsidRPr="008C08EB">
        <w:rPr>
          <w:rFonts w:asciiTheme="majorBidi" w:hAnsiTheme="majorBidi" w:cstheme="majorBidi"/>
          <w:kern w:val="0"/>
          <w:lang w:val="en-GB"/>
        </w:rPr>
        <w:t>s</w:t>
      </w:r>
      <w:r w:rsidR="00665E5C" w:rsidRPr="008C08EB">
        <w:rPr>
          <w:rFonts w:asciiTheme="majorBidi" w:hAnsiTheme="majorBidi" w:cstheme="majorBidi"/>
          <w:kern w:val="0"/>
          <w:lang w:val="en-GB"/>
        </w:rPr>
        <w:t>.</w:t>
      </w:r>
    </w:p>
    <w:p w14:paraId="427B7AB3" w14:textId="21EC27D0" w:rsidR="003E1FD3" w:rsidRPr="008C08EB" w:rsidRDefault="00301888" w:rsidP="00301888">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 xml:space="preserve">Function </w:t>
      </w:r>
      <w:r w:rsidR="00005F14" w:rsidRPr="008C08EB">
        <w:rPr>
          <w:rFonts w:asciiTheme="majorBidi" w:hAnsiTheme="majorBidi" w:cstheme="majorBidi"/>
          <w:b/>
          <w:bCs/>
          <w:lang w:val="en-GB"/>
        </w:rPr>
        <w:t>4</w:t>
      </w:r>
      <w:r w:rsidR="003E1FD3" w:rsidRPr="008C08EB">
        <w:rPr>
          <w:rFonts w:asciiTheme="majorBidi" w:hAnsiTheme="majorBidi" w:cstheme="majorBidi"/>
          <w:lang w:val="en-GB"/>
        </w:rPr>
        <w:t xml:space="preserve">: </w:t>
      </w:r>
      <w:r w:rsidR="003E1FD3" w:rsidRPr="008C08EB">
        <w:rPr>
          <w:rStyle w:val="Heading4Char"/>
          <w:rFonts w:asciiTheme="majorBidi" w:hAnsiTheme="majorBidi"/>
          <w:lang w:val="en-GB"/>
        </w:rPr>
        <w:t>Audio narration</w:t>
      </w:r>
      <w:r w:rsidR="003E1FD3"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003E1FD3" w:rsidRPr="008C08EB">
        <w:rPr>
          <w:rFonts w:asciiTheme="majorBidi" w:hAnsiTheme="majorBidi" w:cstheme="majorBidi"/>
          <w:lang w:val="en-GB"/>
        </w:rPr>
        <w:t xml:space="preserve"> Guidance</w:t>
      </w:r>
    </w:p>
    <w:p w14:paraId="50ADE71F" w14:textId="6C6721FC" w:rsidR="00096785" w:rsidRPr="008C08EB" w:rsidRDefault="00005F14" w:rsidP="00A01A44">
      <w:pPr>
        <w:pStyle w:val="MYPHDTEXT0"/>
        <w:spacing w:before="120" w:after="120" w:line="276" w:lineRule="auto"/>
        <w:rPr>
          <w:rFonts w:asciiTheme="majorBidi" w:hAnsiTheme="majorBidi" w:cstheme="majorBidi"/>
          <w:lang w:val="en-GB"/>
        </w:rPr>
      </w:pPr>
      <w:r w:rsidRPr="008C08EB">
        <w:rPr>
          <w:rFonts w:asciiTheme="majorBidi" w:hAnsiTheme="majorBidi" w:cstheme="majorBidi"/>
          <w:lang w:val="en-GB"/>
        </w:rPr>
        <w:t xml:space="preserve">Audio </w:t>
      </w:r>
      <w:r w:rsidR="00096785" w:rsidRPr="008C08EB">
        <w:rPr>
          <w:rFonts w:asciiTheme="majorBidi" w:hAnsiTheme="majorBidi" w:cstheme="majorBidi"/>
          <w:lang w:val="en-GB"/>
        </w:rPr>
        <w:t>narration</w:t>
      </w:r>
      <w:r w:rsidRPr="008C08EB">
        <w:rPr>
          <w:rFonts w:asciiTheme="majorBidi" w:hAnsiTheme="majorBidi" w:cstheme="majorBidi"/>
          <w:lang w:val="en-GB"/>
        </w:rPr>
        <w:t xml:space="preserve"> produced from academic references synchroni</w:t>
      </w:r>
      <w:r w:rsidR="00757FF0" w:rsidRPr="008C08EB">
        <w:rPr>
          <w:rFonts w:asciiTheme="majorBidi" w:hAnsiTheme="majorBidi" w:cstheme="majorBidi"/>
          <w:lang w:val="en-GB"/>
        </w:rPr>
        <w:t>s</w:t>
      </w:r>
      <w:r w:rsidRPr="008C08EB">
        <w:rPr>
          <w:rFonts w:asciiTheme="majorBidi" w:hAnsiTheme="majorBidi" w:cstheme="majorBidi"/>
          <w:lang w:val="en-GB"/>
        </w:rPr>
        <w:t>ed</w:t>
      </w:r>
      <w:r w:rsidR="00096785" w:rsidRPr="008C08EB">
        <w:rPr>
          <w:rFonts w:asciiTheme="majorBidi" w:hAnsiTheme="majorBidi" w:cstheme="majorBidi"/>
          <w:lang w:val="en-GB"/>
        </w:rPr>
        <w:t xml:space="preserve"> with animated displays</w:t>
      </w:r>
      <w:r w:rsidRPr="008C08EB">
        <w:rPr>
          <w:rFonts w:asciiTheme="majorBidi" w:hAnsiTheme="majorBidi" w:cstheme="majorBidi"/>
          <w:lang w:val="en-GB"/>
        </w:rPr>
        <w:t xml:space="preserve"> </w:t>
      </w:r>
      <w:r w:rsidR="00096785" w:rsidRPr="008C08EB">
        <w:rPr>
          <w:rFonts w:asciiTheme="majorBidi" w:hAnsiTheme="majorBidi" w:cstheme="majorBidi"/>
          <w:lang w:val="en-GB"/>
        </w:rPr>
        <w:t>encapsulates the</w:t>
      </w:r>
      <w:r w:rsidRPr="008C08EB">
        <w:rPr>
          <w:rFonts w:asciiTheme="majorBidi" w:hAnsiTheme="majorBidi" w:cstheme="majorBidi"/>
          <w:lang w:val="en-GB"/>
        </w:rPr>
        <w:t xml:space="preserve"> essence of museum guidance,</w:t>
      </w:r>
      <w:r w:rsidR="00096785" w:rsidRPr="008C08EB">
        <w:rPr>
          <w:rFonts w:asciiTheme="majorBidi" w:hAnsiTheme="majorBidi" w:cstheme="majorBidi"/>
          <w:lang w:val="en-GB"/>
        </w:rPr>
        <w:t xml:space="preserve"> allowing users to listen</w:t>
      </w:r>
      <w:r w:rsidRPr="008C08EB">
        <w:rPr>
          <w:rFonts w:asciiTheme="majorBidi" w:hAnsiTheme="majorBidi" w:cstheme="majorBidi"/>
          <w:lang w:val="en-GB"/>
        </w:rPr>
        <w:t xml:space="preserve"> and look at the antique simultaneously. </w:t>
      </w:r>
      <w:r w:rsidR="00096785" w:rsidRPr="008C08EB">
        <w:rPr>
          <w:rFonts w:asciiTheme="majorBidi" w:hAnsiTheme="majorBidi" w:cstheme="majorBidi"/>
          <w:lang w:val="en-GB"/>
        </w:rPr>
        <w:t>This process address</w:t>
      </w:r>
      <w:r w:rsidR="00663AA6" w:rsidRPr="008C08EB">
        <w:rPr>
          <w:rFonts w:asciiTheme="majorBidi" w:hAnsiTheme="majorBidi" w:cstheme="majorBidi"/>
          <w:lang w:val="en-GB"/>
        </w:rPr>
        <w:t>es</w:t>
      </w:r>
      <w:r w:rsidR="00096785" w:rsidRPr="008C08EB">
        <w:rPr>
          <w:rFonts w:asciiTheme="majorBidi" w:hAnsiTheme="majorBidi" w:cstheme="majorBidi"/>
          <w:lang w:val="en-GB"/>
        </w:rPr>
        <w:t xml:space="preserve"> one of the key user behaviours outlined in the literate review concerning group </w:t>
      </w:r>
      <w:r w:rsidR="00D22FB5" w:rsidRPr="008C08EB">
        <w:rPr>
          <w:rFonts w:asciiTheme="majorBidi" w:hAnsiTheme="majorBidi" w:cstheme="majorBidi"/>
          <w:lang w:val="en-GB"/>
        </w:rPr>
        <w:t>visitors’</w:t>
      </w:r>
      <w:r w:rsidR="00096785" w:rsidRPr="008C08EB">
        <w:rPr>
          <w:rFonts w:asciiTheme="majorBidi" w:hAnsiTheme="majorBidi" w:cstheme="majorBidi"/>
          <w:lang w:val="en-GB"/>
        </w:rPr>
        <w:t xml:space="preserve"> ready labels aloud. </w:t>
      </w:r>
    </w:p>
    <w:p w14:paraId="3AE43723" w14:textId="15250714" w:rsidR="003E1FD3" w:rsidRPr="008C08EB" w:rsidRDefault="00301888" w:rsidP="00301888">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 xml:space="preserve">Function </w:t>
      </w:r>
      <w:r w:rsidR="00005F14" w:rsidRPr="008C08EB">
        <w:rPr>
          <w:rFonts w:asciiTheme="majorBidi" w:hAnsiTheme="majorBidi" w:cstheme="majorBidi"/>
          <w:b/>
          <w:bCs/>
          <w:lang w:val="en-GB"/>
        </w:rPr>
        <w:t>5</w:t>
      </w:r>
      <w:r w:rsidR="003E1FD3" w:rsidRPr="008C08EB">
        <w:rPr>
          <w:rFonts w:asciiTheme="majorBidi" w:hAnsiTheme="majorBidi" w:cstheme="majorBidi"/>
          <w:lang w:val="en-GB"/>
        </w:rPr>
        <w:t xml:space="preserve">: </w:t>
      </w:r>
      <w:r w:rsidR="003E1FD3" w:rsidRPr="008C08EB">
        <w:rPr>
          <w:rStyle w:val="Heading4Char"/>
          <w:rFonts w:asciiTheme="majorBidi" w:hAnsiTheme="majorBidi"/>
          <w:lang w:val="en-GB"/>
        </w:rPr>
        <w:t>Air tap/ Hand interactions</w:t>
      </w:r>
      <w:r w:rsidR="003E1FD3"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003E1FD3" w:rsidRPr="008C08EB">
        <w:rPr>
          <w:rFonts w:asciiTheme="majorBidi" w:hAnsiTheme="majorBidi" w:cstheme="majorBidi"/>
          <w:lang w:val="en-GB"/>
        </w:rPr>
        <w:t xml:space="preserve"> Interaction</w:t>
      </w:r>
    </w:p>
    <w:p w14:paraId="13B20585" w14:textId="277B2558" w:rsidR="0095634C" w:rsidRPr="008C08EB" w:rsidRDefault="0095634C" w:rsidP="00A01A44">
      <w:pPr>
        <w:pStyle w:val="MYPHDTEXT0"/>
        <w:spacing w:before="120" w:after="120" w:line="276" w:lineRule="auto"/>
        <w:rPr>
          <w:rFonts w:asciiTheme="majorBidi" w:hAnsiTheme="majorBidi" w:cstheme="majorBidi"/>
          <w:lang w:val="en-GB"/>
        </w:rPr>
      </w:pPr>
      <w:r w:rsidRPr="008C08EB">
        <w:rPr>
          <w:rFonts w:asciiTheme="majorBidi" w:hAnsiTheme="majorBidi" w:cstheme="majorBidi"/>
          <w:lang w:val="en-GB"/>
        </w:rPr>
        <w:t xml:space="preserve">Interaction by hand gestures such as air tapping is possible in several ways: moving between scenes, revealing item’s images, revealing item’s script text, using the User Interface (UI) navigation buttons, and spinning or rotating the virtual replica of the item. Interactions can boost the level of engagement with visitors. As long as the user keeps interacting with the system, it means the information continues to feed into the user. </w:t>
      </w:r>
    </w:p>
    <w:p w14:paraId="77045993" w14:textId="0D4DB765" w:rsidR="005262B4" w:rsidRPr="008C08EB" w:rsidRDefault="007864FA"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 xml:space="preserve">Function </w:t>
      </w:r>
      <w:r w:rsidR="0095634C" w:rsidRPr="008C08EB">
        <w:rPr>
          <w:rFonts w:asciiTheme="majorBidi" w:hAnsiTheme="majorBidi" w:cstheme="majorBidi"/>
          <w:b/>
          <w:bCs/>
          <w:lang w:val="en-GB"/>
        </w:rPr>
        <w:t>6</w:t>
      </w:r>
      <w:r w:rsidR="005262B4" w:rsidRPr="008C08EB">
        <w:rPr>
          <w:rFonts w:asciiTheme="majorBidi" w:hAnsiTheme="majorBidi" w:cstheme="majorBidi"/>
          <w:lang w:val="en-GB"/>
        </w:rPr>
        <w:t xml:space="preserve">: </w:t>
      </w:r>
      <w:r w:rsidR="005262B4" w:rsidRPr="008C08EB">
        <w:rPr>
          <w:rStyle w:val="Heading4Char"/>
          <w:rFonts w:asciiTheme="majorBidi" w:hAnsiTheme="majorBidi"/>
          <w:lang w:val="en-GB"/>
        </w:rPr>
        <w:t>Knowledge scale game</w:t>
      </w:r>
      <w:r w:rsidR="005262B4"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005262B4" w:rsidRPr="008C08EB">
        <w:rPr>
          <w:rFonts w:asciiTheme="majorBidi" w:hAnsiTheme="majorBidi" w:cstheme="majorBidi"/>
          <w:lang w:val="en-GB"/>
        </w:rPr>
        <w:t xml:space="preserve"> Interaction</w:t>
      </w:r>
    </w:p>
    <w:p w14:paraId="6AA596A5" w14:textId="07080887" w:rsidR="00E75C1E" w:rsidRPr="008C08EB" w:rsidRDefault="00663AA6" w:rsidP="00A01A44">
      <w:pPr>
        <w:pStyle w:val="MYPHDTEXT0"/>
        <w:spacing w:before="120" w:after="120" w:line="276" w:lineRule="auto"/>
        <w:rPr>
          <w:rFonts w:asciiTheme="majorBidi" w:hAnsiTheme="majorBidi" w:cstheme="majorBidi"/>
          <w:lang w:val="en-GB"/>
        </w:rPr>
      </w:pPr>
      <w:r w:rsidRPr="008C08EB">
        <w:rPr>
          <w:rFonts w:asciiTheme="majorBidi" w:hAnsiTheme="majorBidi" w:cstheme="majorBidi"/>
          <w:lang w:val="en-GB"/>
        </w:rPr>
        <w:t>The MuseumEye application incorporates an</w:t>
      </w:r>
      <w:r w:rsidR="0095634C" w:rsidRPr="008C08EB">
        <w:rPr>
          <w:rFonts w:asciiTheme="majorBidi" w:hAnsiTheme="majorBidi" w:cstheme="majorBidi"/>
          <w:lang w:val="en-GB"/>
        </w:rPr>
        <w:t xml:space="preserve"> interactive </w:t>
      </w:r>
      <w:r w:rsidRPr="008C08EB">
        <w:rPr>
          <w:rFonts w:asciiTheme="majorBidi" w:hAnsiTheme="majorBidi" w:cstheme="majorBidi"/>
          <w:lang w:val="en-GB"/>
        </w:rPr>
        <w:t>game for discovering further information about specific</w:t>
      </w:r>
      <w:r w:rsidR="0095634C" w:rsidRPr="008C08EB">
        <w:rPr>
          <w:rFonts w:asciiTheme="majorBidi" w:hAnsiTheme="majorBidi" w:cstheme="majorBidi"/>
          <w:lang w:val="en-GB"/>
        </w:rPr>
        <w:t xml:space="preserve"> </w:t>
      </w:r>
      <w:commentRangeStart w:id="6"/>
      <w:r w:rsidR="0095634C" w:rsidRPr="008C08EB">
        <w:rPr>
          <w:rFonts w:asciiTheme="majorBidi" w:hAnsiTheme="majorBidi" w:cstheme="majorBidi"/>
          <w:lang w:val="en-GB"/>
        </w:rPr>
        <w:t>antique</w:t>
      </w:r>
      <w:r w:rsidR="009E013C" w:rsidRPr="008C08EB">
        <w:rPr>
          <w:rFonts w:asciiTheme="majorBidi" w:hAnsiTheme="majorBidi" w:cstheme="majorBidi"/>
          <w:lang w:val="en-GB"/>
        </w:rPr>
        <w:t>s</w:t>
      </w:r>
      <w:commentRangeEnd w:id="6"/>
      <w:r w:rsidR="009E013C" w:rsidRPr="008C08EB">
        <w:rPr>
          <w:rStyle w:val="CommentReference"/>
          <w:rFonts w:ascii="Times New Roman" w:hAnsi="Times New Roman" w:cstheme="minorBidi"/>
          <w:kern w:val="0"/>
          <w:lang w:val="en-GB"/>
        </w:rPr>
        <w:commentReference w:id="6"/>
      </w:r>
      <w:r w:rsidRPr="008C08EB">
        <w:rPr>
          <w:rFonts w:asciiTheme="majorBidi" w:hAnsiTheme="majorBidi" w:cstheme="majorBidi"/>
          <w:lang w:val="en-GB"/>
        </w:rPr>
        <w:t xml:space="preserve">. Small interactive circles in proximity to the artefact trigger the gameplay </w:t>
      </w:r>
      <w:r w:rsidR="0095634C" w:rsidRPr="008C08EB">
        <w:rPr>
          <w:rFonts w:asciiTheme="majorBidi" w:hAnsiTheme="majorBidi" w:cstheme="majorBidi"/>
          <w:lang w:val="en-GB"/>
        </w:rPr>
        <w:t>in order to promote information retention by the visitor.</w:t>
      </w:r>
    </w:p>
    <w:p w14:paraId="3FB53B51" w14:textId="6F3965A1" w:rsidR="005262B4" w:rsidRPr="008C08EB" w:rsidRDefault="005262B4"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F</w:t>
      </w:r>
      <w:r w:rsidR="007864FA" w:rsidRPr="008C08EB">
        <w:rPr>
          <w:rFonts w:asciiTheme="majorBidi" w:hAnsiTheme="majorBidi" w:cstheme="majorBidi"/>
          <w:b/>
          <w:bCs/>
          <w:lang w:val="en-GB"/>
        </w:rPr>
        <w:t xml:space="preserve">unction </w:t>
      </w:r>
      <w:r w:rsidR="0095634C" w:rsidRPr="008C08EB">
        <w:rPr>
          <w:rFonts w:asciiTheme="majorBidi" w:hAnsiTheme="majorBidi" w:cstheme="majorBidi"/>
          <w:b/>
          <w:bCs/>
          <w:lang w:val="en-GB"/>
        </w:rPr>
        <w:t>7</w:t>
      </w:r>
      <w:r w:rsidRPr="008C08EB">
        <w:rPr>
          <w:rFonts w:asciiTheme="majorBidi" w:hAnsiTheme="majorBidi" w:cstheme="majorBidi"/>
          <w:lang w:val="en-GB"/>
        </w:rPr>
        <w:t xml:space="preserve">: </w:t>
      </w:r>
      <w:r w:rsidRPr="008C08EB">
        <w:rPr>
          <w:rStyle w:val="Heading4Char"/>
          <w:rFonts w:asciiTheme="majorBidi" w:hAnsiTheme="majorBidi"/>
          <w:lang w:val="en-GB"/>
        </w:rPr>
        <w:t>Scene portal points</w:t>
      </w:r>
      <w:r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Pr="008C08EB">
        <w:rPr>
          <w:rFonts w:asciiTheme="majorBidi" w:hAnsiTheme="majorBidi" w:cstheme="majorBidi"/>
          <w:lang w:val="en-GB"/>
        </w:rPr>
        <w:t xml:space="preserve"> Guidance</w:t>
      </w:r>
    </w:p>
    <w:p w14:paraId="5DCDFDD9" w14:textId="33F9751F" w:rsidR="005262B4" w:rsidRPr="008C08EB" w:rsidRDefault="00663AA6" w:rsidP="00A01A44">
      <w:pPr>
        <w:spacing w:before="120" w:after="120" w:line="276" w:lineRule="auto"/>
        <w:rPr>
          <w:rFonts w:asciiTheme="majorBidi" w:hAnsiTheme="majorBidi" w:cstheme="majorBidi"/>
        </w:rPr>
      </w:pPr>
      <w:r w:rsidRPr="008C08EB">
        <w:rPr>
          <w:rFonts w:asciiTheme="majorBidi" w:hAnsiTheme="majorBidi" w:cstheme="majorBidi"/>
        </w:rPr>
        <w:t>A</w:t>
      </w:r>
      <w:r w:rsidR="007864FA" w:rsidRPr="008C08EB">
        <w:rPr>
          <w:rFonts w:asciiTheme="majorBidi" w:hAnsiTheme="majorBidi" w:cstheme="majorBidi"/>
        </w:rPr>
        <w:t xml:space="preserve"> </w:t>
      </w:r>
      <w:proofErr w:type="spellStart"/>
      <w:r w:rsidR="007864FA" w:rsidRPr="008C08EB">
        <w:rPr>
          <w:rFonts w:asciiTheme="majorBidi" w:hAnsiTheme="majorBidi" w:cstheme="majorBidi"/>
        </w:rPr>
        <w:t>geolocalis</w:t>
      </w:r>
      <w:r w:rsidR="0095634C" w:rsidRPr="008C08EB">
        <w:rPr>
          <w:rFonts w:asciiTheme="majorBidi" w:hAnsiTheme="majorBidi" w:cstheme="majorBidi"/>
        </w:rPr>
        <w:t>ation</w:t>
      </w:r>
      <w:proofErr w:type="spellEnd"/>
      <w:r w:rsidR="0095634C" w:rsidRPr="008C08EB">
        <w:rPr>
          <w:rFonts w:asciiTheme="majorBidi" w:hAnsiTheme="majorBidi" w:cstheme="majorBidi"/>
        </w:rPr>
        <w:t xml:space="preserve"> feature in</w:t>
      </w:r>
      <w:r w:rsidRPr="008C08EB">
        <w:rPr>
          <w:rFonts w:asciiTheme="majorBidi" w:hAnsiTheme="majorBidi" w:cstheme="majorBidi"/>
        </w:rPr>
        <w:t xml:space="preserve"> the</w:t>
      </w:r>
      <w:r w:rsidR="0095634C" w:rsidRPr="008C08EB">
        <w:rPr>
          <w:rFonts w:asciiTheme="majorBidi" w:hAnsiTheme="majorBidi" w:cstheme="majorBidi"/>
        </w:rPr>
        <w:t xml:space="preserve"> HoloLens </w:t>
      </w:r>
      <w:r w:rsidRPr="008C08EB">
        <w:rPr>
          <w:rFonts w:asciiTheme="majorBidi" w:hAnsiTheme="majorBidi" w:cstheme="majorBidi"/>
        </w:rPr>
        <w:t>creates s</w:t>
      </w:r>
      <w:r w:rsidR="0095634C" w:rsidRPr="008C08EB">
        <w:rPr>
          <w:rFonts w:asciiTheme="majorBidi" w:hAnsiTheme="majorBidi" w:cstheme="majorBidi"/>
        </w:rPr>
        <w:t xml:space="preserve">cene portals </w:t>
      </w:r>
      <w:r w:rsidRPr="008C08EB">
        <w:rPr>
          <w:rFonts w:asciiTheme="majorBidi" w:hAnsiTheme="majorBidi" w:cstheme="majorBidi"/>
        </w:rPr>
        <w:t>which are</w:t>
      </w:r>
      <w:r w:rsidR="0095634C" w:rsidRPr="008C08EB">
        <w:rPr>
          <w:rFonts w:asciiTheme="majorBidi" w:hAnsiTheme="majorBidi" w:cstheme="majorBidi"/>
        </w:rPr>
        <w:t xml:space="preserve"> interactive points placed next to each item </w:t>
      </w:r>
      <w:r w:rsidRPr="008C08EB">
        <w:rPr>
          <w:rFonts w:asciiTheme="majorBidi" w:hAnsiTheme="majorBidi" w:cstheme="majorBidi"/>
        </w:rPr>
        <w:t>registered by</w:t>
      </w:r>
      <w:r w:rsidR="0095634C" w:rsidRPr="008C08EB">
        <w:rPr>
          <w:rFonts w:asciiTheme="majorBidi" w:hAnsiTheme="majorBidi" w:cstheme="majorBidi"/>
        </w:rPr>
        <w:t xml:space="preserve"> the system. </w:t>
      </w:r>
      <w:r w:rsidRPr="008C08EB">
        <w:rPr>
          <w:rFonts w:asciiTheme="majorBidi" w:hAnsiTheme="majorBidi" w:cstheme="majorBidi"/>
        </w:rPr>
        <w:t>When the user focuses sensor registration to a particular artefact, the system prompts the user to move to the next relevant</w:t>
      </w:r>
      <w:r w:rsidR="0095634C" w:rsidRPr="008C08EB">
        <w:rPr>
          <w:rFonts w:asciiTheme="majorBidi" w:hAnsiTheme="majorBidi" w:cstheme="majorBidi"/>
        </w:rPr>
        <w:t xml:space="preserve"> item </w:t>
      </w:r>
      <w:r w:rsidRPr="008C08EB">
        <w:rPr>
          <w:rFonts w:asciiTheme="majorBidi" w:hAnsiTheme="majorBidi" w:cstheme="majorBidi"/>
        </w:rPr>
        <w:t>in that scene</w:t>
      </w:r>
      <w:r w:rsidR="0095634C" w:rsidRPr="008C08EB">
        <w:rPr>
          <w:rFonts w:asciiTheme="majorBidi" w:hAnsiTheme="majorBidi" w:cstheme="majorBidi"/>
        </w:rPr>
        <w:t xml:space="preserve">. </w:t>
      </w:r>
      <w:r w:rsidRPr="008C08EB">
        <w:rPr>
          <w:rFonts w:asciiTheme="majorBidi" w:hAnsiTheme="majorBidi" w:cstheme="majorBidi"/>
        </w:rPr>
        <w:t>This method allows the system to direct visitor groups in a structured way to stop overcrowding around popular exhibits. However, individual tour customisation allows</w:t>
      </w:r>
      <w:r w:rsidR="0095634C" w:rsidRPr="008C08EB">
        <w:rPr>
          <w:rFonts w:asciiTheme="majorBidi" w:hAnsiTheme="majorBidi" w:cstheme="majorBidi"/>
        </w:rPr>
        <w:t xml:space="preserve"> the user to have </w:t>
      </w:r>
      <w:r w:rsidR="00757FF0" w:rsidRPr="008C08EB">
        <w:rPr>
          <w:rFonts w:asciiTheme="majorBidi" w:hAnsiTheme="majorBidi" w:cstheme="majorBidi"/>
        </w:rPr>
        <w:t xml:space="preserve">the </w:t>
      </w:r>
      <w:r w:rsidR="0095634C" w:rsidRPr="008C08EB">
        <w:rPr>
          <w:rFonts w:asciiTheme="majorBidi" w:hAnsiTheme="majorBidi" w:cstheme="majorBidi"/>
        </w:rPr>
        <w:t xml:space="preserve">flexibility to access any scene </w:t>
      </w:r>
      <w:r w:rsidRPr="008C08EB">
        <w:rPr>
          <w:rFonts w:asciiTheme="majorBidi" w:hAnsiTheme="majorBidi" w:cstheme="majorBidi"/>
        </w:rPr>
        <w:t>and</w:t>
      </w:r>
      <w:r w:rsidR="0095634C" w:rsidRPr="008C08EB">
        <w:rPr>
          <w:rFonts w:asciiTheme="majorBidi" w:hAnsiTheme="majorBidi" w:cstheme="majorBidi"/>
        </w:rPr>
        <w:t xml:space="preserve"> take random scenarios of the designed tour</w:t>
      </w:r>
      <w:r w:rsidRPr="008C08EB">
        <w:rPr>
          <w:rFonts w:asciiTheme="majorBidi" w:hAnsiTheme="majorBidi" w:cstheme="majorBidi"/>
        </w:rPr>
        <w:t xml:space="preserve"> upon request</w:t>
      </w:r>
      <w:r w:rsidR="0095634C" w:rsidRPr="008C08EB">
        <w:rPr>
          <w:rFonts w:asciiTheme="majorBidi" w:hAnsiTheme="majorBidi" w:cstheme="majorBidi"/>
        </w:rPr>
        <w:t>.</w:t>
      </w:r>
    </w:p>
    <w:p w14:paraId="06EAC511" w14:textId="434F2D5F" w:rsidR="00221327" w:rsidRPr="008C08EB" w:rsidRDefault="00221327"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lastRenderedPageBreak/>
        <w:t xml:space="preserve">Function </w:t>
      </w:r>
      <w:r w:rsidR="0095634C" w:rsidRPr="008C08EB">
        <w:rPr>
          <w:rFonts w:asciiTheme="majorBidi" w:hAnsiTheme="majorBidi" w:cstheme="majorBidi"/>
          <w:b/>
          <w:bCs/>
          <w:lang w:val="en-GB"/>
        </w:rPr>
        <w:t>8</w:t>
      </w:r>
      <w:r w:rsidRPr="008C08EB">
        <w:rPr>
          <w:rFonts w:asciiTheme="majorBidi" w:hAnsiTheme="majorBidi" w:cstheme="majorBidi"/>
          <w:lang w:val="en-GB"/>
        </w:rPr>
        <w:t xml:space="preserve">: </w:t>
      </w:r>
      <w:r w:rsidRPr="008C08EB">
        <w:rPr>
          <w:rStyle w:val="Heading4Char"/>
          <w:rFonts w:asciiTheme="majorBidi" w:hAnsiTheme="majorBidi"/>
          <w:lang w:val="en-GB"/>
        </w:rPr>
        <w:t xml:space="preserve">Take </w:t>
      </w:r>
      <w:r w:rsidR="00757FF0" w:rsidRPr="008C08EB">
        <w:rPr>
          <w:rStyle w:val="Heading4Char"/>
          <w:rFonts w:asciiTheme="majorBidi" w:hAnsiTheme="majorBidi"/>
          <w:lang w:val="en-GB"/>
        </w:rPr>
        <w:t xml:space="preserve">a </w:t>
      </w:r>
      <w:r w:rsidRPr="008C08EB">
        <w:rPr>
          <w:rStyle w:val="Heading4Char"/>
          <w:rFonts w:asciiTheme="majorBidi" w:hAnsiTheme="majorBidi"/>
          <w:lang w:val="en-GB"/>
        </w:rPr>
        <w:t>photo</w:t>
      </w:r>
      <w:r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Pr="008C08EB">
        <w:rPr>
          <w:rFonts w:asciiTheme="majorBidi" w:hAnsiTheme="majorBidi" w:cstheme="majorBidi"/>
          <w:lang w:val="en-GB"/>
        </w:rPr>
        <w:t xml:space="preserve"> Communication</w:t>
      </w:r>
    </w:p>
    <w:p w14:paraId="40DA047B" w14:textId="21D3CD02" w:rsidR="00221327" w:rsidRPr="008C08EB" w:rsidRDefault="0095634C" w:rsidP="00A01A44">
      <w:pPr>
        <w:pStyle w:val="MYPHDTEXT0"/>
        <w:spacing w:before="120" w:after="120" w:line="276" w:lineRule="auto"/>
        <w:rPr>
          <w:rFonts w:asciiTheme="majorBidi" w:hAnsiTheme="majorBidi" w:cstheme="majorBidi"/>
          <w:szCs w:val="20"/>
          <w:lang w:val="en-GB"/>
        </w:rPr>
      </w:pPr>
      <w:r w:rsidRPr="008C08EB">
        <w:rPr>
          <w:rFonts w:asciiTheme="majorBidi" w:hAnsiTheme="majorBidi" w:cstheme="majorBidi"/>
          <w:szCs w:val="20"/>
          <w:lang w:val="en-GB"/>
        </w:rPr>
        <w:t xml:space="preserve">An instant </w:t>
      </w:r>
      <w:r w:rsidR="00B95018" w:rsidRPr="008C08EB">
        <w:rPr>
          <w:rFonts w:asciiTheme="majorBidi" w:hAnsiTheme="majorBidi" w:cstheme="majorBidi"/>
          <w:szCs w:val="20"/>
          <w:lang w:val="en-GB"/>
        </w:rPr>
        <w:t xml:space="preserve">photo </w:t>
      </w:r>
      <w:r w:rsidRPr="008C08EB">
        <w:rPr>
          <w:rFonts w:asciiTheme="majorBidi" w:hAnsiTheme="majorBidi" w:cstheme="majorBidi"/>
          <w:szCs w:val="20"/>
          <w:lang w:val="en-GB"/>
        </w:rPr>
        <w:t xml:space="preserve">function </w:t>
      </w:r>
      <w:r w:rsidR="00B95018" w:rsidRPr="008C08EB">
        <w:rPr>
          <w:rFonts w:asciiTheme="majorBidi" w:hAnsiTheme="majorBidi" w:cstheme="majorBidi"/>
          <w:szCs w:val="20"/>
          <w:lang w:val="en-GB"/>
        </w:rPr>
        <w:t>operates</w:t>
      </w:r>
      <w:r w:rsidRPr="008C08EB">
        <w:rPr>
          <w:rFonts w:asciiTheme="majorBidi" w:hAnsiTheme="majorBidi" w:cstheme="majorBidi"/>
          <w:szCs w:val="20"/>
          <w:lang w:val="en-GB"/>
        </w:rPr>
        <w:t xml:space="preserve"> by saying a </w:t>
      </w:r>
      <w:r w:rsidR="00B95018" w:rsidRPr="008C08EB">
        <w:rPr>
          <w:rFonts w:asciiTheme="majorBidi" w:hAnsiTheme="majorBidi" w:cstheme="majorBidi"/>
          <w:szCs w:val="20"/>
          <w:lang w:val="en-GB"/>
        </w:rPr>
        <w:t>specific word</w:t>
      </w:r>
      <w:r w:rsidRPr="008C08EB">
        <w:rPr>
          <w:rFonts w:asciiTheme="majorBidi" w:hAnsiTheme="majorBidi" w:cstheme="majorBidi"/>
          <w:szCs w:val="20"/>
          <w:lang w:val="en-GB"/>
        </w:rPr>
        <w:t xml:space="preserve"> to capture and share what </w:t>
      </w:r>
      <w:r w:rsidR="00B95018" w:rsidRPr="008C08EB">
        <w:rPr>
          <w:rFonts w:asciiTheme="majorBidi" w:hAnsiTheme="majorBidi" w:cstheme="majorBidi"/>
          <w:szCs w:val="20"/>
          <w:lang w:val="en-GB"/>
        </w:rPr>
        <w:t>the user can</w:t>
      </w:r>
      <w:r w:rsidRPr="008C08EB">
        <w:rPr>
          <w:rFonts w:asciiTheme="majorBidi" w:hAnsiTheme="majorBidi" w:cstheme="majorBidi"/>
          <w:szCs w:val="20"/>
          <w:lang w:val="en-GB"/>
        </w:rPr>
        <w:t xml:space="preserve"> see with others. </w:t>
      </w:r>
      <w:r w:rsidR="00B95018" w:rsidRPr="008C08EB">
        <w:rPr>
          <w:rFonts w:asciiTheme="majorBidi" w:hAnsiTheme="majorBidi" w:cstheme="majorBidi"/>
          <w:szCs w:val="20"/>
          <w:lang w:val="en-GB"/>
        </w:rPr>
        <w:t>This function</w:t>
      </w:r>
      <w:r w:rsidRPr="008C08EB">
        <w:rPr>
          <w:rFonts w:asciiTheme="majorBidi" w:hAnsiTheme="majorBidi" w:cstheme="majorBidi"/>
          <w:szCs w:val="20"/>
          <w:lang w:val="en-GB"/>
        </w:rPr>
        <w:t xml:space="preserve"> is a response to the museum </w:t>
      </w:r>
      <w:r w:rsidR="00B95018" w:rsidRPr="008C08EB">
        <w:rPr>
          <w:rFonts w:asciiTheme="majorBidi" w:hAnsiTheme="majorBidi" w:cstheme="majorBidi"/>
          <w:szCs w:val="20"/>
          <w:lang w:val="en-GB"/>
        </w:rPr>
        <w:t>visitors’ performance patterns and</w:t>
      </w:r>
      <w:r w:rsidRPr="008C08EB">
        <w:rPr>
          <w:rFonts w:asciiTheme="majorBidi" w:hAnsiTheme="majorBidi" w:cstheme="majorBidi"/>
          <w:szCs w:val="20"/>
          <w:lang w:val="en-GB"/>
        </w:rPr>
        <w:t xml:space="preserve"> the ten</w:t>
      </w:r>
      <w:r w:rsidR="00B95018" w:rsidRPr="008C08EB">
        <w:rPr>
          <w:rFonts w:asciiTheme="majorBidi" w:hAnsiTheme="majorBidi" w:cstheme="majorBidi"/>
          <w:szCs w:val="20"/>
          <w:lang w:val="en-GB"/>
        </w:rPr>
        <w:t>dency to take photos during tours</w:t>
      </w:r>
      <w:r w:rsidRPr="008C08EB">
        <w:rPr>
          <w:rFonts w:asciiTheme="majorBidi" w:hAnsiTheme="majorBidi" w:cstheme="majorBidi"/>
          <w:szCs w:val="20"/>
          <w:lang w:val="en-GB"/>
        </w:rPr>
        <w:t>.</w:t>
      </w:r>
      <w:r w:rsidR="00B95018" w:rsidRPr="008C08EB">
        <w:rPr>
          <w:rFonts w:asciiTheme="majorBidi" w:hAnsiTheme="majorBidi" w:cstheme="majorBidi"/>
          <w:szCs w:val="20"/>
          <w:lang w:val="en-GB"/>
        </w:rPr>
        <w:t xml:space="preserve"> </w:t>
      </w:r>
    </w:p>
    <w:p w14:paraId="75B61000" w14:textId="671E0884" w:rsidR="00221327" w:rsidRPr="008C08EB" w:rsidRDefault="00221327"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 xml:space="preserve">Function </w:t>
      </w:r>
      <w:r w:rsidR="0095634C" w:rsidRPr="008C08EB">
        <w:rPr>
          <w:rFonts w:asciiTheme="majorBidi" w:hAnsiTheme="majorBidi" w:cstheme="majorBidi"/>
          <w:b/>
          <w:bCs/>
          <w:lang w:val="en-GB"/>
        </w:rPr>
        <w:t>9</w:t>
      </w:r>
      <w:r w:rsidRPr="008C08EB">
        <w:rPr>
          <w:rFonts w:asciiTheme="majorBidi" w:hAnsiTheme="majorBidi" w:cstheme="majorBidi"/>
          <w:lang w:val="en-GB"/>
        </w:rPr>
        <w:t xml:space="preserve">: </w:t>
      </w:r>
      <w:r w:rsidRPr="008C08EB">
        <w:rPr>
          <w:rStyle w:val="Heading4Char"/>
          <w:rFonts w:asciiTheme="majorBidi" w:hAnsiTheme="majorBidi"/>
          <w:lang w:val="en-GB"/>
        </w:rPr>
        <w:t>Collaborative shared experience</w:t>
      </w:r>
      <w:r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Pr="008C08EB">
        <w:rPr>
          <w:rFonts w:asciiTheme="majorBidi" w:hAnsiTheme="majorBidi" w:cstheme="majorBidi"/>
          <w:lang w:val="en-GB"/>
        </w:rPr>
        <w:t xml:space="preserve"> Communication</w:t>
      </w:r>
    </w:p>
    <w:p w14:paraId="352208BD" w14:textId="488FE61F" w:rsidR="00221327" w:rsidRPr="008C08EB" w:rsidRDefault="00F219AA" w:rsidP="00A01A44">
      <w:pPr>
        <w:pStyle w:val="MYPHDTEXT0"/>
        <w:spacing w:before="120" w:after="120" w:line="276" w:lineRule="auto"/>
        <w:rPr>
          <w:rFonts w:asciiTheme="majorBidi" w:hAnsiTheme="majorBidi" w:cstheme="majorBidi"/>
          <w:szCs w:val="20"/>
          <w:lang w:val="en-GB"/>
        </w:rPr>
      </w:pPr>
      <w:r w:rsidRPr="008C08EB">
        <w:rPr>
          <w:rFonts w:asciiTheme="majorBidi" w:hAnsiTheme="majorBidi" w:cstheme="majorBidi"/>
          <w:szCs w:val="20"/>
          <w:lang w:val="en-GB"/>
        </w:rPr>
        <w:t>The</w:t>
      </w:r>
      <w:r w:rsidR="0095634C" w:rsidRPr="008C08EB">
        <w:rPr>
          <w:rFonts w:asciiTheme="majorBidi" w:hAnsiTheme="majorBidi" w:cstheme="majorBidi"/>
          <w:szCs w:val="20"/>
          <w:lang w:val="en-GB"/>
        </w:rPr>
        <w:t xml:space="preserve"> HoloLens is a collaborative experience, which means all interactions are </w:t>
      </w:r>
      <w:r w:rsidRPr="008C08EB">
        <w:rPr>
          <w:rFonts w:asciiTheme="majorBidi" w:hAnsiTheme="majorBidi" w:cstheme="majorBidi"/>
          <w:szCs w:val="20"/>
          <w:lang w:val="en-GB"/>
        </w:rPr>
        <w:t>accessible to</w:t>
      </w:r>
      <w:r w:rsidR="0095634C" w:rsidRPr="008C08EB">
        <w:rPr>
          <w:rFonts w:asciiTheme="majorBidi" w:hAnsiTheme="majorBidi" w:cstheme="majorBidi"/>
          <w:szCs w:val="20"/>
          <w:lang w:val="en-GB"/>
        </w:rPr>
        <w:t xml:space="preserve"> co-visitors </w:t>
      </w:r>
      <w:r w:rsidRPr="008C08EB">
        <w:rPr>
          <w:rFonts w:asciiTheme="majorBidi" w:hAnsiTheme="majorBidi" w:cstheme="majorBidi"/>
          <w:szCs w:val="20"/>
          <w:lang w:val="en-GB"/>
        </w:rPr>
        <w:t>using</w:t>
      </w:r>
      <w:r w:rsidR="0095634C" w:rsidRPr="008C08EB">
        <w:rPr>
          <w:rFonts w:asciiTheme="majorBidi" w:hAnsiTheme="majorBidi" w:cstheme="majorBidi"/>
          <w:szCs w:val="20"/>
          <w:lang w:val="en-GB"/>
        </w:rPr>
        <w:t xml:space="preserve"> the same network connection. This function encourages social interaction and opens prospects for open discussion between visitors</w:t>
      </w:r>
      <w:r w:rsidRPr="008C08EB">
        <w:rPr>
          <w:rFonts w:asciiTheme="majorBidi" w:hAnsiTheme="majorBidi" w:cstheme="majorBidi"/>
          <w:szCs w:val="20"/>
          <w:lang w:val="en-GB"/>
        </w:rPr>
        <w:t>. This function considers visitor</w:t>
      </w:r>
      <w:r w:rsidR="0095634C" w:rsidRPr="008C08EB">
        <w:rPr>
          <w:rFonts w:asciiTheme="majorBidi" w:hAnsiTheme="majorBidi" w:cstheme="majorBidi"/>
          <w:szCs w:val="20"/>
          <w:lang w:val="en-GB"/>
        </w:rPr>
        <w:t xml:space="preserve"> </w:t>
      </w:r>
      <w:r w:rsidRPr="008C08EB">
        <w:rPr>
          <w:rFonts w:asciiTheme="majorBidi" w:hAnsiTheme="majorBidi" w:cstheme="majorBidi"/>
          <w:szCs w:val="20"/>
          <w:lang w:val="en-GB"/>
        </w:rPr>
        <w:t xml:space="preserve">behavioural </w:t>
      </w:r>
      <w:r w:rsidR="0095634C" w:rsidRPr="008C08EB">
        <w:rPr>
          <w:rFonts w:asciiTheme="majorBidi" w:hAnsiTheme="majorBidi" w:cstheme="majorBidi"/>
          <w:szCs w:val="20"/>
          <w:lang w:val="en-GB"/>
        </w:rPr>
        <w:t xml:space="preserve">patterns </w:t>
      </w:r>
      <w:r w:rsidRPr="008C08EB">
        <w:rPr>
          <w:rFonts w:asciiTheme="majorBidi" w:hAnsiTheme="majorBidi" w:cstheme="majorBidi"/>
          <w:szCs w:val="20"/>
          <w:lang w:val="en-GB"/>
        </w:rPr>
        <w:t>and</w:t>
      </w:r>
      <w:r w:rsidR="0095634C" w:rsidRPr="008C08EB">
        <w:rPr>
          <w:rFonts w:asciiTheme="majorBidi" w:hAnsiTheme="majorBidi" w:cstheme="majorBidi"/>
          <w:szCs w:val="20"/>
          <w:lang w:val="en-GB"/>
        </w:rPr>
        <w:t xml:space="preserve"> </w:t>
      </w:r>
      <w:r w:rsidRPr="008C08EB">
        <w:rPr>
          <w:rFonts w:asciiTheme="majorBidi" w:hAnsiTheme="majorBidi" w:cstheme="majorBidi"/>
          <w:szCs w:val="20"/>
          <w:lang w:val="en-GB"/>
        </w:rPr>
        <w:t xml:space="preserve">the </w:t>
      </w:r>
      <w:r w:rsidR="0095634C" w:rsidRPr="008C08EB">
        <w:rPr>
          <w:rFonts w:asciiTheme="majorBidi" w:hAnsiTheme="majorBidi" w:cstheme="majorBidi"/>
          <w:szCs w:val="20"/>
          <w:lang w:val="en-GB"/>
        </w:rPr>
        <w:t>tend</w:t>
      </w:r>
      <w:r w:rsidRPr="008C08EB">
        <w:rPr>
          <w:rFonts w:asciiTheme="majorBidi" w:hAnsiTheme="majorBidi" w:cstheme="majorBidi"/>
          <w:szCs w:val="20"/>
          <w:lang w:val="en-GB"/>
        </w:rPr>
        <w:t xml:space="preserve">ency to walk in close groups. </w:t>
      </w:r>
    </w:p>
    <w:p w14:paraId="5B045CC6" w14:textId="395A4740" w:rsidR="00221327" w:rsidRPr="008C08EB" w:rsidRDefault="00221327"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Function 1</w:t>
      </w:r>
      <w:r w:rsidR="0095634C" w:rsidRPr="008C08EB">
        <w:rPr>
          <w:rFonts w:asciiTheme="majorBidi" w:hAnsiTheme="majorBidi" w:cstheme="majorBidi"/>
          <w:b/>
          <w:bCs/>
          <w:lang w:val="en-GB"/>
        </w:rPr>
        <w:t>0</w:t>
      </w:r>
      <w:r w:rsidRPr="008C08EB">
        <w:rPr>
          <w:rFonts w:asciiTheme="majorBidi" w:hAnsiTheme="majorBidi" w:cstheme="majorBidi"/>
          <w:lang w:val="en-GB"/>
        </w:rPr>
        <w:t xml:space="preserve">: </w:t>
      </w:r>
      <w:r w:rsidRPr="008C08EB">
        <w:rPr>
          <w:rStyle w:val="Heading4Char"/>
          <w:rFonts w:asciiTheme="majorBidi" w:hAnsiTheme="majorBidi"/>
          <w:lang w:val="en-GB"/>
        </w:rPr>
        <w:t>Tap to place portals</w:t>
      </w:r>
      <w:r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Pr="008C08EB">
        <w:rPr>
          <w:rFonts w:asciiTheme="majorBidi" w:hAnsiTheme="majorBidi" w:cstheme="majorBidi"/>
          <w:lang w:val="en-GB"/>
        </w:rPr>
        <w:t xml:space="preserve"> Interaction</w:t>
      </w:r>
    </w:p>
    <w:p w14:paraId="1900C3C9" w14:textId="44A61379" w:rsidR="00221327" w:rsidRPr="008C08EB" w:rsidRDefault="00F219AA" w:rsidP="00A01A44">
      <w:pPr>
        <w:pStyle w:val="MYPHDTEXT0"/>
        <w:spacing w:before="120" w:after="120" w:line="276" w:lineRule="auto"/>
        <w:rPr>
          <w:rFonts w:asciiTheme="majorBidi" w:hAnsiTheme="majorBidi" w:cstheme="majorBidi"/>
          <w:szCs w:val="20"/>
          <w:lang w:val="en-GB"/>
        </w:rPr>
      </w:pPr>
      <w:r w:rsidRPr="008C08EB">
        <w:rPr>
          <w:rFonts w:asciiTheme="majorBidi" w:hAnsiTheme="majorBidi" w:cstheme="majorBidi"/>
          <w:szCs w:val="20"/>
          <w:lang w:val="en-GB"/>
        </w:rPr>
        <w:t>Hand gesture controls permit the user to interact with a</w:t>
      </w:r>
      <w:r w:rsidR="0095634C" w:rsidRPr="008C08EB">
        <w:rPr>
          <w:rFonts w:asciiTheme="majorBidi" w:hAnsiTheme="majorBidi" w:cstheme="majorBidi"/>
          <w:szCs w:val="20"/>
          <w:lang w:val="en-GB"/>
        </w:rPr>
        <w:t xml:space="preserve"> scene portal and place </w:t>
      </w:r>
      <w:r w:rsidRPr="008C08EB">
        <w:rPr>
          <w:rFonts w:asciiTheme="majorBidi" w:hAnsiTheme="majorBidi" w:cstheme="majorBidi"/>
          <w:szCs w:val="20"/>
          <w:lang w:val="en-GB"/>
        </w:rPr>
        <w:t>information next to</w:t>
      </w:r>
      <w:r w:rsidR="0095634C" w:rsidRPr="008C08EB">
        <w:rPr>
          <w:rFonts w:asciiTheme="majorBidi" w:hAnsiTheme="majorBidi" w:cstheme="majorBidi"/>
          <w:szCs w:val="20"/>
          <w:lang w:val="en-GB"/>
        </w:rPr>
        <w:t xml:space="preserve"> relevant antiques.</w:t>
      </w:r>
      <w:r w:rsidRPr="008C08EB">
        <w:rPr>
          <w:rFonts w:asciiTheme="majorBidi" w:hAnsiTheme="majorBidi" w:cstheme="majorBidi"/>
          <w:szCs w:val="20"/>
          <w:lang w:val="en-GB"/>
        </w:rPr>
        <w:t xml:space="preserve"> Furthermore, a ‘tap to place’ operation</w:t>
      </w:r>
      <w:r w:rsidR="0095634C" w:rsidRPr="008C08EB">
        <w:rPr>
          <w:rFonts w:asciiTheme="majorBidi" w:hAnsiTheme="majorBidi" w:cstheme="majorBidi"/>
          <w:szCs w:val="20"/>
          <w:lang w:val="en-GB"/>
        </w:rPr>
        <w:t xml:space="preserve"> opens</w:t>
      </w:r>
      <w:r w:rsidRPr="008C08EB">
        <w:rPr>
          <w:rFonts w:asciiTheme="majorBidi" w:hAnsiTheme="majorBidi" w:cstheme="majorBidi"/>
          <w:szCs w:val="20"/>
          <w:lang w:val="en-GB"/>
        </w:rPr>
        <w:t xml:space="preserve"> a portal in front of a physical item to place the scene at the request of the user.</w:t>
      </w:r>
    </w:p>
    <w:p w14:paraId="29B70628" w14:textId="5C149BA1" w:rsidR="00F33564" w:rsidRPr="008C08EB" w:rsidRDefault="00F33564"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Function 1</w:t>
      </w:r>
      <w:r w:rsidR="0095634C" w:rsidRPr="008C08EB">
        <w:rPr>
          <w:rFonts w:asciiTheme="majorBidi" w:hAnsiTheme="majorBidi" w:cstheme="majorBidi"/>
          <w:b/>
          <w:bCs/>
          <w:lang w:val="en-GB"/>
        </w:rPr>
        <w:t>1</w:t>
      </w:r>
      <w:r w:rsidRPr="008C08EB">
        <w:rPr>
          <w:rFonts w:asciiTheme="majorBidi" w:hAnsiTheme="majorBidi" w:cstheme="majorBidi"/>
          <w:lang w:val="en-GB"/>
        </w:rPr>
        <w:t xml:space="preserve">: </w:t>
      </w:r>
      <w:r w:rsidR="0095634C" w:rsidRPr="008C08EB">
        <w:rPr>
          <w:rStyle w:val="Heading4Char"/>
          <w:rFonts w:asciiTheme="majorBidi" w:hAnsiTheme="majorBidi"/>
          <w:lang w:val="en-GB"/>
        </w:rPr>
        <w:t xml:space="preserve">Interact with </w:t>
      </w:r>
      <w:r w:rsidR="00757FF0" w:rsidRPr="008C08EB">
        <w:rPr>
          <w:rStyle w:val="Heading4Char"/>
          <w:rFonts w:asciiTheme="majorBidi" w:hAnsiTheme="majorBidi"/>
          <w:lang w:val="en-GB"/>
        </w:rPr>
        <w:t xml:space="preserve">an </w:t>
      </w:r>
      <w:r w:rsidRPr="008C08EB">
        <w:rPr>
          <w:rStyle w:val="Heading4Char"/>
          <w:rFonts w:asciiTheme="majorBidi" w:hAnsiTheme="majorBidi"/>
          <w:lang w:val="en-GB"/>
        </w:rPr>
        <w:t>Antique virtual replica</w:t>
      </w:r>
      <w:r w:rsidR="0095634C" w:rsidRPr="008C08EB">
        <w:rPr>
          <w:rFonts w:asciiTheme="majorBidi" w:hAnsiTheme="majorBidi" w:cstheme="majorBidi"/>
          <w:u w:val="single"/>
          <w:lang w:val="en-GB"/>
        </w:rPr>
        <w:t xml:space="preserve"> </w:t>
      </w:r>
      <w:r w:rsidRPr="008C08EB">
        <w:rPr>
          <w:rFonts w:asciiTheme="majorBidi" w:hAnsiTheme="majorBidi" w:cstheme="majorBidi"/>
          <w:lang w:val="en-GB"/>
        </w:rPr>
        <w:t xml:space="preserve">- </w:t>
      </w:r>
      <w:r w:rsidR="009413EE" w:rsidRPr="008C08EB">
        <w:rPr>
          <w:rFonts w:asciiTheme="majorBidi" w:hAnsiTheme="majorBidi" w:cstheme="majorBidi"/>
          <w:lang w:val="en-GB"/>
        </w:rPr>
        <w:t>Category:</w:t>
      </w:r>
      <w:r w:rsidRPr="008C08EB">
        <w:rPr>
          <w:rFonts w:asciiTheme="majorBidi" w:hAnsiTheme="majorBidi" w:cstheme="majorBidi"/>
          <w:lang w:val="en-GB"/>
        </w:rPr>
        <w:t xml:space="preserve"> Interaction</w:t>
      </w:r>
    </w:p>
    <w:p w14:paraId="5066178E" w14:textId="1DFEB820" w:rsidR="00F33564" w:rsidRPr="008C08EB" w:rsidRDefault="00F219AA" w:rsidP="00A01A44">
      <w:pPr>
        <w:pStyle w:val="MYPHDTEXT0"/>
        <w:spacing w:before="120" w:after="120" w:line="276" w:lineRule="auto"/>
        <w:rPr>
          <w:rFonts w:asciiTheme="majorBidi" w:hAnsiTheme="majorBidi" w:cstheme="majorBidi"/>
          <w:szCs w:val="20"/>
          <w:lang w:val="en-GB"/>
        </w:rPr>
      </w:pPr>
      <w:r w:rsidRPr="008C08EB">
        <w:rPr>
          <w:rFonts w:asciiTheme="majorBidi" w:hAnsiTheme="majorBidi" w:cstheme="majorBidi"/>
          <w:szCs w:val="20"/>
          <w:lang w:val="en-GB"/>
        </w:rPr>
        <w:t>Visitors can manipulate</w:t>
      </w:r>
      <w:r w:rsidR="0095634C" w:rsidRPr="008C08EB">
        <w:rPr>
          <w:rFonts w:asciiTheme="majorBidi" w:hAnsiTheme="majorBidi" w:cstheme="majorBidi"/>
          <w:szCs w:val="20"/>
          <w:lang w:val="en-GB"/>
        </w:rPr>
        <w:t xml:space="preserve"> virtual replica</w:t>
      </w:r>
      <w:r w:rsidRPr="008C08EB">
        <w:rPr>
          <w:rFonts w:asciiTheme="majorBidi" w:hAnsiTheme="majorBidi" w:cstheme="majorBidi"/>
          <w:szCs w:val="20"/>
          <w:lang w:val="en-GB"/>
        </w:rPr>
        <w:t>s using hand gestures as</w:t>
      </w:r>
      <w:r w:rsidR="0095634C" w:rsidRPr="008C08EB">
        <w:rPr>
          <w:rFonts w:asciiTheme="majorBidi" w:hAnsiTheme="majorBidi" w:cstheme="majorBidi"/>
          <w:szCs w:val="20"/>
          <w:lang w:val="en-GB"/>
        </w:rPr>
        <w:t xml:space="preserve"> compensation fo</w:t>
      </w:r>
      <w:r w:rsidRPr="008C08EB">
        <w:rPr>
          <w:rFonts w:asciiTheme="majorBidi" w:hAnsiTheme="majorBidi" w:cstheme="majorBidi"/>
          <w:szCs w:val="20"/>
          <w:lang w:val="en-GB"/>
        </w:rPr>
        <w:t>r handling</w:t>
      </w:r>
      <w:r w:rsidR="0095634C" w:rsidRPr="008C08EB">
        <w:rPr>
          <w:rFonts w:asciiTheme="majorBidi" w:hAnsiTheme="majorBidi" w:cstheme="majorBidi"/>
          <w:szCs w:val="20"/>
          <w:lang w:val="en-GB"/>
        </w:rPr>
        <w:t xml:space="preserve"> constrain</w:t>
      </w:r>
      <w:r w:rsidR="00757FF0" w:rsidRPr="008C08EB">
        <w:rPr>
          <w:rFonts w:asciiTheme="majorBidi" w:hAnsiTheme="majorBidi" w:cstheme="majorBidi"/>
          <w:szCs w:val="20"/>
          <w:lang w:val="en-GB"/>
        </w:rPr>
        <w:t>t</w:t>
      </w:r>
      <w:r w:rsidR="0095634C" w:rsidRPr="008C08EB">
        <w:rPr>
          <w:rFonts w:asciiTheme="majorBidi" w:hAnsiTheme="majorBidi" w:cstheme="majorBidi"/>
          <w:szCs w:val="20"/>
          <w:lang w:val="en-GB"/>
        </w:rPr>
        <w:t xml:space="preserve">s </w:t>
      </w:r>
      <w:r w:rsidRPr="008C08EB">
        <w:rPr>
          <w:rFonts w:asciiTheme="majorBidi" w:hAnsiTheme="majorBidi" w:cstheme="majorBidi"/>
          <w:szCs w:val="20"/>
          <w:lang w:val="en-GB"/>
        </w:rPr>
        <w:t>of authentic antiques</w:t>
      </w:r>
      <w:r w:rsidR="0095634C" w:rsidRPr="008C08EB">
        <w:rPr>
          <w:rFonts w:asciiTheme="majorBidi" w:hAnsiTheme="majorBidi" w:cstheme="majorBidi"/>
          <w:szCs w:val="20"/>
          <w:lang w:val="en-GB"/>
        </w:rPr>
        <w:t>.</w:t>
      </w:r>
      <w:r w:rsidRPr="008C08EB">
        <w:rPr>
          <w:rFonts w:asciiTheme="majorBidi" w:hAnsiTheme="majorBidi" w:cstheme="majorBidi"/>
          <w:szCs w:val="20"/>
          <w:lang w:val="en-GB"/>
        </w:rPr>
        <w:t xml:space="preserve"> The application</w:t>
      </w:r>
      <w:r w:rsidR="0095634C" w:rsidRPr="008C08EB">
        <w:rPr>
          <w:rFonts w:asciiTheme="majorBidi" w:hAnsiTheme="majorBidi" w:cstheme="majorBidi"/>
          <w:szCs w:val="20"/>
          <w:lang w:val="en-GB"/>
        </w:rPr>
        <w:t xml:space="preserve"> supports a</w:t>
      </w:r>
      <w:r w:rsidR="00F33564" w:rsidRPr="008C08EB">
        <w:rPr>
          <w:rFonts w:asciiTheme="majorBidi" w:hAnsiTheme="majorBidi" w:cstheme="majorBidi"/>
          <w:szCs w:val="20"/>
          <w:lang w:val="en-GB"/>
        </w:rPr>
        <w:t>n interact</w:t>
      </w:r>
      <w:r w:rsidR="0095634C" w:rsidRPr="008C08EB">
        <w:rPr>
          <w:rFonts w:asciiTheme="majorBidi" w:hAnsiTheme="majorBidi" w:cstheme="majorBidi"/>
          <w:szCs w:val="20"/>
          <w:lang w:val="en-GB"/>
        </w:rPr>
        <w:t>ive</w:t>
      </w:r>
      <w:r w:rsidRPr="008C08EB">
        <w:rPr>
          <w:rFonts w:asciiTheme="majorBidi" w:hAnsiTheme="majorBidi" w:cstheme="majorBidi"/>
          <w:szCs w:val="20"/>
          <w:lang w:val="en-GB"/>
        </w:rPr>
        <w:t xml:space="preserve"> feature that</w:t>
      </w:r>
      <w:r w:rsidR="00F33564" w:rsidRPr="008C08EB">
        <w:rPr>
          <w:rFonts w:asciiTheme="majorBidi" w:hAnsiTheme="majorBidi" w:cstheme="majorBidi"/>
          <w:szCs w:val="20"/>
          <w:lang w:val="en-GB"/>
        </w:rPr>
        <w:t xml:space="preserve"> explore</w:t>
      </w:r>
      <w:r w:rsidRPr="008C08EB">
        <w:rPr>
          <w:rFonts w:asciiTheme="majorBidi" w:hAnsiTheme="majorBidi" w:cstheme="majorBidi"/>
          <w:szCs w:val="20"/>
          <w:lang w:val="en-GB"/>
        </w:rPr>
        <w:t xml:space="preserve">s </w:t>
      </w:r>
      <w:r w:rsidR="00F33564" w:rsidRPr="008C08EB">
        <w:rPr>
          <w:rFonts w:asciiTheme="majorBidi" w:hAnsiTheme="majorBidi" w:cstheme="majorBidi"/>
          <w:szCs w:val="20"/>
          <w:lang w:val="en-GB"/>
        </w:rPr>
        <w:t>virtual replica</w:t>
      </w:r>
      <w:r w:rsidRPr="008C08EB">
        <w:rPr>
          <w:rFonts w:asciiTheme="majorBidi" w:hAnsiTheme="majorBidi" w:cstheme="majorBidi"/>
          <w:szCs w:val="20"/>
          <w:lang w:val="en-GB"/>
        </w:rPr>
        <w:t>s</w:t>
      </w:r>
      <w:r w:rsidR="00F33564" w:rsidRPr="008C08EB">
        <w:rPr>
          <w:rFonts w:asciiTheme="majorBidi" w:hAnsiTheme="majorBidi" w:cstheme="majorBidi"/>
          <w:szCs w:val="20"/>
          <w:lang w:val="en-GB"/>
        </w:rPr>
        <w:t xml:space="preserve"> f</w:t>
      </w:r>
      <w:r w:rsidRPr="008C08EB">
        <w:rPr>
          <w:rFonts w:asciiTheme="majorBidi" w:hAnsiTheme="majorBidi" w:cstheme="majorBidi"/>
          <w:szCs w:val="20"/>
          <w:lang w:val="en-GB"/>
        </w:rPr>
        <w:t>rom different angels to</w:t>
      </w:r>
      <w:r w:rsidR="00F33564" w:rsidRPr="008C08EB">
        <w:rPr>
          <w:rFonts w:asciiTheme="majorBidi" w:hAnsiTheme="majorBidi" w:cstheme="majorBidi"/>
          <w:szCs w:val="20"/>
          <w:lang w:val="en-GB"/>
        </w:rPr>
        <w:t xml:space="preserve"> details that </w:t>
      </w:r>
      <w:r w:rsidR="0095634C" w:rsidRPr="008C08EB">
        <w:rPr>
          <w:rFonts w:asciiTheme="majorBidi" w:hAnsiTheme="majorBidi" w:cstheme="majorBidi"/>
          <w:szCs w:val="20"/>
          <w:lang w:val="en-GB"/>
        </w:rPr>
        <w:t>are</w:t>
      </w:r>
      <w:r w:rsidRPr="008C08EB">
        <w:rPr>
          <w:rFonts w:asciiTheme="majorBidi" w:hAnsiTheme="majorBidi" w:cstheme="majorBidi"/>
          <w:szCs w:val="20"/>
          <w:lang w:val="en-GB"/>
        </w:rPr>
        <w:t xml:space="preserve"> not observable in</w:t>
      </w:r>
      <w:r w:rsidR="00F51BF3" w:rsidRPr="008C08EB">
        <w:rPr>
          <w:rFonts w:asciiTheme="majorBidi" w:hAnsiTheme="majorBidi" w:cstheme="majorBidi"/>
          <w:szCs w:val="20"/>
          <w:lang w:val="en-GB"/>
        </w:rPr>
        <w:t xml:space="preserve"> the real museum. </w:t>
      </w:r>
      <w:r w:rsidRPr="008C08EB">
        <w:rPr>
          <w:rFonts w:asciiTheme="majorBidi" w:hAnsiTheme="majorBidi" w:cstheme="majorBidi"/>
          <w:szCs w:val="20"/>
          <w:lang w:val="en-GB"/>
        </w:rPr>
        <w:t>This process gives the visitor a</w:t>
      </w:r>
      <w:r w:rsidR="00F51BF3" w:rsidRPr="008C08EB">
        <w:rPr>
          <w:rFonts w:asciiTheme="majorBidi" w:hAnsiTheme="majorBidi" w:cstheme="majorBidi"/>
          <w:szCs w:val="20"/>
          <w:lang w:val="en-GB"/>
        </w:rPr>
        <w:t xml:space="preserve"> sense of being an arch</w:t>
      </w:r>
      <w:r w:rsidR="00757FF0" w:rsidRPr="008C08EB">
        <w:rPr>
          <w:rFonts w:asciiTheme="majorBidi" w:hAnsiTheme="majorBidi" w:cstheme="majorBidi"/>
          <w:szCs w:val="20"/>
          <w:lang w:val="en-GB"/>
        </w:rPr>
        <w:t>a</w:t>
      </w:r>
      <w:r w:rsidR="00F51BF3" w:rsidRPr="008C08EB">
        <w:rPr>
          <w:rFonts w:asciiTheme="majorBidi" w:hAnsiTheme="majorBidi" w:cstheme="majorBidi"/>
          <w:szCs w:val="20"/>
          <w:lang w:val="en-GB"/>
        </w:rPr>
        <w:t xml:space="preserve">eologist </w:t>
      </w:r>
      <w:r w:rsidR="0095634C" w:rsidRPr="008C08EB">
        <w:rPr>
          <w:rFonts w:asciiTheme="majorBidi" w:hAnsiTheme="majorBidi" w:cstheme="majorBidi"/>
          <w:szCs w:val="20"/>
          <w:lang w:val="en-GB"/>
        </w:rPr>
        <w:t>rather</w:t>
      </w:r>
      <w:r w:rsidRPr="008C08EB">
        <w:rPr>
          <w:rFonts w:asciiTheme="majorBidi" w:hAnsiTheme="majorBidi" w:cstheme="majorBidi"/>
          <w:szCs w:val="20"/>
          <w:lang w:val="en-GB"/>
        </w:rPr>
        <w:t xml:space="preserve"> than just an observer</w:t>
      </w:r>
      <w:r w:rsidR="00F51BF3" w:rsidRPr="008C08EB">
        <w:rPr>
          <w:rFonts w:asciiTheme="majorBidi" w:hAnsiTheme="majorBidi" w:cstheme="majorBidi"/>
          <w:szCs w:val="20"/>
          <w:lang w:val="en-GB"/>
        </w:rPr>
        <w:t>.</w:t>
      </w:r>
    </w:p>
    <w:p w14:paraId="061BBF2A" w14:textId="6FDF5DCA" w:rsidR="00F51BF3" w:rsidRPr="008C08EB" w:rsidRDefault="00F51BF3" w:rsidP="007864FA">
      <w:pPr>
        <w:pStyle w:val="MYPHDTEXT0"/>
        <w:spacing w:before="120" w:after="120" w:line="276" w:lineRule="auto"/>
        <w:rPr>
          <w:rFonts w:asciiTheme="majorBidi" w:hAnsiTheme="majorBidi" w:cstheme="majorBidi"/>
          <w:lang w:val="en-GB"/>
        </w:rPr>
      </w:pPr>
      <w:r w:rsidRPr="008C08EB">
        <w:rPr>
          <w:rFonts w:asciiTheme="majorBidi" w:hAnsiTheme="majorBidi" w:cstheme="majorBidi"/>
          <w:b/>
          <w:bCs/>
          <w:lang w:val="en-GB"/>
        </w:rPr>
        <w:t>Function 1</w:t>
      </w:r>
      <w:r w:rsidR="0095634C" w:rsidRPr="008C08EB">
        <w:rPr>
          <w:rFonts w:asciiTheme="majorBidi" w:hAnsiTheme="majorBidi" w:cstheme="majorBidi"/>
          <w:b/>
          <w:bCs/>
          <w:lang w:val="en-GB"/>
        </w:rPr>
        <w:t>2</w:t>
      </w:r>
      <w:r w:rsidRPr="008C08EB">
        <w:rPr>
          <w:rFonts w:asciiTheme="majorBidi" w:hAnsiTheme="majorBidi" w:cstheme="majorBidi"/>
          <w:lang w:val="en-GB"/>
        </w:rPr>
        <w:t xml:space="preserve">: </w:t>
      </w:r>
      <w:r w:rsidRPr="008C08EB">
        <w:rPr>
          <w:rStyle w:val="Heading4Char"/>
          <w:rFonts w:asciiTheme="majorBidi" w:hAnsiTheme="majorBidi"/>
          <w:lang w:val="en-GB"/>
        </w:rPr>
        <w:t>User interface (UI) navigation and controls</w:t>
      </w:r>
      <w:r w:rsidRPr="008C08EB">
        <w:rPr>
          <w:rFonts w:asciiTheme="majorBidi" w:hAnsiTheme="majorBidi" w:cstheme="majorBidi"/>
          <w:lang w:val="en-GB"/>
        </w:rPr>
        <w:t xml:space="preserve"> - </w:t>
      </w:r>
      <w:r w:rsidR="009413EE" w:rsidRPr="008C08EB">
        <w:rPr>
          <w:rFonts w:asciiTheme="majorBidi" w:hAnsiTheme="majorBidi" w:cstheme="majorBidi"/>
          <w:lang w:val="en-GB"/>
        </w:rPr>
        <w:t>Category:</w:t>
      </w:r>
      <w:r w:rsidRPr="008C08EB">
        <w:rPr>
          <w:rFonts w:asciiTheme="majorBidi" w:hAnsiTheme="majorBidi" w:cstheme="majorBidi"/>
          <w:lang w:val="en-GB"/>
        </w:rPr>
        <w:t xml:space="preserve"> Interaction</w:t>
      </w:r>
    </w:p>
    <w:p w14:paraId="50A11770" w14:textId="7ECABE1C" w:rsidR="0095634C" w:rsidRPr="008C08EB" w:rsidRDefault="00F219AA" w:rsidP="00A01A44">
      <w:pPr>
        <w:pStyle w:val="MYPHDTEXT0"/>
        <w:spacing w:before="120" w:after="120" w:line="276" w:lineRule="auto"/>
        <w:rPr>
          <w:rFonts w:asciiTheme="majorBidi" w:hAnsiTheme="majorBidi" w:cstheme="majorBidi"/>
          <w:szCs w:val="20"/>
          <w:lang w:val="en-GB"/>
        </w:rPr>
      </w:pPr>
      <w:r w:rsidRPr="008C08EB">
        <w:rPr>
          <w:rFonts w:asciiTheme="majorBidi" w:hAnsiTheme="majorBidi" w:cstheme="majorBidi"/>
          <w:szCs w:val="20"/>
          <w:lang w:val="en-GB"/>
        </w:rPr>
        <w:t>The navigation view is</w:t>
      </w:r>
      <w:r w:rsidR="00F55A43" w:rsidRPr="008C08EB">
        <w:rPr>
          <w:rFonts w:asciiTheme="majorBidi" w:hAnsiTheme="majorBidi" w:cstheme="majorBidi"/>
          <w:szCs w:val="20"/>
          <w:lang w:val="en-GB"/>
        </w:rPr>
        <w:t xml:space="preserve"> a w</w:t>
      </w:r>
      <w:r w:rsidRPr="008C08EB">
        <w:rPr>
          <w:rFonts w:asciiTheme="majorBidi" w:hAnsiTheme="majorBidi" w:cstheme="majorBidi"/>
          <w:szCs w:val="20"/>
          <w:lang w:val="en-GB"/>
        </w:rPr>
        <w:t>ide and curved user interface in proximity to the user.</w:t>
      </w:r>
      <w:r w:rsidR="0095634C" w:rsidRPr="008C08EB">
        <w:rPr>
          <w:rFonts w:asciiTheme="majorBidi" w:hAnsiTheme="majorBidi" w:cstheme="majorBidi"/>
          <w:szCs w:val="20"/>
          <w:lang w:val="en-GB"/>
        </w:rPr>
        <w:t xml:space="preserve"> The </w:t>
      </w:r>
      <w:r w:rsidRPr="008C08EB">
        <w:rPr>
          <w:rFonts w:asciiTheme="majorBidi" w:hAnsiTheme="majorBidi" w:cstheme="majorBidi"/>
          <w:szCs w:val="20"/>
          <w:lang w:val="en-GB"/>
        </w:rPr>
        <w:t>user interface provides the operator with various</w:t>
      </w:r>
      <w:r w:rsidR="0095634C" w:rsidRPr="008C08EB">
        <w:rPr>
          <w:rFonts w:asciiTheme="majorBidi" w:hAnsiTheme="majorBidi" w:cstheme="majorBidi"/>
          <w:szCs w:val="20"/>
          <w:lang w:val="en-GB"/>
        </w:rPr>
        <w:t xml:space="preserve"> controls that lead to the grow</w:t>
      </w:r>
      <w:r w:rsidRPr="008C08EB">
        <w:rPr>
          <w:rFonts w:asciiTheme="majorBidi" w:hAnsiTheme="majorBidi" w:cstheme="majorBidi"/>
          <w:szCs w:val="20"/>
          <w:lang w:val="en-GB"/>
        </w:rPr>
        <w:t>th of the visitor’s interaction</w:t>
      </w:r>
      <w:r w:rsidR="0095634C" w:rsidRPr="008C08EB">
        <w:rPr>
          <w:rFonts w:asciiTheme="majorBidi" w:hAnsiTheme="majorBidi" w:cstheme="majorBidi"/>
          <w:szCs w:val="20"/>
          <w:lang w:val="en-GB"/>
        </w:rPr>
        <w:t xml:space="preserve"> skills. It also provides the user </w:t>
      </w:r>
      <w:r w:rsidR="00757FF0" w:rsidRPr="008C08EB">
        <w:rPr>
          <w:rFonts w:asciiTheme="majorBidi" w:hAnsiTheme="majorBidi" w:cstheme="majorBidi"/>
          <w:szCs w:val="20"/>
          <w:lang w:val="en-GB"/>
        </w:rPr>
        <w:t xml:space="preserve">with </w:t>
      </w:r>
      <w:r w:rsidR="0095634C" w:rsidRPr="008C08EB">
        <w:rPr>
          <w:rFonts w:asciiTheme="majorBidi" w:hAnsiTheme="majorBidi" w:cstheme="majorBidi"/>
          <w:szCs w:val="20"/>
          <w:lang w:val="en-GB"/>
        </w:rPr>
        <w:t>the freedom to enter or leave</w:t>
      </w:r>
      <w:r w:rsidRPr="008C08EB">
        <w:rPr>
          <w:rFonts w:asciiTheme="majorBidi" w:hAnsiTheme="majorBidi" w:cstheme="majorBidi"/>
          <w:szCs w:val="20"/>
          <w:lang w:val="en-GB"/>
        </w:rPr>
        <w:t xml:space="preserve"> the scene upon request</w:t>
      </w:r>
      <w:r w:rsidR="0095634C" w:rsidRPr="008C08EB">
        <w:rPr>
          <w:rFonts w:asciiTheme="majorBidi" w:hAnsiTheme="majorBidi" w:cstheme="majorBidi"/>
          <w:szCs w:val="20"/>
          <w:lang w:val="en-GB"/>
        </w:rPr>
        <w:t>.</w:t>
      </w:r>
    </w:p>
    <w:p w14:paraId="79817742" w14:textId="12EF7255" w:rsidR="00F51BF3" w:rsidRPr="008C08EB" w:rsidRDefault="00B40102" w:rsidP="00AC744C">
      <w:pPr>
        <w:pStyle w:val="MYPHDTEXT0"/>
        <w:spacing w:after="0" w:line="276" w:lineRule="auto"/>
        <w:rPr>
          <w:rFonts w:asciiTheme="majorBidi" w:hAnsiTheme="majorBidi" w:cstheme="majorBidi"/>
          <w:szCs w:val="20"/>
          <w:lang w:val="en-GB"/>
        </w:rPr>
      </w:pPr>
      <w:r w:rsidRPr="008C08EB">
        <w:rPr>
          <w:rFonts w:asciiTheme="majorBidi" w:hAnsiTheme="majorBidi" w:cstheme="majorBidi"/>
          <w:szCs w:val="20"/>
          <w:lang w:val="en-GB"/>
        </w:rPr>
        <w:t>The following section covers the tour design and the walk cycle in the actual room of King Tutankhamun.</w:t>
      </w:r>
    </w:p>
    <w:p w14:paraId="4DF46469" w14:textId="0B255258" w:rsidR="001D1E0C" w:rsidRPr="008C08EB" w:rsidRDefault="00AF7D54" w:rsidP="00163473">
      <w:pPr>
        <w:pStyle w:val="Heading3"/>
        <w:rPr>
          <w:rFonts w:asciiTheme="majorBidi" w:hAnsiTheme="majorBidi"/>
        </w:rPr>
      </w:pPr>
      <w:r w:rsidRPr="008C08EB">
        <w:rPr>
          <w:rFonts w:asciiTheme="majorBidi" w:hAnsiTheme="majorBidi"/>
          <w:iCs/>
        </w:rPr>
        <w:t>4.3.4</w:t>
      </w:r>
      <w:r w:rsidRPr="008C08EB">
        <w:rPr>
          <w:rFonts w:asciiTheme="majorBidi" w:hAnsiTheme="majorBidi"/>
        </w:rPr>
        <w:t xml:space="preserve"> </w:t>
      </w:r>
      <w:r w:rsidR="001D1E0C" w:rsidRPr="008C08EB">
        <w:rPr>
          <w:rFonts w:asciiTheme="majorBidi" w:hAnsiTheme="majorBidi"/>
        </w:rPr>
        <w:t>Tour Design</w:t>
      </w:r>
    </w:p>
    <w:p w14:paraId="79FDEF89" w14:textId="2748E490" w:rsidR="00B40102" w:rsidRPr="008C08EB" w:rsidRDefault="00F219AA" w:rsidP="00AC744C">
      <w:pPr>
        <w:spacing w:line="276" w:lineRule="auto"/>
        <w:rPr>
          <w:rFonts w:asciiTheme="majorBidi" w:hAnsiTheme="majorBidi" w:cstheme="majorBidi"/>
          <w:u w:val="thick" w:color="28B473"/>
        </w:rPr>
      </w:pPr>
      <w:r w:rsidRPr="008C08EB">
        <w:rPr>
          <w:rFonts w:asciiTheme="majorBidi" w:hAnsiTheme="majorBidi" w:cstheme="majorBidi"/>
        </w:rPr>
        <w:t>It is an essential design methodology to develop a coherent tour and</w:t>
      </w:r>
      <w:r w:rsidR="00B40102" w:rsidRPr="008C08EB">
        <w:rPr>
          <w:rFonts w:asciiTheme="majorBidi" w:hAnsiTheme="majorBidi" w:cstheme="majorBidi"/>
        </w:rPr>
        <w:t xml:space="preserve"> storytelling</w:t>
      </w:r>
      <w:r w:rsidRPr="008C08EB">
        <w:rPr>
          <w:rFonts w:asciiTheme="majorBidi" w:hAnsiTheme="majorBidi" w:cstheme="majorBidi"/>
        </w:rPr>
        <w:t xml:space="preserve"> progression</w:t>
      </w:r>
      <w:r w:rsidR="00B40102" w:rsidRPr="008C08EB">
        <w:rPr>
          <w:rFonts w:asciiTheme="majorBidi" w:hAnsiTheme="majorBidi" w:cstheme="majorBidi"/>
        </w:rPr>
        <w:t xml:space="preserve"> </w:t>
      </w:r>
      <w:r w:rsidR="00757FF0" w:rsidRPr="008C08EB">
        <w:rPr>
          <w:rFonts w:asciiTheme="majorBidi" w:hAnsiTheme="majorBidi" w:cstheme="majorBidi"/>
        </w:rPr>
        <w:t>in</w:t>
      </w:r>
      <w:r w:rsidR="00B40102" w:rsidRPr="008C08EB">
        <w:rPr>
          <w:rFonts w:asciiTheme="majorBidi" w:hAnsiTheme="majorBidi" w:cstheme="majorBidi"/>
        </w:rPr>
        <w:t xml:space="preserve"> an organi</w:t>
      </w:r>
      <w:r w:rsidR="00757FF0" w:rsidRPr="008C08EB">
        <w:rPr>
          <w:rFonts w:asciiTheme="majorBidi" w:hAnsiTheme="majorBidi" w:cstheme="majorBidi"/>
        </w:rPr>
        <w:t>s</w:t>
      </w:r>
      <w:r w:rsidR="00B40102" w:rsidRPr="008C08EB">
        <w:rPr>
          <w:rFonts w:asciiTheme="majorBidi" w:hAnsiTheme="majorBidi" w:cstheme="majorBidi"/>
        </w:rPr>
        <w:t>ed manne</w:t>
      </w:r>
      <w:r w:rsidR="00F55A43" w:rsidRPr="008C08EB">
        <w:rPr>
          <w:rFonts w:asciiTheme="majorBidi" w:hAnsiTheme="majorBidi" w:cstheme="majorBidi"/>
        </w:rPr>
        <w:t xml:space="preserve">r. However, for </w:t>
      </w:r>
      <w:r w:rsidRPr="008C08EB">
        <w:rPr>
          <w:rFonts w:asciiTheme="majorBidi" w:hAnsiTheme="majorBidi" w:cstheme="majorBidi"/>
        </w:rPr>
        <w:t>prototyping the system, it is preferable to use a system</w:t>
      </w:r>
      <w:r w:rsidR="00B40102" w:rsidRPr="008C08EB">
        <w:rPr>
          <w:rFonts w:asciiTheme="majorBidi" w:hAnsiTheme="majorBidi" w:cstheme="majorBidi"/>
        </w:rPr>
        <w:t xml:space="preserve"> loop </w:t>
      </w:r>
      <w:r w:rsidRPr="008C08EB">
        <w:rPr>
          <w:rFonts w:asciiTheme="majorBidi" w:hAnsiTheme="majorBidi" w:cstheme="majorBidi"/>
        </w:rPr>
        <w:t>to test and evaluate</w:t>
      </w:r>
      <w:r w:rsidR="00F06A6F" w:rsidRPr="008C08EB">
        <w:rPr>
          <w:rFonts w:asciiTheme="majorBidi" w:hAnsiTheme="majorBidi" w:cstheme="majorBidi"/>
        </w:rPr>
        <w:t xml:space="preserve"> the</w:t>
      </w:r>
      <w:r w:rsidRPr="008C08EB">
        <w:rPr>
          <w:rFonts w:asciiTheme="majorBidi" w:hAnsiTheme="majorBidi" w:cstheme="majorBidi"/>
        </w:rPr>
        <w:t xml:space="preserve"> design</w:t>
      </w:r>
      <w:r w:rsidR="00F06A6F" w:rsidRPr="008C08EB">
        <w:rPr>
          <w:rFonts w:asciiTheme="majorBidi" w:hAnsiTheme="majorBidi" w:cstheme="majorBidi"/>
        </w:rPr>
        <w:t xml:space="preserve"> integrity</w:t>
      </w:r>
      <w:r w:rsidR="00B40102" w:rsidRPr="008C08EB">
        <w:rPr>
          <w:rFonts w:asciiTheme="majorBidi" w:hAnsiTheme="majorBidi" w:cstheme="majorBidi"/>
        </w:rPr>
        <w:t>.</w:t>
      </w:r>
      <w:r w:rsidRPr="008C08EB">
        <w:rPr>
          <w:rFonts w:asciiTheme="majorBidi" w:hAnsiTheme="majorBidi" w:cstheme="majorBidi"/>
        </w:rPr>
        <w:t xml:space="preserve">  </w:t>
      </w:r>
      <w:r w:rsidR="00B40102" w:rsidRPr="008C08EB">
        <w:rPr>
          <w:rFonts w:asciiTheme="majorBidi" w:hAnsiTheme="majorBidi" w:cstheme="majorBidi"/>
        </w:rPr>
        <w:t xml:space="preserve">Figure 4 demonstrates </w:t>
      </w:r>
      <w:r w:rsidR="00F06A6F" w:rsidRPr="008C08EB">
        <w:rPr>
          <w:rFonts w:asciiTheme="majorBidi" w:hAnsiTheme="majorBidi" w:cstheme="majorBidi"/>
        </w:rPr>
        <w:t xml:space="preserve">a </w:t>
      </w:r>
      <w:r w:rsidR="00B40102" w:rsidRPr="008C08EB">
        <w:rPr>
          <w:rFonts w:asciiTheme="majorBidi" w:hAnsiTheme="majorBidi" w:cstheme="majorBidi"/>
        </w:rPr>
        <w:t>walk</w:t>
      </w:r>
      <w:r w:rsidR="00F06A6F" w:rsidRPr="008C08EB">
        <w:rPr>
          <w:rFonts w:asciiTheme="majorBidi" w:hAnsiTheme="majorBidi" w:cstheme="majorBidi"/>
        </w:rPr>
        <w:t xml:space="preserve"> cycle from start and end</w:t>
      </w:r>
      <w:r w:rsidR="00B40102" w:rsidRPr="008C08EB">
        <w:rPr>
          <w:rFonts w:asciiTheme="majorBidi" w:hAnsiTheme="majorBidi" w:cstheme="majorBidi"/>
        </w:rPr>
        <w:t>. The tour consists of three ‘stations’, marked as red points and nine ‘stops’ marked as black points. Red points represent the ‘stations’ that comprise storytelling interventions along the tour. These stations cover general information about the king himself, his dynasty, who rules the country, his qu</w:t>
      </w:r>
      <w:r w:rsidR="00F06A6F" w:rsidRPr="008C08EB">
        <w:rPr>
          <w:rFonts w:asciiTheme="majorBidi" w:hAnsiTheme="majorBidi" w:cstheme="majorBidi"/>
        </w:rPr>
        <w:t>een, old Egyptian gods and battles</w:t>
      </w:r>
      <w:r w:rsidR="00B40102" w:rsidRPr="008C08EB">
        <w:rPr>
          <w:rFonts w:asciiTheme="majorBidi" w:hAnsiTheme="majorBidi" w:cstheme="majorBidi"/>
        </w:rPr>
        <w:t>. The other scenes marked in black represent the exhibited antique</w:t>
      </w:r>
      <w:r w:rsidR="00F06A6F" w:rsidRPr="008C08EB">
        <w:rPr>
          <w:rFonts w:asciiTheme="majorBidi" w:hAnsiTheme="majorBidi" w:cstheme="majorBidi"/>
        </w:rPr>
        <w:t xml:space="preserve"> guidance scenes which have </w:t>
      </w:r>
      <w:r w:rsidR="00B40102" w:rsidRPr="008C08EB">
        <w:rPr>
          <w:rFonts w:asciiTheme="majorBidi" w:hAnsiTheme="majorBidi" w:cstheme="majorBidi"/>
        </w:rPr>
        <w:t xml:space="preserve">acoustic and visual guided methods. </w:t>
      </w:r>
      <w:r w:rsidR="00F06A6F" w:rsidRPr="008C08EB">
        <w:rPr>
          <w:rFonts w:asciiTheme="majorBidi" w:hAnsiTheme="majorBidi" w:cstheme="majorBidi"/>
        </w:rPr>
        <w:t>The visitor can change the sequence</w:t>
      </w:r>
      <w:r w:rsidR="00B40102" w:rsidRPr="008C08EB">
        <w:rPr>
          <w:rFonts w:asciiTheme="majorBidi" w:hAnsiTheme="majorBidi" w:cstheme="majorBidi"/>
        </w:rPr>
        <w:t xml:space="preserve"> shown in </w:t>
      </w:r>
      <w:commentRangeStart w:id="7"/>
      <w:r w:rsidR="00B40102" w:rsidRPr="008C08EB">
        <w:rPr>
          <w:rFonts w:asciiTheme="majorBidi" w:hAnsiTheme="majorBidi" w:cstheme="majorBidi"/>
        </w:rPr>
        <w:t xml:space="preserve">figure </w:t>
      </w:r>
      <w:r w:rsidR="009E013C" w:rsidRPr="008C08EB">
        <w:rPr>
          <w:rFonts w:asciiTheme="majorBidi" w:hAnsiTheme="majorBidi" w:cstheme="majorBidi"/>
        </w:rPr>
        <w:t>4</w:t>
      </w:r>
      <w:r w:rsidR="00B40102" w:rsidRPr="008C08EB">
        <w:rPr>
          <w:rFonts w:asciiTheme="majorBidi" w:hAnsiTheme="majorBidi" w:cstheme="majorBidi"/>
        </w:rPr>
        <w:t xml:space="preserve"> </w:t>
      </w:r>
      <w:commentRangeEnd w:id="7"/>
      <w:r w:rsidR="009E013C" w:rsidRPr="008C08EB">
        <w:rPr>
          <w:rStyle w:val="CommentReference"/>
        </w:rPr>
        <w:commentReference w:id="7"/>
      </w:r>
      <w:r w:rsidR="00B40102" w:rsidRPr="008C08EB">
        <w:rPr>
          <w:rFonts w:asciiTheme="majorBidi" w:hAnsiTheme="majorBidi" w:cstheme="majorBidi"/>
        </w:rPr>
        <w:t>or jump from one to another, s</w:t>
      </w:r>
      <w:r w:rsidR="00F06A6F" w:rsidRPr="008C08EB">
        <w:rPr>
          <w:rFonts w:asciiTheme="majorBidi" w:hAnsiTheme="majorBidi" w:cstheme="majorBidi"/>
        </w:rPr>
        <w:t>kipping some stations as</w:t>
      </w:r>
      <w:r w:rsidR="00B40102" w:rsidRPr="008C08EB">
        <w:rPr>
          <w:rFonts w:asciiTheme="majorBidi" w:hAnsiTheme="majorBidi" w:cstheme="majorBidi"/>
        </w:rPr>
        <w:t xml:space="preserve"> the content itself is not organi</w:t>
      </w:r>
      <w:r w:rsidR="00757FF0" w:rsidRPr="008C08EB">
        <w:rPr>
          <w:rFonts w:asciiTheme="majorBidi" w:hAnsiTheme="majorBidi" w:cstheme="majorBidi"/>
        </w:rPr>
        <w:t>s</w:t>
      </w:r>
      <w:r w:rsidR="00B40102" w:rsidRPr="008C08EB">
        <w:rPr>
          <w:rFonts w:asciiTheme="majorBidi" w:hAnsiTheme="majorBidi" w:cstheme="majorBidi"/>
        </w:rPr>
        <w:t>ed to be dependent on any other scenes.</w:t>
      </w:r>
    </w:p>
    <w:p w14:paraId="4238DB2E" w14:textId="6C9C7F72" w:rsidR="00F55A43" w:rsidRPr="008C08EB" w:rsidRDefault="00F55A43" w:rsidP="00AC744C">
      <w:pPr>
        <w:spacing w:line="276" w:lineRule="auto"/>
        <w:rPr>
          <w:rFonts w:asciiTheme="majorBidi" w:hAnsiTheme="majorBidi" w:cstheme="majorBidi"/>
        </w:rPr>
      </w:pPr>
      <w:r w:rsidRPr="008C08EB">
        <w:rPr>
          <w:rFonts w:asciiTheme="majorBidi" w:hAnsiTheme="majorBidi" w:cstheme="majorBidi"/>
          <w:lang w:eastAsia="en-GB"/>
        </w:rPr>
        <w:lastRenderedPageBreak/>
        <w:drawing>
          <wp:inline distT="0" distB="0" distL="0" distR="0" wp14:anchorId="30035FB4" wp14:editId="424B8094">
            <wp:extent cx="2941983" cy="4641573"/>
            <wp:effectExtent l="0" t="0" r="0" b="69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MuseumEye tour design.png"/>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2945921" cy="4647786"/>
                    </a:xfrm>
                    <a:prstGeom prst="rect">
                      <a:avLst/>
                    </a:prstGeom>
                  </pic:spPr>
                </pic:pic>
              </a:graphicData>
            </a:graphic>
          </wp:inline>
        </w:drawing>
      </w:r>
      <w:r w:rsidR="00E93728" w:rsidRPr="008C08EB">
        <w:rPr>
          <w:rFonts w:asciiTheme="majorBidi" w:hAnsiTheme="majorBidi" w:cstheme="majorBidi"/>
          <w:bCs/>
          <w:szCs w:val="20"/>
          <w:lang w:eastAsia="en-GB"/>
        </w:rPr>
        <w:t xml:space="preserve"> </w:t>
      </w:r>
      <w:r w:rsidR="00E93728" w:rsidRPr="008C08EB">
        <w:rPr>
          <w:rFonts w:asciiTheme="majorBidi" w:hAnsiTheme="majorBidi" w:cstheme="majorBidi"/>
          <w:bCs/>
          <w:szCs w:val="20"/>
          <w:lang w:eastAsia="en-GB"/>
        </w:rPr>
        <w:drawing>
          <wp:inline distT="0" distB="0" distL="0" distR="0" wp14:anchorId="5FF35656" wp14:editId="394AF289">
            <wp:extent cx="2703444" cy="4640080"/>
            <wp:effectExtent l="0" t="0" r="1905"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MuseumEye mapping desig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3844" cy="4640767"/>
                    </a:xfrm>
                    <a:prstGeom prst="rect">
                      <a:avLst/>
                    </a:prstGeom>
                  </pic:spPr>
                </pic:pic>
              </a:graphicData>
            </a:graphic>
          </wp:inline>
        </w:drawing>
      </w:r>
    </w:p>
    <w:p w14:paraId="46DDEC70" w14:textId="7D4330A1" w:rsidR="006E48F3" w:rsidRPr="008C08EB" w:rsidRDefault="00E93728" w:rsidP="00AC744C">
      <w:pPr>
        <w:spacing w:line="276" w:lineRule="auto"/>
        <w:jc w:val="left"/>
        <w:rPr>
          <w:rFonts w:asciiTheme="majorBidi" w:hAnsiTheme="majorBidi" w:cstheme="majorBidi"/>
        </w:rPr>
      </w:pPr>
      <w:r w:rsidRPr="008C08EB">
        <w:rPr>
          <w:rFonts w:asciiTheme="majorBidi" w:hAnsiTheme="majorBidi" w:cstheme="majorBidi"/>
          <w:b/>
          <w:bCs/>
          <w:sz w:val="20"/>
          <w:szCs w:val="20"/>
        </w:rPr>
        <w:t xml:space="preserve">              Figure 4.</w:t>
      </w:r>
      <w:r w:rsidRPr="008C08EB">
        <w:rPr>
          <w:rFonts w:asciiTheme="majorBidi" w:hAnsiTheme="majorBidi" w:cstheme="majorBidi"/>
          <w:sz w:val="20"/>
          <w:szCs w:val="20"/>
        </w:rPr>
        <w:t xml:space="preserve"> MuseumEye tour design                                 </w:t>
      </w:r>
      <w:r w:rsidRPr="008C08EB">
        <w:rPr>
          <w:rFonts w:asciiTheme="majorBidi" w:hAnsiTheme="majorBidi" w:cstheme="majorBidi"/>
          <w:b/>
          <w:bCs/>
          <w:sz w:val="20"/>
          <w:szCs w:val="20"/>
        </w:rPr>
        <w:t>Figure 5.</w:t>
      </w:r>
      <w:r w:rsidRPr="008C08EB">
        <w:rPr>
          <w:rFonts w:asciiTheme="majorBidi" w:hAnsiTheme="majorBidi" w:cstheme="majorBidi"/>
          <w:sz w:val="20"/>
          <w:szCs w:val="20"/>
        </w:rPr>
        <w:t xml:space="preserve"> MuseumEye mapping design</w:t>
      </w:r>
    </w:p>
    <w:p w14:paraId="69A99975" w14:textId="4F19DB6A" w:rsidR="001D1E0C" w:rsidRPr="008C08EB" w:rsidRDefault="00AF7D54" w:rsidP="00163473">
      <w:pPr>
        <w:pStyle w:val="Heading3"/>
        <w:rPr>
          <w:rFonts w:asciiTheme="majorBidi" w:hAnsiTheme="majorBidi"/>
        </w:rPr>
      </w:pPr>
      <w:r w:rsidRPr="008C08EB">
        <w:rPr>
          <w:rFonts w:asciiTheme="majorBidi" w:hAnsiTheme="majorBidi"/>
          <w:iCs/>
        </w:rPr>
        <w:t xml:space="preserve">4.3.5 </w:t>
      </w:r>
      <w:r w:rsidR="001174A7" w:rsidRPr="008C08EB">
        <w:rPr>
          <w:rFonts w:asciiTheme="majorBidi" w:hAnsiTheme="majorBidi"/>
        </w:rPr>
        <w:t xml:space="preserve">Spatial </w:t>
      </w:r>
      <w:r w:rsidR="001D1E0C" w:rsidRPr="008C08EB">
        <w:rPr>
          <w:rFonts w:asciiTheme="majorBidi" w:hAnsiTheme="majorBidi"/>
        </w:rPr>
        <w:t xml:space="preserve">Mapping Design </w:t>
      </w:r>
    </w:p>
    <w:p w14:paraId="2C9114F9" w14:textId="6BFFDA03" w:rsidR="00211CE5" w:rsidRPr="008C08EB" w:rsidRDefault="00EA7925" w:rsidP="00211CE5">
      <w:pPr>
        <w:pStyle w:val="MYPHDTEXT0"/>
        <w:spacing w:line="276" w:lineRule="auto"/>
        <w:rPr>
          <w:rFonts w:asciiTheme="majorBidi" w:hAnsiTheme="majorBidi" w:cstheme="majorBidi"/>
          <w:bCs/>
          <w:szCs w:val="20"/>
          <w:lang w:val="en-GB"/>
        </w:rPr>
      </w:pPr>
      <w:r w:rsidRPr="008C08EB">
        <w:rPr>
          <w:rFonts w:asciiTheme="majorBidi" w:hAnsiTheme="majorBidi" w:cstheme="majorBidi"/>
          <w:bCs/>
          <w:szCs w:val="20"/>
          <w:lang w:val="en-GB"/>
        </w:rPr>
        <w:t>To augment visitor</w:t>
      </w:r>
      <w:r w:rsidR="00CC0249" w:rsidRPr="008C08EB">
        <w:rPr>
          <w:rFonts w:asciiTheme="majorBidi" w:hAnsiTheme="majorBidi" w:cstheme="majorBidi"/>
          <w:bCs/>
          <w:szCs w:val="20"/>
          <w:lang w:val="en-GB"/>
        </w:rPr>
        <w:t>’s</w:t>
      </w:r>
      <w:r w:rsidRPr="008C08EB">
        <w:rPr>
          <w:rFonts w:asciiTheme="majorBidi" w:hAnsiTheme="majorBidi" w:cstheme="majorBidi"/>
          <w:bCs/>
          <w:szCs w:val="20"/>
          <w:lang w:val="en-GB"/>
        </w:rPr>
        <w:t xml:space="preserve"> experience</w:t>
      </w:r>
      <w:r w:rsidR="00B40102" w:rsidRPr="008C08EB">
        <w:rPr>
          <w:rFonts w:asciiTheme="majorBidi" w:hAnsiTheme="majorBidi" w:cstheme="majorBidi"/>
          <w:bCs/>
          <w:szCs w:val="20"/>
          <w:lang w:val="en-GB"/>
        </w:rPr>
        <w:t xml:space="preserve"> the physical environment </w:t>
      </w:r>
      <w:r w:rsidRPr="008C08EB">
        <w:rPr>
          <w:rFonts w:asciiTheme="majorBidi" w:hAnsiTheme="majorBidi" w:cstheme="majorBidi"/>
          <w:bCs/>
          <w:szCs w:val="20"/>
          <w:lang w:val="en-GB"/>
        </w:rPr>
        <w:t>is</w:t>
      </w:r>
      <w:r w:rsidR="00B40102" w:rsidRPr="008C08EB">
        <w:rPr>
          <w:rFonts w:asciiTheme="majorBidi" w:hAnsiTheme="majorBidi" w:cstheme="majorBidi"/>
          <w:bCs/>
          <w:szCs w:val="20"/>
          <w:lang w:val="en-GB"/>
        </w:rPr>
        <w:t xml:space="preserve"> mapped</w:t>
      </w:r>
      <w:r w:rsidRPr="008C08EB">
        <w:rPr>
          <w:rFonts w:asciiTheme="majorBidi" w:hAnsiTheme="majorBidi" w:cstheme="majorBidi"/>
          <w:bCs/>
          <w:szCs w:val="20"/>
          <w:lang w:val="en-GB"/>
        </w:rPr>
        <w:t xml:space="preserve"> with the</w:t>
      </w:r>
      <w:r w:rsidR="00B40102" w:rsidRPr="008C08EB">
        <w:rPr>
          <w:rFonts w:asciiTheme="majorBidi" w:hAnsiTheme="majorBidi" w:cstheme="majorBidi"/>
          <w:bCs/>
          <w:szCs w:val="20"/>
          <w:lang w:val="en-GB"/>
        </w:rPr>
        <w:t xml:space="preserve"> virtual </w:t>
      </w:r>
      <w:r w:rsidRPr="008C08EB">
        <w:rPr>
          <w:rFonts w:asciiTheme="majorBidi" w:hAnsiTheme="majorBidi" w:cstheme="majorBidi"/>
          <w:bCs/>
          <w:szCs w:val="20"/>
          <w:lang w:val="en-GB"/>
        </w:rPr>
        <w:t>to create a single perspective</w:t>
      </w:r>
      <w:r w:rsidR="00B40102" w:rsidRPr="008C08EB">
        <w:rPr>
          <w:rFonts w:asciiTheme="majorBidi" w:hAnsiTheme="majorBidi" w:cstheme="majorBidi"/>
          <w:bCs/>
          <w:szCs w:val="20"/>
          <w:lang w:val="en-GB"/>
        </w:rPr>
        <w:t xml:space="preserve">. This concept </w:t>
      </w:r>
      <w:r w:rsidR="00E93728" w:rsidRPr="008C08EB">
        <w:rPr>
          <w:rFonts w:asciiTheme="majorBidi" w:hAnsiTheme="majorBidi" w:cstheme="majorBidi"/>
          <w:bCs/>
          <w:szCs w:val="20"/>
          <w:lang w:val="en-GB"/>
        </w:rPr>
        <w:t>was</w:t>
      </w:r>
      <w:r w:rsidR="00B40102" w:rsidRPr="008C08EB">
        <w:rPr>
          <w:rFonts w:asciiTheme="majorBidi" w:hAnsiTheme="majorBidi" w:cstheme="majorBidi"/>
          <w:bCs/>
          <w:szCs w:val="20"/>
          <w:lang w:val="en-GB"/>
        </w:rPr>
        <w:t xml:space="preserve"> a prerequisite in order to make the visitor convinced of the virtual environment. If the ground is a bi</w:t>
      </w:r>
      <w:r w:rsidRPr="008C08EB">
        <w:rPr>
          <w:rFonts w:asciiTheme="majorBidi" w:hAnsiTheme="majorBidi" w:cstheme="majorBidi"/>
          <w:bCs/>
          <w:szCs w:val="20"/>
          <w:lang w:val="en-GB"/>
        </w:rPr>
        <w:t>t higher than in reality or the walls unevenly positioned, the user may</w:t>
      </w:r>
      <w:r w:rsidR="00B40102" w:rsidRPr="008C08EB">
        <w:rPr>
          <w:rFonts w:asciiTheme="majorBidi" w:hAnsiTheme="majorBidi" w:cstheme="majorBidi"/>
          <w:bCs/>
          <w:szCs w:val="20"/>
          <w:lang w:val="en-GB"/>
        </w:rPr>
        <w:t xml:space="preserve"> </w:t>
      </w:r>
      <w:r w:rsidRPr="008C08EB">
        <w:rPr>
          <w:rFonts w:asciiTheme="majorBidi" w:hAnsiTheme="majorBidi" w:cstheme="majorBidi"/>
          <w:bCs/>
          <w:szCs w:val="20"/>
          <w:lang w:val="en-GB"/>
        </w:rPr>
        <w:t>encounter</w:t>
      </w:r>
      <w:r w:rsidR="00B40102" w:rsidRPr="008C08EB">
        <w:rPr>
          <w:rFonts w:asciiTheme="majorBidi" w:hAnsiTheme="majorBidi" w:cstheme="majorBidi"/>
          <w:bCs/>
          <w:szCs w:val="20"/>
          <w:lang w:val="en-GB"/>
        </w:rPr>
        <w:t xml:space="preserve"> </w:t>
      </w:r>
      <w:r w:rsidRPr="008C08EB">
        <w:rPr>
          <w:rFonts w:asciiTheme="majorBidi" w:hAnsiTheme="majorBidi" w:cstheme="majorBidi"/>
          <w:bCs/>
          <w:szCs w:val="20"/>
          <w:lang w:val="en-GB"/>
        </w:rPr>
        <w:t xml:space="preserve">spatial </w:t>
      </w:r>
      <w:r w:rsidR="00B40102" w:rsidRPr="008C08EB">
        <w:rPr>
          <w:rFonts w:asciiTheme="majorBidi" w:hAnsiTheme="majorBidi" w:cstheme="majorBidi"/>
          <w:bCs/>
          <w:szCs w:val="20"/>
          <w:lang w:val="en-GB"/>
        </w:rPr>
        <w:t>confusion</w:t>
      </w:r>
      <w:r w:rsidRPr="008C08EB">
        <w:rPr>
          <w:rFonts w:asciiTheme="majorBidi" w:hAnsiTheme="majorBidi" w:cstheme="majorBidi"/>
          <w:bCs/>
          <w:szCs w:val="20"/>
          <w:lang w:val="en-GB"/>
        </w:rPr>
        <w:t xml:space="preserve"> or injury</w:t>
      </w:r>
      <w:r w:rsidR="00B40102" w:rsidRPr="008C08EB">
        <w:rPr>
          <w:rFonts w:asciiTheme="majorBidi" w:hAnsiTheme="majorBidi" w:cstheme="majorBidi"/>
          <w:bCs/>
          <w:szCs w:val="20"/>
          <w:lang w:val="en-GB"/>
        </w:rPr>
        <w:t>.</w:t>
      </w:r>
      <w:r w:rsidRPr="008C08EB">
        <w:rPr>
          <w:rFonts w:asciiTheme="majorBidi" w:hAnsiTheme="majorBidi" w:cstheme="majorBidi"/>
          <w:bCs/>
          <w:szCs w:val="20"/>
          <w:lang w:val="en-GB"/>
        </w:rPr>
        <w:t xml:space="preserve"> Therefore, to avoid this issue precise measuring of the</w:t>
      </w:r>
      <w:r w:rsidR="00B40102" w:rsidRPr="008C08EB">
        <w:rPr>
          <w:rFonts w:asciiTheme="majorBidi" w:hAnsiTheme="majorBidi" w:cstheme="majorBidi"/>
          <w:bCs/>
          <w:szCs w:val="20"/>
          <w:lang w:val="en-GB"/>
        </w:rPr>
        <w:t xml:space="preserve"> ‘The King T</w:t>
      </w:r>
      <w:r w:rsidRPr="008C08EB">
        <w:rPr>
          <w:rFonts w:asciiTheme="majorBidi" w:hAnsiTheme="majorBidi" w:cstheme="majorBidi"/>
          <w:bCs/>
          <w:szCs w:val="20"/>
          <w:lang w:val="en-GB"/>
        </w:rPr>
        <w:t>utankhamun section’ using</w:t>
      </w:r>
      <w:r w:rsidR="00B40102" w:rsidRPr="008C08EB">
        <w:rPr>
          <w:rFonts w:asciiTheme="majorBidi" w:hAnsiTheme="majorBidi" w:cstheme="majorBidi"/>
          <w:bCs/>
          <w:szCs w:val="20"/>
          <w:lang w:val="en-GB"/>
        </w:rPr>
        <w:t xml:space="preserve"> existing plans of the floor</w:t>
      </w:r>
      <w:r w:rsidRPr="008C08EB">
        <w:rPr>
          <w:rFonts w:asciiTheme="majorBidi" w:hAnsiTheme="majorBidi" w:cstheme="majorBidi"/>
          <w:bCs/>
          <w:szCs w:val="20"/>
          <w:lang w:val="en-GB"/>
        </w:rPr>
        <w:t xml:space="preserve"> blueprint outlined the physical parameters of the room. </w:t>
      </w:r>
      <w:r w:rsidR="00B40102" w:rsidRPr="008C08EB">
        <w:rPr>
          <w:rFonts w:asciiTheme="majorBidi" w:hAnsiTheme="majorBidi" w:cstheme="majorBidi"/>
          <w:bCs/>
          <w:szCs w:val="20"/>
          <w:lang w:val="en-GB"/>
        </w:rPr>
        <w:t xml:space="preserve">These dimensions </w:t>
      </w:r>
      <w:r w:rsidRPr="008C08EB">
        <w:rPr>
          <w:rFonts w:asciiTheme="majorBidi" w:hAnsiTheme="majorBidi" w:cstheme="majorBidi"/>
          <w:bCs/>
          <w:szCs w:val="20"/>
          <w:lang w:val="en-GB"/>
        </w:rPr>
        <w:t>formulate the spatial</w:t>
      </w:r>
      <w:r w:rsidR="00B40102" w:rsidRPr="008C08EB">
        <w:rPr>
          <w:rFonts w:asciiTheme="majorBidi" w:hAnsiTheme="majorBidi" w:cstheme="majorBidi"/>
          <w:bCs/>
          <w:szCs w:val="20"/>
          <w:lang w:val="en-GB"/>
        </w:rPr>
        <w:t xml:space="preserve"> design</w:t>
      </w:r>
      <w:r w:rsidRPr="008C08EB">
        <w:rPr>
          <w:rFonts w:asciiTheme="majorBidi" w:hAnsiTheme="majorBidi" w:cstheme="majorBidi"/>
          <w:bCs/>
          <w:szCs w:val="20"/>
          <w:lang w:val="en-GB"/>
        </w:rPr>
        <w:t xml:space="preserve"> of the interior of the room and remap it over</w:t>
      </w:r>
      <w:r w:rsidR="00B40102" w:rsidRPr="008C08EB">
        <w:rPr>
          <w:rFonts w:asciiTheme="majorBidi" w:hAnsiTheme="majorBidi" w:cstheme="majorBidi"/>
          <w:bCs/>
          <w:szCs w:val="20"/>
          <w:lang w:val="en-GB"/>
        </w:rPr>
        <w:t xml:space="preserve"> the physical </w:t>
      </w:r>
      <w:r w:rsidR="00211CE5" w:rsidRPr="008C08EB">
        <w:rPr>
          <w:rFonts w:asciiTheme="majorBidi" w:hAnsiTheme="majorBidi" w:cstheme="majorBidi"/>
          <w:bCs/>
          <w:szCs w:val="20"/>
          <w:lang w:val="en-GB"/>
        </w:rPr>
        <w:t xml:space="preserve">room, as depicted in Figure 5. </w:t>
      </w:r>
    </w:p>
    <w:p w14:paraId="368C79F8" w14:textId="0C8D876D" w:rsidR="008F2820" w:rsidRPr="008C08EB" w:rsidRDefault="00B40102" w:rsidP="00211CE5">
      <w:pPr>
        <w:pStyle w:val="MYPHDTEXT0"/>
        <w:spacing w:line="276" w:lineRule="auto"/>
        <w:rPr>
          <w:rFonts w:asciiTheme="majorBidi" w:hAnsiTheme="majorBidi" w:cstheme="majorBidi"/>
          <w:bCs/>
          <w:szCs w:val="20"/>
          <w:lang w:val="en-GB"/>
        </w:rPr>
      </w:pPr>
      <w:r w:rsidRPr="008C08EB">
        <w:rPr>
          <w:rFonts w:asciiTheme="majorBidi" w:hAnsiTheme="majorBidi" w:cstheme="majorBidi"/>
          <w:lang w:val="en-GB"/>
        </w:rPr>
        <w:t>Figures 4 and 5,</w:t>
      </w:r>
      <w:r w:rsidR="00EA7925" w:rsidRPr="008C08EB">
        <w:rPr>
          <w:rFonts w:asciiTheme="majorBidi" w:hAnsiTheme="majorBidi" w:cstheme="majorBidi"/>
          <w:lang w:val="en-GB"/>
        </w:rPr>
        <w:t xml:space="preserve"> depict</w:t>
      </w:r>
      <w:r w:rsidRPr="008C08EB">
        <w:rPr>
          <w:rFonts w:asciiTheme="majorBidi" w:hAnsiTheme="majorBidi" w:cstheme="majorBidi"/>
          <w:lang w:val="en-GB"/>
        </w:rPr>
        <w:t xml:space="preserve"> one of the storytelling stations</w:t>
      </w:r>
      <w:r w:rsidR="00EA7925" w:rsidRPr="008C08EB">
        <w:rPr>
          <w:rFonts w:asciiTheme="majorBidi" w:hAnsiTheme="majorBidi" w:cstheme="majorBidi"/>
          <w:lang w:val="en-GB"/>
        </w:rPr>
        <w:t xml:space="preserve"> (station 1), and</w:t>
      </w:r>
      <w:r w:rsidRPr="008C08EB">
        <w:rPr>
          <w:rFonts w:asciiTheme="majorBidi" w:hAnsiTheme="majorBidi" w:cstheme="majorBidi"/>
          <w:lang w:val="en-GB"/>
        </w:rPr>
        <w:t xml:space="preserve"> the mapping </w:t>
      </w:r>
      <w:r w:rsidR="00EA7925" w:rsidRPr="008C08EB">
        <w:rPr>
          <w:rFonts w:asciiTheme="majorBidi" w:hAnsiTheme="majorBidi" w:cstheme="majorBidi"/>
          <w:lang w:val="en-GB"/>
        </w:rPr>
        <w:t xml:space="preserve">sequence </w:t>
      </w:r>
      <w:r w:rsidRPr="008C08EB">
        <w:rPr>
          <w:rFonts w:asciiTheme="majorBidi" w:hAnsiTheme="majorBidi" w:cstheme="majorBidi"/>
          <w:lang w:val="en-GB"/>
        </w:rPr>
        <w:t>of the king</w:t>
      </w:r>
      <w:r w:rsidR="00EA7925" w:rsidRPr="008C08EB">
        <w:rPr>
          <w:rFonts w:asciiTheme="majorBidi" w:hAnsiTheme="majorBidi" w:cstheme="majorBidi"/>
          <w:lang w:val="en-GB"/>
        </w:rPr>
        <w:t xml:space="preserve"> room</w:t>
      </w:r>
      <w:r w:rsidRPr="008C08EB">
        <w:rPr>
          <w:rFonts w:asciiTheme="majorBidi" w:hAnsiTheme="majorBidi" w:cstheme="majorBidi"/>
          <w:lang w:val="en-GB"/>
        </w:rPr>
        <w:t>.</w:t>
      </w:r>
      <w:r w:rsidR="008F2820" w:rsidRPr="008C08EB">
        <w:rPr>
          <w:rFonts w:asciiTheme="majorBidi" w:hAnsiTheme="majorBidi" w:cstheme="majorBidi"/>
          <w:lang w:val="en-GB"/>
        </w:rPr>
        <w:t xml:space="preserve"> When a visitor triggers</w:t>
      </w:r>
      <w:r w:rsidRPr="008C08EB">
        <w:rPr>
          <w:rFonts w:asciiTheme="majorBidi" w:hAnsiTheme="majorBidi" w:cstheme="majorBidi"/>
          <w:lang w:val="en-GB"/>
        </w:rPr>
        <w:t xml:space="preserve"> ‘station</w:t>
      </w:r>
      <w:r w:rsidR="008F2820" w:rsidRPr="008C08EB">
        <w:rPr>
          <w:rFonts w:asciiTheme="majorBidi" w:hAnsiTheme="majorBidi" w:cstheme="majorBidi"/>
          <w:lang w:val="en-GB"/>
        </w:rPr>
        <w:t xml:space="preserve"> </w:t>
      </w:r>
      <w:r w:rsidRPr="008C08EB">
        <w:rPr>
          <w:rFonts w:asciiTheme="majorBidi" w:hAnsiTheme="majorBidi" w:cstheme="majorBidi"/>
          <w:lang w:val="en-GB"/>
        </w:rPr>
        <w:t>1’, the scene is generated and mapped on top of the physical environment of the room.</w:t>
      </w:r>
      <w:r w:rsidR="008F2820" w:rsidRPr="008C08EB">
        <w:rPr>
          <w:rFonts w:asciiTheme="majorBidi" w:hAnsiTheme="majorBidi" w:cstheme="majorBidi"/>
          <w:lang w:val="en-GB"/>
        </w:rPr>
        <w:t xml:space="preserve"> T</w:t>
      </w:r>
      <w:r w:rsidRPr="008C08EB">
        <w:rPr>
          <w:rFonts w:asciiTheme="majorBidi" w:hAnsiTheme="majorBidi" w:cstheme="majorBidi"/>
          <w:lang w:val="en-GB"/>
        </w:rPr>
        <w:t>he pillars of the temple that the king used to rule the count</w:t>
      </w:r>
      <w:r w:rsidR="008F2820" w:rsidRPr="008C08EB">
        <w:rPr>
          <w:rFonts w:asciiTheme="majorBidi" w:hAnsiTheme="majorBidi" w:cstheme="majorBidi"/>
          <w:lang w:val="en-GB"/>
        </w:rPr>
        <w:t>ry will replace the room walls, and g</w:t>
      </w:r>
      <w:r w:rsidRPr="008C08EB">
        <w:rPr>
          <w:rFonts w:asciiTheme="majorBidi" w:hAnsiTheme="majorBidi" w:cstheme="majorBidi"/>
          <w:lang w:val="en-GB"/>
        </w:rPr>
        <w:t xml:space="preserve">uards who protect the king will appear at specific spots around the antiques </w:t>
      </w:r>
      <w:r w:rsidR="008F2820" w:rsidRPr="008C08EB">
        <w:rPr>
          <w:rFonts w:asciiTheme="majorBidi" w:hAnsiTheme="majorBidi" w:cstheme="majorBidi"/>
          <w:lang w:val="en-GB"/>
        </w:rPr>
        <w:t>shown</w:t>
      </w:r>
      <w:r w:rsidRPr="008C08EB">
        <w:rPr>
          <w:rFonts w:asciiTheme="majorBidi" w:hAnsiTheme="majorBidi" w:cstheme="majorBidi"/>
          <w:lang w:val="en-GB"/>
        </w:rPr>
        <w:t xml:space="preserve"> in Figure 5. </w:t>
      </w:r>
      <w:r w:rsidR="008F2820" w:rsidRPr="008C08EB">
        <w:rPr>
          <w:rFonts w:asciiTheme="majorBidi" w:hAnsiTheme="majorBidi" w:cstheme="majorBidi"/>
          <w:lang w:val="en-GB"/>
        </w:rPr>
        <w:t>T</w:t>
      </w:r>
      <w:r w:rsidRPr="008C08EB">
        <w:rPr>
          <w:rFonts w:asciiTheme="majorBidi" w:hAnsiTheme="majorBidi" w:cstheme="majorBidi"/>
          <w:lang w:val="en-GB"/>
        </w:rPr>
        <w:t>he empty spaces in the room are utili</w:t>
      </w:r>
      <w:r w:rsidR="00757FF0" w:rsidRPr="008C08EB">
        <w:rPr>
          <w:rFonts w:asciiTheme="majorBidi" w:hAnsiTheme="majorBidi" w:cstheme="majorBidi"/>
          <w:lang w:val="en-GB"/>
        </w:rPr>
        <w:t>s</w:t>
      </w:r>
      <w:r w:rsidRPr="008C08EB">
        <w:rPr>
          <w:rFonts w:asciiTheme="majorBidi" w:hAnsiTheme="majorBidi" w:cstheme="majorBidi"/>
          <w:lang w:val="en-GB"/>
        </w:rPr>
        <w:t>ed</w:t>
      </w:r>
      <w:r w:rsidR="008F2820" w:rsidRPr="008C08EB">
        <w:rPr>
          <w:rFonts w:asciiTheme="majorBidi" w:hAnsiTheme="majorBidi" w:cstheme="majorBidi"/>
          <w:lang w:val="en-GB"/>
        </w:rPr>
        <w:t xml:space="preserve"> fully as</w:t>
      </w:r>
      <w:r w:rsidRPr="008C08EB">
        <w:rPr>
          <w:rFonts w:asciiTheme="majorBidi" w:hAnsiTheme="majorBidi" w:cstheme="majorBidi"/>
          <w:lang w:val="en-GB"/>
        </w:rPr>
        <w:t xml:space="preserve"> the</w:t>
      </w:r>
      <w:r w:rsidR="008F2820" w:rsidRPr="008C08EB">
        <w:rPr>
          <w:rFonts w:asciiTheme="majorBidi" w:hAnsiTheme="majorBidi" w:cstheme="majorBidi"/>
          <w:lang w:val="en-GB"/>
        </w:rPr>
        <w:t xml:space="preserve"> king's</w:t>
      </w:r>
      <w:r w:rsidRPr="008C08EB">
        <w:rPr>
          <w:rFonts w:asciiTheme="majorBidi" w:hAnsiTheme="majorBidi" w:cstheme="majorBidi"/>
          <w:lang w:val="en-GB"/>
        </w:rPr>
        <w:t xml:space="preserve"> throne </w:t>
      </w:r>
      <w:r w:rsidR="00757FF0" w:rsidRPr="008C08EB">
        <w:rPr>
          <w:rFonts w:asciiTheme="majorBidi" w:hAnsiTheme="majorBidi" w:cstheme="majorBidi"/>
          <w:lang w:val="en-GB"/>
        </w:rPr>
        <w:t>is</w:t>
      </w:r>
      <w:r w:rsidRPr="008C08EB">
        <w:rPr>
          <w:rFonts w:asciiTheme="majorBidi" w:hAnsiTheme="majorBidi" w:cstheme="majorBidi"/>
          <w:lang w:val="en-GB"/>
        </w:rPr>
        <w:t xml:space="preserve"> surrounded by an</w:t>
      </w:r>
      <w:r w:rsidR="008F2820" w:rsidRPr="008C08EB">
        <w:rPr>
          <w:rFonts w:asciiTheme="majorBidi" w:hAnsiTheme="majorBidi" w:cstheme="majorBidi"/>
          <w:lang w:val="en-GB"/>
        </w:rPr>
        <w:t>cient Egyptian gods</w:t>
      </w:r>
      <w:r w:rsidRPr="008C08EB">
        <w:rPr>
          <w:rFonts w:asciiTheme="majorBidi" w:hAnsiTheme="majorBidi" w:cstheme="majorBidi"/>
          <w:lang w:val="en-GB"/>
        </w:rPr>
        <w:t xml:space="preserve"> lis</w:t>
      </w:r>
      <w:r w:rsidR="008F2820" w:rsidRPr="008C08EB">
        <w:rPr>
          <w:rFonts w:asciiTheme="majorBidi" w:hAnsiTheme="majorBidi" w:cstheme="majorBidi"/>
          <w:lang w:val="en-GB"/>
        </w:rPr>
        <w:t xml:space="preserve">tening to the king’s narration. </w:t>
      </w:r>
      <w:r w:rsidRPr="008C08EB">
        <w:rPr>
          <w:rFonts w:asciiTheme="majorBidi" w:hAnsiTheme="majorBidi" w:cstheme="majorBidi"/>
          <w:lang w:val="en-GB"/>
        </w:rPr>
        <w:t>The red and black dots represent interactive glowing points in the spatial design of the system</w:t>
      </w:r>
      <w:r w:rsidR="008F2820" w:rsidRPr="008C08EB">
        <w:rPr>
          <w:rFonts w:asciiTheme="majorBidi" w:hAnsiTheme="majorBidi" w:cstheme="majorBidi"/>
          <w:lang w:val="en-GB"/>
        </w:rPr>
        <w:t xml:space="preserve"> when triggered the dots</w:t>
      </w:r>
      <w:r w:rsidRPr="008C08EB">
        <w:rPr>
          <w:rFonts w:asciiTheme="majorBidi" w:hAnsiTheme="majorBidi" w:cstheme="majorBidi"/>
          <w:lang w:val="en-GB"/>
        </w:rPr>
        <w:t xml:space="preserve"> initiali</w:t>
      </w:r>
      <w:r w:rsidR="00757FF0" w:rsidRPr="008C08EB">
        <w:rPr>
          <w:rFonts w:asciiTheme="majorBidi" w:hAnsiTheme="majorBidi" w:cstheme="majorBidi"/>
          <w:lang w:val="en-GB"/>
        </w:rPr>
        <w:t>s</w:t>
      </w:r>
      <w:r w:rsidRPr="008C08EB">
        <w:rPr>
          <w:rFonts w:asciiTheme="majorBidi" w:hAnsiTheme="majorBidi" w:cstheme="majorBidi"/>
          <w:lang w:val="en-GB"/>
        </w:rPr>
        <w:t xml:space="preserve">e and build a mixed reality scene based on the users’ location. </w:t>
      </w:r>
      <w:r w:rsidR="008F2820" w:rsidRPr="008C08EB">
        <w:rPr>
          <w:rFonts w:asciiTheme="majorBidi" w:hAnsiTheme="majorBidi" w:cstheme="majorBidi"/>
          <w:lang w:val="en-GB"/>
        </w:rPr>
        <w:t>Three red dots represent</w:t>
      </w:r>
      <w:r w:rsidRPr="008C08EB">
        <w:rPr>
          <w:rFonts w:asciiTheme="majorBidi" w:hAnsiTheme="majorBidi" w:cstheme="majorBidi"/>
          <w:lang w:val="en-GB"/>
        </w:rPr>
        <w:t xml:space="preserve"> storytelling narrations</w:t>
      </w:r>
      <w:r w:rsidR="008F2820" w:rsidRPr="008C08EB">
        <w:rPr>
          <w:rFonts w:asciiTheme="majorBidi" w:hAnsiTheme="majorBidi" w:cstheme="majorBidi"/>
          <w:lang w:val="en-GB"/>
        </w:rPr>
        <w:t xml:space="preserve"> when triggered</w:t>
      </w:r>
      <w:r w:rsidRPr="008C08EB">
        <w:rPr>
          <w:rFonts w:asciiTheme="majorBidi" w:hAnsiTheme="majorBidi" w:cstheme="majorBidi"/>
          <w:lang w:val="en-GB"/>
        </w:rPr>
        <w:t xml:space="preserve"> the king appears in front of the visitor and starts to</w:t>
      </w:r>
      <w:r w:rsidR="008F2820" w:rsidRPr="008C08EB">
        <w:rPr>
          <w:rFonts w:asciiTheme="majorBidi" w:hAnsiTheme="majorBidi" w:cstheme="majorBidi"/>
          <w:lang w:val="en-GB"/>
        </w:rPr>
        <w:t xml:space="preserve"> tell</w:t>
      </w:r>
      <w:r w:rsidRPr="008C08EB">
        <w:rPr>
          <w:rFonts w:asciiTheme="majorBidi" w:hAnsiTheme="majorBidi" w:cstheme="majorBidi"/>
          <w:lang w:val="en-GB"/>
        </w:rPr>
        <w:t xml:space="preserve"> his </w:t>
      </w:r>
      <w:r w:rsidR="008F2820" w:rsidRPr="008C08EB">
        <w:rPr>
          <w:rFonts w:asciiTheme="majorBidi" w:hAnsiTheme="majorBidi" w:cstheme="majorBidi"/>
          <w:lang w:val="en-GB"/>
        </w:rPr>
        <w:t xml:space="preserve">life </w:t>
      </w:r>
      <w:r w:rsidRPr="008C08EB">
        <w:rPr>
          <w:rFonts w:asciiTheme="majorBidi" w:hAnsiTheme="majorBidi" w:cstheme="majorBidi"/>
          <w:lang w:val="en-GB"/>
        </w:rPr>
        <w:t>story with floating imag</w:t>
      </w:r>
      <w:r w:rsidR="008F2820" w:rsidRPr="008C08EB">
        <w:rPr>
          <w:rFonts w:asciiTheme="majorBidi" w:hAnsiTheme="majorBidi" w:cstheme="majorBidi"/>
          <w:lang w:val="en-GB"/>
        </w:rPr>
        <w:t>es to visualise</w:t>
      </w:r>
      <w:r w:rsidRPr="008C08EB">
        <w:rPr>
          <w:rFonts w:asciiTheme="majorBidi" w:hAnsiTheme="majorBidi" w:cstheme="majorBidi"/>
          <w:lang w:val="en-GB"/>
        </w:rPr>
        <w:t xml:space="preserve"> his exploitations. </w:t>
      </w:r>
    </w:p>
    <w:p w14:paraId="56384974" w14:textId="74094D7A" w:rsidR="00371865" w:rsidRPr="008C08EB" w:rsidRDefault="00AF7D54" w:rsidP="00163473">
      <w:pPr>
        <w:pStyle w:val="Heading3"/>
        <w:rPr>
          <w:rFonts w:asciiTheme="majorBidi" w:hAnsiTheme="majorBidi"/>
          <w:lang w:eastAsia="en-GB"/>
        </w:rPr>
      </w:pPr>
      <w:r w:rsidRPr="008C08EB">
        <w:rPr>
          <w:rFonts w:asciiTheme="majorBidi" w:hAnsiTheme="majorBidi"/>
          <w:iCs/>
          <w:lang w:eastAsia="en-GB"/>
        </w:rPr>
        <w:lastRenderedPageBreak/>
        <w:t>4.3.6</w:t>
      </w:r>
      <w:r w:rsidRPr="008C08EB">
        <w:rPr>
          <w:rFonts w:asciiTheme="majorBidi" w:hAnsiTheme="majorBidi"/>
          <w:lang w:eastAsia="en-GB"/>
        </w:rPr>
        <w:t xml:space="preserve"> </w:t>
      </w:r>
      <w:r w:rsidR="008F2820" w:rsidRPr="008C08EB">
        <w:rPr>
          <w:rFonts w:asciiTheme="majorBidi" w:hAnsiTheme="majorBidi"/>
          <w:lang w:eastAsia="en-GB"/>
        </w:rPr>
        <w:t>Application</w:t>
      </w:r>
      <w:r w:rsidR="00371865" w:rsidRPr="008C08EB">
        <w:rPr>
          <w:rFonts w:asciiTheme="majorBidi" w:hAnsiTheme="majorBidi"/>
          <w:lang w:eastAsia="en-GB"/>
        </w:rPr>
        <w:t xml:space="preserve"> </w:t>
      </w:r>
      <w:r w:rsidR="00B40102" w:rsidRPr="008C08EB">
        <w:rPr>
          <w:rFonts w:asciiTheme="majorBidi" w:hAnsiTheme="majorBidi"/>
          <w:lang w:eastAsia="en-GB"/>
        </w:rPr>
        <w:t>S</w:t>
      </w:r>
      <w:r w:rsidR="00371865" w:rsidRPr="008C08EB">
        <w:rPr>
          <w:rFonts w:asciiTheme="majorBidi" w:hAnsiTheme="majorBidi"/>
          <w:lang w:eastAsia="en-GB"/>
        </w:rPr>
        <w:t>tructure</w:t>
      </w:r>
      <w:r w:rsidR="008F2820" w:rsidRPr="008C08EB">
        <w:rPr>
          <w:rFonts w:asciiTheme="majorBidi" w:hAnsiTheme="majorBidi"/>
          <w:lang w:eastAsia="en-GB"/>
        </w:rPr>
        <w:t xml:space="preserve"> and</w:t>
      </w:r>
      <w:r w:rsidR="00371865" w:rsidRPr="008C08EB">
        <w:rPr>
          <w:rFonts w:asciiTheme="majorBidi" w:hAnsiTheme="majorBidi"/>
          <w:lang w:eastAsia="en-GB"/>
        </w:rPr>
        <w:t xml:space="preserve"> </w:t>
      </w:r>
      <w:r w:rsidR="00B40102" w:rsidRPr="008C08EB">
        <w:rPr>
          <w:rFonts w:asciiTheme="majorBidi" w:hAnsiTheme="majorBidi"/>
          <w:lang w:eastAsia="en-GB"/>
        </w:rPr>
        <w:t>D</w:t>
      </w:r>
      <w:r w:rsidR="00371865" w:rsidRPr="008C08EB">
        <w:rPr>
          <w:rFonts w:asciiTheme="majorBidi" w:hAnsiTheme="majorBidi"/>
          <w:lang w:eastAsia="en-GB"/>
        </w:rPr>
        <w:t>esign</w:t>
      </w:r>
    </w:p>
    <w:p w14:paraId="48625E3F" w14:textId="0FBC905E" w:rsidR="00B23E3E" w:rsidRPr="008C08EB" w:rsidRDefault="00211CE5" w:rsidP="00FB2C46">
      <w:pPr>
        <w:spacing w:after="240" w:line="276" w:lineRule="auto"/>
        <w:jc w:val="lowKashida"/>
        <w:rPr>
          <w:rFonts w:asciiTheme="majorBidi" w:hAnsiTheme="majorBidi" w:cstheme="majorBidi"/>
          <w:lang w:eastAsia="en-GB"/>
        </w:rPr>
      </w:pPr>
      <w:r w:rsidRPr="008C08EB">
        <w:rPr>
          <w:rFonts w:asciiTheme="majorBidi" w:hAnsiTheme="majorBidi" w:cstheme="majorBidi"/>
          <w:lang w:eastAsia="en-GB"/>
        </w:rPr>
        <w:t>The application</w:t>
      </w:r>
      <w:r w:rsidR="00E951AC" w:rsidRPr="008C08EB">
        <w:rPr>
          <w:rFonts w:asciiTheme="majorBidi" w:hAnsiTheme="majorBidi" w:cstheme="majorBidi"/>
          <w:lang w:eastAsia="en-GB"/>
        </w:rPr>
        <w:t xml:space="preserve"> design</w:t>
      </w:r>
      <w:r w:rsidRPr="008C08EB">
        <w:rPr>
          <w:rFonts w:asciiTheme="majorBidi" w:hAnsiTheme="majorBidi" w:cstheme="majorBidi"/>
          <w:lang w:eastAsia="en-GB"/>
        </w:rPr>
        <w:t xml:space="preserve"> focuses on user accessibility</w:t>
      </w:r>
      <w:r w:rsidR="00E951AC" w:rsidRPr="008C08EB">
        <w:rPr>
          <w:rFonts w:asciiTheme="majorBidi" w:hAnsiTheme="majorBidi" w:cstheme="majorBidi"/>
          <w:lang w:eastAsia="en-GB"/>
        </w:rPr>
        <w:t xml:space="preserve"> and structure consisting</w:t>
      </w:r>
      <w:r w:rsidR="00B40102" w:rsidRPr="008C08EB">
        <w:rPr>
          <w:rFonts w:asciiTheme="majorBidi" w:hAnsiTheme="majorBidi" w:cstheme="majorBidi"/>
          <w:lang w:eastAsia="en-GB"/>
        </w:rPr>
        <w:t xml:space="preserve"> of several layers of ph</w:t>
      </w:r>
      <w:r w:rsidRPr="008C08EB">
        <w:rPr>
          <w:rFonts w:asciiTheme="majorBidi" w:hAnsiTheme="majorBidi" w:cstheme="majorBidi"/>
          <w:lang w:eastAsia="en-GB"/>
        </w:rPr>
        <w:t xml:space="preserve">ysical and virtual objects activated by </w:t>
      </w:r>
      <w:proofErr w:type="gramStart"/>
      <w:r w:rsidRPr="008C08EB">
        <w:rPr>
          <w:rFonts w:asciiTheme="majorBidi" w:hAnsiTheme="majorBidi" w:cstheme="majorBidi"/>
          <w:lang w:eastAsia="en-GB"/>
        </w:rPr>
        <w:t>gesture controlled</w:t>
      </w:r>
      <w:proofErr w:type="gramEnd"/>
      <w:r w:rsidR="00B40102" w:rsidRPr="008C08EB">
        <w:rPr>
          <w:rFonts w:asciiTheme="majorBidi" w:hAnsiTheme="majorBidi" w:cstheme="majorBidi"/>
          <w:lang w:eastAsia="en-GB"/>
        </w:rPr>
        <w:t xml:space="preserve"> communication and guidance</w:t>
      </w:r>
      <w:r w:rsidRPr="008C08EB">
        <w:rPr>
          <w:rFonts w:asciiTheme="majorBidi" w:hAnsiTheme="majorBidi" w:cstheme="majorBidi"/>
          <w:lang w:eastAsia="en-GB"/>
        </w:rPr>
        <w:t xml:space="preserve"> triggers</w:t>
      </w:r>
      <w:r w:rsidR="00B40102" w:rsidRPr="008C08EB">
        <w:rPr>
          <w:rFonts w:asciiTheme="majorBidi" w:hAnsiTheme="majorBidi" w:cstheme="majorBidi"/>
          <w:lang w:eastAsia="en-GB"/>
        </w:rPr>
        <w:t>.</w:t>
      </w:r>
      <w:r w:rsidRPr="008C08EB">
        <w:rPr>
          <w:rFonts w:asciiTheme="majorBidi" w:hAnsiTheme="majorBidi" w:cstheme="majorBidi"/>
          <w:lang w:eastAsia="en-GB"/>
        </w:rPr>
        <w:t xml:space="preserve"> T</w:t>
      </w:r>
      <w:r w:rsidR="00B40102" w:rsidRPr="008C08EB">
        <w:rPr>
          <w:rFonts w:asciiTheme="majorBidi" w:hAnsiTheme="majorBidi" w:cstheme="majorBidi"/>
          <w:lang w:eastAsia="en-GB"/>
        </w:rPr>
        <w:t xml:space="preserve">o avoid </w:t>
      </w:r>
      <w:r w:rsidR="00E951AC" w:rsidRPr="008C08EB">
        <w:rPr>
          <w:rFonts w:asciiTheme="majorBidi" w:hAnsiTheme="majorBidi" w:cstheme="majorBidi"/>
          <w:lang w:eastAsia="en-GB"/>
        </w:rPr>
        <w:t xml:space="preserve">operator </w:t>
      </w:r>
      <w:r w:rsidR="00B40102" w:rsidRPr="008C08EB">
        <w:rPr>
          <w:rFonts w:asciiTheme="majorBidi" w:hAnsiTheme="majorBidi" w:cstheme="majorBidi"/>
          <w:lang w:eastAsia="en-GB"/>
        </w:rPr>
        <w:t>confusion</w:t>
      </w:r>
      <w:r w:rsidR="00E951AC" w:rsidRPr="008C08EB">
        <w:rPr>
          <w:rFonts w:asciiTheme="majorBidi" w:hAnsiTheme="majorBidi" w:cstheme="majorBidi"/>
          <w:lang w:eastAsia="en-GB"/>
        </w:rPr>
        <w:t>,</w:t>
      </w:r>
      <w:r w:rsidR="00B40102" w:rsidRPr="008C08EB">
        <w:rPr>
          <w:rFonts w:asciiTheme="majorBidi" w:hAnsiTheme="majorBidi" w:cstheme="majorBidi"/>
          <w:lang w:eastAsia="en-GB"/>
        </w:rPr>
        <w:t xml:space="preserve"> </w:t>
      </w:r>
      <w:r w:rsidR="00E951AC" w:rsidRPr="008C08EB">
        <w:rPr>
          <w:rFonts w:asciiTheme="majorBidi" w:hAnsiTheme="majorBidi" w:cstheme="majorBidi"/>
          <w:lang w:eastAsia="en-GB"/>
        </w:rPr>
        <w:t>the number of visualisations and distance between interactive triggers are fundamental design considerations. The system aim</w:t>
      </w:r>
      <w:r w:rsidR="00B40102" w:rsidRPr="008C08EB">
        <w:rPr>
          <w:rFonts w:asciiTheme="majorBidi" w:hAnsiTheme="majorBidi" w:cstheme="majorBidi"/>
          <w:lang w:eastAsia="en-GB"/>
        </w:rPr>
        <w:t>s to communicate with the user through three</w:t>
      </w:r>
      <w:r w:rsidR="00E951AC" w:rsidRPr="008C08EB">
        <w:rPr>
          <w:rFonts w:asciiTheme="majorBidi" w:hAnsiTheme="majorBidi" w:cstheme="majorBidi"/>
          <w:lang w:eastAsia="en-GB"/>
        </w:rPr>
        <w:t xml:space="preserve"> perceptual</w:t>
      </w:r>
      <w:r w:rsidR="00B40102" w:rsidRPr="008C08EB">
        <w:rPr>
          <w:rFonts w:asciiTheme="majorBidi" w:hAnsiTheme="majorBidi" w:cstheme="majorBidi"/>
          <w:lang w:eastAsia="en-GB"/>
        </w:rPr>
        <w:t xml:space="preserve"> layers which are separated spatially.</w:t>
      </w:r>
    </w:p>
    <w:p w14:paraId="4FFB18E0" w14:textId="77777777" w:rsidR="00E951AC" w:rsidRPr="008C08EB" w:rsidRDefault="00E951AC" w:rsidP="00FB2C46">
      <w:pPr>
        <w:spacing w:after="240" w:line="276" w:lineRule="auto"/>
        <w:jc w:val="lowKashida"/>
        <w:rPr>
          <w:rFonts w:asciiTheme="majorBidi" w:hAnsiTheme="majorBidi" w:cstheme="majorBidi"/>
          <w:lang w:eastAsia="en-GB"/>
        </w:rPr>
      </w:pPr>
    </w:p>
    <w:p w14:paraId="59D0AADE" w14:textId="7A5A8398" w:rsidR="00B23E3E" w:rsidRPr="008C08EB" w:rsidRDefault="00B23E3E" w:rsidP="00AC744C">
      <w:pPr>
        <w:spacing w:line="276" w:lineRule="auto"/>
        <w:jc w:val="center"/>
        <w:rPr>
          <w:rFonts w:asciiTheme="majorBidi" w:hAnsiTheme="majorBidi" w:cstheme="majorBidi"/>
          <w:lang w:eastAsia="en-GB"/>
        </w:rPr>
      </w:pPr>
      <w:r w:rsidRPr="008C08EB">
        <w:rPr>
          <w:rFonts w:asciiTheme="majorBidi" w:hAnsiTheme="majorBidi" w:cstheme="majorBidi"/>
          <w:lang w:eastAsia="en-GB"/>
        </w:rPr>
        <w:drawing>
          <wp:inline distT="0" distB="0" distL="0" distR="0" wp14:anchorId="7D776948" wp14:editId="70BD5B4F">
            <wp:extent cx="3226777" cy="322677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MuseumEye structure desig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39331" cy="3239331"/>
                    </a:xfrm>
                    <a:prstGeom prst="rect">
                      <a:avLst/>
                    </a:prstGeom>
                  </pic:spPr>
                </pic:pic>
              </a:graphicData>
            </a:graphic>
          </wp:inline>
        </w:drawing>
      </w:r>
    </w:p>
    <w:p w14:paraId="4C86C0FB" w14:textId="444A6E05" w:rsidR="00B23E3E" w:rsidRPr="008C08EB" w:rsidRDefault="00B23E3E" w:rsidP="00AF7D54">
      <w:pPr>
        <w:spacing w:line="276" w:lineRule="auto"/>
        <w:jc w:val="center"/>
        <w:rPr>
          <w:rFonts w:asciiTheme="majorBidi" w:hAnsiTheme="majorBidi" w:cstheme="majorBidi"/>
          <w:b/>
          <w:bCs/>
          <w:sz w:val="21"/>
          <w:szCs w:val="21"/>
        </w:rPr>
      </w:pPr>
      <w:r w:rsidRPr="008C08EB">
        <w:rPr>
          <w:rFonts w:asciiTheme="majorBidi" w:hAnsiTheme="majorBidi" w:cstheme="majorBidi"/>
          <w:b/>
          <w:bCs/>
          <w:sz w:val="21"/>
          <w:szCs w:val="21"/>
        </w:rPr>
        <w:t>Figure 6.</w:t>
      </w:r>
      <w:r w:rsidRPr="008C08EB">
        <w:rPr>
          <w:rFonts w:asciiTheme="majorBidi" w:hAnsiTheme="majorBidi" w:cstheme="majorBidi"/>
          <w:sz w:val="21"/>
          <w:szCs w:val="21"/>
        </w:rPr>
        <w:t xml:space="preserve"> MuseumEye structure design</w:t>
      </w:r>
    </w:p>
    <w:p w14:paraId="7386A897" w14:textId="77777777" w:rsidR="00E951AC" w:rsidRPr="008C08EB" w:rsidRDefault="00E951AC" w:rsidP="00AC744C">
      <w:pPr>
        <w:spacing w:line="276" w:lineRule="auto"/>
        <w:jc w:val="lowKashida"/>
        <w:rPr>
          <w:rFonts w:asciiTheme="majorBidi" w:hAnsiTheme="majorBidi" w:cstheme="majorBidi"/>
          <w:lang w:eastAsia="en-GB"/>
        </w:rPr>
      </w:pPr>
    </w:p>
    <w:p w14:paraId="0FA1E7B9" w14:textId="77777777" w:rsidR="00FB3CEC" w:rsidRPr="008C08EB" w:rsidRDefault="00FB3CEC" w:rsidP="00AC744C">
      <w:pPr>
        <w:spacing w:line="276" w:lineRule="auto"/>
        <w:jc w:val="lowKashida"/>
        <w:rPr>
          <w:rFonts w:asciiTheme="majorBidi" w:hAnsiTheme="majorBidi" w:cstheme="majorBidi"/>
          <w:lang w:eastAsia="en-GB"/>
        </w:rPr>
      </w:pPr>
    </w:p>
    <w:p w14:paraId="0925B4A4" w14:textId="4E82EBEE" w:rsidR="0082519D" w:rsidRPr="008C08EB" w:rsidRDefault="00B40102" w:rsidP="00AC744C">
      <w:pPr>
        <w:spacing w:line="276" w:lineRule="auto"/>
        <w:jc w:val="lowKashida"/>
        <w:rPr>
          <w:rFonts w:asciiTheme="majorBidi" w:hAnsiTheme="majorBidi" w:cstheme="majorBidi"/>
          <w:lang w:eastAsia="en-GB"/>
        </w:rPr>
      </w:pPr>
      <w:r w:rsidRPr="008C08EB">
        <w:rPr>
          <w:rFonts w:asciiTheme="majorBidi" w:hAnsiTheme="majorBidi" w:cstheme="majorBidi"/>
          <w:lang w:eastAsia="en-GB"/>
        </w:rPr>
        <w:t>The first layer represents the user interaction controls and</w:t>
      </w:r>
      <w:r w:rsidR="001F4842" w:rsidRPr="008C08EB">
        <w:rPr>
          <w:rFonts w:asciiTheme="majorBidi" w:hAnsiTheme="majorBidi" w:cstheme="majorBidi"/>
          <w:lang w:eastAsia="en-GB"/>
        </w:rPr>
        <w:t xml:space="preserve"> the user interface (UI) design. T</w:t>
      </w:r>
      <w:r w:rsidRPr="008C08EB">
        <w:rPr>
          <w:rFonts w:asciiTheme="majorBidi" w:hAnsiTheme="majorBidi" w:cstheme="majorBidi"/>
          <w:lang w:eastAsia="en-GB"/>
        </w:rPr>
        <w:t xml:space="preserve">he first layer </w:t>
      </w:r>
      <w:r w:rsidR="001F4842" w:rsidRPr="008C08EB">
        <w:rPr>
          <w:rFonts w:asciiTheme="majorBidi" w:hAnsiTheme="majorBidi" w:cstheme="majorBidi"/>
          <w:lang w:eastAsia="en-GB"/>
        </w:rPr>
        <w:t>is in proximity to</w:t>
      </w:r>
      <w:r w:rsidRPr="008C08EB">
        <w:rPr>
          <w:rFonts w:asciiTheme="majorBidi" w:hAnsiTheme="majorBidi" w:cstheme="majorBidi"/>
          <w:lang w:eastAsia="en-GB"/>
        </w:rPr>
        <w:t xml:space="preserve"> the visitor </w:t>
      </w:r>
      <w:r w:rsidR="001F4842" w:rsidRPr="008C08EB">
        <w:rPr>
          <w:rFonts w:asciiTheme="majorBidi" w:hAnsiTheme="majorBidi" w:cstheme="majorBidi"/>
          <w:lang w:eastAsia="en-GB"/>
        </w:rPr>
        <w:t>for accurate hand gesture control</w:t>
      </w:r>
      <w:r w:rsidRPr="008C08EB">
        <w:rPr>
          <w:rFonts w:asciiTheme="majorBidi" w:hAnsiTheme="majorBidi" w:cstheme="majorBidi"/>
          <w:lang w:eastAsia="en-GB"/>
        </w:rPr>
        <w:t>. Performing a click/air tap by Microsoft HoloLens requires</w:t>
      </w:r>
      <w:r w:rsidR="001F4842" w:rsidRPr="008C08EB">
        <w:rPr>
          <w:rFonts w:asciiTheme="majorBidi" w:hAnsiTheme="majorBidi" w:cstheme="majorBidi"/>
          <w:lang w:eastAsia="en-GB"/>
        </w:rPr>
        <w:t xml:space="preserve"> three operations: head movement</w:t>
      </w:r>
      <w:r w:rsidRPr="008C08EB">
        <w:rPr>
          <w:rFonts w:asciiTheme="majorBidi" w:hAnsiTheme="majorBidi" w:cstheme="majorBidi"/>
          <w:lang w:eastAsia="en-GB"/>
        </w:rPr>
        <w:t xml:space="preserve"> as a pointe</w:t>
      </w:r>
      <w:r w:rsidR="001F4842" w:rsidRPr="008C08EB">
        <w:rPr>
          <w:rFonts w:asciiTheme="majorBidi" w:hAnsiTheme="majorBidi" w:cstheme="majorBidi"/>
          <w:lang w:eastAsia="en-GB"/>
        </w:rPr>
        <w:t>r, gaze point, and hand gesture. The movement of</w:t>
      </w:r>
      <w:r w:rsidRPr="008C08EB">
        <w:rPr>
          <w:rFonts w:asciiTheme="majorBidi" w:hAnsiTheme="majorBidi" w:cstheme="majorBidi"/>
          <w:lang w:eastAsia="en-GB"/>
        </w:rPr>
        <w:t xml:space="preserve"> the visitor’s head up, down, left and </w:t>
      </w:r>
      <w:r w:rsidR="001F4842" w:rsidRPr="008C08EB">
        <w:rPr>
          <w:rFonts w:asciiTheme="majorBidi" w:hAnsiTheme="majorBidi" w:cstheme="majorBidi"/>
          <w:lang w:eastAsia="en-GB"/>
        </w:rPr>
        <w:t>right</w:t>
      </w:r>
      <w:r w:rsidRPr="008C08EB">
        <w:rPr>
          <w:rFonts w:asciiTheme="majorBidi" w:hAnsiTheme="majorBidi" w:cstheme="majorBidi"/>
          <w:lang w:eastAsia="en-GB"/>
        </w:rPr>
        <w:t xml:space="preserve"> aim</w:t>
      </w:r>
      <w:r w:rsidR="001F4842" w:rsidRPr="008C08EB">
        <w:rPr>
          <w:rFonts w:asciiTheme="majorBidi" w:hAnsiTheme="majorBidi" w:cstheme="majorBidi"/>
          <w:lang w:eastAsia="en-GB"/>
        </w:rPr>
        <w:t>s</w:t>
      </w:r>
      <w:r w:rsidRPr="008C08EB">
        <w:rPr>
          <w:rFonts w:asciiTheme="majorBidi" w:hAnsiTheme="majorBidi" w:cstheme="majorBidi"/>
          <w:lang w:eastAsia="en-GB"/>
        </w:rPr>
        <w:t xml:space="preserve"> the gaze point </w:t>
      </w:r>
      <w:r w:rsidR="001F4842" w:rsidRPr="008C08EB">
        <w:rPr>
          <w:rFonts w:asciiTheme="majorBidi" w:hAnsiTheme="majorBidi" w:cstheme="majorBidi"/>
          <w:lang w:eastAsia="en-GB"/>
        </w:rPr>
        <w:t>to click and activate</w:t>
      </w:r>
      <w:r w:rsidRPr="008C08EB">
        <w:rPr>
          <w:rFonts w:asciiTheme="majorBidi" w:hAnsiTheme="majorBidi" w:cstheme="majorBidi"/>
          <w:lang w:eastAsia="en-GB"/>
        </w:rPr>
        <w:t xml:space="preserve"> function</w:t>
      </w:r>
      <w:r w:rsidR="001F4842" w:rsidRPr="008C08EB">
        <w:rPr>
          <w:rFonts w:asciiTheme="majorBidi" w:hAnsiTheme="majorBidi" w:cstheme="majorBidi"/>
          <w:lang w:eastAsia="en-GB"/>
        </w:rPr>
        <w:t>s</w:t>
      </w:r>
      <w:r w:rsidRPr="008C08EB">
        <w:rPr>
          <w:rFonts w:asciiTheme="majorBidi" w:hAnsiTheme="majorBidi" w:cstheme="majorBidi"/>
          <w:lang w:eastAsia="en-GB"/>
        </w:rPr>
        <w:t xml:space="preserve">. </w:t>
      </w:r>
      <w:r w:rsidR="000A341C" w:rsidRPr="008C08EB">
        <w:rPr>
          <w:rFonts w:asciiTheme="majorBidi" w:hAnsiTheme="majorBidi" w:cstheme="majorBidi"/>
          <w:lang w:eastAsia="en-GB"/>
        </w:rPr>
        <w:t xml:space="preserve"> </w:t>
      </w:r>
    </w:p>
    <w:p w14:paraId="1C5A47D8" w14:textId="77777777" w:rsidR="00FB3CEC" w:rsidRPr="008C08EB" w:rsidRDefault="00FB3CEC" w:rsidP="00AC744C">
      <w:pPr>
        <w:spacing w:line="276" w:lineRule="auto"/>
        <w:jc w:val="lowKashida"/>
        <w:rPr>
          <w:rFonts w:asciiTheme="majorBidi" w:hAnsiTheme="majorBidi" w:cstheme="majorBidi"/>
          <w:lang w:eastAsia="en-GB"/>
        </w:rPr>
      </w:pPr>
    </w:p>
    <w:p w14:paraId="36CB0F98" w14:textId="447E6325" w:rsidR="000A341C" w:rsidRPr="008C08EB" w:rsidRDefault="005C3826" w:rsidP="00034379">
      <w:pPr>
        <w:pStyle w:val="Heading2"/>
        <w:rPr>
          <w:rFonts w:asciiTheme="majorBidi" w:hAnsiTheme="majorBidi"/>
        </w:rPr>
      </w:pPr>
      <w:r w:rsidRPr="008C08EB">
        <w:rPr>
          <w:rFonts w:asciiTheme="majorBidi" w:hAnsiTheme="majorBidi"/>
        </w:rPr>
        <w:t xml:space="preserve">4.4 </w:t>
      </w:r>
      <w:r w:rsidR="000A341C" w:rsidRPr="008C08EB">
        <w:rPr>
          <w:rFonts w:asciiTheme="majorBidi" w:hAnsiTheme="majorBidi"/>
        </w:rPr>
        <w:t xml:space="preserve">Stage 3: </w:t>
      </w:r>
      <w:r w:rsidR="00EC6097" w:rsidRPr="008C08EB">
        <w:rPr>
          <w:rFonts w:asciiTheme="majorBidi" w:hAnsiTheme="majorBidi"/>
        </w:rPr>
        <w:t>‘</w:t>
      </w:r>
      <w:r w:rsidR="000A341C" w:rsidRPr="008C08EB">
        <w:rPr>
          <w:rFonts w:asciiTheme="majorBidi" w:hAnsiTheme="majorBidi"/>
        </w:rPr>
        <w:t>MuseumEye</w:t>
      </w:r>
      <w:r w:rsidR="00EC6097" w:rsidRPr="008C08EB">
        <w:rPr>
          <w:rFonts w:asciiTheme="majorBidi" w:hAnsiTheme="majorBidi"/>
        </w:rPr>
        <w:t>’</w:t>
      </w:r>
      <w:r w:rsidR="000A341C" w:rsidRPr="008C08EB">
        <w:rPr>
          <w:rFonts w:asciiTheme="majorBidi" w:hAnsiTheme="majorBidi"/>
        </w:rPr>
        <w:t xml:space="preserve"> Visual Content </w:t>
      </w:r>
      <w:r w:rsidR="00D40042" w:rsidRPr="008C08EB">
        <w:rPr>
          <w:rFonts w:asciiTheme="majorBidi" w:hAnsiTheme="majorBidi"/>
        </w:rPr>
        <w:t>Structure</w:t>
      </w:r>
    </w:p>
    <w:p w14:paraId="6ACE0556" w14:textId="275C6822" w:rsidR="00BD7271" w:rsidRPr="008C08EB" w:rsidRDefault="00062633" w:rsidP="005A482B">
      <w:pPr>
        <w:spacing w:line="276" w:lineRule="auto"/>
        <w:jc w:val="lowKashida"/>
        <w:rPr>
          <w:rFonts w:asciiTheme="majorBidi" w:hAnsiTheme="majorBidi" w:cstheme="majorBidi"/>
        </w:rPr>
      </w:pPr>
      <w:r w:rsidRPr="008C08EB">
        <w:rPr>
          <w:rFonts w:asciiTheme="majorBidi" w:hAnsiTheme="majorBidi" w:cstheme="majorBidi"/>
        </w:rPr>
        <w:t xml:space="preserve">The </w:t>
      </w:r>
      <w:r w:rsidR="00D40042" w:rsidRPr="008C08EB">
        <w:rPr>
          <w:rFonts w:asciiTheme="majorBidi" w:hAnsiTheme="majorBidi" w:cstheme="majorBidi"/>
        </w:rPr>
        <w:t>Microsoft</w:t>
      </w:r>
      <w:r w:rsidRPr="008C08EB">
        <w:rPr>
          <w:rFonts w:asciiTheme="majorBidi" w:hAnsiTheme="majorBidi" w:cstheme="majorBidi"/>
        </w:rPr>
        <w:t xml:space="preserve"> HoloLens is capable of processing images, video</w:t>
      </w:r>
      <w:r w:rsidR="00B40102" w:rsidRPr="008C08EB">
        <w:rPr>
          <w:rFonts w:asciiTheme="majorBidi" w:hAnsiTheme="majorBidi" w:cstheme="majorBidi"/>
        </w:rPr>
        <w:t xml:space="preserve">, 3D audio and </w:t>
      </w:r>
      <w:r w:rsidRPr="008C08EB">
        <w:rPr>
          <w:rFonts w:asciiTheme="majorBidi" w:hAnsiTheme="majorBidi" w:cstheme="majorBidi"/>
        </w:rPr>
        <w:t>3D holograms that initiate using</w:t>
      </w:r>
      <w:r w:rsidR="00B40102" w:rsidRPr="008C08EB">
        <w:rPr>
          <w:rFonts w:asciiTheme="majorBidi" w:hAnsiTheme="majorBidi" w:cstheme="majorBidi"/>
        </w:rPr>
        <w:t xml:space="preserve"> inter</w:t>
      </w:r>
      <w:r w:rsidRPr="008C08EB">
        <w:rPr>
          <w:rFonts w:asciiTheme="majorBidi" w:hAnsiTheme="majorBidi" w:cstheme="majorBidi"/>
        </w:rPr>
        <w:t>active hand gesture control</w:t>
      </w:r>
      <w:r w:rsidR="00B40102" w:rsidRPr="008C08EB">
        <w:rPr>
          <w:rFonts w:asciiTheme="majorBidi" w:hAnsiTheme="majorBidi" w:cstheme="majorBidi"/>
        </w:rPr>
        <w:t xml:space="preserve">. </w:t>
      </w:r>
      <w:r w:rsidRPr="008C08EB">
        <w:rPr>
          <w:rFonts w:asciiTheme="majorBidi" w:hAnsiTheme="majorBidi" w:cstheme="majorBidi"/>
        </w:rPr>
        <w:t>Figure 7 demonstrates</w:t>
      </w:r>
      <w:r w:rsidR="00B23E3E" w:rsidRPr="008C08EB">
        <w:rPr>
          <w:rFonts w:asciiTheme="majorBidi" w:hAnsiTheme="majorBidi" w:cstheme="majorBidi"/>
        </w:rPr>
        <w:t xml:space="preserve"> the </w:t>
      </w:r>
      <w:r w:rsidRPr="008C08EB">
        <w:rPr>
          <w:rFonts w:asciiTheme="majorBidi" w:hAnsiTheme="majorBidi" w:cstheme="majorBidi"/>
        </w:rPr>
        <w:t>HoloLens content design structure</w:t>
      </w:r>
      <w:r w:rsidR="00B23E3E" w:rsidRPr="008C08EB">
        <w:rPr>
          <w:rFonts w:asciiTheme="majorBidi" w:hAnsiTheme="majorBidi" w:cstheme="majorBidi"/>
        </w:rPr>
        <w:t xml:space="preserve"> </w:t>
      </w:r>
      <w:r w:rsidRPr="008C08EB">
        <w:rPr>
          <w:rFonts w:asciiTheme="majorBidi" w:hAnsiTheme="majorBidi" w:cstheme="majorBidi"/>
        </w:rPr>
        <w:t>built</w:t>
      </w:r>
      <w:r w:rsidR="00B40102" w:rsidRPr="008C08EB">
        <w:rPr>
          <w:rFonts w:asciiTheme="majorBidi" w:hAnsiTheme="majorBidi" w:cstheme="majorBidi"/>
        </w:rPr>
        <w:t xml:space="preserve"> on the concepts of human</w:t>
      </w:r>
      <w:r w:rsidR="00757FF0" w:rsidRPr="008C08EB">
        <w:rPr>
          <w:rFonts w:asciiTheme="majorBidi" w:hAnsiTheme="majorBidi" w:cstheme="majorBidi"/>
        </w:rPr>
        <w:t>-</w:t>
      </w:r>
      <w:r w:rsidR="00B40102" w:rsidRPr="008C08EB">
        <w:rPr>
          <w:rFonts w:asciiTheme="majorBidi" w:hAnsiTheme="majorBidi" w:cstheme="majorBidi"/>
        </w:rPr>
        <w:t>centred</w:t>
      </w:r>
      <w:r w:rsidRPr="008C08EB">
        <w:rPr>
          <w:rFonts w:asciiTheme="majorBidi" w:hAnsiTheme="majorBidi" w:cstheme="majorBidi"/>
        </w:rPr>
        <w:t xml:space="preserve"> design</w:t>
      </w:r>
      <w:r w:rsidR="00B40102" w:rsidRPr="008C08EB">
        <w:rPr>
          <w:rFonts w:asciiTheme="majorBidi" w:hAnsiTheme="majorBidi" w:cstheme="majorBidi"/>
        </w:rPr>
        <w:t>.</w:t>
      </w:r>
    </w:p>
    <w:p w14:paraId="7F59BAED" w14:textId="60EB48B9" w:rsidR="00B23E3E" w:rsidRPr="008C08EB" w:rsidRDefault="001B5674" w:rsidP="00FA25D4">
      <w:pPr>
        <w:pStyle w:val="Caption"/>
        <w:spacing w:line="276" w:lineRule="auto"/>
        <w:jc w:val="center"/>
        <w:rPr>
          <w:rFonts w:asciiTheme="majorBidi" w:hAnsiTheme="majorBidi" w:cstheme="majorBidi"/>
          <w:bCs/>
          <w:i w:val="0"/>
          <w:iCs w:val="0"/>
          <w:color w:val="000000" w:themeColor="text1"/>
          <w:sz w:val="21"/>
          <w:szCs w:val="28"/>
        </w:rPr>
      </w:pPr>
      <w:r w:rsidRPr="008C08EB">
        <w:rPr>
          <w:rFonts w:asciiTheme="majorBidi" w:hAnsiTheme="majorBidi" w:cstheme="majorBidi"/>
          <w:b/>
          <w:bCs/>
          <w:i w:val="0"/>
          <w:iCs w:val="0"/>
          <w:color w:val="000000" w:themeColor="text1"/>
          <w:sz w:val="20"/>
          <w:szCs w:val="20"/>
          <w:lang w:eastAsia="en-GB"/>
        </w:rPr>
        <w:lastRenderedPageBreak/>
        <w:drawing>
          <wp:inline distT="0" distB="0" distL="0" distR="0" wp14:anchorId="3D51D44C" wp14:editId="2F87B913">
            <wp:extent cx="5477484" cy="6370156"/>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7 MuseumEye Headset Content Design.png"/>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487006" cy="6381230"/>
                    </a:xfrm>
                    <a:prstGeom prst="rect">
                      <a:avLst/>
                    </a:prstGeom>
                  </pic:spPr>
                </pic:pic>
              </a:graphicData>
            </a:graphic>
          </wp:inline>
        </w:drawing>
      </w:r>
      <w:r w:rsidR="00B23E3E" w:rsidRPr="008C08EB">
        <w:rPr>
          <w:rFonts w:asciiTheme="majorBidi" w:hAnsiTheme="majorBidi" w:cstheme="majorBidi"/>
          <w:b/>
          <w:bCs/>
          <w:i w:val="0"/>
          <w:iCs w:val="0"/>
          <w:color w:val="000000" w:themeColor="text1"/>
          <w:sz w:val="20"/>
          <w:szCs w:val="20"/>
        </w:rPr>
        <w:t xml:space="preserve"> </w:t>
      </w:r>
      <w:r w:rsidR="00B23E3E" w:rsidRPr="008C08EB">
        <w:rPr>
          <w:rFonts w:asciiTheme="majorBidi" w:hAnsiTheme="majorBidi" w:cstheme="majorBidi"/>
          <w:b/>
          <w:bCs/>
          <w:i w:val="0"/>
          <w:iCs w:val="0"/>
          <w:color w:val="000000" w:themeColor="text1"/>
          <w:sz w:val="20"/>
          <w:szCs w:val="20"/>
        </w:rPr>
        <w:br/>
        <w:t>Figure 7.</w:t>
      </w:r>
      <w:r w:rsidR="00FA25D4" w:rsidRPr="008C08EB">
        <w:rPr>
          <w:rFonts w:asciiTheme="majorBidi" w:hAnsiTheme="majorBidi" w:cstheme="majorBidi"/>
          <w:i w:val="0"/>
          <w:iCs w:val="0"/>
          <w:color w:val="000000" w:themeColor="text1"/>
          <w:sz w:val="20"/>
          <w:szCs w:val="20"/>
        </w:rPr>
        <w:t xml:space="preserve"> Museum</w:t>
      </w:r>
      <w:r w:rsidR="00B23E3E" w:rsidRPr="008C08EB">
        <w:rPr>
          <w:rFonts w:asciiTheme="majorBidi" w:hAnsiTheme="majorBidi" w:cstheme="majorBidi"/>
          <w:i w:val="0"/>
          <w:iCs w:val="0"/>
          <w:color w:val="000000" w:themeColor="text1"/>
          <w:sz w:val="20"/>
          <w:szCs w:val="20"/>
        </w:rPr>
        <w:t xml:space="preserve">Eye </w:t>
      </w:r>
      <w:r w:rsidR="00FA25D4" w:rsidRPr="008C08EB">
        <w:rPr>
          <w:rFonts w:asciiTheme="majorBidi" w:hAnsiTheme="majorBidi" w:cstheme="majorBidi"/>
          <w:i w:val="0"/>
          <w:iCs w:val="0"/>
          <w:color w:val="000000" w:themeColor="text1"/>
          <w:sz w:val="20"/>
          <w:szCs w:val="20"/>
        </w:rPr>
        <w:t>visual c</w:t>
      </w:r>
      <w:r w:rsidR="00B23E3E" w:rsidRPr="008C08EB">
        <w:rPr>
          <w:rFonts w:asciiTheme="majorBidi" w:hAnsiTheme="majorBidi" w:cstheme="majorBidi"/>
          <w:i w:val="0"/>
          <w:iCs w:val="0"/>
          <w:color w:val="000000" w:themeColor="text1"/>
          <w:sz w:val="20"/>
          <w:szCs w:val="20"/>
        </w:rPr>
        <w:t>o</w:t>
      </w:r>
      <w:r w:rsidR="00FA25D4" w:rsidRPr="008C08EB">
        <w:rPr>
          <w:rFonts w:asciiTheme="majorBidi" w:hAnsiTheme="majorBidi" w:cstheme="majorBidi"/>
          <w:i w:val="0"/>
          <w:iCs w:val="0"/>
          <w:color w:val="000000" w:themeColor="text1"/>
          <w:sz w:val="20"/>
          <w:szCs w:val="20"/>
        </w:rPr>
        <w:t>ntent d</w:t>
      </w:r>
      <w:r w:rsidR="00B23E3E" w:rsidRPr="008C08EB">
        <w:rPr>
          <w:rFonts w:asciiTheme="majorBidi" w:hAnsiTheme="majorBidi" w:cstheme="majorBidi"/>
          <w:i w:val="0"/>
          <w:iCs w:val="0"/>
          <w:color w:val="000000" w:themeColor="text1"/>
          <w:sz w:val="20"/>
          <w:szCs w:val="20"/>
        </w:rPr>
        <w:t>esign</w:t>
      </w:r>
    </w:p>
    <w:p w14:paraId="1760E1A8" w14:textId="74D14CDC" w:rsidR="00BD7271" w:rsidRPr="008C08EB" w:rsidRDefault="00AF7D54" w:rsidP="00163473">
      <w:pPr>
        <w:pStyle w:val="Heading3"/>
        <w:rPr>
          <w:rFonts w:asciiTheme="majorBidi" w:hAnsiTheme="majorBidi"/>
        </w:rPr>
      </w:pPr>
      <w:bookmarkStart w:id="8" w:name="_Toc484353941"/>
      <w:r w:rsidRPr="008C08EB">
        <w:rPr>
          <w:rFonts w:asciiTheme="majorBidi" w:hAnsiTheme="majorBidi"/>
        </w:rPr>
        <w:t xml:space="preserve">4.4.1 </w:t>
      </w:r>
      <w:r w:rsidR="00BD7271" w:rsidRPr="008C08EB">
        <w:rPr>
          <w:rFonts w:asciiTheme="majorBidi" w:hAnsiTheme="majorBidi"/>
        </w:rPr>
        <w:t>3D Content Design</w:t>
      </w:r>
      <w:bookmarkEnd w:id="8"/>
    </w:p>
    <w:p w14:paraId="4895F031" w14:textId="00AA9F33" w:rsidR="00D16747" w:rsidRPr="008C08EB" w:rsidRDefault="00B40102" w:rsidP="00AC744C">
      <w:pPr>
        <w:spacing w:line="276" w:lineRule="auto"/>
        <w:jc w:val="lowKashida"/>
        <w:rPr>
          <w:rFonts w:asciiTheme="majorBidi" w:hAnsiTheme="majorBidi" w:cstheme="majorBidi"/>
        </w:rPr>
      </w:pPr>
      <w:r w:rsidRPr="008C08EB">
        <w:rPr>
          <w:rFonts w:asciiTheme="majorBidi" w:hAnsiTheme="majorBidi" w:cstheme="majorBidi"/>
        </w:rPr>
        <w:t xml:space="preserve">Holograms are 3D objects </w:t>
      </w:r>
      <w:r w:rsidR="00062633" w:rsidRPr="008C08EB">
        <w:rPr>
          <w:rFonts w:asciiTheme="majorBidi" w:hAnsiTheme="majorBidi" w:cstheme="majorBidi"/>
        </w:rPr>
        <w:t>in a virtual scene;</w:t>
      </w:r>
      <w:r w:rsidR="00F25583" w:rsidRPr="008C08EB">
        <w:rPr>
          <w:rFonts w:asciiTheme="majorBidi" w:hAnsiTheme="majorBidi" w:cstheme="majorBidi"/>
        </w:rPr>
        <w:t xml:space="preserve"> it is necessary to build the 3D</w:t>
      </w:r>
      <w:r w:rsidR="00062633" w:rsidRPr="008C08EB">
        <w:rPr>
          <w:rFonts w:asciiTheme="majorBidi" w:hAnsiTheme="majorBidi" w:cstheme="majorBidi"/>
        </w:rPr>
        <w:t xml:space="preserve"> characters relevant to the</w:t>
      </w:r>
      <w:r w:rsidR="00F25583" w:rsidRPr="008C08EB">
        <w:rPr>
          <w:rFonts w:asciiTheme="majorBidi" w:hAnsiTheme="majorBidi" w:cstheme="majorBidi"/>
        </w:rPr>
        <w:t xml:space="preserve"> context of</w:t>
      </w:r>
      <w:r w:rsidR="00062633" w:rsidRPr="008C08EB">
        <w:rPr>
          <w:rFonts w:asciiTheme="majorBidi" w:hAnsiTheme="majorBidi" w:cstheme="majorBidi"/>
        </w:rPr>
        <w:t xml:space="preserve"> artefacts inside a specific</w:t>
      </w:r>
      <w:r w:rsidR="00F25583" w:rsidRPr="008C08EB">
        <w:rPr>
          <w:rFonts w:asciiTheme="majorBidi" w:hAnsiTheme="majorBidi" w:cstheme="majorBidi"/>
        </w:rPr>
        <w:t xml:space="preserve"> museum room.</w:t>
      </w:r>
      <w:r w:rsidR="00062633" w:rsidRPr="008C08EB">
        <w:rPr>
          <w:rFonts w:asciiTheme="majorBidi" w:hAnsiTheme="majorBidi" w:cstheme="majorBidi"/>
        </w:rPr>
        <w:t xml:space="preserve"> </w:t>
      </w:r>
      <w:r w:rsidR="00F25583" w:rsidRPr="008C08EB">
        <w:rPr>
          <w:rFonts w:asciiTheme="majorBidi" w:hAnsiTheme="majorBidi" w:cstheme="majorBidi"/>
        </w:rPr>
        <w:t xml:space="preserve">The room </w:t>
      </w:r>
      <w:r w:rsidR="00062633" w:rsidRPr="008C08EB">
        <w:rPr>
          <w:rFonts w:asciiTheme="majorBidi" w:hAnsiTheme="majorBidi" w:cstheme="majorBidi"/>
        </w:rPr>
        <w:t>utili</w:t>
      </w:r>
      <w:r w:rsidR="00FB3CEC" w:rsidRPr="008C08EB">
        <w:rPr>
          <w:rFonts w:asciiTheme="majorBidi" w:hAnsiTheme="majorBidi" w:cstheme="majorBidi"/>
        </w:rPr>
        <w:t>s</w:t>
      </w:r>
      <w:r w:rsidR="00062633" w:rsidRPr="008C08EB">
        <w:rPr>
          <w:rFonts w:asciiTheme="majorBidi" w:hAnsiTheme="majorBidi" w:cstheme="majorBidi"/>
        </w:rPr>
        <w:t xml:space="preserve">ed in the development of the </w:t>
      </w:r>
      <w:r w:rsidR="00D40042" w:rsidRPr="008C08EB">
        <w:rPr>
          <w:rFonts w:asciiTheme="majorBidi" w:hAnsiTheme="majorBidi" w:cstheme="majorBidi"/>
        </w:rPr>
        <w:t>MuseumEye</w:t>
      </w:r>
      <w:r w:rsidR="00062633" w:rsidRPr="008C08EB">
        <w:rPr>
          <w:rFonts w:asciiTheme="majorBidi" w:hAnsiTheme="majorBidi" w:cstheme="majorBidi"/>
        </w:rPr>
        <w:t xml:space="preserve"> </w:t>
      </w:r>
      <w:r w:rsidR="00F25583" w:rsidRPr="008C08EB">
        <w:rPr>
          <w:rFonts w:asciiTheme="majorBidi" w:hAnsiTheme="majorBidi" w:cstheme="majorBidi"/>
        </w:rPr>
        <w:t>application has the properties of King Tutankhamun [c. 1346-1328 BC]</w:t>
      </w:r>
      <w:r w:rsidR="00062633" w:rsidRPr="008C08EB">
        <w:rPr>
          <w:rFonts w:asciiTheme="majorBidi" w:hAnsiTheme="majorBidi" w:cstheme="majorBidi"/>
        </w:rPr>
        <w:t xml:space="preserve"> chamber</w:t>
      </w:r>
      <w:r w:rsidR="00F25583" w:rsidRPr="008C08EB">
        <w:rPr>
          <w:rFonts w:asciiTheme="majorBidi" w:hAnsiTheme="majorBidi" w:cstheme="majorBidi"/>
        </w:rPr>
        <w:t xml:space="preserve">. </w:t>
      </w:r>
      <w:r w:rsidR="00FB3CEC" w:rsidRPr="008C08EB">
        <w:rPr>
          <w:rFonts w:asciiTheme="majorBidi" w:hAnsiTheme="majorBidi" w:cstheme="majorBidi"/>
        </w:rPr>
        <w:t>Accurate character aesthetics is an</w:t>
      </w:r>
      <w:r w:rsidR="00C06C9E" w:rsidRPr="008C08EB">
        <w:rPr>
          <w:rFonts w:asciiTheme="majorBidi" w:hAnsiTheme="majorBidi" w:cstheme="majorBidi"/>
        </w:rPr>
        <w:t xml:space="preserve"> important</w:t>
      </w:r>
      <w:r w:rsidR="00FB3CEC" w:rsidRPr="008C08EB">
        <w:rPr>
          <w:rFonts w:asciiTheme="majorBidi" w:hAnsiTheme="majorBidi" w:cstheme="majorBidi"/>
        </w:rPr>
        <w:t xml:space="preserve"> design consideration</w:t>
      </w:r>
      <w:r w:rsidR="00C06C9E" w:rsidRPr="008C08EB">
        <w:rPr>
          <w:rFonts w:asciiTheme="majorBidi" w:hAnsiTheme="majorBidi" w:cstheme="majorBidi"/>
        </w:rPr>
        <w:t xml:space="preserve"> regarding Ki</w:t>
      </w:r>
      <w:r w:rsidR="00FB3CEC" w:rsidRPr="008C08EB">
        <w:rPr>
          <w:rFonts w:asciiTheme="majorBidi" w:hAnsiTheme="majorBidi" w:cstheme="majorBidi"/>
        </w:rPr>
        <w:t>ng Tutankhamun and the Egyptian people</w:t>
      </w:r>
      <w:r w:rsidR="00C06C9E" w:rsidRPr="008C08EB">
        <w:rPr>
          <w:rFonts w:asciiTheme="majorBidi" w:hAnsiTheme="majorBidi" w:cstheme="majorBidi"/>
        </w:rPr>
        <w:t xml:space="preserve"> who lived in this period. </w:t>
      </w:r>
      <w:r w:rsidR="00E122CF" w:rsidRPr="008C08EB">
        <w:rPr>
          <w:rFonts w:asciiTheme="majorBidi" w:hAnsiTheme="majorBidi" w:cstheme="majorBidi"/>
        </w:rPr>
        <w:t>3D</w:t>
      </w:r>
      <w:r w:rsidR="00FB3CEC" w:rsidRPr="008C08EB">
        <w:rPr>
          <w:rFonts w:asciiTheme="majorBidi" w:hAnsiTheme="majorBidi" w:cstheme="majorBidi"/>
        </w:rPr>
        <w:t xml:space="preserve"> design</w:t>
      </w:r>
      <w:r w:rsidR="00E122CF" w:rsidRPr="008C08EB">
        <w:rPr>
          <w:rFonts w:asciiTheme="majorBidi" w:hAnsiTheme="majorBidi" w:cstheme="majorBidi"/>
        </w:rPr>
        <w:t xml:space="preserve"> tools </w:t>
      </w:r>
      <w:r w:rsidR="00FB3CEC" w:rsidRPr="008C08EB">
        <w:rPr>
          <w:rFonts w:asciiTheme="majorBidi" w:hAnsiTheme="majorBidi" w:cstheme="majorBidi"/>
        </w:rPr>
        <w:t xml:space="preserve">Autodesk Maya 2016 and </w:t>
      </w:r>
      <w:proofErr w:type="spellStart"/>
      <w:r w:rsidR="00FB3CEC" w:rsidRPr="008C08EB">
        <w:rPr>
          <w:rFonts w:asciiTheme="majorBidi" w:hAnsiTheme="majorBidi" w:cstheme="majorBidi"/>
        </w:rPr>
        <w:t>ZBrush</w:t>
      </w:r>
      <w:proofErr w:type="spellEnd"/>
      <w:r w:rsidR="00FB3CEC" w:rsidRPr="008C08EB">
        <w:rPr>
          <w:rFonts w:asciiTheme="majorBidi" w:hAnsiTheme="majorBidi" w:cstheme="majorBidi"/>
        </w:rPr>
        <w:t xml:space="preserve"> produced the</w:t>
      </w:r>
      <w:r w:rsidR="00E122CF" w:rsidRPr="008C08EB">
        <w:rPr>
          <w:rFonts w:asciiTheme="majorBidi" w:hAnsiTheme="majorBidi" w:cstheme="majorBidi"/>
        </w:rPr>
        <w:t xml:space="preserve"> 3D model</w:t>
      </w:r>
      <w:r w:rsidR="00FB3CEC" w:rsidRPr="008C08EB">
        <w:rPr>
          <w:rFonts w:asciiTheme="majorBidi" w:hAnsiTheme="majorBidi" w:cstheme="majorBidi"/>
        </w:rPr>
        <w:t>s</w:t>
      </w:r>
      <w:r w:rsidR="00E122CF" w:rsidRPr="008C08EB">
        <w:rPr>
          <w:rFonts w:asciiTheme="majorBidi" w:hAnsiTheme="majorBidi" w:cstheme="majorBidi"/>
        </w:rPr>
        <w:t xml:space="preserve"> depicted in Figure </w:t>
      </w:r>
      <w:r w:rsidR="003154FE" w:rsidRPr="008C08EB">
        <w:rPr>
          <w:rFonts w:asciiTheme="majorBidi" w:hAnsiTheme="majorBidi" w:cstheme="majorBidi"/>
        </w:rPr>
        <w:t>8</w:t>
      </w:r>
      <w:r w:rsidR="00FB3CEC" w:rsidRPr="008C08EB">
        <w:rPr>
          <w:rFonts w:asciiTheme="majorBidi" w:hAnsiTheme="majorBidi" w:cstheme="majorBidi"/>
        </w:rPr>
        <w:t>. The finished models were subject to critique through social media and reviews from</w:t>
      </w:r>
      <w:r w:rsidR="00E122CF" w:rsidRPr="008C08EB">
        <w:rPr>
          <w:rFonts w:asciiTheme="majorBidi" w:hAnsiTheme="majorBidi" w:cstheme="majorBidi"/>
        </w:rPr>
        <w:t xml:space="preserve"> </w:t>
      </w:r>
      <w:r w:rsidR="00D16747" w:rsidRPr="008C08EB">
        <w:rPr>
          <w:rFonts w:asciiTheme="majorBidi" w:hAnsiTheme="majorBidi" w:cstheme="majorBidi"/>
        </w:rPr>
        <w:t>anthropologists for rec</w:t>
      </w:r>
      <w:r w:rsidR="00473AAC" w:rsidRPr="008C08EB">
        <w:rPr>
          <w:rFonts w:asciiTheme="majorBidi" w:hAnsiTheme="majorBidi" w:cstheme="majorBidi"/>
        </w:rPr>
        <w:t>om</w:t>
      </w:r>
      <w:r w:rsidR="00D16747" w:rsidRPr="008C08EB">
        <w:rPr>
          <w:rFonts w:asciiTheme="majorBidi" w:hAnsiTheme="majorBidi" w:cstheme="majorBidi"/>
        </w:rPr>
        <w:t>mendations</w:t>
      </w:r>
      <w:r w:rsidR="00E122CF" w:rsidRPr="008C08EB">
        <w:rPr>
          <w:rFonts w:asciiTheme="majorBidi" w:hAnsiTheme="majorBidi" w:cstheme="majorBidi"/>
        </w:rPr>
        <w:t>.</w:t>
      </w:r>
      <w:r w:rsidR="000D2785" w:rsidRPr="008C08EB">
        <w:rPr>
          <w:rFonts w:asciiTheme="majorBidi" w:hAnsiTheme="majorBidi" w:cstheme="majorBidi"/>
        </w:rPr>
        <w:t xml:space="preserve"> </w:t>
      </w:r>
      <w:r w:rsidR="00D16747" w:rsidRPr="008C08EB">
        <w:rPr>
          <w:rFonts w:asciiTheme="majorBidi" w:hAnsiTheme="majorBidi" w:cstheme="majorBidi"/>
        </w:rPr>
        <w:t>The 3D software,</w:t>
      </w:r>
      <w:r w:rsidR="000D2785" w:rsidRPr="008C08EB">
        <w:rPr>
          <w:rFonts w:asciiTheme="majorBidi" w:hAnsiTheme="majorBidi" w:cstheme="majorBidi"/>
        </w:rPr>
        <w:t xml:space="preserve"> </w:t>
      </w:r>
      <w:r w:rsidR="000D2785" w:rsidRPr="008C08EB">
        <w:rPr>
          <w:rFonts w:asciiTheme="majorBidi" w:hAnsiTheme="majorBidi" w:cstheme="majorBidi"/>
          <w:i/>
        </w:rPr>
        <w:t>Marvellous Designer 5</w:t>
      </w:r>
      <w:r w:rsidR="000D2785" w:rsidRPr="008C08EB">
        <w:rPr>
          <w:rFonts w:asciiTheme="majorBidi" w:hAnsiTheme="majorBidi" w:cstheme="majorBidi"/>
        </w:rPr>
        <w:t xml:space="preserve"> </w:t>
      </w:r>
      <w:r w:rsidR="00D16747" w:rsidRPr="008C08EB">
        <w:rPr>
          <w:rFonts w:asciiTheme="majorBidi" w:hAnsiTheme="majorBidi" w:cstheme="majorBidi"/>
        </w:rPr>
        <w:t>was used to colourise, texture character accessories</w:t>
      </w:r>
      <w:r w:rsidR="000D2785" w:rsidRPr="008C08EB">
        <w:rPr>
          <w:rFonts w:asciiTheme="majorBidi" w:hAnsiTheme="majorBidi" w:cstheme="majorBidi"/>
        </w:rPr>
        <w:t>.</w:t>
      </w:r>
    </w:p>
    <w:p w14:paraId="00462846" w14:textId="45A82424" w:rsidR="00165A5D" w:rsidRPr="008C08EB" w:rsidRDefault="003943BA" w:rsidP="00AC744C">
      <w:pPr>
        <w:spacing w:line="276" w:lineRule="auto"/>
        <w:jc w:val="lowKashida"/>
        <w:rPr>
          <w:rFonts w:asciiTheme="majorBidi" w:hAnsiTheme="majorBidi" w:cstheme="majorBidi"/>
        </w:rPr>
      </w:pPr>
      <w:r w:rsidRPr="008C08EB">
        <w:rPr>
          <w:rFonts w:asciiTheme="majorBidi" w:hAnsiTheme="majorBidi" w:cstheme="majorBidi"/>
        </w:rPr>
        <w:lastRenderedPageBreak/>
        <w:t xml:space="preserve">Historical references </w:t>
      </w:r>
      <w:r w:rsidR="00473AAC" w:rsidRPr="008C08EB">
        <w:rPr>
          <w:rFonts w:asciiTheme="majorBidi" w:hAnsiTheme="majorBidi" w:cstheme="majorBidi"/>
        </w:rPr>
        <w:t>using</w:t>
      </w:r>
      <w:r w:rsidRPr="008C08EB">
        <w:rPr>
          <w:rFonts w:asciiTheme="majorBidi" w:hAnsiTheme="majorBidi" w:cstheme="majorBidi"/>
        </w:rPr>
        <w:t xml:space="preserve"> books, temples and tombs inscriptions</w:t>
      </w:r>
      <w:r w:rsidR="00473AAC" w:rsidRPr="008C08EB">
        <w:rPr>
          <w:rFonts w:asciiTheme="majorBidi" w:hAnsiTheme="majorBidi" w:cstheme="majorBidi"/>
        </w:rPr>
        <w:t xml:space="preserve"> formed </w:t>
      </w:r>
      <w:r w:rsidRPr="008C08EB">
        <w:rPr>
          <w:rFonts w:asciiTheme="majorBidi" w:hAnsiTheme="majorBidi" w:cstheme="majorBidi"/>
        </w:rPr>
        <w:t xml:space="preserve">the </w:t>
      </w:r>
      <w:r w:rsidR="00473AAC" w:rsidRPr="008C08EB">
        <w:rPr>
          <w:rFonts w:asciiTheme="majorBidi" w:hAnsiTheme="majorBidi" w:cstheme="majorBidi"/>
        </w:rPr>
        <w:t>vir</w:t>
      </w:r>
      <w:r w:rsidR="00FB1484" w:rsidRPr="008C08EB">
        <w:rPr>
          <w:rFonts w:asciiTheme="majorBidi" w:hAnsiTheme="majorBidi" w:cstheme="majorBidi"/>
        </w:rPr>
        <w:t>t</w:t>
      </w:r>
      <w:r w:rsidR="00473AAC" w:rsidRPr="008C08EB">
        <w:rPr>
          <w:rFonts w:asciiTheme="majorBidi" w:hAnsiTheme="majorBidi" w:cstheme="majorBidi"/>
        </w:rPr>
        <w:t xml:space="preserve">ual </w:t>
      </w:r>
      <w:r w:rsidRPr="008C08EB">
        <w:rPr>
          <w:rFonts w:asciiTheme="majorBidi" w:hAnsiTheme="majorBidi" w:cstheme="majorBidi"/>
        </w:rPr>
        <w:t>character designs</w:t>
      </w:r>
      <w:r w:rsidR="00473AAC" w:rsidRPr="008C08EB">
        <w:rPr>
          <w:rFonts w:asciiTheme="majorBidi" w:hAnsiTheme="majorBidi" w:cstheme="majorBidi"/>
        </w:rPr>
        <w:t>, objects and</w:t>
      </w:r>
      <w:r w:rsidRPr="008C08EB">
        <w:rPr>
          <w:rFonts w:asciiTheme="majorBidi" w:hAnsiTheme="majorBidi" w:cstheme="majorBidi"/>
        </w:rPr>
        <w:t xml:space="preserve"> </w:t>
      </w:r>
      <w:r w:rsidR="00473AAC" w:rsidRPr="008C08EB">
        <w:rPr>
          <w:rFonts w:asciiTheme="majorBidi" w:hAnsiTheme="majorBidi" w:cstheme="majorBidi"/>
        </w:rPr>
        <w:t xml:space="preserve">artefacts, these items were </w:t>
      </w:r>
      <w:r w:rsidRPr="008C08EB">
        <w:rPr>
          <w:rFonts w:asciiTheme="majorBidi" w:hAnsiTheme="majorBidi" w:cstheme="majorBidi"/>
        </w:rPr>
        <w:t>showcased to several Egyptologists and experts in arch</w:t>
      </w:r>
      <w:r w:rsidR="00757FF0" w:rsidRPr="008C08EB">
        <w:rPr>
          <w:rFonts w:asciiTheme="majorBidi" w:hAnsiTheme="majorBidi" w:cstheme="majorBidi"/>
        </w:rPr>
        <w:t>a</w:t>
      </w:r>
      <w:r w:rsidRPr="008C08EB">
        <w:rPr>
          <w:rFonts w:asciiTheme="majorBidi" w:hAnsiTheme="majorBidi" w:cstheme="majorBidi"/>
        </w:rPr>
        <w:t>eology</w:t>
      </w:r>
      <w:r w:rsidR="00473AAC" w:rsidRPr="008C08EB">
        <w:rPr>
          <w:rFonts w:asciiTheme="majorBidi" w:hAnsiTheme="majorBidi" w:cstheme="majorBidi"/>
        </w:rPr>
        <w:t xml:space="preserve"> for rec</w:t>
      </w:r>
      <w:r w:rsidR="00FB1484" w:rsidRPr="008C08EB">
        <w:rPr>
          <w:rFonts w:asciiTheme="majorBidi" w:hAnsiTheme="majorBidi" w:cstheme="majorBidi"/>
        </w:rPr>
        <w:t>ommen</w:t>
      </w:r>
      <w:r w:rsidR="00473AAC" w:rsidRPr="008C08EB">
        <w:rPr>
          <w:rFonts w:asciiTheme="majorBidi" w:hAnsiTheme="majorBidi" w:cstheme="majorBidi"/>
        </w:rPr>
        <w:t xml:space="preserve">dations and adaptations. </w:t>
      </w:r>
    </w:p>
    <w:p w14:paraId="16695534" w14:textId="77777777" w:rsidR="00473AAC" w:rsidRPr="008C08EB" w:rsidRDefault="00473AAC" w:rsidP="00AC744C">
      <w:pPr>
        <w:spacing w:line="276" w:lineRule="auto"/>
        <w:jc w:val="lowKashida"/>
        <w:rPr>
          <w:rFonts w:asciiTheme="majorBidi" w:hAnsiTheme="majorBidi" w:cstheme="majorBidi"/>
        </w:rPr>
      </w:pPr>
    </w:p>
    <w:p w14:paraId="6BDB9A3B" w14:textId="649B154A" w:rsidR="00A8728D" w:rsidRPr="008C08EB" w:rsidRDefault="00A8728D" w:rsidP="00AC744C">
      <w:pPr>
        <w:spacing w:line="276" w:lineRule="auto"/>
        <w:jc w:val="lowKashida"/>
        <w:rPr>
          <w:rFonts w:asciiTheme="majorBidi" w:hAnsiTheme="majorBidi" w:cstheme="majorBidi"/>
        </w:rPr>
      </w:pPr>
      <w:r w:rsidRPr="008C08EB">
        <w:rPr>
          <w:rFonts w:asciiTheme="majorBidi" w:hAnsiTheme="majorBidi" w:cstheme="majorBidi"/>
          <w:lang w:eastAsia="en-GB"/>
        </w:rPr>
        <w:drawing>
          <wp:inline distT="0" distB="0" distL="0" distR="0" wp14:anchorId="2C8CA761" wp14:editId="6B4D1687">
            <wp:extent cx="5711480" cy="1511683"/>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3D visualization of Egyptian avatars representing from left the king two maids and the queen.png"/>
                    <pic:cNvPicPr/>
                  </pic:nvPicPr>
                  <pic:blipFill>
                    <a:blip r:embed="rId25">
                      <a:extLst>
                        <a:ext uri="{28A0092B-C50C-407E-A947-70E740481C1C}">
                          <a14:useLocalDpi xmlns:a14="http://schemas.microsoft.com/office/drawing/2010/main" val="0"/>
                        </a:ext>
                      </a:extLst>
                    </a:blip>
                    <a:stretch>
                      <a:fillRect/>
                    </a:stretch>
                  </pic:blipFill>
                  <pic:spPr>
                    <a:xfrm>
                      <a:off x="0" y="0"/>
                      <a:ext cx="5711480" cy="1511683"/>
                    </a:xfrm>
                    <a:prstGeom prst="rect">
                      <a:avLst/>
                    </a:prstGeom>
                  </pic:spPr>
                </pic:pic>
              </a:graphicData>
            </a:graphic>
          </wp:inline>
        </w:drawing>
      </w:r>
    </w:p>
    <w:p w14:paraId="076626D1" w14:textId="02FF6F9E" w:rsidR="00A8728D" w:rsidRPr="008C08EB" w:rsidRDefault="00A8728D" w:rsidP="00FB2C46">
      <w:pPr>
        <w:pStyle w:val="Figure"/>
        <w:spacing w:line="276" w:lineRule="auto"/>
        <w:ind w:left="0" w:hanging="180"/>
        <w:rPr>
          <w:rFonts w:asciiTheme="majorBidi" w:hAnsiTheme="majorBidi" w:cstheme="majorBidi"/>
          <w:color w:val="000000" w:themeColor="text1"/>
          <w:sz w:val="21"/>
          <w:szCs w:val="28"/>
          <w:lang w:val="en-GB"/>
        </w:rPr>
      </w:pPr>
      <w:r w:rsidRPr="008C08EB">
        <w:rPr>
          <w:rFonts w:asciiTheme="majorBidi" w:hAnsiTheme="majorBidi" w:cstheme="majorBidi"/>
          <w:b/>
          <w:bCs w:val="0"/>
          <w:color w:val="000000" w:themeColor="text1"/>
          <w:szCs w:val="20"/>
          <w:lang w:val="en-GB"/>
        </w:rPr>
        <w:t>Figure 8.</w:t>
      </w:r>
      <w:r w:rsidRPr="008C08EB">
        <w:rPr>
          <w:rFonts w:asciiTheme="majorBidi" w:hAnsiTheme="majorBidi" w:cstheme="majorBidi"/>
          <w:color w:val="000000" w:themeColor="text1"/>
          <w:szCs w:val="20"/>
          <w:lang w:val="en-GB"/>
        </w:rPr>
        <w:t xml:space="preserve"> 3D visuali</w:t>
      </w:r>
      <w:r w:rsidR="00757FF0" w:rsidRPr="008C08EB">
        <w:rPr>
          <w:rFonts w:asciiTheme="majorBidi" w:hAnsiTheme="majorBidi" w:cstheme="majorBidi"/>
          <w:color w:val="000000" w:themeColor="text1"/>
          <w:szCs w:val="20"/>
          <w:lang w:val="en-GB"/>
        </w:rPr>
        <w:t>s</w:t>
      </w:r>
      <w:r w:rsidRPr="008C08EB">
        <w:rPr>
          <w:rFonts w:asciiTheme="majorBidi" w:hAnsiTheme="majorBidi" w:cstheme="majorBidi"/>
          <w:color w:val="000000" w:themeColor="text1"/>
          <w:szCs w:val="20"/>
          <w:lang w:val="en-GB"/>
        </w:rPr>
        <w:t>ation of Egyptian avatars representing – from left – the king, two maids and the queen</w:t>
      </w:r>
    </w:p>
    <w:p w14:paraId="46A8031E" w14:textId="77777777" w:rsidR="009C0366" w:rsidRPr="008C08EB" w:rsidRDefault="009C0366" w:rsidP="00163473">
      <w:pPr>
        <w:pStyle w:val="Heading3"/>
        <w:rPr>
          <w:rFonts w:asciiTheme="majorBidi" w:hAnsiTheme="majorBidi"/>
          <w:i/>
          <w:iCs/>
        </w:rPr>
      </w:pPr>
    </w:p>
    <w:p w14:paraId="4D1258D5" w14:textId="7A87CBF2" w:rsidR="003943BA" w:rsidRPr="008C08EB" w:rsidRDefault="00AF7D54" w:rsidP="00163473">
      <w:pPr>
        <w:pStyle w:val="Heading3"/>
        <w:rPr>
          <w:rFonts w:asciiTheme="majorBidi" w:hAnsiTheme="majorBidi"/>
        </w:rPr>
      </w:pPr>
      <w:r w:rsidRPr="008C08EB">
        <w:rPr>
          <w:rFonts w:asciiTheme="majorBidi" w:hAnsiTheme="majorBidi"/>
          <w:i/>
          <w:iCs/>
        </w:rPr>
        <w:t xml:space="preserve">4.4.2 </w:t>
      </w:r>
      <w:r w:rsidR="003943BA" w:rsidRPr="008C08EB">
        <w:rPr>
          <w:rFonts w:asciiTheme="majorBidi" w:hAnsiTheme="majorBidi"/>
        </w:rPr>
        <w:t>User Interface</w:t>
      </w:r>
    </w:p>
    <w:p w14:paraId="215729FD" w14:textId="1B1287A6" w:rsidR="00685A8D" w:rsidRPr="008C08EB" w:rsidRDefault="009C0366" w:rsidP="00AC744C">
      <w:pPr>
        <w:spacing w:line="276" w:lineRule="auto"/>
        <w:jc w:val="lowKashida"/>
        <w:rPr>
          <w:rFonts w:asciiTheme="majorBidi" w:hAnsiTheme="majorBidi" w:cstheme="majorBidi"/>
          <w:rtl/>
        </w:rPr>
      </w:pPr>
      <w:r w:rsidRPr="008C08EB">
        <w:rPr>
          <w:rFonts w:asciiTheme="majorBidi" w:hAnsiTheme="majorBidi" w:cstheme="majorBidi"/>
        </w:rPr>
        <w:t>The concept of</w:t>
      </w:r>
      <w:r w:rsidR="006E6C5C" w:rsidRPr="008C08EB">
        <w:rPr>
          <w:rFonts w:asciiTheme="majorBidi" w:hAnsiTheme="majorBidi" w:cstheme="majorBidi"/>
        </w:rPr>
        <w:t xml:space="preserve"> User Experience (UX) in spatial designs</w:t>
      </w:r>
      <w:r w:rsidRPr="008C08EB">
        <w:rPr>
          <w:rFonts w:asciiTheme="majorBidi" w:hAnsiTheme="majorBidi" w:cstheme="majorBidi"/>
        </w:rPr>
        <w:t xml:space="preserve"> formulated the MuseumEye accessibility framework. However, </w:t>
      </w:r>
      <w:r w:rsidR="006E6C5C" w:rsidRPr="008C08EB">
        <w:rPr>
          <w:rFonts w:asciiTheme="majorBidi" w:hAnsiTheme="majorBidi" w:cstheme="majorBidi"/>
        </w:rPr>
        <w:t xml:space="preserve">a lack of </w:t>
      </w:r>
      <w:r w:rsidRPr="008C08EB">
        <w:rPr>
          <w:rFonts w:asciiTheme="majorBidi" w:hAnsiTheme="majorBidi" w:cstheme="majorBidi"/>
        </w:rPr>
        <w:t>existing knowledge in UX spatial design made it a</w:t>
      </w:r>
      <w:r w:rsidR="006E6C5C" w:rsidRPr="008C08EB">
        <w:rPr>
          <w:rFonts w:asciiTheme="majorBidi" w:hAnsiTheme="majorBidi" w:cstheme="majorBidi"/>
        </w:rPr>
        <w:t xml:space="preserve"> challenge to</w:t>
      </w:r>
      <w:r w:rsidRPr="008C08EB">
        <w:rPr>
          <w:rFonts w:asciiTheme="majorBidi" w:hAnsiTheme="majorBidi" w:cstheme="majorBidi"/>
        </w:rPr>
        <w:t xml:space="preserve"> design an interface to</w:t>
      </w:r>
      <w:r w:rsidR="006E6C5C" w:rsidRPr="008C08EB">
        <w:rPr>
          <w:rFonts w:asciiTheme="majorBidi" w:hAnsiTheme="majorBidi" w:cstheme="majorBidi"/>
        </w:rPr>
        <w:t xml:space="preserve"> guarantee</w:t>
      </w:r>
      <w:r w:rsidRPr="008C08EB">
        <w:rPr>
          <w:rFonts w:asciiTheme="majorBidi" w:hAnsiTheme="majorBidi" w:cstheme="majorBidi"/>
        </w:rPr>
        <w:t xml:space="preserve"> effective usability</w:t>
      </w:r>
      <w:r w:rsidR="006E6C5C" w:rsidRPr="008C08EB">
        <w:rPr>
          <w:rFonts w:asciiTheme="majorBidi" w:hAnsiTheme="majorBidi" w:cstheme="majorBidi"/>
        </w:rPr>
        <w:t>.</w:t>
      </w:r>
      <w:r w:rsidRPr="008C08EB">
        <w:rPr>
          <w:rFonts w:asciiTheme="majorBidi" w:hAnsiTheme="majorBidi" w:cstheme="majorBidi"/>
        </w:rPr>
        <w:t xml:space="preserve"> The Holo</w:t>
      </w:r>
      <w:r w:rsidR="00D40042" w:rsidRPr="008C08EB">
        <w:rPr>
          <w:rFonts w:asciiTheme="majorBidi" w:hAnsiTheme="majorBidi" w:cstheme="majorBidi"/>
        </w:rPr>
        <w:t>L</w:t>
      </w:r>
      <w:r w:rsidRPr="008C08EB">
        <w:rPr>
          <w:rFonts w:asciiTheme="majorBidi" w:hAnsiTheme="majorBidi" w:cstheme="majorBidi"/>
        </w:rPr>
        <w:t xml:space="preserve">ens assigns a limited number of hand gesture controls. To enhance application accessibility a floating UI and </w:t>
      </w:r>
      <w:r w:rsidR="006E6C5C" w:rsidRPr="008C08EB">
        <w:rPr>
          <w:rFonts w:asciiTheme="majorBidi" w:hAnsiTheme="majorBidi" w:cstheme="majorBidi"/>
        </w:rPr>
        <w:t xml:space="preserve">clicking/air tapping </w:t>
      </w:r>
      <w:r w:rsidRPr="008C08EB">
        <w:rPr>
          <w:rFonts w:asciiTheme="majorBidi" w:hAnsiTheme="majorBidi" w:cstheme="majorBidi"/>
        </w:rPr>
        <w:t>controls maximised functional with minimal guidance</w:t>
      </w:r>
      <w:r w:rsidR="006E6C5C" w:rsidRPr="008C08EB">
        <w:rPr>
          <w:rFonts w:asciiTheme="majorBidi" w:hAnsiTheme="majorBidi" w:cstheme="majorBidi"/>
        </w:rPr>
        <w:t xml:space="preserve">. </w:t>
      </w:r>
      <w:r w:rsidRPr="008C08EB">
        <w:rPr>
          <w:rFonts w:asciiTheme="majorBidi" w:hAnsiTheme="majorBidi" w:cstheme="majorBidi"/>
        </w:rPr>
        <w:t>User instructions using text and images to aid accessibility is administered to the operator before the tour starts</w:t>
      </w:r>
      <w:r w:rsidR="006E6C5C" w:rsidRPr="008C08EB">
        <w:rPr>
          <w:rFonts w:asciiTheme="majorBidi" w:hAnsiTheme="majorBidi" w:cstheme="majorBidi"/>
        </w:rPr>
        <w:t>.</w:t>
      </w:r>
      <w:r w:rsidR="00B213A1" w:rsidRPr="008C08EB">
        <w:rPr>
          <w:rFonts w:asciiTheme="majorBidi" w:hAnsiTheme="majorBidi" w:cstheme="majorBidi"/>
        </w:rPr>
        <w:t xml:space="preserve"> </w:t>
      </w:r>
    </w:p>
    <w:p w14:paraId="02974657" w14:textId="6B2A88FE" w:rsidR="003943BA" w:rsidRPr="008C08EB" w:rsidRDefault="00AF7D54" w:rsidP="00163473">
      <w:pPr>
        <w:pStyle w:val="Heading3"/>
        <w:rPr>
          <w:rFonts w:asciiTheme="majorBidi" w:hAnsiTheme="majorBidi"/>
        </w:rPr>
      </w:pPr>
      <w:r w:rsidRPr="008C08EB">
        <w:rPr>
          <w:rFonts w:asciiTheme="majorBidi" w:hAnsiTheme="majorBidi"/>
          <w:i/>
          <w:iCs/>
        </w:rPr>
        <w:t xml:space="preserve">4.4.3 </w:t>
      </w:r>
      <w:r w:rsidR="003943BA" w:rsidRPr="008C08EB">
        <w:rPr>
          <w:rFonts w:asciiTheme="majorBidi" w:hAnsiTheme="majorBidi"/>
        </w:rPr>
        <w:t>Spatial Content Design</w:t>
      </w:r>
    </w:p>
    <w:p w14:paraId="63AA2B68" w14:textId="6E0DD420" w:rsidR="009C0366" w:rsidRPr="008C08EB" w:rsidRDefault="009C0366" w:rsidP="009C0366">
      <w:pPr>
        <w:spacing w:before="120" w:line="276" w:lineRule="auto"/>
        <w:rPr>
          <w:rFonts w:asciiTheme="majorBidi" w:hAnsiTheme="majorBidi" w:cstheme="majorBidi"/>
        </w:rPr>
      </w:pPr>
      <w:r w:rsidRPr="008C08EB">
        <w:rPr>
          <w:rFonts w:asciiTheme="majorBidi" w:hAnsiTheme="majorBidi" w:cstheme="majorBidi"/>
        </w:rPr>
        <w:t>Spatial</w:t>
      </w:r>
      <w:r w:rsidR="006E6C5C" w:rsidRPr="008C08EB">
        <w:rPr>
          <w:rFonts w:asciiTheme="majorBidi" w:hAnsiTheme="majorBidi" w:cstheme="majorBidi"/>
        </w:rPr>
        <w:t xml:space="preserve"> </w:t>
      </w:r>
      <w:r w:rsidRPr="008C08EB">
        <w:rPr>
          <w:rFonts w:asciiTheme="majorBidi" w:hAnsiTheme="majorBidi" w:cstheme="majorBidi"/>
        </w:rPr>
        <w:t xml:space="preserve">content </w:t>
      </w:r>
      <w:r w:rsidR="006E6C5C" w:rsidRPr="008C08EB">
        <w:rPr>
          <w:rFonts w:asciiTheme="majorBidi" w:hAnsiTheme="majorBidi" w:cstheme="majorBidi"/>
        </w:rPr>
        <w:t xml:space="preserve">design </w:t>
      </w:r>
      <w:r w:rsidRPr="008C08EB">
        <w:rPr>
          <w:rFonts w:asciiTheme="majorBidi" w:hAnsiTheme="majorBidi" w:cstheme="majorBidi"/>
        </w:rPr>
        <w:t>considered ambient audio sources inside</w:t>
      </w:r>
      <w:r w:rsidR="006E6C5C" w:rsidRPr="008C08EB">
        <w:rPr>
          <w:rFonts w:asciiTheme="majorBidi" w:hAnsiTheme="majorBidi" w:cstheme="majorBidi"/>
        </w:rPr>
        <w:t xml:space="preserve"> the HoloLens </w:t>
      </w:r>
      <w:r w:rsidRPr="008C08EB">
        <w:rPr>
          <w:rFonts w:asciiTheme="majorBidi" w:hAnsiTheme="majorBidi" w:cstheme="majorBidi"/>
        </w:rPr>
        <w:t xml:space="preserve">application to </w:t>
      </w:r>
      <w:r w:rsidR="006E6C5C" w:rsidRPr="008C08EB">
        <w:rPr>
          <w:rFonts w:asciiTheme="majorBidi" w:hAnsiTheme="majorBidi" w:cstheme="majorBidi"/>
        </w:rPr>
        <w:t>a</w:t>
      </w:r>
      <w:r w:rsidRPr="008C08EB">
        <w:rPr>
          <w:rFonts w:asciiTheme="majorBidi" w:hAnsiTheme="majorBidi" w:cstheme="majorBidi"/>
        </w:rPr>
        <w:t xml:space="preserve">llocate 3D spatial sounds to the user. This process gives the operator a sense of space and ambience by reinforcing the visual aspects of the application design creating a greater sense of immersion.  </w:t>
      </w:r>
      <w:r w:rsidRPr="008C08EB">
        <w:rPr>
          <w:rFonts w:asciiTheme="majorBidi" w:hAnsiTheme="majorBidi" w:cstheme="majorBidi"/>
          <w:rtl/>
        </w:rPr>
        <w:t>T</w:t>
      </w:r>
      <w:r w:rsidRPr="008C08EB">
        <w:rPr>
          <w:rFonts w:asciiTheme="majorBidi" w:hAnsiTheme="majorBidi" w:cstheme="majorBidi"/>
        </w:rPr>
        <w:t>he animated characters are designed and positioned within physical</w:t>
      </w:r>
      <w:r w:rsidR="006E6C5C" w:rsidRPr="008C08EB">
        <w:rPr>
          <w:rFonts w:asciiTheme="majorBidi" w:hAnsiTheme="majorBidi" w:cstheme="majorBidi"/>
        </w:rPr>
        <w:t xml:space="preserve"> boundaries </w:t>
      </w:r>
      <w:r w:rsidRPr="008C08EB">
        <w:rPr>
          <w:rFonts w:asciiTheme="majorBidi" w:hAnsiTheme="majorBidi" w:cstheme="majorBidi"/>
        </w:rPr>
        <w:t>to</w:t>
      </w:r>
      <w:r w:rsidR="006E6C5C" w:rsidRPr="008C08EB">
        <w:rPr>
          <w:rFonts w:asciiTheme="majorBidi" w:hAnsiTheme="majorBidi" w:cstheme="majorBidi"/>
        </w:rPr>
        <w:t xml:space="preserve"> avoid bottlenecks in the</w:t>
      </w:r>
      <w:r w:rsidRPr="008C08EB">
        <w:rPr>
          <w:rFonts w:asciiTheme="majorBidi" w:hAnsiTheme="majorBidi" w:cstheme="majorBidi"/>
        </w:rPr>
        <w:t xml:space="preserve"> pathways or overcrowding in</w:t>
      </w:r>
      <w:r w:rsidR="006E6C5C" w:rsidRPr="008C08EB">
        <w:rPr>
          <w:rFonts w:asciiTheme="majorBidi" w:hAnsiTheme="majorBidi" w:cstheme="majorBidi"/>
        </w:rPr>
        <w:t xml:space="preserve"> targeted room</w:t>
      </w:r>
      <w:r w:rsidRPr="008C08EB">
        <w:rPr>
          <w:rFonts w:asciiTheme="majorBidi" w:hAnsiTheme="majorBidi" w:cstheme="majorBidi"/>
        </w:rPr>
        <w:t>s</w:t>
      </w:r>
      <w:r w:rsidR="006E6C5C" w:rsidRPr="008C08EB">
        <w:rPr>
          <w:rFonts w:asciiTheme="majorBidi" w:hAnsiTheme="majorBidi" w:cstheme="majorBidi"/>
        </w:rPr>
        <w:t xml:space="preserve">. </w:t>
      </w:r>
    </w:p>
    <w:p w14:paraId="270DFBC0" w14:textId="77777777" w:rsidR="009C0366" w:rsidRPr="008C08EB" w:rsidRDefault="009C0366" w:rsidP="009C0366">
      <w:pPr>
        <w:spacing w:line="276" w:lineRule="auto"/>
        <w:rPr>
          <w:rFonts w:asciiTheme="majorBidi" w:hAnsiTheme="majorBidi" w:cstheme="majorBidi"/>
        </w:rPr>
      </w:pPr>
    </w:p>
    <w:p w14:paraId="0AA48F7D" w14:textId="4A07599C" w:rsidR="00165A5D" w:rsidRPr="008C08EB" w:rsidRDefault="009C0366" w:rsidP="009C0366">
      <w:pPr>
        <w:spacing w:line="276" w:lineRule="auto"/>
        <w:rPr>
          <w:rFonts w:asciiTheme="majorBidi" w:hAnsiTheme="majorBidi" w:cstheme="majorBidi"/>
        </w:rPr>
      </w:pPr>
      <w:r w:rsidRPr="008C08EB">
        <w:rPr>
          <w:rFonts w:asciiTheme="majorBidi" w:hAnsiTheme="majorBidi" w:cstheme="majorBidi"/>
        </w:rPr>
        <w:t xml:space="preserve">Extensive battle scenes as depicted in Fig 9, </w:t>
      </w:r>
      <w:r w:rsidR="006E6C5C" w:rsidRPr="008C08EB">
        <w:rPr>
          <w:rFonts w:asciiTheme="majorBidi" w:hAnsiTheme="majorBidi" w:cstheme="majorBidi"/>
        </w:rPr>
        <w:t xml:space="preserve">require </w:t>
      </w:r>
      <w:r w:rsidRPr="008C08EB">
        <w:rPr>
          <w:rFonts w:asciiTheme="majorBidi" w:hAnsiTheme="majorBidi" w:cstheme="majorBidi"/>
        </w:rPr>
        <w:t>large open areas to operate efficiently</w:t>
      </w:r>
      <w:r w:rsidR="006E6C5C" w:rsidRPr="008C08EB">
        <w:rPr>
          <w:rFonts w:asciiTheme="majorBidi" w:hAnsiTheme="majorBidi" w:cstheme="majorBidi"/>
        </w:rPr>
        <w:t>.</w:t>
      </w:r>
      <w:r w:rsidRPr="008C08EB">
        <w:rPr>
          <w:rFonts w:asciiTheme="majorBidi" w:hAnsiTheme="majorBidi" w:cstheme="majorBidi"/>
        </w:rPr>
        <w:t xml:space="preserve"> </w:t>
      </w:r>
    </w:p>
    <w:p w14:paraId="5C78A88A" w14:textId="77777777" w:rsidR="009C0366" w:rsidRPr="008C08EB" w:rsidRDefault="009C0366" w:rsidP="009C0366">
      <w:pPr>
        <w:spacing w:line="276" w:lineRule="auto"/>
        <w:rPr>
          <w:rFonts w:asciiTheme="majorBidi" w:hAnsiTheme="majorBidi" w:cstheme="majorBidi"/>
        </w:rPr>
      </w:pPr>
    </w:p>
    <w:p w14:paraId="60E9F1B6" w14:textId="0CB4B0C3" w:rsidR="00A8728D" w:rsidRPr="008C08EB" w:rsidRDefault="00A8728D" w:rsidP="00AC744C">
      <w:pPr>
        <w:spacing w:line="276" w:lineRule="auto"/>
        <w:jc w:val="lowKashida"/>
        <w:rPr>
          <w:rFonts w:asciiTheme="majorBidi" w:hAnsiTheme="majorBidi" w:cstheme="majorBidi"/>
        </w:rPr>
      </w:pPr>
      <w:r w:rsidRPr="008C08EB">
        <w:rPr>
          <w:rFonts w:asciiTheme="majorBidi" w:hAnsiTheme="majorBidi" w:cstheme="majorBidi"/>
          <w:lang w:eastAsia="en-GB"/>
        </w:rPr>
        <w:drawing>
          <wp:inline distT="0" distB="0" distL="0" distR="0" wp14:anchorId="0AEDED67" wp14:editId="33AC3F6A">
            <wp:extent cx="5727700" cy="1610995"/>
            <wp:effectExtent l="0" t="0" r="635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Shots from what visitor can see from HMD inside the Egyptian museum in Cairo.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1610995"/>
                    </a:xfrm>
                    <a:prstGeom prst="rect">
                      <a:avLst/>
                    </a:prstGeom>
                  </pic:spPr>
                </pic:pic>
              </a:graphicData>
            </a:graphic>
          </wp:inline>
        </w:drawing>
      </w:r>
    </w:p>
    <w:p w14:paraId="7F1EEFFE" w14:textId="12AE52CD" w:rsidR="00A8728D" w:rsidRPr="008C08EB" w:rsidRDefault="00A8728D" w:rsidP="00FB2C46">
      <w:pPr>
        <w:pStyle w:val="Figure"/>
        <w:spacing w:line="276" w:lineRule="auto"/>
        <w:rPr>
          <w:rFonts w:asciiTheme="majorBidi" w:hAnsiTheme="majorBidi" w:cstheme="majorBidi"/>
          <w:color w:val="000000" w:themeColor="text1"/>
          <w:sz w:val="21"/>
          <w:szCs w:val="28"/>
          <w:lang w:val="en-GB"/>
        </w:rPr>
      </w:pPr>
      <w:r w:rsidRPr="008C08EB">
        <w:rPr>
          <w:rFonts w:asciiTheme="majorBidi" w:hAnsiTheme="majorBidi" w:cstheme="majorBidi"/>
          <w:b/>
          <w:bCs w:val="0"/>
          <w:color w:val="000000" w:themeColor="text1"/>
          <w:szCs w:val="20"/>
          <w:lang w:val="en-GB"/>
        </w:rPr>
        <w:t>Figure 9.</w:t>
      </w:r>
      <w:r w:rsidRPr="008C08EB">
        <w:rPr>
          <w:rFonts w:asciiTheme="majorBidi" w:hAnsiTheme="majorBidi" w:cstheme="majorBidi"/>
          <w:color w:val="000000" w:themeColor="text1"/>
          <w:szCs w:val="20"/>
          <w:lang w:val="en-GB"/>
        </w:rPr>
        <w:t xml:space="preserve"> Shots from what visitor can see from HMD inside the Egyptian museum in Cairo</w:t>
      </w:r>
    </w:p>
    <w:p w14:paraId="4D02BA4A" w14:textId="61E52513" w:rsidR="001614FC" w:rsidRPr="008C08EB" w:rsidRDefault="00AF7D54" w:rsidP="00163473">
      <w:pPr>
        <w:pStyle w:val="Heading3"/>
        <w:rPr>
          <w:rFonts w:asciiTheme="majorBidi" w:hAnsiTheme="majorBidi"/>
        </w:rPr>
      </w:pPr>
      <w:r w:rsidRPr="008C08EB">
        <w:rPr>
          <w:rFonts w:asciiTheme="majorBidi" w:hAnsiTheme="majorBidi"/>
          <w:i/>
          <w:iCs/>
        </w:rPr>
        <w:lastRenderedPageBreak/>
        <w:t xml:space="preserve">4.4.4 </w:t>
      </w:r>
      <w:r w:rsidR="001614FC" w:rsidRPr="008C08EB">
        <w:rPr>
          <w:rFonts w:asciiTheme="majorBidi" w:hAnsiTheme="majorBidi"/>
        </w:rPr>
        <w:t>Antique’s UI Panel</w:t>
      </w:r>
    </w:p>
    <w:p w14:paraId="3507446A" w14:textId="18CE0B8C" w:rsidR="00890D4B" w:rsidRPr="008C08EB" w:rsidRDefault="006E6C5C" w:rsidP="00AC744C">
      <w:pPr>
        <w:spacing w:before="120" w:line="276" w:lineRule="auto"/>
        <w:jc w:val="lowKashida"/>
        <w:rPr>
          <w:rFonts w:asciiTheme="majorBidi" w:hAnsiTheme="majorBidi" w:cstheme="majorBidi"/>
          <w:bCs/>
        </w:rPr>
      </w:pPr>
      <w:r w:rsidRPr="008C08EB">
        <w:rPr>
          <w:rFonts w:asciiTheme="majorBidi" w:hAnsiTheme="majorBidi" w:cstheme="majorBidi"/>
          <w:bCs/>
        </w:rPr>
        <w:t xml:space="preserve">It is </w:t>
      </w:r>
      <w:r w:rsidR="00757FF0" w:rsidRPr="008C08EB">
        <w:rPr>
          <w:rFonts w:asciiTheme="majorBidi" w:hAnsiTheme="majorBidi" w:cstheme="majorBidi"/>
          <w:bCs/>
        </w:rPr>
        <w:t>vital</w:t>
      </w:r>
      <w:r w:rsidRPr="008C08EB">
        <w:rPr>
          <w:rFonts w:asciiTheme="majorBidi" w:hAnsiTheme="majorBidi" w:cstheme="majorBidi"/>
          <w:bCs/>
        </w:rPr>
        <w:t xml:space="preserve"> to satisfy different</w:t>
      </w:r>
      <w:r w:rsidR="00890D4B" w:rsidRPr="008C08EB">
        <w:rPr>
          <w:rFonts w:asciiTheme="majorBidi" w:hAnsiTheme="majorBidi" w:cstheme="majorBidi"/>
          <w:bCs/>
        </w:rPr>
        <w:t xml:space="preserve"> visitor</w:t>
      </w:r>
      <w:r w:rsidRPr="008C08EB">
        <w:rPr>
          <w:rFonts w:asciiTheme="majorBidi" w:hAnsiTheme="majorBidi" w:cstheme="majorBidi"/>
          <w:bCs/>
        </w:rPr>
        <w:t xml:space="preserve"> interests by unlocking various levels of information </w:t>
      </w:r>
      <w:r w:rsidR="00890D4B" w:rsidRPr="008C08EB">
        <w:rPr>
          <w:rFonts w:asciiTheme="majorBidi" w:hAnsiTheme="majorBidi" w:cstheme="majorBidi"/>
          <w:bCs/>
        </w:rPr>
        <w:t>using images, text and</w:t>
      </w:r>
      <w:r w:rsidRPr="008C08EB">
        <w:rPr>
          <w:rFonts w:asciiTheme="majorBidi" w:hAnsiTheme="majorBidi" w:cstheme="majorBidi"/>
          <w:bCs/>
        </w:rPr>
        <w:t xml:space="preserve"> audio narrations. </w:t>
      </w:r>
      <w:r w:rsidR="00890D4B" w:rsidRPr="008C08EB">
        <w:rPr>
          <w:rFonts w:asciiTheme="majorBidi" w:hAnsiTheme="majorBidi" w:cstheme="majorBidi"/>
          <w:bCs/>
        </w:rPr>
        <w:t>T</w:t>
      </w:r>
      <w:r w:rsidRPr="008C08EB">
        <w:rPr>
          <w:rFonts w:asciiTheme="majorBidi" w:hAnsiTheme="majorBidi" w:cstheme="majorBidi"/>
          <w:bCs/>
        </w:rPr>
        <w:t>he</w:t>
      </w:r>
      <w:r w:rsidR="00890D4B" w:rsidRPr="008C08EB">
        <w:rPr>
          <w:rFonts w:asciiTheme="majorBidi" w:hAnsiTheme="majorBidi" w:cstheme="majorBidi"/>
          <w:bCs/>
        </w:rPr>
        <w:t xml:space="preserve"> application</w:t>
      </w:r>
      <w:r w:rsidRPr="008C08EB">
        <w:rPr>
          <w:rFonts w:asciiTheme="majorBidi" w:hAnsiTheme="majorBidi" w:cstheme="majorBidi"/>
          <w:bCs/>
        </w:rPr>
        <w:t xml:space="preserve"> content </w:t>
      </w:r>
      <w:r w:rsidR="00890D4B" w:rsidRPr="008C08EB">
        <w:rPr>
          <w:rFonts w:asciiTheme="majorBidi" w:hAnsiTheme="majorBidi" w:cstheme="majorBidi"/>
          <w:bCs/>
        </w:rPr>
        <w:t>synthesises</w:t>
      </w:r>
      <w:r w:rsidRPr="008C08EB">
        <w:rPr>
          <w:rFonts w:asciiTheme="majorBidi" w:hAnsiTheme="majorBidi" w:cstheme="majorBidi"/>
          <w:bCs/>
        </w:rPr>
        <w:t xml:space="preserve"> visual and acoustic information </w:t>
      </w:r>
      <w:r w:rsidR="00890D4B" w:rsidRPr="008C08EB">
        <w:rPr>
          <w:rFonts w:asciiTheme="majorBidi" w:hAnsiTheme="majorBidi" w:cstheme="majorBidi"/>
          <w:bCs/>
        </w:rPr>
        <w:t>to discover</w:t>
      </w:r>
      <w:r w:rsidRPr="008C08EB">
        <w:rPr>
          <w:rFonts w:asciiTheme="majorBidi" w:hAnsiTheme="majorBidi" w:cstheme="majorBidi"/>
          <w:bCs/>
        </w:rPr>
        <w:t xml:space="preserve"> antique</w:t>
      </w:r>
      <w:r w:rsidR="00890D4B" w:rsidRPr="008C08EB">
        <w:rPr>
          <w:rFonts w:asciiTheme="majorBidi" w:hAnsiTheme="majorBidi" w:cstheme="majorBidi"/>
          <w:bCs/>
        </w:rPr>
        <w:t>s and control virtual handling functions.</w:t>
      </w:r>
      <w:r w:rsidRPr="008C08EB">
        <w:rPr>
          <w:rFonts w:asciiTheme="majorBidi" w:hAnsiTheme="majorBidi" w:cstheme="majorBidi"/>
          <w:bCs/>
        </w:rPr>
        <w:t xml:space="preserve"> </w:t>
      </w:r>
      <w:r w:rsidR="00890D4B" w:rsidRPr="008C08EB">
        <w:rPr>
          <w:rFonts w:asciiTheme="majorBidi" w:hAnsiTheme="majorBidi" w:cstheme="majorBidi"/>
          <w:bCs/>
        </w:rPr>
        <w:t>A</w:t>
      </w:r>
      <w:r w:rsidR="00757FF0" w:rsidRPr="008C08EB">
        <w:rPr>
          <w:rFonts w:asciiTheme="majorBidi" w:hAnsiTheme="majorBidi" w:cstheme="majorBidi"/>
          <w:bCs/>
        </w:rPr>
        <w:t xml:space="preserve"> </w:t>
      </w:r>
      <w:r w:rsidRPr="008C08EB">
        <w:rPr>
          <w:rFonts w:asciiTheme="majorBidi" w:hAnsiTheme="majorBidi" w:cstheme="majorBidi"/>
          <w:bCs/>
        </w:rPr>
        <w:t>3D sc</w:t>
      </w:r>
      <w:r w:rsidR="00890D4B" w:rsidRPr="008C08EB">
        <w:rPr>
          <w:rFonts w:asciiTheme="majorBidi" w:hAnsiTheme="majorBidi" w:cstheme="majorBidi"/>
          <w:bCs/>
        </w:rPr>
        <w:t>anner named ‘</w:t>
      </w:r>
      <w:proofErr w:type="spellStart"/>
      <w:r w:rsidR="00890D4B" w:rsidRPr="008C08EB">
        <w:rPr>
          <w:rFonts w:asciiTheme="majorBidi" w:hAnsiTheme="majorBidi" w:cstheme="majorBidi"/>
          <w:bCs/>
        </w:rPr>
        <w:t>Cubify</w:t>
      </w:r>
      <w:proofErr w:type="spellEnd"/>
      <w:r w:rsidR="00890D4B" w:rsidRPr="008C08EB">
        <w:rPr>
          <w:rFonts w:asciiTheme="majorBidi" w:hAnsiTheme="majorBidi" w:cstheme="majorBidi"/>
          <w:bCs/>
        </w:rPr>
        <w:t xml:space="preserve"> Sense 3D’ replicated the physical artefacts within the museum to produce 3D virtualisations of actual objects</w:t>
      </w:r>
      <w:r w:rsidRPr="008C08EB">
        <w:rPr>
          <w:rFonts w:asciiTheme="majorBidi" w:hAnsiTheme="majorBidi" w:cstheme="majorBidi"/>
          <w:bCs/>
        </w:rPr>
        <w:t>.</w:t>
      </w:r>
      <w:r w:rsidR="00890D4B" w:rsidRPr="008C08EB">
        <w:rPr>
          <w:rFonts w:asciiTheme="majorBidi" w:hAnsiTheme="majorBidi" w:cstheme="majorBidi"/>
          <w:bCs/>
        </w:rPr>
        <w:t xml:space="preserve"> R</w:t>
      </w:r>
      <w:r w:rsidRPr="008C08EB">
        <w:rPr>
          <w:rFonts w:asciiTheme="majorBidi" w:hAnsiTheme="majorBidi" w:cstheme="majorBidi"/>
          <w:bCs/>
        </w:rPr>
        <w:t>efinements</w:t>
      </w:r>
      <w:r w:rsidR="00890D4B" w:rsidRPr="008C08EB">
        <w:rPr>
          <w:rFonts w:asciiTheme="majorBidi" w:hAnsiTheme="majorBidi" w:cstheme="majorBidi"/>
          <w:bCs/>
        </w:rPr>
        <w:t xml:space="preserve"> to the scanned virtual object in 3D design software assured accurate replication of the original artefact. The object navigation system operates using hand gesture controls allowing the user to</w:t>
      </w:r>
      <w:r w:rsidRPr="008C08EB">
        <w:rPr>
          <w:rFonts w:asciiTheme="majorBidi" w:hAnsiTheme="majorBidi" w:cstheme="majorBidi"/>
          <w:bCs/>
        </w:rPr>
        <w:t xml:space="preserve"> spin the </w:t>
      </w:r>
      <w:r w:rsidR="00890D4B" w:rsidRPr="008C08EB">
        <w:rPr>
          <w:rFonts w:asciiTheme="majorBidi" w:hAnsiTheme="majorBidi" w:cstheme="majorBidi"/>
          <w:bCs/>
        </w:rPr>
        <w:t>scanned objects 360°</w:t>
      </w:r>
      <w:r w:rsidRPr="008C08EB">
        <w:rPr>
          <w:rFonts w:asciiTheme="majorBidi" w:hAnsiTheme="majorBidi" w:cstheme="majorBidi"/>
          <w:bCs/>
        </w:rPr>
        <w:t xml:space="preserve">. </w:t>
      </w:r>
      <w:r w:rsidR="00890D4B" w:rsidRPr="008C08EB">
        <w:rPr>
          <w:rFonts w:asciiTheme="majorBidi" w:hAnsiTheme="majorBidi" w:cstheme="majorBidi"/>
          <w:bCs/>
        </w:rPr>
        <w:t>Hints and tips</w:t>
      </w:r>
      <w:r w:rsidRPr="008C08EB">
        <w:rPr>
          <w:rFonts w:asciiTheme="majorBidi" w:hAnsiTheme="majorBidi" w:cstheme="majorBidi"/>
          <w:bCs/>
        </w:rPr>
        <w:t xml:space="preserve"> appear once the user taps on </w:t>
      </w:r>
      <w:r w:rsidR="00890D4B" w:rsidRPr="008C08EB">
        <w:rPr>
          <w:rFonts w:asciiTheme="majorBidi" w:hAnsiTheme="majorBidi" w:cstheme="majorBidi"/>
          <w:bCs/>
        </w:rPr>
        <w:t>the navigation controls</w:t>
      </w:r>
      <w:r w:rsidRPr="008C08EB">
        <w:rPr>
          <w:rFonts w:asciiTheme="majorBidi" w:hAnsiTheme="majorBidi" w:cstheme="majorBidi"/>
          <w:bCs/>
        </w:rPr>
        <w:t xml:space="preserve"> contain</w:t>
      </w:r>
      <w:r w:rsidR="00890D4B" w:rsidRPr="008C08EB">
        <w:rPr>
          <w:rFonts w:asciiTheme="majorBidi" w:hAnsiTheme="majorBidi" w:cstheme="majorBidi"/>
          <w:bCs/>
        </w:rPr>
        <w:t>ing</w:t>
      </w:r>
      <w:r w:rsidRPr="008C08EB">
        <w:rPr>
          <w:rFonts w:asciiTheme="majorBidi" w:hAnsiTheme="majorBidi" w:cstheme="majorBidi"/>
          <w:bCs/>
        </w:rPr>
        <w:t xml:space="preserve"> in</w:t>
      </w:r>
      <w:r w:rsidR="00890D4B" w:rsidRPr="008C08EB">
        <w:rPr>
          <w:rFonts w:asciiTheme="majorBidi" w:hAnsiTheme="majorBidi" w:cstheme="majorBidi"/>
          <w:bCs/>
        </w:rPr>
        <w:t xml:space="preserve">formation </w:t>
      </w:r>
      <w:commentRangeStart w:id="9"/>
      <w:r w:rsidR="00890D4B" w:rsidRPr="008C08EB">
        <w:rPr>
          <w:rFonts w:asciiTheme="majorBidi" w:hAnsiTheme="majorBidi" w:cstheme="majorBidi"/>
          <w:bCs/>
        </w:rPr>
        <w:t>about</w:t>
      </w:r>
      <w:commentRangeEnd w:id="9"/>
      <w:r w:rsidR="009E013C" w:rsidRPr="008C08EB">
        <w:rPr>
          <w:rStyle w:val="CommentReference"/>
        </w:rPr>
        <w:commentReference w:id="9"/>
      </w:r>
      <w:r w:rsidR="00890D4B" w:rsidRPr="008C08EB">
        <w:rPr>
          <w:rFonts w:asciiTheme="majorBidi" w:hAnsiTheme="majorBidi" w:cstheme="majorBidi"/>
          <w:bCs/>
        </w:rPr>
        <w:t xml:space="preserve"> the artefact</w:t>
      </w:r>
      <w:r w:rsidRPr="008C08EB">
        <w:rPr>
          <w:rFonts w:asciiTheme="majorBidi" w:hAnsiTheme="majorBidi" w:cstheme="majorBidi"/>
          <w:bCs/>
        </w:rPr>
        <w:t xml:space="preserve">. </w:t>
      </w:r>
      <w:r w:rsidR="00890D4B" w:rsidRPr="008C08EB">
        <w:rPr>
          <w:rFonts w:asciiTheme="majorBidi" w:hAnsiTheme="majorBidi" w:cstheme="majorBidi"/>
          <w:bCs/>
        </w:rPr>
        <w:t>A</w:t>
      </w:r>
      <w:r w:rsidRPr="008C08EB">
        <w:rPr>
          <w:rFonts w:asciiTheme="majorBidi" w:hAnsiTheme="majorBidi" w:cstheme="majorBidi"/>
          <w:bCs/>
        </w:rPr>
        <w:t xml:space="preserve"> game</w:t>
      </w:r>
      <w:r w:rsidR="00890D4B" w:rsidRPr="008C08EB">
        <w:rPr>
          <w:rFonts w:asciiTheme="majorBidi" w:hAnsiTheme="majorBidi" w:cstheme="majorBidi"/>
          <w:bCs/>
        </w:rPr>
        <w:t xml:space="preserve"> function within the application functions</w:t>
      </w:r>
      <w:r w:rsidRPr="008C08EB">
        <w:rPr>
          <w:rFonts w:asciiTheme="majorBidi" w:hAnsiTheme="majorBidi" w:cstheme="majorBidi"/>
          <w:bCs/>
        </w:rPr>
        <w:t xml:space="preserve"> to motivate the user to keep</w:t>
      </w:r>
      <w:r w:rsidR="00890D4B" w:rsidRPr="008C08EB">
        <w:rPr>
          <w:rFonts w:asciiTheme="majorBidi" w:hAnsiTheme="majorBidi" w:cstheme="majorBidi"/>
          <w:bCs/>
        </w:rPr>
        <w:t xml:space="preserve"> discovering the item and displays the user </w:t>
      </w:r>
      <w:r w:rsidRPr="008C08EB">
        <w:rPr>
          <w:rFonts w:asciiTheme="majorBidi" w:hAnsiTheme="majorBidi" w:cstheme="majorBidi"/>
          <w:bCs/>
        </w:rPr>
        <w:t>progress</w:t>
      </w:r>
      <w:r w:rsidR="00890D4B" w:rsidRPr="008C08EB">
        <w:rPr>
          <w:rFonts w:asciiTheme="majorBidi" w:hAnsiTheme="majorBidi" w:cstheme="majorBidi"/>
          <w:bCs/>
        </w:rPr>
        <w:t xml:space="preserve"> in a</w:t>
      </w:r>
      <w:r w:rsidRPr="008C08EB">
        <w:rPr>
          <w:rFonts w:asciiTheme="majorBidi" w:hAnsiTheme="majorBidi" w:cstheme="majorBidi"/>
          <w:bCs/>
        </w:rPr>
        <w:t xml:space="preserve"> bar named ‘Knowledge scale’. </w:t>
      </w:r>
    </w:p>
    <w:p w14:paraId="6FB86BC3" w14:textId="4B7F6D3B" w:rsidR="00A8728D" w:rsidRPr="008C08EB" w:rsidRDefault="00890D4B" w:rsidP="00AC744C">
      <w:pPr>
        <w:spacing w:before="120" w:line="276" w:lineRule="auto"/>
        <w:jc w:val="lowKashida"/>
        <w:rPr>
          <w:rFonts w:asciiTheme="majorBidi" w:hAnsiTheme="majorBidi" w:cstheme="majorBidi"/>
          <w:bCs/>
        </w:rPr>
      </w:pPr>
      <w:r w:rsidRPr="008C08EB">
        <w:rPr>
          <w:rFonts w:asciiTheme="majorBidi" w:hAnsiTheme="majorBidi" w:cstheme="majorBidi"/>
          <w:bCs/>
        </w:rPr>
        <w:t>The</w:t>
      </w:r>
      <w:r w:rsidR="006E6C5C" w:rsidRPr="008C08EB">
        <w:rPr>
          <w:rFonts w:asciiTheme="majorBidi" w:hAnsiTheme="majorBidi" w:cstheme="majorBidi"/>
          <w:bCs/>
        </w:rPr>
        <w:t xml:space="preserve"> scale</w:t>
      </w:r>
      <w:r w:rsidRPr="008C08EB">
        <w:rPr>
          <w:rFonts w:asciiTheme="majorBidi" w:hAnsiTheme="majorBidi" w:cstheme="majorBidi"/>
          <w:bCs/>
        </w:rPr>
        <w:t xml:space="preserve"> bars</w:t>
      </w:r>
      <w:r w:rsidR="006E6C5C" w:rsidRPr="008C08EB">
        <w:rPr>
          <w:rFonts w:asciiTheme="majorBidi" w:hAnsiTheme="majorBidi" w:cstheme="majorBidi"/>
          <w:bCs/>
        </w:rPr>
        <w:t xml:space="preserve"> </w:t>
      </w:r>
      <w:r w:rsidRPr="008C08EB">
        <w:rPr>
          <w:rFonts w:asciiTheme="majorBidi" w:hAnsiTheme="majorBidi" w:cstheme="majorBidi"/>
          <w:bCs/>
        </w:rPr>
        <w:t>increase in size</w:t>
      </w:r>
      <w:r w:rsidR="006E6C5C" w:rsidRPr="008C08EB">
        <w:rPr>
          <w:rFonts w:asciiTheme="majorBidi" w:hAnsiTheme="majorBidi" w:cstheme="majorBidi"/>
          <w:bCs/>
        </w:rPr>
        <w:t xml:space="preserve"> as the visitor </w:t>
      </w:r>
      <w:r w:rsidRPr="008C08EB">
        <w:rPr>
          <w:rFonts w:asciiTheme="majorBidi" w:hAnsiTheme="majorBidi" w:cstheme="majorBidi"/>
          <w:bCs/>
        </w:rPr>
        <w:t>uncovers secret information hidden in</w:t>
      </w:r>
      <w:r w:rsidR="006E6C5C" w:rsidRPr="008C08EB">
        <w:rPr>
          <w:rFonts w:asciiTheme="majorBidi" w:hAnsiTheme="majorBidi" w:cstheme="majorBidi"/>
          <w:bCs/>
        </w:rPr>
        <w:t xml:space="preserve"> small tips </w:t>
      </w:r>
      <w:commentRangeStart w:id="10"/>
      <w:r w:rsidR="000E7EB0" w:rsidRPr="008C08EB">
        <w:rPr>
          <w:rFonts w:asciiTheme="majorBidi" w:hAnsiTheme="majorBidi" w:cstheme="majorBidi"/>
          <w:bCs/>
        </w:rPr>
        <w:t xml:space="preserve">that </w:t>
      </w:r>
      <w:r w:rsidRPr="008C08EB">
        <w:rPr>
          <w:rFonts w:asciiTheme="majorBidi" w:hAnsiTheme="majorBidi" w:cstheme="majorBidi"/>
          <w:bCs/>
        </w:rPr>
        <w:t>trigger</w:t>
      </w:r>
      <w:commentRangeEnd w:id="10"/>
      <w:r w:rsidR="000E7EB0" w:rsidRPr="008C08EB">
        <w:rPr>
          <w:rStyle w:val="CommentReference"/>
        </w:rPr>
        <w:commentReference w:id="10"/>
      </w:r>
      <w:r w:rsidRPr="008C08EB">
        <w:rPr>
          <w:rFonts w:asciiTheme="majorBidi" w:hAnsiTheme="majorBidi" w:cstheme="majorBidi"/>
          <w:bCs/>
        </w:rPr>
        <w:t xml:space="preserve"> </w:t>
      </w:r>
      <w:r w:rsidR="006E6C5C" w:rsidRPr="008C08EB">
        <w:rPr>
          <w:rFonts w:asciiTheme="majorBidi" w:hAnsiTheme="majorBidi" w:cstheme="majorBidi"/>
          <w:bCs/>
        </w:rPr>
        <w:t xml:space="preserve">around the item. Once the visitor reveals all secret tips, an award sound effect will play indicating the exploration game has finished. </w:t>
      </w:r>
      <w:r w:rsidRPr="008C08EB">
        <w:rPr>
          <w:rFonts w:asciiTheme="majorBidi" w:hAnsiTheme="majorBidi" w:cstheme="majorBidi"/>
          <w:bCs/>
        </w:rPr>
        <w:t xml:space="preserve">The system presents large text labels to visitors opposed to the traditional </w:t>
      </w:r>
      <w:r w:rsidR="006E6C5C" w:rsidRPr="008C08EB">
        <w:rPr>
          <w:rFonts w:asciiTheme="majorBidi" w:hAnsiTheme="majorBidi" w:cstheme="majorBidi"/>
          <w:bCs/>
        </w:rPr>
        <w:t xml:space="preserve">small labels </w:t>
      </w:r>
      <w:r w:rsidR="00757FF0" w:rsidRPr="008C08EB">
        <w:rPr>
          <w:rFonts w:asciiTheme="majorBidi" w:hAnsiTheme="majorBidi" w:cstheme="majorBidi"/>
          <w:bCs/>
        </w:rPr>
        <w:t>o</w:t>
      </w:r>
      <w:r w:rsidR="006E6C5C" w:rsidRPr="008C08EB">
        <w:rPr>
          <w:rFonts w:asciiTheme="majorBidi" w:hAnsiTheme="majorBidi" w:cstheme="majorBidi"/>
          <w:bCs/>
        </w:rPr>
        <w:t>n</w:t>
      </w:r>
      <w:r w:rsidRPr="008C08EB">
        <w:rPr>
          <w:rFonts w:asciiTheme="majorBidi" w:hAnsiTheme="majorBidi" w:cstheme="majorBidi"/>
          <w:bCs/>
        </w:rPr>
        <w:t xml:space="preserve"> items and displays narration subtitles</w:t>
      </w:r>
      <w:r w:rsidR="006E6C5C" w:rsidRPr="008C08EB">
        <w:rPr>
          <w:rFonts w:asciiTheme="majorBidi" w:hAnsiTheme="majorBidi" w:cstheme="majorBidi"/>
          <w:bCs/>
        </w:rPr>
        <w:t xml:space="preserve"> </w:t>
      </w:r>
      <w:r w:rsidRPr="008C08EB">
        <w:rPr>
          <w:rFonts w:asciiTheme="majorBidi" w:hAnsiTheme="majorBidi" w:cstheme="majorBidi"/>
          <w:bCs/>
        </w:rPr>
        <w:t>of</w:t>
      </w:r>
      <w:r w:rsidR="006E6C5C" w:rsidRPr="008C08EB">
        <w:rPr>
          <w:rFonts w:asciiTheme="majorBidi" w:hAnsiTheme="majorBidi" w:cstheme="majorBidi"/>
          <w:bCs/>
        </w:rPr>
        <w:t xml:space="preserve"> the king</w:t>
      </w:r>
      <w:r w:rsidRPr="008C08EB">
        <w:rPr>
          <w:rFonts w:asciiTheme="majorBidi" w:hAnsiTheme="majorBidi" w:cstheme="majorBidi"/>
          <w:bCs/>
        </w:rPr>
        <w:t xml:space="preserve"> character, Fig</w:t>
      </w:r>
      <w:r w:rsidR="006E6C5C" w:rsidRPr="008C08EB">
        <w:rPr>
          <w:rFonts w:asciiTheme="majorBidi" w:hAnsiTheme="majorBidi" w:cstheme="majorBidi"/>
          <w:bCs/>
        </w:rPr>
        <w:t xml:space="preserve"> 10. </w:t>
      </w:r>
      <w:r w:rsidRPr="008C08EB">
        <w:rPr>
          <w:rFonts w:asciiTheme="majorBidi" w:hAnsiTheme="majorBidi" w:cstheme="majorBidi"/>
          <w:bCs/>
        </w:rPr>
        <w:t>F</w:t>
      </w:r>
      <w:r w:rsidR="006E6C5C" w:rsidRPr="008C08EB">
        <w:rPr>
          <w:rFonts w:asciiTheme="majorBidi" w:hAnsiTheme="majorBidi" w:cstheme="majorBidi"/>
          <w:bCs/>
        </w:rPr>
        <w:t xml:space="preserve">loating </w:t>
      </w:r>
      <w:r w:rsidRPr="008C08EB">
        <w:rPr>
          <w:rFonts w:asciiTheme="majorBidi" w:hAnsiTheme="majorBidi" w:cstheme="majorBidi"/>
          <w:bCs/>
        </w:rPr>
        <w:t>buttons around</w:t>
      </w:r>
      <w:r w:rsidR="006E6C5C" w:rsidRPr="008C08EB">
        <w:rPr>
          <w:rFonts w:asciiTheme="majorBidi" w:hAnsiTheme="majorBidi" w:cstheme="majorBidi"/>
          <w:bCs/>
        </w:rPr>
        <w:t xml:space="preserve"> </w:t>
      </w:r>
      <w:commentRangeStart w:id="11"/>
      <w:r w:rsidR="006E6C5C" w:rsidRPr="008C08EB">
        <w:rPr>
          <w:rFonts w:asciiTheme="majorBidi" w:hAnsiTheme="majorBidi" w:cstheme="majorBidi"/>
          <w:bCs/>
        </w:rPr>
        <w:t>antique</w:t>
      </w:r>
      <w:r w:rsidR="000E7EB0" w:rsidRPr="008C08EB">
        <w:rPr>
          <w:rFonts w:asciiTheme="majorBidi" w:hAnsiTheme="majorBidi" w:cstheme="majorBidi"/>
          <w:bCs/>
        </w:rPr>
        <w:t>s</w:t>
      </w:r>
      <w:commentRangeEnd w:id="11"/>
      <w:r w:rsidR="000E7EB0" w:rsidRPr="008C08EB">
        <w:rPr>
          <w:rStyle w:val="CommentReference"/>
        </w:rPr>
        <w:commentReference w:id="11"/>
      </w:r>
      <w:r w:rsidRPr="008C08EB">
        <w:rPr>
          <w:rFonts w:asciiTheme="majorBidi" w:hAnsiTheme="majorBidi" w:cstheme="majorBidi"/>
          <w:bCs/>
        </w:rPr>
        <w:t xml:space="preserve"> in the MR</w:t>
      </w:r>
      <w:r w:rsidR="006E6C5C" w:rsidRPr="008C08EB">
        <w:rPr>
          <w:rFonts w:asciiTheme="majorBidi" w:hAnsiTheme="majorBidi" w:cstheme="majorBidi"/>
          <w:bCs/>
        </w:rPr>
        <w:t xml:space="preserve"> UI </w:t>
      </w:r>
      <w:r w:rsidRPr="008C08EB">
        <w:rPr>
          <w:rFonts w:asciiTheme="majorBidi" w:hAnsiTheme="majorBidi" w:cstheme="majorBidi"/>
          <w:bCs/>
        </w:rPr>
        <w:t>help</w:t>
      </w:r>
      <w:r w:rsidR="006E6C5C" w:rsidRPr="008C08EB">
        <w:rPr>
          <w:rFonts w:asciiTheme="majorBidi" w:hAnsiTheme="majorBidi" w:cstheme="majorBidi"/>
          <w:bCs/>
        </w:rPr>
        <w:t xml:space="preserve"> visitor</w:t>
      </w:r>
      <w:r w:rsidRPr="008C08EB">
        <w:rPr>
          <w:rFonts w:asciiTheme="majorBidi" w:hAnsiTheme="majorBidi" w:cstheme="majorBidi"/>
          <w:bCs/>
        </w:rPr>
        <w:t>s</w:t>
      </w:r>
      <w:r w:rsidR="006E6C5C" w:rsidRPr="008C08EB">
        <w:rPr>
          <w:rFonts w:asciiTheme="majorBidi" w:hAnsiTheme="majorBidi" w:cstheme="majorBidi"/>
          <w:bCs/>
        </w:rPr>
        <w:t xml:space="preserve"> see </w:t>
      </w:r>
      <w:r w:rsidRPr="008C08EB">
        <w:rPr>
          <w:rFonts w:asciiTheme="majorBidi" w:hAnsiTheme="majorBidi" w:cstheme="majorBidi"/>
          <w:bCs/>
        </w:rPr>
        <w:t>additional</w:t>
      </w:r>
      <w:r w:rsidR="006E6C5C" w:rsidRPr="008C08EB">
        <w:rPr>
          <w:rFonts w:asciiTheme="majorBidi" w:hAnsiTheme="majorBidi" w:cstheme="majorBidi"/>
          <w:bCs/>
        </w:rPr>
        <w:t xml:space="preserve"> images</w:t>
      </w:r>
      <w:r w:rsidRPr="008C08EB">
        <w:rPr>
          <w:rFonts w:asciiTheme="majorBidi" w:hAnsiTheme="majorBidi" w:cstheme="majorBidi"/>
          <w:bCs/>
        </w:rPr>
        <w:t xml:space="preserve"> and content</w:t>
      </w:r>
      <w:r w:rsidR="006E6C5C" w:rsidRPr="008C08EB">
        <w:rPr>
          <w:rFonts w:asciiTheme="majorBidi" w:hAnsiTheme="majorBidi" w:cstheme="majorBidi"/>
          <w:bCs/>
        </w:rPr>
        <w:t xml:space="preserve"> while </w:t>
      </w:r>
      <w:r w:rsidRPr="008C08EB">
        <w:rPr>
          <w:rFonts w:asciiTheme="majorBidi" w:hAnsiTheme="majorBidi" w:cstheme="majorBidi"/>
          <w:bCs/>
        </w:rPr>
        <w:t>listening to</w:t>
      </w:r>
      <w:r w:rsidR="006E6C5C" w:rsidRPr="008C08EB">
        <w:rPr>
          <w:rFonts w:asciiTheme="majorBidi" w:hAnsiTheme="majorBidi" w:cstheme="majorBidi"/>
          <w:bCs/>
        </w:rPr>
        <w:t xml:space="preserve"> the narrations.</w:t>
      </w:r>
      <w:r w:rsidRPr="008C08EB">
        <w:rPr>
          <w:rFonts w:asciiTheme="majorBidi" w:hAnsiTheme="majorBidi" w:cstheme="majorBidi"/>
          <w:bCs/>
        </w:rPr>
        <w:t xml:space="preserve"> A </w:t>
      </w:r>
      <w:r w:rsidR="006E6C5C" w:rsidRPr="008C08EB">
        <w:rPr>
          <w:rFonts w:asciiTheme="majorBidi" w:hAnsiTheme="majorBidi" w:cstheme="majorBidi"/>
          <w:bCs/>
        </w:rPr>
        <w:t xml:space="preserve">replay narration button </w:t>
      </w:r>
      <w:r w:rsidRPr="008C08EB">
        <w:rPr>
          <w:rFonts w:asciiTheme="majorBidi" w:hAnsiTheme="majorBidi" w:cstheme="majorBidi"/>
          <w:bCs/>
        </w:rPr>
        <w:t>is configured to help visitors replay information</w:t>
      </w:r>
      <w:r w:rsidR="006E6C5C" w:rsidRPr="008C08EB">
        <w:rPr>
          <w:rFonts w:asciiTheme="majorBidi" w:hAnsiTheme="majorBidi" w:cstheme="majorBidi"/>
          <w:bCs/>
        </w:rPr>
        <w:t xml:space="preserve">. </w:t>
      </w:r>
      <w:r w:rsidRPr="008C08EB">
        <w:rPr>
          <w:rFonts w:asciiTheme="majorBidi" w:hAnsiTheme="majorBidi" w:cstheme="majorBidi"/>
          <w:bCs/>
        </w:rPr>
        <w:t>Transfer buttons permit the user</w:t>
      </w:r>
      <w:r w:rsidR="006E6C5C" w:rsidRPr="008C08EB">
        <w:rPr>
          <w:rFonts w:asciiTheme="majorBidi" w:hAnsiTheme="majorBidi" w:cstheme="majorBidi"/>
          <w:bCs/>
        </w:rPr>
        <w:t xml:space="preserve"> </w:t>
      </w:r>
      <w:r w:rsidRPr="008C08EB">
        <w:rPr>
          <w:rFonts w:asciiTheme="majorBidi" w:hAnsiTheme="majorBidi" w:cstheme="majorBidi"/>
          <w:bCs/>
        </w:rPr>
        <w:t>to leave the current scene and enter a different</w:t>
      </w:r>
      <w:r w:rsidR="006E6C5C" w:rsidRPr="008C08EB">
        <w:rPr>
          <w:rFonts w:asciiTheme="majorBidi" w:hAnsiTheme="majorBidi" w:cstheme="majorBidi"/>
          <w:bCs/>
        </w:rPr>
        <w:t xml:space="preserve"> one. These buttons were designed and allocated to make it easy for </w:t>
      </w:r>
      <w:r w:rsidRPr="008C08EB">
        <w:rPr>
          <w:rFonts w:asciiTheme="majorBidi" w:hAnsiTheme="majorBidi" w:cstheme="majorBidi"/>
          <w:bCs/>
        </w:rPr>
        <w:t>the user to navigate the UI</w:t>
      </w:r>
      <w:r w:rsidR="00A8728D" w:rsidRPr="008C08EB">
        <w:rPr>
          <w:rFonts w:asciiTheme="majorBidi" w:hAnsiTheme="majorBidi" w:cstheme="majorBidi"/>
          <w:bCs/>
        </w:rPr>
        <w:t>.</w:t>
      </w:r>
    </w:p>
    <w:p w14:paraId="14929086" w14:textId="77777777" w:rsidR="00A8728D" w:rsidRPr="008C08EB" w:rsidRDefault="00A8728D" w:rsidP="00AC744C">
      <w:pPr>
        <w:spacing w:before="120" w:line="276" w:lineRule="auto"/>
        <w:jc w:val="lowKashida"/>
        <w:rPr>
          <w:rFonts w:asciiTheme="majorBidi" w:hAnsiTheme="majorBidi" w:cstheme="majorBidi"/>
          <w:bCs/>
        </w:rPr>
      </w:pPr>
    </w:p>
    <w:p w14:paraId="59AD56DE" w14:textId="5F80725B" w:rsidR="00A8728D" w:rsidRPr="008C08EB" w:rsidRDefault="00A8728D" w:rsidP="00AC744C">
      <w:pPr>
        <w:spacing w:line="276" w:lineRule="auto"/>
        <w:rPr>
          <w:rFonts w:asciiTheme="majorBidi" w:hAnsiTheme="majorBidi" w:cstheme="majorBidi"/>
        </w:rPr>
      </w:pPr>
      <w:r w:rsidRPr="008C08EB">
        <w:rPr>
          <w:rFonts w:asciiTheme="majorBidi" w:hAnsiTheme="majorBidi" w:cstheme="majorBidi"/>
          <w:lang w:eastAsia="en-GB"/>
        </w:rPr>
        <w:drawing>
          <wp:inline distT="0" distB="0" distL="0" distR="0" wp14:anchorId="5DAFF655" wp14:editId="24C8B43B">
            <wp:extent cx="5707653" cy="1944806"/>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Antique’s UI panel with the virtual guide avatar of King Tutankhamun.png"/>
                    <pic:cNvPicPr/>
                  </pic:nvPicPr>
                  <pic:blipFill>
                    <a:blip r:embed="rId27">
                      <a:extLst>
                        <a:ext uri="{28A0092B-C50C-407E-A947-70E740481C1C}">
                          <a14:useLocalDpi xmlns:a14="http://schemas.microsoft.com/office/drawing/2010/main" val="0"/>
                        </a:ext>
                      </a:extLst>
                    </a:blip>
                    <a:stretch>
                      <a:fillRect/>
                    </a:stretch>
                  </pic:blipFill>
                  <pic:spPr>
                    <a:xfrm>
                      <a:off x="0" y="0"/>
                      <a:ext cx="5728662" cy="1951965"/>
                    </a:xfrm>
                    <a:prstGeom prst="rect">
                      <a:avLst/>
                    </a:prstGeom>
                  </pic:spPr>
                </pic:pic>
              </a:graphicData>
            </a:graphic>
          </wp:inline>
        </w:drawing>
      </w:r>
    </w:p>
    <w:p w14:paraId="55BF2DE3" w14:textId="0885064A" w:rsidR="00A8728D" w:rsidRPr="008C08EB" w:rsidRDefault="00A8728D" w:rsidP="00FB2C46">
      <w:pPr>
        <w:pStyle w:val="Figure"/>
        <w:spacing w:line="276" w:lineRule="auto"/>
        <w:rPr>
          <w:rFonts w:asciiTheme="majorBidi" w:hAnsiTheme="majorBidi" w:cstheme="majorBidi"/>
          <w:color w:val="000000" w:themeColor="text1"/>
          <w:lang w:val="en-GB"/>
        </w:rPr>
      </w:pPr>
      <w:r w:rsidRPr="008C08EB">
        <w:rPr>
          <w:rFonts w:asciiTheme="majorBidi" w:hAnsiTheme="majorBidi" w:cstheme="majorBidi"/>
          <w:b/>
          <w:bCs w:val="0"/>
          <w:color w:val="000000" w:themeColor="text1"/>
          <w:lang w:val="en-GB"/>
        </w:rPr>
        <w:t>Figure 10.</w:t>
      </w:r>
      <w:r w:rsidRPr="008C08EB">
        <w:rPr>
          <w:rFonts w:asciiTheme="majorBidi" w:hAnsiTheme="majorBidi" w:cstheme="majorBidi"/>
          <w:color w:val="000000" w:themeColor="text1"/>
          <w:lang w:val="en-GB"/>
        </w:rPr>
        <w:t xml:space="preserve"> Antique’s UI panel with the virtual guide – </w:t>
      </w:r>
      <w:r w:rsidR="00757FF0" w:rsidRPr="008C08EB">
        <w:rPr>
          <w:rFonts w:asciiTheme="majorBidi" w:hAnsiTheme="majorBidi" w:cstheme="majorBidi"/>
          <w:color w:val="000000" w:themeColor="text1"/>
          <w:lang w:val="en-GB"/>
        </w:rPr>
        <w:t xml:space="preserve">the </w:t>
      </w:r>
      <w:r w:rsidRPr="008C08EB">
        <w:rPr>
          <w:rFonts w:asciiTheme="majorBidi" w:hAnsiTheme="majorBidi" w:cstheme="majorBidi"/>
          <w:color w:val="000000" w:themeColor="text1"/>
          <w:lang w:val="en-GB"/>
        </w:rPr>
        <w:t>avatar of King Tutankhamun</w:t>
      </w:r>
    </w:p>
    <w:p w14:paraId="036D35A1" w14:textId="5E7FB57B" w:rsidR="009F3E95" w:rsidRPr="008C08EB" w:rsidRDefault="005C3826" w:rsidP="00034379">
      <w:pPr>
        <w:pStyle w:val="Heading2"/>
        <w:rPr>
          <w:rFonts w:asciiTheme="majorBidi" w:hAnsiTheme="majorBidi"/>
        </w:rPr>
      </w:pPr>
      <w:r w:rsidRPr="008C08EB">
        <w:rPr>
          <w:rFonts w:asciiTheme="majorBidi" w:hAnsiTheme="majorBidi"/>
        </w:rPr>
        <w:t xml:space="preserve">4.5 </w:t>
      </w:r>
      <w:r w:rsidR="009F3E95" w:rsidRPr="008C08EB">
        <w:rPr>
          <w:rFonts w:asciiTheme="majorBidi" w:hAnsiTheme="majorBidi"/>
        </w:rPr>
        <w:t xml:space="preserve">Stage 4: </w:t>
      </w:r>
      <w:r w:rsidR="0081086C" w:rsidRPr="008C08EB">
        <w:rPr>
          <w:rFonts w:asciiTheme="majorBidi" w:hAnsiTheme="majorBidi"/>
        </w:rPr>
        <w:t>‘</w:t>
      </w:r>
      <w:r w:rsidR="009F3E95" w:rsidRPr="008C08EB">
        <w:rPr>
          <w:rFonts w:asciiTheme="majorBidi" w:hAnsiTheme="majorBidi"/>
        </w:rPr>
        <w:t>MuseumEye</w:t>
      </w:r>
      <w:r w:rsidR="0081086C" w:rsidRPr="008C08EB">
        <w:rPr>
          <w:rFonts w:asciiTheme="majorBidi" w:hAnsiTheme="majorBidi"/>
        </w:rPr>
        <w:t>’</w:t>
      </w:r>
      <w:r w:rsidR="009F3E95" w:rsidRPr="008C08EB">
        <w:rPr>
          <w:rFonts w:asciiTheme="majorBidi" w:hAnsiTheme="majorBidi"/>
        </w:rPr>
        <w:t xml:space="preserve"> Development Process</w:t>
      </w:r>
    </w:p>
    <w:p w14:paraId="22FB8D94" w14:textId="68291B97" w:rsidR="005D00F3" w:rsidRPr="008C08EB" w:rsidRDefault="00890D4B" w:rsidP="00AC744C">
      <w:pPr>
        <w:pStyle w:val="MYPHDTEXT0"/>
        <w:spacing w:after="0" w:line="276" w:lineRule="auto"/>
        <w:rPr>
          <w:rFonts w:asciiTheme="majorBidi" w:hAnsiTheme="majorBidi" w:cstheme="majorBidi"/>
          <w:bCs/>
          <w:lang w:val="en-GB"/>
        </w:rPr>
      </w:pPr>
      <w:r w:rsidRPr="008C08EB">
        <w:rPr>
          <w:rFonts w:asciiTheme="majorBidi" w:hAnsiTheme="majorBidi" w:cstheme="majorBidi"/>
          <w:bCs/>
          <w:lang w:val="en-GB"/>
        </w:rPr>
        <w:t>The development process takes into account all</w:t>
      </w:r>
      <w:r w:rsidR="005D00F3" w:rsidRPr="008C08EB">
        <w:rPr>
          <w:rFonts w:asciiTheme="majorBidi" w:hAnsiTheme="majorBidi" w:cstheme="majorBidi"/>
          <w:bCs/>
          <w:lang w:val="en-GB"/>
        </w:rPr>
        <w:t xml:space="preserve"> previous content</w:t>
      </w:r>
      <w:r w:rsidRPr="008C08EB">
        <w:rPr>
          <w:rFonts w:asciiTheme="majorBidi" w:hAnsiTheme="majorBidi" w:cstheme="majorBidi"/>
          <w:bCs/>
          <w:lang w:val="en-GB"/>
        </w:rPr>
        <w:t xml:space="preserve"> design</w:t>
      </w:r>
      <w:r w:rsidR="005D00F3" w:rsidRPr="008C08EB">
        <w:rPr>
          <w:rFonts w:asciiTheme="majorBidi" w:hAnsiTheme="majorBidi" w:cstheme="majorBidi"/>
          <w:bCs/>
          <w:lang w:val="en-GB"/>
        </w:rPr>
        <w:t xml:space="preserve"> and</w:t>
      </w:r>
      <w:r w:rsidRPr="008C08EB">
        <w:rPr>
          <w:rFonts w:asciiTheme="majorBidi" w:hAnsiTheme="majorBidi" w:cstheme="majorBidi"/>
          <w:bCs/>
          <w:lang w:val="en-GB"/>
        </w:rPr>
        <w:t xml:space="preserve"> research studies</w:t>
      </w:r>
      <w:r w:rsidR="005D00F3" w:rsidRPr="008C08EB">
        <w:rPr>
          <w:rFonts w:asciiTheme="majorBidi" w:hAnsiTheme="majorBidi" w:cstheme="majorBidi"/>
          <w:bCs/>
          <w:lang w:val="en-GB"/>
        </w:rPr>
        <w:t xml:space="preserve"> </w:t>
      </w:r>
      <w:r w:rsidRPr="008C08EB">
        <w:rPr>
          <w:rFonts w:asciiTheme="majorBidi" w:hAnsiTheme="majorBidi" w:cstheme="majorBidi"/>
          <w:bCs/>
          <w:lang w:val="en-GB"/>
        </w:rPr>
        <w:t>to build a pipeline for the MuseumEye</w:t>
      </w:r>
      <w:r w:rsidR="005F6860" w:rsidRPr="008C08EB">
        <w:rPr>
          <w:rFonts w:asciiTheme="majorBidi" w:hAnsiTheme="majorBidi" w:cstheme="majorBidi"/>
          <w:bCs/>
          <w:lang w:val="en-GB"/>
        </w:rPr>
        <w:t xml:space="preserve"> system.</w:t>
      </w:r>
      <w:r w:rsidR="00F96918" w:rsidRPr="008C08EB">
        <w:rPr>
          <w:rFonts w:asciiTheme="majorBidi" w:hAnsiTheme="majorBidi" w:cstheme="majorBidi"/>
          <w:bCs/>
          <w:lang w:val="en-GB"/>
        </w:rPr>
        <w:t xml:space="preserve"> </w:t>
      </w:r>
    </w:p>
    <w:p w14:paraId="6F353387" w14:textId="3B4246CC" w:rsidR="00DC4AA8" w:rsidRPr="008C08EB" w:rsidRDefault="00AF7D54" w:rsidP="00163473">
      <w:pPr>
        <w:pStyle w:val="Heading3"/>
        <w:rPr>
          <w:rFonts w:asciiTheme="majorBidi" w:hAnsiTheme="majorBidi"/>
        </w:rPr>
      </w:pPr>
      <w:r w:rsidRPr="008C08EB">
        <w:rPr>
          <w:rFonts w:asciiTheme="majorBidi" w:hAnsiTheme="majorBidi"/>
          <w:i/>
          <w:iCs/>
        </w:rPr>
        <w:t xml:space="preserve">4.5.1 </w:t>
      </w:r>
      <w:r w:rsidR="00DC4AA8" w:rsidRPr="008C08EB">
        <w:rPr>
          <w:rFonts w:asciiTheme="majorBidi" w:hAnsiTheme="majorBidi"/>
        </w:rPr>
        <w:t>Development Pipeline</w:t>
      </w:r>
    </w:p>
    <w:p w14:paraId="54A0F450" w14:textId="7EFD35CF" w:rsidR="005F6860" w:rsidRPr="008C08EB" w:rsidRDefault="00DB25CE" w:rsidP="00AC744C">
      <w:pPr>
        <w:pStyle w:val="MYPHDTEXT0"/>
        <w:spacing w:after="0" w:line="276" w:lineRule="auto"/>
        <w:rPr>
          <w:rFonts w:asciiTheme="majorBidi" w:hAnsiTheme="majorBidi" w:cstheme="majorBidi"/>
          <w:bCs/>
          <w:lang w:val="en-GB"/>
        </w:rPr>
      </w:pPr>
      <w:r w:rsidRPr="008C08EB">
        <w:rPr>
          <w:rFonts w:asciiTheme="majorBidi" w:hAnsiTheme="majorBidi" w:cstheme="majorBidi"/>
          <w:bCs/>
          <w:lang w:val="en-GB"/>
        </w:rPr>
        <w:t>Fig</w:t>
      </w:r>
      <w:r w:rsidR="006E6C5C" w:rsidRPr="008C08EB">
        <w:rPr>
          <w:rFonts w:asciiTheme="majorBidi" w:hAnsiTheme="majorBidi" w:cstheme="majorBidi"/>
          <w:bCs/>
          <w:lang w:val="en-GB"/>
        </w:rPr>
        <w:t xml:space="preserve"> 11, </w:t>
      </w:r>
      <w:r w:rsidRPr="008C08EB">
        <w:rPr>
          <w:rFonts w:asciiTheme="majorBidi" w:hAnsiTheme="majorBidi" w:cstheme="majorBidi"/>
          <w:bCs/>
          <w:lang w:val="en-GB"/>
        </w:rPr>
        <w:t>demonstrates the development pipeline from</w:t>
      </w:r>
      <w:r w:rsidR="006E6C5C" w:rsidRPr="008C08EB">
        <w:rPr>
          <w:rFonts w:asciiTheme="majorBidi" w:hAnsiTheme="majorBidi" w:cstheme="majorBidi"/>
          <w:bCs/>
          <w:lang w:val="en-GB"/>
        </w:rPr>
        <w:t xml:space="preserve"> the</w:t>
      </w:r>
      <w:r w:rsidRPr="008C08EB">
        <w:rPr>
          <w:rFonts w:asciiTheme="majorBidi" w:hAnsiTheme="majorBidi" w:cstheme="majorBidi"/>
          <w:bCs/>
          <w:lang w:val="en-GB"/>
        </w:rPr>
        <w:t xml:space="preserve"> initial storyboard. </w:t>
      </w:r>
      <w:r w:rsidR="006E6C5C" w:rsidRPr="008C08EB">
        <w:rPr>
          <w:rFonts w:asciiTheme="majorBidi" w:hAnsiTheme="majorBidi" w:cstheme="majorBidi"/>
          <w:bCs/>
          <w:lang w:val="en-GB"/>
        </w:rPr>
        <w:t xml:space="preserve">All content is fed to the game engine ‘Unity3D’ which is responsible for creating the scenes, developing the interactions, integrating the content, and outputting the application to the HoloLens. </w:t>
      </w:r>
      <w:r w:rsidRPr="008C08EB">
        <w:rPr>
          <w:rFonts w:asciiTheme="majorBidi" w:hAnsiTheme="majorBidi" w:cstheme="majorBidi"/>
          <w:bCs/>
          <w:lang w:val="en-GB"/>
        </w:rPr>
        <w:t>It is essential to compile the system to prevent</w:t>
      </w:r>
      <w:r w:rsidR="006E6C5C" w:rsidRPr="008C08EB">
        <w:rPr>
          <w:rFonts w:asciiTheme="majorBidi" w:hAnsiTheme="majorBidi" w:cstheme="majorBidi"/>
          <w:bCs/>
          <w:lang w:val="en-GB"/>
        </w:rPr>
        <w:t xml:space="preserve"> lags, errors or bugs to ensur</w:t>
      </w:r>
      <w:r w:rsidRPr="008C08EB">
        <w:rPr>
          <w:rFonts w:asciiTheme="majorBidi" w:hAnsiTheme="majorBidi" w:cstheme="majorBidi"/>
          <w:bCs/>
          <w:lang w:val="en-GB"/>
        </w:rPr>
        <w:t>e sustainability. The loop of amendments continued</w:t>
      </w:r>
      <w:r w:rsidR="006E6C5C" w:rsidRPr="008C08EB">
        <w:rPr>
          <w:rFonts w:asciiTheme="majorBidi" w:hAnsiTheme="majorBidi" w:cstheme="majorBidi"/>
          <w:bCs/>
          <w:lang w:val="en-GB"/>
        </w:rPr>
        <w:t xml:space="preserve"> until the testing phase</w:t>
      </w:r>
      <w:r w:rsidRPr="008C08EB">
        <w:rPr>
          <w:rFonts w:asciiTheme="majorBidi" w:hAnsiTheme="majorBidi" w:cstheme="majorBidi"/>
          <w:bCs/>
          <w:lang w:val="en-GB"/>
        </w:rPr>
        <w:t xml:space="preserve"> ended and</w:t>
      </w:r>
      <w:r w:rsidR="006E6C5C" w:rsidRPr="008C08EB">
        <w:rPr>
          <w:rFonts w:asciiTheme="majorBidi" w:hAnsiTheme="majorBidi" w:cstheme="majorBidi"/>
          <w:bCs/>
          <w:lang w:val="en-GB"/>
        </w:rPr>
        <w:t xml:space="preserve"> proved the validity of the system.</w:t>
      </w:r>
      <w:r w:rsidR="00900F35" w:rsidRPr="008C08EB">
        <w:rPr>
          <w:rFonts w:asciiTheme="majorBidi" w:hAnsiTheme="majorBidi" w:cstheme="majorBidi"/>
          <w:bCs/>
          <w:lang w:val="en-GB"/>
        </w:rPr>
        <w:t xml:space="preserve"> </w:t>
      </w:r>
    </w:p>
    <w:p w14:paraId="69AFFA87" w14:textId="4EB42B25" w:rsidR="00D60C5D" w:rsidRPr="008C08EB" w:rsidRDefault="00500A50" w:rsidP="00AC744C">
      <w:pPr>
        <w:pStyle w:val="MYPHDTEXT0"/>
        <w:spacing w:after="0" w:line="276" w:lineRule="auto"/>
        <w:rPr>
          <w:rFonts w:asciiTheme="majorBidi" w:hAnsiTheme="majorBidi" w:cstheme="majorBidi"/>
          <w:bCs/>
          <w:lang w:val="en-GB"/>
        </w:rPr>
      </w:pPr>
      <w:r w:rsidRPr="008C08EB">
        <w:rPr>
          <w:rFonts w:asciiTheme="majorBidi" w:hAnsiTheme="majorBidi" w:cstheme="majorBidi"/>
          <w:bCs/>
          <w:lang w:val="en-GB" w:eastAsia="en-GB"/>
        </w:rPr>
        <w:lastRenderedPageBreak/>
        <w:drawing>
          <wp:inline distT="0" distB="0" distL="0" distR="0" wp14:anchorId="70E8034E" wp14:editId="4E57B614">
            <wp:extent cx="5727700" cy="224218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2 MuseumEye system scenario.png"/>
                    <pic:cNvPicPr/>
                  </pic:nvPicPr>
                  <pic:blipFill>
                    <a:blip r:embed="rId28" cstate="hqprint">
                      <a:extLst>
                        <a:ext uri="{28A0092B-C50C-407E-A947-70E740481C1C}">
                          <a14:useLocalDpi xmlns:a14="http://schemas.microsoft.com/office/drawing/2010/main" val="0"/>
                        </a:ext>
                      </a:extLst>
                    </a:blip>
                    <a:stretch>
                      <a:fillRect/>
                    </a:stretch>
                  </pic:blipFill>
                  <pic:spPr>
                    <a:xfrm>
                      <a:off x="0" y="0"/>
                      <a:ext cx="5727700" cy="2242185"/>
                    </a:xfrm>
                    <a:prstGeom prst="rect">
                      <a:avLst/>
                    </a:prstGeom>
                  </pic:spPr>
                </pic:pic>
              </a:graphicData>
            </a:graphic>
          </wp:inline>
        </w:drawing>
      </w:r>
    </w:p>
    <w:p w14:paraId="3DB89189" w14:textId="3B0C3C4D" w:rsidR="00FA25D4" w:rsidRPr="008C08EB" w:rsidRDefault="00FA25D4" w:rsidP="00FA25D4">
      <w:pPr>
        <w:pStyle w:val="Figure"/>
        <w:spacing w:line="276" w:lineRule="auto"/>
        <w:rPr>
          <w:rFonts w:asciiTheme="majorBidi" w:hAnsiTheme="majorBidi" w:cstheme="majorBidi"/>
          <w:color w:val="000000" w:themeColor="text1"/>
          <w:lang w:val="en-GB"/>
        </w:rPr>
      </w:pPr>
      <w:r w:rsidRPr="008C08EB">
        <w:rPr>
          <w:rFonts w:asciiTheme="majorBidi" w:hAnsiTheme="majorBidi" w:cstheme="majorBidi"/>
          <w:b/>
          <w:bCs w:val="0"/>
          <w:color w:val="000000" w:themeColor="text1"/>
          <w:lang w:val="en-GB"/>
        </w:rPr>
        <w:t>Figure 11.</w:t>
      </w:r>
      <w:r w:rsidRPr="008C08EB">
        <w:rPr>
          <w:rFonts w:asciiTheme="majorBidi" w:hAnsiTheme="majorBidi" w:cstheme="majorBidi"/>
          <w:color w:val="000000" w:themeColor="text1"/>
          <w:lang w:val="en-GB"/>
        </w:rPr>
        <w:t xml:space="preserve"> MuseumEye development Pipeline</w:t>
      </w:r>
    </w:p>
    <w:p w14:paraId="7A51FDB7" w14:textId="15F108A4" w:rsidR="00DC4AA8" w:rsidRPr="008C08EB" w:rsidRDefault="00AF7D54" w:rsidP="00163473">
      <w:pPr>
        <w:pStyle w:val="Heading3"/>
        <w:rPr>
          <w:rFonts w:asciiTheme="majorBidi" w:hAnsiTheme="majorBidi"/>
        </w:rPr>
      </w:pPr>
      <w:r w:rsidRPr="008C08EB">
        <w:rPr>
          <w:rFonts w:asciiTheme="majorBidi" w:hAnsiTheme="majorBidi"/>
          <w:i/>
          <w:iCs/>
        </w:rPr>
        <w:t xml:space="preserve">4.5.2 </w:t>
      </w:r>
      <w:r w:rsidR="00D60C5D" w:rsidRPr="008C08EB">
        <w:rPr>
          <w:rFonts w:asciiTheme="majorBidi" w:hAnsiTheme="majorBidi"/>
        </w:rPr>
        <w:t xml:space="preserve">Virtual </w:t>
      </w:r>
      <w:r w:rsidR="00DC4AA8" w:rsidRPr="008C08EB">
        <w:rPr>
          <w:rFonts w:asciiTheme="majorBidi" w:hAnsiTheme="majorBidi"/>
        </w:rPr>
        <w:t>Scenario</w:t>
      </w:r>
      <w:r w:rsidR="00500A50" w:rsidRPr="008C08EB">
        <w:rPr>
          <w:rFonts w:asciiTheme="majorBidi" w:hAnsiTheme="majorBidi"/>
        </w:rPr>
        <w:t xml:space="preserve"> </w:t>
      </w:r>
    </w:p>
    <w:p w14:paraId="77DE2836" w14:textId="3C1EF1BD" w:rsidR="00F4708D" w:rsidRPr="008C08EB" w:rsidRDefault="006E6C5C" w:rsidP="00AC744C">
      <w:pPr>
        <w:pStyle w:val="MYPHDTEXT0"/>
        <w:spacing w:after="0" w:line="276" w:lineRule="auto"/>
        <w:rPr>
          <w:rFonts w:asciiTheme="majorBidi" w:hAnsiTheme="majorBidi" w:cstheme="majorBidi"/>
          <w:lang w:val="en-GB" w:eastAsia="en-GB"/>
        </w:rPr>
      </w:pPr>
      <w:r w:rsidRPr="008C08EB">
        <w:rPr>
          <w:rFonts w:asciiTheme="majorBidi" w:hAnsiTheme="majorBidi" w:cstheme="majorBidi"/>
          <w:bCs/>
          <w:lang w:val="en-GB"/>
        </w:rPr>
        <w:t>The system scenario was designed base</w:t>
      </w:r>
      <w:r w:rsidR="00DB25CE" w:rsidRPr="008C08EB">
        <w:rPr>
          <w:rFonts w:asciiTheme="majorBidi" w:hAnsiTheme="majorBidi" w:cstheme="majorBidi"/>
          <w:bCs/>
          <w:lang w:val="en-GB"/>
        </w:rPr>
        <w:t xml:space="preserve">d on the freedom of change. This process </w:t>
      </w:r>
      <w:commentRangeStart w:id="12"/>
      <w:r w:rsidR="003A08DA" w:rsidRPr="008C08EB">
        <w:rPr>
          <w:rFonts w:asciiTheme="majorBidi" w:hAnsiTheme="majorBidi" w:cstheme="majorBidi"/>
          <w:bCs/>
          <w:lang w:val="en-GB"/>
        </w:rPr>
        <w:t>gives</w:t>
      </w:r>
      <w:commentRangeEnd w:id="12"/>
      <w:r w:rsidR="003A08DA" w:rsidRPr="008C08EB">
        <w:rPr>
          <w:rStyle w:val="CommentReference"/>
          <w:rFonts w:ascii="Times New Roman" w:hAnsi="Times New Roman" w:cstheme="minorBidi"/>
          <w:kern w:val="0"/>
          <w:lang w:val="en-GB"/>
        </w:rPr>
        <w:commentReference w:id="12"/>
      </w:r>
      <w:r w:rsidR="003A08DA" w:rsidRPr="008C08EB">
        <w:rPr>
          <w:rFonts w:asciiTheme="majorBidi" w:hAnsiTheme="majorBidi" w:cstheme="majorBidi"/>
          <w:bCs/>
          <w:lang w:val="en-GB"/>
        </w:rPr>
        <w:t xml:space="preserve"> </w:t>
      </w:r>
      <w:r w:rsidR="00DB25CE" w:rsidRPr="008C08EB">
        <w:rPr>
          <w:rFonts w:asciiTheme="majorBidi" w:hAnsiTheme="majorBidi" w:cstheme="majorBidi"/>
          <w:bCs/>
          <w:lang w:val="en-GB"/>
        </w:rPr>
        <w:t>the visitor an authority to control and</w:t>
      </w:r>
      <w:r w:rsidRPr="008C08EB">
        <w:rPr>
          <w:rFonts w:asciiTheme="majorBidi" w:hAnsiTheme="majorBidi" w:cstheme="majorBidi"/>
          <w:bCs/>
          <w:lang w:val="en-GB"/>
        </w:rPr>
        <w:t xml:space="preserve"> jump from one scene to another. This concept contradicts with the prepared thematic tour that is performed by human or audio guides. When the visitor feels that he/she is the controller of their visit, it increases the level of intention and raises the possibility of learning and enjoying the tour. As depicted in Figure 12, the intro scene starts, then it takes the visitor to station </w:t>
      </w:r>
      <w:r w:rsidR="00757FF0" w:rsidRPr="008C08EB">
        <w:rPr>
          <w:rFonts w:asciiTheme="majorBidi" w:hAnsiTheme="majorBidi" w:cstheme="majorBidi"/>
          <w:bCs/>
          <w:lang w:val="en-GB"/>
        </w:rPr>
        <w:t>one</w:t>
      </w:r>
      <w:r w:rsidRPr="008C08EB">
        <w:rPr>
          <w:rFonts w:asciiTheme="majorBidi" w:hAnsiTheme="majorBidi" w:cstheme="majorBidi"/>
          <w:bCs/>
          <w:lang w:val="en-GB"/>
        </w:rPr>
        <w:t xml:space="preserve"> where the king introduces himself to the visitor, explaining everything in the context of the room, and then the possibility of choosing the scenes is open to the visitor.</w:t>
      </w:r>
      <w:r w:rsidRPr="008C08EB">
        <w:rPr>
          <w:rFonts w:asciiTheme="majorBidi" w:hAnsiTheme="majorBidi" w:cstheme="majorBidi"/>
          <w:lang w:val="en-GB" w:eastAsia="en-GB"/>
        </w:rPr>
        <w:t xml:space="preserve">  </w:t>
      </w:r>
    </w:p>
    <w:p w14:paraId="2E4AAEF1" w14:textId="77F17692" w:rsidR="00D60C5D" w:rsidRPr="008C08EB" w:rsidRDefault="00500A50" w:rsidP="00AC744C">
      <w:pPr>
        <w:pStyle w:val="MYPHDTEXT0"/>
        <w:spacing w:after="0" w:line="276" w:lineRule="auto"/>
        <w:rPr>
          <w:rFonts w:asciiTheme="majorBidi" w:hAnsiTheme="majorBidi" w:cstheme="majorBidi"/>
          <w:bCs/>
          <w:lang w:val="en-GB"/>
        </w:rPr>
      </w:pPr>
      <w:r w:rsidRPr="008C08EB">
        <w:rPr>
          <w:rFonts w:asciiTheme="majorBidi" w:hAnsiTheme="majorBidi" w:cstheme="majorBidi"/>
          <w:bCs/>
          <w:lang w:val="en-GB" w:eastAsia="en-GB"/>
        </w:rPr>
        <w:drawing>
          <wp:inline distT="0" distB="0" distL="0" distR="0" wp14:anchorId="055EC517" wp14:editId="3A74A36C">
            <wp:extent cx="5727700" cy="188277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2 MuseumEye system scenario.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1882775"/>
                    </a:xfrm>
                    <a:prstGeom prst="rect">
                      <a:avLst/>
                    </a:prstGeom>
                  </pic:spPr>
                </pic:pic>
              </a:graphicData>
            </a:graphic>
          </wp:inline>
        </w:drawing>
      </w:r>
    </w:p>
    <w:p w14:paraId="460DA19E" w14:textId="10718D84" w:rsidR="00F00E5B" w:rsidRPr="008C08EB" w:rsidRDefault="00F00E5B" w:rsidP="00056C04">
      <w:pPr>
        <w:spacing w:line="276" w:lineRule="auto"/>
        <w:jc w:val="center"/>
        <w:rPr>
          <w:rFonts w:asciiTheme="majorBidi" w:hAnsiTheme="majorBidi" w:cstheme="majorBidi"/>
          <w:b/>
          <w:sz w:val="20"/>
          <w:szCs w:val="20"/>
          <w:lang w:eastAsia="en-GB"/>
        </w:rPr>
      </w:pPr>
      <w:r w:rsidRPr="008C08EB">
        <w:rPr>
          <w:rFonts w:asciiTheme="majorBidi" w:hAnsiTheme="majorBidi" w:cstheme="majorBidi"/>
          <w:b/>
          <w:bCs/>
          <w:sz w:val="20"/>
          <w:szCs w:val="20"/>
        </w:rPr>
        <w:t>Figure 12.</w:t>
      </w:r>
      <w:r w:rsidR="000357FC" w:rsidRPr="008C08EB">
        <w:rPr>
          <w:rFonts w:asciiTheme="majorBidi" w:hAnsiTheme="majorBidi" w:cstheme="majorBidi"/>
          <w:sz w:val="20"/>
          <w:szCs w:val="20"/>
        </w:rPr>
        <w:t xml:space="preserve"> Museum</w:t>
      </w:r>
      <w:r w:rsidRPr="008C08EB">
        <w:rPr>
          <w:rFonts w:asciiTheme="majorBidi" w:hAnsiTheme="majorBidi" w:cstheme="majorBidi"/>
          <w:sz w:val="20"/>
          <w:szCs w:val="20"/>
        </w:rPr>
        <w:t>Eye system scenario</w:t>
      </w:r>
    </w:p>
    <w:p w14:paraId="47460DC2" w14:textId="4FF4DE5C" w:rsidR="00791E15" w:rsidRPr="008C08EB" w:rsidRDefault="005C3826" w:rsidP="00034379">
      <w:pPr>
        <w:pStyle w:val="Heading2"/>
        <w:rPr>
          <w:rFonts w:asciiTheme="majorBidi" w:hAnsiTheme="majorBidi"/>
        </w:rPr>
      </w:pPr>
      <w:r w:rsidRPr="008C08EB">
        <w:rPr>
          <w:rFonts w:asciiTheme="majorBidi" w:hAnsiTheme="majorBidi"/>
        </w:rPr>
        <w:t xml:space="preserve">4.6 </w:t>
      </w:r>
      <w:r w:rsidR="0038470A" w:rsidRPr="008C08EB">
        <w:rPr>
          <w:rFonts w:asciiTheme="majorBidi" w:hAnsiTheme="majorBidi"/>
        </w:rPr>
        <w:t xml:space="preserve">Stage 5: </w:t>
      </w:r>
      <w:r w:rsidR="00C63579" w:rsidRPr="008C08EB">
        <w:rPr>
          <w:rFonts w:asciiTheme="majorBidi" w:hAnsiTheme="majorBidi"/>
        </w:rPr>
        <w:t>System Evaluation</w:t>
      </w:r>
    </w:p>
    <w:p w14:paraId="02899CE9" w14:textId="0E64B987" w:rsidR="004853CB" w:rsidRPr="008C08EB" w:rsidRDefault="00DB25CE" w:rsidP="006C5584">
      <w:pPr>
        <w:pStyle w:val="MYPHDTEXT0"/>
        <w:spacing w:after="120" w:line="276" w:lineRule="auto"/>
        <w:rPr>
          <w:rFonts w:asciiTheme="majorBidi" w:hAnsiTheme="majorBidi" w:cstheme="majorBidi"/>
          <w:lang w:val="en-GB"/>
        </w:rPr>
      </w:pPr>
      <w:r w:rsidRPr="008C08EB">
        <w:rPr>
          <w:rFonts w:asciiTheme="majorBidi" w:hAnsiTheme="majorBidi" w:cstheme="majorBidi"/>
          <w:lang w:val="en-GB"/>
        </w:rPr>
        <w:t xml:space="preserve">The evaluation methodology utilised for the </w:t>
      </w:r>
      <w:r w:rsidR="00163473" w:rsidRPr="008C08EB">
        <w:rPr>
          <w:rFonts w:asciiTheme="majorBidi" w:hAnsiTheme="majorBidi" w:cstheme="majorBidi"/>
          <w:lang w:val="en-GB"/>
        </w:rPr>
        <w:t xml:space="preserve">MuseumEye system </w:t>
      </w:r>
      <w:r w:rsidRPr="008C08EB">
        <w:rPr>
          <w:rFonts w:asciiTheme="majorBidi" w:hAnsiTheme="majorBidi" w:cstheme="majorBidi"/>
          <w:lang w:val="en-GB"/>
        </w:rPr>
        <w:t>is</w:t>
      </w:r>
      <w:r w:rsidR="00163473" w:rsidRPr="008C08EB">
        <w:rPr>
          <w:rFonts w:asciiTheme="majorBidi" w:hAnsiTheme="majorBidi" w:cstheme="majorBidi"/>
          <w:lang w:val="en-GB"/>
        </w:rPr>
        <w:t xml:space="preserve"> a</w:t>
      </w:r>
      <w:r w:rsidR="008404D9" w:rsidRPr="008C08EB">
        <w:rPr>
          <w:rFonts w:asciiTheme="majorBidi" w:hAnsiTheme="majorBidi" w:cstheme="majorBidi"/>
          <w:lang w:val="en-GB"/>
        </w:rPr>
        <w:t xml:space="preserve"> purposive sample using</w:t>
      </w:r>
      <w:r w:rsidR="00163473" w:rsidRPr="008C08EB">
        <w:rPr>
          <w:rFonts w:asciiTheme="majorBidi" w:hAnsiTheme="majorBidi" w:cstheme="majorBidi"/>
          <w:lang w:val="en-GB"/>
        </w:rPr>
        <w:t xml:space="preserve"> semi-structured</w:t>
      </w:r>
      <w:r w:rsidR="00786A85" w:rsidRPr="008C08EB">
        <w:rPr>
          <w:rFonts w:asciiTheme="majorBidi" w:hAnsiTheme="majorBidi" w:cstheme="majorBidi"/>
          <w:lang w:val="en-GB"/>
        </w:rPr>
        <w:t xml:space="preserve"> questionnaires</w:t>
      </w:r>
      <w:commentRangeStart w:id="13"/>
      <w:commentRangeEnd w:id="13"/>
      <w:r w:rsidR="003A08DA" w:rsidRPr="008C08EB">
        <w:rPr>
          <w:rStyle w:val="CommentReference"/>
          <w:rFonts w:ascii="Times New Roman" w:hAnsi="Times New Roman" w:cstheme="minorBidi"/>
          <w:kern w:val="0"/>
          <w:lang w:val="en-GB"/>
        </w:rPr>
        <w:commentReference w:id="13"/>
      </w:r>
      <w:r w:rsidR="00163473" w:rsidRPr="008C08EB">
        <w:rPr>
          <w:rFonts w:asciiTheme="majorBidi" w:hAnsiTheme="majorBidi" w:cstheme="majorBidi"/>
          <w:lang w:val="en-GB"/>
        </w:rPr>
        <w:t xml:space="preserve"> </w:t>
      </w:r>
      <w:r w:rsidR="008404D9" w:rsidRPr="008C08EB">
        <w:rPr>
          <w:rFonts w:asciiTheme="majorBidi" w:hAnsiTheme="majorBidi" w:cstheme="majorBidi"/>
          <w:lang w:val="en-GB"/>
        </w:rPr>
        <w:t>of visitors to</w:t>
      </w:r>
      <w:r w:rsidR="00163473" w:rsidRPr="008C08EB">
        <w:rPr>
          <w:rFonts w:asciiTheme="majorBidi" w:hAnsiTheme="majorBidi" w:cstheme="majorBidi"/>
          <w:lang w:val="en-GB"/>
        </w:rPr>
        <w:t xml:space="preserve"> the Egyptian Museum </w:t>
      </w:r>
      <w:r w:rsidR="00163473" w:rsidRPr="008C08EB">
        <w:rPr>
          <w:rFonts w:asciiTheme="majorBidi" w:hAnsiTheme="majorBidi" w:cstheme="majorBidi"/>
          <w:lang w:val="en-GB"/>
        </w:rPr>
        <w:fldChar w:fldCharType="begin"/>
      </w:r>
      <w:r w:rsidR="001F5AC2" w:rsidRPr="008C08EB">
        <w:rPr>
          <w:rFonts w:asciiTheme="majorBidi" w:hAnsiTheme="majorBidi" w:cstheme="majorBidi"/>
          <w:lang w:val="en-GB"/>
        </w:rPr>
        <w:instrText xml:space="preserve"> ADDIN EN.CITE &lt;EndNote&gt;&lt;Cite&gt;&lt;Author&gt;Saunders&lt;/Author&gt;&lt;Year&gt;2011&lt;/Year&gt;&lt;RecNum&gt;235&lt;/RecNum&gt;&lt;DisplayText&gt;[57]&lt;/DisplayText&gt;&lt;record&gt;&lt;rec-number&gt;235&lt;/rec-number&gt;&lt;foreign-keys&gt;&lt;key app="EN" db-id="25rzxwaxpt2220ezaxox0r5q202fxr90r0vv" timestamp="1462202223"&gt;235&lt;/key&gt;&lt;/foreign-keys&gt;&lt;ref-type name="Book"&gt;6&lt;/ref-type&gt;&lt;contributors&gt;&lt;authors&gt;&lt;author&gt;Saunders, Mark NK&lt;/author&gt;&lt;/authors&gt;&lt;/contributors&gt;&lt;titles&gt;&lt;title&gt;Research methods for business students, 5/e&lt;/title&gt;&lt;/titles&gt;&lt;dates&gt;&lt;year&gt;2011&lt;/year&gt;&lt;/dates&gt;&lt;publisher&gt;Pearson Education India&lt;/publisher&gt;&lt;isbn&gt;8131761045&lt;/isbn&gt;&lt;urls&gt;&lt;/urls&gt;&lt;/record&gt;&lt;/Cite&gt;&lt;/EndNote&gt;</w:instrText>
      </w:r>
      <w:r w:rsidR="00163473" w:rsidRPr="008C08EB">
        <w:rPr>
          <w:rFonts w:asciiTheme="majorBidi" w:hAnsiTheme="majorBidi" w:cstheme="majorBidi"/>
          <w:lang w:val="en-GB"/>
        </w:rPr>
        <w:fldChar w:fldCharType="separate"/>
      </w:r>
      <w:r w:rsidR="001F5AC2" w:rsidRPr="008C08EB">
        <w:rPr>
          <w:rFonts w:asciiTheme="majorBidi" w:hAnsiTheme="majorBidi" w:cstheme="majorBidi"/>
          <w:lang w:val="en-GB"/>
        </w:rPr>
        <w:t>[</w:t>
      </w:r>
      <w:hyperlink w:anchor="_ENREF_57" w:tooltip="Saunders, 2011 #235" w:history="1">
        <w:r w:rsidR="00315323" w:rsidRPr="008C08EB">
          <w:rPr>
            <w:rFonts w:asciiTheme="majorBidi" w:hAnsiTheme="majorBidi" w:cstheme="majorBidi"/>
            <w:lang w:val="en-GB"/>
          </w:rPr>
          <w:t>57</w:t>
        </w:r>
      </w:hyperlink>
      <w:r w:rsidR="001F5AC2" w:rsidRPr="008C08EB">
        <w:rPr>
          <w:rFonts w:asciiTheme="majorBidi" w:hAnsiTheme="majorBidi" w:cstheme="majorBidi"/>
          <w:lang w:val="en-GB"/>
        </w:rPr>
        <w:t>]</w:t>
      </w:r>
      <w:r w:rsidR="00163473" w:rsidRPr="008C08EB">
        <w:rPr>
          <w:rFonts w:asciiTheme="majorBidi" w:hAnsiTheme="majorBidi" w:cstheme="majorBidi"/>
          <w:lang w:val="en-GB"/>
        </w:rPr>
        <w:fldChar w:fldCharType="end"/>
      </w:r>
      <w:r w:rsidR="00163473" w:rsidRPr="008C08EB">
        <w:rPr>
          <w:rFonts w:asciiTheme="majorBidi" w:hAnsiTheme="majorBidi" w:cstheme="majorBidi"/>
          <w:lang w:val="en-GB"/>
        </w:rPr>
        <w:t xml:space="preserve"> </w:t>
      </w:r>
      <w:r w:rsidR="004853CB" w:rsidRPr="008C08EB">
        <w:rPr>
          <w:rFonts w:asciiTheme="majorBidi" w:hAnsiTheme="majorBidi" w:cstheme="majorBidi"/>
          <w:lang w:val="en-GB"/>
        </w:rPr>
        <w:t>,</w:t>
      </w:r>
      <w:r w:rsidR="00163473" w:rsidRPr="008C08EB">
        <w:rPr>
          <w:rFonts w:asciiTheme="majorBidi" w:hAnsiTheme="majorBidi" w:cstheme="majorBidi"/>
          <w:lang w:val="en-GB"/>
        </w:rPr>
        <w:t xml:space="preserve"> </w:t>
      </w:r>
      <w:r w:rsidR="00163473" w:rsidRPr="008C08EB">
        <w:rPr>
          <w:rFonts w:asciiTheme="majorBidi" w:hAnsiTheme="majorBidi" w:cstheme="majorBidi"/>
          <w:lang w:val="en-GB"/>
        </w:rPr>
        <w:fldChar w:fldCharType="begin"/>
      </w:r>
      <w:r w:rsidR="001F5AC2" w:rsidRPr="008C08EB">
        <w:rPr>
          <w:rFonts w:asciiTheme="majorBidi" w:hAnsiTheme="majorBidi" w:cstheme="majorBidi"/>
          <w:lang w:val="en-GB"/>
        </w:rPr>
        <w:instrText xml:space="preserve"> ADDIN EN.CITE &lt;EndNote&gt;&lt;Cite&gt;&lt;Author&gt;Bryman&lt;/Author&gt;&lt;Year&gt;2016&lt;/Year&gt;&lt;RecNum&gt;414&lt;/RecNum&gt;&lt;DisplayText&gt;[58]&lt;/DisplayText&gt;&lt;record&gt;&lt;rec-number&gt;414&lt;/rec-number&gt;&lt;foreign-keys&gt;&lt;key app="EN" db-id="25rzxwaxpt2220ezaxox0r5q202fxr90r0vv" timestamp="1517006255"&gt;414&lt;/key&gt;&lt;/foreign-keys&gt;&lt;ref-type name="Book"&gt;6&lt;/ref-type&gt;&lt;contributors&gt;&lt;authors&gt;&lt;author&gt;Bryman, A.&lt;/author&gt;&lt;author&gt;Bell, E.A.&lt;/author&gt;&lt;/authors&gt;&lt;/contributors&gt;&lt;titles&gt;&lt;title&gt;Social Research Methods: Fourth Canadian Edition&lt;/title&gt;&lt;/titles&gt;&lt;dates&gt;&lt;year&gt;2016&lt;/year&gt;&lt;/dates&gt;&lt;publisher&gt;Oxford University Press&lt;/publisher&gt;&lt;isbn&gt;9780199009787&lt;/isbn&gt;&lt;urls&gt;&lt;related-urls&gt;&lt;url&gt;https://books.google.co.uk/books?id=Jz_xjgEACAAJ&lt;/url&gt;&lt;/related-urls&gt;&lt;/urls&gt;&lt;/record&gt;&lt;/Cite&gt;&lt;/EndNote&gt;</w:instrText>
      </w:r>
      <w:r w:rsidR="00163473" w:rsidRPr="008C08EB">
        <w:rPr>
          <w:rFonts w:asciiTheme="majorBidi" w:hAnsiTheme="majorBidi" w:cstheme="majorBidi"/>
          <w:lang w:val="en-GB"/>
        </w:rPr>
        <w:fldChar w:fldCharType="separate"/>
      </w:r>
      <w:r w:rsidR="001F5AC2" w:rsidRPr="008C08EB">
        <w:rPr>
          <w:rFonts w:asciiTheme="majorBidi" w:hAnsiTheme="majorBidi" w:cstheme="majorBidi"/>
          <w:lang w:val="en-GB"/>
        </w:rPr>
        <w:t>[</w:t>
      </w:r>
      <w:hyperlink w:anchor="_ENREF_58" w:tooltip="Bryman, 2016 #414" w:history="1">
        <w:r w:rsidR="00315323" w:rsidRPr="008C08EB">
          <w:rPr>
            <w:rFonts w:asciiTheme="majorBidi" w:hAnsiTheme="majorBidi" w:cstheme="majorBidi"/>
            <w:lang w:val="en-GB"/>
          </w:rPr>
          <w:t>58</w:t>
        </w:r>
      </w:hyperlink>
      <w:r w:rsidR="001F5AC2" w:rsidRPr="008C08EB">
        <w:rPr>
          <w:rFonts w:asciiTheme="majorBidi" w:hAnsiTheme="majorBidi" w:cstheme="majorBidi"/>
          <w:lang w:val="en-GB"/>
        </w:rPr>
        <w:t>]</w:t>
      </w:r>
      <w:r w:rsidR="00163473" w:rsidRPr="008C08EB">
        <w:rPr>
          <w:rFonts w:asciiTheme="majorBidi" w:hAnsiTheme="majorBidi" w:cstheme="majorBidi"/>
          <w:lang w:val="en-GB"/>
        </w:rPr>
        <w:fldChar w:fldCharType="end"/>
      </w:r>
      <w:r w:rsidR="004853CB" w:rsidRPr="008C08EB">
        <w:rPr>
          <w:rFonts w:asciiTheme="majorBidi" w:hAnsiTheme="majorBidi" w:cstheme="majorBidi"/>
          <w:lang w:val="en-GB"/>
        </w:rPr>
        <w:t xml:space="preserve"> and</w:t>
      </w:r>
      <w:r w:rsidR="00163473" w:rsidRPr="008C08EB">
        <w:rPr>
          <w:rFonts w:asciiTheme="majorBidi" w:hAnsiTheme="majorBidi" w:cstheme="majorBidi"/>
          <w:lang w:val="en-GB"/>
        </w:rPr>
        <w:t xml:space="preserve"> </w:t>
      </w:r>
      <w:r w:rsidR="00163473" w:rsidRPr="008C08EB">
        <w:rPr>
          <w:rFonts w:asciiTheme="majorBidi" w:hAnsiTheme="majorBidi" w:cstheme="majorBidi"/>
          <w:lang w:val="en-GB"/>
        </w:rPr>
        <w:fldChar w:fldCharType="begin"/>
      </w:r>
      <w:r w:rsidR="001F5AC2" w:rsidRPr="008C08EB">
        <w:rPr>
          <w:rFonts w:asciiTheme="majorBidi" w:hAnsiTheme="majorBidi" w:cstheme="majorBidi"/>
          <w:lang w:val="en-GB"/>
        </w:rPr>
        <w:instrText xml:space="preserve"> ADDIN EN.CITE &lt;EndNote&gt;&lt;Cite&gt;&lt;Author&gt;Pinsonneault&lt;/Author&gt;&lt;Year&gt;1993&lt;/Year&gt;&lt;RecNum&gt;415&lt;/RecNum&gt;&lt;DisplayText&gt;[59]&lt;/DisplayText&gt;&lt;record&gt;&lt;rec-number&gt;415&lt;/rec-number&gt;&lt;foreign-keys&gt;&lt;key app="EN" db-id="25rzxwaxpt2220ezaxox0r5q202fxr90r0vv" timestamp="1517052706"&gt;415&lt;/key&gt;&lt;/foreign-keys&gt;&lt;ref-type name="Journal Article"&gt;17&lt;/ref-type&gt;&lt;contributors&gt;&lt;authors&gt;&lt;author&gt;Pinsonneault, Alain&lt;/author&gt;&lt;author&gt;Kraemer, Kenneth&lt;/author&gt;&lt;/authors&gt;&lt;/contributors&gt;&lt;titles&gt;&lt;title&gt;Survey research methodology in management information systems: an assessment&lt;/title&gt;&lt;secondary-title&gt;Journal of management information systems&lt;/secondary-title&gt;&lt;/titles&gt;&lt;periodical&gt;&lt;full-title&gt;Journal of Management Information Systems&lt;/full-title&gt;&lt;/periodical&gt;&lt;pages&gt;75-105&lt;/pages&gt;&lt;volume&gt;10&lt;/volume&gt;&lt;number&gt;2&lt;/number&gt;&lt;dates&gt;&lt;year&gt;1993&lt;/year&gt;&lt;/dates&gt;&lt;isbn&gt;0742-1222&lt;/isbn&gt;&lt;urls&gt;&lt;/urls&gt;&lt;/record&gt;&lt;/Cite&gt;&lt;/EndNote&gt;</w:instrText>
      </w:r>
      <w:r w:rsidR="00163473" w:rsidRPr="008C08EB">
        <w:rPr>
          <w:rFonts w:asciiTheme="majorBidi" w:hAnsiTheme="majorBidi" w:cstheme="majorBidi"/>
          <w:lang w:val="en-GB"/>
        </w:rPr>
        <w:fldChar w:fldCharType="separate"/>
      </w:r>
      <w:r w:rsidR="001F5AC2" w:rsidRPr="008C08EB">
        <w:rPr>
          <w:rFonts w:asciiTheme="majorBidi" w:hAnsiTheme="majorBidi" w:cstheme="majorBidi"/>
          <w:lang w:val="en-GB"/>
        </w:rPr>
        <w:t>[</w:t>
      </w:r>
      <w:hyperlink w:anchor="_ENREF_59" w:tooltip="Pinsonneault, 1993 #415" w:history="1">
        <w:r w:rsidR="00315323" w:rsidRPr="008C08EB">
          <w:rPr>
            <w:rFonts w:asciiTheme="majorBidi" w:hAnsiTheme="majorBidi" w:cstheme="majorBidi"/>
            <w:lang w:val="en-GB"/>
          </w:rPr>
          <w:t>59</w:t>
        </w:r>
      </w:hyperlink>
      <w:r w:rsidR="001F5AC2" w:rsidRPr="008C08EB">
        <w:rPr>
          <w:rFonts w:asciiTheme="majorBidi" w:hAnsiTheme="majorBidi" w:cstheme="majorBidi"/>
          <w:lang w:val="en-GB"/>
        </w:rPr>
        <w:t>]</w:t>
      </w:r>
      <w:r w:rsidR="00163473" w:rsidRPr="008C08EB">
        <w:rPr>
          <w:rFonts w:asciiTheme="majorBidi" w:hAnsiTheme="majorBidi" w:cstheme="majorBidi"/>
          <w:lang w:val="en-GB"/>
        </w:rPr>
        <w:fldChar w:fldCharType="end"/>
      </w:r>
      <w:r w:rsidR="00163473" w:rsidRPr="008C08EB">
        <w:rPr>
          <w:rFonts w:asciiTheme="majorBidi" w:hAnsiTheme="majorBidi" w:cstheme="majorBidi"/>
          <w:lang w:val="en-GB"/>
        </w:rPr>
        <w:t xml:space="preserve">. </w:t>
      </w:r>
      <w:r w:rsidR="004853CB" w:rsidRPr="008C08EB">
        <w:rPr>
          <w:rFonts w:asciiTheme="majorBidi" w:hAnsiTheme="majorBidi" w:cstheme="majorBidi"/>
          <w:highlight w:val="lightGray"/>
          <w:lang w:val="en-GB"/>
        </w:rPr>
        <w:t xml:space="preserve">Similar studies in the same context adopted qualitative methods for evaluation purposes </w:t>
      </w:r>
      <w:r w:rsidR="004853CB" w:rsidRPr="008C08EB">
        <w:rPr>
          <w:rFonts w:asciiTheme="majorBidi" w:hAnsiTheme="majorBidi" w:cstheme="majorBidi"/>
          <w:highlight w:val="lightGray"/>
          <w:lang w:val="en-GB"/>
        </w:rPr>
        <w:fldChar w:fldCharType="begin"/>
      </w:r>
      <w:r w:rsidR="004853CB" w:rsidRPr="008C08EB">
        <w:rPr>
          <w:rFonts w:asciiTheme="majorBidi" w:hAnsiTheme="majorBidi" w:cstheme="majorBidi"/>
          <w:highlight w:val="lightGray"/>
          <w:lang w:val="en-GB"/>
        </w:rPr>
        <w:instrText xml:space="preserve"> ADDIN EN.CITE &lt;EndNote&gt;&lt;Cite&gt;&lt;Author&gt;Damala&lt;/Author&gt;&lt;Year&gt;2008&lt;/Year&gt;&lt;RecNum&gt;44&lt;/RecNum&gt;&lt;DisplayText&gt;[60]&lt;/DisplayText&gt;&lt;record&gt;&lt;rec-number&gt;44&lt;/rec-number&gt;&lt;foreign-keys&gt;&lt;key app="EN" db-id="25rzxwaxpt2220ezaxox0r5q202fxr90r0vv" timestamp="1447086573"&gt;44&lt;/key&gt;&lt;/foreign-keys&gt;&lt;ref-type name="Conference Paper"&gt;47&lt;/ref-type&gt;&lt;contributors&gt;&lt;authors&gt;&lt;author&gt;Areti Damala&lt;/author&gt;&lt;author&gt;Pierre Cubaud&lt;/author&gt;&lt;author&gt;Anne Bationo&lt;/author&gt;&lt;author&gt;Pascal Houlier&lt;/author&gt;&lt;author&gt;Isabelle Marchal&lt;/author&gt;&lt;/authors&gt;&lt;/contributors&gt;&lt;titles&gt;&lt;title&gt;Bridging the gap between the digital and the physical: design and evaluation of a mobile augmented reality guide for the museum visit&lt;/title&gt;&lt;secondary-title&gt;Proceedings of the 3rd international conference on Digital Interactive Media in Entertainment and Arts&lt;/secondary-title&gt;&lt;/titles&gt;&lt;pages&gt;120-127&lt;/pages&gt;&lt;dates&gt;&lt;year&gt;2008&lt;/year&gt;&lt;/dates&gt;&lt;pub-location&gt;Athens, Greece&lt;/pub-location&gt;&lt;publisher&gt;ACM&lt;/publisher&gt;&lt;urls&gt;&lt;/urls&gt;&lt;custom1&gt;1413660&lt;/custom1&gt;&lt;electronic-resource-num&gt;10.1145/1413634.1413660&lt;/electronic-resource-num&gt;&lt;/record&gt;&lt;/Cite&gt;&lt;/EndNote&gt;</w:instrText>
      </w:r>
      <w:r w:rsidR="004853CB" w:rsidRPr="008C08EB">
        <w:rPr>
          <w:rFonts w:asciiTheme="majorBidi" w:hAnsiTheme="majorBidi" w:cstheme="majorBidi"/>
          <w:highlight w:val="lightGray"/>
          <w:lang w:val="en-GB"/>
        </w:rPr>
        <w:fldChar w:fldCharType="separate"/>
      </w:r>
      <w:r w:rsidR="004853CB" w:rsidRPr="008C08EB">
        <w:rPr>
          <w:rFonts w:asciiTheme="majorBidi" w:hAnsiTheme="majorBidi" w:cstheme="majorBidi"/>
          <w:highlight w:val="lightGray"/>
          <w:lang w:val="en-GB"/>
        </w:rPr>
        <w:t>[</w:t>
      </w:r>
      <w:hyperlink w:anchor="_ENREF_60" w:tooltip="Damala, 2008 #44" w:history="1">
        <w:r w:rsidR="00315323" w:rsidRPr="008C08EB">
          <w:rPr>
            <w:rFonts w:asciiTheme="majorBidi" w:hAnsiTheme="majorBidi" w:cstheme="majorBidi"/>
            <w:highlight w:val="lightGray"/>
            <w:lang w:val="en-GB"/>
          </w:rPr>
          <w:t>60</w:t>
        </w:r>
      </w:hyperlink>
      <w:r w:rsidR="004853CB" w:rsidRPr="008C08EB">
        <w:rPr>
          <w:rFonts w:asciiTheme="majorBidi" w:hAnsiTheme="majorBidi" w:cstheme="majorBidi"/>
          <w:highlight w:val="lightGray"/>
          <w:lang w:val="en-GB"/>
        </w:rPr>
        <w:t>]</w:t>
      </w:r>
      <w:r w:rsidR="004853CB" w:rsidRPr="008C08EB">
        <w:rPr>
          <w:rFonts w:asciiTheme="majorBidi" w:hAnsiTheme="majorBidi" w:cstheme="majorBidi"/>
          <w:highlight w:val="lightGray"/>
          <w:lang w:val="en-GB"/>
        </w:rPr>
        <w:fldChar w:fldCharType="end"/>
      </w:r>
      <w:r w:rsidR="004853CB" w:rsidRPr="008C08EB">
        <w:rPr>
          <w:rFonts w:asciiTheme="majorBidi" w:hAnsiTheme="majorBidi" w:cstheme="majorBidi"/>
          <w:highlight w:val="lightGray"/>
          <w:lang w:val="en-GB"/>
        </w:rPr>
        <w:t xml:space="preserve"> </w:t>
      </w:r>
      <w:r w:rsidR="004853CB" w:rsidRPr="008C08EB">
        <w:rPr>
          <w:rFonts w:asciiTheme="majorBidi" w:hAnsiTheme="majorBidi" w:cstheme="majorBidi"/>
          <w:highlight w:val="lightGray"/>
          <w:lang w:val="en-GB"/>
        </w:rPr>
        <w:fldChar w:fldCharType="begin"/>
      </w:r>
      <w:r w:rsidR="004853CB" w:rsidRPr="008C08EB">
        <w:rPr>
          <w:rFonts w:asciiTheme="majorBidi" w:hAnsiTheme="majorBidi" w:cstheme="majorBidi"/>
          <w:highlight w:val="lightGray"/>
          <w:lang w:val="en-GB"/>
        </w:rPr>
        <w:instrText xml:space="preserve"> ADDIN EN.CITE &lt;EndNote&gt;&lt;Cite&gt;&lt;Author&gt;Kent&lt;/Author&gt;&lt;Year&gt;2010&lt;/Year&gt;&lt;RecNum&gt;911&lt;/RecNum&gt;&lt;DisplayText&gt;[61]&lt;/DisplayText&gt;&lt;record&gt;&lt;rec-number&gt;911&lt;/rec-number&gt;&lt;foreign-keys&gt;&lt;key app="EN" db-id="25rzxwaxpt2220ezaxox0r5q202fxr90r0vv" timestamp="1559154471"&gt;911&lt;/key&gt;&lt;/foreign-keys&gt;&lt;ref-type name="Journal Article"&gt;17&lt;/ref-type&gt;&lt;contributors&gt;&lt;authors&gt;&lt;author&gt;Kent, Tony &lt;/author&gt;&lt;/authors&gt;&lt;/contributors&gt;&lt;titles&gt;&lt;title&gt;The role of the museum shop in extending the visitor experience&lt;/title&gt;&lt;secondary-title&gt;International Journal of Nonprofit&amp;#xD;Voluntary Sector Marketing&lt;/secondary-title&gt;&lt;/titles&gt;&lt;pages&gt;67-77&lt;/pages&gt;&lt;volume&gt;15&lt;/volume&gt;&lt;number&gt;1&lt;/number&gt;&lt;dates&gt;&lt;year&gt;2010&lt;/year&gt;&lt;/dates&gt;&lt;isbn&gt;1465-4520&lt;/isbn&gt;&lt;urls&gt;&lt;/urls&gt;&lt;/record&gt;&lt;/Cite&gt;&lt;/EndNote&gt;</w:instrText>
      </w:r>
      <w:r w:rsidR="004853CB" w:rsidRPr="008C08EB">
        <w:rPr>
          <w:rFonts w:asciiTheme="majorBidi" w:hAnsiTheme="majorBidi" w:cstheme="majorBidi"/>
          <w:highlight w:val="lightGray"/>
          <w:lang w:val="en-GB"/>
        </w:rPr>
        <w:fldChar w:fldCharType="separate"/>
      </w:r>
      <w:r w:rsidR="004853CB" w:rsidRPr="008C08EB">
        <w:rPr>
          <w:rFonts w:asciiTheme="majorBidi" w:hAnsiTheme="majorBidi" w:cstheme="majorBidi"/>
          <w:highlight w:val="lightGray"/>
          <w:lang w:val="en-GB"/>
        </w:rPr>
        <w:t>[</w:t>
      </w:r>
      <w:hyperlink w:anchor="_ENREF_61" w:tooltip="Kent, 2010 #911" w:history="1">
        <w:r w:rsidR="00315323" w:rsidRPr="008C08EB">
          <w:rPr>
            <w:rFonts w:asciiTheme="majorBidi" w:hAnsiTheme="majorBidi" w:cstheme="majorBidi"/>
            <w:highlight w:val="lightGray"/>
            <w:lang w:val="en-GB"/>
          </w:rPr>
          <w:t>61</w:t>
        </w:r>
      </w:hyperlink>
      <w:r w:rsidR="004853CB" w:rsidRPr="008C08EB">
        <w:rPr>
          <w:rFonts w:asciiTheme="majorBidi" w:hAnsiTheme="majorBidi" w:cstheme="majorBidi"/>
          <w:highlight w:val="lightGray"/>
          <w:lang w:val="en-GB"/>
        </w:rPr>
        <w:t>]</w:t>
      </w:r>
      <w:r w:rsidR="004853CB" w:rsidRPr="008C08EB">
        <w:rPr>
          <w:rFonts w:asciiTheme="majorBidi" w:hAnsiTheme="majorBidi" w:cstheme="majorBidi"/>
          <w:highlight w:val="lightGray"/>
          <w:lang w:val="en-GB"/>
        </w:rPr>
        <w:fldChar w:fldCharType="end"/>
      </w:r>
      <w:r w:rsidR="004853CB" w:rsidRPr="008C08EB">
        <w:rPr>
          <w:rFonts w:asciiTheme="majorBidi" w:hAnsiTheme="majorBidi" w:cstheme="majorBidi"/>
          <w:highlight w:val="lightGray"/>
          <w:lang w:val="en-GB"/>
        </w:rPr>
        <w:t xml:space="preserve">. </w:t>
      </w:r>
      <w:r w:rsidR="00DD40D3" w:rsidRPr="008C08EB">
        <w:rPr>
          <w:rFonts w:asciiTheme="majorBidi" w:hAnsiTheme="majorBidi" w:cstheme="majorBidi"/>
          <w:highlight w:val="lightGray"/>
          <w:lang w:val="en-GB"/>
        </w:rPr>
        <w:t xml:space="preserve">The qualitative </w:t>
      </w:r>
      <w:r w:rsidR="006C5584" w:rsidRPr="008C08EB">
        <w:rPr>
          <w:rFonts w:asciiTheme="majorBidi" w:hAnsiTheme="majorBidi" w:cstheme="majorBidi"/>
          <w:highlight w:val="lightGray"/>
          <w:lang w:val="en-GB"/>
        </w:rPr>
        <w:t>method</w:t>
      </w:r>
      <w:r w:rsidR="00DD40D3" w:rsidRPr="008C08EB">
        <w:rPr>
          <w:rFonts w:asciiTheme="majorBidi" w:hAnsiTheme="majorBidi" w:cstheme="majorBidi"/>
          <w:highlight w:val="lightGray"/>
          <w:lang w:val="en-GB"/>
        </w:rPr>
        <w:t xml:space="preserve"> was designed carefully to include the research questions would arouse in the system evaluation. Also, this method can reveal the </w:t>
      </w:r>
      <w:r w:rsidR="006C5584" w:rsidRPr="008C08EB">
        <w:rPr>
          <w:rFonts w:asciiTheme="majorBidi" w:hAnsiTheme="majorBidi" w:cstheme="majorBidi"/>
          <w:highlight w:val="lightGray"/>
          <w:lang w:val="en-GB"/>
        </w:rPr>
        <w:t xml:space="preserve">critical </w:t>
      </w:r>
      <w:r w:rsidR="00DD40D3" w:rsidRPr="008C08EB">
        <w:rPr>
          <w:rFonts w:asciiTheme="majorBidi" w:hAnsiTheme="majorBidi" w:cstheme="majorBidi"/>
          <w:highlight w:val="lightGray"/>
          <w:lang w:val="en-GB"/>
        </w:rPr>
        <w:t xml:space="preserve">responses regards whether </w:t>
      </w:r>
      <w:r w:rsidR="006C5584" w:rsidRPr="008C08EB">
        <w:rPr>
          <w:rFonts w:asciiTheme="majorBidi" w:hAnsiTheme="majorBidi" w:cstheme="majorBidi"/>
          <w:highlight w:val="lightGray"/>
          <w:lang w:val="en-GB"/>
        </w:rPr>
        <w:t>the</w:t>
      </w:r>
      <w:r w:rsidR="00DD40D3" w:rsidRPr="008C08EB">
        <w:rPr>
          <w:rFonts w:asciiTheme="majorBidi" w:hAnsiTheme="majorBidi" w:cstheme="majorBidi"/>
          <w:highlight w:val="lightGray"/>
          <w:lang w:val="en-GB"/>
        </w:rPr>
        <w:t xml:space="preserve"> virtual guide would be an alternative for human tour guide</w:t>
      </w:r>
      <w:r w:rsidR="006C5584" w:rsidRPr="008C08EB">
        <w:rPr>
          <w:rFonts w:asciiTheme="majorBidi" w:hAnsiTheme="majorBidi" w:cstheme="majorBidi"/>
          <w:highlight w:val="lightGray"/>
          <w:lang w:val="en-GB"/>
        </w:rPr>
        <w:t xml:space="preserve"> in museums or not</w:t>
      </w:r>
      <w:r w:rsidR="00DD40D3" w:rsidRPr="008C08EB">
        <w:rPr>
          <w:rFonts w:asciiTheme="majorBidi" w:hAnsiTheme="majorBidi" w:cstheme="majorBidi"/>
          <w:highlight w:val="lightGray"/>
          <w:lang w:val="en-GB"/>
        </w:rPr>
        <w:t xml:space="preserve">. </w:t>
      </w:r>
      <w:bookmarkStart w:id="14" w:name="_Hlk10136494"/>
      <w:r w:rsidR="006C5584" w:rsidRPr="008C08EB">
        <w:rPr>
          <w:rFonts w:asciiTheme="majorBidi" w:hAnsiTheme="majorBidi" w:cstheme="majorBidi"/>
          <w:highlight w:val="lightGray"/>
          <w:lang w:val="en-GB"/>
        </w:rPr>
        <w:t>Therefore, the questionnaire was involving the system functions as a way to interpret the essential roles of guides</w:t>
      </w:r>
      <w:r w:rsidR="007D3F9B" w:rsidRPr="008C08EB">
        <w:rPr>
          <w:rFonts w:asciiTheme="majorBidi" w:hAnsiTheme="majorBidi" w:cstheme="majorBidi"/>
          <w:highlight w:val="lightGray"/>
          <w:lang w:val="en-GB"/>
        </w:rPr>
        <w:t xml:space="preserve"> and what is needed to achieve a better museum experience</w:t>
      </w:r>
      <w:r w:rsidR="006C5584" w:rsidRPr="008C08EB">
        <w:rPr>
          <w:rFonts w:asciiTheme="majorBidi" w:hAnsiTheme="majorBidi" w:cstheme="majorBidi"/>
          <w:highlight w:val="lightGray"/>
          <w:lang w:val="en-GB"/>
        </w:rPr>
        <w:t xml:space="preserve">. </w:t>
      </w:r>
      <w:r w:rsidR="004853CB" w:rsidRPr="008C08EB">
        <w:rPr>
          <w:rFonts w:asciiTheme="majorBidi" w:hAnsiTheme="majorBidi" w:cstheme="majorBidi"/>
          <w:highlight w:val="lightGray"/>
          <w:lang w:val="en-GB"/>
        </w:rPr>
        <w:t xml:space="preserve">According to the museum guidance literature and the system design, the semi-structured questionnaire was built to explore </w:t>
      </w:r>
      <w:r w:rsidR="00D54F0A" w:rsidRPr="008C08EB">
        <w:rPr>
          <w:rFonts w:asciiTheme="majorBidi" w:hAnsiTheme="majorBidi" w:cstheme="majorBidi"/>
          <w:highlight w:val="lightGray"/>
          <w:lang w:val="en-GB"/>
        </w:rPr>
        <w:t xml:space="preserve">the tour guide roles </w:t>
      </w:r>
      <w:r w:rsidR="004853CB" w:rsidRPr="008C08EB">
        <w:rPr>
          <w:rFonts w:asciiTheme="majorBidi" w:hAnsiTheme="majorBidi" w:cstheme="majorBidi"/>
          <w:highlight w:val="lightGray"/>
          <w:lang w:val="en-GB"/>
        </w:rPr>
        <w:t>‘</w:t>
      </w:r>
      <w:r w:rsidR="00D54F0A" w:rsidRPr="008C08EB">
        <w:rPr>
          <w:rFonts w:asciiTheme="majorBidi" w:hAnsiTheme="majorBidi" w:cstheme="majorBidi"/>
          <w:highlight w:val="lightGray"/>
          <w:lang w:val="en-GB"/>
        </w:rPr>
        <w:t>pathfinder</w:t>
      </w:r>
      <w:r w:rsidR="004853CB" w:rsidRPr="008C08EB">
        <w:rPr>
          <w:rFonts w:asciiTheme="majorBidi" w:hAnsiTheme="majorBidi" w:cstheme="majorBidi"/>
          <w:highlight w:val="lightGray"/>
          <w:lang w:val="en-GB"/>
        </w:rPr>
        <w:t>’, ‘</w:t>
      </w:r>
      <w:r w:rsidR="00BB33F3" w:rsidRPr="008C08EB">
        <w:rPr>
          <w:rFonts w:asciiTheme="majorBidi" w:hAnsiTheme="majorBidi" w:cstheme="majorBidi"/>
          <w:highlight w:val="lightGray"/>
          <w:lang w:val="en-GB"/>
        </w:rPr>
        <w:t>mentor</w:t>
      </w:r>
      <w:r w:rsidR="004853CB" w:rsidRPr="008C08EB">
        <w:rPr>
          <w:rFonts w:asciiTheme="majorBidi" w:hAnsiTheme="majorBidi" w:cstheme="majorBidi"/>
          <w:highlight w:val="lightGray"/>
          <w:lang w:val="en-GB"/>
        </w:rPr>
        <w:t>’, ‘</w:t>
      </w:r>
      <w:r w:rsidR="00BB33F3" w:rsidRPr="008C08EB">
        <w:rPr>
          <w:rFonts w:asciiTheme="majorBidi" w:hAnsiTheme="majorBidi" w:cstheme="majorBidi"/>
          <w:highlight w:val="lightGray"/>
          <w:lang w:val="en-GB"/>
        </w:rPr>
        <w:t>leader</w:t>
      </w:r>
      <w:r w:rsidR="004853CB" w:rsidRPr="008C08EB">
        <w:rPr>
          <w:rFonts w:asciiTheme="majorBidi" w:hAnsiTheme="majorBidi" w:cstheme="majorBidi"/>
          <w:highlight w:val="lightGray"/>
          <w:lang w:val="en-GB"/>
        </w:rPr>
        <w:t>’, and ‘</w:t>
      </w:r>
      <w:r w:rsidR="00BB33F3" w:rsidRPr="008C08EB">
        <w:rPr>
          <w:rFonts w:asciiTheme="majorBidi" w:hAnsiTheme="majorBidi" w:cstheme="majorBidi"/>
          <w:highlight w:val="lightGray"/>
          <w:lang w:val="en-GB"/>
        </w:rPr>
        <w:t>educator</w:t>
      </w:r>
      <w:r w:rsidR="004853CB" w:rsidRPr="008C08EB">
        <w:rPr>
          <w:rFonts w:asciiTheme="majorBidi" w:hAnsiTheme="majorBidi" w:cstheme="majorBidi"/>
          <w:highlight w:val="lightGray"/>
          <w:lang w:val="en-GB"/>
        </w:rPr>
        <w:t>’.</w:t>
      </w:r>
      <w:bookmarkEnd w:id="14"/>
    </w:p>
    <w:p w14:paraId="6EBBD4E1" w14:textId="33D4B752" w:rsidR="006108A6" w:rsidRPr="008C08EB" w:rsidRDefault="008404D9" w:rsidP="006C5584">
      <w:pPr>
        <w:pStyle w:val="MYPHDTEXT0"/>
        <w:spacing w:after="120" w:line="276" w:lineRule="auto"/>
        <w:rPr>
          <w:rFonts w:asciiTheme="majorBidi" w:hAnsiTheme="majorBidi" w:cstheme="majorBidi"/>
          <w:lang w:val="en-GB"/>
        </w:rPr>
      </w:pPr>
      <w:r w:rsidRPr="008C08EB">
        <w:rPr>
          <w:rFonts w:asciiTheme="majorBidi" w:hAnsiTheme="majorBidi" w:cstheme="majorBidi"/>
          <w:lang w:val="en-GB"/>
        </w:rPr>
        <w:lastRenderedPageBreak/>
        <w:t>Participant recruitment</w:t>
      </w:r>
      <w:r w:rsidR="00163473" w:rsidRPr="008C08EB">
        <w:rPr>
          <w:rFonts w:asciiTheme="majorBidi" w:hAnsiTheme="majorBidi" w:cstheme="majorBidi"/>
          <w:lang w:val="en-GB"/>
        </w:rPr>
        <w:t xml:space="preserve"> </w:t>
      </w:r>
      <w:r w:rsidRPr="008C08EB">
        <w:rPr>
          <w:rFonts w:asciiTheme="majorBidi" w:hAnsiTheme="majorBidi" w:cstheme="majorBidi"/>
          <w:lang w:val="en-GB"/>
        </w:rPr>
        <w:t>invitations sent</w:t>
      </w:r>
      <w:r w:rsidR="00163473" w:rsidRPr="008C08EB">
        <w:rPr>
          <w:rFonts w:asciiTheme="majorBidi" w:hAnsiTheme="majorBidi" w:cstheme="majorBidi"/>
          <w:lang w:val="en-GB"/>
        </w:rPr>
        <w:t xml:space="preserve"> through social media invitation</w:t>
      </w:r>
      <w:r w:rsidRPr="008C08EB">
        <w:rPr>
          <w:rFonts w:asciiTheme="majorBidi" w:hAnsiTheme="majorBidi" w:cstheme="majorBidi"/>
          <w:lang w:val="en-GB"/>
        </w:rPr>
        <w:t>s to a selected population sampled consisting of frequent visitors to the</w:t>
      </w:r>
      <w:r w:rsidR="00163473" w:rsidRPr="008C08EB">
        <w:rPr>
          <w:rFonts w:asciiTheme="majorBidi" w:hAnsiTheme="majorBidi" w:cstheme="majorBidi"/>
          <w:lang w:val="en-GB"/>
        </w:rPr>
        <w:t xml:space="preserve"> Egyptian museu</w:t>
      </w:r>
      <w:r w:rsidRPr="008C08EB">
        <w:rPr>
          <w:rFonts w:asciiTheme="majorBidi" w:hAnsiTheme="majorBidi" w:cstheme="majorBidi"/>
          <w:lang w:val="en-GB"/>
        </w:rPr>
        <w:t>m ensured quick and relevant respon</w:t>
      </w:r>
      <w:r w:rsidR="006108A6" w:rsidRPr="008C08EB">
        <w:rPr>
          <w:rFonts w:asciiTheme="majorBidi" w:hAnsiTheme="majorBidi" w:cstheme="majorBidi"/>
          <w:lang w:val="en-GB"/>
        </w:rPr>
        <w:t>s</w:t>
      </w:r>
      <w:r w:rsidRPr="008C08EB">
        <w:rPr>
          <w:rFonts w:asciiTheme="majorBidi" w:hAnsiTheme="majorBidi" w:cstheme="majorBidi"/>
          <w:lang w:val="en-GB"/>
        </w:rPr>
        <w:t>es</w:t>
      </w:r>
      <w:r w:rsidR="00163473" w:rsidRPr="008C08EB">
        <w:rPr>
          <w:rFonts w:asciiTheme="majorBidi" w:hAnsiTheme="majorBidi" w:cstheme="majorBidi"/>
          <w:lang w:val="en-GB"/>
        </w:rPr>
        <w:t>.</w:t>
      </w:r>
      <w:r w:rsidR="006108A6" w:rsidRPr="008C08EB">
        <w:rPr>
          <w:rFonts w:asciiTheme="majorBidi" w:hAnsiTheme="majorBidi" w:cstheme="majorBidi"/>
          <w:lang w:val="en-GB"/>
        </w:rPr>
        <w:t xml:space="preserve">  An a</w:t>
      </w:r>
      <w:r w:rsidR="00163473" w:rsidRPr="008C08EB">
        <w:rPr>
          <w:rFonts w:asciiTheme="majorBidi" w:hAnsiTheme="majorBidi" w:cstheme="majorBidi"/>
          <w:lang w:val="en-GB"/>
        </w:rPr>
        <w:t xml:space="preserve">ge limitation </w:t>
      </w:r>
      <w:r w:rsidR="006108A6" w:rsidRPr="008C08EB">
        <w:rPr>
          <w:rFonts w:asciiTheme="majorBidi" w:hAnsiTheme="majorBidi" w:cstheme="majorBidi"/>
          <w:lang w:val="en-GB"/>
        </w:rPr>
        <w:t xml:space="preserve">of 18 to 65 years </w:t>
      </w:r>
      <w:r w:rsidR="00163473" w:rsidRPr="008C08EB">
        <w:rPr>
          <w:rFonts w:asciiTheme="majorBidi" w:hAnsiTheme="majorBidi" w:cstheme="majorBidi"/>
          <w:lang w:val="en-GB"/>
        </w:rPr>
        <w:t>assure</w:t>
      </w:r>
      <w:r w:rsidR="006108A6" w:rsidRPr="008C08EB">
        <w:rPr>
          <w:rFonts w:asciiTheme="majorBidi" w:hAnsiTheme="majorBidi" w:cstheme="majorBidi"/>
          <w:lang w:val="en-GB"/>
        </w:rPr>
        <w:t>d</w:t>
      </w:r>
      <w:r w:rsidR="00163473" w:rsidRPr="008C08EB">
        <w:rPr>
          <w:rFonts w:asciiTheme="majorBidi" w:hAnsiTheme="majorBidi" w:cstheme="majorBidi"/>
          <w:lang w:val="en-GB"/>
        </w:rPr>
        <w:t xml:space="preserve"> ethical </w:t>
      </w:r>
      <w:r w:rsidR="006108A6" w:rsidRPr="008C08EB">
        <w:rPr>
          <w:rFonts w:asciiTheme="majorBidi" w:hAnsiTheme="majorBidi" w:cstheme="majorBidi"/>
          <w:lang w:val="en-GB"/>
        </w:rPr>
        <w:t xml:space="preserve">standards and quality assurance when conducting field research. </w:t>
      </w:r>
      <w:r w:rsidR="00AD712F" w:rsidRPr="008C08EB">
        <w:rPr>
          <w:rFonts w:asciiTheme="majorBidi" w:hAnsiTheme="majorBidi" w:cstheme="majorBidi"/>
          <w:highlight w:val="lightGray"/>
          <w:lang w:val="en-GB"/>
        </w:rPr>
        <w:t xml:space="preserve">The sampling ensures the equality as it divided the experiment into (41.6%) male and (58.4%) female to reduce gender bias. </w:t>
      </w:r>
      <w:r w:rsidR="00624592" w:rsidRPr="008C08EB">
        <w:rPr>
          <w:rFonts w:asciiTheme="majorBidi" w:hAnsiTheme="majorBidi" w:cstheme="majorBidi"/>
          <w:highlight w:val="lightGray"/>
          <w:lang w:val="en-GB"/>
        </w:rPr>
        <w:t xml:space="preserve">Participants were </w:t>
      </w:r>
      <w:r w:rsidR="00B8692A" w:rsidRPr="008C08EB">
        <w:rPr>
          <w:rFonts w:asciiTheme="majorBidi" w:hAnsiTheme="majorBidi" w:cstheme="majorBidi"/>
          <w:highlight w:val="lightGray"/>
          <w:lang w:val="en-GB"/>
        </w:rPr>
        <w:t>given a short tutorial on how to use the system and perform the air tapping, then they were showed the tour design in the room and portal points.</w:t>
      </w:r>
      <w:r w:rsidR="00B8692A" w:rsidRPr="008C08EB">
        <w:rPr>
          <w:rFonts w:asciiTheme="majorBidi" w:hAnsiTheme="majorBidi" w:cstheme="majorBidi"/>
          <w:lang w:val="en-GB"/>
        </w:rPr>
        <w:t xml:space="preserve"> </w:t>
      </w:r>
      <w:r w:rsidR="006108A6" w:rsidRPr="008C08EB">
        <w:rPr>
          <w:rFonts w:asciiTheme="majorBidi" w:hAnsiTheme="majorBidi" w:cstheme="majorBidi"/>
          <w:lang w:val="en-GB"/>
        </w:rPr>
        <w:t>The time provided for participants to evaluate and experience the system was unlimited</w:t>
      </w:r>
      <w:r w:rsidR="007B0F9A" w:rsidRPr="008C08EB">
        <w:rPr>
          <w:rFonts w:asciiTheme="majorBidi" w:hAnsiTheme="majorBidi" w:cstheme="majorBidi"/>
          <w:lang w:val="en-GB"/>
        </w:rPr>
        <w:t xml:space="preserve"> </w:t>
      </w:r>
      <w:r w:rsidR="007B0F9A" w:rsidRPr="008C08EB">
        <w:rPr>
          <w:rFonts w:asciiTheme="majorBidi" w:hAnsiTheme="majorBidi" w:cstheme="majorBidi"/>
          <w:highlight w:val="lightGray"/>
          <w:lang w:val="en-GB"/>
        </w:rPr>
        <w:t>– as depicting in Figure 13</w:t>
      </w:r>
      <w:r w:rsidR="006108A6" w:rsidRPr="008C08EB">
        <w:rPr>
          <w:rFonts w:asciiTheme="majorBidi" w:hAnsiTheme="majorBidi" w:cstheme="majorBidi"/>
          <w:highlight w:val="lightGray"/>
          <w:lang w:val="en-GB"/>
        </w:rPr>
        <w:t>.</w:t>
      </w:r>
      <w:r w:rsidR="006108A6" w:rsidRPr="008C08EB">
        <w:rPr>
          <w:rFonts w:asciiTheme="majorBidi" w:hAnsiTheme="majorBidi" w:cstheme="majorBidi"/>
          <w:lang w:val="en-GB"/>
        </w:rPr>
        <w:t xml:space="preserve"> After the system demonstration, participants were provided with a questionnaire incorporating</w:t>
      </w:r>
      <w:r w:rsidR="00163473" w:rsidRPr="008C08EB">
        <w:rPr>
          <w:rFonts w:asciiTheme="majorBidi" w:hAnsiTheme="majorBidi" w:cstheme="majorBidi"/>
          <w:lang w:val="en-GB"/>
        </w:rPr>
        <w:t xml:space="preserve"> 1</w:t>
      </w:r>
      <w:r w:rsidR="00321828" w:rsidRPr="008C08EB">
        <w:rPr>
          <w:rFonts w:asciiTheme="majorBidi" w:hAnsiTheme="majorBidi" w:cstheme="majorBidi"/>
          <w:lang w:val="en-GB"/>
        </w:rPr>
        <w:t>0</w:t>
      </w:r>
      <w:r w:rsidR="00163473" w:rsidRPr="008C08EB">
        <w:rPr>
          <w:rFonts w:asciiTheme="majorBidi" w:hAnsiTheme="majorBidi" w:cstheme="majorBidi"/>
          <w:lang w:val="en-GB"/>
        </w:rPr>
        <w:t>2 semi-structured surveys</w:t>
      </w:r>
      <w:r w:rsidR="006108A6" w:rsidRPr="008C08EB">
        <w:rPr>
          <w:rFonts w:asciiTheme="majorBidi" w:hAnsiTheme="majorBidi" w:cstheme="majorBidi"/>
          <w:lang w:val="en-GB"/>
        </w:rPr>
        <w:t xml:space="preserve"> and</w:t>
      </w:r>
      <w:r w:rsidR="00163473" w:rsidRPr="008C08EB">
        <w:rPr>
          <w:rFonts w:asciiTheme="majorBidi" w:hAnsiTheme="majorBidi" w:cstheme="majorBidi"/>
          <w:lang w:val="en-GB"/>
        </w:rPr>
        <w:t xml:space="preserve"> lasted approximately 30 minutes. </w:t>
      </w:r>
    </w:p>
    <w:p w14:paraId="2E16AB63" w14:textId="4415F4F7" w:rsidR="00490EBC" w:rsidRPr="008C08EB" w:rsidRDefault="00490EBC" w:rsidP="00B8692A">
      <w:pPr>
        <w:pStyle w:val="MYPHDTEXT0"/>
        <w:spacing w:after="120" w:line="276" w:lineRule="auto"/>
        <w:rPr>
          <w:rFonts w:asciiTheme="majorBidi" w:hAnsiTheme="majorBidi" w:cstheme="majorBidi"/>
          <w:lang w:val="en-GB"/>
        </w:rPr>
      </w:pPr>
      <w:r w:rsidRPr="008C08EB">
        <w:rPr>
          <w:rFonts w:asciiTheme="majorBidi" w:hAnsiTheme="majorBidi" w:cstheme="majorBidi"/>
          <w:lang w:val="en-GB"/>
        </w:rPr>
        <w:drawing>
          <wp:inline distT="0" distB="0" distL="0" distR="0" wp14:anchorId="315B97CC" wp14:editId="51DD2668">
            <wp:extent cx="5727700" cy="2148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jpg"/>
                    <pic:cNvPicPr/>
                  </pic:nvPicPr>
                  <pic:blipFill>
                    <a:blip r:embed="rId30">
                      <a:extLst>
                        <a:ext uri="{28A0092B-C50C-407E-A947-70E740481C1C}">
                          <a14:useLocalDpi xmlns:a14="http://schemas.microsoft.com/office/drawing/2010/main" val="0"/>
                        </a:ext>
                      </a:extLst>
                    </a:blip>
                    <a:stretch>
                      <a:fillRect/>
                    </a:stretch>
                  </pic:blipFill>
                  <pic:spPr>
                    <a:xfrm>
                      <a:off x="0" y="0"/>
                      <a:ext cx="5727700" cy="2148205"/>
                    </a:xfrm>
                    <a:prstGeom prst="rect">
                      <a:avLst/>
                    </a:prstGeom>
                  </pic:spPr>
                </pic:pic>
              </a:graphicData>
            </a:graphic>
          </wp:inline>
        </w:drawing>
      </w:r>
    </w:p>
    <w:p w14:paraId="19638744" w14:textId="4AB803AB" w:rsidR="007B0F9A" w:rsidRPr="008C08EB" w:rsidRDefault="007B0F9A" w:rsidP="00056C04">
      <w:pPr>
        <w:spacing w:line="276" w:lineRule="auto"/>
        <w:jc w:val="center"/>
        <w:rPr>
          <w:rFonts w:asciiTheme="majorBidi" w:hAnsiTheme="majorBidi" w:cstheme="majorBidi"/>
          <w:b/>
          <w:sz w:val="20"/>
          <w:szCs w:val="20"/>
          <w:lang w:eastAsia="en-GB"/>
        </w:rPr>
      </w:pPr>
      <w:r w:rsidRPr="008C08EB">
        <w:rPr>
          <w:rFonts w:asciiTheme="majorBidi" w:hAnsiTheme="majorBidi" w:cstheme="majorBidi"/>
          <w:b/>
          <w:bCs/>
          <w:sz w:val="20"/>
          <w:szCs w:val="20"/>
        </w:rPr>
        <w:t>Figure 13.</w:t>
      </w:r>
      <w:r w:rsidRPr="008C08EB">
        <w:rPr>
          <w:rFonts w:asciiTheme="majorBidi" w:hAnsiTheme="majorBidi" w:cstheme="majorBidi"/>
          <w:sz w:val="20"/>
          <w:szCs w:val="20"/>
        </w:rPr>
        <w:t xml:space="preserve"> The museum visitors experimenting MuseumEye system</w:t>
      </w:r>
    </w:p>
    <w:p w14:paraId="34C37948" w14:textId="03B5C10D" w:rsidR="00B81035" w:rsidRPr="008C08EB" w:rsidRDefault="00B81035" w:rsidP="00B81035">
      <w:pPr>
        <w:rPr>
          <w:rStyle w:val="Heading2Char"/>
          <w:rFonts w:asciiTheme="majorBidi" w:eastAsiaTheme="minorHAnsi" w:hAnsiTheme="majorBidi"/>
          <w:color w:val="auto"/>
        </w:rPr>
      </w:pPr>
      <w:r w:rsidRPr="008C08EB">
        <w:rPr>
          <w:rFonts w:asciiTheme="majorBidi" w:hAnsiTheme="majorBidi" w:cstheme="majorBidi"/>
          <w:b/>
          <w:bCs/>
          <w:sz w:val="28"/>
          <w:szCs w:val="28"/>
        </w:rPr>
        <w:t>5   Results</w:t>
      </w:r>
    </w:p>
    <w:p w14:paraId="1D51DB12" w14:textId="040CDAE1" w:rsidR="00F30908" w:rsidRPr="008C08EB" w:rsidRDefault="00883104" w:rsidP="0059388B">
      <w:pPr>
        <w:pStyle w:val="MYPHDTEXT0"/>
        <w:spacing w:after="120" w:line="276" w:lineRule="auto"/>
        <w:rPr>
          <w:rFonts w:asciiTheme="majorBidi" w:hAnsiTheme="majorBidi" w:cstheme="majorBidi"/>
          <w:bCs/>
          <w:lang w:val="en-GB"/>
        </w:rPr>
      </w:pPr>
      <w:r w:rsidRPr="008C08EB">
        <w:rPr>
          <w:rStyle w:val="Heading2Char"/>
          <w:rFonts w:asciiTheme="majorBidi" w:hAnsiTheme="majorBidi"/>
          <w:b w:val="0"/>
          <w:bCs w:val="0"/>
          <w:lang w:val="en-GB"/>
        </w:rPr>
        <w:t xml:space="preserve">A cross analytical examination of the participant questionnaire results was conducted using a </w:t>
      </w:r>
      <w:r w:rsidR="00C17044" w:rsidRPr="008C08EB">
        <w:rPr>
          <w:rStyle w:val="Heading2Char"/>
          <w:rFonts w:asciiTheme="majorBidi" w:hAnsiTheme="majorBidi"/>
          <w:b w:val="0"/>
          <w:bCs w:val="0"/>
          <w:lang w:val="en-GB"/>
        </w:rPr>
        <w:t>The qualitative</w:t>
      </w:r>
      <w:r w:rsidRPr="008C08EB">
        <w:rPr>
          <w:rStyle w:val="Heading2Char"/>
          <w:rFonts w:asciiTheme="majorBidi" w:hAnsiTheme="majorBidi"/>
          <w:b w:val="0"/>
          <w:bCs w:val="0"/>
          <w:lang w:val="en-GB"/>
        </w:rPr>
        <w:t xml:space="preserve"> methodological approach</w:t>
      </w:r>
      <w:r w:rsidR="007864FA" w:rsidRPr="008C08EB">
        <w:rPr>
          <w:rFonts w:asciiTheme="majorBidi" w:hAnsiTheme="majorBidi" w:cstheme="majorBidi"/>
          <w:bCs/>
          <w:lang w:val="en-GB"/>
        </w:rPr>
        <w:t xml:space="preserve"> </w:t>
      </w:r>
      <w:r w:rsidR="007864FA" w:rsidRPr="008C08EB">
        <w:rPr>
          <w:rFonts w:asciiTheme="majorBidi" w:hAnsiTheme="majorBidi" w:cstheme="majorBidi"/>
          <w:lang w:val="en-GB"/>
        </w:rPr>
        <w:fldChar w:fldCharType="begin"/>
      </w:r>
      <w:r w:rsidR="006C5584" w:rsidRPr="008C08EB">
        <w:rPr>
          <w:rFonts w:asciiTheme="majorBidi" w:hAnsiTheme="majorBidi" w:cstheme="majorBidi"/>
          <w:lang w:val="en-GB"/>
        </w:rPr>
        <w:instrText xml:space="preserve"> ADDIN EN.CITE &lt;EndNote&gt;&lt;Cite&gt;&lt;Author&gt;Braun&lt;/Author&gt;&lt;Year&gt;2006&lt;/Year&gt;&lt;RecNum&gt;371&lt;/RecNum&gt;&lt;DisplayText&gt;[62]&lt;/DisplayText&gt;&lt;record&gt;&lt;rec-number&gt;371&lt;/rec-number&gt;&lt;foreign-keys&gt;&lt;key app="EN" db-id="25rzxwaxpt2220ezaxox0r5q202fxr90r0vv" timestamp="1502276056"&gt;37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7864FA" w:rsidRPr="008C08EB">
        <w:rPr>
          <w:rFonts w:asciiTheme="majorBidi" w:hAnsiTheme="majorBidi" w:cstheme="majorBidi"/>
          <w:lang w:val="en-GB"/>
        </w:rPr>
        <w:fldChar w:fldCharType="separate"/>
      </w:r>
      <w:r w:rsidR="006C5584" w:rsidRPr="008C08EB">
        <w:rPr>
          <w:rFonts w:asciiTheme="majorBidi" w:hAnsiTheme="majorBidi" w:cstheme="majorBidi"/>
          <w:lang w:val="en-GB"/>
        </w:rPr>
        <w:t>[</w:t>
      </w:r>
      <w:hyperlink w:anchor="_ENREF_62" w:tooltip="Braun, 2006 #371" w:history="1">
        <w:r w:rsidR="00315323" w:rsidRPr="008C08EB">
          <w:rPr>
            <w:rFonts w:asciiTheme="majorBidi" w:hAnsiTheme="majorBidi" w:cstheme="majorBidi"/>
            <w:lang w:val="en-GB"/>
          </w:rPr>
          <w:t>62</w:t>
        </w:r>
      </w:hyperlink>
      <w:r w:rsidR="006C5584" w:rsidRPr="008C08EB">
        <w:rPr>
          <w:rFonts w:asciiTheme="majorBidi" w:hAnsiTheme="majorBidi" w:cstheme="majorBidi"/>
          <w:lang w:val="en-GB"/>
        </w:rPr>
        <w:t>]</w:t>
      </w:r>
      <w:r w:rsidR="007864FA" w:rsidRPr="008C08EB">
        <w:rPr>
          <w:rFonts w:asciiTheme="majorBidi" w:hAnsiTheme="majorBidi" w:cstheme="majorBidi"/>
          <w:lang w:val="en-GB"/>
        </w:rPr>
        <w:fldChar w:fldCharType="end"/>
      </w:r>
      <w:r w:rsidR="007864FA" w:rsidRPr="008C08EB">
        <w:rPr>
          <w:rFonts w:asciiTheme="majorBidi" w:hAnsiTheme="majorBidi" w:cstheme="majorBidi"/>
          <w:lang w:val="en-GB"/>
        </w:rPr>
        <w:t xml:space="preserve">. An inductive coding </w:t>
      </w:r>
      <w:r w:rsidR="007C0C44" w:rsidRPr="008C08EB">
        <w:rPr>
          <w:rFonts w:asciiTheme="majorBidi" w:hAnsiTheme="majorBidi" w:cstheme="majorBidi"/>
          <w:lang w:val="en-GB"/>
        </w:rPr>
        <w:t>approach examined</w:t>
      </w:r>
      <w:r w:rsidR="007864FA" w:rsidRPr="008C08EB">
        <w:rPr>
          <w:rFonts w:asciiTheme="majorBidi" w:hAnsiTheme="majorBidi" w:cstheme="majorBidi"/>
          <w:bCs/>
          <w:lang w:val="en-GB"/>
        </w:rPr>
        <w:t xml:space="preserve"> participant</w:t>
      </w:r>
      <w:r w:rsidR="00757FF0" w:rsidRPr="008C08EB">
        <w:rPr>
          <w:rFonts w:asciiTheme="majorBidi" w:hAnsiTheme="majorBidi" w:cstheme="majorBidi"/>
          <w:bCs/>
          <w:lang w:val="en-GB"/>
        </w:rPr>
        <w:t>'</w:t>
      </w:r>
      <w:r w:rsidR="007864FA" w:rsidRPr="008C08EB">
        <w:rPr>
          <w:rFonts w:asciiTheme="majorBidi" w:hAnsiTheme="majorBidi" w:cstheme="majorBidi"/>
          <w:bCs/>
          <w:lang w:val="en-GB"/>
        </w:rPr>
        <w:t>s judgemental statements, codes and narratives</w:t>
      </w:r>
      <w:r w:rsidR="00056C04" w:rsidRPr="008C08EB">
        <w:rPr>
          <w:rFonts w:asciiTheme="majorBidi" w:hAnsiTheme="majorBidi" w:cstheme="majorBidi"/>
          <w:bCs/>
          <w:lang w:val="en-GB"/>
        </w:rPr>
        <w:t>,</w:t>
      </w:r>
      <w:r w:rsidR="007864FA" w:rsidRPr="008C08EB">
        <w:rPr>
          <w:rFonts w:asciiTheme="majorBidi" w:hAnsiTheme="majorBidi" w:cstheme="majorBidi"/>
          <w:bCs/>
          <w:lang w:val="en-GB"/>
        </w:rPr>
        <w:t xml:space="preserve"> which reflected their perceptions and experience</w:t>
      </w:r>
      <w:r w:rsidR="007C0C44" w:rsidRPr="008C08EB">
        <w:rPr>
          <w:rFonts w:asciiTheme="majorBidi" w:hAnsiTheme="majorBidi" w:cstheme="majorBidi"/>
          <w:bCs/>
          <w:lang w:val="en-GB"/>
        </w:rPr>
        <w:t>s</w:t>
      </w:r>
      <w:r w:rsidR="007864FA" w:rsidRPr="008C08EB">
        <w:rPr>
          <w:rFonts w:asciiTheme="majorBidi" w:hAnsiTheme="majorBidi" w:cstheme="majorBidi"/>
          <w:bCs/>
          <w:lang w:val="en-GB"/>
        </w:rPr>
        <w:t xml:space="preserve"> </w:t>
      </w:r>
      <w:r w:rsidR="007864FA" w:rsidRPr="008C08EB">
        <w:rPr>
          <w:rFonts w:asciiTheme="majorBidi" w:hAnsiTheme="majorBidi" w:cstheme="majorBidi"/>
          <w:lang w:val="en-GB"/>
        </w:rPr>
        <w:fldChar w:fldCharType="begin"/>
      </w:r>
      <w:r w:rsidR="006C5584" w:rsidRPr="008C08EB">
        <w:rPr>
          <w:rFonts w:asciiTheme="majorBidi" w:hAnsiTheme="majorBidi" w:cstheme="majorBidi"/>
          <w:lang w:val="en-GB"/>
        </w:rPr>
        <w:instrText xml:space="preserve"> ADDIN EN.CITE &lt;EndNote&gt;&lt;Cite&gt;&lt;Author&gt;Charmaz&lt;/Author&gt;&lt;Year&gt;2014&lt;/Year&gt;&lt;RecNum&gt;418&lt;/RecNum&gt;&lt;DisplayText&gt;[63]&lt;/DisplayText&gt;&lt;record&gt;&lt;rec-number&gt;418&lt;/rec-number&gt;&lt;foreign-keys&gt;&lt;key app="EN" db-id="25rzxwaxpt2220ezaxox0r5q202fxr90r0vv" timestamp="1517183772"&gt;418&lt;/key&gt;&lt;/foreign-keys&gt;&lt;ref-type name="Book"&gt;6&lt;/ref-type&gt;&lt;contributors&gt;&lt;authors&gt;&lt;author&gt;Charmaz, K.&lt;/author&gt;&lt;/authors&gt;&lt;/contributors&gt;&lt;titles&gt;&lt;title&gt;Constructing Grounded Theory&lt;/title&gt;&lt;/titles&gt;&lt;dates&gt;&lt;year&gt;2014&lt;/year&gt;&lt;/dates&gt;&lt;publisher&gt;SAGE Publications&lt;/publisher&gt;&lt;isbn&gt;9781446297223&lt;/isbn&gt;&lt;urls&gt;&lt;related-urls&gt;&lt;url&gt;https://books.google.co.uk/books?id=v_GGAwAAQBAJ&lt;/url&gt;&lt;/related-urls&gt;&lt;/urls&gt;&lt;/record&gt;&lt;/Cite&gt;&lt;/EndNote&gt;</w:instrText>
      </w:r>
      <w:r w:rsidR="007864FA" w:rsidRPr="008C08EB">
        <w:rPr>
          <w:rFonts w:asciiTheme="majorBidi" w:hAnsiTheme="majorBidi" w:cstheme="majorBidi"/>
          <w:lang w:val="en-GB"/>
        </w:rPr>
        <w:fldChar w:fldCharType="separate"/>
      </w:r>
      <w:r w:rsidR="006C5584" w:rsidRPr="008C08EB">
        <w:rPr>
          <w:rFonts w:asciiTheme="majorBidi" w:hAnsiTheme="majorBidi" w:cstheme="majorBidi"/>
          <w:lang w:val="en-GB"/>
        </w:rPr>
        <w:t>[</w:t>
      </w:r>
      <w:hyperlink w:anchor="_ENREF_63" w:tooltip="Charmaz, 2014 #418" w:history="1">
        <w:r w:rsidR="00315323" w:rsidRPr="008C08EB">
          <w:rPr>
            <w:rFonts w:asciiTheme="majorBidi" w:hAnsiTheme="majorBidi" w:cstheme="majorBidi"/>
            <w:lang w:val="en-GB"/>
          </w:rPr>
          <w:t>63</w:t>
        </w:r>
      </w:hyperlink>
      <w:r w:rsidR="006C5584" w:rsidRPr="008C08EB">
        <w:rPr>
          <w:rFonts w:asciiTheme="majorBidi" w:hAnsiTheme="majorBidi" w:cstheme="majorBidi"/>
          <w:lang w:val="en-GB"/>
        </w:rPr>
        <w:t>]</w:t>
      </w:r>
      <w:r w:rsidR="007864FA" w:rsidRPr="008C08EB">
        <w:rPr>
          <w:rFonts w:asciiTheme="majorBidi" w:hAnsiTheme="majorBidi" w:cstheme="majorBidi"/>
          <w:lang w:val="en-GB"/>
        </w:rPr>
        <w:fldChar w:fldCharType="end"/>
      </w:r>
      <w:r w:rsidR="007864FA" w:rsidRPr="008C08EB">
        <w:rPr>
          <w:rFonts w:asciiTheme="majorBidi" w:hAnsiTheme="majorBidi" w:cstheme="majorBidi"/>
          <w:bCs/>
          <w:lang w:val="en-GB"/>
        </w:rPr>
        <w:t xml:space="preserve">. </w:t>
      </w:r>
    </w:p>
    <w:p w14:paraId="43E7A1F2" w14:textId="0212DB6C" w:rsidR="00C212AA" w:rsidRPr="008C08EB" w:rsidRDefault="007C0C44" w:rsidP="00056C04">
      <w:pPr>
        <w:pStyle w:val="MYPHDTEXT0"/>
        <w:spacing w:after="120" w:line="276" w:lineRule="auto"/>
        <w:rPr>
          <w:rFonts w:asciiTheme="majorBidi" w:hAnsiTheme="majorBidi" w:cstheme="majorBidi"/>
          <w:lang w:val="en-GB"/>
        </w:rPr>
      </w:pPr>
      <w:r w:rsidRPr="008C08EB">
        <w:rPr>
          <w:rFonts w:asciiTheme="majorBidi" w:hAnsiTheme="majorBidi" w:cstheme="majorBidi"/>
          <w:bCs/>
          <w:lang w:val="en-GB"/>
        </w:rPr>
        <w:t>Results of the questionnaire conform according to</w:t>
      </w:r>
      <w:r w:rsidR="007864FA" w:rsidRPr="008C08EB">
        <w:rPr>
          <w:rFonts w:asciiTheme="majorBidi" w:hAnsiTheme="majorBidi" w:cstheme="majorBidi"/>
          <w:bCs/>
          <w:lang w:val="en-GB"/>
        </w:rPr>
        <w:t xml:space="preserve"> </w:t>
      </w:r>
      <w:hyperlink w:anchor="_ENREF_62" w:tooltip="Braun, 2006 #371" w:history="1">
        <w:r w:rsidR="00315323" w:rsidRPr="008C08EB">
          <w:rPr>
            <w:rFonts w:asciiTheme="majorBidi" w:hAnsiTheme="majorBidi" w:cstheme="majorBidi"/>
            <w:lang w:val="en-GB"/>
          </w:rPr>
          <w:fldChar w:fldCharType="begin"/>
        </w:r>
        <w:r w:rsidR="00315323" w:rsidRPr="008C08EB">
          <w:rPr>
            <w:rFonts w:asciiTheme="majorBidi" w:hAnsiTheme="majorBidi" w:cstheme="majorBidi"/>
            <w:lang w:val="en-GB"/>
          </w:rPr>
          <w:instrText xml:space="preserve"> ADDIN EN.CITE &lt;EndNote&gt;&lt;Cite AuthorYear="1"&gt;&lt;Author&gt;Braun&lt;/Author&gt;&lt;Year&gt;2006&lt;/Year&gt;&lt;RecNum&gt;371&lt;/RecNum&gt;&lt;DisplayText&gt;Braun and Clarke [62]&lt;/DisplayText&gt;&lt;record&gt;&lt;rec-number&gt;371&lt;/rec-number&gt;&lt;foreign-keys&gt;&lt;key app="EN" db-id="25rzxwaxpt2220ezaxox0r5q202fxr90r0vv" timestamp="1502276056"&gt;37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315323" w:rsidRPr="008C08EB">
          <w:rPr>
            <w:rFonts w:asciiTheme="majorBidi" w:hAnsiTheme="majorBidi" w:cstheme="majorBidi"/>
            <w:lang w:val="en-GB"/>
          </w:rPr>
          <w:fldChar w:fldCharType="separate"/>
        </w:r>
        <w:r w:rsidR="00315323" w:rsidRPr="008C08EB">
          <w:rPr>
            <w:rFonts w:asciiTheme="majorBidi" w:hAnsiTheme="majorBidi" w:cstheme="majorBidi"/>
            <w:lang w:val="en-GB"/>
          </w:rPr>
          <w:t>Braun and Clarke [62]</w:t>
        </w:r>
        <w:r w:rsidR="00315323" w:rsidRPr="008C08EB">
          <w:rPr>
            <w:rFonts w:asciiTheme="majorBidi" w:hAnsiTheme="majorBidi" w:cstheme="majorBidi"/>
            <w:lang w:val="en-GB"/>
          </w:rPr>
          <w:fldChar w:fldCharType="end"/>
        </w:r>
      </w:hyperlink>
      <w:r w:rsidRPr="008C08EB">
        <w:rPr>
          <w:rFonts w:asciiTheme="majorBidi" w:hAnsiTheme="majorBidi" w:cstheme="majorBidi"/>
          <w:bCs/>
          <w:lang w:val="en-GB"/>
        </w:rPr>
        <w:t xml:space="preserve"> formula</w:t>
      </w:r>
      <w:r w:rsidR="007864FA" w:rsidRPr="008C08EB">
        <w:rPr>
          <w:rFonts w:asciiTheme="majorBidi" w:hAnsiTheme="majorBidi" w:cstheme="majorBidi"/>
          <w:lang w:val="en-GB"/>
        </w:rPr>
        <w:t xml:space="preserve"> depicted in </w:t>
      </w:r>
      <w:r w:rsidR="00180972" w:rsidRPr="008C08EB">
        <w:rPr>
          <w:rFonts w:asciiTheme="majorBidi" w:hAnsiTheme="majorBidi" w:cstheme="majorBidi"/>
          <w:lang w:val="en-GB"/>
        </w:rPr>
        <w:t>Figure 14</w:t>
      </w:r>
      <w:r w:rsidR="007864FA" w:rsidRPr="008C08EB">
        <w:rPr>
          <w:rFonts w:asciiTheme="majorBidi" w:hAnsiTheme="majorBidi" w:cstheme="majorBidi"/>
          <w:lang w:val="en-GB"/>
        </w:rPr>
        <w:t xml:space="preserve">. </w:t>
      </w:r>
      <w:r w:rsidR="00180972" w:rsidRPr="008C08EB">
        <w:rPr>
          <w:rFonts w:asciiTheme="majorBidi" w:hAnsiTheme="majorBidi" w:cstheme="majorBidi"/>
          <w:highlight w:val="lightGray"/>
          <w:lang w:val="en-GB"/>
        </w:rPr>
        <w:t>As previously explained, the roles of tour guide were translated into functions to be designed into the system, however, t</w:t>
      </w:r>
      <w:r w:rsidR="00056C04" w:rsidRPr="008C08EB">
        <w:rPr>
          <w:rFonts w:asciiTheme="majorBidi" w:hAnsiTheme="majorBidi" w:cstheme="majorBidi"/>
          <w:highlight w:val="lightGray"/>
          <w:lang w:val="en-GB"/>
        </w:rPr>
        <w:t xml:space="preserve">he participants’ </w:t>
      </w:r>
      <w:r w:rsidR="00056C04" w:rsidRPr="008C08EB">
        <w:rPr>
          <w:rFonts w:asciiTheme="majorBidi" w:hAnsiTheme="majorBidi" w:cstheme="majorBidi"/>
          <w:highlight w:val="lightGray"/>
          <w:lang w:val="en-GB"/>
        </w:rPr>
        <w:t>responses regarding the explored variables</w:t>
      </w:r>
      <w:r w:rsidR="00180972" w:rsidRPr="008C08EB">
        <w:rPr>
          <w:rFonts w:asciiTheme="majorBidi" w:hAnsiTheme="majorBidi" w:cstheme="majorBidi"/>
          <w:highlight w:val="lightGray"/>
          <w:lang w:val="en-GB"/>
        </w:rPr>
        <w:t xml:space="preserve"> -tour guide roles-</w:t>
      </w:r>
      <w:r w:rsidR="00056C04" w:rsidRPr="008C08EB">
        <w:rPr>
          <w:rFonts w:asciiTheme="majorBidi" w:hAnsiTheme="majorBidi" w:cstheme="majorBidi"/>
          <w:highlight w:val="lightGray"/>
          <w:lang w:val="en-GB"/>
        </w:rPr>
        <w:t xml:space="preserve"> led to generate themes</w:t>
      </w:r>
      <w:r w:rsidR="00180972" w:rsidRPr="008C08EB">
        <w:rPr>
          <w:rFonts w:asciiTheme="majorBidi" w:hAnsiTheme="majorBidi" w:cstheme="majorBidi"/>
          <w:highlight w:val="lightGray"/>
          <w:lang w:val="en-GB"/>
        </w:rPr>
        <w:t>.</w:t>
      </w:r>
      <w:r w:rsidR="00056C04" w:rsidRPr="008C08EB">
        <w:rPr>
          <w:rFonts w:asciiTheme="majorBidi" w:hAnsiTheme="majorBidi" w:cstheme="majorBidi"/>
          <w:highlight w:val="lightGray"/>
          <w:lang w:val="en-GB"/>
        </w:rPr>
        <w:t xml:space="preserve"> </w:t>
      </w:r>
      <w:r w:rsidR="00180972" w:rsidRPr="008C08EB">
        <w:rPr>
          <w:rFonts w:asciiTheme="majorBidi" w:hAnsiTheme="majorBidi" w:cstheme="majorBidi"/>
          <w:highlight w:val="lightGray"/>
          <w:lang w:val="en-GB"/>
        </w:rPr>
        <w:t>Interestingly</w:t>
      </w:r>
      <w:r w:rsidR="00056C04" w:rsidRPr="008C08EB">
        <w:rPr>
          <w:rFonts w:asciiTheme="majorBidi" w:hAnsiTheme="majorBidi" w:cstheme="majorBidi"/>
          <w:highlight w:val="lightGray"/>
          <w:lang w:val="en-GB"/>
        </w:rPr>
        <w:t>, there are some other themes arose during the evaluation</w:t>
      </w:r>
      <w:r w:rsidR="00180972" w:rsidRPr="008C08EB">
        <w:rPr>
          <w:rFonts w:asciiTheme="majorBidi" w:hAnsiTheme="majorBidi" w:cstheme="majorBidi"/>
          <w:highlight w:val="lightGray"/>
          <w:lang w:val="en-GB"/>
        </w:rPr>
        <w:t xml:space="preserve"> are not explicitly around the system functions, they seemed to be conceptual themes</w:t>
      </w:r>
      <w:r w:rsidR="00056C04" w:rsidRPr="008C08EB">
        <w:rPr>
          <w:rFonts w:asciiTheme="majorBidi" w:hAnsiTheme="majorBidi" w:cstheme="majorBidi"/>
          <w:highlight w:val="lightGray"/>
          <w:lang w:val="en-GB"/>
        </w:rPr>
        <w:t>. So, the data analysis codes divided the themes into two categories; a) functionality themes which explore a certain function that the system can do in the process of guidance; b) museum experience themes which represent a certain concept that could be mapped to the human guide roles.</w:t>
      </w:r>
      <w:commentRangeStart w:id="15"/>
      <w:r w:rsidR="00056C04" w:rsidRPr="008C08EB">
        <w:rPr>
          <w:rFonts w:asciiTheme="majorBidi" w:hAnsiTheme="majorBidi" w:cstheme="majorBidi"/>
          <w:lang w:val="en-GB"/>
        </w:rPr>
        <w:t xml:space="preserve"> </w:t>
      </w:r>
      <w:commentRangeEnd w:id="15"/>
      <w:r w:rsidR="002F15E0" w:rsidRPr="008C08EB">
        <w:rPr>
          <w:rStyle w:val="CommentReference"/>
          <w:rFonts w:ascii="Times New Roman" w:hAnsi="Times New Roman" w:cstheme="minorBidi"/>
          <w:kern w:val="0"/>
          <w:rtl/>
          <w:lang w:val="en-GB"/>
        </w:rPr>
        <w:commentReference w:id="15"/>
      </w:r>
      <w:r w:rsidR="00056C04" w:rsidRPr="008C08EB">
        <w:rPr>
          <w:rFonts w:asciiTheme="majorBidi" w:hAnsiTheme="majorBidi" w:cstheme="majorBidi"/>
          <w:lang w:val="en-GB"/>
        </w:rPr>
        <w:t xml:space="preserve">  </w:t>
      </w:r>
    </w:p>
    <w:p w14:paraId="6FEB3682" w14:textId="7280A55A" w:rsidR="0059388B" w:rsidRPr="008C08EB" w:rsidRDefault="00180972" w:rsidP="0059388B">
      <w:pPr>
        <w:pStyle w:val="MYPHDTEXT0"/>
        <w:spacing w:after="120" w:line="276" w:lineRule="auto"/>
        <w:rPr>
          <w:rFonts w:asciiTheme="majorBidi" w:hAnsiTheme="majorBidi" w:cstheme="majorBidi"/>
          <w:bCs/>
          <w:rtl/>
          <w:lang w:val="en-GB"/>
        </w:rPr>
      </w:pPr>
      <w:r w:rsidRPr="008C08EB">
        <w:rPr>
          <w:rFonts w:asciiTheme="majorBidi" w:eastAsiaTheme="majorEastAsia" w:hAnsiTheme="majorBidi" w:cstheme="majorBidi"/>
          <w:b/>
          <w:bCs/>
          <w:color w:val="000000" w:themeColor="text1"/>
          <w:lang w:val="en-GB"/>
        </w:rPr>
        <w:lastRenderedPageBreak/>
        <w:drawing>
          <wp:inline distT="0" distB="0" distL="0" distR="0" wp14:anchorId="4C545732" wp14:editId="50DAA8AA">
            <wp:extent cx="5727700" cy="26149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png"/>
                    <pic:cNvPicPr/>
                  </pic:nvPicPr>
                  <pic:blipFill>
                    <a:blip r:embed="rId31">
                      <a:extLst>
                        <a:ext uri="{28A0092B-C50C-407E-A947-70E740481C1C}">
                          <a14:useLocalDpi xmlns:a14="http://schemas.microsoft.com/office/drawing/2010/main" val="0"/>
                        </a:ext>
                      </a:extLst>
                    </a:blip>
                    <a:stretch>
                      <a:fillRect/>
                    </a:stretch>
                  </pic:blipFill>
                  <pic:spPr>
                    <a:xfrm>
                      <a:off x="0" y="0"/>
                      <a:ext cx="5727700" cy="2614930"/>
                    </a:xfrm>
                    <a:prstGeom prst="rect">
                      <a:avLst/>
                    </a:prstGeom>
                  </pic:spPr>
                </pic:pic>
              </a:graphicData>
            </a:graphic>
          </wp:inline>
        </w:drawing>
      </w:r>
    </w:p>
    <w:p w14:paraId="2D92B309" w14:textId="2878674C" w:rsidR="0059388B" w:rsidRPr="008C08EB" w:rsidRDefault="0059388B" w:rsidP="00180972">
      <w:pPr>
        <w:spacing w:line="276" w:lineRule="auto"/>
        <w:jc w:val="center"/>
        <w:rPr>
          <w:rStyle w:val="Heading3Char"/>
          <w:rFonts w:asciiTheme="majorBidi" w:eastAsiaTheme="minorHAnsi" w:hAnsiTheme="majorBidi"/>
          <w:bCs w:val="0"/>
          <w:color w:val="auto"/>
          <w:sz w:val="20"/>
          <w:szCs w:val="20"/>
          <w:lang w:eastAsia="en-GB"/>
        </w:rPr>
      </w:pPr>
      <w:r w:rsidRPr="008C08EB">
        <w:rPr>
          <w:rFonts w:asciiTheme="majorBidi" w:hAnsiTheme="majorBidi" w:cstheme="majorBidi"/>
          <w:b/>
          <w:bCs/>
          <w:sz w:val="20"/>
          <w:szCs w:val="20"/>
          <w:highlight w:val="lightGray"/>
        </w:rPr>
        <w:t>Figure 14.</w:t>
      </w:r>
      <w:r w:rsidRPr="008C08EB">
        <w:rPr>
          <w:rFonts w:asciiTheme="majorBidi" w:hAnsiTheme="majorBidi" w:cstheme="majorBidi"/>
          <w:sz w:val="20"/>
          <w:szCs w:val="20"/>
          <w:highlight w:val="lightGray"/>
        </w:rPr>
        <w:t xml:space="preserve"> The museum visitors experimenting MuseumEye system</w:t>
      </w:r>
      <w:commentRangeStart w:id="16"/>
      <w:commentRangeEnd w:id="16"/>
      <w:r w:rsidR="00CE4C23" w:rsidRPr="008C08EB">
        <w:rPr>
          <w:rStyle w:val="CommentReference"/>
        </w:rPr>
        <w:commentReference w:id="16"/>
      </w:r>
    </w:p>
    <w:p w14:paraId="0E840D0A" w14:textId="7C358DED" w:rsidR="00B61D12" w:rsidRPr="008C08EB" w:rsidRDefault="00B61D12" w:rsidP="008A70F8">
      <w:pPr>
        <w:spacing w:before="240" w:line="276" w:lineRule="auto"/>
        <w:rPr>
          <w:rStyle w:val="Heading3Char"/>
          <w:rFonts w:asciiTheme="majorBidi" w:hAnsiTheme="majorBidi"/>
        </w:rPr>
      </w:pPr>
      <w:r w:rsidRPr="008C08EB">
        <w:rPr>
          <w:rStyle w:val="Heading3Char"/>
          <w:rFonts w:asciiTheme="majorBidi" w:hAnsiTheme="majorBidi"/>
        </w:rPr>
        <w:t>Functionality Themes:</w:t>
      </w:r>
    </w:p>
    <w:p w14:paraId="516380FD" w14:textId="4F8123F2" w:rsidR="00917EF0" w:rsidRPr="008C08EB" w:rsidRDefault="00740674" w:rsidP="008A70F8">
      <w:pPr>
        <w:spacing w:before="240" w:line="276" w:lineRule="auto"/>
        <w:rPr>
          <w:rFonts w:asciiTheme="majorBidi" w:hAnsiTheme="majorBidi" w:cstheme="majorBidi"/>
        </w:rPr>
      </w:pPr>
      <w:r w:rsidRPr="008C08EB">
        <w:rPr>
          <w:rStyle w:val="Heading3Char"/>
          <w:rFonts w:asciiTheme="majorBidi" w:hAnsiTheme="majorBidi"/>
        </w:rPr>
        <w:t>M</w:t>
      </w:r>
      <w:r w:rsidR="00917EF0" w:rsidRPr="008C08EB">
        <w:rPr>
          <w:rStyle w:val="Heading3Char"/>
          <w:rFonts w:asciiTheme="majorBidi" w:hAnsiTheme="majorBidi"/>
        </w:rPr>
        <w:t xml:space="preserve">ixed reality </w:t>
      </w:r>
      <w:r w:rsidRPr="008C08EB">
        <w:rPr>
          <w:rStyle w:val="Heading3Char"/>
          <w:rFonts w:asciiTheme="majorBidi" w:hAnsiTheme="majorBidi"/>
        </w:rPr>
        <w:t>P</w:t>
      </w:r>
      <w:r w:rsidR="00917EF0" w:rsidRPr="008C08EB">
        <w:rPr>
          <w:rStyle w:val="Heading3Char"/>
          <w:rFonts w:asciiTheme="majorBidi" w:hAnsiTheme="majorBidi"/>
        </w:rPr>
        <w:t>erception</w:t>
      </w:r>
      <w:r w:rsidR="00FE5FAD" w:rsidRPr="008C08EB">
        <w:rPr>
          <w:rStyle w:val="Heading3Char"/>
          <w:rFonts w:asciiTheme="majorBidi" w:hAnsiTheme="majorBidi"/>
        </w:rPr>
        <w:t>;</w:t>
      </w:r>
      <w:r w:rsidR="00FE5FAD" w:rsidRPr="008C08EB">
        <w:rPr>
          <w:rFonts w:asciiTheme="majorBidi" w:hAnsiTheme="majorBidi" w:cstheme="majorBidi"/>
        </w:rPr>
        <w:t xml:space="preserve"> </w:t>
      </w:r>
      <w:r w:rsidR="00321828" w:rsidRPr="008C08EB">
        <w:rPr>
          <w:rFonts w:asciiTheme="majorBidi" w:hAnsiTheme="majorBidi" w:cstheme="majorBidi"/>
        </w:rPr>
        <w:t>Sixteen</w:t>
      </w:r>
      <w:r w:rsidR="00F9584C" w:rsidRPr="008C08EB">
        <w:rPr>
          <w:rFonts w:asciiTheme="majorBidi" w:hAnsiTheme="majorBidi" w:cstheme="majorBidi"/>
        </w:rPr>
        <w:t xml:space="preserve"> of all </w:t>
      </w:r>
      <w:r w:rsidR="007C0C44" w:rsidRPr="008C08EB">
        <w:rPr>
          <w:rFonts w:asciiTheme="majorBidi" w:hAnsiTheme="majorBidi" w:cstheme="majorBidi"/>
        </w:rPr>
        <w:t>participants</w:t>
      </w:r>
      <w:r w:rsidR="00F9584C" w:rsidRPr="008C08EB">
        <w:rPr>
          <w:rFonts w:asciiTheme="majorBidi" w:hAnsiTheme="majorBidi" w:cstheme="majorBidi"/>
        </w:rPr>
        <w:t xml:space="preserve"> agreed on this feature</w:t>
      </w:r>
      <w:r w:rsidR="007C0C44" w:rsidRPr="008C08EB">
        <w:rPr>
          <w:rFonts w:asciiTheme="majorBidi" w:hAnsiTheme="majorBidi" w:cstheme="majorBidi"/>
        </w:rPr>
        <w:t>, in particular</w:t>
      </w:r>
      <w:r w:rsidR="00F9584C" w:rsidRPr="008C08EB">
        <w:rPr>
          <w:rFonts w:asciiTheme="majorBidi" w:hAnsiTheme="majorBidi" w:cstheme="majorBidi"/>
        </w:rPr>
        <w:t xml:space="preserve"> students</w:t>
      </w:r>
      <w:r w:rsidR="007C0C44" w:rsidRPr="008C08EB">
        <w:rPr>
          <w:rFonts w:asciiTheme="majorBidi" w:hAnsiTheme="majorBidi" w:cstheme="majorBidi"/>
        </w:rPr>
        <w:t xml:space="preserve"> were most </w:t>
      </w:r>
      <w:r w:rsidR="00FE5FAD" w:rsidRPr="008C08EB">
        <w:rPr>
          <w:rFonts w:asciiTheme="majorBidi" w:hAnsiTheme="majorBidi" w:cstheme="majorBidi"/>
        </w:rPr>
        <w:t xml:space="preserve">impressed </w:t>
      </w:r>
      <w:r w:rsidR="00757FF0" w:rsidRPr="008C08EB">
        <w:rPr>
          <w:rFonts w:asciiTheme="majorBidi" w:hAnsiTheme="majorBidi" w:cstheme="majorBidi"/>
        </w:rPr>
        <w:t>with</w:t>
      </w:r>
      <w:r w:rsidR="00FE5FAD" w:rsidRPr="008C08EB">
        <w:rPr>
          <w:rFonts w:asciiTheme="majorBidi" w:hAnsiTheme="majorBidi" w:cstheme="majorBidi"/>
        </w:rPr>
        <w:t xml:space="preserve"> the surroundings including the interior graphics and the ambient audios. One of the participants commented “</w:t>
      </w:r>
      <w:r w:rsidR="00FE5FAD" w:rsidRPr="008C08EB">
        <w:rPr>
          <w:rFonts w:asciiTheme="majorBidi" w:hAnsiTheme="majorBidi" w:cstheme="majorBidi"/>
          <w:i/>
          <w:iCs/>
        </w:rPr>
        <w:t>I felt that I would like to be in this world forever, I have not seen the museum room like that and I did not predict the system to portray ancient Egypt as it does</w:t>
      </w:r>
      <w:r w:rsidR="00FE5FAD" w:rsidRPr="008C08EB">
        <w:rPr>
          <w:rFonts w:asciiTheme="majorBidi" w:hAnsiTheme="majorBidi" w:cstheme="majorBidi"/>
        </w:rPr>
        <w:t>”</w:t>
      </w:r>
      <w:r w:rsidR="00006302" w:rsidRPr="008C08EB">
        <w:rPr>
          <w:rFonts w:asciiTheme="majorBidi" w:hAnsiTheme="majorBidi" w:cstheme="majorBidi"/>
        </w:rPr>
        <w:t xml:space="preserve"> said by a museum curator.</w:t>
      </w:r>
      <w:r w:rsidR="00C76169" w:rsidRPr="008C08EB">
        <w:rPr>
          <w:rFonts w:asciiTheme="majorBidi" w:hAnsiTheme="majorBidi" w:cstheme="majorBidi"/>
        </w:rPr>
        <w:t xml:space="preserve"> Another participant expressed the aspect by saying “</w:t>
      </w:r>
      <w:r w:rsidR="00C76169" w:rsidRPr="008C08EB">
        <w:rPr>
          <w:rFonts w:asciiTheme="majorBidi" w:hAnsiTheme="majorBidi" w:cstheme="majorBidi"/>
          <w:i/>
        </w:rPr>
        <w:t>I liked being surrounded by worriers as I a</w:t>
      </w:r>
      <w:r w:rsidR="00B02A5B" w:rsidRPr="008C08EB">
        <w:rPr>
          <w:rFonts w:asciiTheme="majorBidi" w:hAnsiTheme="majorBidi" w:cstheme="majorBidi"/>
          <w:i/>
        </w:rPr>
        <w:t>m at the middle of the battle, i</w:t>
      </w:r>
      <w:r w:rsidR="00C76169" w:rsidRPr="008C08EB">
        <w:rPr>
          <w:rFonts w:asciiTheme="majorBidi" w:hAnsiTheme="majorBidi" w:cstheme="majorBidi"/>
          <w:i/>
        </w:rPr>
        <w:t>t was extremely engaging especially with the music</w:t>
      </w:r>
      <w:r w:rsidR="00C76169" w:rsidRPr="008C08EB">
        <w:rPr>
          <w:rFonts w:asciiTheme="majorBidi" w:hAnsiTheme="majorBidi" w:cstheme="majorBidi"/>
        </w:rPr>
        <w:t>”. Another participant said</w:t>
      </w:r>
      <w:r w:rsidR="00757FF0" w:rsidRPr="008C08EB">
        <w:rPr>
          <w:rFonts w:asciiTheme="majorBidi" w:hAnsiTheme="majorBidi" w:cstheme="majorBidi"/>
        </w:rPr>
        <w:t>,</w:t>
      </w:r>
      <w:r w:rsidR="00C76169" w:rsidRPr="008C08EB">
        <w:rPr>
          <w:rFonts w:asciiTheme="majorBidi" w:hAnsiTheme="majorBidi" w:cstheme="majorBidi"/>
        </w:rPr>
        <w:t xml:space="preserve"> “</w:t>
      </w:r>
      <w:r w:rsidR="00C76169" w:rsidRPr="008C08EB">
        <w:rPr>
          <w:rFonts w:asciiTheme="majorBidi" w:hAnsiTheme="majorBidi" w:cstheme="majorBidi"/>
          <w:i/>
        </w:rPr>
        <w:t>However, I was seeing everyone around me, I felt the system takes me away in another world neglecting people</w:t>
      </w:r>
      <w:r w:rsidR="00C76169" w:rsidRPr="008C08EB">
        <w:rPr>
          <w:rFonts w:asciiTheme="majorBidi" w:hAnsiTheme="majorBidi" w:cstheme="majorBidi"/>
        </w:rPr>
        <w:t xml:space="preserve">”. </w:t>
      </w:r>
      <w:r w:rsidR="00843526" w:rsidRPr="008C08EB">
        <w:rPr>
          <w:rFonts w:asciiTheme="majorBidi" w:hAnsiTheme="majorBidi" w:cstheme="majorBidi"/>
          <w:highlight w:val="lightGray"/>
        </w:rPr>
        <w:t xml:space="preserve">Moreover, a participant said an interesting comment about the sense of mixed reality </w:t>
      </w:r>
      <w:r w:rsidR="00843526" w:rsidRPr="008C08EB">
        <w:rPr>
          <w:rFonts w:asciiTheme="majorBidi" w:hAnsiTheme="majorBidi" w:cstheme="majorBidi"/>
          <w:i/>
          <w:iCs/>
          <w:highlight w:val="lightGray"/>
        </w:rPr>
        <w:t>“The most amazing part is being isolated from our world but also still engaged with it, it is a bit of both”.</w:t>
      </w:r>
      <w:r w:rsidR="00843526" w:rsidRPr="008C08EB">
        <w:rPr>
          <w:rFonts w:asciiTheme="majorBidi" w:hAnsiTheme="majorBidi" w:cstheme="majorBidi"/>
          <w:highlight w:val="lightGray"/>
        </w:rPr>
        <w:t xml:space="preserve"> However, a participant criticised the integration of the two worlds by saying </w:t>
      </w:r>
      <w:r w:rsidR="00843526" w:rsidRPr="008C08EB">
        <w:rPr>
          <w:rFonts w:asciiTheme="majorBidi" w:hAnsiTheme="majorBidi" w:cstheme="majorBidi"/>
          <w:i/>
          <w:iCs/>
          <w:highlight w:val="lightGray"/>
        </w:rPr>
        <w:t xml:space="preserve">“It seemed to be mixed worlds, however the billers were not exactly aligned with the walls and floor and the lighting </w:t>
      </w:r>
      <w:r w:rsidR="00EB0B1F" w:rsidRPr="008C08EB">
        <w:rPr>
          <w:rFonts w:asciiTheme="majorBidi" w:hAnsiTheme="majorBidi" w:cstheme="majorBidi"/>
          <w:i/>
          <w:iCs/>
          <w:highlight w:val="lightGray"/>
        </w:rPr>
        <w:t xml:space="preserve">directions </w:t>
      </w:r>
      <w:r w:rsidR="00843526" w:rsidRPr="008C08EB">
        <w:rPr>
          <w:rFonts w:asciiTheme="majorBidi" w:hAnsiTheme="majorBidi" w:cstheme="majorBidi"/>
          <w:i/>
          <w:iCs/>
          <w:highlight w:val="lightGray"/>
        </w:rPr>
        <w:t xml:space="preserve">make it </w:t>
      </w:r>
      <w:r w:rsidR="00EB0B1F" w:rsidRPr="008C08EB">
        <w:rPr>
          <w:rFonts w:asciiTheme="majorBidi" w:hAnsiTheme="majorBidi" w:cstheme="majorBidi"/>
          <w:i/>
          <w:iCs/>
          <w:highlight w:val="lightGray"/>
        </w:rPr>
        <w:t>a bit</w:t>
      </w:r>
      <w:r w:rsidR="00843526" w:rsidRPr="008C08EB">
        <w:rPr>
          <w:rFonts w:asciiTheme="majorBidi" w:hAnsiTheme="majorBidi" w:cstheme="majorBidi"/>
          <w:i/>
          <w:iCs/>
          <w:highlight w:val="lightGray"/>
        </w:rPr>
        <w:t xml:space="preserve"> </w:t>
      </w:r>
      <w:r w:rsidR="00EB0B1F" w:rsidRPr="008C08EB">
        <w:rPr>
          <w:rFonts w:asciiTheme="majorBidi" w:hAnsiTheme="majorBidi" w:cstheme="majorBidi"/>
          <w:i/>
          <w:iCs/>
          <w:highlight w:val="lightGray"/>
        </w:rPr>
        <w:t>odd”</w:t>
      </w:r>
      <w:r w:rsidR="00EB0B1F" w:rsidRPr="008C08EB">
        <w:rPr>
          <w:rFonts w:asciiTheme="majorBidi" w:hAnsiTheme="majorBidi" w:cstheme="majorBidi"/>
          <w:highlight w:val="lightGray"/>
        </w:rPr>
        <w:t>.</w:t>
      </w:r>
      <w:r w:rsidR="00843526" w:rsidRPr="008C08EB">
        <w:rPr>
          <w:rFonts w:asciiTheme="majorBidi" w:hAnsiTheme="majorBidi" w:cstheme="majorBidi"/>
        </w:rPr>
        <w:t xml:space="preserve"> </w:t>
      </w:r>
    </w:p>
    <w:p w14:paraId="30CBFFCB" w14:textId="2A93A8DE" w:rsidR="00FE5FAD" w:rsidRPr="008C08EB" w:rsidRDefault="00FE5FAD" w:rsidP="00DC512E">
      <w:pPr>
        <w:spacing w:before="120" w:line="276" w:lineRule="auto"/>
        <w:rPr>
          <w:rFonts w:asciiTheme="majorBidi" w:hAnsiTheme="majorBidi" w:cstheme="majorBidi"/>
          <w:i/>
          <w:iCs/>
        </w:rPr>
      </w:pPr>
      <w:r w:rsidRPr="008C08EB">
        <w:rPr>
          <w:rStyle w:val="Heading3Char"/>
          <w:rFonts w:asciiTheme="majorBidi" w:hAnsiTheme="majorBidi"/>
        </w:rPr>
        <w:t>Tour</w:t>
      </w:r>
      <w:r w:rsidR="00E552B9" w:rsidRPr="008C08EB">
        <w:rPr>
          <w:rStyle w:val="Heading3Char"/>
          <w:rFonts w:asciiTheme="majorBidi" w:hAnsiTheme="majorBidi"/>
        </w:rPr>
        <w:t xml:space="preserve"> </w:t>
      </w:r>
      <w:r w:rsidRPr="008C08EB">
        <w:rPr>
          <w:rStyle w:val="Heading3Char"/>
          <w:rFonts w:asciiTheme="majorBidi" w:hAnsiTheme="majorBidi"/>
        </w:rPr>
        <w:t>Navigation:</w:t>
      </w:r>
      <w:r w:rsidR="007C0C44" w:rsidRPr="008C08EB">
        <w:rPr>
          <w:rFonts w:asciiTheme="majorBidi" w:hAnsiTheme="majorBidi" w:cstheme="majorBidi"/>
        </w:rPr>
        <w:t xml:space="preserve"> A</w:t>
      </w:r>
      <w:r w:rsidRPr="008C08EB">
        <w:rPr>
          <w:rFonts w:asciiTheme="majorBidi" w:hAnsiTheme="majorBidi" w:cstheme="majorBidi"/>
        </w:rPr>
        <w:t xml:space="preserve">fter minimal instruction, </w:t>
      </w:r>
      <w:r w:rsidR="00321828" w:rsidRPr="008C08EB">
        <w:rPr>
          <w:rFonts w:asciiTheme="majorBidi" w:hAnsiTheme="majorBidi" w:cstheme="majorBidi"/>
        </w:rPr>
        <w:t>twelve</w:t>
      </w:r>
      <w:r w:rsidR="007C0C44" w:rsidRPr="008C08EB">
        <w:rPr>
          <w:rFonts w:asciiTheme="majorBidi" w:hAnsiTheme="majorBidi" w:cstheme="majorBidi"/>
        </w:rPr>
        <w:t xml:space="preserve"> </w:t>
      </w:r>
      <w:r w:rsidR="001A7500" w:rsidRPr="008C08EB">
        <w:rPr>
          <w:rFonts w:asciiTheme="majorBidi" w:hAnsiTheme="majorBidi" w:cstheme="majorBidi"/>
        </w:rPr>
        <w:t xml:space="preserve">participants claimed </w:t>
      </w:r>
      <w:r w:rsidR="007C0C44" w:rsidRPr="008C08EB">
        <w:rPr>
          <w:rFonts w:asciiTheme="majorBidi" w:hAnsiTheme="majorBidi" w:cstheme="majorBidi"/>
        </w:rPr>
        <w:t>to manage the</w:t>
      </w:r>
      <w:r w:rsidRPr="008C08EB">
        <w:rPr>
          <w:rFonts w:asciiTheme="majorBidi" w:hAnsiTheme="majorBidi" w:cstheme="majorBidi"/>
        </w:rPr>
        <w:t xml:space="preserve"> </w:t>
      </w:r>
      <w:r w:rsidR="007C0C44" w:rsidRPr="008C08EB">
        <w:rPr>
          <w:rFonts w:asciiTheme="majorBidi" w:hAnsiTheme="majorBidi" w:cstheme="majorBidi"/>
        </w:rPr>
        <w:t>navigation controls</w:t>
      </w:r>
      <w:r w:rsidR="00EE36AA" w:rsidRPr="008C08EB">
        <w:rPr>
          <w:rFonts w:asciiTheme="majorBidi" w:hAnsiTheme="majorBidi" w:cstheme="majorBidi"/>
        </w:rPr>
        <w:t xml:space="preserve"> between scen</w:t>
      </w:r>
      <w:r w:rsidR="007C0C44" w:rsidRPr="008C08EB">
        <w:rPr>
          <w:rFonts w:asciiTheme="majorBidi" w:hAnsiTheme="majorBidi" w:cstheme="majorBidi"/>
        </w:rPr>
        <w:t>es and activate user options</w:t>
      </w:r>
      <w:r w:rsidR="00EE36AA" w:rsidRPr="008C08EB">
        <w:rPr>
          <w:rFonts w:asciiTheme="majorBidi" w:hAnsiTheme="majorBidi" w:cstheme="majorBidi"/>
        </w:rPr>
        <w:t xml:space="preserve">. </w:t>
      </w:r>
      <w:r w:rsidR="00757FF0" w:rsidRPr="008C08EB">
        <w:rPr>
          <w:rFonts w:asciiTheme="majorBidi" w:hAnsiTheme="majorBidi" w:cstheme="majorBidi"/>
        </w:rPr>
        <w:t>Although</w:t>
      </w:r>
      <w:r w:rsidR="00DD76C1" w:rsidRPr="008C08EB">
        <w:rPr>
          <w:rFonts w:asciiTheme="majorBidi" w:hAnsiTheme="majorBidi" w:cstheme="majorBidi"/>
        </w:rPr>
        <w:t xml:space="preserve"> t</w:t>
      </w:r>
      <w:r w:rsidR="007C0C44" w:rsidRPr="008C08EB">
        <w:rPr>
          <w:rFonts w:asciiTheme="majorBidi" w:hAnsiTheme="majorBidi" w:cstheme="majorBidi"/>
        </w:rPr>
        <w:t>he system requires some prior</w:t>
      </w:r>
      <w:r w:rsidR="00DD76C1" w:rsidRPr="008C08EB">
        <w:rPr>
          <w:rFonts w:asciiTheme="majorBidi" w:hAnsiTheme="majorBidi" w:cstheme="majorBidi"/>
        </w:rPr>
        <w:t xml:space="preserve"> ex</w:t>
      </w:r>
      <w:r w:rsidR="007C0C44" w:rsidRPr="008C08EB">
        <w:rPr>
          <w:rFonts w:asciiTheme="majorBidi" w:hAnsiTheme="majorBidi" w:cstheme="majorBidi"/>
        </w:rPr>
        <w:t>perience and older participant stipulated</w:t>
      </w:r>
      <w:r w:rsidR="00757FF0" w:rsidRPr="008C08EB">
        <w:rPr>
          <w:rFonts w:asciiTheme="majorBidi" w:hAnsiTheme="majorBidi" w:cstheme="majorBidi"/>
        </w:rPr>
        <w:t>:</w:t>
      </w:r>
      <w:r w:rsidR="00EE36AA" w:rsidRPr="008C08EB">
        <w:rPr>
          <w:rFonts w:asciiTheme="majorBidi" w:hAnsiTheme="majorBidi" w:cstheme="majorBidi"/>
        </w:rPr>
        <w:t xml:space="preserve"> “</w:t>
      </w:r>
      <w:r w:rsidR="007C0C44" w:rsidRPr="008C08EB">
        <w:rPr>
          <w:rFonts w:asciiTheme="majorBidi" w:hAnsiTheme="majorBidi" w:cstheme="majorBidi"/>
          <w:i/>
          <w:iCs/>
        </w:rPr>
        <w:t>I go</w:t>
      </w:r>
      <w:r w:rsidR="00EE36AA" w:rsidRPr="008C08EB">
        <w:rPr>
          <w:rFonts w:asciiTheme="majorBidi" w:hAnsiTheme="majorBidi" w:cstheme="majorBidi"/>
          <w:i/>
          <w:iCs/>
        </w:rPr>
        <w:t>t use</w:t>
      </w:r>
      <w:r w:rsidR="00757FF0" w:rsidRPr="008C08EB">
        <w:rPr>
          <w:rFonts w:asciiTheme="majorBidi" w:hAnsiTheme="majorBidi" w:cstheme="majorBidi"/>
          <w:i/>
          <w:iCs/>
        </w:rPr>
        <w:t>d</w:t>
      </w:r>
      <w:r w:rsidR="00EE36AA" w:rsidRPr="008C08EB">
        <w:rPr>
          <w:rFonts w:asciiTheme="majorBidi" w:hAnsiTheme="majorBidi" w:cstheme="majorBidi"/>
          <w:i/>
          <w:iCs/>
        </w:rPr>
        <w:t xml:space="preserve"> of it very fast</w:t>
      </w:r>
      <w:r w:rsidR="00757FF0" w:rsidRPr="008C08EB">
        <w:rPr>
          <w:rFonts w:asciiTheme="majorBidi" w:hAnsiTheme="majorBidi" w:cstheme="majorBidi"/>
          <w:i/>
          <w:iCs/>
        </w:rPr>
        <w:t>,</w:t>
      </w:r>
      <w:r w:rsidR="00EE36AA" w:rsidRPr="008C08EB">
        <w:rPr>
          <w:rFonts w:asciiTheme="majorBidi" w:hAnsiTheme="majorBidi" w:cstheme="majorBidi"/>
          <w:i/>
          <w:iCs/>
        </w:rPr>
        <w:t xml:space="preserve"> and I did not need </w:t>
      </w:r>
      <w:r w:rsidR="00927AD9" w:rsidRPr="008C08EB">
        <w:rPr>
          <w:rFonts w:asciiTheme="majorBidi" w:hAnsiTheme="majorBidi" w:cstheme="majorBidi"/>
          <w:i/>
          <w:iCs/>
        </w:rPr>
        <w:t xml:space="preserve">any </w:t>
      </w:r>
      <w:r w:rsidR="00EE36AA" w:rsidRPr="008C08EB">
        <w:rPr>
          <w:rFonts w:asciiTheme="majorBidi" w:hAnsiTheme="majorBidi" w:cstheme="majorBidi"/>
          <w:i/>
          <w:iCs/>
        </w:rPr>
        <w:t>more instr</w:t>
      </w:r>
      <w:r w:rsidR="00927AD9" w:rsidRPr="008C08EB">
        <w:rPr>
          <w:rFonts w:asciiTheme="majorBidi" w:hAnsiTheme="majorBidi" w:cstheme="majorBidi"/>
          <w:i/>
          <w:iCs/>
        </w:rPr>
        <w:t>uctions from the assistant</w:t>
      </w:r>
      <w:r w:rsidR="00EE36AA" w:rsidRPr="008C08EB">
        <w:rPr>
          <w:rFonts w:asciiTheme="majorBidi" w:hAnsiTheme="majorBidi" w:cstheme="majorBidi"/>
        </w:rPr>
        <w:t xml:space="preserve">”. </w:t>
      </w:r>
      <w:r w:rsidR="000F1B30" w:rsidRPr="008C08EB">
        <w:rPr>
          <w:rFonts w:asciiTheme="majorBidi" w:hAnsiTheme="majorBidi" w:cstheme="majorBidi"/>
          <w:highlight w:val="lightGray"/>
        </w:rPr>
        <w:t xml:space="preserve">Moreover, another participant commented </w:t>
      </w:r>
      <w:r w:rsidR="000F1B30" w:rsidRPr="008C08EB">
        <w:rPr>
          <w:rFonts w:asciiTheme="majorBidi" w:hAnsiTheme="majorBidi" w:cstheme="majorBidi"/>
          <w:i/>
          <w:iCs/>
          <w:highlight w:val="lightGray"/>
        </w:rPr>
        <w:t>“It was very simple and I managed to navigate the room with the system in an attractive way and I was enjoying the guidance”</w:t>
      </w:r>
      <w:r w:rsidR="000F1B30" w:rsidRPr="008C08EB">
        <w:rPr>
          <w:rFonts w:asciiTheme="majorBidi" w:hAnsiTheme="majorBidi" w:cstheme="majorBidi"/>
          <w:i/>
          <w:iCs/>
          <w:highlight w:val="lightGray"/>
        </w:rPr>
        <w:t>.</w:t>
      </w:r>
      <w:r w:rsidR="00DC512E" w:rsidRPr="008C08EB">
        <w:rPr>
          <w:rFonts w:asciiTheme="majorBidi" w:hAnsiTheme="majorBidi" w:cstheme="majorBidi"/>
          <w:i/>
          <w:iCs/>
        </w:rPr>
        <w:t xml:space="preserve"> </w:t>
      </w:r>
      <w:r w:rsidR="00DD76C1" w:rsidRPr="008C08EB">
        <w:rPr>
          <w:rFonts w:asciiTheme="majorBidi" w:hAnsiTheme="majorBidi" w:cstheme="majorBidi"/>
        </w:rPr>
        <w:t xml:space="preserve">However, some of </w:t>
      </w:r>
      <w:r w:rsidR="00757FF0" w:rsidRPr="008C08EB">
        <w:rPr>
          <w:rFonts w:asciiTheme="majorBidi" w:hAnsiTheme="majorBidi" w:cstheme="majorBidi"/>
        </w:rPr>
        <w:t xml:space="preserve">the </w:t>
      </w:r>
      <w:r w:rsidR="00DD76C1" w:rsidRPr="008C08EB">
        <w:rPr>
          <w:rFonts w:asciiTheme="majorBidi" w:hAnsiTheme="majorBidi" w:cstheme="majorBidi"/>
        </w:rPr>
        <w:t>visitors did not interact</w:t>
      </w:r>
      <w:r w:rsidR="006E48F3" w:rsidRPr="008C08EB">
        <w:rPr>
          <w:rFonts w:asciiTheme="majorBidi" w:hAnsiTheme="majorBidi" w:cstheme="majorBidi"/>
        </w:rPr>
        <w:t xml:space="preserve"> with</w:t>
      </w:r>
      <w:r w:rsidR="00DD76C1" w:rsidRPr="008C08EB">
        <w:rPr>
          <w:rFonts w:asciiTheme="majorBidi" w:hAnsiTheme="majorBidi" w:cstheme="majorBidi"/>
        </w:rPr>
        <w:t xml:space="preserve"> the scene </w:t>
      </w:r>
      <w:r w:rsidR="00927AD9" w:rsidRPr="008C08EB">
        <w:rPr>
          <w:rFonts w:asciiTheme="majorBidi" w:hAnsiTheme="majorBidi" w:cstheme="majorBidi"/>
        </w:rPr>
        <w:t>portals correctly and activated them in error due to</w:t>
      </w:r>
      <w:r w:rsidR="00C212AA" w:rsidRPr="008C08EB">
        <w:rPr>
          <w:rFonts w:asciiTheme="majorBidi" w:hAnsiTheme="majorBidi" w:cstheme="majorBidi"/>
        </w:rPr>
        <w:t xml:space="preserve"> user</w:t>
      </w:r>
      <w:r w:rsidR="00927AD9" w:rsidRPr="008C08EB">
        <w:rPr>
          <w:rFonts w:asciiTheme="majorBidi" w:hAnsiTheme="majorBidi" w:cstheme="majorBidi"/>
        </w:rPr>
        <w:t xml:space="preserve"> inexperience. </w:t>
      </w:r>
      <w:r w:rsidR="00DC512E" w:rsidRPr="008C08EB">
        <w:rPr>
          <w:rFonts w:asciiTheme="majorBidi" w:hAnsiTheme="majorBidi" w:cstheme="majorBidi"/>
          <w:highlight w:val="lightGray"/>
        </w:rPr>
        <w:t xml:space="preserve">Another visitor criticised the limitation of the number of the explored antiques by saying </w:t>
      </w:r>
      <w:r w:rsidR="00DC512E" w:rsidRPr="008C08EB">
        <w:rPr>
          <w:rFonts w:asciiTheme="majorBidi" w:hAnsiTheme="majorBidi" w:cstheme="majorBidi"/>
          <w:i/>
          <w:iCs/>
          <w:highlight w:val="lightGray"/>
        </w:rPr>
        <w:t>“The number of the exploration points is very low, I need to see more and navigate along the room to have more diversity”.</w:t>
      </w:r>
      <w:r w:rsidR="00DC512E" w:rsidRPr="008C08EB">
        <w:rPr>
          <w:rFonts w:asciiTheme="majorBidi" w:hAnsiTheme="majorBidi" w:cstheme="majorBidi"/>
        </w:rPr>
        <w:t xml:space="preserve"> </w:t>
      </w:r>
      <w:r w:rsidR="00927AD9" w:rsidRPr="008C08EB">
        <w:rPr>
          <w:rFonts w:asciiTheme="majorBidi" w:hAnsiTheme="majorBidi" w:cstheme="majorBidi"/>
        </w:rPr>
        <w:t xml:space="preserve"> </w:t>
      </w:r>
    </w:p>
    <w:p w14:paraId="63D8C013" w14:textId="22E9CB09" w:rsidR="00DD76C1" w:rsidRPr="008C08EB" w:rsidRDefault="00C212AA" w:rsidP="00DC512E">
      <w:pPr>
        <w:spacing w:before="120" w:line="276" w:lineRule="auto"/>
        <w:rPr>
          <w:rFonts w:asciiTheme="majorBidi" w:hAnsiTheme="majorBidi" w:cstheme="majorBidi"/>
          <w:i/>
          <w:szCs w:val="36"/>
        </w:rPr>
      </w:pPr>
      <w:r w:rsidRPr="008C08EB">
        <w:rPr>
          <w:rStyle w:val="Heading3Char"/>
          <w:rFonts w:asciiTheme="majorBidi" w:hAnsiTheme="majorBidi"/>
        </w:rPr>
        <w:t>User Interaction</w:t>
      </w:r>
      <w:r w:rsidR="00DD76C1" w:rsidRPr="008C08EB">
        <w:rPr>
          <w:rStyle w:val="Heading3Char"/>
          <w:rFonts w:asciiTheme="majorBidi" w:hAnsiTheme="majorBidi"/>
        </w:rPr>
        <w:t>:</w:t>
      </w:r>
      <w:r w:rsidR="004F1685" w:rsidRPr="008C08EB">
        <w:rPr>
          <w:rFonts w:asciiTheme="majorBidi" w:hAnsiTheme="majorBidi" w:cstheme="majorBidi"/>
        </w:rPr>
        <w:t xml:space="preserve"> system interactions require </w:t>
      </w:r>
      <w:r w:rsidRPr="008C08EB">
        <w:rPr>
          <w:rFonts w:asciiTheme="majorBidi" w:hAnsiTheme="majorBidi" w:cstheme="majorBidi"/>
        </w:rPr>
        <w:t>knowledge of performing air tap hand gestures</w:t>
      </w:r>
      <w:r w:rsidR="004F1685" w:rsidRPr="008C08EB">
        <w:rPr>
          <w:rFonts w:asciiTheme="majorBidi" w:hAnsiTheme="majorBidi" w:cstheme="majorBidi"/>
        </w:rPr>
        <w:t xml:space="preserve">. Visitors performed interactions </w:t>
      </w:r>
      <w:r w:rsidRPr="008C08EB">
        <w:rPr>
          <w:rFonts w:asciiTheme="majorBidi" w:hAnsiTheme="majorBidi" w:cstheme="majorBidi"/>
        </w:rPr>
        <w:t xml:space="preserve">efficiently </w:t>
      </w:r>
      <w:r w:rsidR="004F1685" w:rsidRPr="008C08EB">
        <w:rPr>
          <w:rFonts w:asciiTheme="majorBidi" w:hAnsiTheme="majorBidi" w:cstheme="majorBidi"/>
        </w:rPr>
        <w:t xml:space="preserve">after </w:t>
      </w:r>
      <w:r w:rsidRPr="008C08EB">
        <w:rPr>
          <w:rFonts w:asciiTheme="majorBidi" w:hAnsiTheme="majorBidi" w:cstheme="majorBidi"/>
        </w:rPr>
        <w:t>a practical demonstration</w:t>
      </w:r>
      <w:r w:rsidR="004F1685" w:rsidRPr="008C08EB">
        <w:rPr>
          <w:rFonts w:asciiTheme="majorBidi" w:hAnsiTheme="majorBidi" w:cstheme="majorBidi"/>
        </w:rPr>
        <w:t xml:space="preserve">. </w:t>
      </w:r>
      <w:r w:rsidR="00321828" w:rsidRPr="008C08EB">
        <w:rPr>
          <w:rFonts w:asciiTheme="majorBidi" w:hAnsiTheme="majorBidi" w:cstheme="majorBidi"/>
        </w:rPr>
        <w:t>18 participants expressed on this point as o</w:t>
      </w:r>
      <w:r w:rsidR="004F1685" w:rsidRPr="008C08EB">
        <w:rPr>
          <w:rFonts w:asciiTheme="majorBidi" w:hAnsiTheme="majorBidi" w:cstheme="majorBidi"/>
        </w:rPr>
        <w:t xml:space="preserve">ne </w:t>
      </w:r>
      <w:r w:rsidRPr="008C08EB">
        <w:rPr>
          <w:rFonts w:asciiTheme="majorBidi" w:hAnsiTheme="majorBidi" w:cstheme="majorBidi"/>
        </w:rPr>
        <w:t>participant</w:t>
      </w:r>
      <w:r w:rsidR="004F1685" w:rsidRPr="008C08EB">
        <w:rPr>
          <w:rFonts w:asciiTheme="majorBidi" w:hAnsiTheme="majorBidi" w:cstheme="majorBidi"/>
        </w:rPr>
        <w:t xml:space="preserve"> said</w:t>
      </w:r>
      <w:r w:rsidR="00757FF0" w:rsidRPr="008C08EB">
        <w:rPr>
          <w:rFonts w:asciiTheme="majorBidi" w:hAnsiTheme="majorBidi" w:cstheme="majorBidi"/>
        </w:rPr>
        <w:t>,</w:t>
      </w:r>
      <w:r w:rsidR="00623E34" w:rsidRPr="008C08EB">
        <w:rPr>
          <w:rFonts w:asciiTheme="majorBidi" w:hAnsiTheme="majorBidi" w:cstheme="majorBidi"/>
        </w:rPr>
        <w:t xml:space="preserve"> “</w:t>
      </w:r>
      <w:r w:rsidR="004F1685" w:rsidRPr="008C08EB">
        <w:rPr>
          <w:rFonts w:asciiTheme="majorBidi" w:hAnsiTheme="majorBidi" w:cstheme="majorBidi"/>
          <w:i/>
          <w:iCs/>
        </w:rPr>
        <w:t>I won the game of knowledge scale on the first try</w:t>
      </w:r>
      <w:r w:rsidR="00623E34" w:rsidRPr="008C08EB">
        <w:rPr>
          <w:rFonts w:asciiTheme="majorBidi" w:hAnsiTheme="majorBidi" w:cstheme="majorBidi"/>
          <w:i/>
          <w:iCs/>
        </w:rPr>
        <w:t xml:space="preserve"> it took from me </w:t>
      </w:r>
      <w:r w:rsidR="00757FF0" w:rsidRPr="008C08EB">
        <w:rPr>
          <w:rFonts w:asciiTheme="majorBidi" w:hAnsiTheme="majorBidi" w:cstheme="majorBidi"/>
          <w:i/>
          <w:iCs/>
        </w:rPr>
        <w:t xml:space="preserve">a </w:t>
      </w:r>
      <w:r w:rsidR="00623E34" w:rsidRPr="008C08EB">
        <w:rPr>
          <w:rFonts w:asciiTheme="majorBidi" w:hAnsiTheme="majorBidi" w:cstheme="majorBidi"/>
          <w:i/>
          <w:iCs/>
        </w:rPr>
        <w:t>few seconds then I got how to spin the statue</w:t>
      </w:r>
      <w:r w:rsidR="00623E34" w:rsidRPr="008C08EB">
        <w:rPr>
          <w:rFonts w:asciiTheme="majorBidi" w:hAnsiTheme="majorBidi" w:cstheme="majorBidi"/>
        </w:rPr>
        <w:t>”.</w:t>
      </w:r>
      <w:r w:rsidRPr="008C08EB">
        <w:rPr>
          <w:rFonts w:asciiTheme="majorBidi" w:hAnsiTheme="majorBidi" w:cstheme="majorBidi"/>
        </w:rPr>
        <w:t xml:space="preserve"> </w:t>
      </w:r>
      <w:r w:rsidR="00DC512E" w:rsidRPr="008C08EB">
        <w:rPr>
          <w:rFonts w:asciiTheme="majorBidi" w:hAnsiTheme="majorBidi" w:cstheme="majorBidi"/>
          <w:highlight w:val="lightGray"/>
        </w:rPr>
        <w:t xml:space="preserve">Also, another participant said </w:t>
      </w:r>
      <w:r w:rsidR="00DC512E" w:rsidRPr="008C08EB">
        <w:rPr>
          <w:rFonts w:asciiTheme="majorBidi" w:hAnsiTheme="majorBidi" w:cstheme="majorBidi"/>
          <w:i/>
          <w:szCs w:val="36"/>
          <w:highlight w:val="lightGray"/>
        </w:rPr>
        <w:t>“The navigation of the statues makes me feel that I was engaged more”</w:t>
      </w:r>
      <w:r w:rsidR="00DC512E" w:rsidRPr="008C08EB">
        <w:rPr>
          <w:rFonts w:asciiTheme="majorBidi" w:hAnsiTheme="majorBidi" w:cstheme="majorBidi"/>
          <w:i/>
          <w:szCs w:val="36"/>
          <w:highlight w:val="lightGray"/>
        </w:rPr>
        <w:t>.</w:t>
      </w:r>
      <w:r w:rsidR="00DC512E" w:rsidRPr="008C08EB">
        <w:rPr>
          <w:rFonts w:asciiTheme="majorBidi" w:hAnsiTheme="majorBidi" w:cstheme="majorBidi"/>
          <w:i/>
          <w:szCs w:val="36"/>
        </w:rPr>
        <w:t xml:space="preserve"> </w:t>
      </w:r>
      <w:r w:rsidR="00623E34" w:rsidRPr="008C08EB">
        <w:rPr>
          <w:rFonts w:asciiTheme="majorBidi" w:hAnsiTheme="majorBidi" w:cstheme="majorBidi"/>
        </w:rPr>
        <w:t xml:space="preserve">Hand gestures </w:t>
      </w:r>
      <w:r w:rsidR="00623E34" w:rsidRPr="008C08EB">
        <w:rPr>
          <w:rFonts w:asciiTheme="majorBidi" w:hAnsiTheme="majorBidi" w:cstheme="majorBidi"/>
        </w:rPr>
        <w:lastRenderedPageBreak/>
        <w:t xml:space="preserve">are </w:t>
      </w:r>
      <w:r w:rsidRPr="008C08EB">
        <w:rPr>
          <w:rFonts w:asciiTheme="majorBidi" w:hAnsiTheme="majorBidi" w:cstheme="majorBidi"/>
        </w:rPr>
        <w:t xml:space="preserve">a </w:t>
      </w:r>
      <w:r w:rsidR="00623E34" w:rsidRPr="008C08EB">
        <w:rPr>
          <w:rFonts w:asciiTheme="majorBidi" w:hAnsiTheme="majorBidi" w:cstheme="majorBidi"/>
        </w:rPr>
        <w:t>new</w:t>
      </w:r>
      <w:r w:rsidRPr="008C08EB">
        <w:rPr>
          <w:rFonts w:asciiTheme="majorBidi" w:hAnsiTheme="majorBidi" w:cstheme="majorBidi"/>
        </w:rPr>
        <w:t xml:space="preserve"> movement</w:t>
      </w:r>
      <w:r w:rsidR="00623E34" w:rsidRPr="008C08EB">
        <w:rPr>
          <w:rFonts w:asciiTheme="majorBidi" w:hAnsiTheme="majorBidi" w:cstheme="majorBidi"/>
        </w:rPr>
        <w:t xml:space="preserve"> to </w:t>
      </w:r>
      <w:r w:rsidRPr="008C08EB">
        <w:rPr>
          <w:rFonts w:asciiTheme="majorBidi" w:hAnsiTheme="majorBidi" w:cstheme="majorBidi"/>
        </w:rPr>
        <w:t>the majority of museum visitors, and some</w:t>
      </w:r>
      <w:r w:rsidR="00623E34" w:rsidRPr="008C08EB">
        <w:rPr>
          <w:rFonts w:asciiTheme="majorBidi" w:hAnsiTheme="majorBidi" w:cstheme="majorBidi"/>
        </w:rPr>
        <w:t xml:space="preserve"> asked for assistance during the tour.</w:t>
      </w:r>
      <w:r w:rsidR="00934C3E" w:rsidRPr="008C08EB">
        <w:rPr>
          <w:rFonts w:asciiTheme="majorBidi" w:hAnsiTheme="majorBidi" w:cstheme="majorBidi"/>
        </w:rPr>
        <w:t xml:space="preserve"> A student said</w:t>
      </w:r>
      <w:r w:rsidR="00757FF0" w:rsidRPr="008C08EB">
        <w:rPr>
          <w:rFonts w:asciiTheme="majorBidi" w:hAnsiTheme="majorBidi" w:cstheme="majorBidi"/>
        </w:rPr>
        <w:t>,</w:t>
      </w:r>
      <w:r w:rsidR="00934C3E" w:rsidRPr="008C08EB">
        <w:rPr>
          <w:rFonts w:asciiTheme="majorBidi" w:hAnsiTheme="majorBidi" w:cstheme="majorBidi"/>
        </w:rPr>
        <w:t xml:space="preserve"> </w:t>
      </w:r>
      <w:r w:rsidR="00934C3E" w:rsidRPr="008C08EB">
        <w:rPr>
          <w:rFonts w:asciiTheme="majorBidi" w:hAnsiTheme="majorBidi" w:cstheme="majorBidi"/>
          <w:i/>
          <w:iCs/>
        </w:rPr>
        <w:t>“I could not read the secret hints in the game, it was going so fast</w:t>
      </w:r>
      <w:r w:rsidR="00757FF0" w:rsidRPr="008C08EB">
        <w:rPr>
          <w:rFonts w:asciiTheme="majorBidi" w:hAnsiTheme="majorBidi" w:cstheme="majorBidi"/>
          <w:i/>
          <w:iCs/>
        </w:rPr>
        <w:t>,</w:t>
      </w:r>
      <w:r w:rsidR="00934C3E" w:rsidRPr="008C08EB">
        <w:rPr>
          <w:rFonts w:asciiTheme="majorBidi" w:hAnsiTheme="majorBidi" w:cstheme="majorBidi"/>
          <w:i/>
          <w:iCs/>
        </w:rPr>
        <w:t xml:space="preserve"> and it should last for seconds so I can read it”</w:t>
      </w:r>
      <w:r w:rsidR="00934C3E" w:rsidRPr="008C08EB">
        <w:rPr>
          <w:rFonts w:asciiTheme="majorBidi" w:hAnsiTheme="majorBidi" w:cstheme="majorBidi"/>
        </w:rPr>
        <w:t>.</w:t>
      </w:r>
      <w:r w:rsidR="005D1C06" w:rsidRPr="008C08EB">
        <w:rPr>
          <w:rFonts w:asciiTheme="majorBidi" w:hAnsiTheme="majorBidi" w:cstheme="majorBidi"/>
        </w:rPr>
        <w:t xml:space="preserve"> Another participant said</w:t>
      </w:r>
      <w:r w:rsidR="00757FF0" w:rsidRPr="008C08EB">
        <w:rPr>
          <w:rFonts w:asciiTheme="majorBidi" w:hAnsiTheme="majorBidi" w:cstheme="majorBidi"/>
        </w:rPr>
        <w:t>,</w:t>
      </w:r>
      <w:r w:rsidR="005D1C06" w:rsidRPr="008C08EB">
        <w:rPr>
          <w:rFonts w:asciiTheme="majorBidi" w:hAnsiTheme="majorBidi" w:cstheme="majorBidi"/>
        </w:rPr>
        <w:t xml:space="preserve"> “</w:t>
      </w:r>
      <w:r w:rsidR="005D1C06" w:rsidRPr="008C08EB">
        <w:rPr>
          <w:rFonts w:asciiTheme="majorBidi" w:hAnsiTheme="majorBidi" w:cstheme="majorBidi"/>
          <w:i/>
          <w:iCs/>
        </w:rPr>
        <w:t xml:space="preserve">Swiping and clicking </w:t>
      </w:r>
      <w:r w:rsidR="00757FF0" w:rsidRPr="008C08EB">
        <w:rPr>
          <w:rFonts w:asciiTheme="majorBidi" w:hAnsiTheme="majorBidi" w:cstheme="majorBidi"/>
          <w:i/>
          <w:iCs/>
        </w:rPr>
        <w:t>are</w:t>
      </w:r>
      <w:r w:rsidR="005D1C06" w:rsidRPr="008C08EB">
        <w:rPr>
          <w:rFonts w:asciiTheme="majorBidi" w:hAnsiTheme="majorBidi" w:cstheme="majorBidi"/>
          <w:i/>
          <w:iCs/>
        </w:rPr>
        <w:t xml:space="preserve"> somehow cumbersome and need more instructions”</w:t>
      </w:r>
      <w:r w:rsidR="005D1C06" w:rsidRPr="008C08EB">
        <w:rPr>
          <w:rFonts w:asciiTheme="majorBidi" w:hAnsiTheme="majorBidi" w:cstheme="majorBidi"/>
        </w:rPr>
        <w:t>.</w:t>
      </w:r>
      <w:r w:rsidR="00146957" w:rsidRPr="008C08EB">
        <w:rPr>
          <w:rFonts w:asciiTheme="majorBidi" w:hAnsiTheme="majorBidi" w:cstheme="majorBidi"/>
        </w:rPr>
        <w:t xml:space="preserve"> </w:t>
      </w:r>
      <w:r w:rsidR="00146957" w:rsidRPr="008C08EB">
        <w:rPr>
          <w:rFonts w:asciiTheme="majorBidi" w:hAnsiTheme="majorBidi" w:cstheme="majorBidi"/>
          <w:highlight w:val="lightGray"/>
        </w:rPr>
        <w:t xml:space="preserve">Some visitors commented on taping on the floating UI as one visitor commented </w:t>
      </w:r>
      <w:r w:rsidR="00146957" w:rsidRPr="008C08EB">
        <w:rPr>
          <w:rFonts w:asciiTheme="majorBidi" w:hAnsiTheme="majorBidi" w:cstheme="majorBidi"/>
          <w:i/>
          <w:iCs/>
          <w:highlight w:val="lightGray"/>
        </w:rPr>
        <w:t>“I like the images and scripts buttons but where is the videos and the documentary movies, I believe this system needs more multimedia content”</w:t>
      </w:r>
      <w:r w:rsidR="00146957" w:rsidRPr="008C08EB">
        <w:rPr>
          <w:rFonts w:asciiTheme="majorBidi" w:hAnsiTheme="majorBidi" w:cstheme="majorBidi"/>
          <w:highlight w:val="lightGray"/>
        </w:rPr>
        <w:t xml:space="preserve">. Another commented </w:t>
      </w:r>
      <w:r w:rsidR="00146957" w:rsidRPr="008C08EB">
        <w:rPr>
          <w:rFonts w:asciiTheme="majorBidi" w:hAnsiTheme="majorBidi" w:cstheme="majorBidi"/>
          <w:i/>
          <w:iCs/>
          <w:highlight w:val="lightGray"/>
        </w:rPr>
        <w:t>“It took some time to understand how to point and tap on the buttons, I wish I can tap the buttons with my fingers organically without this systematic manner”.</w:t>
      </w:r>
    </w:p>
    <w:p w14:paraId="5457C7EE" w14:textId="487A4D1D" w:rsidR="007F77D7" w:rsidRPr="008C08EB" w:rsidRDefault="007F77D7" w:rsidP="00146957">
      <w:pPr>
        <w:spacing w:before="120" w:line="276" w:lineRule="auto"/>
        <w:rPr>
          <w:rFonts w:asciiTheme="majorBidi" w:hAnsiTheme="majorBidi" w:cstheme="majorBidi"/>
          <w:i/>
          <w:iCs/>
        </w:rPr>
      </w:pPr>
      <w:r w:rsidRPr="008C08EB">
        <w:rPr>
          <w:rStyle w:val="Heading3Char"/>
          <w:rFonts w:asciiTheme="majorBidi" w:hAnsiTheme="majorBidi"/>
        </w:rPr>
        <w:t>Storytelling Narration:</w:t>
      </w:r>
      <w:r w:rsidR="00F00E5B" w:rsidRPr="008C08EB">
        <w:rPr>
          <w:rFonts w:asciiTheme="majorBidi" w:hAnsiTheme="majorBidi" w:cstheme="majorBidi"/>
        </w:rPr>
        <w:t xml:space="preserve"> </w:t>
      </w:r>
      <w:r w:rsidR="00C76169" w:rsidRPr="008C08EB">
        <w:rPr>
          <w:rFonts w:asciiTheme="majorBidi" w:hAnsiTheme="majorBidi" w:cstheme="majorBidi"/>
        </w:rPr>
        <w:t xml:space="preserve">Participants </w:t>
      </w:r>
      <w:r w:rsidR="00C212AA" w:rsidRPr="008C08EB">
        <w:rPr>
          <w:rFonts w:asciiTheme="majorBidi" w:hAnsiTheme="majorBidi" w:cstheme="majorBidi"/>
        </w:rPr>
        <w:t>watched</w:t>
      </w:r>
      <w:r w:rsidRPr="008C08EB">
        <w:rPr>
          <w:rFonts w:asciiTheme="majorBidi" w:hAnsiTheme="majorBidi" w:cstheme="majorBidi"/>
        </w:rPr>
        <w:t xml:space="preserve"> </w:t>
      </w:r>
      <w:r w:rsidR="00203EFA" w:rsidRPr="008C08EB">
        <w:rPr>
          <w:rFonts w:asciiTheme="majorBidi" w:hAnsiTheme="majorBidi" w:cstheme="majorBidi"/>
        </w:rPr>
        <w:t xml:space="preserve">the virtual guide </w:t>
      </w:r>
      <w:r w:rsidR="00C76169" w:rsidRPr="008C08EB">
        <w:rPr>
          <w:rFonts w:asciiTheme="majorBidi" w:hAnsiTheme="majorBidi" w:cstheme="majorBidi"/>
        </w:rPr>
        <w:t>and</w:t>
      </w:r>
      <w:r w:rsidR="00203EFA" w:rsidRPr="008C08EB">
        <w:rPr>
          <w:rFonts w:asciiTheme="majorBidi" w:hAnsiTheme="majorBidi" w:cstheme="majorBidi"/>
        </w:rPr>
        <w:t xml:space="preserve"> </w:t>
      </w:r>
      <w:r w:rsidR="00C212AA" w:rsidRPr="008C08EB">
        <w:rPr>
          <w:rFonts w:asciiTheme="majorBidi" w:hAnsiTheme="majorBidi" w:cstheme="majorBidi"/>
        </w:rPr>
        <w:t>listened</w:t>
      </w:r>
      <w:r w:rsidR="00757FF0" w:rsidRPr="008C08EB">
        <w:rPr>
          <w:rFonts w:asciiTheme="majorBidi" w:hAnsiTheme="majorBidi" w:cstheme="majorBidi"/>
        </w:rPr>
        <w:t xml:space="preserve"> to</w:t>
      </w:r>
      <w:r w:rsidR="00C212AA" w:rsidRPr="008C08EB">
        <w:rPr>
          <w:rFonts w:asciiTheme="majorBidi" w:hAnsiTheme="majorBidi" w:cstheme="majorBidi"/>
        </w:rPr>
        <w:t xml:space="preserve"> stories while</w:t>
      </w:r>
      <w:r w:rsidR="00203EFA" w:rsidRPr="008C08EB">
        <w:rPr>
          <w:rFonts w:asciiTheme="majorBidi" w:hAnsiTheme="majorBidi" w:cstheme="majorBidi"/>
        </w:rPr>
        <w:t xml:space="preserve"> </w:t>
      </w:r>
      <w:r w:rsidR="00BE2190" w:rsidRPr="008C08EB">
        <w:rPr>
          <w:rFonts w:asciiTheme="majorBidi" w:hAnsiTheme="majorBidi" w:cstheme="majorBidi"/>
        </w:rPr>
        <w:t>notin</w:t>
      </w:r>
      <w:r w:rsidR="00C76169" w:rsidRPr="008C08EB">
        <w:rPr>
          <w:rFonts w:asciiTheme="majorBidi" w:hAnsiTheme="majorBidi" w:cstheme="majorBidi"/>
        </w:rPr>
        <w:t>g</w:t>
      </w:r>
      <w:r w:rsidR="00BE2190" w:rsidRPr="008C08EB">
        <w:rPr>
          <w:rFonts w:asciiTheme="majorBidi" w:hAnsiTheme="majorBidi" w:cstheme="majorBidi"/>
        </w:rPr>
        <w:t xml:space="preserve"> the MR</w:t>
      </w:r>
      <w:r w:rsidR="00203EFA" w:rsidRPr="008C08EB">
        <w:rPr>
          <w:rFonts w:asciiTheme="majorBidi" w:hAnsiTheme="majorBidi" w:cstheme="majorBidi"/>
        </w:rPr>
        <w:t xml:space="preserve"> performance</w:t>
      </w:r>
      <w:r w:rsidR="00C76169" w:rsidRPr="008C08EB">
        <w:rPr>
          <w:rFonts w:asciiTheme="majorBidi" w:hAnsiTheme="majorBidi" w:cstheme="majorBidi"/>
        </w:rPr>
        <w:t>.</w:t>
      </w:r>
      <w:r w:rsidR="00203EFA" w:rsidRPr="008C08EB">
        <w:rPr>
          <w:rFonts w:asciiTheme="majorBidi" w:hAnsiTheme="majorBidi" w:cstheme="majorBidi"/>
        </w:rPr>
        <w:t xml:space="preserve"> </w:t>
      </w:r>
      <w:r w:rsidR="00321828" w:rsidRPr="008C08EB">
        <w:rPr>
          <w:rFonts w:asciiTheme="majorBidi" w:hAnsiTheme="majorBidi" w:cstheme="majorBidi"/>
        </w:rPr>
        <w:t>Twenty-five</w:t>
      </w:r>
      <w:r w:rsidR="00203EFA" w:rsidRPr="008C08EB">
        <w:rPr>
          <w:rFonts w:asciiTheme="majorBidi" w:hAnsiTheme="majorBidi" w:cstheme="majorBidi"/>
        </w:rPr>
        <w:t xml:space="preserve"> of the respondents </w:t>
      </w:r>
      <w:r w:rsidR="00C76169" w:rsidRPr="008C08EB">
        <w:rPr>
          <w:rFonts w:asciiTheme="majorBidi" w:hAnsiTheme="majorBidi" w:cstheme="majorBidi"/>
        </w:rPr>
        <w:t>expressed how interested they were</w:t>
      </w:r>
      <w:r w:rsidR="00BE2190" w:rsidRPr="008C08EB">
        <w:rPr>
          <w:rFonts w:asciiTheme="majorBidi" w:hAnsiTheme="majorBidi" w:cstheme="majorBidi"/>
        </w:rPr>
        <w:t xml:space="preserve"> in the stories and</w:t>
      </w:r>
      <w:r w:rsidR="00C212AA" w:rsidRPr="008C08EB">
        <w:rPr>
          <w:rFonts w:asciiTheme="majorBidi" w:hAnsiTheme="majorBidi" w:cstheme="majorBidi"/>
        </w:rPr>
        <w:t xml:space="preserve"> all participants</w:t>
      </w:r>
      <w:r w:rsidR="00BE2190" w:rsidRPr="008C08EB">
        <w:rPr>
          <w:rFonts w:asciiTheme="majorBidi" w:hAnsiTheme="majorBidi" w:cstheme="majorBidi"/>
        </w:rPr>
        <w:t xml:space="preserve"> watching the animation until</w:t>
      </w:r>
      <w:r w:rsidR="00C212AA" w:rsidRPr="008C08EB">
        <w:rPr>
          <w:rFonts w:asciiTheme="majorBidi" w:hAnsiTheme="majorBidi" w:cstheme="majorBidi"/>
        </w:rPr>
        <w:t xml:space="preserve"> the end</w:t>
      </w:r>
      <w:r w:rsidR="00203EFA" w:rsidRPr="008C08EB">
        <w:rPr>
          <w:rFonts w:asciiTheme="majorBidi" w:hAnsiTheme="majorBidi" w:cstheme="majorBidi"/>
        </w:rPr>
        <w:t xml:space="preserve">. </w:t>
      </w:r>
      <w:r w:rsidR="00BE2190" w:rsidRPr="008C08EB">
        <w:rPr>
          <w:rFonts w:asciiTheme="majorBidi" w:hAnsiTheme="majorBidi" w:cstheme="majorBidi"/>
        </w:rPr>
        <w:t>One participant noted,</w:t>
      </w:r>
      <w:r w:rsidR="00203EFA" w:rsidRPr="008C08EB">
        <w:rPr>
          <w:rFonts w:asciiTheme="majorBidi" w:hAnsiTheme="majorBidi" w:cstheme="majorBidi"/>
        </w:rPr>
        <w:t xml:space="preserve"> </w:t>
      </w:r>
      <w:r w:rsidR="00976203" w:rsidRPr="008C08EB">
        <w:rPr>
          <w:rFonts w:asciiTheme="majorBidi" w:hAnsiTheme="majorBidi" w:cstheme="majorBidi"/>
        </w:rPr>
        <w:t>“</w:t>
      </w:r>
      <w:r w:rsidR="00203EFA" w:rsidRPr="008C08EB">
        <w:rPr>
          <w:rFonts w:asciiTheme="majorBidi" w:hAnsiTheme="majorBidi" w:cstheme="majorBidi"/>
          <w:i/>
          <w:iCs/>
        </w:rPr>
        <w:t>I</w:t>
      </w:r>
      <w:r w:rsidR="00976203" w:rsidRPr="008C08EB">
        <w:rPr>
          <w:rFonts w:asciiTheme="majorBidi" w:hAnsiTheme="majorBidi" w:cstheme="majorBidi"/>
          <w:i/>
          <w:iCs/>
        </w:rPr>
        <w:t>t</w:t>
      </w:r>
      <w:r w:rsidR="00203EFA" w:rsidRPr="008C08EB">
        <w:rPr>
          <w:rFonts w:asciiTheme="majorBidi" w:hAnsiTheme="majorBidi" w:cstheme="majorBidi"/>
          <w:i/>
          <w:iCs/>
        </w:rPr>
        <w:t xml:space="preserve"> was surpri</w:t>
      </w:r>
      <w:r w:rsidR="00976203" w:rsidRPr="008C08EB">
        <w:rPr>
          <w:rFonts w:asciiTheme="majorBidi" w:hAnsiTheme="majorBidi" w:cstheme="majorBidi"/>
          <w:i/>
          <w:iCs/>
        </w:rPr>
        <w:t>sing to see huge horses with its actual size in this room, I was l</w:t>
      </w:r>
      <w:r w:rsidR="00757FF0" w:rsidRPr="008C08EB">
        <w:rPr>
          <w:rFonts w:asciiTheme="majorBidi" w:hAnsiTheme="majorBidi" w:cstheme="majorBidi"/>
          <w:i/>
          <w:iCs/>
        </w:rPr>
        <w:t>i</w:t>
      </w:r>
      <w:r w:rsidR="00976203" w:rsidRPr="008C08EB">
        <w:rPr>
          <w:rFonts w:asciiTheme="majorBidi" w:hAnsiTheme="majorBidi" w:cstheme="majorBidi"/>
          <w:i/>
          <w:iCs/>
        </w:rPr>
        <w:t>terally at the centre of the battle</w:t>
      </w:r>
      <w:r w:rsidR="00976203" w:rsidRPr="008C08EB">
        <w:rPr>
          <w:rFonts w:asciiTheme="majorBidi" w:hAnsiTheme="majorBidi" w:cstheme="majorBidi"/>
        </w:rPr>
        <w:t>”.</w:t>
      </w:r>
      <w:r w:rsidR="00203EFA" w:rsidRPr="008C08EB">
        <w:rPr>
          <w:rFonts w:asciiTheme="majorBidi" w:hAnsiTheme="majorBidi" w:cstheme="majorBidi"/>
        </w:rPr>
        <w:t xml:space="preserve"> </w:t>
      </w:r>
      <w:r w:rsidR="00AC76A3" w:rsidRPr="008C08EB">
        <w:rPr>
          <w:rFonts w:asciiTheme="majorBidi" w:hAnsiTheme="majorBidi" w:cstheme="majorBidi"/>
        </w:rPr>
        <w:t xml:space="preserve">However, </w:t>
      </w:r>
      <w:r w:rsidR="00BE2190" w:rsidRPr="008C08EB">
        <w:rPr>
          <w:rFonts w:asciiTheme="majorBidi" w:hAnsiTheme="majorBidi" w:cstheme="majorBidi"/>
        </w:rPr>
        <w:t>some</w:t>
      </w:r>
      <w:r w:rsidR="00C86BD2" w:rsidRPr="008C08EB">
        <w:rPr>
          <w:rFonts w:asciiTheme="majorBidi" w:hAnsiTheme="majorBidi" w:cstheme="majorBidi"/>
        </w:rPr>
        <w:t xml:space="preserve"> participants wanted the application to cover more con</w:t>
      </w:r>
      <w:r w:rsidR="00BE2190" w:rsidRPr="008C08EB">
        <w:rPr>
          <w:rFonts w:asciiTheme="majorBidi" w:hAnsiTheme="majorBidi" w:cstheme="majorBidi"/>
        </w:rPr>
        <w:t>tent and museum objects stating</w:t>
      </w:r>
      <w:r w:rsidR="00757FF0" w:rsidRPr="008C08EB">
        <w:rPr>
          <w:rFonts w:asciiTheme="majorBidi" w:hAnsiTheme="majorBidi" w:cstheme="majorBidi"/>
        </w:rPr>
        <w:t>:</w:t>
      </w:r>
      <w:r w:rsidR="00C86BD2" w:rsidRPr="008C08EB">
        <w:rPr>
          <w:rFonts w:asciiTheme="majorBidi" w:hAnsiTheme="majorBidi" w:cstheme="majorBidi"/>
        </w:rPr>
        <w:t xml:space="preserve"> “</w:t>
      </w:r>
      <w:r w:rsidR="00C86BD2" w:rsidRPr="008C08EB">
        <w:rPr>
          <w:rFonts w:asciiTheme="majorBidi" w:hAnsiTheme="majorBidi" w:cstheme="majorBidi"/>
          <w:i/>
          <w:iCs/>
        </w:rPr>
        <w:t xml:space="preserve">I wish I </w:t>
      </w:r>
      <w:r w:rsidR="00533CD2" w:rsidRPr="008C08EB">
        <w:rPr>
          <w:rFonts w:asciiTheme="majorBidi" w:hAnsiTheme="majorBidi" w:cstheme="majorBidi"/>
          <w:i/>
          <w:iCs/>
        </w:rPr>
        <w:t>could</w:t>
      </w:r>
      <w:r w:rsidR="00C86BD2" w:rsidRPr="008C08EB">
        <w:rPr>
          <w:rFonts w:asciiTheme="majorBidi" w:hAnsiTheme="majorBidi" w:cstheme="majorBidi"/>
          <w:i/>
          <w:iCs/>
        </w:rPr>
        <w:t xml:space="preserve"> see a menu that can list all the museum collections which ha</w:t>
      </w:r>
      <w:r w:rsidR="00533CD2" w:rsidRPr="008C08EB">
        <w:rPr>
          <w:rFonts w:asciiTheme="majorBidi" w:hAnsiTheme="majorBidi" w:cstheme="majorBidi"/>
          <w:i/>
          <w:iCs/>
        </w:rPr>
        <w:t>ve</w:t>
      </w:r>
      <w:r w:rsidR="00C86BD2" w:rsidRPr="008C08EB">
        <w:rPr>
          <w:rFonts w:asciiTheme="majorBidi" w:hAnsiTheme="majorBidi" w:cstheme="majorBidi"/>
          <w:i/>
          <w:iCs/>
        </w:rPr>
        <w:t xml:space="preserve"> 100 antiques”.</w:t>
      </w:r>
      <w:r w:rsidR="00146957" w:rsidRPr="008C08EB">
        <w:rPr>
          <w:rFonts w:asciiTheme="majorBidi" w:hAnsiTheme="majorBidi" w:cstheme="majorBidi"/>
          <w:i/>
          <w:iCs/>
        </w:rPr>
        <w:t xml:space="preserve"> </w:t>
      </w:r>
      <w:r w:rsidR="00146957" w:rsidRPr="008C08EB">
        <w:rPr>
          <w:rFonts w:asciiTheme="majorBidi" w:hAnsiTheme="majorBidi" w:cstheme="majorBidi"/>
          <w:highlight w:val="lightGray"/>
        </w:rPr>
        <w:t xml:space="preserve">Another commented on the language </w:t>
      </w:r>
      <w:r w:rsidR="00146957" w:rsidRPr="008C08EB">
        <w:rPr>
          <w:rFonts w:asciiTheme="majorBidi" w:hAnsiTheme="majorBidi" w:cstheme="majorBidi"/>
          <w:i/>
          <w:iCs/>
          <w:highlight w:val="lightGray"/>
        </w:rPr>
        <w:t>“Language is clear and simple”</w:t>
      </w:r>
      <w:r w:rsidR="00146957" w:rsidRPr="008C08EB">
        <w:rPr>
          <w:rFonts w:asciiTheme="majorBidi" w:hAnsiTheme="majorBidi" w:cstheme="majorBidi"/>
          <w:i/>
          <w:iCs/>
          <w:highlight w:val="lightGray"/>
        </w:rPr>
        <w:t xml:space="preserve">. Moreover, a visitor emphasised on the quantity of the stories </w:t>
      </w:r>
      <w:r w:rsidR="00146957" w:rsidRPr="008C08EB">
        <w:rPr>
          <w:rFonts w:asciiTheme="majorBidi" w:hAnsiTheme="majorBidi" w:cstheme="majorBidi"/>
          <w:i/>
          <w:iCs/>
          <w:highlight w:val="lightGray"/>
        </w:rPr>
        <w:t>“The system needs more animated stories”</w:t>
      </w:r>
      <w:r w:rsidR="00146957" w:rsidRPr="008C08EB">
        <w:rPr>
          <w:rFonts w:asciiTheme="majorBidi" w:hAnsiTheme="majorBidi" w:cstheme="majorBidi"/>
          <w:i/>
          <w:iCs/>
          <w:highlight w:val="lightGray"/>
        </w:rPr>
        <w:t>.</w:t>
      </w:r>
    </w:p>
    <w:p w14:paraId="34B669B6" w14:textId="25FA6779" w:rsidR="00E552B9" w:rsidRPr="008C08EB" w:rsidRDefault="00976203" w:rsidP="00B707DD">
      <w:pPr>
        <w:spacing w:before="120" w:after="120" w:line="276" w:lineRule="auto"/>
        <w:rPr>
          <w:rFonts w:asciiTheme="majorBidi" w:hAnsiTheme="majorBidi" w:cstheme="majorBidi"/>
        </w:rPr>
      </w:pPr>
      <w:r w:rsidRPr="008C08EB">
        <w:rPr>
          <w:rStyle w:val="Heading3Char"/>
          <w:rFonts w:asciiTheme="majorBidi" w:hAnsiTheme="majorBidi"/>
        </w:rPr>
        <w:t>3D Multimedia Representations:</w:t>
      </w:r>
      <w:r w:rsidRPr="008C08EB">
        <w:rPr>
          <w:rFonts w:asciiTheme="majorBidi" w:hAnsiTheme="majorBidi" w:cstheme="majorBidi"/>
        </w:rPr>
        <w:t xml:space="preserve"> </w:t>
      </w:r>
      <w:r w:rsidR="00321828" w:rsidRPr="008C08EB">
        <w:rPr>
          <w:rFonts w:asciiTheme="majorBidi" w:hAnsiTheme="majorBidi" w:cstheme="majorBidi"/>
        </w:rPr>
        <w:t>Twenty</w:t>
      </w:r>
      <w:r w:rsidR="00D61D02" w:rsidRPr="008C08EB">
        <w:rPr>
          <w:rFonts w:asciiTheme="majorBidi" w:hAnsiTheme="majorBidi" w:cstheme="majorBidi"/>
        </w:rPr>
        <w:t xml:space="preserve"> p</w:t>
      </w:r>
      <w:r w:rsidR="00BF71F0" w:rsidRPr="008C08EB">
        <w:rPr>
          <w:rFonts w:asciiTheme="majorBidi" w:hAnsiTheme="majorBidi" w:cstheme="majorBidi"/>
        </w:rPr>
        <w:t>articipants emphasi</w:t>
      </w:r>
      <w:r w:rsidR="00757FF0" w:rsidRPr="008C08EB">
        <w:rPr>
          <w:rFonts w:asciiTheme="majorBidi" w:hAnsiTheme="majorBidi" w:cstheme="majorBidi"/>
        </w:rPr>
        <w:t>s</w:t>
      </w:r>
      <w:r w:rsidR="00BF71F0" w:rsidRPr="008C08EB">
        <w:rPr>
          <w:rFonts w:asciiTheme="majorBidi" w:hAnsiTheme="majorBidi" w:cstheme="majorBidi"/>
        </w:rPr>
        <w:t xml:space="preserve">ed the </w:t>
      </w:r>
      <w:r w:rsidR="00D61D02" w:rsidRPr="008C08EB">
        <w:rPr>
          <w:rFonts w:asciiTheme="majorBidi" w:hAnsiTheme="majorBidi" w:cstheme="majorBidi"/>
        </w:rPr>
        <w:t>similarities in detail between</w:t>
      </w:r>
      <w:r w:rsidR="00321828" w:rsidRPr="008C08EB">
        <w:rPr>
          <w:rFonts w:asciiTheme="majorBidi" w:hAnsiTheme="majorBidi" w:cstheme="majorBidi"/>
        </w:rPr>
        <w:t xml:space="preserve"> the 3D </w:t>
      </w:r>
      <w:r w:rsidR="00D61D02" w:rsidRPr="008C08EB">
        <w:rPr>
          <w:rFonts w:asciiTheme="majorBidi" w:hAnsiTheme="majorBidi" w:cstheme="majorBidi"/>
        </w:rPr>
        <w:t>virtual replica of the actual artefact</w:t>
      </w:r>
      <w:r w:rsidR="007A2FD4" w:rsidRPr="008C08EB">
        <w:rPr>
          <w:rFonts w:asciiTheme="majorBidi" w:hAnsiTheme="majorBidi" w:cstheme="majorBidi"/>
        </w:rPr>
        <w:t xml:space="preserve">. </w:t>
      </w:r>
      <w:r w:rsidR="00D61D02" w:rsidRPr="008C08EB">
        <w:rPr>
          <w:rFonts w:asciiTheme="majorBidi" w:hAnsiTheme="majorBidi" w:cstheme="majorBidi"/>
        </w:rPr>
        <w:t>However, participants</w:t>
      </w:r>
      <w:r w:rsidR="007A2FD4" w:rsidRPr="008C08EB">
        <w:rPr>
          <w:rFonts w:asciiTheme="majorBidi" w:hAnsiTheme="majorBidi" w:cstheme="majorBidi"/>
        </w:rPr>
        <w:t xml:space="preserve"> did not use it as a sub</w:t>
      </w:r>
      <w:r w:rsidR="00D61D02" w:rsidRPr="008C08EB">
        <w:rPr>
          <w:rFonts w:asciiTheme="majorBidi" w:hAnsiTheme="majorBidi" w:cstheme="majorBidi"/>
        </w:rPr>
        <w:t>stitute for the original piece, suggesting observation of</w:t>
      </w:r>
      <w:r w:rsidR="007A2FD4" w:rsidRPr="008C08EB">
        <w:rPr>
          <w:rFonts w:asciiTheme="majorBidi" w:hAnsiTheme="majorBidi" w:cstheme="majorBidi"/>
        </w:rPr>
        <w:t xml:space="preserve"> the virtual and original</w:t>
      </w:r>
      <w:r w:rsidR="00D61D02" w:rsidRPr="008C08EB">
        <w:rPr>
          <w:rFonts w:asciiTheme="majorBidi" w:hAnsiTheme="majorBidi" w:cstheme="majorBidi"/>
        </w:rPr>
        <w:t xml:space="preserve"> object at the same time. One participant suggests,</w:t>
      </w:r>
      <w:r w:rsidR="007A2FD4" w:rsidRPr="008C08EB">
        <w:rPr>
          <w:rFonts w:asciiTheme="majorBidi" w:hAnsiTheme="majorBidi" w:cstheme="majorBidi"/>
        </w:rPr>
        <w:t xml:space="preserve"> “</w:t>
      </w:r>
      <w:r w:rsidR="007A2FD4" w:rsidRPr="008C08EB">
        <w:rPr>
          <w:rFonts w:asciiTheme="majorBidi" w:hAnsiTheme="majorBidi" w:cstheme="majorBidi"/>
          <w:i/>
          <w:iCs/>
        </w:rPr>
        <w:t>It was beneficial to see the labels in a large size, well written next to the piece. It is cumbersome to read labels on the bottom of the statue in very small</w:t>
      </w:r>
      <w:r w:rsidR="00D61D02" w:rsidRPr="008C08EB">
        <w:rPr>
          <w:rFonts w:asciiTheme="majorBidi" w:hAnsiTheme="majorBidi" w:cstheme="majorBidi"/>
          <w:i/>
          <w:iCs/>
        </w:rPr>
        <w:t xml:space="preserve"> font size</w:t>
      </w:r>
      <w:r w:rsidR="007A2FD4" w:rsidRPr="008C08EB">
        <w:rPr>
          <w:rFonts w:asciiTheme="majorBidi" w:hAnsiTheme="majorBidi" w:cstheme="majorBidi"/>
        </w:rPr>
        <w:t xml:space="preserve">”. </w:t>
      </w:r>
      <w:r w:rsidR="00BF71F0" w:rsidRPr="008C08EB">
        <w:rPr>
          <w:rFonts w:asciiTheme="majorBidi" w:hAnsiTheme="majorBidi" w:cstheme="majorBidi"/>
        </w:rPr>
        <w:t xml:space="preserve"> </w:t>
      </w:r>
      <w:r w:rsidR="00D61D02" w:rsidRPr="008C08EB">
        <w:rPr>
          <w:rFonts w:asciiTheme="majorBidi" w:hAnsiTheme="majorBidi" w:cstheme="majorBidi"/>
        </w:rPr>
        <w:t>Another</w:t>
      </w:r>
      <w:r w:rsidR="006060F6" w:rsidRPr="008C08EB">
        <w:rPr>
          <w:rFonts w:asciiTheme="majorBidi" w:hAnsiTheme="majorBidi" w:cstheme="majorBidi"/>
        </w:rPr>
        <w:t xml:space="preserve"> participant commented</w:t>
      </w:r>
      <w:r w:rsidR="00757FF0" w:rsidRPr="008C08EB">
        <w:rPr>
          <w:rFonts w:asciiTheme="majorBidi" w:hAnsiTheme="majorBidi" w:cstheme="majorBidi"/>
        </w:rPr>
        <w:t>:</w:t>
      </w:r>
      <w:r w:rsidR="006060F6" w:rsidRPr="008C08EB">
        <w:rPr>
          <w:rFonts w:asciiTheme="majorBidi" w:hAnsiTheme="majorBidi" w:cstheme="majorBidi"/>
        </w:rPr>
        <w:t xml:space="preserve"> “</w:t>
      </w:r>
      <w:r w:rsidR="006060F6" w:rsidRPr="008C08EB">
        <w:rPr>
          <w:rFonts w:asciiTheme="majorBidi" w:hAnsiTheme="majorBidi" w:cstheme="majorBidi"/>
          <w:i/>
          <w:iCs/>
        </w:rPr>
        <w:t>I always believed that what I saw today is the future of the museums</w:t>
      </w:r>
      <w:r w:rsidR="006060F6" w:rsidRPr="008C08EB">
        <w:rPr>
          <w:rFonts w:asciiTheme="majorBidi" w:hAnsiTheme="majorBidi" w:cstheme="majorBidi"/>
        </w:rPr>
        <w:t>”.</w:t>
      </w:r>
      <w:r w:rsidR="003732E4" w:rsidRPr="008C08EB">
        <w:rPr>
          <w:rFonts w:asciiTheme="majorBidi" w:hAnsiTheme="majorBidi" w:cstheme="majorBidi"/>
        </w:rPr>
        <w:t xml:space="preserve"> </w:t>
      </w:r>
      <w:r w:rsidR="00A206A8" w:rsidRPr="008C08EB">
        <w:rPr>
          <w:rFonts w:asciiTheme="majorBidi" w:hAnsiTheme="majorBidi" w:cstheme="majorBidi"/>
          <w:highlight w:val="lightGray"/>
        </w:rPr>
        <w:t xml:space="preserve">Other participants commented on the quality of the visuals as one said </w:t>
      </w:r>
      <w:r w:rsidR="00E80D01" w:rsidRPr="008C08EB">
        <w:rPr>
          <w:rFonts w:asciiTheme="majorBidi" w:hAnsiTheme="majorBidi" w:cstheme="majorBidi"/>
          <w:i/>
          <w:iCs/>
          <w:highlight w:val="lightGray"/>
        </w:rPr>
        <w:t>“I like the 3d characters and the design of the system and it was very easy”</w:t>
      </w:r>
      <w:r w:rsidR="00A206A8" w:rsidRPr="008C08EB">
        <w:rPr>
          <w:rFonts w:asciiTheme="majorBidi" w:hAnsiTheme="majorBidi" w:cstheme="majorBidi"/>
          <w:i/>
          <w:iCs/>
          <w:highlight w:val="lightGray"/>
        </w:rPr>
        <w:t>.</w:t>
      </w:r>
      <w:r w:rsidR="001D1385" w:rsidRPr="008C08EB">
        <w:rPr>
          <w:rFonts w:asciiTheme="majorBidi" w:hAnsiTheme="majorBidi" w:cstheme="majorBidi"/>
          <w:i/>
          <w:iCs/>
          <w:highlight w:val="lightGray"/>
        </w:rPr>
        <w:t xml:space="preserve"> </w:t>
      </w:r>
      <w:r w:rsidR="00A206A8" w:rsidRPr="008C08EB">
        <w:rPr>
          <w:rFonts w:asciiTheme="majorBidi" w:hAnsiTheme="majorBidi" w:cstheme="majorBidi"/>
          <w:highlight w:val="lightGray"/>
        </w:rPr>
        <w:t xml:space="preserve">Another commented </w:t>
      </w:r>
      <w:r w:rsidR="001D1385" w:rsidRPr="008C08EB">
        <w:rPr>
          <w:rFonts w:asciiTheme="majorBidi" w:hAnsiTheme="majorBidi" w:cstheme="majorBidi"/>
          <w:i/>
          <w:iCs/>
          <w:highlight w:val="lightGray"/>
        </w:rPr>
        <w:t>“Images and museum were very interesting”.</w:t>
      </w:r>
      <w:r w:rsidR="00A206A8" w:rsidRPr="008C08EB">
        <w:rPr>
          <w:rFonts w:asciiTheme="majorBidi" w:hAnsiTheme="majorBidi" w:cstheme="majorBidi"/>
          <w:i/>
          <w:iCs/>
          <w:highlight w:val="lightGray"/>
        </w:rPr>
        <w:t xml:space="preserve"> </w:t>
      </w:r>
      <w:r w:rsidR="00A206A8" w:rsidRPr="008C08EB">
        <w:rPr>
          <w:rFonts w:asciiTheme="majorBidi" w:hAnsiTheme="majorBidi" w:cstheme="majorBidi"/>
          <w:highlight w:val="lightGray"/>
        </w:rPr>
        <w:t>However,</w:t>
      </w:r>
      <w:r w:rsidR="00B707DD" w:rsidRPr="008C08EB">
        <w:rPr>
          <w:rFonts w:asciiTheme="majorBidi" w:hAnsiTheme="majorBidi" w:cstheme="majorBidi"/>
          <w:highlight w:val="lightGray"/>
        </w:rPr>
        <w:t xml:space="preserve"> other criticised how the visuals look </w:t>
      </w:r>
      <w:r w:rsidR="00896FB8" w:rsidRPr="008C08EB">
        <w:rPr>
          <w:rFonts w:asciiTheme="majorBidi" w:hAnsiTheme="majorBidi" w:cstheme="majorBidi"/>
          <w:i/>
          <w:iCs/>
          <w:highlight w:val="lightGray"/>
        </w:rPr>
        <w:t>“some colours and faces are not realistic to the actual characters and the billers were not identical to the real billers”</w:t>
      </w:r>
      <w:r w:rsidR="00B707DD" w:rsidRPr="008C08EB">
        <w:rPr>
          <w:rFonts w:asciiTheme="majorBidi" w:hAnsiTheme="majorBidi" w:cstheme="majorBidi"/>
          <w:i/>
          <w:iCs/>
          <w:highlight w:val="lightGray"/>
        </w:rPr>
        <w:t xml:space="preserve">. </w:t>
      </w:r>
      <w:r w:rsidR="00B707DD" w:rsidRPr="008C08EB">
        <w:rPr>
          <w:rFonts w:asciiTheme="majorBidi" w:hAnsiTheme="majorBidi" w:cstheme="majorBidi"/>
          <w:highlight w:val="lightGray"/>
        </w:rPr>
        <w:t>Another visitor commented</w:t>
      </w:r>
      <w:r w:rsidR="00B707DD" w:rsidRPr="008C08EB">
        <w:rPr>
          <w:rFonts w:asciiTheme="majorBidi" w:hAnsiTheme="majorBidi" w:cstheme="majorBidi"/>
          <w:i/>
          <w:iCs/>
          <w:highlight w:val="lightGray"/>
        </w:rPr>
        <w:t xml:space="preserve"> </w:t>
      </w:r>
      <w:r w:rsidR="00E552B9" w:rsidRPr="008C08EB">
        <w:rPr>
          <w:rFonts w:eastAsia="Times New Roman" w:cs="Times New Roman"/>
          <w:i/>
          <w:iCs/>
          <w:highlight w:val="lightGray"/>
        </w:rPr>
        <w:t>“The character of Tutankhamun was not identical to the authentic one</w:t>
      </w:r>
      <w:r w:rsidR="00B707DD" w:rsidRPr="008C08EB">
        <w:rPr>
          <w:rFonts w:eastAsia="Times New Roman" w:cs="Times New Roman"/>
          <w:i/>
          <w:iCs/>
          <w:highlight w:val="lightGray"/>
        </w:rPr>
        <w:t>”</w:t>
      </w:r>
      <w:r w:rsidR="00E552B9" w:rsidRPr="008C08EB">
        <w:rPr>
          <w:rFonts w:eastAsia="Times New Roman" w:cs="Times New Roman"/>
          <w:i/>
          <w:iCs/>
          <w:highlight w:val="lightGray"/>
        </w:rPr>
        <w:t>.</w:t>
      </w:r>
      <w:r w:rsidR="00B707DD" w:rsidRPr="008C08EB">
        <w:rPr>
          <w:rFonts w:eastAsia="Times New Roman" w:cs="Times New Roman"/>
          <w:i/>
          <w:iCs/>
        </w:rPr>
        <w:t xml:space="preserve"> </w:t>
      </w:r>
    </w:p>
    <w:p w14:paraId="5D410D6E" w14:textId="25099786" w:rsidR="00B61D12" w:rsidRPr="008C08EB" w:rsidRDefault="00DD39F3" w:rsidP="0028335C">
      <w:pPr>
        <w:spacing w:before="120" w:after="120" w:line="276" w:lineRule="auto"/>
        <w:rPr>
          <w:rFonts w:asciiTheme="majorBidi" w:hAnsiTheme="majorBidi" w:cstheme="majorBidi"/>
          <w:i/>
          <w:iCs/>
        </w:rPr>
      </w:pPr>
      <w:r w:rsidRPr="008C08EB">
        <w:rPr>
          <w:rFonts w:asciiTheme="majorBidi" w:hAnsiTheme="majorBidi" w:cstheme="majorBidi"/>
          <w:b/>
          <w:bCs/>
        </w:rPr>
        <w:t xml:space="preserve">Device’s Usability: </w:t>
      </w:r>
      <w:r w:rsidR="00321828" w:rsidRPr="008C08EB">
        <w:rPr>
          <w:rFonts w:asciiTheme="majorBidi" w:hAnsiTheme="majorBidi" w:cstheme="majorBidi"/>
        </w:rPr>
        <w:t>Ten</w:t>
      </w:r>
      <w:r w:rsidR="00220C73" w:rsidRPr="008C08EB">
        <w:rPr>
          <w:rFonts w:asciiTheme="majorBidi" w:hAnsiTheme="majorBidi" w:cstheme="majorBidi"/>
        </w:rPr>
        <w:t xml:space="preserve"> participants expressed concerns regarding</w:t>
      </w:r>
      <w:r w:rsidRPr="008C08EB">
        <w:rPr>
          <w:rFonts w:asciiTheme="majorBidi" w:hAnsiTheme="majorBidi" w:cstheme="majorBidi"/>
        </w:rPr>
        <w:t xml:space="preserve"> the usability of t</w:t>
      </w:r>
      <w:r w:rsidR="00220C73" w:rsidRPr="008C08EB">
        <w:rPr>
          <w:rFonts w:asciiTheme="majorBidi" w:hAnsiTheme="majorBidi" w:cstheme="majorBidi"/>
        </w:rPr>
        <w:t>he devices narrow field of view stating</w:t>
      </w:r>
      <w:r w:rsidR="00757FF0" w:rsidRPr="008C08EB">
        <w:rPr>
          <w:rFonts w:asciiTheme="majorBidi" w:hAnsiTheme="majorBidi" w:cstheme="majorBidi"/>
        </w:rPr>
        <w:t>:</w:t>
      </w:r>
      <w:r w:rsidRPr="008C08EB">
        <w:rPr>
          <w:rFonts w:asciiTheme="majorBidi" w:hAnsiTheme="majorBidi" w:cstheme="majorBidi"/>
        </w:rPr>
        <w:t xml:space="preserve"> </w:t>
      </w:r>
      <w:r w:rsidR="00220C73" w:rsidRPr="008C08EB">
        <w:rPr>
          <w:rFonts w:asciiTheme="majorBidi" w:hAnsiTheme="majorBidi" w:cstheme="majorBidi"/>
          <w:i/>
          <w:iCs/>
        </w:rPr>
        <w:t>“The view is</w:t>
      </w:r>
      <w:r w:rsidRPr="008C08EB">
        <w:rPr>
          <w:rFonts w:asciiTheme="majorBidi" w:hAnsiTheme="majorBidi" w:cstheme="majorBidi"/>
          <w:i/>
          <w:iCs/>
        </w:rPr>
        <w:t xml:space="preserve"> clipped”.</w:t>
      </w:r>
      <w:r w:rsidR="00220C73" w:rsidRPr="008C08EB">
        <w:rPr>
          <w:rFonts w:asciiTheme="majorBidi" w:hAnsiTheme="majorBidi" w:cstheme="majorBidi"/>
        </w:rPr>
        <w:t xml:space="preserve"> A</w:t>
      </w:r>
      <w:r w:rsidRPr="008C08EB">
        <w:rPr>
          <w:rFonts w:asciiTheme="majorBidi" w:hAnsiTheme="majorBidi" w:cstheme="majorBidi"/>
        </w:rPr>
        <w:t>nother participant said</w:t>
      </w:r>
      <w:r w:rsidR="00757FF0" w:rsidRPr="008C08EB">
        <w:rPr>
          <w:rFonts w:asciiTheme="majorBidi" w:hAnsiTheme="majorBidi" w:cstheme="majorBidi"/>
        </w:rPr>
        <w:t>:</w:t>
      </w:r>
      <w:r w:rsidRPr="008C08EB">
        <w:rPr>
          <w:rFonts w:asciiTheme="majorBidi" w:hAnsiTheme="majorBidi" w:cstheme="majorBidi"/>
        </w:rPr>
        <w:t xml:space="preserve"> “</w:t>
      </w:r>
      <w:r w:rsidR="00220C73" w:rsidRPr="008C08EB">
        <w:rPr>
          <w:rFonts w:asciiTheme="majorBidi" w:hAnsiTheme="majorBidi" w:cstheme="majorBidi"/>
          <w:i/>
        </w:rPr>
        <w:t>The</w:t>
      </w:r>
      <w:r w:rsidR="00220C73" w:rsidRPr="008C08EB">
        <w:rPr>
          <w:rFonts w:asciiTheme="majorBidi" w:hAnsiTheme="majorBidi" w:cstheme="majorBidi"/>
        </w:rPr>
        <w:t xml:space="preserve"> </w:t>
      </w:r>
      <w:r w:rsidR="00220C73" w:rsidRPr="008C08EB">
        <w:rPr>
          <w:rFonts w:asciiTheme="majorBidi" w:hAnsiTheme="majorBidi" w:cstheme="majorBidi"/>
          <w:i/>
          <w:iCs/>
        </w:rPr>
        <w:t>Field of view is</w:t>
      </w:r>
      <w:r w:rsidRPr="008C08EB">
        <w:rPr>
          <w:rFonts w:asciiTheme="majorBidi" w:hAnsiTheme="majorBidi" w:cstheme="majorBidi"/>
          <w:i/>
          <w:iCs/>
        </w:rPr>
        <w:t xml:space="preserve"> very narrow”.</w:t>
      </w:r>
      <w:r w:rsidRPr="008C08EB">
        <w:rPr>
          <w:rFonts w:asciiTheme="majorBidi" w:hAnsiTheme="majorBidi" w:cstheme="majorBidi"/>
        </w:rPr>
        <w:t xml:space="preserve"> </w:t>
      </w:r>
      <w:r w:rsidR="00B707DD" w:rsidRPr="008C08EB">
        <w:rPr>
          <w:rFonts w:asciiTheme="majorBidi" w:hAnsiTheme="majorBidi" w:cstheme="majorBidi"/>
          <w:highlight w:val="lightGray"/>
        </w:rPr>
        <w:t>However, some visitors were satisfied of the usability of the device as a visitor commented</w:t>
      </w:r>
      <w:r w:rsidR="00B707DD" w:rsidRPr="008C08EB">
        <w:rPr>
          <w:rFonts w:asciiTheme="majorBidi" w:hAnsiTheme="majorBidi" w:cstheme="majorBidi"/>
          <w:i/>
          <w:iCs/>
          <w:highlight w:val="lightGray"/>
        </w:rPr>
        <w:t xml:space="preserve"> “</w:t>
      </w:r>
      <w:r w:rsidR="00B707DD" w:rsidRPr="008C08EB">
        <w:rPr>
          <w:rFonts w:asciiTheme="majorBidi" w:hAnsiTheme="majorBidi" w:cstheme="majorBidi"/>
          <w:i/>
          <w:iCs/>
          <w:highlight w:val="lightGray"/>
        </w:rPr>
        <w:t>It d</w:t>
      </w:r>
      <w:r w:rsidR="00B707DD" w:rsidRPr="008C08EB">
        <w:rPr>
          <w:rFonts w:asciiTheme="majorBidi" w:hAnsiTheme="majorBidi" w:cstheme="majorBidi"/>
          <w:i/>
          <w:iCs/>
          <w:highlight w:val="lightGray"/>
        </w:rPr>
        <w:t>oes not need any time and effort to understand the way it works”</w:t>
      </w:r>
      <w:r w:rsidR="00B707DD" w:rsidRPr="008C08EB">
        <w:rPr>
          <w:rFonts w:asciiTheme="majorBidi" w:hAnsiTheme="majorBidi" w:cstheme="majorBidi"/>
          <w:i/>
          <w:iCs/>
          <w:highlight w:val="lightGray"/>
        </w:rPr>
        <w:t>.</w:t>
      </w:r>
      <w:r w:rsidR="00B707DD" w:rsidRPr="008C08EB">
        <w:rPr>
          <w:rFonts w:asciiTheme="majorBidi" w:hAnsiTheme="majorBidi" w:cstheme="majorBidi"/>
          <w:i/>
          <w:iCs/>
        </w:rPr>
        <w:t xml:space="preserve"> </w:t>
      </w:r>
      <w:r w:rsidRPr="008C08EB">
        <w:rPr>
          <w:rFonts w:asciiTheme="majorBidi" w:hAnsiTheme="majorBidi" w:cstheme="majorBidi"/>
        </w:rPr>
        <w:t xml:space="preserve">Other comments </w:t>
      </w:r>
      <w:r w:rsidR="00034379" w:rsidRPr="008C08EB">
        <w:rPr>
          <w:rFonts w:asciiTheme="majorBidi" w:hAnsiTheme="majorBidi" w:cstheme="majorBidi"/>
        </w:rPr>
        <w:t>regarding the device’s e</w:t>
      </w:r>
      <w:r w:rsidR="00220C73" w:rsidRPr="008C08EB">
        <w:rPr>
          <w:rFonts w:asciiTheme="majorBidi" w:hAnsiTheme="majorBidi" w:cstheme="majorBidi"/>
        </w:rPr>
        <w:t>rgonomics suggest the device is</w:t>
      </w:r>
      <w:r w:rsidR="00034379" w:rsidRPr="008C08EB">
        <w:rPr>
          <w:rFonts w:asciiTheme="majorBidi" w:hAnsiTheme="majorBidi" w:cstheme="majorBidi"/>
        </w:rPr>
        <w:t xml:space="preserve"> “</w:t>
      </w:r>
      <w:r w:rsidR="00220C73" w:rsidRPr="008C08EB">
        <w:rPr>
          <w:rFonts w:asciiTheme="majorBidi" w:hAnsiTheme="majorBidi" w:cstheme="majorBidi"/>
          <w:i/>
          <w:iCs/>
        </w:rPr>
        <w:t>A l</w:t>
      </w:r>
      <w:r w:rsidR="00034379" w:rsidRPr="008C08EB">
        <w:rPr>
          <w:rFonts w:asciiTheme="majorBidi" w:hAnsiTheme="majorBidi" w:cstheme="majorBidi"/>
          <w:i/>
          <w:iCs/>
        </w:rPr>
        <w:t xml:space="preserve">ittle bit heavy” </w:t>
      </w:r>
      <w:r w:rsidR="00220C73" w:rsidRPr="008C08EB">
        <w:rPr>
          <w:rFonts w:asciiTheme="majorBidi" w:hAnsiTheme="majorBidi" w:cstheme="majorBidi"/>
        </w:rPr>
        <w:t xml:space="preserve">and </w:t>
      </w:r>
      <w:r w:rsidR="00220C73" w:rsidRPr="008C08EB">
        <w:rPr>
          <w:rFonts w:asciiTheme="majorBidi" w:hAnsiTheme="majorBidi" w:cstheme="majorBidi"/>
          <w:i/>
          <w:iCs/>
        </w:rPr>
        <w:t>“</w:t>
      </w:r>
      <w:r w:rsidR="00034379" w:rsidRPr="008C08EB">
        <w:rPr>
          <w:rFonts w:asciiTheme="majorBidi" w:hAnsiTheme="majorBidi" w:cstheme="majorBidi"/>
          <w:i/>
          <w:iCs/>
        </w:rPr>
        <w:t>pressing on my nose”.</w:t>
      </w:r>
      <w:r w:rsidR="00B707DD" w:rsidRPr="008C08EB">
        <w:rPr>
          <w:rFonts w:asciiTheme="majorBidi" w:hAnsiTheme="majorBidi" w:cstheme="majorBidi"/>
        </w:rPr>
        <w:t xml:space="preserve"> </w:t>
      </w:r>
      <w:r w:rsidR="00B707DD" w:rsidRPr="008C08EB">
        <w:rPr>
          <w:rFonts w:asciiTheme="majorBidi" w:hAnsiTheme="majorBidi" w:cstheme="majorBidi"/>
          <w:highlight w:val="lightGray"/>
        </w:rPr>
        <w:t xml:space="preserve">One participant commented on the battery life </w:t>
      </w:r>
      <w:r w:rsidR="00B707DD" w:rsidRPr="008C08EB">
        <w:rPr>
          <w:rFonts w:asciiTheme="majorBidi" w:hAnsiTheme="majorBidi" w:cstheme="majorBidi"/>
          <w:i/>
          <w:iCs/>
          <w:highlight w:val="lightGray"/>
        </w:rPr>
        <w:t>“I didn't finish the experience because the device's battery was out of energy”</w:t>
      </w:r>
      <w:r w:rsidR="00B707DD" w:rsidRPr="008C08EB">
        <w:rPr>
          <w:rFonts w:asciiTheme="majorBidi" w:hAnsiTheme="majorBidi" w:cstheme="majorBidi"/>
          <w:i/>
          <w:iCs/>
          <w:highlight w:val="lightGray"/>
        </w:rPr>
        <w:t>.</w:t>
      </w:r>
    </w:p>
    <w:p w14:paraId="7A5EF6DA" w14:textId="00B5E5E4" w:rsidR="00B61D12" w:rsidRPr="008C08EB" w:rsidRDefault="00B61D12" w:rsidP="00B61D12">
      <w:pPr>
        <w:spacing w:before="240" w:line="276" w:lineRule="auto"/>
        <w:rPr>
          <w:rStyle w:val="Heading3Char"/>
          <w:rFonts w:asciiTheme="majorBidi" w:hAnsiTheme="majorBidi"/>
        </w:rPr>
      </w:pPr>
      <w:r w:rsidRPr="008C08EB">
        <w:rPr>
          <w:rStyle w:val="Heading3Char"/>
          <w:rFonts w:asciiTheme="majorBidi" w:hAnsiTheme="majorBidi"/>
        </w:rPr>
        <w:t>Museum Experience Themes:</w:t>
      </w:r>
    </w:p>
    <w:p w14:paraId="7F906489" w14:textId="56D874F9" w:rsidR="00E552B9" w:rsidRPr="008C08EB" w:rsidRDefault="005E63CC" w:rsidP="008C08EB">
      <w:pPr>
        <w:spacing w:before="120" w:after="120" w:line="276" w:lineRule="auto"/>
        <w:rPr>
          <w:rFonts w:asciiTheme="majorBidi" w:hAnsiTheme="majorBidi" w:cstheme="majorBidi"/>
        </w:rPr>
      </w:pPr>
      <w:r w:rsidRPr="008C08EB">
        <w:rPr>
          <w:rStyle w:val="Heading3Char"/>
          <w:rFonts w:asciiTheme="majorBidi" w:hAnsiTheme="majorBidi"/>
        </w:rPr>
        <w:t>Educational Tool:</w:t>
      </w:r>
      <w:r w:rsidRPr="008C08EB">
        <w:rPr>
          <w:rFonts w:asciiTheme="majorBidi" w:hAnsiTheme="majorBidi" w:cstheme="majorBidi"/>
        </w:rPr>
        <w:t xml:space="preserve"> </w:t>
      </w:r>
      <w:r w:rsidR="00676199" w:rsidRPr="008C08EB">
        <w:rPr>
          <w:rFonts w:asciiTheme="majorBidi" w:hAnsiTheme="majorBidi" w:cstheme="majorBidi"/>
        </w:rPr>
        <w:t>F</w:t>
      </w:r>
      <w:r w:rsidR="004C4BD3" w:rsidRPr="008C08EB">
        <w:rPr>
          <w:rFonts w:asciiTheme="majorBidi" w:hAnsiTheme="majorBidi" w:cstheme="majorBidi"/>
        </w:rPr>
        <w:t>ive</w:t>
      </w:r>
      <w:r w:rsidR="00220C73" w:rsidRPr="008C08EB">
        <w:rPr>
          <w:rFonts w:asciiTheme="majorBidi" w:hAnsiTheme="majorBidi" w:cstheme="majorBidi"/>
        </w:rPr>
        <w:t xml:space="preserve"> participants registered as school teachers</w:t>
      </w:r>
      <w:r w:rsidRPr="008C08EB">
        <w:rPr>
          <w:rFonts w:asciiTheme="majorBidi" w:hAnsiTheme="majorBidi" w:cstheme="majorBidi"/>
        </w:rPr>
        <w:t xml:space="preserve"> </w:t>
      </w:r>
      <w:r w:rsidR="004C4BD3" w:rsidRPr="008C08EB">
        <w:rPr>
          <w:rFonts w:asciiTheme="majorBidi" w:hAnsiTheme="majorBidi" w:cstheme="majorBidi"/>
        </w:rPr>
        <w:t>suggested usin</w:t>
      </w:r>
      <w:r w:rsidR="00220C73" w:rsidRPr="008C08EB">
        <w:rPr>
          <w:rFonts w:asciiTheme="majorBidi" w:hAnsiTheme="majorBidi" w:cstheme="majorBidi"/>
        </w:rPr>
        <w:t>g this system for educating young adults in</w:t>
      </w:r>
      <w:r w:rsidR="004C4BD3" w:rsidRPr="008C08EB">
        <w:rPr>
          <w:rFonts w:asciiTheme="majorBidi" w:hAnsiTheme="majorBidi" w:cstheme="majorBidi"/>
        </w:rPr>
        <w:t xml:space="preserve"> Egyptian civilisation</w:t>
      </w:r>
      <w:r w:rsidR="00220C73" w:rsidRPr="008C08EB">
        <w:rPr>
          <w:rFonts w:asciiTheme="majorBidi" w:hAnsiTheme="majorBidi" w:cstheme="majorBidi"/>
        </w:rPr>
        <w:t xml:space="preserve"> studies. One participant with experience in</w:t>
      </w:r>
      <w:r w:rsidR="004C4BD3" w:rsidRPr="008C08EB">
        <w:rPr>
          <w:rFonts w:asciiTheme="majorBidi" w:hAnsiTheme="majorBidi" w:cstheme="majorBidi"/>
        </w:rPr>
        <w:t xml:space="preserve"> enhancing children</w:t>
      </w:r>
      <w:r w:rsidR="00220C73" w:rsidRPr="008C08EB">
        <w:rPr>
          <w:rFonts w:asciiTheme="majorBidi" w:hAnsiTheme="majorBidi" w:cstheme="majorBidi"/>
        </w:rPr>
        <w:t>’s</w:t>
      </w:r>
      <w:r w:rsidR="004C4BD3" w:rsidRPr="008C08EB">
        <w:rPr>
          <w:rFonts w:asciiTheme="majorBidi" w:hAnsiTheme="majorBidi" w:cstheme="majorBidi"/>
        </w:rPr>
        <w:t xml:space="preserve"> performance suggested </w:t>
      </w:r>
      <w:r w:rsidR="00757FF0" w:rsidRPr="008C08EB">
        <w:rPr>
          <w:rFonts w:asciiTheme="majorBidi" w:hAnsiTheme="majorBidi" w:cstheme="majorBidi"/>
        </w:rPr>
        <w:t>utilising</w:t>
      </w:r>
      <w:r w:rsidR="004C4BD3" w:rsidRPr="008C08EB">
        <w:rPr>
          <w:rFonts w:asciiTheme="majorBidi" w:hAnsiTheme="majorBidi" w:cstheme="majorBidi"/>
        </w:rPr>
        <w:t xml:space="preserve"> the system to train her students on</w:t>
      </w:r>
      <w:r w:rsidR="00220C73" w:rsidRPr="008C08EB">
        <w:rPr>
          <w:rFonts w:asciiTheme="majorBidi" w:hAnsiTheme="majorBidi" w:cstheme="majorBidi"/>
        </w:rPr>
        <w:t xml:space="preserve"> Egyptian themed</w:t>
      </w:r>
      <w:r w:rsidR="004C4BD3" w:rsidRPr="008C08EB">
        <w:rPr>
          <w:rFonts w:asciiTheme="majorBidi" w:hAnsiTheme="majorBidi" w:cstheme="majorBidi"/>
        </w:rPr>
        <w:t xml:space="preserve"> theatre performance. Another teacher commented</w:t>
      </w:r>
      <w:r w:rsidR="00757FF0" w:rsidRPr="008C08EB">
        <w:rPr>
          <w:rFonts w:asciiTheme="majorBidi" w:hAnsiTheme="majorBidi" w:cstheme="majorBidi"/>
        </w:rPr>
        <w:t>,</w:t>
      </w:r>
      <w:r w:rsidR="004C4BD3" w:rsidRPr="008C08EB">
        <w:rPr>
          <w:rFonts w:asciiTheme="majorBidi" w:hAnsiTheme="majorBidi" w:cstheme="majorBidi"/>
        </w:rPr>
        <w:t xml:space="preserve"> “</w:t>
      </w:r>
      <w:r w:rsidR="004C4BD3" w:rsidRPr="008C08EB">
        <w:rPr>
          <w:rFonts w:asciiTheme="majorBidi" w:hAnsiTheme="majorBidi" w:cstheme="majorBidi"/>
          <w:i/>
          <w:iCs/>
        </w:rPr>
        <w:t>One visit we</w:t>
      </w:r>
      <w:r w:rsidR="00A21F34" w:rsidRPr="008C08EB">
        <w:rPr>
          <w:rFonts w:asciiTheme="majorBidi" w:hAnsiTheme="majorBidi" w:cstheme="majorBidi"/>
          <w:i/>
          <w:iCs/>
        </w:rPr>
        <w:t>aring this device and using the system is more beneficial than hours and hours of school</w:t>
      </w:r>
      <w:r w:rsidR="004C4BD3" w:rsidRPr="008C08EB">
        <w:rPr>
          <w:rFonts w:asciiTheme="majorBidi" w:hAnsiTheme="majorBidi" w:cstheme="majorBidi"/>
        </w:rPr>
        <w:t>”.</w:t>
      </w:r>
      <w:r w:rsidR="008C08EB" w:rsidRPr="008C08EB">
        <w:rPr>
          <w:rFonts w:asciiTheme="majorBidi" w:hAnsiTheme="majorBidi" w:cstheme="majorBidi"/>
        </w:rPr>
        <w:t xml:space="preserve"> </w:t>
      </w:r>
      <w:r w:rsidR="008C08EB" w:rsidRPr="008C08EB">
        <w:rPr>
          <w:rFonts w:asciiTheme="majorBidi" w:hAnsiTheme="majorBidi" w:cstheme="majorBidi"/>
          <w:highlight w:val="lightGray"/>
        </w:rPr>
        <w:t xml:space="preserve">Two visitors </w:t>
      </w:r>
      <w:r w:rsidR="008C08EB" w:rsidRPr="008C08EB">
        <w:rPr>
          <w:rFonts w:asciiTheme="majorBidi" w:hAnsiTheme="majorBidi" w:cstheme="majorBidi"/>
          <w:highlight w:val="lightGray"/>
        </w:rPr>
        <w:lastRenderedPageBreak/>
        <w:t xml:space="preserve">emphasized on the information they retained from the system as one said </w:t>
      </w:r>
      <w:r w:rsidR="001D1385" w:rsidRPr="008C08EB">
        <w:rPr>
          <w:rFonts w:asciiTheme="majorBidi" w:hAnsiTheme="majorBidi" w:cstheme="majorBidi"/>
          <w:i/>
          <w:iCs/>
          <w:highlight w:val="lightGray"/>
        </w:rPr>
        <w:t>“I learned so much today about Kind Tutankhamun”</w:t>
      </w:r>
      <w:r w:rsidR="008C08EB" w:rsidRPr="008C08EB">
        <w:rPr>
          <w:rFonts w:asciiTheme="majorBidi" w:hAnsiTheme="majorBidi" w:cstheme="majorBidi"/>
          <w:highlight w:val="lightGray"/>
        </w:rPr>
        <w:t xml:space="preserve"> and the other one said </w:t>
      </w:r>
      <w:r w:rsidR="00517114" w:rsidRPr="008C08EB">
        <w:rPr>
          <w:rFonts w:eastAsia="Times New Roman" w:cs="Times New Roman"/>
          <w:i/>
          <w:iCs/>
          <w:highlight w:val="lightGray"/>
        </w:rPr>
        <w:t>“It was useful and I retained historical information for the first time”</w:t>
      </w:r>
      <w:r w:rsidR="008C08EB" w:rsidRPr="008C08EB">
        <w:rPr>
          <w:rFonts w:eastAsia="Times New Roman" w:cs="Times New Roman"/>
          <w:highlight w:val="lightGray"/>
        </w:rPr>
        <w:t>. Moreover, a visitor desires to extend the system in different language, as he/she commented</w:t>
      </w:r>
      <w:r w:rsidR="008C08EB" w:rsidRPr="008C08EB">
        <w:rPr>
          <w:rFonts w:asciiTheme="majorBidi" w:hAnsiTheme="majorBidi" w:cstheme="majorBidi"/>
          <w:highlight w:val="lightGray"/>
        </w:rPr>
        <w:t xml:space="preserve"> </w:t>
      </w:r>
      <w:r w:rsidR="00E552B9" w:rsidRPr="008C08EB">
        <w:rPr>
          <w:rFonts w:eastAsia="Times New Roman" w:cs="Times New Roman"/>
          <w:i/>
          <w:iCs/>
          <w:highlight w:val="lightGray"/>
        </w:rPr>
        <w:t>“I wish to use AR for kids and we wish to see English and Arabic versions and others from the necessary languages</w:t>
      </w:r>
      <w:r w:rsidR="008C08EB" w:rsidRPr="008C08EB">
        <w:rPr>
          <w:rFonts w:eastAsia="Times New Roman" w:cs="Times New Roman"/>
          <w:i/>
          <w:iCs/>
          <w:highlight w:val="lightGray"/>
        </w:rPr>
        <w:t>”.</w:t>
      </w:r>
    </w:p>
    <w:p w14:paraId="29D32F81" w14:textId="23F640B9" w:rsidR="00E552B9" w:rsidRPr="008C08EB" w:rsidRDefault="009425F9" w:rsidP="00125225">
      <w:pPr>
        <w:spacing w:before="120" w:line="276" w:lineRule="auto"/>
        <w:rPr>
          <w:rFonts w:asciiTheme="majorBidi" w:hAnsiTheme="majorBidi" w:cstheme="majorBidi"/>
          <w:i/>
          <w:iCs/>
        </w:rPr>
      </w:pPr>
      <w:r w:rsidRPr="008C08EB">
        <w:rPr>
          <w:rStyle w:val="Heading3Char"/>
          <w:rFonts w:asciiTheme="majorBidi" w:hAnsiTheme="majorBidi"/>
        </w:rPr>
        <w:t>Independent Guided Tool:</w:t>
      </w:r>
      <w:r w:rsidR="00C44B1D" w:rsidRPr="008C08EB">
        <w:rPr>
          <w:rFonts w:asciiTheme="majorBidi" w:hAnsiTheme="majorBidi" w:cstheme="majorBidi"/>
        </w:rPr>
        <w:t xml:space="preserve"> </w:t>
      </w:r>
      <w:r w:rsidR="00321828" w:rsidRPr="008C08EB">
        <w:rPr>
          <w:rFonts w:asciiTheme="majorBidi" w:hAnsiTheme="majorBidi" w:cstheme="majorBidi"/>
        </w:rPr>
        <w:t>Twenty-two</w:t>
      </w:r>
      <w:r w:rsidR="00A21F34" w:rsidRPr="008C08EB">
        <w:rPr>
          <w:rFonts w:asciiTheme="majorBidi" w:hAnsiTheme="majorBidi" w:cstheme="majorBidi"/>
        </w:rPr>
        <w:t xml:space="preserve"> of participants</w:t>
      </w:r>
      <w:r w:rsidR="00060F0F" w:rsidRPr="008C08EB">
        <w:rPr>
          <w:rFonts w:asciiTheme="majorBidi" w:hAnsiTheme="majorBidi" w:cstheme="majorBidi"/>
        </w:rPr>
        <w:t xml:space="preserve"> agre</w:t>
      </w:r>
      <w:r w:rsidR="00A21F34" w:rsidRPr="008C08EB">
        <w:rPr>
          <w:rFonts w:asciiTheme="majorBidi" w:hAnsiTheme="majorBidi" w:cstheme="majorBidi"/>
        </w:rPr>
        <w:t>ed</w:t>
      </w:r>
      <w:r w:rsidR="00060F0F" w:rsidRPr="008C08EB">
        <w:rPr>
          <w:rFonts w:asciiTheme="majorBidi" w:hAnsiTheme="majorBidi" w:cstheme="majorBidi"/>
        </w:rPr>
        <w:t xml:space="preserve"> on replacing the </w:t>
      </w:r>
      <w:r w:rsidR="00A21F34" w:rsidRPr="008C08EB">
        <w:rPr>
          <w:rFonts w:asciiTheme="majorBidi" w:hAnsiTheme="majorBidi" w:cstheme="majorBidi"/>
        </w:rPr>
        <w:t>personal tour guide with</w:t>
      </w:r>
      <w:r w:rsidR="00060F0F" w:rsidRPr="008C08EB">
        <w:rPr>
          <w:rFonts w:asciiTheme="majorBidi" w:hAnsiTheme="majorBidi" w:cstheme="majorBidi"/>
        </w:rPr>
        <w:t xml:space="preserve"> MuseumEye</w:t>
      </w:r>
      <w:r w:rsidR="00A21F34" w:rsidRPr="008C08EB">
        <w:rPr>
          <w:rFonts w:asciiTheme="majorBidi" w:hAnsiTheme="majorBidi" w:cstheme="majorBidi"/>
        </w:rPr>
        <w:t xml:space="preserve"> application</w:t>
      </w:r>
      <w:r w:rsidR="00060F0F" w:rsidRPr="008C08EB">
        <w:rPr>
          <w:rFonts w:asciiTheme="majorBidi" w:hAnsiTheme="majorBidi" w:cstheme="majorBidi"/>
        </w:rPr>
        <w:t>.</w:t>
      </w:r>
      <w:r w:rsidR="00A21F34" w:rsidRPr="008C08EB">
        <w:rPr>
          <w:rFonts w:asciiTheme="majorBidi" w:hAnsiTheme="majorBidi" w:cstheme="majorBidi"/>
        </w:rPr>
        <w:t xml:space="preserve"> One of the participants</w:t>
      </w:r>
      <w:r w:rsidR="004718EA" w:rsidRPr="008C08EB">
        <w:rPr>
          <w:rFonts w:asciiTheme="majorBidi" w:hAnsiTheme="majorBidi" w:cstheme="majorBidi"/>
        </w:rPr>
        <w:t xml:space="preserve"> said: “</w:t>
      </w:r>
      <w:r w:rsidR="004718EA" w:rsidRPr="008C08EB">
        <w:rPr>
          <w:rFonts w:asciiTheme="majorBidi" w:hAnsiTheme="majorBidi" w:cstheme="majorBidi"/>
          <w:i/>
          <w:iCs/>
        </w:rPr>
        <w:t xml:space="preserve">Yes, it could replace </w:t>
      </w:r>
      <w:r w:rsidR="00757FF0" w:rsidRPr="008C08EB">
        <w:rPr>
          <w:rFonts w:asciiTheme="majorBidi" w:hAnsiTheme="majorBidi" w:cstheme="majorBidi"/>
          <w:i/>
          <w:iCs/>
        </w:rPr>
        <w:t xml:space="preserve">a </w:t>
      </w:r>
      <w:r w:rsidR="004718EA" w:rsidRPr="008C08EB">
        <w:rPr>
          <w:rFonts w:asciiTheme="majorBidi" w:hAnsiTheme="majorBidi" w:cstheme="majorBidi"/>
          <w:i/>
          <w:iCs/>
        </w:rPr>
        <w:t>human guide if the system included all the collections in the museum</w:t>
      </w:r>
      <w:r w:rsidR="004718EA" w:rsidRPr="008C08EB">
        <w:rPr>
          <w:rFonts w:asciiTheme="majorBidi" w:hAnsiTheme="majorBidi" w:cstheme="majorBidi"/>
        </w:rPr>
        <w:t>”.</w:t>
      </w:r>
      <w:r w:rsidR="00A21F34" w:rsidRPr="008C08EB">
        <w:rPr>
          <w:rFonts w:asciiTheme="majorBidi" w:hAnsiTheme="majorBidi" w:cstheme="majorBidi"/>
        </w:rPr>
        <w:t xml:space="preserve"> Many responses</w:t>
      </w:r>
      <w:r w:rsidR="00BE5CC8" w:rsidRPr="008C08EB">
        <w:rPr>
          <w:rFonts w:asciiTheme="majorBidi" w:hAnsiTheme="majorBidi" w:cstheme="majorBidi"/>
        </w:rPr>
        <w:t xml:space="preserve"> emphasi</w:t>
      </w:r>
      <w:r w:rsidR="00757FF0" w:rsidRPr="008C08EB">
        <w:rPr>
          <w:rFonts w:asciiTheme="majorBidi" w:hAnsiTheme="majorBidi" w:cstheme="majorBidi"/>
        </w:rPr>
        <w:t>s</w:t>
      </w:r>
      <w:r w:rsidR="00BE5CC8" w:rsidRPr="008C08EB">
        <w:rPr>
          <w:rFonts w:asciiTheme="majorBidi" w:hAnsiTheme="majorBidi" w:cstheme="majorBidi"/>
        </w:rPr>
        <w:t>ed the</w:t>
      </w:r>
      <w:r w:rsidR="00A21F34" w:rsidRPr="008C08EB">
        <w:rPr>
          <w:rFonts w:asciiTheme="majorBidi" w:hAnsiTheme="majorBidi" w:cstheme="majorBidi"/>
        </w:rPr>
        <w:t xml:space="preserve"> personal</w:t>
      </w:r>
      <w:r w:rsidR="00BE5CC8" w:rsidRPr="008C08EB">
        <w:rPr>
          <w:rFonts w:asciiTheme="majorBidi" w:hAnsiTheme="majorBidi" w:cstheme="majorBidi"/>
        </w:rPr>
        <w:t xml:space="preserve"> independenc</w:t>
      </w:r>
      <w:r w:rsidR="00A21F34" w:rsidRPr="008C08EB">
        <w:rPr>
          <w:rFonts w:asciiTheme="majorBidi" w:hAnsiTheme="majorBidi" w:cstheme="majorBidi"/>
        </w:rPr>
        <w:t>e of the tool</w:t>
      </w:r>
      <w:r w:rsidR="00BE5CC8" w:rsidRPr="008C08EB">
        <w:rPr>
          <w:rFonts w:asciiTheme="majorBidi" w:hAnsiTheme="majorBidi" w:cstheme="majorBidi"/>
        </w:rPr>
        <w:t xml:space="preserve">. </w:t>
      </w:r>
      <w:r w:rsidR="00125225" w:rsidRPr="00125225">
        <w:rPr>
          <w:rFonts w:asciiTheme="majorBidi" w:hAnsiTheme="majorBidi" w:cstheme="majorBidi"/>
          <w:highlight w:val="lightGray"/>
        </w:rPr>
        <w:t xml:space="preserve">As one visitor responded </w:t>
      </w:r>
      <w:r w:rsidR="00125225" w:rsidRPr="00125225">
        <w:rPr>
          <w:rFonts w:asciiTheme="majorBidi" w:hAnsiTheme="majorBidi" w:cstheme="majorBidi"/>
          <w:i/>
          <w:iCs/>
          <w:highlight w:val="lightGray"/>
        </w:rPr>
        <w:t>“I had the free well to go and see wherever I need without assistance from tour guides or curators”</w:t>
      </w:r>
      <w:r w:rsidR="00125225" w:rsidRPr="00125225">
        <w:rPr>
          <w:rFonts w:asciiTheme="majorBidi" w:hAnsiTheme="majorBidi" w:cstheme="majorBidi"/>
          <w:highlight w:val="lightGray"/>
        </w:rPr>
        <w:t xml:space="preserve">. Another visitor commented on the influence of using the system on other activities in the museum as he/she said </w:t>
      </w:r>
      <w:r w:rsidR="00125225" w:rsidRPr="00125225">
        <w:rPr>
          <w:rFonts w:asciiTheme="majorBidi" w:hAnsiTheme="majorBidi" w:cstheme="majorBidi"/>
          <w:i/>
          <w:iCs/>
          <w:highlight w:val="lightGray"/>
        </w:rPr>
        <w:t>“It does not cause disturbance in the museum”.</w:t>
      </w:r>
      <w:r w:rsidR="00125225">
        <w:rPr>
          <w:rFonts w:asciiTheme="majorBidi" w:hAnsiTheme="majorBidi" w:cstheme="majorBidi"/>
          <w:i/>
          <w:iCs/>
        </w:rPr>
        <w:t xml:space="preserve"> </w:t>
      </w:r>
      <w:r w:rsidR="00060F0F" w:rsidRPr="008C08EB">
        <w:rPr>
          <w:rFonts w:asciiTheme="majorBidi" w:hAnsiTheme="majorBidi" w:cstheme="majorBidi"/>
        </w:rPr>
        <w:t xml:space="preserve">However, others suggested </w:t>
      </w:r>
      <w:r w:rsidR="00757FF0" w:rsidRPr="008C08EB">
        <w:rPr>
          <w:rFonts w:asciiTheme="majorBidi" w:hAnsiTheme="majorBidi" w:cstheme="majorBidi"/>
        </w:rPr>
        <w:t>adding</w:t>
      </w:r>
      <w:r w:rsidR="00060F0F" w:rsidRPr="008C08EB">
        <w:rPr>
          <w:rFonts w:asciiTheme="majorBidi" w:hAnsiTheme="majorBidi" w:cstheme="majorBidi"/>
        </w:rPr>
        <w:t xml:space="preserve"> more sources of information </w:t>
      </w:r>
      <w:r w:rsidR="00A21F34" w:rsidRPr="008C08EB">
        <w:rPr>
          <w:rFonts w:asciiTheme="majorBidi" w:hAnsiTheme="majorBidi" w:cstheme="majorBidi"/>
        </w:rPr>
        <w:t xml:space="preserve">to </w:t>
      </w:r>
      <w:r w:rsidR="00060F0F" w:rsidRPr="008C08EB">
        <w:rPr>
          <w:rFonts w:asciiTheme="majorBidi" w:hAnsiTheme="majorBidi" w:cstheme="majorBidi"/>
        </w:rPr>
        <w:t xml:space="preserve">satisfy visitors who seek more in-depth information. </w:t>
      </w:r>
      <w:r w:rsidR="008D1CCB">
        <w:rPr>
          <w:rFonts w:asciiTheme="majorBidi" w:hAnsiTheme="majorBidi" w:cstheme="majorBidi"/>
          <w:highlight w:val="lightGray"/>
        </w:rPr>
        <w:t>One participant suspect</w:t>
      </w:r>
      <w:r w:rsidR="00125225">
        <w:rPr>
          <w:rFonts w:asciiTheme="majorBidi" w:hAnsiTheme="majorBidi" w:cstheme="majorBidi"/>
          <w:highlight w:val="lightGray"/>
        </w:rPr>
        <w:t>ed</w:t>
      </w:r>
      <w:r w:rsidR="008D1CCB">
        <w:rPr>
          <w:rFonts w:asciiTheme="majorBidi" w:hAnsiTheme="majorBidi" w:cstheme="majorBidi"/>
          <w:highlight w:val="lightGray"/>
        </w:rPr>
        <w:t xml:space="preserve"> the replacement of the human tour guide by this system</w:t>
      </w:r>
      <w:r w:rsidR="00125225">
        <w:rPr>
          <w:rFonts w:asciiTheme="majorBidi" w:hAnsiTheme="majorBidi" w:cstheme="majorBidi"/>
          <w:highlight w:val="lightGray"/>
        </w:rPr>
        <w:t xml:space="preserve">, as he/she commented </w:t>
      </w:r>
      <w:r w:rsidR="00E552B9" w:rsidRPr="008C08EB">
        <w:rPr>
          <w:rFonts w:asciiTheme="majorBidi" w:hAnsiTheme="majorBidi" w:cstheme="majorBidi"/>
          <w:i/>
          <w:iCs/>
          <w:highlight w:val="lightGray"/>
        </w:rPr>
        <w:t>“I hope this tool cannot replace the human guide in Egypt”</w:t>
      </w:r>
    </w:p>
    <w:p w14:paraId="24594838" w14:textId="3D9D37A1" w:rsidR="00060F0F" w:rsidRPr="008C08EB" w:rsidRDefault="00AC76A3" w:rsidP="00517114">
      <w:pPr>
        <w:spacing w:before="240" w:after="120" w:line="276" w:lineRule="auto"/>
        <w:rPr>
          <w:rFonts w:asciiTheme="majorBidi" w:hAnsiTheme="majorBidi" w:cstheme="majorBidi"/>
        </w:rPr>
      </w:pPr>
      <w:r w:rsidRPr="008C08EB">
        <w:rPr>
          <w:rStyle w:val="Heading3Char"/>
          <w:rFonts w:asciiTheme="majorBidi" w:hAnsiTheme="majorBidi"/>
        </w:rPr>
        <w:t xml:space="preserve">Social </w:t>
      </w:r>
      <w:r w:rsidR="00060F0F" w:rsidRPr="008C08EB">
        <w:rPr>
          <w:rStyle w:val="Heading3Char"/>
          <w:rFonts w:asciiTheme="majorBidi" w:hAnsiTheme="majorBidi"/>
        </w:rPr>
        <w:t>Interactions:</w:t>
      </w:r>
      <w:r w:rsidR="004A2341" w:rsidRPr="008C08EB">
        <w:rPr>
          <w:rStyle w:val="Heading3Char"/>
          <w:rFonts w:asciiTheme="majorBidi" w:hAnsiTheme="majorBidi"/>
        </w:rPr>
        <w:t xml:space="preserve"> </w:t>
      </w:r>
      <w:r w:rsidR="004A2341" w:rsidRPr="008C08EB">
        <w:rPr>
          <w:rFonts w:asciiTheme="majorBidi" w:hAnsiTheme="majorBidi" w:cstheme="majorBidi"/>
        </w:rPr>
        <w:t xml:space="preserve">Despite the </w:t>
      </w:r>
      <w:r w:rsidR="0054110A" w:rsidRPr="008C08EB">
        <w:rPr>
          <w:rFonts w:asciiTheme="majorBidi" w:hAnsiTheme="majorBidi" w:cstheme="majorBidi"/>
        </w:rPr>
        <w:t>testing phase</w:t>
      </w:r>
      <w:r w:rsidR="00A21F34" w:rsidRPr="008C08EB">
        <w:rPr>
          <w:rFonts w:asciiTheme="majorBidi" w:hAnsiTheme="majorBidi" w:cstheme="majorBidi"/>
        </w:rPr>
        <w:t>, this research study</w:t>
      </w:r>
      <w:r w:rsidR="004A2341" w:rsidRPr="008C08EB">
        <w:rPr>
          <w:rFonts w:asciiTheme="majorBidi" w:hAnsiTheme="majorBidi" w:cstheme="majorBidi"/>
        </w:rPr>
        <w:t xml:space="preserve"> did not include </w:t>
      </w:r>
      <w:r w:rsidR="00757FF0" w:rsidRPr="008C08EB">
        <w:rPr>
          <w:rFonts w:asciiTheme="majorBidi" w:hAnsiTheme="majorBidi" w:cstheme="majorBidi"/>
        </w:rPr>
        <w:t xml:space="preserve">an </w:t>
      </w:r>
      <w:r w:rsidR="004A2341" w:rsidRPr="008C08EB">
        <w:rPr>
          <w:rFonts w:asciiTheme="majorBidi" w:hAnsiTheme="majorBidi" w:cstheme="majorBidi"/>
        </w:rPr>
        <w:t>additional</w:t>
      </w:r>
      <w:r w:rsidR="00A21F34" w:rsidRPr="008C08EB">
        <w:rPr>
          <w:rFonts w:asciiTheme="majorBidi" w:hAnsiTheme="majorBidi" w:cstheme="majorBidi"/>
        </w:rPr>
        <w:t xml:space="preserve"> device. However,</w:t>
      </w:r>
      <w:r w:rsidR="004A2341" w:rsidRPr="008C08EB">
        <w:rPr>
          <w:rFonts w:asciiTheme="majorBidi" w:hAnsiTheme="majorBidi" w:cstheme="majorBidi"/>
        </w:rPr>
        <w:t xml:space="preserve"> </w:t>
      </w:r>
      <w:r w:rsidR="00321828" w:rsidRPr="008C08EB">
        <w:rPr>
          <w:rFonts w:asciiTheme="majorBidi" w:hAnsiTheme="majorBidi" w:cstheme="majorBidi"/>
        </w:rPr>
        <w:t xml:space="preserve">eleven </w:t>
      </w:r>
      <w:r w:rsidR="004A2341" w:rsidRPr="008C08EB">
        <w:rPr>
          <w:rFonts w:asciiTheme="majorBidi" w:hAnsiTheme="majorBidi" w:cstheme="majorBidi"/>
        </w:rPr>
        <w:t xml:space="preserve">respondents agreed on </w:t>
      </w:r>
      <w:r w:rsidR="0054110A" w:rsidRPr="008C08EB">
        <w:rPr>
          <w:rFonts w:asciiTheme="majorBidi" w:hAnsiTheme="majorBidi" w:cstheme="majorBidi"/>
        </w:rPr>
        <w:t>the</w:t>
      </w:r>
      <w:r w:rsidR="004A2341" w:rsidRPr="008C08EB">
        <w:rPr>
          <w:rFonts w:asciiTheme="majorBidi" w:hAnsiTheme="majorBidi" w:cstheme="majorBidi"/>
        </w:rPr>
        <w:t xml:space="preserve"> </w:t>
      </w:r>
      <w:r w:rsidR="0054110A" w:rsidRPr="008C08EB">
        <w:rPr>
          <w:rFonts w:asciiTheme="majorBidi" w:hAnsiTheme="majorBidi" w:cstheme="majorBidi"/>
        </w:rPr>
        <w:t xml:space="preserve">role that MuseumEye can play to encourage social interaction. </w:t>
      </w:r>
      <w:r w:rsidR="0054110A" w:rsidRPr="008C08EB">
        <w:rPr>
          <w:rFonts w:asciiTheme="majorBidi" w:hAnsiTheme="majorBidi" w:cstheme="majorBidi"/>
          <w:i/>
        </w:rPr>
        <w:t xml:space="preserve">“It will be pretty awesome if </w:t>
      </w:r>
      <w:r w:rsidR="00757FF0" w:rsidRPr="008C08EB">
        <w:rPr>
          <w:rFonts w:asciiTheme="majorBidi" w:hAnsiTheme="majorBidi" w:cstheme="majorBidi"/>
          <w:i/>
        </w:rPr>
        <w:t>my friends and I</w:t>
      </w:r>
      <w:r w:rsidR="0054110A" w:rsidRPr="008C08EB">
        <w:rPr>
          <w:rFonts w:asciiTheme="majorBidi" w:hAnsiTheme="majorBidi" w:cstheme="majorBidi"/>
          <w:i/>
        </w:rPr>
        <w:t xml:space="preserve"> can see what I can see</w:t>
      </w:r>
      <w:r w:rsidR="00A21F34" w:rsidRPr="008C08EB">
        <w:rPr>
          <w:rFonts w:asciiTheme="majorBidi" w:hAnsiTheme="majorBidi" w:cstheme="majorBidi"/>
          <w:i/>
        </w:rPr>
        <w:t>,</w:t>
      </w:r>
      <w:r w:rsidR="0054110A" w:rsidRPr="008C08EB">
        <w:rPr>
          <w:rFonts w:asciiTheme="majorBidi" w:hAnsiTheme="majorBidi" w:cstheme="majorBidi"/>
          <w:i/>
        </w:rPr>
        <w:t>”</w:t>
      </w:r>
      <w:r w:rsidR="00A21F34" w:rsidRPr="008C08EB">
        <w:rPr>
          <w:rFonts w:asciiTheme="majorBidi" w:hAnsiTheme="majorBidi" w:cstheme="majorBidi"/>
        </w:rPr>
        <w:t xml:space="preserve"> </w:t>
      </w:r>
      <w:r w:rsidR="00D173D0" w:rsidRPr="008C08EB">
        <w:rPr>
          <w:rFonts w:asciiTheme="majorBidi" w:hAnsiTheme="majorBidi" w:cstheme="majorBidi"/>
        </w:rPr>
        <w:t>another parti</w:t>
      </w:r>
      <w:r w:rsidR="001D082A" w:rsidRPr="008C08EB">
        <w:rPr>
          <w:rFonts w:asciiTheme="majorBidi" w:hAnsiTheme="majorBidi" w:cstheme="majorBidi"/>
        </w:rPr>
        <w:t>cip</w:t>
      </w:r>
      <w:r w:rsidR="00D173D0" w:rsidRPr="008C08EB">
        <w:rPr>
          <w:rFonts w:asciiTheme="majorBidi" w:hAnsiTheme="majorBidi" w:cstheme="majorBidi"/>
        </w:rPr>
        <w:t>ant affirms this opinion,</w:t>
      </w:r>
      <w:r w:rsidR="00A21F34" w:rsidRPr="008C08EB">
        <w:rPr>
          <w:rFonts w:asciiTheme="majorBidi" w:hAnsiTheme="majorBidi" w:cstheme="majorBidi"/>
        </w:rPr>
        <w:t xml:space="preserve"> explaining</w:t>
      </w:r>
      <w:r w:rsidR="004718EA" w:rsidRPr="008C08EB">
        <w:rPr>
          <w:rFonts w:asciiTheme="majorBidi" w:hAnsiTheme="majorBidi" w:cstheme="majorBidi"/>
        </w:rPr>
        <w:t xml:space="preserve"> “</w:t>
      </w:r>
      <w:r w:rsidR="004718EA" w:rsidRPr="008C08EB">
        <w:rPr>
          <w:rFonts w:asciiTheme="majorBidi" w:hAnsiTheme="majorBidi" w:cstheme="majorBidi"/>
          <w:i/>
          <w:iCs/>
        </w:rPr>
        <w:t>It is better than VR systems as I can see people around me and I can talk to them while touring on</w:t>
      </w:r>
      <w:r w:rsidR="00757FF0" w:rsidRPr="008C08EB">
        <w:rPr>
          <w:rFonts w:asciiTheme="majorBidi" w:hAnsiTheme="majorBidi" w:cstheme="majorBidi"/>
          <w:i/>
          <w:iCs/>
        </w:rPr>
        <w:t xml:space="preserve"> the</w:t>
      </w:r>
      <w:r w:rsidR="004718EA" w:rsidRPr="008C08EB">
        <w:rPr>
          <w:rFonts w:asciiTheme="majorBidi" w:hAnsiTheme="majorBidi" w:cstheme="majorBidi"/>
          <w:i/>
          <w:iCs/>
        </w:rPr>
        <w:t xml:space="preserve"> contrary with VR systems</w:t>
      </w:r>
      <w:r w:rsidR="004718EA" w:rsidRPr="008C08EB">
        <w:rPr>
          <w:rFonts w:asciiTheme="majorBidi" w:hAnsiTheme="majorBidi" w:cstheme="majorBidi"/>
        </w:rPr>
        <w:t xml:space="preserve">”. </w:t>
      </w:r>
    </w:p>
    <w:p w14:paraId="2A17DF9E" w14:textId="07F2CD74" w:rsidR="00575FA3" w:rsidRPr="00125225" w:rsidRDefault="004718EA" w:rsidP="00125225">
      <w:pPr>
        <w:spacing w:before="240" w:after="120" w:line="276" w:lineRule="auto"/>
        <w:rPr>
          <w:rFonts w:asciiTheme="majorBidi" w:hAnsiTheme="majorBidi" w:cstheme="majorBidi"/>
          <w:i/>
          <w:iCs/>
        </w:rPr>
      </w:pPr>
      <w:r w:rsidRPr="008C08EB">
        <w:rPr>
          <w:rStyle w:val="Heading3Char"/>
          <w:rFonts w:asciiTheme="majorBidi" w:hAnsiTheme="majorBidi"/>
        </w:rPr>
        <w:t>Explore Like an Archaeologist:</w:t>
      </w:r>
      <w:r w:rsidR="00D173D0" w:rsidRPr="008C08EB">
        <w:rPr>
          <w:rFonts w:asciiTheme="majorBidi" w:hAnsiTheme="majorBidi" w:cstheme="majorBidi"/>
        </w:rPr>
        <w:t xml:space="preserve">  </w:t>
      </w:r>
      <w:r w:rsidR="00321828" w:rsidRPr="008C08EB">
        <w:rPr>
          <w:rFonts w:asciiTheme="majorBidi" w:hAnsiTheme="majorBidi" w:cstheme="majorBidi"/>
        </w:rPr>
        <w:t>Eight p</w:t>
      </w:r>
      <w:r w:rsidR="00D173D0" w:rsidRPr="008C08EB">
        <w:rPr>
          <w:rFonts w:asciiTheme="majorBidi" w:hAnsiTheme="majorBidi" w:cstheme="majorBidi"/>
        </w:rPr>
        <w:t>articipants admired</w:t>
      </w:r>
      <w:r w:rsidRPr="008C08EB">
        <w:rPr>
          <w:rFonts w:asciiTheme="majorBidi" w:hAnsiTheme="majorBidi" w:cstheme="majorBidi"/>
        </w:rPr>
        <w:t xml:space="preserve"> this feature by saying “</w:t>
      </w:r>
      <w:r w:rsidRPr="008C08EB">
        <w:rPr>
          <w:rFonts w:asciiTheme="majorBidi" w:hAnsiTheme="majorBidi" w:cstheme="majorBidi"/>
          <w:i/>
          <w:iCs/>
        </w:rPr>
        <w:t>It was very innovative to spin a statue floating on the air however it was a bit fast</w:t>
      </w:r>
      <w:r w:rsidR="00757FF0" w:rsidRPr="008C08EB">
        <w:rPr>
          <w:rFonts w:asciiTheme="majorBidi" w:hAnsiTheme="majorBidi" w:cstheme="majorBidi"/>
          <w:i/>
          <w:iCs/>
        </w:rPr>
        <w:t>,</w:t>
      </w:r>
      <w:r w:rsidRPr="008C08EB">
        <w:rPr>
          <w:rFonts w:asciiTheme="majorBidi" w:hAnsiTheme="majorBidi" w:cstheme="majorBidi"/>
          <w:i/>
          <w:iCs/>
        </w:rPr>
        <w:t xml:space="preserve"> but it was </w:t>
      </w:r>
      <w:r w:rsidR="00757FF0" w:rsidRPr="008C08EB">
        <w:rPr>
          <w:rFonts w:asciiTheme="majorBidi" w:hAnsiTheme="majorBidi" w:cstheme="majorBidi"/>
          <w:i/>
          <w:iCs/>
        </w:rPr>
        <w:t>fascina</w:t>
      </w:r>
      <w:r w:rsidRPr="008C08EB">
        <w:rPr>
          <w:rFonts w:asciiTheme="majorBidi" w:hAnsiTheme="majorBidi" w:cstheme="majorBidi"/>
          <w:i/>
          <w:iCs/>
        </w:rPr>
        <w:t>ting</w:t>
      </w:r>
      <w:r w:rsidRPr="008C08EB">
        <w:rPr>
          <w:rFonts w:asciiTheme="majorBidi" w:hAnsiTheme="majorBidi" w:cstheme="majorBidi"/>
        </w:rPr>
        <w:t>”.</w:t>
      </w:r>
      <w:r w:rsidR="00117739" w:rsidRPr="008C08EB">
        <w:rPr>
          <w:rFonts w:asciiTheme="majorBidi" w:hAnsiTheme="majorBidi" w:cstheme="majorBidi"/>
        </w:rPr>
        <w:t xml:space="preserve"> Another participant commented on the </w:t>
      </w:r>
      <w:r w:rsidR="00D173D0" w:rsidRPr="008C08EB">
        <w:rPr>
          <w:rFonts w:asciiTheme="majorBidi" w:hAnsiTheme="majorBidi" w:cstheme="majorBidi"/>
        </w:rPr>
        <w:t xml:space="preserve">interactive </w:t>
      </w:r>
      <w:r w:rsidR="00117739" w:rsidRPr="008C08EB">
        <w:rPr>
          <w:rFonts w:asciiTheme="majorBidi" w:hAnsiTheme="majorBidi" w:cstheme="majorBidi"/>
        </w:rPr>
        <w:t>secre</w:t>
      </w:r>
      <w:r w:rsidR="00D173D0" w:rsidRPr="008C08EB">
        <w:rPr>
          <w:rFonts w:asciiTheme="majorBidi" w:hAnsiTheme="majorBidi" w:cstheme="majorBidi"/>
        </w:rPr>
        <w:t>t points</w:t>
      </w:r>
      <w:r w:rsidR="00117739" w:rsidRPr="008C08EB">
        <w:rPr>
          <w:rFonts w:asciiTheme="majorBidi" w:hAnsiTheme="majorBidi" w:cstheme="majorBidi"/>
        </w:rPr>
        <w:t xml:space="preserve"> “</w:t>
      </w:r>
      <w:r w:rsidR="00117739" w:rsidRPr="008C08EB">
        <w:rPr>
          <w:rFonts w:asciiTheme="majorBidi" w:hAnsiTheme="majorBidi" w:cstheme="majorBidi"/>
          <w:i/>
          <w:iCs/>
        </w:rPr>
        <w:t xml:space="preserve">I cannot imagine another way </w:t>
      </w:r>
      <w:r w:rsidR="001D082A" w:rsidRPr="008C08EB">
        <w:rPr>
          <w:rFonts w:asciiTheme="majorBidi" w:hAnsiTheme="majorBidi" w:cstheme="majorBidi"/>
          <w:i/>
          <w:iCs/>
        </w:rPr>
        <w:t>of showing these</w:t>
      </w:r>
      <w:r w:rsidR="00117739" w:rsidRPr="008C08EB">
        <w:rPr>
          <w:rFonts w:asciiTheme="majorBidi" w:hAnsiTheme="majorBidi" w:cstheme="majorBidi"/>
          <w:i/>
          <w:iCs/>
        </w:rPr>
        <w:t xml:space="preserve"> interesting points in each statue even the human guide he would point to some points out of sight</w:t>
      </w:r>
      <w:r w:rsidR="00117739" w:rsidRPr="008C08EB">
        <w:rPr>
          <w:rFonts w:asciiTheme="majorBidi" w:hAnsiTheme="majorBidi" w:cstheme="majorBidi"/>
        </w:rPr>
        <w:t>”.</w:t>
      </w:r>
      <w:r w:rsidR="00F156D0" w:rsidRPr="008C08EB">
        <w:rPr>
          <w:rFonts w:asciiTheme="majorBidi" w:hAnsiTheme="majorBidi" w:cstheme="majorBidi"/>
        </w:rPr>
        <w:t xml:space="preserve"> A student in tourism school said</w:t>
      </w:r>
      <w:r w:rsidR="00757FF0" w:rsidRPr="008C08EB">
        <w:rPr>
          <w:rFonts w:asciiTheme="majorBidi" w:hAnsiTheme="majorBidi" w:cstheme="majorBidi"/>
        </w:rPr>
        <w:t>,</w:t>
      </w:r>
      <w:r w:rsidR="00F156D0" w:rsidRPr="008C08EB">
        <w:rPr>
          <w:rFonts w:asciiTheme="majorBidi" w:hAnsiTheme="majorBidi" w:cstheme="majorBidi"/>
        </w:rPr>
        <w:t xml:space="preserve"> “</w:t>
      </w:r>
      <w:r w:rsidR="00F156D0" w:rsidRPr="008C08EB">
        <w:rPr>
          <w:rFonts w:asciiTheme="majorBidi" w:hAnsiTheme="majorBidi" w:cstheme="majorBidi"/>
          <w:i/>
          <w:iCs/>
        </w:rPr>
        <w:t>It seems like our lecturer is showing a piece in his/her hand and explaining to us in our classes</w:t>
      </w:r>
      <w:r w:rsidR="00F156D0" w:rsidRPr="008C08EB">
        <w:rPr>
          <w:rFonts w:asciiTheme="majorBidi" w:hAnsiTheme="majorBidi" w:cstheme="majorBidi"/>
        </w:rPr>
        <w:t xml:space="preserve">”. </w:t>
      </w:r>
      <w:r w:rsidR="00125225" w:rsidRPr="00125225">
        <w:rPr>
          <w:rFonts w:asciiTheme="majorBidi" w:hAnsiTheme="majorBidi" w:cstheme="majorBidi"/>
          <w:highlight w:val="lightGray"/>
        </w:rPr>
        <w:t xml:space="preserve">Another participant stated </w:t>
      </w:r>
      <w:r w:rsidR="00125225" w:rsidRPr="00125225">
        <w:rPr>
          <w:rFonts w:asciiTheme="majorBidi" w:hAnsiTheme="majorBidi" w:cstheme="majorBidi"/>
          <w:i/>
          <w:iCs/>
          <w:highlight w:val="lightGray"/>
        </w:rPr>
        <w:t>“I loved with I could animate the statues out of the glass boxes”.</w:t>
      </w:r>
    </w:p>
    <w:p w14:paraId="4E6910EF" w14:textId="755590C9" w:rsidR="00125225" w:rsidRPr="008C08EB" w:rsidRDefault="00D96ACD" w:rsidP="00125225">
      <w:pPr>
        <w:spacing w:before="240" w:after="120" w:line="276" w:lineRule="auto"/>
        <w:rPr>
          <w:rFonts w:asciiTheme="majorBidi" w:hAnsiTheme="majorBidi" w:cstheme="majorBidi"/>
          <w:i/>
          <w:iCs/>
        </w:rPr>
      </w:pPr>
      <w:r w:rsidRPr="008C08EB">
        <w:rPr>
          <w:rStyle w:val="Heading3Char"/>
          <w:rFonts w:asciiTheme="majorBidi" w:hAnsiTheme="majorBidi"/>
        </w:rPr>
        <w:t>System Entertainment Factor</w:t>
      </w:r>
      <w:r w:rsidR="00B5680F" w:rsidRPr="008C08EB">
        <w:rPr>
          <w:rStyle w:val="Heading3Char"/>
          <w:rFonts w:asciiTheme="majorBidi" w:hAnsiTheme="majorBidi"/>
        </w:rPr>
        <w:t>:</w:t>
      </w:r>
      <w:r w:rsidRPr="008C08EB">
        <w:rPr>
          <w:rFonts w:asciiTheme="majorBidi" w:hAnsiTheme="majorBidi" w:cstheme="majorBidi"/>
        </w:rPr>
        <w:t xml:space="preserve"> </w:t>
      </w:r>
      <w:r w:rsidR="00321828" w:rsidRPr="008C08EB">
        <w:rPr>
          <w:rFonts w:asciiTheme="majorBidi" w:hAnsiTheme="majorBidi" w:cstheme="majorBidi"/>
        </w:rPr>
        <w:t>Fifteen p</w:t>
      </w:r>
      <w:r w:rsidRPr="008C08EB">
        <w:rPr>
          <w:rFonts w:asciiTheme="majorBidi" w:hAnsiTheme="majorBidi" w:cstheme="majorBidi"/>
        </w:rPr>
        <w:t>articipants agreed on the entertainment</w:t>
      </w:r>
      <w:r w:rsidR="00B5680F" w:rsidRPr="008C08EB">
        <w:rPr>
          <w:rFonts w:asciiTheme="majorBidi" w:hAnsiTheme="majorBidi" w:cstheme="majorBidi"/>
        </w:rPr>
        <w:t xml:space="preserve"> aspect</w:t>
      </w:r>
      <w:r w:rsidRPr="008C08EB">
        <w:rPr>
          <w:rFonts w:asciiTheme="majorBidi" w:hAnsiTheme="majorBidi" w:cstheme="majorBidi"/>
        </w:rPr>
        <w:t>s</w:t>
      </w:r>
      <w:r w:rsidR="00B5680F" w:rsidRPr="008C08EB">
        <w:rPr>
          <w:rFonts w:asciiTheme="majorBidi" w:hAnsiTheme="majorBidi" w:cstheme="majorBidi"/>
        </w:rPr>
        <w:t xml:space="preserve"> </w:t>
      </w:r>
      <w:r w:rsidRPr="008C08EB">
        <w:rPr>
          <w:rFonts w:asciiTheme="majorBidi" w:hAnsiTheme="majorBidi" w:cstheme="majorBidi"/>
        </w:rPr>
        <w:t>of</w:t>
      </w:r>
      <w:r w:rsidR="00B5680F" w:rsidRPr="008C08EB">
        <w:rPr>
          <w:rFonts w:asciiTheme="majorBidi" w:hAnsiTheme="majorBidi" w:cstheme="majorBidi"/>
        </w:rPr>
        <w:t xml:space="preserve"> the system</w:t>
      </w:r>
      <w:r w:rsidR="00757FF0" w:rsidRPr="008C08EB">
        <w:rPr>
          <w:rFonts w:asciiTheme="majorBidi" w:hAnsiTheme="majorBidi" w:cstheme="majorBidi"/>
        </w:rPr>
        <w:t>. H</w:t>
      </w:r>
      <w:r w:rsidR="00B5680F" w:rsidRPr="008C08EB">
        <w:rPr>
          <w:rFonts w:asciiTheme="majorBidi" w:hAnsiTheme="majorBidi" w:cstheme="majorBidi"/>
        </w:rPr>
        <w:t xml:space="preserve">owever, </w:t>
      </w:r>
      <w:r w:rsidRPr="008C08EB">
        <w:rPr>
          <w:rFonts w:asciiTheme="majorBidi" w:hAnsiTheme="majorBidi" w:cstheme="majorBidi"/>
        </w:rPr>
        <w:t>not all participants found it as entertaining as expected during the preliminary studies</w:t>
      </w:r>
      <w:r w:rsidR="00B5680F" w:rsidRPr="008C08EB">
        <w:rPr>
          <w:rFonts w:asciiTheme="majorBidi" w:hAnsiTheme="majorBidi" w:cstheme="majorBidi"/>
        </w:rPr>
        <w:t xml:space="preserve">. </w:t>
      </w:r>
      <w:r w:rsidR="00757FF0" w:rsidRPr="008C08EB">
        <w:rPr>
          <w:rFonts w:asciiTheme="majorBidi" w:hAnsiTheme="majorBidi" w:cstheme="majorBidi"/>
        </w:rPr>
        <w:t>A p</w:t>
      </w:r>
      <w:r w:rsidR="00B5680F" w:rsidRPr="008C08EB">
        <w:rPr>
          <w:rFonts w:asciiTheme="majorBidi" w:hAnsiTheme="majorBidi" w:cstheme="majorBidi"/>
        </w:rPr>
        <w:t>articipant commented “</w:t>
      </w:r>
      <w:r w:rsidR="00B5680F" w:rsidRPr="008C08EB">
        <w:rPr>
          <w:rFonts w:asciiTheme="majorBidi" w:hAnsiTheme="majorBidi" w:cstheme="majorBidi"/>
          <w:i/>
        </w:rPr>
        <w:t>I know it was a game but not as a game as I understand. It needs to be more fun to increase enjoyment</w:t>
      </w:r>
      <w:r w:rsidR="00B5680F" w:rsidRPr="008C08EB">
        <w:rPr>
          <w:rFonts w:asciiTheme="majorBidi" w:hAnsiTheme="majorBidi" w:cstheme="majorBidi"/>
        </w:rPr>
        <w:t>”. Another from computer science background said “</w:t>
      </w:r>
      <w:r w:rsidR="00B5680F" w:rsidRPr="008C08EB">
        <w:rPr>
          <w:rFonts w:asciiTheme="majorBidi" w:hAnsiTheme="majorBidi" w:cstheme="majorBidi"/>
          <w:i/>
        </w:rPr>
        <w:t>This is not an actual game like we play</w:t>
      </w:r>
      <w:r w:rsidR="00757FF0" w:rsidRPr="008C08EB">
        <w:rPr>
          <w:rFonts w:asciiTheme="majorBidi" w:hAnsiTheme="majorBidi" w:cstheme="majorBidi"/>
          <w:i/>
        </w:rPr>
        <w:t>. U</w:t>
      </w:r>
      <w:r w:rsidR="00B5680F" w:rsidRPr="008C08EB">
        <w:rPr>
          <w:rFonts w:asciiTheme="majorBidi" w:hAnsiTheme="majorBidi" w:cstheme="majorBidi"/>
          <w:i/>
        </w:rPr>
        <w:t>sually, it might fit the museum guiding</w:t>
      </w:r>
      <w:r w:rsidR="00757FF0" w:rsidRPr="008C08EB">
        <w:rPr>
          <w:rFonts w:asciiTheme="majorBidi" w:hAnsiTheme="majorBidi" w:cstheme="majorBidi"/>
          <w:i/>
        </w:rPr>
        <w:t>,</w:t>
      </w:r>
      <w:r w:rsidR="00B5680F" w:rsidRPr="008C08EB">
        <w:rPr>
          <w:rFonts w:asciiTheme="majorBidi" w:hAnsiTheme="majorBidi" w:cstheme="majorBidi"/>
          <w:i/>
        </w:rPr>
        <w:t xml:space="preserve"> but it needs to be mor</w:t>
      </w:r>
      <w:r w:rsidRPr="008C08EB">
        <w:rPr>
          <w:rFonts w:asciiTheme="majorBidi" w:hAnsiTheme="majorBidi" w:cstheme="majorBidi"/>
          <w:i/>
        </w:rPr>
        <w:t>e developed and include scoring and</w:t>
      </w:r>
      <w:r w:rsidR="00B5680F" w:rsidRPr="008C08EB">
        <w:rPr>
          <w:rFonts w:asciiTheme="majorBidi" w:hAnsiTheme="majorBidi" w:cstheme="majorBidi"/>
          <w:i/>
        </w:rPr>
        <w:t xml:space="preserve"> c</w:t>
      </w:r>
      <w:r w:rsidRPr="008C08EB">
        <w:rPr>
          <w:rFonts w:asciiTheme="majorBidi" w:hAnsiTheme="majorBidi" w:cstheme="majorBidi"/>
          <w:i/>
        </w:rPr>
        <w:t>haracters</w:t>
      </w:r>
      <w:r w:rsidR="00B5680F" w:rsidRPr="008C08EB">
        <w:rPr>
          <w:rFonts w:asciiTheme="majorBidi" w:hAnsiTheme="majorBidi" w:cstheme="majorBidi"/>
          <w:i/>
        </w:rPr>
        <w:t>”</w:t>
      </w:r>
      <w:r w:rsidR="00A246D5" w:rsidRPr="008C08EB">
        <w:rPr>
          <w:rFonts w:asciiTheme="majorBidi" w:hAnsiTheme="majorBidi" w:cstheme="majorBidi"/>
          <w:i/>
        </w:rPr>
        <w:t xml:space="preserve">. </w:t>
      </w:r>
      <w:r w:rsidRPr="008C08EB">
        <w:rPr>
          <w:rFonts w:asciiTheme="majorBidi" w:hAnsiTheme="majorBidi" w:cstheme="majorBidi"/>
        </w:rPr>
        <w:t>A teacher</w:t>
      </w:r>
      <w:r w:rsidR="00A246D5" w:rsidRPr="008C08EB">
        <w:rPr>
          <w:rFonts w:asciiTheme="majorBidi" w:hAnsiTheme="majorBidi" w:cstheme="majorBidi"/>
        </w:rPr>
        <w:t xml:space="preserve"> said</w:t>
      </w:r>
      <w:r w:rsidR="00757FF0" w:rsidRPr="008C08EB">
        <w:rPr>
          <w:rFonts w:asciiTheme="majorBidi" w:hAnsiTheme="majorBidi" w:cstheme="majorBidi"/>
        </w:rPr>
        <w:t>,</w:t>
      </w:r>
      <w:r w:rsidR="00A246D5" w:rsidRPr="008C08EB">
        <w:rPr>
          <w:rFonts w:asciiTheme="majorBidi" w:hAnsiTheme="majorBidi" w:cstheme="majorBidi"/>
        </w:rPr>
        <w:t xml:space="preserve"> “</w:t>
      </w:r>
      <w:r w:rsidR="00A246D5" w:rsidRPr="008C08EB">
        <w:rPr>
          <w:rFonts w:asciiTheme="majorBidi" w:hAnsiTheme="majorBidi" w:cstheme="majorBidi"/>
          <w:i/>
        </w:rPr>
        <w:t>I felt if it should fit the kids in the future, it should be more interesting than this game</w:t>
      </w:r>
      <w:r w:rsidR="00A246D5" w:rsidRPr="008C08EB">
        <w:rPr>
          <w:rFonts w:asciiTheme="majorBidi" w:hAnsiTheme="majorBidi" w:cstheme="majorBidi"/>
        </w:rPr>
        <w:t>”.</w:t>
      </w:r>
      <w:r w:rsidR="00934C3E" w:rsidRPr="008C08EB">
        <w:rPr>
          <w:rFonts w:asciiTheme="majorBidi" w:hAnsiTheme="majorBidi" w:cstheme="majorBidi"/>
        </w:rPr>
        <w:t xml:space="preserve"> However, there </w:t>
      </w:r>
      <w:r w:rsidRPr="008C08EB">
        <w:rPr>
          <w:rFonts w:asciiTheme="majorBidi" w:hAnsiTheme="majorBidi" w:cstheme="majorBidi"/>
        </w:rPr>
        <w:t>are</w:t>
      </w:r>
      <w:r w:rsidR="00934C3E" w:rsidRPr="008C08EB">
        <w:rPr>
          <w:rFonts w:asciiTheme="majorBidi" w:hAnsiTheme="majorBidi" w:cstheme="majorBidi"/>
        </w:rPr>
        <w:t xml:space="preserve"> some positive </w:t>
      </w:r>
      <w:r w:rsidRPr="008C08EB">
        <w:rPr>
          <w:rFonts w:asciiTheme="majorBidi" w:hAnsiTheme="majorBidi" w:cstheme="majorBidi"/>
        </w:rPr>
        <w:t>responses suggest</w:t>
      </w:r>
      <w:r w:rsidR="00934C3E" w:rsidRPr="008C08EB">
        <w:rPr>
          <w:rFonts w:asciiTheme="majorBidi" w:hAnsiTheme="majorBidi" w:cstheme="majorBidi"/>
        </w:rPr>
        <w:t xml:space="preserve"> “</w:t>
      </w:r>
      <w:r w:rsidR="00934C3E" w:rsidRPr="008C08EB">
        <w:rPr>
          <w:rFonts w:asciiTheme="majorBidi" w:hAnsiTheme="majorBidi" w:cstheme="majorBidi"/>
          <w:i/>
        </w:rPr>
        <w:t>It was useful to have a game on the statue</w:t>
      </w:r>
      <w:r w:rsidR="00757FF0" w:rsidRPr="008C08EB">
        <w:rPr>
          <w:rFonts w:asciiTheme="majorBidi" w:hAnsiTheme="majorBidi" w:cstheme="majorBidi"/>
          <w:i/>
        </w:rPr>
        <w:t>,</w:t>
      </w:r>
      <w:r w:rsidR="00934C3E" w:rsidRPr="008C08EB">
        <w:rPr>
          <w:rFonts w:asciiTheme="majorBidi" w:hAnsiTheme="majorBidi" w:cstheme="majorBidi"/>
          <w:i/>
        </w:rPr>
        <w:t xml:space="preserve"> but I did</w:t>
      </w:r>
      <w:r w:rsidRPr="008C08EB">
        <w:rPr>
          <w:rFonts w:asciiTheme="majorBidi" w:hAnsiTheme="majorBidi" w:cstheme="majorBidi"/>
          <w:i/>
        </w:rPr>
        <w:t xml:space="preserve"> not see a game word,</w:t>
      </w:r>
      <w:r w:rsidR="00934C3E" w:rsidRPr="008C08EB">
        <w:rPr>
          <w:rFonts w:asciiTheme="majorBidi" w:hAnsiTheme="majorBidi" w:cstheme="majorBidi"/>
          <w:i/>
        </w:rPr>
        <w:t xml:space="preserve"> I reali</w:t>
      </w:r>
      <w:r w:rsidR="00757FF0" w:rsidRPr="008C08EB">
        <w:rPr>
          <w:rFonts w:asciiTheme="majorBidi" w:hAnsiTheme="majorBidi" w:cstheme="majorBidi"/>
          <w:i/>
        </w:rPr>
        <w:t>s</w:t>
      </w:r>
      <w:r w:rsidR="00934C3E" w:rsidRPr="008C08EB">
        <w:rPr>
          <w:rFonts w:asciiTheme="majorBidi" w:hAnsiTheme="majorBidi" w:cstheme="majorBidi"/>
          <w:i/>
        </w:rPr>
        <w:t>ed that without</w:t>
      </w:r>
      <w:r w:rsidRPr="008C08EB">
        <w:rPr>
          <w:rFonts w:asciiTheme="majorBidi" w:hAnsiTheme="majorBidi" w:cstheme="majorBidi"/>
          <w:i/>
        </w:rPr>
        <w:t xml:space="preserve"> further</w:t>
      </w:r>
      <w:r w:rsidR="00934C3E" w:rsidRPr="008C08EB">
        <w:rPr>
          <w:rFonts w:asciiTheme="majorBidi" w:hAnsiTheme="majorBidi" w:cstheme="majorBidi"/>
          <w:i/>
        </w:rPr>
        <w:t xml:space="preserve"> instructions</w:t>
      </w:r>
      <w:r w:rsidR="00934C3E" w:rsidRPr="008C08EB">
        <w:rPr>
          <w:rFonts w:asciiTheme="majorBidi" w:hAnsiTheme="majorBidi" w:cstheme="majorBidi"/>
        </w:rPr>
        <w:t>”.</w:t>
      </w:r>
      <w:r w:rsidR="00125225">
        <w:rPr>
          <w:rFonts w:asciiTheme="majorBidi" w:hAnsiTheme="majorBidi" w:cstheme="majorBidi"/>
        </w:rPr>
        <w:t xml:space="preserve"> </w:t>
      </w:r>
      <w:r w:rsidR="00125225" w:rsidRPr="00125225">
        <w:rPr>
          <w:rFonts w:asciiTheme="majorBidi" w:hAnsiTheme="majorBidi" w:cstheme="majorBidi"/>
          <w:highlight w:val="lightGray"/>
        </w:rPr>
        <w:t xml:space="preserve">Another positive comment </w:t>
      </w:r>
      <w:r w:rsidR="00125225" w:rsidRPr="00125225">
        <w:rPr>
          <w:rFonts w:asciiTheme="majorBidi" w:hAnsiTheme="majorBidi" w:cstheme="majorBidi"/>
          <w:i/>
          <w:iCs/>
          <w:highlight w:val="lightGray"/>
        </w:rPr>
        <w:t>“It was not boring at all, it makes me stay to watch the storytelling graphics more than I expected”</w:t>
      </w:r>
      <w:r w:rsidR="00125225" w:rsidRPr="00125225">
        <w:rPr>
          <w:rFonts w:asciiTheme="majorBidi" w:hAnsiTheme="majorBidi" w:cstheme="majorBidi"/>
          <w:i/>
          <w:iCs/>
          <w:highlight w:val="lightGray"/>
        </w:rPr>
        <w:t>.</w:t>
      </w:r>
    </w:p>
    <w:p w14:paraId="4A42197F" w14:textId="6ED2C722" w:rsidR="00517114" w:rsidRPr="008C08EB" w:rsidRDefault="00517114" w:rsidP="00517114">
      <w:pPr>
        <w:spacing w:before="240" w:after="120" w:line="276" w:lineRule="auto"/>
        <w:rPr>
          <w:rFonts w:asciiTheme="majorBidi" w:hAnsiTheme="majorBidi" w:cstheme="majorBidi"/>
        </w:rPr>
      </w:pPr>
    </w:p>
    <w:p w14:paraId="66721E5C" w14:textId="0AB9C45D" w:rsidR="00517114" w:rsidRPr="008C08EB" w:rsidRDefault="00517114" w:rsidP="00517114">
      <w:pPr>
        <w:spacing w:before="240" w:after="120" w:line="276" w:lineRule="auto"/>
        <w:rPr>
          <w:rFonts w:asciiTheme="majorBidi" w:hAnsiTheme="majorBidi" w:cstheme="majorBidi"/>
          <w:b/>
          <w:bCs/>
        </w:rPr>
      </w:pPr>
    </w:p>
    <w:p w14:paraId="7F4AB167" w14:textId="454FCF58" w:rsidR="001A7500" w:rsidRPr="008C08EB" w:rsidRDefault="005C3826" w:rsidP="002F15E0">
      <w:pPr>
        <w:pStyle w:val="Heading1"/>
      </w:pPr>
      <w:r w:rsidRPr="008C08EB">
        <w:lastRenderedPageBreak/>
        <w:t xml:space="preserve">6   </w:t>
      </w:r>
      <w:r w:rsidR="000A5612" w:rsidRPr="008C08EB">
        <w:t>Discussion</w:t>
      </w:r>
      <w:r w:rsidR="00D44641" w:rsidRPr="008C08EB">
        <w:t xml:space="preserve"> </w:t>
      </w:r>
      <w:r w:rsidR="00DE632E" w:rsidRPr="008C08EB">
        <w:t>&amp; Conclusion</w:t>
      </w:r>
    </w:p>
    <w:p w14:paraId="1BF5F2E5" w14:textId="0B0C2B25" w:rsidR="001D082A" w:rsidRPr="008C08EB" w:rsidRDefault="00FD677A" w:rsidP="001D082A">
      <w:pPr>
        <w:spacing w:after="120" w:line="276" w:lineRule="auto"/>
      </w:pPr>
      <w:r w:rsidRPr="008C08EB">
        <w:t xml:space="preserve">The MuseumEye application </w:t>
      </w:r>
      <w:r w:rsidR="000D7BF2" w:rsidRPr="008C08EB">
        <w:t>incorporates</w:t>
      </w:r>
      <w:r w:rsidR="00957334" w:rsidRPr="008C08EB">
        <w:t xml:space="preserve"> the theory of immersion and the theory of presence to </w:t>
      </w:r>
      <w:r w:rsidR="000D7BF2" w:rsidRPr="008C08EB">
        <w:t>introduce a new museum visitor experience</w:t>
      </w:r>
      <w:r w:rsidR="00957334" w:rsidRPr="008C08EB">
        <w:t>. The MuseumEye</w:t>
      </w:r>
      <w:r w:rsidR="000D7BF2" w:rsidRPr="008C08EB">
        <w:t xml:space="preserve"> system</w:t>
      </w:r>
      <w:r w:rsidR="00957334" w:rsidRPr="008C08EB">
        <w:t xml:space="preserve"> </w:t>
      </w:r>
      <w:r w:rsidR="000D7BF2" w:rsidRPr="008C08EB">
        <w:t>augments</w:t>
      </w:r>
      <w:r w:rsidR="00957334" w:rsidRPr="008C08EB">
        <w:t xml:space="preserve"> immersive </w:t>
      </w:r>
      <w:r w:rsidR="000D7BF2" w:rsidRPr="008C08EB">
        <w:t xml:space="preserve">audible </w:t>
      </w:r>
      <w:r w:rsidR="001D082A" w:rsidRPr="008C08EB">
        <w:t>storytelling and narrative progression</w:t>
      </w:r>
      <w:r w:rsidR="00957334" w:rsidRPr="008C08EB">
        <w:t xml:space="preserve"> with </w:t>
      </w:r>
      <w:r w:rsidR="000D7BF2" w:rsidRPr="008C08EB">
        <w:t>detailed visualis</w:t>
      </w:r>
      <w:r w:rsidR="001D082A" w:rsidRPr="008C08EB">
        <w:t>a</w:t>
      </w:r>
      <w:r w:rsidR="000D7BF2" w:rsidRPr="008C08EB">
        <w:t>tions inside</w:t>
      </w:r>
      <w:r w:rsidR="001D082A" w:rsidRPr="008C08EB">
        <w:t xml:space="preserve"> specific</w:t>
      </w:r>
      <w:r w:rsidR="00957334" w:rsidRPr="008C08EB">
        <w:t xml:space="preserve"> museum rooms. The system </w:t>
      </w:r>
      <w:r w:rsidR="001D082A" w:rsidRPr="008C08EB">
        <w:t>positions</w:t>
      </w:r>
      <w:r w:rsidR="00957334" w:rsidRPr="008C08EB">
        <w:t xml:space="preserve"> the visitor</w:t>
      </w:r>
      <w:r w:rsidR="001D082A" w:rsidRPr="008C08EB">
        <w:t>s in</w:t>
      </w:r>
      <w:r w:rsidR="00957334" w:rsidRPr="008C08EB">
        <w:t xml:space="preserve"> the middle of the story</w:t>
      </w:r>
      <w:r w:rsidR="001D082A" w:rsidRPr="008C08EB">
        <w:t xml:space="preserve"> of the pharaohs and</w:t>
      </w:r>
      <w:r w:rsidR="00957334" w:rsidRPr="008C08EB">
        <w:t xml:space="preserve"> </w:t>
      </w:r>
      <w:r w:rsidR="001D082A" w:rsidRPr="008C08EB">
        <w:t>engages people with</w:t>
      </w:r>
      <w:r w:rsidR="00957334" w:rsidRPr="008C08EB">
        <w:t xml:space="preserve"> two-ways of interactions.</w:t>
      </w:r>
      <w:r w:rsidR="001D082A" w:rsidRPr="008C08EB">
        <w:t xml:space="preserve"> The developmental framework derived</w:t>
      </w:r>
      <w:r w:rsidR="00957334" w:rsidRPr="008C08EB">
        <w:t xml:space="preserve"> from </w:t>
      </w:r>
      <w:r w:rsidR="001D082A" w:rsidRPr="008C08EB">
        <w:t>conducting a</w:t>
      </w:r>
      <w:r w:rsidR="00757FF0" w:rsidRPr="008C08EB">
        <w:t xml:space="preserve"> </w:t>
      </w:r>
      <w:r w:rsidR="00957334" w:rsidRPr="008C08EB">
        <w:t>literature review and</w:t>
      </w:r>
      <w:r w:rsidR="001D082A" w:rsidRPr="008C08EB">
        <w:t xml:space="preserve"> analysing</w:t>
      </w:r>
      <w:r w:rsidR="00957334" w:rsidRPr="008C08EB">
        <w:t xml:space="preserve"> previous observation</w:t>
      </w:r>
      <w:r w:rsidR="00757FF0" w:rsidRPr="008C08EB">
        <w:t>al</w:t>
      </w:r>
      <w:r w:rsidR="00957334" w:rsidRPr="008C08EB">
        <w:t xml:space="preserve"> studies to understand the nature of the museum visitors</w:t>
      </w:r>
      <w:r w:rsidR="001D082A" w:rsidRPr="008C08EB">
        <w:t xml:space="preserve"> and applied in the application design</w:t>
      </w:r>
      <w:r w:rsidR="00957334" w:rsidRPr="008C08EB">
        <w:t xml:space="preserve">. </w:t>
      </w:r>
      <w:r w:rsidR="001D082A" w:rsidRPr="008C08EB">
        <w:t>System evaluation conducted</w:t>
      </w:r>
      <w:r w:rsidR="000A460F" w:rsidRPr="008C08EB">
        <w:t xml:space="preserve"> through prototyping, blueprint, </w:t>
      </w:r>
      <w:r w:rsidR="008B42A2" w:rsidRPr="008C08EB">
        <w:t>and qualitative</w:t>
      </w:r>
      <w:r w:rsidR="00805F89" w:rsidRPr="008C08EB">
        <w:t xml:space="preserve"> </w:t>
      </w:r>
      <w:r w:rsidR="00456CB0" w:rsidRPr="008C08EB">
        <w:t>surveys</w:t>
      </w:r>
      <w:r w:rsidR="001D082A" w:rsidRPr="008C08EB">
        <w:t xml:space="preserve"> permitted system redesign and adjustment according to</w:t>
      </w:r>
      <w:r w:rsidR="00805F89" w:rsidRPr="008C08EB">
        <w:t xml:space="preserve"> </w:t>
      </w:r>
      <w:r w:rsidR="001D082A" w:rsidRPr="008C08EB">
        <w:t xml:space="preserve">the </w:t>
      </w:r>
      <w:r w:rsidR="00805F89" w:rsidRPr="008C08EB">
        <w:t>recommended amendments</w:t>
      </w:r>
      <w:r w:rsidR="001D082A" w:rsidRPr="008C08EB">
        <w:t xml:space="preserve"> of study participants</w:t>
      </w:r>
      <w:r w:rsidR="00805F89" w:rsidRPr="008C08EB">
        <w:t>.</w:t>
      </w:r>
      <w:r w:rsidR="001D082A" w:rsidRPr="008C08EB">
        <w:t xml:space="preserve"> Participants expressed a high-level</w:t>
      </w:r>
      <w:r w:rsidR="00332357" w:rsidRPr="008C08EB">
        <w:t xml:space="preserve"> </w:t>
      </w:r>
      <w:r w:rsidR="001D082A" w:rsidRPr="008C08EB">
        <w:t>immersive effect</w:t>
      </w:r>
      <w:r w:rsidR="00332357" w:rsidRPr="008C08EB">
        <w:t xml:space="preserve"> </w:t>
      </w:r>
      <w:r w:rsidR="001D57CC" w:rsidRPr="008C08EB">
        <w:t>during</w:t>
      </w:r>
      <w:r w:rsidR="00F860A0" w:rsidRPr="008C08EB">
        <w:t xml:space="preserve"> </w:t>
      </w:r>
      <w:r w:rsidR="001D57CC" w:rsidRPr="008C08EB">
        <w:t>their tour,</w:t>
      </w:r>
      <w:r w:rsidR="001D082A" w:rsidRPr="008C08EB">
        <w:t xml:space="preserve"> while </w:t>
      </w:r>
      <w:r w:rsidR="00332357" w:rsidRPr="008C08EB">
        <w:t>previous studies</w:t>
      </w:r>
      <w:r w:rsidR="001D082A" w:rsidRPr="008C08EB">
        <w:t xml:space="preserve"> neglected the importance and incorporation of</w:t>
      </w:r>
      <w:r w:rsidR="00B55F49" w:rsidRPr="008C08EB">
        <w:t xml:space="preserve"> </w:t>
      </w:r>
      <w:r w:rsidR="001D082A" w:rsidRPr="008C08EB">
        <w:t>immersive</w:t>
      </w:r>
      <w:r w:rsidR="00332357" w:rsidRPr="008C08EB">
        <w:t xml:space="preserve"> </w:t>
      </w:r>
      <w:r w:rsidR="001D082A" w:rsidRPr="008C08EB">
        <w:t xml:space="preserve">system </w:t>
      </w:r>
      <w:r w:rsidR="00332357" w:rsidRPr="008C08EB">
        <w:t>responses.</w:t>
      </w:r>
      <w:r w:rsidR="00D71D78" w:rsidRPr="008C08EB">
        <w:t xml:space="preserve"> </w:t>
      </w:r>
    </w:p>
    <w:p w14:paraId="46E7D912" w14:textId="6FB91A95" w:rsidR="001D082A" w:rsidRDefault="00746EFF" w:rsidP="001D082A">
      <w:pPr>
        <w:spacing w:after="120" w:line="276" w:lineRule="auto"/>
      </w:pPr>
      <w:r w:rsidRPr="008C08EB">
        <w:rPr>
          <w:highlight w:val="lightGray"/>
          <w:lang w:bidi="ar-EG"/>
        </w:rPr>
        <w:t xml:space="preserve">MuseumEye as a guide system proved to translate </w:t>
      </w:r>
      <w:r w:rsidR="0057572B" w:rsidRPr="008C08EB">
        <w:rPr>
          <w:highlight w:val="lightGray"/>
          <w:lang w:bidi="ar-EG"/>
        </w:rPr>
        <w:t xml:space="preserve">essential </w:t>
      </w:r>
      <w:r w:rsidRPr="008C08EB">
        <w:rPr>
          <w:highlight w:val="lightGray"/>
          <w:lang w:bidi="ar-EG"/>
        </w:rPr>
        <w:t xml:space="preserve">the </w:t>
      </w:r>
      <w:r w:rsidR="0057572B" w:rsidRPr="008C08EB">
        <w:rPr>
          <w:highlight w:val="lightGray"/>
          <w:lang w:bidi="ar-EG"/>
        </w:rPr>
        <w:t>tour guide roles</w:t>
      </w:r>
      <w:r w:rsidR="00F16FBB" w:rsidRPr="008C08EB">
        <w:rPr>
          <w:highlight w:val="lightGray"/>
          <w:lang w:bidi="ar-EG"/>
        </w:rPr>
        <w:t xml:space="preserve"> and overcome the problems stated.</w:t>
      </w:r>
      <w:r w:rsidR="0057572B" w:rsidRPr="008C08EB">
        <w:rPr>
          <w:highlight w:val="lightGray"/>
          <w:lang w:bidi="ar-EG"/>
        </w:rPr>
        <w:t xml:space="preserve"> </w:t>
      </w:r>
      <w:r w:rsidR="00F16FBB" w:rsidRPr="008C08EB">
        <w:rPr>
          <w:highlight w:val="lightGray"/>
          <w:lang w:bidi="ar-EG"/>
        </w:rPr>
        <w:t>F</w:t>
      </w:r>
      <w:r w:rsidR="0057572B" w:rsidRPr="008C08EB">
        <w:rPr>
          <w:highlight w:val="lightGray"/>
          <w:lang w:bidi="ar-EG"/>
        </w:rPr>
        <w:t xml:space="preserve">or instance; </w:t>
      </w:r>
      <w:r w:rsidR="00F16FBB" w:rsidRPr="008C08EB">
        <w:rPr>
          <w:highlight w:val="lightGray"/>
          <w:lang w:bidi="ar-EG"/>
        </w:rPr>
        <w:t>‘</w:t>
      </w:r>
      <w:r w:rsidR="0057572B" w:rsidRPr="008C08EB">
        <w:rPr>
          <w:highlight w:val="lightGray"/>
          <w:lang w:bidi="ar-EG"/>
        </w:rPr>
        <w:t>tour navigation</w:t>
      </w:r>
      <w:r w:rsidR="00F16FBB" w:rsidRPr="008C08EB">
        <w:rPr>
          <w:highlight w:val="lightGray"/>
          <w:lang w:bidi="ar-EG"/>
        </w:rPr>
        <w:t>/pathfinder’ allows</w:t>
      </w:r>
      <w:r w:rsidR="0057572B" w:rsidRPr="008C08EB">
        <w:rPr>
          <w:highlight w:val="lightGray"/>
          <w:lang w:bidi="ar-EG"/>
        </w:rPr>
        <w:t xml:space="preserve"> visitors </w:t>
      </w:r>
      <w:r w:rsidR="00F16FBB" w:rsidRPr="008C08EB">
        <w:rPr>
          <w:highlight w:val="lightGray"/>
          <w:lang w:bidi="ar-EG"/>
        </w:rPr>
        <w:t>to</w:t>
      </w:r>
      <w:r w:rsidR="0057572B" w:rsidRPr="008C08EB">
        <w:rPr>
          <w:highlight w:val="lightGray"/>
          <w:lang w:bidi="ar-EG"/>
        </w:rPr>
        <w:t xml:space="preserve"> </w:t>
      </w:r>
      <w:r w:rsidR="00F16FBB" w:rsidRPr="008C08EB">
        <w:rPr>
          <w:highlight w:val="lightGray"/>
          <w:lang w:bidi="ar-EG"/>
        </w:rPr>
        <w:t xml:space="preserve">explore </w:t>
      </w:r>
      <w:r w:rsidR="0057572B" w:rsidRPr="008C08EB">
        <w:rPr>
          <w:highlight w:val="lightGray"/>
          <w:lang w:bidi="ar-EG"/>
        </w:rPr>
        <w:t>independently</w:t>
      </w:r>
      <w:r w:rsidR="00F16FBB" w:rsidRPr="008C08EB">
        <w:rPr>
          <w:highlight w:val="lightGray"/>
          <w:lang w:bidi="ar-EG"/>
        </w:rPr>
        <w:t>,</w:t>
      </w:r>
      <w:r w:rsidR="0057572B" w:rsidRPr="008C08EB">
        <w:rPr>
          <w:highlight w:val="lightGray"/>
          <w:lang w:bidi="ar-EG"/>
        </w:rPr>
        <w:t xml:space="preserve"> </w:t>
      </w:r>
      <w:r w:rsidR="00F16FBB" w:rsidRPr="008C08EB">
        <w:rPr>
          <w:highlight w:val="lightGray"/>
          <w:lang w:bidi="ar-EG"/>
        </w:rPr>
        <w:t xml:space="preserve">as some visitors do not prefer to follow the routes provided by the human tour guide </w:t>
      </w:r>
      <w:r w:rsidR="00F16FBB" w:rsidRPr="008C08EB">
        <w:rPr>
          <w:rFonts w:asciiTheme="majorBidi" w:hAnsiTheme="majorBidi" w:cstheme="majorBidi"/>
          <w:highlight w:val="lightGray"/>
        </w:rPr>
        <w:t>[9]</w:t>
      </w:r>
      <w:r w:rsidR="0057572B" w:rsidRPr="008C08EB">
        <w:rPr>
          <w:highlight w:val="lightGray"/>
          <w:lang w:bidi="ar-EG"/>
        </w:rPr>
        <w:t>. Storytelling narration</w:t>
      </w:r>
      <w:r w:rsidR="00F16FBB" w:rsidRPr="008C08EB">
        <w:rPr>
          <w:highlight w:val="lightGray"/>
          <w:lang w:bidi="ar-EG"/>
        </w:rPr>
        <w:t>/mentor</w:t>
      </w:r>
      <w:r w:rsidR="0057572B" w:rsidRPr="008C08EB">
        <w:rPr>
          <w:highlight w:val="lightGray"/>
          <w:lang w:bidi="ar-EG"/>
        </w:rPr>
        <w:t xml:space="preserve"> </w:t>
      </w:r>
      <w:r w:rsidR="00F16FBB" w:rsidRPr="008C08EB">
        <w:rPr>
          <w:highlight w:val="lightGray"/>
        </w:rPr>
        <w:t xml:space="preserve">provide interesting and useful information prepared by curators and academics </w:t>
      </w:r>
      <w:r w:rsidR="00134A85" w:rsidRPr="008C08EB">
        <w:rPr>
          <w:highlight w:val="lightGray"/>
        </w:rPr>
        <w:t xml:space="preserve">with the sense of immersion integrated with multimedia presentation to overcome boredom problems that faces human guides </w:t>
      </w:r>
      <w:r w:rsidR="00134A85" w:rsidRPr="008C08EB">
        <w:rPr>
          <w:rFonts w:asciiTheme="majorBidi" w:hAnsiTheme="majorBidi" w:cstheme="majorBidi"/>
          <w:highlight w:val="lightGray"/>
        </w:rPr>
        <w:t>[8]</w:t>
      </w:r>
      <w:r w:rsidR="00134A85" w:rsidRPr="008C08EB">
        <w:rPr>
          <w:highlight w:val="lightGray"/>
        </w:rPr>
        <w:t>.</w:t>
      </w:r>
      <w:r w:rsidR="00134A85" w:rsidRPr="008C08EB">
        <w:t xml:space="preserve"> </w:t>
      </w:r>
    </w:p>
    <w:p w14:paraId="2B3DBCAB" w14:textId="75B76A74" w:rsidR="00933F97" w:rsidRPr="008C08EB" w:rsidRDefault="00933F97" w:rsidP="00933F97">
      <w:pPr>
        <w:spacing w:after="120" w:line="276" w:lineRule="auto"/>
      </w:pPr>
      <w:r w:rsidRPr="008C08EB">
        <w:t>Systematic alterations to the navigation system by applying user feedback aligned this function with the previous studies on guidance systems. MuseumEye is a pioneer application in implementing user-interactivity in a spatial UI design. However, the hand gestures assigned to the Microsoft HoloLens are limited, these issues need addressing in future versions of the HoloLens to overcome unnatural control operations.</w:t>
      </w:r>
      <w:bookmarkStart w:id="17" w:name="_GoBack"/>
      <w:bookmarkEnd w:id="17"/>
    </w:p>
    <w:p w14:paraId="0D30E1F5" w14:textId="033B83AC" w:rsidR="001D082A" w:rsidRPr="008C08EB" w:rsidRDefault="001D082A" w:rsidP="003A08DA">
      <w:pPr>
        <w:spacing w:after="120" w:line="276" w:lineRule="auto"/>
        <w:rPr>
          <w:rFonts w:asciiTheme="majorBidi" w:hAnsiTheme="majorBidi" w:cstheme="majorBidi"/>
          <w:bCs/>
        </w:rPr>
      </w:pPr>
      <w:r w:rsidRPr="008C08EB">
        <w:t xml:space="preserve">The MuseumEye application has a high potential to enhance the traditional museum experience and gives visitors the freedom to use cutting edge technology with minimal external instructions. </w:t>
      </w:r>
      <w:r w:rsidRPr="008C08EB">
        <w:rPr>
          <w:rFonts w:asciiTheme="majorBidi" w:hAnsiTheme="majorBidi" w:cstheme="majorBidi"/>
          <w:bCs/>
        </w:rPr>
        <w:t>The system encourages social interactivity between visitors while linking HMDs to synchronise group experiences.</w:t>
      </w:r>
      <w:r w:rsidRPr="008C08EB">
        <w:t xml:space="preserve"> </w:t>
      </w:r>
      <w:r w:rsidRPr="008C08EB">
        <w:rPr>
          <w:rFonts w:asciiTheme="majorBidi" w:hAnsiTheme="majorBidi" w:cstheme="majorBidi"/>
          <w:bCs/>
        </w:rPr>
        <w:t>T</w:t>
      </w:r>
      <w:r w:rsidR="009D25A5" w:rsidRPr="008C08EB">
        <w:rPr>
          <w:rFonts w:asciiTheme="majorBidi" w:hAnsiTheme="majorBidi" w:cstheme="majorBidi"/>
          <w:bCs/>
        </w:rPr>
        <w:t>he virtual guide</w:t>
      </w:r>
      <w:r w:rsidRPr="008C08EB">
        <w:rPr>
          <w:rFonts w:asciiTheme="majorBidi" w:hAnsiTheme="majorBidi" w:cstheme="majorBidi"/>
          <w:bCs/>
        </w:rPr>
        <w:t xml:space="preserve"> developed in the research study for</w:t>
      </w:r>
      <w:r w:rsidR="009D25A5" w:rsidRPr="008C08EB">
        <w:rPr>
          <w:rFonts w:asciiTheme="majorBidi" w:hAnsiTheme="majorBidi" w:cstheme="majorBidi"/>
          <w:bCs/>
        </w:rPr>
        <w:t xml:space="preserve"> </w:t>
      </w:r>
      <w:r w:rsidR="00A9760E" w:rsidRPr="008C08EB">
        <w:rPr>
          <w:rFonts w:asciiTheme="majorBidi" w:hAnsiTheme="majorBidi" w:cstheme="majorBidi"/>
          <w:bCs/>
        </w:rPr>
        <w:t xml:space="preserve">storytelling </w:t>
      </w:r>
      <w:r w:rsidRPr="008C08EB">
        <w:rPr>
          <w:rFonts w:asciiTheme="majorBidi" w:hAnsiTheme="majorBidi" w:cstheme="majorBidi"/>
          <w:bCs/>
        </w:rPr>
        <w:t>and</w:t>
      </w:r>
      <w:r w:rsidR="009D25A5" w:rsidRPr="008C08EB">
        <w:rPr>
          <w:rFonts w:asciiTheme="majorBidi" w:hAnsiTheme="majorBidi" w:cstheme="majorBidi"/>
          <w:bCs/>
        </w:rPr>
        <w:t xml:space="preserve"> performance </w:t>
      </w:r>
      <w:r w:rsidRPr="008C08EB">
        <w:rPr>
          <w:rFonts w:asciiTheme="majorBidi" w:hAnsiTheme="majorBidi" w:cstheme="majorBidi"/>
          <w:bCs/>
        </w:rPr>
        <w:t>is a step towards replacing</w:t>
      </w:r>
      <w:r w:rsidR="00896958" w:rsidRPr="008C08EB">
        <w:rPr>
          <w:rFonts w:asciiTheme="majorBidi" w:hAnsiTheme="majorBidi" w:cstheme="majorBidi"/>
          <w:bCs/>
        </w:rPr>
        <w:t xml:space="preserve"> the human guide</w:t>
      </w:r>
      <w:r w:rsidRPr="008C08EB">
        <w:rPr>
          <w:rFonts w:asciiTheme="majorBidi" w:hAnsiTheme="majorBidi" w:cstheme="majorBidi"/>
          <w:bCs/>
        </w:rPr>
        <w:t>,</w:t>
      </w:r>
      <w:r w:rsidR="00896958" w:rsidRPr="008C08EB">
        <w:rPr>
          <w:rFonts w:asciiTheme="majorBidi" w:hAnsiTheme="majorBidi" w:cstheme="majorBidi"/>
          <w:bCs/>
        </w:rPr>
        <w:t xml:space="preserve"> which is </w:t>
      </w:r>
      <w:r w:rsidRPr="008C08EB">
        <w:rPr>
          <w:rFonts w:asciiTheme="majorBidi" w:hAnsiTheme="majorBidi" w:cstheme="majorBidi"/>
          <w:bCs/>
        </w:rPr>
        <w:t>currently the only visitor</w:t>
      </w:r>
      <w:r w:rsidR="00896958" w:rsidRPr="008C08EB">
        <w:rPr>
          <w:rFonts w:asciiTheme="majorBidi" w:hAnsiTheme="majorBidi" w:cstheme="majorBidi"/>
          <w:bCs/>
        </w:rPr>
        <w:t xml:space="preserve"> guidance</w:t>
      </w:r>
      <w:r w:rsidRPr="008C08EB">
        <w:rPr>
          <w:rFonts w:asciiTheme="majorBidi" w:hAnsiTheme="majorBidi" w:cstheme="majorBidi"/>
          <w:bCs/>
        </w:rPr>
        <w:t xml:space="preserve"> method in the Egyptian Museum of</w:t>
      </w:r>
      <w:r w:rsidR="00896958" w:rsidRPr="008C08EB">
        <w:rPr>
          <w:rFonts w:asciiTheme="majorBidi" w:hAnsiTheme="majorBidi" w:cstheme="majorBidi"/>
          <w:bCs/>
        </w:rPr>
        <w:t xml:space="preserve"> Cairo. </w:t>
      </w:r>
      <w:r w:rsidRPr="008C08EB">
        <w:rPr>
          <w:rFonts w:asciiTheme="majorBidi" w:hAnsiTheme="majorBidi" w:cstheme="majorBidi"/>
          <w:bCs/>
        </w:rPr>
        <w:t>This outcome provides further grounding for the</w:t>
      </w:r>
      <w:r w:rsidR="00036A1F" w:rsidRPr="008C08EB">
        <w:rPr>
          <w:rFonts w:asciiTheme="majorBidi" w:hAnsiTheme="majorBidi" w:cstheme="majorBidi"/>
          <w:bCs/>
        </w:rPr>
        <w:t xml:space="preserve"> replacement</w:t>
      </w:r>
      <w:r w:rsidRPr="008C08EB">
        <w:rPr>
          <w:rFonts w:asciiTheme="majorBidi" w:hAnsiTheme="majorBidi" w:cstheme="majorBidi"/>
          <w:bCs/>
        </w:rPr>
        <w:t xml:space="preserve"> of human tour guides in all museum environments</w:t>
      </w:r>
      <w:r w:rsidR="00036A1F" w:rsidRPr="008C08EB">
        <w:rPr>
          <w:rFonts w:asciiTheme="majorBidi" w:hAnsiTheme="majorBidi" w:cstheme="majorBidi"/>
          <w:bCs/>
        </w:rPr>
        <w:t xml:space="preserve"> due to the effectiveness of </w:t>
      </w:r>
      <w:r w:rsidR="00757FF0" w:rsidRPr="008C08EB">
        <w:rPr>
          <w:rFonts w:asciiTheme="majorBidi" w:hAnsiTheme="majorBidi" w:cstheme="majorBidi"/>
          <w:bCs/>
        </w:rPr>
        <w:t xml:space="preserve">the </w:t>
      </w:r>
      <w:r w:rsidR="00036A1F" w:rsidRPr="008C08EB">
        <w:rPr>
          <w:rFonts w:asciiTheme="majorBidi" w:hAnsiTheme="majorBidi" w:cstheme="majorBidi"/>
          <w:bCs/>
        </w:rPr>
        <w:t>virtual</w:t>
      </w:r>
      <w:r w:rsidRPr="008C08EB">
        <w:rPr>
          <w:rFonts w:asciiTheme="majorBidi" w:hAnsiTheme="majorBidi" w:cstheme="majorBidi"/>
          <w:bCs/>
        </w:rPr>
        <w:t xml:space="preserve"> guide role. The system further indicated a high potential for utilising in</w:t>
      </w:r>
      <w:r w:rsidR="00A9760E" w:rsidRPr="008C08EB">
        <w:rPr>
          <w:rFonts w:asciiTheme="majorBidi" w:hAnsiTheme="majorBidi" w:cstheme="majorBidi"/>
          <w:bCs/>
        </w:rPr>
        <w:t xml:space="preserve"> education</w:t>
      </w:r>
      <w:r w:rsidR="00757FF0" w:rsidRPr="008C08EB">
        <w:rPr>
          <w:rFonts w:asciiTheme="majorBidi" w:hAnsiTheme="majorBidi" w:cstheme="majorBidi"/>
          <w:bCs/>
        </w:rPr>
        <w:t>al</w:t>
      </w:r>
      <w:r w:rsidRPr="008C08EB">
        <w:rPr>
          <w:rFonts w:asciiTheme="majorBidi" w:hAnsiTheme="majorBidi" w:cstheme="majorBidi"/>
          <w:bCs/>
        </w:rPr>
        <w:t xml:space="preserve"> filed and</w:t>
      </w:r>
      <w:r w:rsidR="00A9760E" w:rsidRPr="008C08EB">
        <w:rPr>
          <w:rFonts w:asciiTheme="majorBidi" w:hAnsiTheme="majorBidi" w:cstheme="majorBidi"/>
          <w:bCs/>
        </w:rPr>
        <w:t xml:space="preserve"> ada</w:t>
      </w:r>
      <w:r w:rsidR="003B6989" w:rsidRPr="008C08EB">
        <w:rPr>
          <w:rFonts w:asciiTheme="majorBidi" w:hAnsiTheme="majorBidi" w:cstheme="majorBidi"/>
          <w:bCs/>
        </w:rPr>
        <w:t>p</w:t>
      </w:r>
      <w:r w:rsidR="00A9760E" w:rsidRPr="008C08EB">
        <w:rPr>
          <w:rFonts w:asciiTheme="majorBidi" w:hAnsiTheme="majorBidi" w:cstheme="majorBidi"/>
          <w:bCs/>
        </w:rPr>
        <w:t xml:space="preserve">ted to </w:t>
      </w:r>
      <w:r w:rsidRPr="008C08EB">
        <w:rPr>
          <w:rFonts w:asciiTheme="majorBidi" w:hAnsiTheme="majorBidi" w:cstheme="majorBidi"/>
          <w:bCs/>
        </w:rPr>
        <w:t>include curriculum activities in museums and</w:t>
      </w:r>
      <w:r w:rsidR="003B6989" w:rsidRPr="008C08EB">
        <w:rPr>
          <w:rFonts w:asciiTheme="majorBidi" w:hAnsiTheme="majorBidi" w:cstheme="majorBidi"/>
          <w:bCs/>
        </w:rPr>
        <w:t xml:space="preserve"> non-heritage places.</w:t>
      </w:r>
      <w:r w:rsidRPr="008C08EB">
        <w:t xml:space="preserve"> </w:t>
      </w:r>
      <w:r w:rsidRPr="008C08EB">
        <w:rPr>
          <w:rFonts w:asciiTheme="majorBidi" w:hAnsiTheme="majorBidi" w:cstheme="majorBidi"/>
          <w:bCs/>
        </w:rPr>
        <w:t>The</w:t>
      </w:r>
      <w:r w:rsidR="003B6989" w:rsidRPr="008C08EB">
        <w:rPr>
          <w:rFonts w:asciiTheme="majorBidi" w:hAnsiTheme="majorBidi" w:cstheme="majorBidi"/>
          <w:bCs/>
        </w:rPr>
        <w:t xml:space="preserve"> advantage </w:t>
      </w:r>
      <w:r w:rsidRPr="008C08EB">
        <w:rPr>
          <w:rFonts w:asciiTheme="majorBidi" w:hAnsiTheme="majorBidi" w:cstheme="majorBidi"/>
          <w:bCs/>
        </w:rPr>
        <w:t>of the MuseumEye application over previous MR museum studies</w:t>
      </w:r>
      <w:r w:rsidR="003B6989" w:rsidRPr="008C08EB">
        <w:rPr>
          <w:rFonts w:asciiTheme="majorBidi" w:hAnsiTheme="majorBidi" w:cstheme="majorBidi"/>
          <w:bCs/>
        </w:rPr>
        <w:t xml:space="preserve"> reviewed</w:t>
      </w:r>
      <w:r w:rsidRPr="008C08EB">
        <w:rPr>
          <w:rFonts w:asciiTheme="majorBidi" w:hAnsiTheme="majorBidi" w:cstheme="majorBidi"/>
          <w:bCs/>
        </w:rPr>
        <w:t xml:space="preserve"> in this research considers the role of the visitor as an archaeologist.</w:t>
      </w:r>
      <w:r w:rsidRPr="008C08EB">
        <w:t xml:space="preserve"> </w:t>
      </w:r>
      <w:r w:rsidRPr="008C08EB">
        <w:rPr>
          <w:rFonts w:asciiTheme="majorBidi" w:hAnsiTheme="majorBidi" w:cstheme="majorBidi"/>
          <w:bCs/>
        </w:rPr>
        <w:t>However</w:t>
      </w:r>
      <w:r w:rsidR="00AB47EE" w:rsidRPr="008C08EB">
        <w:rPr>
          <w:rFonts w:asciiTheme="majorBidi" w:hAnsiTheme="majorBidi" w:cstheme="majorBidi"/>
          <w:bCs/>
        </w:rPr>
        <w:t xml:space="preserve">, </w:t>
      </w:r>
      <w:r w:rsidRPr="008C08EB">
        <w:rPr>
          <w:rFonts w:asciiTheme="majorBidi" w:hAnsiTheme="majorBidi" w:cstheme="majorBidi"/>
          <w:bCs/>
        </w:rPr>
        <w:t>participants suggested</w:t>
      </w:r>
      <w:r w:rsidR="00AB47EE" w:rsidRPr="008C08EB">
        <w:rPr>
          <w:rFonts w:asciiTheme="majorBidi" w:hAnsiTheme="majorBidi" w:cstheme="majorBidi"/>
          <w:bCs/>
        </w:rPr>
        <w:t xml:space="preserve"> improve</w:t>
      </w:r>
      <w:r w:rsidRPr="008C08EB">
        <w:rPr>
          <w:rFonts w:asciiTheme="majorBidi" w:hAnsiTheme="majorBidi" w:cstheme="majorBidi"/>
          <w:bCs/>
        </w:rPr>
        <w:t>ments to</w:t>
      </w:r>
      <w:r w:rsidR="00AB47EE" w:rsidRPr="008C08EB">
        <w:rPr>
          <w:rFonts w:asciiTheme="majorBidi" w:hAnsiTheme="majorBidi" w:cstheme="majorBidi"/>
          <w:bCs/>
        </w:rPr>
        <w:t xml:space="preserve"> the level of amusement in the system with m</w:t>
      </w:r>
      <w:r w:rsidRPr="008C08EB">
        <w:rPr>
          <w:rFonts w:asciiTheme="majorBidi" w:hAnsiTheme="majorBidi" w:cstheme="majorBidi"/>
          <w:bCs/>
        </w:rPr>
        <w:t xml:space="preserve">ore research in gamification </w:t>
      </w:r>
      <w:r w:rsidR="00AB47EE" w:rsidRPr="008C08EB">
        <w:rPr>
          <w:rFonts w:asciiTheme="majorBidi" w:hAnsiTheme="majorBidi" w:cstheme="majorBidi"/>
          <w:bCs/>
        </w:rPr>
        <w:t>mechanics and game aspects.</w:t>
      </w:r>
      <w:r w:rsidR="00321828" w:rsidRPr="008C08EB">
        <w:rPr>
          <w:rFonts w:asciiTheme="majorBidi" w:hAnsiTheme="majorBidi" w:cstheme="majorBidi"/>
          <w:bCs/>
        </w:rPr>
        <w:t xml:space="preserve"> Also, this system could boost the time people spent in the museum as it shows a significant impact on the engagement level that visitor used to sense usually in the museum. </w:t>
      </w:r>
      <w:commentRangeStart w:id="18"/>
      <w:r w:rsidR="003A08DA" w:rsidRPr="008C08EB">
        <w:rPr>
          <w:rFonts w:asciiTheme="majorBidi" w:hAnsiTheme="majorBidi" w:cstheme="majorBidi"/>
          <w:bCs/>
        </w:rPr>
        <w:t>This point has significant implications for the economic state of the tourism sector in Egypt, as longer visitor stays in museums can mean increased revenue</w:t>
      </w:r>
      <w:commentRangeEnd w:id="18"/>
      <w:r w:rsidR="003A08DA" w:rsidRPr="008C08EB">
        <w:rPr>
          <w:rStyle w:val="CommentReference"/>
        </w:rPr>
        <w:commentReference w:id="18"/>
      </w:r>
      <w:r w:rsidR="00284A00" w:rsidRPr="008C08EB">
        <w:rPr>
          <w:rFonts w:asciiTheme="majorBidi" w:hAnsiTheme="majorBidi" w:cstheme="majorBidi"/>
          <w:bCs/>
        </w:rPr>
        <w:t xml:space="preserve">. That’s due using the museum facilities, get more amusement, grasp more information and a significant change in the museum experience.  </w:t>
      </w:r>
    </w:p>
    <w:p w14:paraId="0AEA5E75" w14:textId="119DF957" w:rsidR="00C45A0A" w:rsidRPr="008C08EB" w:rsidRDefault="00B32CD3" w:rsidP="00730642">
      <w:pPr>
        <w:spacing w:before="120" w:after="120" w:line="276" w:lineRule="auto"/>
      </w:pPr>
      <w:r w:rsidRPr="008C08EB">
        <w:t xml:space="preserve">The effectiveness of </w:t>
      </w:r>
      <w:r w:rsidR="00D54619" w:rsidRPr="008C08EB">
        <w:t>MR</w:t>
      </w:r>
      <w:r w:rsidRPr="008C08EB">
        <w:t xml:space="preserve"> on the aspect of </w:t>
      </w:r>
      <w:r w:rsidR="00757FF0" w:rsidRPr="008C08EB">
        <w:t xml:space="preserve">the </w:t>
      </w:r>
      <w:r w:rsidRPr="008C08EB">
        <w:t>thematic environment</w:t>
      </w:r>
      <w:r w:rsidR="00086772" w:rsidRPr="008C08EB">
        <w:t xml:space="preserve"> was </w:t>
      </w:r>
      <w:r w:rsidR="001D082A" w:rsidRPr="008C08EB">
        <w:t>evident in participant</w:t>
      </w:r>
      <w:r w:rsidR="00F57052" w:rsidRPr="008C08EB">
        <w:t xml:space="preserve"> responses. Visi</w:t>
      </w:r>
      <w:r w:rsidR="001D082A" w:rsidRPr="008C08EB">
        <w:t>tors expressed positively towards the system when visualising</w:t>
      </w:r>
      <w:r w:rsidR="00F57052" w:rsidRPr="008C08EB">
        <w:t xml:space="preserve"> the ancient </w:t>
      </w:r>
      <w:r w:rsidR="00F57052" w:rsidRPr="008C08EB">
        <w:lastRenderedPageBreak/>
        <w:t>Egyptian civili</w:t>
      </w:r>
      <w:r w:rsidR="00757FF0" w:rsidRPr="008C08EB">
        <w:t>s</w:t>
      </w:r>
      <w:r w:rsidR="00F57052" w:rsidRPr="008C08EB">
        <w:t>ation.</w:t>
      </w:r>
      <w:r w:rsidR="001D082A" w:rsidRPr="008C08EB">
        <w:t xml:space="preserve"> The adaptability of the </w:t>
      </w:r>
      <w:r w:rsidR="00D40042" w:rsidRPr="008C08EB">
        <w:t>MuseumEye</w:t>
      </w:r>
      <w:r w:rsidR="001D082A" w:rsidRPr="008C08EB">
        <w:t xml:space="preserve"> system </w:t>
      </w:r>
      <w:commentRangeStart w:id="19"/>
      <w:r w:rsidR="001D082A" w:rsidRPr="008C08EB">
        <w:t>permit</w:t>
      </w:r>
      <w:r w:rsidR="003A08DA" w:rsidRPr="008C08EB">
        <w:t>s</w:t>
      </w:r>
      <w:commentRangeEnd w:id="19"/>
      <w:r w:rsidR="003A08DA" w:rsidRPr="008C08EB">
        <w:rPr>
          <w:rStyle w:val="CommentReference"/>
        </w:rPr>
        <w:commentReference w:id="19"/>
      </w:r>
      <w:r w:rsidR="001D082A" w:rsidRPr="008C08EB">
        <w:t xml:space="preserve"> deployment in any museum in the world and integrated effectively into any museum information systems. </w:t>
      </w:r>
      <w:r w:rsidR="008314C7" w:rsidRPr="008C08EB">
        <w:t xml:space="preserve">However, the </w:t>
      </w:r>
      <w:r w:rsidR="001D082A" w:rsidRPr="008C08EB">
        <w:t>Microsoft HoloLens</w:t>
      </w:r>
      <w:r w:rsidR="008314C7" w:rsidRPr="008C08EB">
        <w:t xml:space="preserve"> is quite expensive</w:t>
      </w:r>
      <w:r w:rsidR="00757FF0" w:rsidRPr="008C08EB">
        <w:t>,</w:t>
      </w:r>
      <w:r w:rsidR="008314C7" w:rsidRPr="008C08EB">
        <w:t xml:space="preserve"> </w:t>
      </w:r>
      <w:r w:rsidR="001D082A" w:rsidRPr="008C08EB">
        <w:t xml:space="preserve">future versions and new emerging MR technologies should consider the cost value to the public to increase accessibility and usability as suggested in market projections </w:t>
      </w:r>
      <w:r w:rsidR="00B315F8" w:rsidRPr="008C08EB">
        <w:fldChar w:fldCharType="begin"/>
      </w:r>
      <w:r w:rsidR="006C5584" w:rsidRPr="008C08EB">
        <w:instrText xml:space="preserve"> ADDIN EN.CITE &lt;EndNote&gt;&lt;Cite&gt;&lt;Author&gt;Houser;&lt;/Author&gt;&lt;Year&gt;April 20, 2017&lt;/Year&gt;&lt;RecNum&gt;415&lt;/RecNum&gt;&lt;DisplayText&gt;[64]&lt;/DisplayText&gt;&lt;record&gt;&lt;rec-number&gt;415&lt;/rec-number&gt;&lt;foreign-keys&gt;&lt;key app="EN" db-id="25rzxwaxpt2220ezaxox0r5q202fxr90r0vv" timestamp="1517267297"&gt;415&lt;/key&gt;&lt;/foreign-keys&gt;&lt;ref-type name="Web Page"&gt;12&lt;/ref-type&gt;&lt;contributors&gt;&lt;authors&gt;&lt;author&gt;Dom Galeon; Kristin Houser;&lt;/author&gt;&lt;/authors&gt;&lt;/contributors&gt;&lt;titles&gt;&lt;title&gt;Facebook Engineer Asserts That Augmented Reality Will Replace Smartphones in 5 Years&lt;/title&gt;&lt;/titles&gt;&lt;dates&gt;&lt;year&gt;April 20, 2017&lt;/year&gt;&lt;/dates&gt;&lt;urls&gt;&lt;related-urls&gt;&lt;url&gt;https://futurism.com/facebook-engineer-asserts-that-augmented-reality-will-replace-smartphones-in-5-years/&lt;/url&gt;&lt;/related-urls&gt;&lt;/urls&gt;&lt;custom1&gt;29 jan 2018&lt;/custom1&gt;&lt;/record&gt;&lt;/Cite&gt;&lt;/EndNote&gt;</w:instrText>
      </w:r>
      <w:r w:rsidR="00B315F8" w:rsidRPr="008C08EB">
        <w:fldChar w:fldCharType="separate"/>
      </w:r>
      <w:r w:rsidR="006C5584" w:rsidRPr="008C08EB">
        <w:t>[</w:t>
      </w:r>
      <w:hyperlink w:anchor="_ENREF_64" w:tooltip="Houser;, April 20, 2017 #415" w:history="1">
        <w:r w:rsidR="00315323" w:rsidRPr="008C08EB">
          <w:t>64</w:t>
        </w:r>
      </w:hyperlink>
      <w:r w:rsidR="006C5584" w:rsidRPr="008C08EB">
        <w:t>]</w:t>
      </w:r>
      <w:r w:rsidR="00B315F8" w:rsidRPr="008C08EB">
        <w:fldChar w:fldCharType="end"/>
      </w:r>
      <w:r w:rsidR="001D082A" w:rsidRPr="008C08EB">
        <w:t>,</w:t>
      </w:r>
      <w:r w:rsidR="00F910BF" w:rsidRPr="008C08EB">
        <w:fldChar w:fldCharType="begin"/>
      </w:r>
      <w:r w:rsidR="006C5584" w:rsidRPr="008C08EB">
        <w:instrText xml:space="preserve"> ADDIN EN.CITE &lt;EndNote&gt;&lt;Cite&gt;&lt;Author&gt;Martin&lt;/Author&gt;&lt;Year&gt;January 10, 2018&lt;/Year&gt;&lt;RecNum&gt;416&lt;/RecNum&gt;&lt;DisplayText&gt;[65]&lt;/DisplayText&gt;&lt;record&gt;&lt;rec-number&gt;416&lt;/rec-number&gt;&lt;foreign-keys&gt;&lt;key app="EN" db-id="25rzxwaxpt2220ezaxox0r5q202fxr90r0vv" timestamp="1517268747"&gt;416&lt;/key&gt;&lt;/foreign-keys&gt;&lt;ref-type name="Web Page"&gt;12&lt;/ref-type&gt;&lt;contributors&gt;&lt;authors&gt;&lt;author&gt;Chuck Martin&lt;/author&gt;&lt;/authors&gt;&lt;/contributors&gt;&lt;titles&gt;&lt;title&gt;Consumers Warm To Virtual, Augmented Reality: CES Study&lt;/title&gt;&lt;/titles&gt;&lt;volume&gt;29 Jan 2018&lt;/volume&gt;&lt;dates&gt;&lt;year&gt;January 10, 2018&lt;/year&gt;&lt;/dates&gt;&lt;urls&gt;&lt;related-urls&gt;&lt;url&gt;https://www.mediapost.com/publications/article/312758/consumers-warm-to-virtual-augmented-reality-ces.html&lt;/url&gt;&lt;/related-urls&gt;&lt;/urls&gt;&lt;/record&gt;&lt;/Cite&gt;&lt;/EndNote&gt;</w:instrText>
      </w:r>
      <w:r w:rsidR="00F910BF" w:rsidRPr="008C08EB">
        <w:fldChar w:fldCharType="separate"/>
      </w:r>
      <w:r w:rsidR="006C5584" w:rsidRPr="008C08EB">
        <w:t>[</w:t>
      </w:r>
      <w:hyperlink w:anchor="_ENREF_65" w:tooltip="Martin, January 10, 2018 #416" w:history="1">
        <w:r w:rsidR="00315323" w:rsidRPr="008C08EB">
          <w:t>65</w:t>
        </w:r>
      </w:hyperlink>
      <w:r w:rsidR="006C5584" w:rsidRPr="008C08EB">
        <w:t>]</w:t>
      </w:r>
      <w:r w:rsidR="00F910BF" w:rsidRPr="008C08EB">
        <w:fldChar w:fldCharType="end"/>
      </w:r>
      <w:r w:rsidR="00F910BF" w:rsidRPr="008C08EB">
        <w:t>.</w:t>
      </w:r>
    </w:p>
    <w:p w14:paraId="4A90BD7B" w14:textId="446F2FE7" w:rsidR="007461DA" w:rsidRPr="008C08EB" w:rsidRDefault="00F07937" w:rsidP="00163473">
      <w:pPr>
        <w:pStyle w:val="Heading3"/>
        <w:rPr>
          <w:rFonts w:asciiTheme="majorBidi" w:hAnsiTheme="majorBidi"/>
        </w:rPr>
      </w:pPr>
      <w:r w:rsidRPr="008C08EB">
        <w:t xml:space="preserve">6.1 </w:t>
      </w:r>
      <w:r w:rsidR="00D54619" w:rsidRPr="008C08EB">
        <w:t xml:space="preserve">System </w:t>
      </w:r>
      <w:r w:rsidR="007461DA" w:rsidRPr="008C08EB">
        <w:t>Limitations:</w:t>
      </w:r>
    </w:p>
    <w:p w14:paraId="3C00B332" w14:textId="136C13FF" w:rsidR="00F34006" w:rsidRPr="008C08EB" w:rsidRDefault="00D54619" w:rsidP="00AC744C">
      <w:pPr>
        <w:spacing w:line="276" w:lineRule="auto"/>
        <w:jc w:val="lowKashida"/>
        <w:rPr>
          <w:rFonts w:asciiTheme="majorBidi" w:hAnsiTheme="majorBidi" w:cstheme="majorBidi"/>
        </w:rPr>
      </w:pPr>
      <w:r w:rsidRPr="008C08EB">
        <w:rPr>
          <w:rFonts w:asciiTheme="majorBidi" w:hAnsiTheme="majorBidi" w:cstheme="majorBidi"/>
        </w:rPr>
        <w:t>MR</w:t>
      </w:r>
      <w:r w:rsidR="00F34006" w:rsidRPr="008C08EB">
        <w:rPr>
          <w:rFonts w:asciiTheme="majorBidi" w:hAnsiTheme="majorBidi" w:cstheme="majorBidi"/>
        </w:rPr>
        <w:t xml:space="preserve"> museum applications should display</w:t>
      </w:r>
      <w:r w:rsidR="007461DA" w:rsidRPr="008C08EB">
        <w:rPr>
          <w:rFonts w:asciiTheme="majorBidi" w:hAnsiTheme="majorBidi" w:cstheme="majorBidi"/>
        </w:rPr>
        <w:t xml:space="preserve"> spatial visuals</w:t>
      </w:r>
      <w:r w:rsidR="00F34006" w:rsidRPr="008C08EB">
        <w:rPr>
          <w:rFonts w:asciiTheme="majorBidi" w:hAnsiTheme="majorBidi" w:cstheme="majorBidi"/>
        </w:rPr>
        <w:t xml:space="preserve"> to challenge the traditional</w:t>
      </w:r>
      <w:r w:rsidRPr="008C08EB">
        <w:rPr>
          <w:rFonts w:asciiTheme="majorBidi" w:hAnsiTheme="majorBidi" w:cstheme="majorBidi"/>
        </w:rPr>
        <w:t xml:space="preserve"> </w:t>
      </w:r>
      <w:r w:rsidR="007461DA" w:rsidRPr="008C08EB">
        <w:rPr>
          <w:rFonts w:asciiTheme="majorBidi" w:hAnsiTheme="majorBidi" w:cstheme="majorBidi"/>
        </w:rPr>
        <w:t>museum</w:t>
      </w:r>
      <w:r w:rsidR="00F34006" w:rsidRPr="008C08EB">
        <w:rPr>
          <w:rFonts w:asciiTheme="majorBidi" w:hAnsiTheme="majorBidi" w:cstheme="majorBidi"/>
        </w:rPr>
        <w:t xml:space="preserve"> experience</w:t>
      </w:r>
      <w:r w:rsidR="007461DA" w:rsidRPr="008C08EB">
        <w:rPr>
          <w:rFonts w:asciiTheme="majorBidi" w:hAnsiTheme="majorBidi" w:cstheme="majorBidi"/>
        </w:rPr>
        <w:t xml:space="preserve">. </w:t>
      </w:r>
      <w:r w:rsidR="00F34006" w:rsidRPr="008C08EB">
        <w:rPr>
          <w:rFonts w:asciiTheme="majorBidi" w:hAnsiTheme="majorBidi" w:cstheme="majorBidi"/>
        </w:rPr>
        <w:t>However, the HoloL</w:t>
      </w:r>
      <w:r w:rsidR="00D40042" w:rsidRPr="008C08EB">
        <w:rPr>
          <w:rFonts w:asciiTheme="majorBidi" w:hAnsiTheme="majorBidi" w:cstheme="majorBidi"/>
        </w:rPr>
        <w:t>e</w:t>
      </w:r>
      <w:r w:rsidR="00F34006" w:rsidRPr="008C08EB">
        <w:rPr>
          <w:rFonts w:asciiTheme="majorBidi" w:hAnsiTheme="majorBidi" w:cstheme="majorBidi"/>
        </w:rPr>
        <w:t>ns struggles to</w:t>
      </w:r>
      <w:r w:rsidR="007461DA" w:rsidRPr="008C08EB">
        <w:rPr>
          <w:rFonts w:asciiTheme="majorBidi" w:hAnsiTheme="majorBidi" w:cstheme="majorBidi"/>
        </w:rPr>
        <w:t xml:space="preserve"> cope with the complexity </w:t>
      </w:r>
      <w:r w:rsidR="00F34006" w:rsidRPr="008C08EB">
        <w:rPr>
          <w:rFonts w:asciiTheme="majorBidi" w:hAnsiTheme="majorBidi" w:cstheme="majorBidi"/>
        </w:rPr>
        <w:t>of overcrowding in</w:t>
      </w:r>
      <w:r w:rsidR="007461DA" w:rsidRPr="008C08EB">
        <w:rPr>
          <w:rFonts w:asciiTheme="majorBidi" w:hAnsiTheme="majorBidi" w:cstheme="majorBidi"/>
        </w:rPr>
        <w:t xml:space="preserve"> halls, rooms and bottleneck paths</w:t>
      </w:r>
      <w:r w:rsidR="00F34006" w:rsidRPr="008C08EB">
        <w:rPr>
          <w:rFonts w:asciiTheme="majorBidi" w:hAnsiTheme="majorBidi" w:cstheme="majorBidi"/>
        </w:rPr>
        <w:t xml:space="preserve"> as this disrupts the program</w:t>
      </w:r>
      <w:r w:rsidR="007461DA" w:rsidRPr="008C08EB">
        <w:rPr>
          <w:rFonts w:asciiTheme="majorBidi" w:hAnsiTheme="majorBidi" w:cstheme="majorBidi"/>
        </w:rPr>
        <w:t>.</w:t>
      </w:r>
      <w:r w:rsidR="00F34006" w:rsidRPr="008C08EB">
        <w:rPr>
          <w:rFonts w:asciiTheme="majorBidi" w:hAnsiTheme="majorBidi" w:cstheme="majorBidi"/>
        </w:rPr>
        <w:t xml:space="preserve"> Lighter and user-friendlier devices such as ODG -7 glasses will allow visitors to see each other’s faces and their expressions. Current MR</w:t>
      </w:r>
      <w:r w:rsidR="007461DA" w:rsidRPr="008C08EB">
        <w:rPr>
          <w:rFonts w:asciiTheme="majorBidi" w:hAnsiTheme="majorBidi" w:cstheme="majorBidi"/>
        </w:rPr>
        <w:t xml:space="preserve"> HMDs </w:t>
      </w:r>
      <w:r w:rsidR="00F34006" w:rsidRPr="008C08EB">
        <w:rPr>
          <w:rFonts w:asciiTheme="majorBidi" w:hAnsiTheme="majorBidi" w:cstheme="majorBidi"/>
        </w:rPr>
        <w:t>do not register</w:t>
      </w:r>
      <w:r w:rsidRPr="008C08EB">
        <w:rPr>
          <w:rFonts w:asciiTheme="majorBidi" w:hAnsiTheme="majorBidi" w:cstheme="majorBidi"/>
        </w:rPr>
        <w:t xml:space="preserve"> </w:t>
      </w:r>
      <w:r w:rsidR="007461DA" w:rsidRPr="008C08EB">
        <w:rPr>
          <w:rFonts w:asciiTheme="majorBidi" w:hAnsiTheme="majorBidi" w:cstheme="majorBidi"/>
        </w:rPr>
        <w:t xml:space="preserve">facial expressions </w:t>
      </w:r>
      <w:r w:rsidR="00F34006" w:rsidRPr="008C08EB">
        <w:rPr>
          <w:rFonts w:asciiTheme="majorBidi" w:hAnsiTheme="majorBidi" w:cstheme="majorBidi"/>
        </w:rPr>
        <w:t>which</w:t>
      </w:r>
      <w:r w:rsidRPr="008C08EB">
        <w:rPr>
          <w:rFonts w:asciiTheme="majorBidi" w:hAnsiTheme="majorBidi" w:cstheme="majorBidi"/>
        </w:rPr>
        <w:t xml:space="preserve"> </w:t>
      </w:r>
      <w:r w:rsidR="009C58DE" w:rsidRPr="008C08EB">
        <w:rPr>
          <w:rFonts w:asciiTheme="majorBidi" w:hAnsiTheme="majorBidi" w:cstheme="majorBidi"/>
        </w:rPr>
        <w:t>restrict organic</w:t>
      </w:r>
      <w:r w:rsidRPr="008C08EB">
        <w:rPr>
          <w:rFonts w:asciiTheme="majorBidi" w:hAnsiTheme="majorBidi" w:cstheme="majorBidi"/>
        </w:rPr>
        <w:t xml:space="preserve"> </w:t>
      </w:r>
      <w:r w:rsidR="00F34006" w:rsidRPr="008C08EB">
        <w:rPr>
          <w:rFonts w:asciiTheme="majorBidi" w:hAnsiTheme="majorBidi" w:cstheme="majorBidi"/>
        </w:rPr>
        <w:t xml:space="preserve">social interactions and </w:t>
      </w:r>
      <w:r w:rsidR="007461DA" w:rsidRPr="008C08EB">
        <w:rPr>
          <w:rFonts w:asciiTheme="majorBidi" w:hAnsiTheme="majorBidi" w:cstheme="majorBidi"/>
        </w:rPr>
        <w:t>shared experience</w:t>
      </w:r>
      <w:r w:rsidR="00F34006" w:rsidRPr="008C08EB">
        <w:rPr>
          <w:rFonts w:asciiTheme="majorBidi" w:hAnsiTheme="majorBidi" w:cstheme="majorBidi"/>
        </w:rPr>
        <w:t>s</w:t>
      </w:r>
      <w:r w:rsidR="007461DA" w:rsidRPr="008C08EB">
        <w:rPr>
          <w:rFonts w:asciiTheme="majorBidi" w:hAnsiTheme="majorBidi" w:cstheme="majorBidi"/>
        </w:rPr>
        <w:t xml:space="preserve"> </w:t>
      </w:r>
      <w:r w:rsidR="00F34006" w:rsidRPr="008C08EB">
        <w:rPr>
          <w:rFonts w:asciiTheme="majorBidi" w:hAnsiTheme="majorBidi" w:cstheme="majorBidi"/>
        </w:rPr>
        <w:t>between visitors, tour guides and</w:t>
      </w:r>
      <w:r w:rsidR="009C58DE" w:rsidRPr="008C08EB">
        <w:rPr>
          <w:rFonts w:asciiTheme="majorBidi" w:hAnsiTheme="majorBidi" w:cstheme="majorBidi"/>
        </w:rPr>
        <w:t xml:space="preserve"> museum management [18],</w:t>
      </w:r>
      <w:r w:rsidRPr="008C08EB">
        <w:rPr>
          <w:rFonts w:asciiTheme="majorBidi" w:hAnsiTheme="majorBidi" w:cstheme="majorBidi"/>
        </w:rPr>
        <w:t xml:space="preserve"> [33].</w:t>
      </w:r>
    </w:p>
    <w:p w14:paraId="5438770F" w14:textId="20D69DBE" w:rsidR="007461DA" w:rsidRPr="008C08EB" w:rsidRDefault="007461DA" w:rsidP="00AC744C">
      <w:pPr>
        <w:spacing w:line="276" w:lineRule="auto"/>
        <w:jc w:val="lowKashida"/>
        <w:rPr>
          <w:rFonts w:asciiTheme="majorBidi" w:hAnsiTheme="majorBidi" w:cstheme="majorBidi"/>
        </w:rPr>
      </w:pPr>
    </w:p>
    <w:p w14:paraId="5D91D977" w14:textId="151C272E" w:rsidR="00B55F49" w:rsidRPr="008C08EB" w:rsidRDefault="00F07937" w:rsidP="00034379">
      <w:pPr>
        <w:pStyle w:val="Heading2"/>
        <w:rPr>
          <w:rFonts w:asciiTheme="majorBidi" w:hAnsiTheme="majorBidi"/>
        </w:rPr>
      </w:pPr>
      <w:r w:rsidRPr="008C08EB">
        <w:rPr>
          <w:rFonts w:asciiTheme="majorBidi" w:hAnsiTheme="majorBidi"/>
        </w:rPr>
        <w:t xml:space="preserve">6.2 </w:t>
      </w:r>
      <w:r w:rsidR="00401C14" w:rsidRPr="008C08EB">
        <w:rPr>
          <w:rFonts w:asciiTheme="majorBidi" w:hAnsiTheme="majorBidi"/>
        </w:rPr>
        <w:t xml:space="preserve">Research </w:t>
      </w:r>
      <w:r w:rsidR="00B55F49" w:rsidRPr="008C08EB">
        <w:rPr>
          <w:rFonts w:asciiTheme="majorBidi" w:hAnsiTheme="majorBidi"/>
        </w:rPr>
        <w:t>Contributions</w:t>
      </w:r>
      <w:r w:rsidR="00BD011B" w:rsidRPr="008C08EB">
        <w:rPr>
          <w:rFonts w:asciiTheme="majorBidi" w:hAnsiTheme="majorBidi"/>
        </w:rPr>
        <w:t xml:space="preserve"> &amp; Conclusion</w:t>
      </w:r>
    </w:p>
    <w:p w14:paraId="44F0C140" w14:textId="7E5E9649" w:rsidR="00710912" w:rsidRPr="008C08EB" w:rsidRDefault="00F34006" w:rsidP="00D269B1">
      <w:pPr>
        <w:spacing w:line="276" w:lineRule="auto"/>
      </w:pPr>
      <w:r w:rsidRPr="008C08EB">
        <w:t>T</w:t>
      </w:r>
      <w:r w:rsidR="00401C14" w:rsidRPr="008C08EB">
        <w:t xml:space="preserve">his study contributes towards </w:t>
      </w:r>
      <w:r w:rsidR="00757FF0" w:rsidRPr="008C08EB">
        <w:t xml:space="preserve">a </w:t>
      </w:r>
      <w:r w:rsidR="00B55F49" w:rsidRPr="008C08EB">
        <w:t xml:space="preserve">systematic </w:t>
      </w:r>
      <w:r w:rsidRPr="008C08EB">
        <w:t xml:space="preserve">taxonomy </w:t>
      </w:r>
      <w:r w:rsidR="007461DA" w:rsidRPr="008C08EB">
        <w:t xml:space="preserve">AR/MR </w:t>
      </w:r>
      <w:r w:rsidRPr="008C08EB">
        <w:t>HMDs used in</w:t>
      </w:r>
      <w:r w:rsidR="00B55F49" w:rsidRPr="008C08EB">
        <w:t xml:space="preserve"> recent museum developments </w:t>
      </w:r>
      <w:r w:rsidRPr="008C08EB">
        <w:t>and</w:t>
      </w:r>
      <w:r w:rsidR="007461DA" w:rsidRPr="008C08EB">
        <w:t xml:space="preserve"> published in journal articles</w:t>
      </w:r>
      <w:r w:rsidR="00401C14" w:rsidRPr="008C08EB">
        <w:t xml:space="preserve"> (See Table 1)</w:t>
      </w:r>
      <w:r w:rsidR="007461DA" w:rsidRPr="008C08EB">
        <w:t>.</w:t>
      </w:r>
      <w:r w:rsidR="00F860A0" w:rsidRPr="008C08EB">
        <w:t xml:space="preserve"> </w:t>
      </w:r>
      <w:r w:rsidRPr="008C08EB">
        <w:t>Furthermore</w:t>
      </w:r>
      <w:r w:rsidR="00CD25EF" w:rsidRPr="008C08EB">
        <w:t xml:space="preserve">, </w:t>
      </w:r>
      <w:r w:rsidR="00957334" w:rsidRPr="008C08EB">
        <w:t xml:space="preserve">the </w:t>
      </w:r>
      <w:r w:rsidR="00401C14" w:rsidRPr="008C08EB">
        <w:t xml:space="preserve">immersive </w:t>
      </w:r>
      <w:r w:rsidR="00BC3D2D" w:rsidRPr="008C08EB">
        <w:rPr>
          <w:rFonts w:asciiTheme="majorBidi" w:hAnsiTheme="majorBidi" w:cstheme="majorBidi"/>
        </w:rPr>
        <w:t>Spatial Holographic MR System</w:t>
      </w:r>
      <w:r w:rsidR="00D269B1" w:rsidRPr="008C08EB">
        <w:rPr>
          <w:rFonts w:asciiTheme="majorBidi" w:hAnsiTheme="majorBidi" w:cstheme="majorBidi"/>
        </w:rPr>
        <w:t xml:space="preserve"> </w:t>
      </w:r>
      <w:r w:rsidR="00D269B1" w:rsidRPr="008C08EB">
        <w:t xml:space="preserve">was designed based on </w:t>
      </w:r>
      <w:r w:rsidR="00757FF0" w:rsidRPr="008C08EB">
        <w:t xml:space="preserve">the </w:t>
      </w:r>
      <w:r w:rsidR="00D269B1" w:rsidRPr="008C08EB">
        <w:t>theories of immersion</w:t>
      </w:r>
      <w:r w:rsidR="00BC3D2D" w:rsidRPr="008C08EB">
        <w:t xml:space="preserve">. This </w:t>
      </w:r>
      <w:r w:rsidR="00D269B1" w:rsidRPr="008C08EB">
        <w:t>study</w:t>
      </w:r>
      <w:r w:rsidR="00BC3D2D" w:rsidRPr="008C08EB">
        <w:t xml:space="preserve"> sheds light</w:t>
      </w:r>
      <w:r w:rsidRPr="008C08EB">
        <w:t xml:space="preserve"> on user</w:t>
      </w:r>
      <w:r w:rsidR="00BC3D2D" w:rsidRPr="008C08EB">
        <w:t xml:space="preserve"> social/behavioural </w:t>
      </w:r>
      <w:r w:rsidRPr="008C08EB">
        <w:t xml:space="preserve">traits </w:t>
      </w:r>
      <w:r w:rsidR="00BC3D2D" w:rsidRPr="008C08EB">
        <w:t>as well as the technical features of immersive MR systems</w:t>
      </w:r>
      <w:r w:rsidR="00757FF0" w:rsidRPr="008C08EB">
        <w:t>.</w:t>
      </w:r>
      <w:r w:rsidR="00BC3D2D" w:rsidRPr="008C08EB">
        <w:t xml:space="preserve"> </w:t>
      </w:r>
      <w:r w:rsidR="00CD25EF" w:rsidRPr="008C08EB">
        <w:t xml:space="preserve">The empirical contributions in this study </w:t>
      </w:r>
      <w:r w:rsidRPr="008C08EB">
        <w:t>provide a</w:t>
      </w:r>
      <w:r w:rsidR="00CD25EF" w:rsidRPr="008C08EB">
        <w:t xml:space="preserve"> mixed reality system that can guide, educate, and entertain visitors by presenting visuals spatially.</w:t>
      </w:r>
      <w:r w:rsidRPr="008C08EB">
        <w:t xml:space="preserve"> Evidence supports that the</w:t>
      </w:r>
      <w:r w:rsidR="00CD25EF" w:rsidRPr="008C08EB">
        <w:t xml:space="preserve"> </w:t>
      </w:r>
      <w:r w:rsidR="00BC3D2D" w:rsidRPr="008C08EB">
        <w:t>system enhanced the visitors touring</w:t>
      </w:r>
      <w:r w:rsidR="00533CD2" w:rsidRPr="008C08EB">
        <w:t>,</w:t>
      </w:r>
      <w:r w:rsidR="00BC3D2D" w:rsidRPr="008C08EB">
        <w:t xml:space="preserve"> and overall museum experience</w:t>
      </w:r>
      <w:r w:rsidRPr="008C08EB">
        <w:t xml:space="preserve"> including increasing the length of visitor stay</w:t>
      </w:r>
      <w:r w:rsidR="00BC3D2D" w:rsidRPr="008C08EB">
        <w:t>.</w:t>
      </w:r>
      <w:r w:rsidRPr="008C08EB">
        <w:t xml:space="preserve"> The MuseumEye application enables</w:t>
      </w:r>
      <w:r w:rsidR="00BC3D2D" w:rsidRPr="008C08EB">
        <w:t xml:space="preserve"> museum management to save </w:t>
      </w:r>
      <w:r w:rsidR="00757FF0" w:rsidRPr="008C08EB">
        <w:t xml:space="preserve">the </w:t>
      </w:r>
      <w:r w:rsidR="00BC3D2D" w:rsidRPr="008C08EB">
        <w:t>cost of human tour guides and invest further on archiving and entertainment elements of museum management.</w:t>
      </w:r>
      <w:r w:rsidRPr="008C08EB">
        <w:t xml:space="preserve"> The </w:t>
      </w:r>
      <w:r w:rsidR="0086698D" w:rsidRPr="008C08EB">
        <w:t>MuseumEye</w:t>
      </w:r>
      <w:r w:rsidRPr="008C08EB">
        <w:t xml:space="preserve"> system proves its application</w:t>
      </w:r>
      <w:r w:rsidR="0086698D" w:rsidRPr="008C08EB">
        <w:t xml:space="preserve"> in </w:t>
      </w:r>
      <w:r w:rsidRPr="008C08EB">
        <w:t>museums by introducing a new form of</w:t>
      </w:r>
      <w:r w:rsidR="00757FF0" w:rsidRPr="008C08EB">
        <w:t xml:space="preserve"> </w:t>
      </w:r>
      <w:r w:rsidR="003D62C3" w:rsidRPr="008C08EB">
        <w:t>information system</w:t>
      </w:r>
      <w:r w:rsidRPr="008C08EB">
        <w:t xml:space="preserve"> design based on the behavioural traits of visitors. </w:t>
      </w:r>
    </w:p>
    <w:p w14:paraId="62CBA3DD" w14:textId="31E78158" w:rsidR="00AC744C" w:rsidRPr="008C08EB" w:rsidRDefault="00AC744C">
      <w:pPr>
        <w:spacing w:line="240" w:lineRule="auto"/>
        <w:jc w:val="left"/>
        <w:rPr>
          <w:rFonts w:eastAsiaTheme="majorEastAsia" w:cstheme="majorBidi"/>
          <w:sz w:val="32"/>
          <w:szCs w:val="32"/>
        </w:rPr>
      </w:pPr>
    </w:p>
    <w:p w14:paraId="7A684803" w14:textId="6FB73726" w:rsidR="00DE55FA" w:rsidRPr="008C08EB" w:rsidRDefault="00DE55FA" w:rsidP="002F15E0">
      <w:pPr>
        <w:pStyle w:val="Heading1"/>
      </w:pPr>
      <w:r w:rsidRPr="008C08EB">
        <w:t>References</w:t>
      </w:r>
    </w:p>
    <w:p w14:paraId="71F60553" w14:textId="77777777" w:rsidR="00315323" w:rsidRPr="008C08EB" w:rsidRDefault="00DE55FA" w:rsidP="00315323">
      <w:pPr>
        <w:pStyle w:val="EndNoteBibliography"/>
        <w:ind w:left="280" w:hanging="280"/>
        <w:rPr>
          <w:noProof w:val="0"/>
          <w:lang w:val="en-GB"/>
        </w:rPr>
      </w:pPr>
      <w:r w:rsidRPr="008C08EB">
        <w:rPr>
          <w:rFonts w:asciiTheme="majorBidi" w:hAnsiTheme="majorBidi" w:cstheme="majorBidi"/>
          <w:noProof w:val="0"/>
          <w:sz w:val="18"/>
          <w:szCs w:val="18"/>
          <w:lang w:val="en-GB"/>
        </w:rPr>
        <w:fldChar w:fldCharType="begin"/>
      </w:r>
      <w:r w:rsidRPr="008C08EB">
        <w:rPr>
          <w:rFonts w:asciiTheme="majorBidi" w:hAnsiTheme="majorBidi" w:cstheme="majorBidi"/>
          <w:noProof w:val="0"/>
          <w:sz w:val="18"/>
          <w:szCs w:val="18"/>
          <w:lang w:val="en-GB"/>
        </w:rPr>
        <w:instrText xml:space="preserve"> ADDIN EN.REFLIST </w:instrText>
      </w:r>
      <w:r w:rsidRPr="008C08EB">
        <w:rPr>
          <w:rFonts w:asciiTheme="majorBidi" w:hAnsiTheme="majorBidi" w:cstheme="majorBidi"/>
          <w:noProof w:val="0"/>
          <w:sz w:val="18"/>
          <w:szCs w:val="18"/>
          <w:lang w:val="en-GB"/>
        </w:rPr>
        <w:fldChar w:fldCharType="separate"/>
      </w:r>
      <w:bookmarkStart w:id="20" w:name="_ENREF_1"/>
      <w:r w:rsidR="00315323" w:rsidRPr="008C08EB">
        <w:rPr>
          <w:noProof w:val="0"/>
          <w:lang w:val="en-GB"/>
        </w:rPr>
        <w:t>1.</w:t>
      </w:r>
      <w:r w:rsidR="00315323" w:rsidRPr="008C08EB">
        <w:rPr>
          <w:noProof w:val="0"/>
          <w:lang w:val="en-GB"/>
        </w:rPr>
        <w:tab/>
        <w:t xml:space="preserve">Professor, B., </w:t>
      </w:r>
      <w:r w:rsidR="00315323" w:rsidRPr="008C08EB">
        <w:rPr>
          <w:i/>
          <w:noProof w:val="0"/>
          <w:lang w:val="en-GB"/>
        </w:rPr>
        <w:t xml:space="preserve">Around </w:t>
      </w:r>
      <w:proofErr w:type="gramStart"/>
      <w:r w:rsidR="00315323" w:rsidRPr="008C08EB">
        <w:rPr>
          <w:i/>
          <w:noProof w:val="0"/>
          <w:lang w:val="en-GB"/>
        </w:rPr>
        <w:t>The</w:t>
      </w:r>
      <w:proofErr w:type="gramEnd"/>
      <w:r w:rsidR="00315323" w:rsidRPr="008C08EB">
        <w:rPr>
          <w:i/>
          <w:noProof w:val="0"/>
          <w:lang w:val="en-GB"/>
        </w:rPr>
        <w:t xml:space="preserve"> Globe - Must See Places in the Middle East: Middle East Travel Guide for Kids</w:t>
      </w:r>
      <w:r w:rsidR="00315323" w:rsidRPr="008C08EB">
        <w:rPr>
          <w:noProof w:val="0"/>
          <w:lang w:val="en-GB"/>
        </w:rPr>
        <w:t>. 2015: Speedy Publishing LLC.</w:t>
      </w:r>
      <w:bookmarkEnd w:id="20"/>
    </w:p>
    <w:p w14:paraId="6F5B1ACE" w14:textId="77777777" w:rsidR="00315323" w:rsidRPr="008C08EB" w:rsidRDefault="00315323" w:rsidP="00315323">
      <w:pPr>
        <w:pStyle w:val="EndNoteBibliography"/>
        <w:ind w:left="280" w:hanging="280"/>
        <w:rPr>
          <w:noProof w:val="0"/>
          <w:lang w:val="en-GB"/>
        </w:rPr>
      </w:pPr>
      <w:bookmarkStart w:id="21" w:name="_ENREF_2"/>
      <w:r w:rsidRPr="008C08EB">
        <w:rPr>
          <w:noProof w:val="0"/>
          <w:lang w:val="en-GB"/>
        </w:rPr>
        <w:t>2.</w:t>
      </w:r>
      <w:r w:rsidRPr="008C08EB">
        <w:rPr>
          <w:noProof w:val="0"/>
          <w:lang w:val="en-GB"/>
        </w:rPr>
        <w:tab/>
        <w:t xml:space="preserve">Doering, Z.D. and A.J. </w:t>
      </w:r>
      <w:proofErr w:type="spellStart"/>
      <w:r w:rsidRPr="008C08EB">
        <w:rPr>
          <w:noProof w:val="0"/>
          <w:lang w:val="en-GB"/>
        </w:rPr>
        <w:t>Pekarik</w:t>
      </w:r>
      <w:proofErr w:type="spellEnd"/>
      <w:r w:rsidRPr="008C08EB">
        <w:rPr>
          <w:noProof w:val="0"/>
          <w:lang w:val="en-GB"/>
        </w:rPr>
        <w:t xml:space="preserve">, </w:t>
      </w:r>
      <w:r w:rsidRPr="008C08EB">
        <w:rPr>
          <w:i/>
          <w:noProof w:val="0"/>
          <w:lang w:val="en-GB"/>
        </w:rPr>
        <w:t>Questioning the entrance narrative.</w:t>
      </w:r>
      <w:r w:rsidRPr="008C08EB">
        <w:rPr>
          <w:noProof w:val="0"/>
          <w:lang w:val="en-GB"/>
        </w:rPr>
        <w:t xml:space="preserve"> Journal of Museum Education, 1996. </w:t>
      </w:r>
      <w:r w:rsidRPr="008C08EB">
        <w:rPr>
          <w:b/>
          <w:noProof w:val="0"/>
          <w:lang w:val="en-GB"/>
        </w:rPr>
        <w:t>21</w:t>
      </w:r>
      <w:r w:rsidRPr="008C08EB">
        <w:rPr>
          <w:noProof w:val="0"/>
          <w:lang w:val="en-GB"/>
        </w:rPr>
        <w:t>(3): p. 20-23.</w:t>
      </w:r>
      <w:bookmarkEnd w:id="21"/>
    </w:p>
    <w:p w14:paraId="12FD07F4" w14:textId="77777777" w:rsidR="00315323" w:rsidRPr="008C08EB" w:rsidRDefault="00315323" w:rsidP="00315323">
      <w:pPr>
        <w:pStyle w:val="EndNoteBibliography"/>
        <w:ind w:left="280" w:hanging="280"/>
        <w:rPr>
          <w:noProof w:val="0"/>
          <w:lang w:val="en-GB"/>
        </w:rPr>
      </w:pPr>
      <w:bookmarkStart w:id="22" w:name="_ENREF_3"/>
      <w:r w:rsidRPr="008C08EB">
        <w:rPr>
          <w:noProof w:val="0"/>
          <w:lang w:val="en-GB"/>
        </w:rPr>
        <w:t>3.</w:t>
      </w:r>
      <w:r w:rsidRPr="008C08EB">
        <w:rPr>
          <w:noProof w:val="0"/>
          <w:lang w:val="en-GB"/>
        </w:rPr>
        <w:tab/>
      </w:r>
      <w:proofErr w:type="spellStart"/>
      <w:r w:rsidRPr="008C08EB">
        <w:rPr>
          <w:noProof w:val="0"/>
          <w:lang w:val="en-GB"/>
        </w:rPr>
        <w:t>Stam</w:t>
      </w:r>
      <w:proofErr w:type="spellEnd"/>
      <w:r w:rsidRPr="008C08EB">
        <w:rPr>
          <w:noProof w:val="0"/>
          <w:lang w:val="en-GB"/>
        </w:rPr>
        <w:t xml:space="preserve">, D.C., </w:t>
      </w:r>
      <w:r w:rsidRPr="008C08EB">
        <w:rPr>
          <w:i/>
          <w:noProof w:val="0"/>
          <w:lang w:val="en-GB"/>
        </w:rPr>
        <w:t>Taming the beast: Guidance for administrators on managing museum computerization.</w:t>
      </w:r>
      <w:r w:rsidRPr="008C08EB">
        <w:rPr>
          <w:noProof w:val="0"/>
          <w:lang w:val="en-GB"/>
        </w:rPr>
        <w:t xml:space="preserve"> Museum Management</w:t>
      </w:r>
    </w:p>
    <w:p w14:paraId="3C93DBAF" w14:textId="77777777" w:rsidR="00315323" w:rsidRPr="008C08EB" w:rsidRDefault="00315323" w:rsidP="00315323">
      <w:pPr>
        <w:pStyle w:val="EndNoteBibliography"/>
        <w:ind w:left="280" w:hanging="280"/>
        <w:rPr>
          <w:noProof w:val="0"/>
          <w:lang w:val="en-GB"/>
        </w:rPr>
      </w:pPr>
      <w:r w:rsidRPr="008C08EB">
        <w:rPr>
          <w:noProof w:val="0"/>
          <w:lang w:val="en-GB"/>
        </w:rPr>
        <w:t xml:space="preserve">Curatorship, 1992. </w:t>
      </w:r>
      <w:r w:rsidRPr="008C08EB">
        <w:rPr>
          <w:b/>
          <w:noProof w:val="0"/>
          <w:lang w:val="en-GB"/>
        </w:rPr>
        <w:t>11</w:t>
      </w:r>
      <w:r w:rsidRPr="008C08EB">
        <w:rPr>
          <w:noProof w:val="0"/>
          <w:lang w:val="en-GB"/>
        </w:rPr>
        <w:t>(1): p. 45-60.</w:t>
      </w:r>
      <w:bookmarkEnd w:id="22"/>
    </w:p>
    <w:p w14:paraId="446BC9B3" w14:textId="77777777" w:rsidR="00315323" w:rsidRPr="008C08EB" w:rsidRDefault="00315323" w:rsidP="00315323">
      <w:pPr>
        <w:pStyle w:val="EndNoteBibliography"/>
        <w:ind w:left="280" w:hanging="280"/>
        <w:rPr>
          <w:noProof w:val="0"/>
          <w:lang w:val="en-GB"/>
        </w:rPr>
      </w:pPr>
      <w:bookmarkStart w:id="23" w:name="_ENREF_4"/>
      <w:r w:rsidRPr="008C08EB">
        <w:rPr>
          <w:noProof w:val="0"/>
          <w:lang w:val="en-GB"/>
        </w:rPr>
        <w:t>4.</w:t>
      </w:r>
      <w:r w:rsidRPr="008C08EB">
        <w:rPr>
          <w:noProof w:val="0"/>
          <w:lang w:val="en-GB"/>
        </w:rPr>
        <w:tab/>
        <w:t xml:space="preserve">Fine, E.C. and J.H. Speer, </w:t>
      </w:r>
      <w:r w:rsidRPr="008C08EB">
        <w:rPr>
          <w:i/>
          <w:noProof w:val="0"/>
          <w:lang w:val="en-GB"/>
        </w:rPr>
        <w:t>Tour guide performances as sight sacralization.</w:t>
      </w:r>
      <w:r w:rsidRPr="008C08EB">
        <w:rPr>
          <w:noProof w:val="0"/>
          <w:lang w:val="en-GB"/>
        </w:rPr>
        <w:t xml:space="preserve"> Annals of tourism research, 1985. </w:t>
      </w:r>
      <w:r w:rsidRPr="008C08EB">
        <w:rPr>
          <w:b/>
          <w:noProof w:val="0"/>
          <w:lang w:val="en-GB"/>
        </w:rPr>
        <w:t>12</w:t>
      </w:r>
      <w:r w:rsidRPr="008C08EB">
        <w:rPr>
          <w:noProof w:val="0"/>
          <w:lang w:val="en-GB"/>
        </w:rPr>
        <w:t>(1): p. 73-95.</w:t>
      </w:r>
      <w:bookmarkEnd w:id="23"/>
    </w:p>
    <w:p w14:paraId="1E6D6B99" w14:textId="77777777" w:rsidR="00315323" w:rsidRPr="008C08EB" w:rsidRDefault="00315323" w:rsidP="00315323">
      <w:pPr>
        <w:pStyle w:val="EndNoteBibliography"/>
        <w:ind w:left="280" w:hanging="280"/>
        <w:rPr>
          <w:noProof w:val="0"/>
          <w:lang w:val="en-GB"/>
        </w:rPr>
      </w:pPr>
      <w:bookmarkStart w:id="24" w:name="_ENREF_5"/>
      <w:r w:rsidRPr="008C08EB">
        <w:rPr>
          <w:noProof w:val="0"/>
          <w:lang w:val="en-GB"/>
        </w:rPr>
        <w:t>5.</w:t>
      </w:r>
      <w:r w:rsidRPr="008C08EB">
        <w:rPr>
          <w:noProof w:val="0"/>
          <w:lang w:val="en-GB"/>
        </w:rPr>
        <w:tab/>
        <w:t xml:space="preserve">Best, K., </w:t>
      </w:r>
      <w:r w:rsidRPr="008C08EB">
        <w:rPr>
          <w:i/>
          <w:noProof w:val="0"/>
          <w:lang w:val="en-GB"/>
        </w:rPr>
        <w:t>Making museum tours better: understanding what a guided tour really is and what a tour guide really does.</w:t>
      </w:r>
      <w:r w:rsidRPr="008C08EB">
        <w:rPr>
          <w:noProof w:val="0"/>
          <w:lang w:val="en-GB"/>
        </w:rPr>
        <w:t xml:space="preserve"> Museum Management and Curatorship, 2012. </w:t>
      </w:r>
      <w:r w:rsidRPr="008C08EB">
        <w:rPr>
          <w:b/>
          <w:noProof w:val="0"/>
          <w:lang w:val="en-GB"/>
        </w:rPr>
        <w:t>27</w:t>
      </w:r>
      <w:r w:rsidRPr="008C08EB">
        <w:rPr>
          <w:noProof w:val="0"/>
          <w:lang w:val="en-GB"/>
        </w:rPr>
        <w:t>(1): p. 35-52.</w:t>
      </w:r>
      <w:bookmarkEnd w:id="24"/>
    </w:p>
    <w:p w14:paraId="6EC1D31A" w14:textId="77777777" w:rsidR="00315323" w:rsidRPr="008C08EB" w:rsidRDefault="00315323" w:rsidP="00315323">
      <w:pPr>
        <w:pStyle w:val="EndNoteBibliography"/>
        <w:ind w:left="280" w:hanging="280"/>
        <w:rPr>
          <w:noProof w:val="0"/>
          <w:lang w:val="en-GB"/>
        </w:rPr>
      </w:pPr>
      <w:bookmarkStart w:id="25" w:name="_ENREF_6"/>
      <w:r w:rsidRPr="008C08EB">
        <w:rPr>
          <w:noProof w:val="0"/>
          <w:lang w:val="en-GB"/>
        </w:rPr>
        <w:t>6.</w:t>
      </w:r>
      <w:r w:rsidRPr="008C08EB">
        <w:rPr>
          <w:noProof w:val="0"/>
          <w:lang w:val="en-GB"/>
        </w:rPr>
        <w:tab/>
        <w:t xml:space="preserve">Cohen, E., </w:t>
      </w:r>
      <w:r w:rsidRPr="008C08EB">
        <w:rPr>
          <w:i/>
          <w:noProof w:val="0"/>
          <w:lang w:val="en-GB"/>
        </w:rPr>
        <w:t>The tourist guide: The origins, structure and dynamics of a role.</w:t>
      </w:r>
      <w:r w:rsidRPr="008C08EB">
        <w:rPr>
          <w:noProof w:val="0"/>
          <w:lang w:val="en-GB"/>
        </w:rPr>
        <w:t xml:space="preserve"> Annals of Tourism Research, 1985. </w:t>
      </w:r>
      <w:r w:rsidRPr="008C08EB">
        <w:rPr>
          <w:b/>
          <w:noProof w:val="0"/>
          <w:lang w:val="en-GB"/>
        </w:rPr>
        <w:t>12</w:t>
      </w:r>
      <w:r w:rsidRPr="008C08EB">
        <w:rPr>
          <w:noProof w:val="0"/>
          <w:lang w:val="en-GB"/>
        </w:rPr>
        <w:t>(1): p. 5-29.</w:t>
      </w:r>
      <w:bookmarkEnd w:id="25"/>
    </w:p>
    <w:p w14:paraId="6E6D6BC7" w14:textId="77777777" w:rsidR="00315323" w:rsidRPr="008C08EB" w:rsidRDefault="00315323" w:rsidP="00315323">
      <w:pPr>
        <w:pStyle w:val="EndNoteBibliography"/>
        <w:ind w:left="280" w:hanging="280"/>
        <w:rPr>
          <w:noProof w:val="0"/>
          <w:lang w:val="en-GB"/>
        </w:rPr>
      </w:pPr>
      <w:bookmarkStart w:id="26" w:name="_ENREF_7"/>
      <w:r w:rsidRPr="008C08EB">
        <w:rPr>
          <w:noProof w:val="0"/>
          <w:lang w:val="en-GB"/>
        </w:rPr>
        <w:t>7.</w:t>
      </w:r>
      <w:r w:rsidRPr="008C08EB">
        <w:rPr>
          <w:noProof w:val="0"/>
          <w:lang w:val="en-GB"/>
        </w:rPr>
        <w:tab/>
        <w:t xml:space="preserve">Charles, G., </w:t>
      </w:r>
      <w:r w:rsidRPr="008C08EB">
        <w:rPr>
          <w:i/>
          <w:noProof w:val="0"/>
          <w:lang w:val="en-GB"/>
        </w:rPr>
        <w:t>Conversational organization: Interaction between speakers and hearers</w:t>
      </w:r>
      <w:r w:rsidRPr="008C08EB">
        <w:rPr>
          <w:noProof w:val="0"/>
          <w:lang w:val="en-GB"/>
        </w:rPr>
        <w:t>. 1981, New York: Academic Press.</w:t>
      </w:r>
      <w:bookmarkEnd w:id="26"/>
    </w:p>
    <w:p w14:paraId="585DF94F" w14:textId="77777777" w:rsidR="00315323" w:rsidRPr="008C08EB" w:rsidRDefault="00315323" w:rsidP="00315323">
      <w:pPr>
        <w:pStyle w:val="EndNoteBibliography"/>
        <w:ind w:left="280" w:hanging="280"/>
        <w:rPr>
          <w:noProof w:val="0"/>
          <w:lang w:val="en-GB"/>
        </w:rPr>
      </w:pPr>
      <w:bookmarkStart w:id="27" w:name="_ENREF_8"/>
      <w:r w:rsidRPr="008C08EB">
        <w:rPr>
          <w:noProof w:val="0"/>
          <w:lang w:val="en-GB"/>
        </w:rPr>
        <w:t>8.</w:t>
      </w:r>
      <w:r w:rsidRPr="008C08EB">
        <w:rPr>
          <w:noProof w:val="0"/>
          <w:lang w:val="en-GB"/>
        </w:rPr>
        <w:tab/>
        <w:t xml:space="preserve">Mason, D.D. and C. McCarthy, </w:t>
      </w:r>
      <w:r w:rsidRPr="008C08EB">
        <w:rPr>
          <w:i/>
          <w:noProof w:val="0"/>
          <w:lang w:val="en-GB"/>
        </w:rPr>
        <w:t>‘The feeling of exclusion’: Young peoples’ perceptions of art galleries.</w:t>
      </w:r>
      <w:r w:rsidRPr="008C08EB">
        <w:rPr>
          <w:noProof w:val="0"/>
          <w:lang w:val="en-GB"/>
        </w:rPr>
        <w:t xml:space="preserve"> Museum Management and Curatorship, 2006. </w:t>
      </w:r>
      <w:r w:rsidRPr="008C08EB">
        <w:rPr>
          <w:b/>
          <w:noProof w:val="0"/>
          <w:lang w:val="en-GB"/>
        </w:rPr>
        <w:t>21</w:t>
      </w:r>
      <w:r w:rsidRPr="008C08EB">
        <w:rPr>
          <w:noProof w:val="0"/>
          <w:lang w:val="en-GB"/>
        </w:rPr>
        <w:t>(1): p. 20-31.</w:t>
      </w:r>
      <w:bookmarkEnd w:id="27"/>
    </w:p>
    <w:p w14:paraId="29917161" w14:textId="77777777" w:rsidR="00315323" w:rsidRPr="008C08EB" w:rsidRDefault="00315323" w:rsidP="00315323">
      <w:pPr>
        <w:pStyle w:val="EndNoteBibliography"/>
        <w:ind w:left="280" w:hanging="280"/>
        <w:rPr>
          <w:noProof w:val="0"/>
          <w:lang w:val="en-GB"/>
        </w:rPr>
      </w:pPr>
      <w:bookmarkStart w:id="28" w:name="_ENREF_9"/>
      <w:r w:rsidRPr="008C08EB">
        <w:rPr>
          <w:noProof w:val="0"/>
          <w:lang w:val="en-GB"/>
        </w:rPr>
        <w:t>9.</w:t>
      </w:r>
      <w:r w:rsidRPr="008C08EB">
        <w:rPr>
          <w:noProof w:val="0"/>
          <w:lang w:val="en-GB"/>
        </w:rPr>
        <w:tab/>
        <w:t xml:space="preserve">Jamison, S.R., D.R. DeVries, and R.L. Jamison, </w:t>
      </w:r>
      <w:r w:rsidRPr="008C08EB">
        <w:rPr>
          <w:i/>
          <w:noProof w:val="0"/>
          <w:lang w:val="en-GB"/>
        </w:rPr>
        <w:t>Automated touring information systems and methods</w:t>
      </w:r>
      <w:r w:rsidRPr="008C08EB">
        <w:rPr>
          <w:noProof w:val="0"/>
          <w:lang w:val="en-GB"/>
        </w:rPr>
        <w:t>. 2002, Google Patents.</w:t>
      </w:r>
      <w:bookmarkEnd w:id="28"/>
    </w:p>
    <w:p w14:paraId="4F4BE907" w14:textId="77777777" w:rsidR="00315323" w:rsidRPr="008C08EB" w:rsidRDefault="00315323" w:rsidP="00315323">
      <w:pPr>
        <w:pStyle w:val="EndNoteBibliography"/>
        <w:ind w:left="280" w:hanging="280"/>
        <w:rPr>
          <w:noProof w:val="0"/>
          <w:lang w:val="en-GB"/>
        </w:rPr>
      </w:pPr>
      <w:bookmarkStart w:id="29" w:name="_ENREF_10"/>
      <w:r w:rsidRPr="008C08EB">
        <w:rPr>
          <w:noProof w:val="0"/>
          <w:lang w:val="en-GB"/>
        </w:rPr>
        <w:lastRenderedPageBreak/>
        <w:t>10.</w:t>
      </w:r>
      <w:r w:rsidRPr="008C08EB">
        <w:rPr>
          <w:noProof w:val="0"/>
          <w:lang w:val="en-GB"/>
        </w:rPr>
        <w:tab/>
        <w:t xml:space="preserve">McLoughlin, J., J. Kaminski, and B. </w:t>
      </w:r>
      <w:proofErr w:type="spellStart"/>
      <w:r w:rsidRPr="008C08EB">
        <w:rPr>
          <w:noProof w:val="0"/>
          <w:lang w:val="en-GB"/>
        </w:rPr>
        <w:t>Sodagar</w:t>
      </w:r>
      <w:proofErr w:type="spellEnd"/>
      <w:r w:rsidRPr="008C08EB">
        <w:rPr>
          <w:noProof w:val="0"/>
          <w:lang w:val="en-GB"/>
        </w:rPr>
        <w:t xml:space="preserve">, </w:t>
      </w:r>
      <w:r w:rsidRPr="008C08EB">
        <w:rPr>
          <w:i/>
          <w:noProof w:val="0"/>
          <w:lang w:val="en-GB"/>
        </w:rPr>
        <w:t>3 Modelling the impact of technology on the heritage sector: Conceptualisation, implementation, and measurement.</w:t>
      </w:r>
      <w:r w:rsidRPr="008C08EB">
        <w:rPr>
          <w:noProof w:val="0"/>
          <w:lang w:val="en-GB"/>
        </w:rPr>
        <w:t xml:space="preserve"> Technology strategy, management and socio-economic impact, 2007: p. 51.</w:t>
      </w:r>
      <w:bookmarkEnd w:id="29"/>
    </w:p>
    <w:p w14:paraId="3E83FC0A" w14:textId="77777777" w:rsidR="00315323" w:rsidRPr="008C08EB" w:rsidRDefault="00315323" w:rsidP="00315323">
      <w:pPr>
        <w:pStyle w:val="EndNoteBibliography"/>
        <w:ind w:left="280" w:hanging="280"/>
        <w:rPr>
          <w:noProof w:val="0"/>
          <w:lang w:val="en-GB"/>
        </w:rPr>
      </w:pPr>
      <w:bookmarkStart w:id="30" w:name="_ENREF_11"/>
      <w:r w:rsidRPr="008C08EB">
        <w:rPr>
          <w:noProof w:val="0"/>
          <w:lang w:val="en-GB"/>
        </w:rPr>
        <w:t>11.</w:t>
      </w:r>
      <w:r w:rsidRPr="008C08EB">
        <w:rPr>
          <w:noProof w:val="0"/>
          <w:lang w:val="en-GB"/>
        </w:rPr>
        <w:tab/>
      </w:r>
      <w:proofErr w:type="spellStart"/>
      <w:r w:rsidRPr="008C08EB">
        <w:rPr>
          <w:noProof w:val="0"/>
          <w:lang w:val="en-GB"/>
        </w:rPr>
        <w:t>Ghiani</w:t>
      </w:r>
      <w:proofErr w:type="spellEnd"/>
      <w:r w:rsidRPr="008C08EB">
        <w:rPr>
          <w:noProof w:val="0"/>
          <w:lang w:val="en-GB"/>
        </w:rPr>
        <w:t xml:space="preserve">, G., et al., </w:t>
      </w:r>
      <w:proofErr w:type="spellStart"/>
      <w:r w:rsidRPr="008C08EB">
        <w:rPr>
          <w:i/>
          <w:noProof w:val="0"/>
          <w:lang w:val="en-GB"/>
        </w:rPr>
        <w:t>UbiCicero</w:t>
      </w:r>
      <w:proofErr w:type="spellEnd"/>
      <w:r w:rsidRPr="008C08EB">
        <w:rPr>
          <w:i/>
          <w:noProof w:val="0"/>
          <w:lang w:val="en-GB"/>
        </w:rPr>
        <w:t>: A location-aware, multi-device museum guide.</w:t>
      </w:r>
      <w:r w:rsidRPr="008C08EB">
        <w:rPr>
          <w:noProof w:val="0"/>
          <w:lang w:val="en-GB"/>
        </w:rPr>
        <w:t xml:space="preserve"> Interacting with Computers, 2009. </w:t>
      </w:r>
      <w:r w:rsidRPr="008C08EB">
        <w:rPr>
          <w:b/>
          <w:noProof w:val="0"/>
          <w:lang w:val="en-GB"/>
        </w:rPr>
        <w:t>21</w:t>
      </w:r>
      <w:r w:rsidRPr="008C08EB">
        <w:rPr>
          <w:noProof w:val="0"/>
          <w:lang w:val="en-GB"/>
        </w:rPr>
        <w:t>(4): p. 288-303.</w:t>
      </w:r>
      <w:bookmarkEnd w:id="30"/>
    </w:p>
    <w:p w14:paraId="18842AEF" w14:textId="77777777" w:rsidR="00315323" w:rsidRPr="008C08EB" w:rsidRDefault="00315323" w:rsidP="00315323">
      <w:pPr>
        <w:pStyle w:val="EndNoteBibliography"/>
        <w:ind w:left="280" w:hanging="280"/>
        <w:rPr>
          <w:noProof w:val="0"/>
          <w:lang w:val="en-GB"/>
        </w:rPr>
      </w:pPr>
      <w:bookmarkStart w:id="31" w:name="_ENREF_12"/>
      <w:r w:rsidRPr="008C08EB">
        <w:rPr>
          <w:noProof w:val="0"/>
          <w:lang w:val="en-GB"/>
        </w:rPr>
        <w:t>12.</w:t>
      </w:r>
      <w:r w:rsidRPr="008C08EB">
        <w:rPr>
          <w:noProof w:val="0"/>
          <w:lang w:val="en-GB"/>
        </w:rPr>
        <w:tab/>
        <w:t xml:space="preserve">Choi, H.-s. and S.-h. Kim, </w:t>
      </w:r>
      <w:r w:rsidRPr="008C08EB">
        <w:rPr>
          <w:i/>
          <w:noProof w:val="0"/>
          <w:lang w:val="en-GB"/>
        </w:rPr>
        <w:t>A content service deployment plan for metaverse museum exhibitions—</w:t>
      </w:r>
      <w:proofErr w:type="spellStart"/>
      <w:r w:rsidRPr="008C08EB">
        <w:rPr>
          <w:i/>
          <w:noProof w:val="0"/>
          <w:lang w:val="en-GB"/>
        </w:rPr>
        <w:t>Centering</w:t>
      </w:r>
      <w:proofErr w:type="spellEnd"/>
      <w:r w:rsidRPr="008C08EB">
        <w:rPr>
          <w:i/>
          <w:noProof w:val="0"/>
          <w:lang w:val="en-GB"/>
        </w:rPr>
        <w:t xml:space="preserve"> on the combination of beacons and HMDs.</w:t>
      </w:r>
      <w:r w:rsidRPr="008C08EB">
        <w:rPr>
          <w:noProof w:val="0"/>
          <w:lang w:val="en-GB"/>
        </w:rPr>
        <w:t xml:space="preserve"> International Journal of Information Management, 2017. </w:t>
      </w:r>
      <w:r w:rsidRPr="008C08EB">
        <w:rPr>
          <w:b/>
          <w:noProof w:val="0"/>
          <w:lang w:val="en-GB"/>
        </w:rPr>
        <w:t>37</w:t>
      </w:r>
      <w:r w:rsidRPr="008C08EB">
        <w:rPr>
          <w:noProof w:val="0"/>
          <w:lang w:val="en-GB"/>
        </w:rPr>
        <w:t>(1): p. 1519-1527.</w:t>
      </w:r>
      <w:bookmarkEnd w:id="31"/>
    </w:p>
    <w:p w14:paraId="594DBBAD" w14:textId="77777777" w:rsidR="00315323" w:rsidRPr="008C08EB" w:rsidRDefault="00315323" w:rsidP="00315323">
      <w:pPr>
        <w:pStyle w:val="EndNoteBibliography"/>
        <w:ind w:left="280" w:hanging="280"/>
        <w:rPr>
          <w:noProof w:val="0"/>
          <w:lang w:val="en-GB"/>
        </w:rPr>
      </w:pPr>
      <w:bookmarkStart w:id="32" w:name="_ENREF_13"/>
      <w:r w:rsidRPr="008C08EB">
        <w:rPr>
          <w:noProof w:val="0"/>
          <w:lang w:val="en-GB"/>
        </w:rPr>
        <w:t>13.</w:t>
      </w:r>
      <w:r w:rsidRPr="008C08EB">
        <w:rPr>
          <w:noProof w:val="0"/>
          <w:lang w:val="en-GB"/>
        </w:rPr>
        <w:tab/>
        <w:t xml:space="preserve">Hooper-Greenhill, E., </w:t>
      </w:r>
      <w:r w:rsidRPr="008C08EB">
        <w:rPr>
          <w:i/>
          <w:noProof w:val="0"/>
          <w:lang w:val="en-GB"/>
        </w:rPr>
        <w:t>The Educational Role of the Museum</w:t>
      </w:r>
      <w:r w:rsidRPr="008C08EB">
        <w:rPr>
          <w:noProof w:val="0"/>
          <w:lang w:val="en-GB"/>
        </w:rPr>
        <w:t>. 1999: Routledge.</w:t>
      </w:r>
      <w:bookmarkEnd w:id="32"/>
    </w:p>
    <w:p w14:paraId="59590A69" w14:textId="77777777" w:rsidR="00315323" w:rsidRPr="008C08EB" w:rsidRDefault="00315323" w:rsidP="00315323">
      <w:pPr>
        <w:pStyle w:val="EndNoteBibliography"/>
        <w:ind w:left="280" w:hanging="280"/>
        <w:rPr>
          <w:noProof w:val="0"/>
          <w:lang w:val="en-GB"/>
        </w:rPr>
      </w:pPr>
      <w:bookmarkStart w:id="33" w:name="_ENREF_14"/>
      <w:r w:rsidRPr="008C08EB">
        <w:rPr>
          <w:noProof w:val="0"/>
          <w:lang w:val="en-GB"/>
        </w:rPr>
        <w:t>14.</w:t>
      </w:r>
      <w:r w:rsidRPr="008C08EB">
        <w:rPr>
          <w:noProof w:val="0"/>
          <w:lang w:val="en-GB"/>
        </w:rPr>
        <w:tab/>
      </w:r>
      <w:proofErr w:type="spellStart"/>
      <w:r w:rsidRPr="008C08EB">
        <w:rPr>
          <w:noProof w:val="0"/>
          <w:lang w:val="en-GB"/>
        </w:rPr>
        <w:t>Mase</w:t>
      </w:r>
      <w:proofErr w:type="spellEnd"/>
      <w:r w:rsidRPr="008C08EB">
        <w:rPr>
          <w:noProof w:val="0"/>
          <w:lang w:val="en-GB"/>
        </w:rPr>
        <w:t xml:space="preserve">, K., R. </w:t>
      </w:r>
      <w:proofErr w:type="spellStart"/>
      <w:r w:rsidRPr="008C08EB">
        <w:rPr>
          <w:noProof w:val="0"/>
          <w:lang w:val="en-GB"/>
        </w:rPr>
        <w:t>Kadobayashi</w:t>
      </w:r>
      <w:proofErr w:type="spellEnd"/>
      <w:r w:rsidRPr="008C08EB">
        <w:rPr>
          <w:noProof w:val="0"/>
          <w:lang w:val="en-GB"/>
        </w:rPr>
        <w:t xml:space="preserve">, and R. </w:t>
      </w:r>
      <w:proofErr w:type="spellStart"/>
      <w:r w:rsidRPr="008C08EB">
        <w:rPr>
          <w:noProof w:val="0"/>
          <w:lang w:val="en-GB"/>
        </w:rPr>
        <w:t>Nakatsu</w:t>
      </w:r>
      <w:proofErr w:type="spellEnd"/>
      <w:r w:rsidRPr="008C08EB">
        <w:rPr>
          <w:noProof w:val="0"/>
          <w:lang w:val="en-GB"/>
        </w:rPr>
        <w:t xml:space="preserve">. </w:t>
      </w:r>
      <w:r w:rsidRPr="008C08EB">
        <w:rPr>
          <w:i/>
          <w:noProof w:val="0"/>
          <w:lang w:val="en-GB"/>
        </w:rPr>
        <w:t>Meta-museum: A supportive augmented-reality environment for knowledge sharing</w:t>
      </w:r>
      <w:r w:rsidRPr="008C08EB">
        <w:rPr>
          <w:noProof w:val="0"/>
          <w:lang w:val="en-GB"/>
        </w:rPr>
        <w:t xml:space="preserve">. in </w:t>
      </w:r>
      <w:r w:rsidRPr="008C08EB">
        <w:rPr>
          <w:i/>
          <w:noProof w:val="0"/>
          <w:lang w:val="en-GB"/>
        </w:rPr>
        <w:t>ATR workshop on social agents: humans and machines</w:t>
      </w:r>
      <w:r w:rsidRPr="008C08EB">
        <w:rPr>
          <w:noProof w:val="0"/>
          <w:lang w:val="en-GB"/>
        </w:rPr>
        <w:t>. 1996.</w:t>
      </w:r>
      <w:bookmarkEnd w:id="33"/>
    </w:p>
    <w:p w14:paraId="3C6A286B" w14:textId="77777777" w:rsidR="00315323" w:rsidRPr="008C08EB" w:rsidRDefault="00315323" w:rsidP="00315323">
      <w:pPr>
        <w:pStyle w:val="EndNoteBibliography"/>
        <w:ind w:left="280" w:hanging="280"/>
        <w:rPr>
          <w:noProof w:val="0"/>
          <w:lang w:val="en-GB"/>
        </w:rPr>
      </w:pPr>
      <w:bookmarkStart w:id="34" w:name="_ENREF_15"/>
      <w:r w:rsidRPr="008C08EB">
        <w:rPr>
          <w:noProof w:val="0"/>
          <w:lang w:val="en-GB"/>
        </w:rPr>
        <w:t>15.</w:t>
      </w:r>
      <w:r w:rsidRPr="008C08EB">
        <w:rPr>
          <w:noProof w:val="0"/>
          <w:lang w:val="en-GB"/>
        </w:rPr>
        <w:tab/>
        <w:t xml:space="preserve">Hernández, L.A., J. </w:t>
      </w:r>
      <w:proofErr w:type="spellStart"/>
      <w:r w:rsidRPr="008C08EB">
        <w:rPr>
          <w:noProof w:val="0"/>
          <w:lang w:val="en-GB"/>
        </w:rPr>
        <w:t>Taibo</w:t>
      </w:r>
      <w:proofErr w:type="spellEnd"/>
      <w:r w:rsidRPr="008C08EB">
        <w:rPr>
          <w:noProof w:val="0"/>
          <w:lang w:val="en-GB"/>
        </w:rPr>
        <w:t xml:space="preserve">, and A. </w:t>
      </w:r>
      <w:proofErr w:type="spellStart"/>
      <w:r w:rsidRPr="008C08EB">
        <w:rPr>
          <w:noProof w:val="0"/>
          <w:lang w:val="en-GB"/>
        </w:rPr>
        <w:t>Seoane</w:t>
      </w:r>
      <w:proofErr w:type="spellEnd"/>
      <w:r w:rsidRPr="008C08EB">
        <w:rPr>
          <w:noProof w:val="0"/>
          <w:lang w:val="en-GB"/>
        </w:rPr>
        <w:t xml:space="preserve">. </w:t>
      </w:r>
      <w:r w:rsidRPr="008C08EB">
        <w:rPr>
          <w:i/>
          <w:noProof w:val="0"/>
          <w:lang w:val="en-GB"/>
        </w:rPr>
        <w:t>Empty museum: An immersive walkable VR framework for multiuser interaction and telepresence</w:t>
      </w:r>
      <w:r w:rsidRPr="008C08EB">
        <w:rPr>
          <w:noProof w:val="0"/>
          <w:lang w:val="en-GB"/>
        </w:rPr>
        <w:t xml:space="preserve">. in </w:t>
      </w:r>
      <w:r w:rsidRPr="008C08EB">
        <w:rPr>
          <w:i/>
          <w:noProof w:val="0"/>
          <w:lang w:val="en-GB"/>
        </w:rPr>
        <w:t>ACM International Workshop on Immersive Telepresence (ITP 2002)</w:t>
      </w:r>
      <w:r w:rsidRPr="008C08EB">
        <w:rPr>
          <w:noProof w:val="0"/>
          <w:lang w:val="en-GB"/>
        </w:rPr>
        <w:t>. 2002.</w:t>
      </w:r>
      <w:bookmarkEnd w:id="34"/>
    </w:p>
    <w:p w14:paraId="6439239E" w14:textId="77777777" w:rsidR="00315323" w:rsidRPr="008C08EB" w:rsidRDefault="00315323" w:rsidP="00315323">
      <w:pPr>
        <w:pStyle w:val="EndNoteBibliography"/>
        <w:ind w:left="280" w:hanging="280"/>
        <w:rPr>
          <w:noProof w:val="0"/>
          <w:lang w:val="en-GB"/>
        </w:rPr>
      </w:pPr>
      <w:bookmarkStart w:id="35" w:name="_ENREF_16"/>
      <w:r w:rsidRPr="008C08EB">
        <w:rPr>
          <w:noProof w:val="0"/>
          <w:lang w:val="en-GB"/>
        </w:rPr>
        <w:t>16.</w:t>
      </w:r>
      <w:r w:rsidRPr="008C08EB">
        <w:rPr>
          <w:noProof w:val="0"/>
          <w:lang w:val="en-GB"/>
        </w:rPr>
        <w:tab/>
        <w:t xml:space="preserve">Yamazaki, M., et al. </w:t>
      </w:r>
      <w:r w:rsidRPr="008C08EB">
        <w:rPr>
          <w:i/>
          <w:noProof w:val="0"/>
          <w:lang w:val="en-GB"/>
        </w:rPr>
        <w:t>Wide FOV Displays for Digital Museum</w:t>
      </w:r>
      <w:r w:rsidRPr="008C08EB">
        <w:rPr>
          <w:noProof w:val="0"/>
          <w:lang w:val="en-GB"/>
        </w:rPr>
        <w:t xml:space="preserve">. in </w:t>
      </w:r>
      <w:r w:rsidRPr="008C08EB">
        <w:rPr>
          <w:i/>
          <w:noProof w:val="0"/>
          <w:lang w:val="en-GB"/>
        </w:rPr>
        <w:t>Virtual Systems and Multimedia (VSMM), 2010 16th International Conference on</w:t>
      </w:r>
      <w:r w:rsidRPr="008C08EB">
        <w:rPr>
          <w:noProof w:val="0"/>
          <w:lang w:val="en-GB"/>
        </w:rPr>
        <w:t>. 2010. IEEE.</w:t>
      </w:r>
      <w:bookmarkEnd w:id="35"/>
    </w:p>
    <w:p w14:paraId="3FC7B73E" w14:textId="77777777" w:rsidR="00315323" w:rsidRPr="008C08EB" w:rsidRDefault="00315323" w:rsidP="00315323">
      <w:pPr>
        <w:pStyle w:val="EndNoteBibliography"/>
        <w:ind w:left="280" w:hanging="280"/>
        <w:rPr>
          <w:noProof w:val="0"/>
          <w:lang w:val="en-GB"/>
        </w:rPr>
      </w:pPr>
      <w:bookmarkStart w:id="36" w:name="_ENREF_17"/>
      <w:r w:rsidRPr="008C08EB">
        <w:rPr>
          <w:noProof w:val="0"/>
          <w:lang w:val="en-GB"/>
        </w:rPr>
        <w:t>17.</w:t>
      </w:r>
      <w:r w:rsidRPr="008C08EB">
        <w:rPr>
          <w:noProof w:val="0"/>
          <w:lang w:val="en-GB"/>
        </w:rPr>
        <w:tab/>
      </w:r>
      <w:proofErr w:type="spellStart"/>
      <w:r w:rsidRPr="008C08EB">
        <w:rPr>
          <w:noProof w:val="0"/>
          <w:lang w:val="en-GB"/>
        </w:rPr>
        <w:t>Moesgaard</w:t>
      </w:r>
      <w:proofErr w:type="spellEnd"/>
      <w:r w:rsidRPr="008C08EB">
        <w:rPr>
          <w:noProof w:val="0"/>
          <w:lang w:val="en-GB"/>
        </w:rPr>
        <w:t xml:space="preserve">, T., et al. </w:t>
      </w:r>
      <w:r w:rsidRPr="008C08EB">
        <w:rPr>
          <w:i/>
          <w:noProof w:val="0"/>
          <w:lang w:val="en-GB"/>
        </w:rPr>
        <w:t>Implicit and Explicit Information Mediation in a Virtual Reality Museum Installation and its Effects on Retention and Learning Outcomes</w:t>
      </w:r>
      <w:r w:rsidRPr="008C08EB">
        <w:rPr>
          <w:noProof w:val="0"/>
          <w:lang w:val="en-GB"/>
        </w:rPr>
        <w:t xml:space="preserve">. in </w:t>
      </w:r>
      <w:r w:rsidRPr="008C08EB">
        <w:rPr>
          <w:i/>
          <w:noProof w:val="0"/>
          <w:lang w:val="en-GB"/>
        </w:rPr>
        <w:t>European Conference on Games Based Learning</w:t>
      </w:r>
      <w:r w:rsidRPr="008C08EB">
        <w:rPr>
          <w:noProof w:val="0"/>
          <w:lang w:val="en-GB"/>
        </w:rPr>
        <w:t>. 2015. Academic Conferences International Limited.</w:t>
      </w:r>
      <w:bookmarkEnd w:id="36"/>
    </w:p>
    <w:p w14:paraId="39C9181F" w14:textId="5479468F" w:rsidR="00315323" w:rsidRPr="008C08EB" w:rsidRDefault="00315323" w:rsidP="00315323">
      <w:pPr>
        <w:pStyle w:val="EndNoteBibliography"/>
        <w:ind w:left="280" w:hanging="280"/>
        <w:rPr>
          <w:noProof w:val="0"/>
          <w:lang w:val="en-GB"/>
        </w:rPr>
      </w:pPr>
      <w:bookmarkStart w:id="37" w:name="_ENREF_18"/>
      <w:r w:rsidRPr="008C08EB">
        <w:rPr>
          <w:noProof w:val="0"/>
          <w:lang w:val="en-GB"/>
        </w:rPr>
        <w:t>18.</w:t>
      </w:r>
      <w:r w:rsidRPr="008C08EB">
        <w:rPr>
          <w:noProof w:val="0"/>
          <w:lang w:val="en-GB"/>
        </w:rPr>
        <w:tab/>
      </w:r>
      <w:proofErr w:type="spellStart"/>
      <w:r w:rsidRPr="008C08EB">
        <w:rPr>
          <w:noProof w:val="0"/>
          <w:lang w:val="en-GB"/>
        </w:rPr>
        <w:t>Papaefthymiou</w:t>
      </w:r>
      <w:proofErr w:type="spellEnd"/>
      <w:r w:rsidRPr="008C08EB">
        <w:rPr>
          <w:noProof w:val="0"/>
          <w:lang w:val="en-GB"/>
        </w:rPr>
        <w:t xml:space="preserve">, M., et al., </w:t>
      </w:r>
      <w:r w:rsidRPr="008C08EB">
        <w:rPr>
          <w:i/>
          <w:noProof w:val="0"/>
          <w:lang w:val="en-GB"/>
        </w:rPr>
        <w:t>Mobile Virtual Reality featuring a six degrees of freedom interaction paradigm in a virtual museum application</w:t>
      </w:r>
      <w:r w:rsidRPr="008C08EB">
        <w:rPr>
          <w:noProof w:val="0"/>
          <w:lang w:val="en-GB"/>
        </w:rPr>
        <w:t xml:space="preserve">. 2015, Technical Report, FORTH-ICS/TR-462. Heraklion, Greece: Foundation for Research and Technology–Hellas (FORTH), Institute of Computer Science. Retrieved from </w:t>
      </w:r>
      <w:hyperlink r:id="rId32" w:history="1">
        <w:r w:rsidRPr="008C08EB">
          <w:rPr>
            <w:rStyle w:val="Hyperlink"/>
            <w:noProof w:val="0"/>
            <w:lang w:val="en-GB"/>
          </w:rPr>
          <w:t>https://www</w:t>
        </w:r>
      </w:hyperlink>
      <w:r w:rsidRPr="008C08EB">
        <w:rPr>
          <w:noProof w:val="0"/>
          <w:lang w:val="en-GB"/>
        </w:rPr>
        <w:t xml:space="preserve">. </w:t>
      </w:r>
      <w:proofErr w:type="spellStart"/>
      <w:r w:rsidRPr="008C08EB">
        <w:rPr>
          <w:noProof w:val="0"/>
          <w:lang w:val="en-GB"/>
        </w:rPr>
        <w:t>ics</w:t>
      </w:r>
      <w:proofErr w:type="spellEnd"/>
      <w:r w:rsidRPr="008C08EB">
        <w:rPr>
          <w:noProof w:val="0"/>
          <w:lang w:val="en-GB"/>
        </w:rPr>
        <w:t>. forth. gr/tech-reports/2015/2015. TR462_Mobile_Virtual_Reality_Freedom_Interaction. pdf.</w:t>
      </w:r>
      <w:bookmarkEnd w:id="37"/>
    </w:p>
    <w:p w14:paraId="04E11511" w14:textId="77777777" w:rsidR="00315323" w:rsidRPr="008C08EB" w:rsidRDefault="00315323" w:rsidP="00315323">
      <w:pPr>
        <w:pStyle w:val="EndNoteBibliography"/>
        <w:ind w:left="280" w:hanging="280"/>
        <w:rPr>
          <w:noProof w:val="0"/>
          <w:lang w:val="en-GB"/>
        </w:rPr>
      </w:pPr>
      <w:bookmarkStart w:id="38" w:name="_ENREF_19"/>
      <w:r w:rsidRPr="008C08EB">
        <w:rPr>
          <w:noProof w:val="0"/>
          <w:lang w:val="en-GB"/>
        </w:rPr>
        <w:t>19.</w:t>
      </w:r>
      <w:r w:rsidRPr="008C08EB">
        <w:rPr>
          <w:noProof w:val="0"/>
          <w:lang w:val="en-GB"/>
        </w:rPr>
        <w:tab/>
        <w:t xml:space="preserve">Soga, A. </w:t>
      </w:r>
      <w:r w:rsidRPr="008C08EB">
        <w:rPr>
          <w:i/>
          <w:noProof w:val="0"/>
          <w:lang w:val="en-GB"/>
        </w:rPr>
        <w:t xml:space="preserve">Virtual Show, Go </w:t>
      </w:r>
      <w:proofErr w:type="gramStart"/>
      <w:r w:rsidRPr="008C08EB">
        <w:rPr>
          <w:i/>
          <w:noProof w:val="0"/>
          <w:lang w:val="en-GB"/>
        </w:rPr>
        <w:t>In!:</w:t>
      </w:r>
      <w:proofErr w:type="gramEnd"/>
      <w:r w:rsidRPr="008C08EB">
        <w:rPr>
          <w:i/>
          <w:noProof w:val="0"/>
          <w:lang w:val="en-GB"/>
        </w:rPr>
        <w:t xml:space="preserve"> Walk-Through System and VR Goggles of a Temple for Museum Exhibits</w:t>
      </w:r>
      <w:r w:rsidRPr="008C08EB">
        <w:rPr>
          <w:noProof w:val="0"/>
          <w:lang w:val="en-GB"/>
        </w:rPr>
        <w:t xml:space="preserve">. in </w:t>
      </w:r>
      <w:r w:rsidRPr="008C08EB">
        <w:rPr>
          <w:i/>
          <w:noProof w:val="0"/>
          <w:lang w:val="en-GB"/>
        </w:rPr>
        <w:t>Culture and Computing (Culture Computing), 2015 International Conference on</w:t>
      </w:r>
      <w:r w:rsidRPr="008C08EB">
        <w:rPr>
          <w:noProof w:val="0"/>
          <w:lang w:val="en-GB"/>
        </w:rPr>
        <w:t>. 2015. IEEE.</w:t>
      </w:r>
      <w:bookmarkEnd w:id="38"/>
    </w:p>
    <w:p w14:paraId="00B76ABB" w14:textId="77777777" w:rsidR="00315323" w:rsidRPr="008C08EB" w:rsidRDefault="00315323" w:rsidP="00315323">
      <w:pPr>
        <w:pStyle w:val="EndNoteBibliography"/>
        <w:ind w:left="280" w:hanging="280"/>
        <w:rPr>
          <w:noProof w:val="0"/>
          <w:lang w:val="en-GB"/>
        </w:rPr>
      </w:pPr>
      <w:bookmarkStart w:id="39" w:name="_ENREF_20"/>
      <w:r w:rsidRPr="008C08EB">
        <w:rPr>
          <w:noProof w:val="0"/>
          <w:lang w:val="en-GB"/>
        </w:rPr>
        <w:t>20.</w:t>
      </w:r>
      <w:r w:rsidRPr="008C08EB">
        <w:rPr>
          <w:noProof w:val="0"/>
          <w:lang w:val="en-GB"/>
        </w:rPr>
        <w:tab/>
        <w:t xml:space="preserve">Zhang, S., et al. </w:t>
      </w:r>
      <w:r w:rsidRPr="008C08EB">
        <w:rPr>
          <w:i/>
          <w:noProof w:val="0"/>
          <w:lang w:val="en-GB"/>
        </w:rPr>
        <w:t>A mixed-reality museum tourism framework based on HMD and fisheye camera</w:t>
      </w:r>
      <w:r w:rsidRPr="008C08EB">
        <w:rPr>
          <w:noProof w:val="0"/>
          <w:lang w:val="en-GB"/>
        </w:rPr>
        <w:t xml:space="preserve">. in </w:t>
      </w:r>
      <w:r w:rsidRPr="008C08EB">
        <w:rPr>
          <w:i/>
          <w:noProof w:val="0"/>
          <w:lang w:val="en-GB"/>
        </w:rPr>
        <w:t>Proceedings of the 15th ACM SIGGRAPH Conference on Virtual-Reality Continuum and Its Applications in Industry-Volume 1</w:t>
      </w:r>
      <w:r w:rsidRPr="008C08EB">
        <w:rPr>
          <w:noProof w:val="0"/>
          <w:lang w:val="en-GB"/>
        </w:rPr>
        <w:t>. 2016. ACM.</w:t>
      </w:r>
      <w:bookmarkEnd w:id="39"/>
    </w:p>
    <w:p w14:paraId="12A50834" w14:textId="77777777" w:rsidR="00315323" w:rsidRPr="008C08EB" w:rsidRDefault="00315323" w:rsidP="00315323">
      <w:pPr>
        <w:pStyle w:val="EndNoteBibliography"/>
        <w:ind w:left="280" w:hanging="280"/>
        <w:rPr>
          <w:noProof w:val="0"/>
          <w:lang w:val="en-GB"/>
        </w:rPr>
      </w:pPr>
      <w:bookmarkStart w:id="40" w:name="_ENREF_21"/>
      <w:r w:rsidRPr="008C08EB">
        <w:rPr>
          <w:noProof w:val="0"/>
          <w:lang w:val="en-GB"/>
        </w:rPr>
        <w:t>21.</w:t>
      </w:r>
      <w:r w:rsidRPr="008C08EB">
        <w:rPr>
          <w:noProof w:val="0"/>
          <w:lang w:val="en-GB"/>
        </w:rPr>
        <w:tab/>
      </w:r>
      <w:proofErr w:type="spellStart"/>
      <w:r w:rsidRPr="008C08EB">
        <w:rPr>
          <w:noProof w:val="0"/>
          <w:lang w:val="en-GB"/>
        </w:rPr>
        <w:t>Rekimoto</w:t>
      </w:r>
      <w:proofErr w:type="spellEnd"/>
      <w:r w:rsidRPr="008C08EB">
        <w:rPr>
          <w:noProof w:val="0"/>
          <w:lang w:val="en-GB"/>
        </w:rPr>
        <w:t xml:space="preserve">, J. </w:t>
      </w:r>
      <w:r w:rsidRPr="008C08EB">
        <w:rPr>
          <w:i/>
          <w:noProof w:val="0"/>
          <w:lang w:val="en-GB"/>
        </w:rPr>
        <w:t xml:space="preserve">Matrix: a </w:t>
      </w:r>
      <w:proofErr w:type="spellStart"/>
      <w:r w:rsidRPr="008C08EB">
        <w:rPr>
          <w:i/>
          <w:noProof w:val="0"/>
          <w:lang w:val="en-GB"/>
        </w:rPr>
        <w:t>realtime</w:t>
      </w:r>
      <w:proofErr w:type="spellEnd"/>
      <w:r w:rsidRPr="008C08EB">
        <w:rPr>
          <w:i/>
          <w:noProof w:val="0"/>
          <w:lang w:val="en-GB"/>
        </w:rPr>
        <w:t xml:space="preserve"> object identification and registration method for augmented reality</w:t>
      </w:r>
      <w:r w:rsidRPr="008C08EB">
        <w:rPr>
          <w:noProof w:val="0"/>
          <w:lang w:val="en-GB"/>
        </w:rPr>
        <w:t xml:space="preserve">. in </w:t>
      </w:r>
      <w:r w:rsidRPr="008C08EB">
        <w:rPr>
          <w:i/>
          <w:noProof w:val="0"/>
          <w:lang w:val="en-GB"/>
        </w:rPr>
        <w:t>Computer Human Interaction, 1998. Proceedings. 3rd Asia Pacific</w:t>
      </w:r>
      <w:r w:rsidRPr="008C08EB">
        <w:rPr>
          <w:noProof w:val="0"/>
          <w:lang w:val="en-GB"/>
        </w:rPr>
        <w:t>. 1998.</w:t>
      </w:r>
      <w:bookmarkEnd w:id="40"/>
    </w:p>
    <w:p w14:paraId="28608421" w14:textId="77777777" w:rsidR="00315323" w:rsidRPr="008C08EB" w:rsidRDefault="00315323" w:rsidP="00315323">
      <w:pPr>
        <w:pStyle w:val="EndNoteBibliography"/>
        <w:ind w:left="280" w:hanging="280"/>
        <w:rPr>
          <w:noProof w:val="0"/>
          <w:lang w:val="en-GB"/>
        </w:rPr>
      </w:pPr>
      <w:bookmarkStart w:id="41" w:name="_ENREF_22"/>
      <w:r w:rsidRPr="008C08EB">
        <w:rPr>
          <w:noProof w:val="0"/>
          <w:lang w:val="en-GB"/>
        </w:rPr>
        <w:t>22.</w:t>
      </w:r>
      <w:r w:rsidRPr="008C08EB">
        <w:rPr>
          <w:noProof w:val="0"/>
          <w:lang w:val="en-GB"/>
        </w:rPr>
        <w:tab/>
      </w:r>
      <w:proofErr w:type="spellStart"/>
      <w:r w:rsidRPr="008C08EB">
        <w:rPr>
          <w:noProof w:val="0"/>
          <w:lang w:val="en-GB"/>
        </w:rPr>
        <w:t>Vlahakis</w:t>
      </w:r>
      <w:proofErr w:type="spellEnd"/>
      <w:r w:rsidRPr="008C08EB">
        <w:rPr>
          <w:noProof w:val="0"/>
          <w:lang w:val="en-GB"/>
        </w:rPr>
        <w:t xml:space="preserve">, V., et al., </w:t>
      </w:r>
      <w:proofErr w:type="spellStart"/>
      <w:r w:rsidRPr="008C08EB">
        <w:rPr>
          <w:i/>
          <w:noProof w:val="0"/>
          <w:lang w:val="en-GB"/>
        </w:rPr>
        <w:t>Archeoguide</w:t>
      </w:r>
      <w:proofErr w:type="spellEnd"/>
      <w:r w:rsidRPr="008C08EB">
        <w:rPr>
          <w:i/>
          <w:noProof w:val="0"/>
          <w:lang w:val="en-GB"/>
        </w:rPr>
        <w:t>: an augmented reality guide for archaeological sites.</w:t>
      </w:r>
      <w:r w:rsidRPr="008C08EB">
        <w:rPr>
          <w:noProof w:val="0"/>
          <w:lang w:val="en-GB"/>
        </w:rPr>
        <w:t xml:space="preserve"> IEEE Computer Graphics and Applications, 2002(5): p. 52-60.</w:t>
      </w:r>
      <w:bookmarkEnd w:id="41"/>
    </w:p>
    <w:p w14:paraId="140FF8D4" w14:textId="77777777" w:rsidR="00315323" w:rsidRPr="008C08EB" w:rsidRDefault="00315323" w:rsidP="00315323">
      <w:pPr>
        <w:pStyle w:val="EndNoteBibliography"/>
        <w:ind w:left="280" w:hanging="280"/>
        <w:rPr>
          <w:noProof w:val="0"/>
          <w:lang w:val="en-GB"/>
        </w:rPr>
      </w:pPr>
      <w:bookmarkStart w:id="42" w:name="_ENREF_23"/>
      <w:r w:rsidRPr="008C08EB">
        <w:rPr>
          <w:noProof w:val="0"/>
          <w:lang w:val="en-GB"/>
        </w:rPr>
        <w:t>23.</w:t>
      </w:r>
      <w:r w:rsidRPr="008C08EB">
        <w:rPr>
          <w:noProof w:val="0"/>
          <w:lang w:val="en-GB"/>
        </w:rPr>
        <w:tab/>
        <w:t xml:space="preserve">Edmund Ng </w:t>
      </w:r>
      <w:proofErr w:type="spellStart"/>
      <w:r w:rsidRPr="008C08EB">
        <w:rPr>
          <w:noProof w:val="0"/>
          <w:lang w:val="en-GB"/>
        </w:rPr>
        <w:t>Giap</w:t>
      </w:r>
      <w:proofErr w:type="spellEnd"/>
      <w:r w:rsidRPr="008C08EB">
        <w:rPr>
          <w:noProof w:val="0"/>
          <w:lang w:val="en-GB"/>
        </w:rPr>
        <w:t xml:space="preserve">, W., et al., </w:t>
      </w:r>
      <w:r w:rsidRPr="008C08EB">
        <w:rPr>
          <w:i/>
          <w:noProof w:val="0"/>
          <w:lang w:val="en-GB"/>
        </w:rPr>
        <w:t>AUGMENTED REALITY FOR MUSEUM ARTIFACTS VISUALIZATION.</w:t>
      </w:r>
      <w:r w:rsidRPr="008C08EB">
        <w:rPr>
          <w:noProof w:val="0"/>
          <w:lang w:val="en-GB"/>
        </w:rPr>
        <w:t xml:space="preserve"> International Journal of Computer Science and Information Security, 2011. </w:t>
      </w:r>
      <w:r w:rsidRPr="008C08EB">
        <w:rPr>
          <w:b/>
          <w:noProof w:val="0"/>
          <w:lang w:val="en-GB"/>
        </w:rPr>
        <w:t>9</w:t>
      </w:r>
      <w:r w:rsidRPr="008C08EB">
        <w:rPr>
          <w:noProof w:val="0"/>
          <w:lang w:val="en-GB"/>
        </w:rPr>
        <w:t>(5): p. 174-185.</w:t>
      </w:r>
      <w:bookmarkEnd w:id="42"/>
    </w:p>
    <w:p w14:paraId="2557735B" w14:textId="77777777" w:rsidR="00315323" w:rsidRPr="008C08EB" w:rsidRDefault="00315323" w:rsidP="00315323">
      <w:pPr>
        <w:pStyle w:val="EndNoteBibliography"/>
        <w:ind w:left="280" w:hanging="280"/>
        <w:rPr>
          <w:noProof w:val="0"/>
          <w:lang w:val="en-GB"/>
        </w:rPr>
      </w:pPr>
      <w:bookmarkStart w:id="43" w:name="_ENREF_24"/>
      <w:r w:rsidRPr="008C08EB">
        <w:rPr>
          <w:noProof w:val="0"/>
          <w:lang w:val="en-GB"/>
        </w:rPr>
        <w:t>24.</w:t>
      </w:r>
      <w:r w:rsidRPr="008C08EB">
        <w:rPr>
          <w:noProof w:val="0"/>
          <w:lang w:val="en-GB"/>
        </w:rPr>
        <w:tab/>
      </w:r>
      <w:proofErr w:type="spellStart"/>
      <w:r w:rsidRPr="008C08EB">
        <w:rPr>
          <w:noProof w:val="0"/>
          <w:lang w:val="en-GB"/>
        </w:rPr>
        <w:t>Damala</w:t>
      </w:r>
      <w:proofErr w:type="spellEnd"/>
      <w:r w:rsidRPr="008C08EB">
        <w:rPr>
          <w:noProof w:val="0"/>
          <w:lang w:val="en-GB"/>
        </w:rPr>
        <w:t xml:space="preserve">, A., I. </w:t>
      </w:r>
      <w:proofErr w:type="spellStart"/>
      <w:r w:rsidRPr="008C08EB">
        <w:rPr>
          <w:noProof w:val="0"/>
          <w:lang w:val="en-GB"/>
        </w:rPr>
        <w:t>Marchal</w:t>
      </w:r>
      <w:proofErr w:type="spellEnd"/>
      <w:r w:rsidRPr="008C08EB">
        <w:rPr>
          <w:noProof w:val="0"/>
          <w:lang w:val="en-GB"/>
        </w:rPr>
        <w:t xml:space="preserve">, and P. </w:t>
      </w:r>
      <w:proofErr w:type="spellStart"/>
      <w:r w:rsidRPr="008C08EB">
        <w:rPr>
          <w:noProof w:val="0"/>
          <w:lang w:val="en-GB"/>
        </w:rPr>
        <w:t>Houlier</w:t>
      </w:r>
      <w:proofErr w:type="spellEnd"/>
      <w:r w:rsidRPr="008C08EB">
        <w:rPr>
          <w:noProof w:val="0"/>
          <w:lang w:val="en-GB"/>
        </w:rPr>
        <w:t xml:space="preserve">. </w:t>
      </w:r>
      <w:r w:rsidRPr="008C08EB">
        <w:rPr>
          <w:i/>
          <w:noProof w:val="0"/>
          <w:lang w:val="en-GB"/>
        </w:rPr>
        <w:t xml:space="preserve">Merging augmented </w:t>
      </w:r>
      <w:proofErr w:type="gramStart"/>
      <w:r w:rsidRPr="008C08EB">
        <w:rPr>
          <w:i/>
          <w:noProof w:val="0"/>
          <w:lang w:val="en-GB"/>
        </w:rPr>
        <w:t>reality based</w:t>
      </w:r>
      <w:proofErr w:type="gramEnd"/>
      <w:r w:rsidRPr="008C08EB">
        <w:rPr>
          <w:i/>
          <w:noProof w:val="0"/>
          <w:lang w:val="en-GB"/>
        </w:rPr>
        <w:t xml:space="preserve"> features in mobile multimedia museum guides</w:t>
      </w:r>
      <w:r w:rsidRPr="008C08EB">
        <w:rPr>
          <w:noProof w:val="0"/>
          <w:lang w:val="en-GB"/>
        </w:rPr>
        <w:t xml:space="preserve">. in </w:t>
      </w:r>
      <w:r w:rsidRPr="008C08EB">
        <w:rPr>
          <w:i/>
          <w:noProof w:val="0"/>
          <w:lang w:val="en-GB"/>
        </w:rPr>
        <w:t>Anticipating the Future of the Cultural Past, CIPA Conference 2007, 1-6 October 2007</w:t>
      </w:r>
      <w:r w:rsidRPr="008C08EB">
        <w:rPr>
          <w:noProof w:val="0"/>
          <w:lang w:val="en-GB"/>
        </w:rPr>
        <w:t>. 2007.</w:t>
      </w:r>
      <w:bookmarkEnd w:id="43"/>
    </w:p>
    <w:p w14:paraId="007E7D2F" w14:textId="77777777" w:rsidR="00315323" w:rsidRPr="008C08EB" w:rsidRDefault="00315323" w:rsidP="00315323">
      <w:pPr>
        <w:pStyle w:val="EndNoteBibliography"/>
        <w:ind w:left="280" w:hanging="280"/>
        <w:rPr>
          <w:noProof w:val="0"/>
          <w:lang w:val="en-GB"/>
        </w:rPr>
      </w:pPr>
      <w:bookmarkStart w:id="44" w:name="_ENREF_25"/>
      <w:r w:rsidRPr="008C08EB">
        <w:rPr>
          <w:noProof w:val="0"/>
          <w:lang w:val="en-GB"/>
        </w:rPr>
        <w:t>25.</w:t>
      </w:r>
      <w:r w:rsidRPr="008C08EB">
        <w:rPr>
          <w:noProof w:val="0"/>
          <w:lang w:val="en-GB"/>
        </w:rPr>
        <w:tab/>
      </w:r>
      <w:proofErr w:type="spellStart"/>
      <w:r w:rsidRPr="008C08EB">
        <w:rPr>
          <w:noProof w:val="0"/>
          <w:lang w:val="en-GB"/>
        </w:rPr>
        <w:t>Sparacino</w:t>
      </w:r>
      <w:proofErr w:type="spellEnd"/>
      <w:r w:rsidRPr="008C08EB">
        <w:rPr>
          <w:noProof w:val="0"/>
          <w:lang w:val="en-GB"/>
        </w:rPr>
        <w:t xml:space="preserve">, F., </w:t>
      </w:r>
      <w:r w:rsidRPr="008C08EB">
        <w:rPr>
          <w:i/>
          <w:noProof w:val="0"/>
          <w:lang w:val="en-GB"/>
        </w:rPr>
        <w:t>The Museum Wearable: Real-Time Sensor-Driven Understanding of Visitors' Interests for Personalized Visually-Augmented Museum Experiences.</w:t>
      </w:r>
      <w:r w:rsidRPr="008C08EB">
        <w:rPr>
          <w:noProof w:val="0"/>
          <w:lang w:val="en-GB"/>
        </w:rPr>
        <w:t xml:space="preserve"> 2002.</w:t>
      </w:r>
      <w:bookmarkEnd w:id="44"/>
    </w:p>
    <w:p w14:paraId="7987DFB3" w14:textId="77777777" w:rsidR="00315323" w:rsidRPr="008C08EB" w:rsidRDefault="00315323" w:rsidP="00315323">
      <w:pPr>
        <w:pStyle w:val="EndNoteBibliography"/>
        <w:ind w:left="280" w:hanging="280"/>
        <w:rPr>
          <w:noProof w:val="0"/>
          <w:lang w:val="en-GB"/>
        </w:rPr>
      </w:pPr>
      <w:bookmarkStart w:id="45" w:name="_ENREF_26"/>
      <w:r w:rsidRPr="008C08EB">
        <w:rPr>
          <w:noProof w:val="0"/>
          <w:lang w:val="en-GB"/>
        </w:rPr>
        <w:t>26.</w:t>
      </w:r>
      <w:r w:rsidRPr="008C08EB">
        <w:rPr>
          <w:noProof w:val="0"/>
          <w:lang w:val="en-GB"/>
        </w:rPr>
        <w:tab/>
      </w:r>
      <w:proofErr w:type="spellStart"/>
      <w:r w:rsidRPr="008C08EB">
        <w:rPr>
          <w:noProof w:val="0"/>
          <w:lang w:val="en-GB"/>
        </w:rPr>
        <w:t>Damala</w:t>
      </w:r>
      <w:proofErr w:type="spellEnd"/>
      <w:r w:rsidRPr="008C08EB">
        <w:rPr>
          <w:noProof w:val="0"/>
          <w:lang w:val="en-GB"/>
        </w:rPr>
        <w:t xml:space="preserve">, A. and N. </w:t>
      </w:r>
      <w:proofErr w:type="spellStart"/>
      <w:r w:rsidRPr="008C08EB">
        <w:rPr>
          <w:noProof w:val="0"/>
          <w:lang w:val="en-GB"/>
        </w:rPr>
        <w:t>Stojanovic</w:t>
      </w:r>
      <w:proofErr w:type="spellEnd"/>
      <w:r w:rsidRPr="008C08EB">
        <w:rPr>
          <w:noProof w:val="0"/>
          <w:lang w:val="en-GB"/>
        </w:rPr>
        <w:t xml:space="preserve">. </w:t>
      </w:r>
      <w:r w:rsidRPr="008C08EB">
        <w:rPr>
          <w:i/>
          <w:noProof w:val="0"/>
          <w:lang w:val="en-GB"/>
        </w:rPr>
        <w:t>Tailoring the Adaptive Augmented Reality (A 2 R) museum visit: Identifying Cultural Heritage professionals' motivations and needs</w:t>
      </w:r>
      <w:r w:rsidRPr="008C08EB">
        <w:rPr>
          <w:noProof w:val="0"/>
          <w:lang w:val="en-GB"/>
        </w:rPr>
        <w:t xml:space="preserve">. in </w:t>
      </w:r>
      <w:r w:rsidRPr="008C08EB">
        <w:rPr>
          <w:i/>
          <w:noProof w:val="0"/>
          <w:lang w:val="en-GB"/>
        </w:rPr>
        <w:t>2012 IEEE International Symposium on Mixed and Augmented Reality-Arts, Media, and Humanities (ISMAR-AMH)</w:t>
      </w:r>
      <w:r w:rsidRPr="008C08EB">
        <w:rPr>
          <w:noProof w:val="0"/>
          <w:lang w:val="en-GB"/>
        </w:rPr>
        <w:t>. 2012. IEEE.</w:t>
      </w:r>
      <w:bookmarkEnd w:id="45"/>
    </w:p>
    <w:p w14:paraId="7700B0E7" w14:textId="77777777" w:rsidR="00315323" w:rsidRPr="008C08EB" w:rsidRDefault="00315323" w:rsidP="00315323">
      <w:pPr>
        <w:pStyle w:val="EndNoteBibliography"/>
        <w:ind w:left="280" w:hanging="280"/>
        <w:rPr>
          <w:noProof w:val="0"/>
          <w:lang w:val="en-GB"/>
        </w:rPr>
      </w:pPr>
      <w:bookmarkStart w:id="46" w:name="_ENREF_27"/>
      <w:r w:rsidRPr="008C08EB">
        <w:rPr>
          <w:noProof w:val="0"/>
          <w:lang w:val="en-GB"/>
        </w:rPr>
        <w:t>27.</w:t>
      </w:r>
      <w:r w:rsidRPr="008C08EB">
        <w:rPr>
          <w:noProof w:val="0"/>
          <w:lang w:val="en-GB"/>
        </w:rPr>
        <w:tab/>
      </w:r>
      <w:proofErr w:type="spellStart"/>
      <w:r w:rsidRPr="008C08EB">
        <w:rPr>
          <w:noProof w:val="0"/>
          <w:lang w:val="en-GB"/>
        </w:rPr>
        <w:t>Schuchert</w:t>
      </w:r>
      <w:proofErr w:type="spellEnd"/>
      <w:r w:rsidRPr="008C08EB">
        <w:rPr>
          <w:noProof w:val="0"/>
          <w:lang w:val="en-GB"/>
        </w:rPr>
        <w:t xml:space="preserve">, T., S. </w:t>
      </w:r>
      <w:proofErr w:type="spellStart"/>
      <w:r w:rsidRPr="008C08EB">
        <w:rPr>
          <w:noProof w:val="0"/>
          <w:lang w:val="en-GB"/>
        </w:rPr>
        <w:t>Voth</w:t>
      </w:r>
      <w:proofErr w:type="spellEnd"/>
      <w:r w:rsidRPr="008C08EB">
        <w:rPr>
          <w:noProof w:val="0"/>
          <w:lang w:val="en-GB"/>
        </w:rPr>
        <w:t xml:space="preserve">, and J. </w:t>
      </w:r>
      <w:proofErr w:type="spellStart"/>
      <w:r w:rsidRPr="008C08EB">
        <w:rPr>
          <w:noProof w:val="0"/>
          <w:lang w:val="en-GB"/>
        </w:rPr>
        <w:t>Baumgarten</w:t>
      </w:r>
      <w:proofErr w:type="spellEnd"/>
      <w:r w:rsidRPr="008C08EB">
        <w:rPr>
          <w:noProof w:val="0"/>
          <w:lang w:val="en-GB"/>
        </w:rPr>
        <w:t xml:space="preserve">. </w:t>
      </w:r>
      <w:r w:rsidRPr="008C08EB">
        <w:rPr>
          <w:i/>
          <w:noProof w:val="0"/>
          <w:lang w:val="en-GB"/>
        </w:rPr>
        <w:t>Sensing visual attention using an interactive bidirectional HMD</w:t>
      </w:r>
      <w:r w:rsidRPr="008C08EB">
        <w:rPr>
          <w:noProof w:val="0"/>
          <w:lang w:val="en-GB"/>
        </w:rPr>
        <w:t xml:space="preserve">. in </w:t>
      </w:r>
      <w:r w:rsidRPr="008C08EB">
        <w:rPr>
          <w:i/>
          <w:noProof w:val="0"/>
          <w:lang w:val="en-GB"/>
        </w:rPr>
        <w:t>Proceedings of the 4th Workshop on Eye Gaze in Intelligent Human Machine Interaction</w:t>
      </w:r>
      <w:r w:rsidRPr="008C08EB">
        <w:rPr>
          <w:noProof w:val="0"/>
          <w:lang w:val="en-GB"/>
        </w:rPr>
        <w:t>. 2012. ACM.</w:t>
      </w:r>
      <w:bookmarkEnd w:id="46"/>
    </w:p>
    <w:p w14:paraId="52CE1E08" w14:textId="77777777" w:rsidR="00315323" w:rsidRPr="008C08EB" w:rsidRDefault="00315323" w:rsidP="00315323">
      <w:pPr>
        <w:pStyle w:val="EndNoteBibliography"/>
        <w:ind w:left="280" w:hanging="280"/>
        <w:rPr>
          <w:noProof w:val="0"/>
          <w:lang w:val="en-GB"/>
        </w:rPr>
      </w:pPr>
      <w:bookmarkStart w:id="47" w:name="_ENREF_28"/>
      <w:r w:rsidRPr="008C08EB">
        <w:rPr>
          <w:noProof w:val="0"/>
          <w:lang w:val="en-GB"/>
        </w:rPr>
        <w:t>28.</w:t>
      </w:r>
      <w:r w:rsidRPr="008C08EB">
        <w:rPr>
          <w:noProof w:val="0"/>
          <w:lang w:val="en-GB"/>
        </w:rPr>
        <w:tab/>
      </w:r>
      <w:proofErr w:type="spellStart"/>
      <w:r w:rsidRPr="008C08EB">
        <w:rPr>
          <w:noProof w:val="0"/>
          <w:lang w:val="en-GB"/>
        </w:rPr>
        <w:t>Damala</w:t>
      </w:r>
      <w:proofErr w:type="spellEnd"/>
      <w:r w:rsidRPr="008C08EB">
        <w:rPr>
          <w:noProof w:val="0"/>
          <w:lang w:val="en-GB"/>
        </w:rPr>
        <w:t xml:space="preserve">, A., et al., </w:t>
      </w:r>
      <w:r w:rsidRPr="008C08EB">
        <w:rPr>
          <w:i/>
          <w:noProof w:val="0"/>
          <w:lang w:val="en-GB"/>
        </w:rPr>
        <w:t>Exploring the affective museum visiting experience: adaptive augmented reality (A2R) and cultural heritage.</w:t>
      </w:r>
      <w:r w:rsidRPr="008C08EB">
        <w:rPr>
          <w:noProof w:val="0"/>
          <w:lang w:val="en-GB"/>
        </w:rPr>
        <w:t xml:space="preserve"> International Journal of Heritage in the Digital Era, 2013. </w:t>
      </w:r>
      <w:r w:rsidRPr="008C08EB">
        <w:rPr>
          <w:b/>
          <w:noProof w:val="0"/>
          <w:lang w:val="en-GB"/>
        </w:rPr>
        <w:t>2</w:t>
      </w:r>
      <w:r w:rsidRPr="008C08EB">
        <w:rPr>
          <w:noProof w:val="0"/>
          <w:lang w:val="en-GB"/>
        </w:rPr>
        <w:t>(1): p. 117-142.</w:t>
      </w:r>
      <w:bookmarkEnd w:id="47"/>
    </w:p>
    <w:p w14:paraId="23DDA204" w14:textId="77777777" w:rsidR="00315323" w:rsidRPr="008C08EB" w:rsidRDefault="00315323" w:rsidP="00315323">
      <w:pPr>
        <w:pStyle w:val="EndNoteBibliography"/>
        <w:ind w:left="280" w:hanging="280"/>
        <w:rPr>
          <w:noProof w:val="0"/>
          <w:lang w:val="en-GB"/>
        </w:rPr>
      </w:pPr>
      <w:bookmarkStart w:id="48" w:name="_ENREF_29"/>
      <w:r w:rsidRPr="008C08EB">
        <w:rPr>
          <w:noProof w:val="0"/>
          <w:lang w:val="en-GB"/>
        </w:rPr>
        <w:t>29.</w:t>
      </w:r>
      <w:r w:rsidRPr="008C08EB">
        <w:rPr>
          <w:noProof w:val="0"/>
          <w:lang w:val="en-GB"/>
        </w:rPr>
        <w:tab/>
        <w:t xml:space="preserve">Hall, T., et al. </w:t>
      </w:r>
      <w:r w:rsidRPr="008C08EB">
        <w:rPr>
          <w:i/>
          <w:noProof w:val="0"/>
          <w:lang w:val="en-GB"/>
        </w:rPr>
        <w:t>The visitor as virtual archaeologist: explorations in mixed reality technology to enhance educational and social interaction in the museum</w:t>
      </w:r>
      <w:r w:rsidRPr="008C08EB">
        <w:rPr>
          <w:noProof w:val="0"/>
          <w:lang w:val="en-GB"/>
        </w:rPr>
        <w:t xml:space="preserve">. in </w:t>
      </w:r>
      <w:r w:rsidRPr="008C08EB">
        <w:rPr>
          <w:i/>
          <w:noProof w:val="0"/>
          <w:lang w:val="en-GB"/>
        </w:rPr>
        <w:t xml:space="preserve">Proceedings of the 2001 conference on Virtual reality, </w:t>
      </w:r>
      <w:proofErr w:type="spellStart"/>
      <w:r w:rsidRPr="008C08EB">
        <w:rPr>
          <w:i/>
          <w:noProof w:val="0"/>
          <w:lang w:val="en-GB"/>
        </w:rPr>
        <w:t>archeology</w:t>
      </w:r>
      <w:proofErr w:type="spellEnd"/>
      <w:r w:rsidRPr="008C08EB">
        <w:rPr>
          <w:i/>
          <w:noProof w:val="0"/>
          <w:lang w:val="en-GB"/>
        </w:rPr>
        <w:t>, and cultural heritage</w:t>
      </w:r>
      <w:r w:rsidRPr="008C08EB">
        <w:rPr>
          <w:noProof w:val="0"/>
          <w:lang w:val="en-GB"/>
        </w:rPr>
        <w:t>. 2001. ACM.</w:t>
      </w:r>
      <w:bookmarkEnd w:id="48"/>
    </w:p>
    <w:p w14:paraId="1024C78D" w14:textId="77777777" w:rsidR="00315323" w:rsidRPr="008C08EB" w:rsidRDefault="00315323" w:rsidP="00315323">
      <w:pPr>
        <w:pStyle w:val="EndNoteBibliography"/>
        <w:ind w:left="280" w:hanging="280"/>
        <w:rPr>
          <w:noProof w:val="0"/>
          <w:lang w:val="en-GB"/>
        </w:rPr>
      </w:pPr>
      <w:bookmarkStart w:id="49" w:name="_ENREF_30"/>
      <w:r w:rsidRPr="008C08EB">
        <w:rPr>
          <w:noProof w:val="0"/>
          <w:lang w:val="en-GB"/>
        </w:rPr>
        <w:t>30.</w:t>
      </w:r>
      <w:r w:rsidRPr="008C08EB">
        <w:rPr>
          <w:noProof w:val="0"/>
          <w:lang w:val="en-GB"/>
        </w:rPr>
        <w:tab/>
        <w:t xml:space="preserve">White, M., et al. </w:t>
      </w:r>
      <w:r w:rsidRPr="008C08EB">
        <w:rPr>
          <w:i/>
          <w:noProof w:val="0"/>
          <w:lang w:val="en-GB"/>
        </w:rPr>
        <w:t>Augmented reality for museum artefact visualization</w:t>
      </w:r>
      <w:r w:rsidRPr="008C08EB">
        <w:rPr>
          <w:noProof w:val="0"/>
          <w:lang w:val="en-GB"/>
        </w:rPr>
        <w:t xml:space="preserve">. in </w:t>
      </w:r>
      <w:r w:rsidRPr="008C08EB">
        <w:rPr>
          <w:i/>
          <w:noProof w:val="0"/>
          <w:lang w:val="en-GB"/>
        </w:rPr>
        <w:t xml:space="preserve">Proceedings of the 4th Irish Workshop on Computer Graphics, </w:t>
      </w:r>
      <w:proofErr w:type="spellStart"/>
      <w:r w:rsidRPr="008C08EB">
        <w:rPr>
          <w:i/>
          <w:noProof w:val="0"/>
          <w:lang w:val="en-GB"/>
        </w:rPr>
        <w:t>Eurographics</w:t>
      </w:r>
      <w:proofErr w:type="spellEnd"/>
      <w:r w:rsidRPr="008C08EB">
        <w:rPr>
          <w:i/>
          <w:noProof w:val="0"/>
          <w:lang w:val="en-GB"/>
        </w:rPr>
        <w:t xml:space="preserve"> Ireland Chapter</w:t>
      </w:r>
      <w:r w:rsidRPr="008C08EB">
        <w:rPr>
          <w:noProof w:val="0"/>
          <w:lang w:val="en-GB"/>
        </w:rPr>
        <w:t>. 2003.</w:t>
      </w:r>
      <w:bookmarkEnd w:id="49"/>
    </w:p>
    <w:p w14:paraId="47C9324E" w14:textId="77777777" w:rsidR="00315323" w:rsidRPr="008C08EB" w:rsidRDefault="00315323" w:rsidP="00315323">
      <w:pPr>
        <w:pStyle w:val="EndNoteBibliography"/>
        <w:ind w:left="280" w:hanging="280"/>
        <w:rPr>
          <w:noProof w:val="0"/>
          <w:lang w:val="en-GB"/>
        </w:rPr>
      </w:pPr>
      <w:bookmarkStart w:id="50" w:name="_ENREF_31"/>
      <w:r w:rsidRPr="008C08EB">
        <w:rPr>
          <w:noProof w:val="0"/>
          <w:lang w:val="en-GB"/>
        </w:rPr>
        <w:t>31.</w:t>
      </w:r>
      <w:r w:rsidRPr="008C08EB">
        <w:rPr>
          <w:noProof w:val="0"/>
          <w:lang w:val="en-GB"/>
        </w:rPr>
        <w:tab/>
        <w:t xml:space="preserve">Hughes, C.E., et al. </w:t>
      </w:r>
      <w:r w:rsidRPr="008C08EB">
        <w:rPr>
          <w:i/>
          <w:noProof w:val="0"/>
          <w:lang w:val="en-GB"/>
        </w:rPr>
        <w:t>Augmenting museum experiences with mixed reality</w:t>
      </w:r>
      <w:r w:rsidRPr="008C08EB">
        <w:rPr>
          <w:noProof w:val="0"/>
          <w:lang w:val="en-GB"/>
        </w:rPr>
        <w:t xml:space="preserve">. in </w:t>
      </w:r>
      <w:r w:rsidRPr="008C08EB">
        <w:rPr>
          <w:i/>
          <w:noProof w:val="0"/>
          <w:lang w:val="en-GB"/>
        </w:rPr>
        <w:t>Proceedings of KSCE 2004</w:t>
      </w:r>
      <w:r w:rsidRPr="008C08EB">
        <w:rPr>
          <w:noProof w:val="0"/>
          <w:lang w:val="en-GB"/>
        </w:rPr>
        <w:t>. 2004.</w:t>
      </w:r>
      <w:bookmarkEnd w:id="50"/>
    </w:p>
    <w:p w14:paraId="4B310178" w14:textId="77777777" w:rsidR="00315323" w:rsidRPr="008C08EB" w:rsidRDefault="00315323" w:rsidP="00315323">
      <w:pPr>
        <w:pStyle w:val="EndNoteBibliography"/>
        <w:ind w:left="280" w:hanging="280"/>
        <w:rPr>
          <w:noProof w:val="0"/>
          <w:lang w:val="en-GB"/>
        </w:rPr>
      </w:pPr>
      <w:bookmarkStart w:id="51" w:name="_ENREF_32"/>
      <w:r w:rsidRPr="008C08EB">
        <w:rPr>
          <w:noProof w:val="0"/>
          <w:lang w:val="en-GB"/>
        </w:rPr>
        <w:t>32.</w:t>
      </w:r>
      <w:r w:rsidRPr="008C08EB">
        <w:rPr>
          <w:noProof w:val="0"/>
          <w:lang w:val="en-GB"/>
        </w:rPr>
        <w:tab/>
      </w:r>
      <w:proofErr w:type="spellStart"/>
      <w:r w:rsidRPr="008C08EB">
        <w:rPr>
          <w:noProof w:val="0"/>
          <w:lang w:val="en-GB"/>
        </w:rPr>
        <w:t>Holz</w:t>
      </w:r>
      <w:proofErr w:type="spellEnd"/>
      <w:r w:rsidRPr="008C08EB">
        <w:rPr>
          <w:noProof w:val="0"/>
          <w:lang w:val="en-GB"/>
        </w:rPr>
        <w:t xml:space="preserve">, T., et al. </w:t>
      </w:r>
      <w:r w:rsidRPr="008C08EB">
        <w:rPr>
          <w:i/>
          <w:noProof w:val="0"/>
          <w:lang w:val="en-GB"/>
        </w:rPr>
        <w:t>Mixed reality agents as museum guides</w:t>
      </w:r>
      <w:r w:rsidRPr="008C08EB">
        <w:rPr>
          <w:noProof w:val="0"/>
          <w:lang w:val="en-GB"/>
        </w:rPr>
        <w:t xml:space="preserve">. in </w:t>
      </w:r>
      <w:r w:rsidRPr="008C08EB">
        <w:rPr>
          <w:i/>
          <w:noProof w:val="0"/>
          <w:lang w:val="en-GB"/>
        </w:rPr>
        <w:t>ABSHL’06: Agent-Based Systems for Human Learning, AAMAS 2006 Workshop</w:t>
      </w:r>
      <w:r w:rsidRPr="008C08EB">
        <w:rPr>
          <w:noProof w:val="0"/>
          <w:lang w:val="en-GB"/>
        </w:rPr>
        <w:t>. 2006.</w:t>
      </w:r>
      <w:bookmarkEnd w:id="51"/>
    </w:p>
    <w:p w14:paraId="33B90410" w14:textId="77777777" w:rsidR="00315323" w:rsidRPr="008C08EB" w:rsidRDefault="00315323" w:rsidP="00315323">
      <w:pPr>
        <w:pStyle w:val="EndNoteBibliography"/>
        <w:ind w:left="280" w:hanging="280"/>
        <w:rPr>
          <w:noProof w:val="0"/>
          <w:lang w:val="en-GB"/>
        </w:rPr>
      </w:pPr>
      <w:bookmarkStart w:id="52" w:name="_ENREF_33"/>
      <w:r w:rsidRPr="008C08EB">
        <w:rPr>
          <w:noProof w:val="0"/>
          <w:lang w:val="en-GB"/>
        </w:rPr>
        <w:t>33.</w:t>
      </w:r>
      <w:r w:rsidRPr="008C08EB">
        <w:rPr>
          <w:noProof w:val="0"/>
          <w:lang w:val="en-GB"/>
        </w:rPr>
        <w:tab/>
      </w:r>
      <w:proofErr w:type="spellStart"/>
      <w:r w:rsidRPr="008C08EB">
        <w:rPr>
          <w:noProof w:val="0"/>
          <w:lang w:val="en-GB"/>
        </w:rPr>
        <w:t>Dierker</w:t>
      </w:r>
      <w:proofErr w:type="spellEnd"/>
      <w:r w:rsidRPr="008C08EB">
        <w:rPr>
          <w:noProof w:val="0"/>
          <w:lang w:val="en-GB"/>
        </w:rPr>
        <w:t xml:space="preserve">, A., K. </w:t>
      </w:r>
      <w:proofErr w:type="spellStart"/>
      <w:r w:rsidRPr="008C08EB">
        <w:rPr>
          <w:noProof w:val="0"/>
          <w:lang w:val="en-GB"/>
        </w:rPr>
        <w:t>Pitsch</w:t>
      </w:r>
      <w:proofErr w:type="spellEnd"/>
      <w:r w:rsidRPr="008C08EB">
        <w:rPr>
          <w:noProof w:val="0"/>
          <w:lang w:val="en-GB"/>
        </w:rPr>
        <w:t xml:space="preserve">, and T. Hermann, </w:t>
      </w:r>
      <w:r w:rsidRPr="008C08EB">
        <w:rPr>
          <w:i/>
          <w:noProof w:val="0"/>
          <w:lang w:val="en-GB"/>
        </w:rPr>
        <w:t>An augmented-reality-based scenario for the collaborative construction of an interactive museum.</w:t>
      </w:r>
      <w:r w:rsidRPr="008C08EB">
        <w:rPr>
          <w:noProof w:val="0"/>
          <w:lang w:val="en-GB"/>
        </w:rPr>
        <w:t xml:space="preserve"> 2011.</w:t>
      </w:r>
      <w:bookmarkEnd w:id="52"/>
    </w:p>
    <w:p w14:paraId="605F2E36" w14:textId="77777777" w:rsidR="00315323" w:rsidRPr="008C08EB" w:rsidRDefault="00315323" w:rsidP="00315323">
      <w:pPr>
        <w:pStyle w:val="EndNoteBibliography"/>
        <w:ind w:left="280" w:hanging="280"/>
        <w:rPr>
          <w:noProof w:val="0"/>
          <w:lang w:val="en-GB"/>
        </w:rPr>
      </w:pPr>
      <w:bookmarkStart w:id="53" w:name="_ENREF_34"/>
      <w:r w:rsidRPr="008C08EB">
        <w:rPr>
          <w:noProof w:val="0"/>
          <w:lang w:val="en-GB"/>
        </w:rPr>
        <w:t>34.</w:t>
      </w:r>
      <w:r w:rsidRPr="008C08EB">
        <w:rPr>
          <w:noProof w:val="0"/>
          <w:lang w:val="en-GB"/>
        </w:rPr>
        <w:tab/>
      </w:r>
      <w:proofErr w:type="spellStart"/>
      <w:r w:rsidRPr="008C08EB">
        <w:rPr>
          <w:noProof w:val="0"/>
          <w:lang w:val="en-GB"/>
        </w:rPr>
        <w:t>Aracena</w:t>
      </w:r>
      <w:proofErr w:type="spellEnd"/>
      <w:r w:rsidRPr="008C08EB">
        <w:rPr>
          <w:noProof w:val="0"/>
          <w:lang w:val="en-GB"/>
        </w:rPr>
        <w:t xml:space="preserve">-Pizarro, D. and J. </w:t>
      </w:r>
      <w:proofErr w:type="spellStart"/>
      <w:r w:rsidRPr="008C08EB">
        <w:rPr>
          <w:noProof w:val="0"/>
          <w:lang w:val="en-GB"/>
        </w:rPr>
        <w:t>Mamani</w:t>
      </w:r>
      <w:proofErr w:type="spellEnd"/>
      <w:r w:rsidRPr="008C08EB">
        <w:rPr>
          <w:noProof w:val="0"/>
          <w:lang w:val="en-GB"/>
        </w:rPr>
        <w:t xml:space="preserve">-Castro, </w:t>
      </w:r>
      <w:r w:rsidRPr="008C08EB">
        <w:rPr>
          <w:i/>
          <w:noProof w:val="0"/>
          <w:lang w:val="en-GB"/>
        </w:rPr>
        <w:t>Museum guide through annotations using augmented reality.</w:t>
      </w:r>
      <w:r w:rsidRPr="008C08EB">
        <w:rPr>
          <w:noProof w:val="0"/>
          <w:lang w:val="en-GB"/>
        </w:rPr>
        <w:t xml:space="preserve"> 2010.</w:t>
      </w:r>
      <w:bookmarkEnd w:id="53"/>
    </w:p>
    <w:p w14:paraId="74C4FA1B" w14:textId="77777777" w:rsidR="00315323" w:rsidRPr="008C08EB" w:rsidRDefault="00315323" w:rsidP="00315323">
      <w:pPr>
        <w:pStyle w:val="EndNoteBibliography"/>
        <w:ind w:left="280" w:hanging="280"/>
        <w:rPr>
          <w:noProof w:val="0"/>
          <w:lang w:val="en-GB"/>
        </w:rPr>
      </w:pPr>
      <w:bookmarkStart w:id="54" w:name="_ENREF_35"/>
      <w:r w:rsidRPr="008C08EB">
        <w:rPr>
          <w:noProof w:val="0"/>
          <w:lang w:val="en-GB"/>
        </w:rPr>
        <w:t>35.</w:t>
      </w:r>
      <w:r w:rsidRPr="008C08EB">
        <w:rPr>
          <w:noProof w:val="0"/>
          <w:lang w:val="en-GB"/>
        </w:rPr>
        <w:tab/>
        <w:t xml:space="preserve">Okuma, T., et al. </w:t>
      </w:r>
      <w:r w:rsidRPr="008C08EB">
        <w:rPr>
          <w:i/>
          <w:noProof w:val="0"/>
          <w:lang w:val="en-GB"/>
        </w:rPr>
        <w:t>A pilot user study on 3-d museum guide with route recommendation using a sustainable positioning system</w:t>
      </w:r>
      <w:r w:rsidRPr="008C08EB">
        <w:rPr>
          <w:noProof w:val="0"/>
          <w:lang w:val="en-GB"/>
        </w:rPr>
        <w:t xml:space="preserve">. in </w:t>
      </w:r>
      <w:r w:rsidRPr="008C08EB">
        <w:rPr>
          <w:i/>
          <w:noProof w:val="0"/>
          <w:lang w:val="en-GB"/>
        </w:rPr>
        <w:t>Control, Automation and Systems, 2007. ICCAS'07. International Conference on</w:t>
      </w:r>
      <w:r w:rsidRPr="008C08EB">
        <w:rPr>
          <w:noProof w:val="0"/>
          <w:lang w:val="en-GB"/>
        </w:rPr>
        <w:t>. 2007. IEEE.</w:t>
      </w:r>
      <w:bookmarkEnd w:id="54"/>
    </w:p>
    <w:p w14:paraId="061755DA" w14:textId="77777777" w:rsidR="00315323" w:rsidRPr="008C08EB" w:rsidRDefault="00315323" w:rsidP="00315323">
      <w:pPr>
        <w:pStyle w:val="EndNoteBibliography"/>
        <w:ind w:left="280" w:hanging="280"/>
        <w:rPr>
          <w:noProof w:val="0"/>
          <w:lang w:val="en-GB"/>
        </w:rPr>
      </w:pPr>
      <w:bookmarkStart w:id="55" w:name="_ENREF_36"/>
      <w:r w:rsidRPr="008C08EB">
        <w:rPr>
          <w:noProof w:val="0"/>
          <w:lang w:val="en-GB"/>
        </w:rPr>
        <w:t>36.</w:t>
      </w:r>
      <w:r w:rsidRPr="008C08EB">
        <w:rPr>
          <w:noProof w:val="0"/>
          <w:lang w:val="en-GB"/>
        </w:rPr>
        <w:tab/>
      </w:r>
      <w:proofErr w:type="spellStart"/>
      <w:r w:rsidRPr="008C08EB">
        <w:rPr>
          <w:noProof w:val="0"/>
          <w:lang w:val="en-GB"/>
        </w:rPr>
        <w:t>Kajinami</w:t>
      </w:r>
      <w:proofErr w:type="spellEnd"/>
      <w:r w:rsidRPr="008C08EB">
        <w:rPr>
          <w:noProof w:val="0"/>
          <w:lang w:val="en-GB"/>
        </w:rPr>
        <w:t xml:space="preserve">, T., et al. </w:t>
      </w:r>
      <w:r w:rsidRPr="008C08EB">
        <w:rPr>
          <w:i/>
          <w:noProof w:val="0"/>
          <w:lang w:val="en-GB"/>
        </w:rPr>
        <w:t>Digital Display Case: Museum exhibition system to convey background information about exhibits</w:t>
      </w:r>
      <w:r w:rsidRPr="008C08EB">
        <w:rPr>
          <w:noProof w:val="0"/>
          <w:lang w:val="en-GB"/>
        </w:rPr>
        <w:t xml:space="preserve">. in </w:t>
      </w:r>
      <w:r w:rsidRPr="008C08EB">
        <w:rPr>
          <w:i/>
          <w:noProof w:val="0"/>
          <w:lang w:val="en-GB"/>
        </w:rPr>
        <w:t>Virtual Systems and Multimedia (VSMM), 2010 16th International Conference on</w:t>
      </w:r>
      <w:r w:rsidRPr="008C08EB">
        <w:rPr>
          <w:noProof w:val="0"/>
          <w:lang w:val="en-GB"/>
        </w:rPr>
        <w:t>. 2010. IEEE.</w:t>
      </w:r>
      <w:bookmarkEnd w:id="55"/>
    </w:p>
    <w:p w14:paraId="32995AA6" w14:textId="77777777" w:rsidR="00315323" w:rsidRPr="008C08EB" w:rsidRDefault="00315323" w:rsidP="00315323">
      <w:pPr>
        <w:pStyle w:val="EndNoteBibliography"/>
        <w:ind w:left="280" w:hanging="280"/>
        <w:rPr>
          <w:noProof w:val="0"/>
          <w:lang w:val="en-GB"/>
        </w:rPr>
      </w:pPr>
      <w:bookmarkStart w:id="56" w:name="_ENREF_37"/>
      <w:r w:rsidRPr="008C08EB">
        <w:rPr>
          <w:noProof w:val="0"/>
          <w:lang w:val="en-GB"/>
        </w:rPr>
        <w:lastRenderedPageBreak/>
        <w:t>37.</w:t>
      </w:r>
      <w:r w:rsidRPr="008C08EB">
        <w:rPr>
          <w:noProof w:val="0"/>
          <w:lang w:val="en-GB"/>
        </w:rPr>
        <w:tab/>
      </w:r>
      <w:proofErr w:type="spellStart"/>
      <w:r w:rsidRPr="008C08EB">
        <w:rPr>
          <w:noProof w:val="0"/>
          <w:lang w:val="en-GB"/>
        </w:rPr>
        <w:t>Loizides</w:t>
      </w:r>
      <w:proofErr w:type="spellEnd"/>
      <w:r w:rsidRPr="008C08EB">
        <w:rPr>
          <w:noProof w:val="0"/>
          <w:lang w:val="en-GB"/>
        </w:rPr>
        <w:t xml:space="preserve">, F., et al. </w:t>
      </w:r>
      <w:r w:rsidRPr="008C08EB">
        <w:rPr>
          <w:i/>
          <w:noProof w:val="0"/>
          <w:lang w:val="en-GB"/>
        </w:rPr>
        <w:t xml:space="preserve">Presenting </w:t>
      </w:r>
      <w:proofErr w:type="spellStart"/>
      <w:r w:rsidRPr="008C08EB">
        <w:rPr>
          <w:i/>
          <w:noProof w:val="0"/>
          <w:lang w:val="en-GB"/>
        </w:rPr>
        <w:t>cypriot</w:t>
      </w:r>
      <w:proofErr w:type="spellEnd"/>
      <w:r w:rsidRPr="008C08EB">
        <w:rPr>
          <w:i/>
          <w:noProof w:val="0"/>
          <w:lang w:val="en-GB"/>
        </w:rPr>
        <w:t xml:space="preserve"> cultural heritage in virtual reality: A user evaluation</w:t>
      </w:r>
      <w:r w:rsidRPr="008C08EB">
        <w:rPr>
          <w:noProof w:val="0"/>
          <w:lang w:val="en-GB"/>
        </w:rPr>
        <w:t xml:space="preserve">. in </w:t>
      </w:r>
      <w:r w:rsidRPr="008C08EB">
        <w:rPr>
          <w:i/>
          <w:noProof w:val="0"/>
          <w:lang w:val="en-GB"/>
        </w:rPr>
        <w:t>Euro-Mediterranean Conference</w:t>
      </w:r>
      <w:r w:rsidRPr="008C08EB">
        <w:rPr>
          <w:noProof w:val="0"/>
          <w:lang w:val="en-GB"/>
        </w:rPr>
        <w:t>. 2014. Springer.</w:t>
      </w:r>
      <w:bookmarkEnd w:id="56"/>
    </w:p>
    <w:p w14:paraId="5BD03C78" w14:textId="77777777" w:rsidR="00315323" w:rsidRPr="008C08EB" w:rsidRDefault="00315323" w:rsidP="00315323">
      <w:pPr>
        <w:pStyle w:val="EndNoteBibliography"/>
        <w:ind w:left="280" w:hanging="280"/>
        <w:rPr>
          <w:noProof w:val="0"/>
          <w:lang w:val="en-GB"/>
        </w:rPr>
      </w:pPr>
      <w:bookmarkStart w:id="57" w:name="_ENREF_38"/>
      <w:r w:rsidRPr="008C08EB">
        <w:rPr>
          <w:noProof w:val="0"/>
          <w:lang w:val="en-GB"/>
        </w:rPr>
        <w:t>38.</w:t>
      </w:r>
      <w:r w:rsidRPr="008C08EB">
        <w:rPr>
          <w:noProof w:val="0"/>
          <w:lang w:val="en-GB"/>
        </w:rPr>
        <w:tab/>
      </w:r>
      <w:proofErr w:type="spellStart"/>
      <w:r w:rsidRPr="008C08EB">
        <w:rPr>
          <w:noProof w:val="0"/>
          <w:lang w:val="en-GB"/>
        </w:rPr>
        <w:t>Fineschi</w:t>
      </w:r>
      <w:proofErr w:type="spellEnd"/>
      <w:r w:rsidRPr="008C08EB">
        <w:rPr>
          <w:noProof w:val="0"/>
          <w:lang w:val="en-GB"/>
        </w:rPr>
        <w:t xml:space="preserve">, A. and A. </w:t>
      </w:r>
      <w:proofErr w:type="spellStart"/>
      <w:r w:rsidRPr="008C08EB">
        <w:rPr>
          <w:noProof w:val="0"/>
          <w:lang w:val="en-GB"/>
        </w:rPr>
        <w:t>Pozzebon</w:t>
      </w:r>
      <w:proofErr w:type="spellEnd"/>
      <w:r w:rsidRPr="008C08EB">
        <w:rPr>
          <w:noProof w:val="0"/>
          <w:lang w:val="en-GB"/>
        </w:rPr>
        <w:t xml:space="preserve">. </w:t>
      </w:r>
      <w:r w:rsidRPr="008C08EB">
        <w:rPr>
          <w:i/>
          <w:noProof w:val="0"/>
          <w:lang w:val="en-GB"/>
        </w:rPr>
        <w:t xml:space="preserve">A 3D virtual tour of the Santa Maria </w:t>
      </w:r>
      <w:proofErr w:type="spellStart"/>
      <w:r w:rsidRPr="008C08EB">
        <w:rPr>
          <w:i/>
          <w:noProof w:val="0"/>
          <w:lang w:val="en-GB"/>
        </w:rPr>
        <w:t>della</w:t>
      </w:r>
      <w:proofErr w:type="spellEnd"/>
      <w:r w:rsidRPr="008C08EB">
        <w:rPr>
          <w:i/>
          <w:noProof w:val="0"/>
          <w:lang w:val="en-GB"/>
        </w:rPr>
        <w:t xml:space="preserve"> Scala Museum Complex in Siena, Italy, based on the use of Oculus RIFT HMD</w:t>
      </w:r>
      <w:r w:rsidRPr="008C08EB">
        <w:rPr>
          <w:noProof w:val="0"/>
          <w:lang w:val="en-GB"/>
        </w:rPr>
        <w:t xml:space="preserve">. in </w:t>
      </w:r>
      <w:r w:rsidRPr="008C08EB">
        <w:rPr>
          <w:i/>
          <w:noProof w:val="0"/>
          <w:lang w:val="en-GB"/>
        </w:rPr>
        <w:t>3D Imaging (IC3D), 2015 International Conference on</w:t>
      </w:r>
      <w:r w:rsidRPr="008C08EB">
        <w:rPr>
          <w:noProof w:val="0"/>
          <w:lang w:val="en-GB"/>
        </w:rPr>
        <w:t>. 2015. IEEE.</w:t>
      </w:r>
      <w:bookmarkEnd w:id="57"/>
    </w:p>
    <w:p w14:paraId="1FDC6F72" w14:textId="77777777" w:rsidR="00315323" w:rsidRPr="008C08EB" w:rsidRDefault="00315323" w:rsidP="00315323">
      <w:pPr>
        <w:pStyle w:val="EndNoteBibliography"/>
        <w:ind w:left="280" w:hanging="280"/>
        <w:rPr>
          <w:noProof w:val="0"/>
          <w:lang w:val="en-GB"/>
        </w:rPr>
      </w:pPr>
      <w:bookmarkStart w:id="58" w:name="_ENREF_39"/>
      <w:r w:rsidRPr="008C08EB">
        <w:rPr>
          <w:noProof w:val="0"/>
          <w:lang w:val="en-GB"/>
        </w:rPr>
        <w:t>39.</w:t>
      </w:r>
      <w:r w:rsidRPr="008C08EB">
        <w:rPr>
          <w:noProof w:val="0"/>
          <w:lang w:val="en-GB"/>
        </w:rPr>
        <w:tab/>
        <w:t xml:space="preserve">Bowman, S.L. and A. </w:t>
      </w:r>
      <w:proofErr w:type="spellStart"/>
      <w:r w:rsidRPr="008C08EB">
        <w:rPr>
          <w:noProof w:val="0"/>
          <w:lang w:val="en-GB"/>
        </w:rPr>
        <w:t>Standiford</w:t>
      </w:r>
      <w:proofErr w:type="spellEnd"/>
      <w:r w:rsidRPr="008C08EB">
        <w:rPr>
          <w:noProof w:val="0"/>
          <w:lang w:val="en-GB"/>
        </w:rPr>
        <w:t xml:space="preserve">, </w:t>
      </w:r>
      <w:r w:rsidRPr="008C08EB">
        <w:rPr>
          <w:i/>
          <w:noProof w:val="0"/>
          <w:lang w:val="en-GB"/>
        </w:rPr>
        <w:t>Enhancing healthcare simulations and beyond: Immersion theory and practice.</w:t>
      </w:r>
      <w:r w:rsidRPr="008C08EB">
        <w:rPr>
          <w:noProof w:val="0"/>
          <w:lang w:val="en-GB"/>
        </w:rPr>
        <w:t xml:space="preserve"> International Journal of Role-Playing, 2016. </w:t>
      </w:r>
      <w:r w:rsidRPr="008C08EB">
        <w:rPr>
          <w:b/>
          <w:noProof w:val="0"/>
          <w:lang w:val="en-GB"/>
        </w:rPr>
        <w:t>6</w:t>
      </w:r>
      <w:r w:rsidRPr="008C08EB">
        <w:rPr>
          <w:noProof w:val="0"/>
          <w:lang w:val="en-GB"/>
        </w:rPr>
        <w:t>: p. 12-19.</w:t>
      </w:r>
      <w:bookmarkEnd w:id="58"/>
    </w:p>
    <w:p w14:paraId="7D21DBBE" w14:textId="77777777" w:rsidR="00315323" w:rsidRPr="008C08EB" w:rsidRDefault="00315323" w:rsidP="00315323">
      <w:pPr>
        <w:pStyle w:val="EndNoteBibliography"/>
        <w:ind w:left="280" w:hanging="280"/>
        <w:rPr>
          <w:noProof w:val="0"/>
          <w:lang w:val="en-GB"/>
        </w:rPr>
      </w:pPr>
      <w:bookmarkStart w:id="59" w:name="_ENREF_40"/>
      <w:r w:rsidRPr="008C08EB">
        <w:rPr>
          <w:noProof w:val="0"/>
          <w:lang w:val="en-GB"/>
        </w:rPr>
        <w:t>40.</w:t>
      </w:r>
      <w:r w:rsidRPr="008C08EB">
        <w:rPr>
          <w:noProof w:val="0"/>
          <w:lang w:val="en-GB"/>
        </w:rPr>
        <w:tab/>
        <w:t xml:space="preserve">White, W.J., J.T. </w:t>
      </w:r>
      <w:proofErr w:type="spellStart"/>
      <w:r w:rsidRPr="008C08EB">
        <w:rPr>
          <w:noProof w:val="0"/>
          <w:lang w:val="en-GB"/>
        </w:rPr>
        <w:t>Harviainen</w:t>
      </w:r>
      <w:proofErr w:type="spellEnd"/>
      <w:r w:rsidRPr="008C08EB">
        <w:rPr>
          <w:noProof w:val="0"/>
          <w:lang w:val="en-GB"/>
        </w:rPr>
        <w:t xml:space="preserve">, and E.C. Boss, </w:t>
      </w:r>
      <w:r w:rsidRPr="008C08EB">
        <w:rPr>
          <w:i/>
          <w:noProof w:val="0"/>
          <w:lang w:val="en-GB"/>
        </w:rPr>
        <w:t>Role-Playing Communities, Cultures of Play and the Discourse of Immersion.</w:t>
      </w:r>
      <w:r w:rsidRPr="008C08EB">
        <w:rPr>
          <w:noProof w:val="0"/>
          <w:lang w:val="en-GB"/>
        </w:rPr>
        <w:t xml:space="preserve"> Immersive Gameplay: Studies in Role-playing and Media Immersion, edited by, 2012: p. 71-86.</w:t>
      </w:r>
      <w:bookmarkEnd w:id="59"/>
    </w:p>
    <w:p w14:paraId="55701159" w14:textId="77777777" w:rsidR="00315323" w:rsidRPr="008C08EB" w:rsidRDefault="00315323" w:rsidP="00315323">
      <w:pPr>
        <w:pStyle w:val="EndNoteBibliography"/>
        <w:ind w:left="280" w:hanging="280"/>
        <w:rPr>
          <w:noProof w:val="0"/>
          <w:lang w:val="en-GB"/>
        </w:rPr>
      </w:pPr>
      <w:bookmarkStart w:id="60" w:name="_ENREF_41"/>
      <w:r w:rsidRPr="008C08EB">
        <w:rPr>
          <w:noProof w:val="0"/>
          <w:lang w:val="en-GB"/>
        </w:rPr>
        <w:t>41.</w:t>
      </w:r>
      <w:r w:rsidRPr="008C08EB">
        <w:rPr>
          <w:noProof w:val="0"/>
          <w:lang w:val="en-GB"/>
        </w:rPr>
        <w:tab/>
        <w:t xml:space="preserve">Murray, J.H. and J.H. Murray, </w:t>
      </w:r>
      <w:r w:rsidRPr="008C08EB">
        <w:rPr>
          <w:i/>
          <w:noProof w:val="0"/>
          <w:lang w:val="en-GB"/>
        </w:rPr>
        <w:t>Hamlet on the holodeck: The future of narrative in cyberspace</w:t>
      </w:r>
      <w:r w:rsidRPr="008C08EB">
        <w:rPr>
          <w:noProof w:val="0"/>
          <w:lang w:val="en-GB"/>
        </w:rPr>
        <w:t>. 2017: MIT press.</w:t>
      </w:r>
      <w:bookmarkEnd w:id="60"/>
    </w:p>
    <w:p w14:paraId="5A82CD27" w14:textId="77777777" w:rsidR="00315323" w:rsidRPr="008C08EB" w:rsidRDefault="00315323" w:rsidP="00315323">
      <w:pPr>
        <w:pStyle w:val="EndNoteBibliography"/>
        <w:ind w:left="280" w:hanging="280"/>
        <w:rPr>
          <w:noProof w:val="0"/>
          <w:lang w:val="en-GB"/>
        </w:rPr>
      </w:pPr>
      <w:bookmarkStart w:id="61" w:name="_ENREF_42"/>
      <w:r w:rsidRPr="008C08EB">
        <w:rPr>
          <w:noProof w:val="0"/>
          <w:lang w:val="en-GB"/>
        </w:rPr>
        <w:t>42.</w:t>
      </w:r>
      <w:r w:rsidRPr="008C08EB">
        <w:rPr>
          <w:noProof w:val="0"/>
          <w:lang w:val="en-GB"/>
        </w:rPr>
        <w:tab/>
      </w:r>
      <w:proofErr w:type="spellStart"/>
      <w:r w:rsidRPr="008C08EB">
        <w:rPr>
          <w:noProof w:val="0"/>
          <w:lang w:val="en-GB"/>
        </w:rPr>
        <w:t>Jennett</w:t>
      </w:r>
      <w:proofErr w:type="spellEnd"/>
      <w:r w:rsidRPr="008C08EB">
        <w:rPr>
          <w:noProof w:val="0"/>
          <w:lang w:val="en-GB"/>
        </w:rPr>
        <w:t xml:space="preserve">, C., et al., </w:t>
      </w:r>
      <w:r w:rsidRPr="008C08EB">
        <w:rPr>
          <w:i/>
          <w:noProof w:val="0"/>
          <w:lang w:val="en-GB"/>
        </w:rPr>
        <w:t>Measuring and defining the experience of immersion in games.</w:t>
      </w:r>
      <w:r w:rsidRPr="008C08EB">
        <w:rPr>
          <w:noProof w:val="0"/>
          <w:lang w:val="en-GB"/>
        </w:rPr>
        <w:t xml:space="preserve"> International journal of human-computer studies, 2008. </w:t>
      </w:r>
      <w:r w:rsidRPr="008C08EB">
        <w:rPr>
          <w:b/>
          <w:noProof w:val="0"/>
          <w:lang w:val="en-GB"/>
        </w:rPr>
        <w:t>66</w:t>
      </w:r>
      <w:r w:rsidRPr="008C08EB">
        <w:rPr>
          <w:noProof w:val="0"/>
          <w:lang w:val="en-GB"/>
        </w:rPr>
        <w:t>(9): p. 641-661.</w:t>
      </w:r>
      <w:bookmarkEnd w:id="61"/>
    </w:p>
    <w:p w14:paraId="7B070CA0" w14:textId="77777777" w:rsidR="00315323" w:rsidRPr="008C08EB" w:rsidRDefault="00315323" w:rsidP="00315323">
      <w:pPr>
        <w:pStyle w:val="EndNoteBibliography"/>
        <w:ind w:left="280" w:hanging="280"/>
        <w:rPr>
          <w:noProof w:val="0"/>
          <w:lang w:val="en-GB"/>
        </w:rPr>
      </w:pPr>
      <w:bookmarkStart w:id="62" w:name="_ENREF_43"/>
      <w:r w:rsidRPr="008C08EB">
        <w:rPr>
          <w:noProof w:val="0"/>
          <w:lang w:val="en-GB"/>
        </w:rPr>
        <w:t>43.</w:t>
      </w:r>
      <w:r w:rsidRPr="008C08EB">
        <w:rPr>
          <w:noProof w:val="0"/>
          <w:lang w:val="en-GB"/>
        </w:rPr>
        <w:tab/>
      </w:r>
      <w:proofErr w:type="spellStart"/>
      <w:r w:rsidRPr="008C08EB">
        <w:rPr>
          <w:noProof w:val="0"/>
          <w:lang w:val="en-GB"/>
        </w:rPr>
        <w:t>Nacke</w:t>
      </w:r>
      <w:proofErr w:type="spellEnd"/>
      <w:r w:rsidRPr="008C08EB">
        <w:rPr>
          <w:noProof w:val="0"/>
          <w:lang w:val="en-GB"/>
        </w:rPr>
        <w:t xml:space="preserve">, L.E. and C.A. Lindley, </w:t>
      </w:r>
      <w:r w:rsidRPr="008C08EB">
        <w:rPr>
          <w:i/>
          <w:noProof w:val="0"/>
          <w:lang w:val="en-GB"/>
        </w:rPr>
        <w:t>Affective ludology, flow and immersion in a first-person shooter: Measurement of player experience.</w:t>
      </w:r>
      <w:r w:rsidRPr="008C08EB">
        <w:rPr>
          <w:noProof w:val="0"/>
          <w:lang w:val="en-GB"/>
        </w:rPr>
        <w:t xml:space="preserve"> </w:t>
      </w:r>
      <w:proofErr w:type="spellStart"/>
      <w:r w:rsidRPr="008C08EB">
        <w:rPr>
          <w:noProof w:val="0"/>
          <w:lang w:val="en-GB"/>
        </w:rPr>
        <w:t>arXiv</w:t>
      </w:r>
      <w:proofErr w:type="spellEnd"/>
      <w:r w:rsidRPr="008C08EB">
        <w:rPr>
          <w:noProof w:val="0"/>
          <w:lang w:val="en-GB"/>
        </w:rPr>
        <w:t xml:space="preserve"> preprint arXiv:1004.0248, 2010.</w:t>
      </w:r>
      <w:bookmarkEnd w:id="62"/>
    </w:p>
    <w:p w14:paraId="048849B8" w14:textId="77777777" w:rsidR="00315323" w:rsidRPr="008C08EB" w:rsidRDefault="00315323" w:rsidP="00315323">
      <w:pPr>
        <w:pStyle w:val="EndNoteBibliography"/>
        <w:ind w:left="280" w:hanging="280"/>
        <w:rPr>
          <w:noProof w:val="0"/>
          <w:lang w:val="en-GB"/>
        </w:rPr>
      </w:pPr>
      <w:bookmarkStart w:id="63" w:name="_ENREF_44"/>
      <w:r w:rsidRPr="008C08EB">
        <w:rPr>
          <w:noProof w:val="0"/>
          <w:lang w:val="en-GB"/>
        </w:rPr>
        <w:t>44.</w:t>
      </w:r>
      <w:r w:rsidRPr="008C08EB">
        <w:rPr>
          <w:noProof w:val="0"/>
          <w:lang w:val="en-GB"/>
        </w:rPr>
        <w:tab/>
        <w:t xml:space="preserve">Brown, E. and P. Cairns. </w:t>
      </w:r>
      <w:r w:rsidRPr="008C08EB">
        <w:rPr>
          <w:i/>
          <w:noProof w:val="0"/>
          <w:lang w:val="en-GB"/>
        </w:rPr>
        <w:t>A grounded investigation of game immersion</w:t>
      </w:r>
      <w:r w:rsidRPr="008C08EB">
        <w:rPr>
          <w:noProof w:val="0"/>
          <w:lang w:val="en-GB"/>
        </w:rPr>
        <w:t xml:space="preserve">. in </w:t>
      </w:r>
      <w:r w:rsidRPr="008C08EB">
        <w:rPr>
          <w:i/>
          <w:noProof w:val="0"/>
          <w:lang w:val="en-GB"/>
        </w:rPr>
        <w:t>CHI'04 extended abstracts on Human factors in computing systems</w:t>
      </w:r>
      <w:r w:rsidRPr="008C08EB">
        <w:rPr>
          <w:noProof w:val="0"/>
          <w:lang w:val="en-GB"/>
        </w:rPr>
        <w:t>. 2004. ACM.</w:t>
      </w:r>
      <w:bookmarkEnd w:id="63"/>
    </w:p>
    <w:p w14:paraId="177D9508" w14:textId="77777777" w:rsidR="00315323" w:rsidRPr="008C08EB" w:rsidRDefault="00315323" w:rsidP="00315323">
      <w:pPr>
        <w:pStyle w:val="EndNoteBibliography"/>
        <w:ind w:left="280" w:hanging="280"/>
        <w:rPr>
          <w:noProof w:val="0"/>
          <w:lang w:val="en-GB"/>
        </w:rPr>
      </w:pPr>
      <w:bookmarkStart w:id="64" w:name="_ENREF_45"/>
      <w:r w:rsidRPr="008C08EB">
        <w:rPr>
          <w:noProof w:val="0"/>
          <w:lang w:val="en-GB"/>
        </w:rPr>
        <w:t>45.</w:t>
      </w:r>
      <w:r w:rsidRPr="008C08EB">
        <w:rPr>
          <w:noProof w:val="0"/>
          <w:lang w:val="en-GB"/>
        </w:rPr>
        <w:tab/>
      </w:r>
      <w:proofErr w:type="spellStart"/>
      <w:r w:rsidRPr="008C08EB">
        <w:rPr>
          <w:noProof w:val="0"/>
          <w:lang w:val="en-GB"/>
        </w:rPr>
        <w:t>Bitgood</w:t>
      </w:r>
      <w:proofErr w:type="spellEnd"/>
      <w:r w:rsidRPr="008C08EB">
        <w:rPr>
          <w:noProof w:val="0"/>
          <w:lang w:val="en-GB"/>
        </w:rPr>
        <w:t xml:space="preserve">, S., </w:t>
      </w:r>
      <w:r w:rsidRPr="008C08EB">
        <w:rPr>
          <w:i/>
          <w:noProof w:val="0"/>
          <w:lang w:val="en-GB"/>
        </w:rPr>
        <w:t>The role of simulated immersion in exhibition</w:t>
      </w:r>
      <w:r w:rsidRPr="008C08EB">
        <w:rPr>
          <w:noProof w:val="0"/>
          <w:lang w:val="en-GB"/>
        </w:rPr>
        <w:t xml:space="preserve">. 1990: </w:t>
      </w:r>
      <w:proofErr w:type="spellStart"/>
      <w:r w:rsidRPr="008C08EB">
        <w:rPr>
          <w:noProof w:val="0"/>
          <w:lang w:val="en-GB"/>
        </w:rPr>
        <w:t>Center</w:t>
      </w:r>
      <w:proofErr w:type="spellEnd"/>
      <w:r w:rsidRPr="008C08EB">
        <w:rPr>
          <w:noProof w:val="0"/>
          <w:lang w:val="en-GB"/>
        </w:rPr>
        <w:t xml:space="preserve"> for Social Design.</w:t>
      </w:r>
      <w:bookmarkEnd w:id="64"/>
    </w:p>
    <w:p w14:paraId="1FEBA025" w14:textId="77777777" w:rsidR="00315323" w:rsidRPr="008C08EB" w:rsidRDefault="00315323" w:rsidP="00315323">
      <w:pPr>
        <w:pStyle w:val="EndNoteBibliography"/>
        <w:ind w:left="280" w:hanging="280"/>
        <w:rPr>
          <w:noProof w:val="0"/>
          <w:lang w:val="en-GB"/>
        </w:rPr>
      </w:pPr>
      <w:bookmarkStart w:id="65" w:name="_ENREF_46"/>
      <w:r w:rsidRPr="008C08EB">
        <w:rPr>
          <w:noProof w:val="0"/>
          <w:lang w:val="en-GB"/>
        </w:rPr>
        <w:t>46.</w:t>
      </w:r>
      <w:r w:rsidRPr="008C08EB">
        <w:rPr>
          <w:noProof w:val="0"/>
          <w:lang w:val="en-GB"/>
        </w:rPr>
        <w:tab/>
      </w:r>
      <w:proofErr w:type="spellStart"/>
      <w:r w:rsidRPr="008C08EB">
        <w:rPr>
          <w:noProof w:val="0"/>
          <w:lang w:val="en-GB"/>
        </w:rPr>
        <w:t>Harviainen</w:t>
      </w:r>
      <w:proofErr w:type="spellEnd"/>
      <w:r w:rsidRPr="008C08EB">
        <w:rPr>
          <w:noProof w:val="0"/>
          <w:lang w:val="en-GB"/>
        </w:rPr>
        <w:t xml:space="preserve">, J.T., </w:t>
      </w:r>
      <w:r w:rsidRPr="008C08EB">
        <w:rPr>
          <w:i/>
          <w:noProof w:val="0"/>
          <w:lang w:val="en-GB"/>
        </w:rPr>
        <w:t>The multi-tier game immersion theory.</w:t>
      </w:r>
      <w:r w:rsidRPr="008C08EB">
        <w:rPr>
          <w:noProof w:val="0"/>
          <w:lang w:val="en-GB"/>
        </w:rPr>
        <w:t xml:space="preserve"> 2003) As </w:t>
      </w:r>
      <w:proofErr w:type="spellStart"/>
      <w:r w:rsidRPr="008C08EB">
        <w:rPr>
          <w:noProof w:val="0"/>
          <w:lang w:val="en-GB"/>
        </w:rPr>
        <w:t>Larp</w:t>
      </w:r>
      <w:proofErr w:type="spellEnd"/>
      <w:r w:rsidRPr="008C08EB">
        <w:rPr>
          <w:noProof w:val="0"/>
          <w:lang w:val="en-GB"/>
        </w:rPr>
        <w:t xml:space="preserve"> Grows Up-Theory and Methods in </w:t>
      </w:r>
      <w:proofErr w:type="spellStart"/>
      <w:r w:rsidRPr="008C08EB">
        <w:rPr>
          <w:noProof w:val="0"/>
          <w:lang w:val="en-GB"/>
        </w:rPr>
        <w:t>Larp</w:t>
      </w:r>
      <w:proofErr w:type="spellEnd"/>
      <w:r w:rsidRPr="008C08EB">
        <w:rPr>
          <w:noProof w:val="0"/>
          <w:lang w:val="en-GB"/>
        </w:rPr>
        <w:t xml:space="preserve">. Copenhagen, </w:t>
      </w:r>
      <w:proofErr w:type="spellStart"/>
      <w:r w:rsidRPr="008C08EB">
        <w:rPr>
          <w:noProof w:val="0"/>
          <w:lang w:val="en-GB"/>
        </w:rPr>
        <w:t>Projektgruppen</w:t>
      </w:r>
      <w:proofErr w:type="spellEnd"/>
      <w:r w:rsidRPr="008C08EB">
        <w:rPr>
          <w:noProof w:val="0"/>
          <w:lang w:val="en-GB"/>
        </w:rPr>
        <w:t xml:space="preserve"> KP03. The book for </w:t>
      </w:r>
      <w:proofErr w:type="spellStart"/>
      <w:r w:rsidRPr="008C08EB">
        <w:rPr>
          <w:noProof w:val="0"/>
          <w:lang w:val="en-GB"/>
        </w:rPr>
        <w:t>Knudepunkt</w:t>
      </w:r>
      <w:proofErr w:type="spellEnd"/>
      <w:r w:rsidRPr="008C08EB">
        <w:rPr>
          <w:noProof w:val="0"/>
          <w:lang w:val="en-GB"/>
        </w:rPr>
        <w:t>, 2003.</w:t>
      </w:r>
      <w:bookmarkEnd w:id="65"/>
    </w:p>
    <w:p w14:paraId="0B9B09BE" w14:textId="77777777" w:rsidR="00315323" w:rsidRPr="008C08EB" w:rsidRDefault="00315323" w:rsidP="00315323">
      <w:pPr>
        <w:pStyle w:val="EndNoteBibliography"/>
        <w:ind w:left="280" w:hanging="280"/>
        <w:rPr>
          <w:noProof w:val="0"/>
          <w:lang w:val="en-GB"/>
        </w:rPr>
      </w:pPr>
      <w:bookmarkStart w:id="66" w:name="_ENREF_47"/>
      <w:r w:rsidRPr="008C08EB">
        <w:rPr>
          <w:noProof w:val="0"/>
          <w:lang w:val="en-GB"/>
        </w:rPr>
        <w:t>47.</w:t>
      </w:r>
      <w:r w:rsidRPr="008C08EB">
        <w:rPr>
          <w:noProof w:val="0"/>
          <w:lang w:val="en-GB"/>
        </w:rPr>
        <w:tab/>
      </w:r>
      <w:proofErr w:type="spellStart"/>
      <w:r w:rsidRPr="008C08EB">
        <w:rPr>
          <w:noProof w:val="0"/>
          <w:lang w:val="en-GB"/>
        </w:rPr>
        <w:t>Ermi</w:t>
      </w:r>
      <w:proofErr w:type="spellEnd"/>
      <w:r w:rsidRPr="008C08EB">
        <w:rPr>
          <w:noProof w:val="0"/>
          <w:lang w:val="en-GB"/>
        </w:rPr>
        <w:t xml:space="preserve">, L. and F. </w:t>
      </w:r>
      <w:proofErr w:type="spellStart"/>
      <w:r w:rsidRPr="008C08EB">
        <w:rPr>
          <w:noProof w:val="0"/>
          <w:lang w:val="en-GB"/>
        </w:rPr>
        <w:t>Mäyrä</w:t>
      </w:r>
      <w:proofErr w:type="spellEnd"/>
      <w:r w:rsidRPr="008C08EB">
        <w:rPr>
          <w:noProof w:val="0"/>
          <w:lang w:val="en-GB"/>
        </w:rPr>
        <w:t xml:space="preserve">, </w:t>
      </w:r>
      <w:r w:rsidRPr="008C08EB">
        <w:rPr>
          <w:i/>
          <w:noProof w:val="0"/>
          <w:lang w:val="en-GB"/>
        </w:rPr>
        <w:t>Fundamental components of the gameplay experience: Analysing immersion.</w:t>
      </w:r>
      <w:r w:rsidRPr="008C08EB">
        <w:rPr>
          <w:noProof w:val="0"/>
          <w:lang w:val="en-GB"/>
        </w:rPr>
        <w:t xml:space="preserve"> Worlds in play: International perspectives on digital games research, 2005. </w:t>
      </w:r>
      <w:r w:rsidRPr="008C08EB">
        <w:rPr>
          <w:b/>
          <w:noProof w:val="0"/>
          <w:lang w:val="en-GB"/>
        </w:rPr>
        <w:t>37</w:t>
      </w:r>
      <w:r w:rsidRPr="008C08EB">
        <w:rPr>
          <w:noProof w:val="0"/>
          <w:lang w:val="en-GB"/>
        </w:rPr>
        <w:t>(2): p. 37-53.</w:t>
      </w:r>
      <w:bookmarkEnd w:id="66"/>
    </w:p>
    <w:p w14:paraId="52CFD7AE" w14:textId="77777777" w:rsidR="00315323" w:rsidRPr="008C08EB" w:rsidRDefault="00315323" w:rsidP="00315323">
      <w:pPr>
        <w:pStyle w:val="EndNoteBibliography"/>
        <w:ind w:left="280" w:hanging="280"/>
        <w:rPr>
          <w:noProof w:val="0"/>
          <w:lang w:val="en-GB"/>
        </w:rPr>
      </w:pPr>
      <w:bookmarkStart w:id="67" w:name="_ENREF_48"/>
      <w:r w:rsidRPr="008C08EB">
        <w:rPr>
          <w:noProof w:val="0"/>
          <w:lang w:val="en-GB"/>
        </w:rPr>
        <w:t>48.</w:t>
      </w:r>
      <w:r w:rsidRPr="008C08EB">
        <w:rPr>
          <w:noProof w:val="0"/>
          <w:lang w:val="en-GB"/>
        </w:rPr>
        <w:tab/>
        <w:t xml:space="preserve">Jenkins, H., </w:t>
      </w:r>
      <w:r w:rsidRPr="008C08EB">
        <w:rPr>
          <w:i/>
          <w:noProof w:val="0"/>
          <w:lang w:val="en-GB"/>
        </w:rPr>
        <w:t>Convergence culture: Where old and new media collide</w:t>
      </w:r>
      <w:r w:rsidRPr="008C08EB">
        <w:rPr>
          <w:noProof w:val="0"/>
          <w:lang w:val="en-GB"/>
        </w:rPr>
        <w:t>. 2006: NYU press.</w:t>
      </w:r>
      <w:bookmarkEnd w:id="67"/>
    </w:p>
    <w:p w14:paraId="22D80388" w14:textId="77777777" w:rsidR="00315323" w:rsidRPr="008C08EB" w:rsidRDefault="00315323" w:rsidP="00315323">
      <w:pPr>
        <w:pStyle w:val="EndNoteBibliography"/>
        <w:ind w:left="280" w:hanging="280"/>
        <w:rPr>
          <w:noProof w:val="0"/>
          <w:lang w:val="en-GB"/>
        </w:rPr>
      </w:pPr>
      <w:bookmarkStart w:id="68" w:name="_ENREF_49"/>
      <w:r w:rsidRPr="008C08EB">
        <w:rPr>
          <w:noProof w:val="0"/>
          <w:lang w:val="en-GB"/>
        </w:rPr>
        <w:t>49.</w:t>
      </w:r>
      <w:r w:rsidRPr="008C08EB">
        <w:rPr>
          <w:noProof w:val="0"/>
          <w:lang w:val="en-GB"/>
        </w:rPr>
        <w:tab/>
        <w:t xml:space="preserve">Calleja, G., </w:t>
      </w:r>
      <w:r w:rsidRPr="008C08EB">
        <w:rPr>
          <w:i/>
          <w:noProof w:val="0"/>
          <w:lang w:val="en-GB"/>
        </w:rPr>
        <w:t>In-game: From immersion to incorporation</w:t>
      </w:r>
      <w:r w:rsidRPr="008C08EB">
        <w:rPr>
          <w:noProof w:val="0"/>
          <w:lang w:val="en-GB"/>
        </w:rPr>
        <w:t>. 2011: MIT Press.</w:t>
      </w:r>
      <w:bookmarkEnd w:id="68"/>
    </w:p>
    <w:p w14:paraId="723B8BED" w14:textId="77777777" w:rsidR="00315323" w:rsidRPr="008C08EB" w:rsidRDefault="00315323" w:rsidP="00315323">
      <w:pPr>
        <w:pStyle w:val="EndNoteBibliography"/>
        <w:ind w:left="280" w:hanging="280"/>
        <w:rPr>
          <w:noProof w:val="0"/>
          <w:lang w:val="en-GB"/>
        </w:rPr>
      </w:pPr>
      <w:bookmarkStart w:id="69" w:name="_ENREF_50"/>
      <w:r w:rsidRPr="008C08EB">
        <w:rPr>
          <w:noProof w:val="0"/>
          <w:lang w:val="en-GB"/>
        </w:rPr>
        <w:t>50.</w:t>
      </w:r>
      <w:r w:rsidRPr="008C08EB">
        <w:rPr>
          <w:noProof w:val="0"/>
          <w:lang w:val="en-GB"/>
        </w:rPr>
        <w:tab/>
        <w:t xml:space="preserve">Herman, D., </w:t>
      </w:r>
      <w:r w:rsidRPr="008C08EB">
        <w:rPr>
          <w:i/>
          <w:noProof w:val="0"/>
          <w:lang w:val="en-GB"/>
        </w:rPr>
        <w:t>Experiencing Narrative Worlds: On the Psychological Activities of Reading</w:t>
      </w:r>
      <w:r w:rsidRPr="008C08EB">
        <w:rPr>
          <w:noProof w:val="0"/>
          <w:lang w:val="en-GB"/>
        </w:rPr>
        <w:t>. 1997, JSTOR.</w:t>
      </w:r>
      <w:bookmarkEnd w:id="69"/>
    </w:p>
    <w:p w14:paraId="53017245" w14:textId="77777777" w:rsidR="00315323" w:rsidRPr="008C08EB" w:rsidRDefault="00315323" w:rsidP="00315323">
      <w:pPr>
        <w:pStyle w:val="EndNoteBibliography"/>
        <w:ind w:left="280" w:hanging="280"/>
        <w:rPr>
          <w:noProof w:val="0"/>
          <w:lang w:val="en-GB"/>
        </w:rPr>
      </w:pPr>
      <w:bookmarkStart w:id="70" w:name="_ENREF_51"/>
      <w:r w:rsidRPr="008C08EB">
        <w:rPr>
          <w:noProof w:val="0"/>
          <w:lang w:val="en-GB"/>
        </w:rPr>
        <w:t>51.</w:t>
      </w:r>
      <w:r w:rsidRPr="008C08EB">
        <w:rPr>
          <w:noProof w:val="0"/>
          <w:lang w:val="en-GB"/>
        </w:rPr>
        <w:tab/>
        <w:t xml:space="preserve">Lombard, M. and T. Ditton, </w:t>
      </w:r>
      <w:r w:rsidRPr="008C08EB">
        <w:rPr>
          <w:i/>
          <w:noProof w:val="0"/>
          <w:lang w:val="en-GB"/>
        </w:rPr>
        <w:t>At the heart of it all: The concept of presence.</w:t>
      </w:r>
      <w:r w:rsidRPr="008C08EB">
        <w:rPr>
          <w:noProof w:val="0"/>
          <w:lang w:val="en-GB"/>
        </w:rPr>
        <w:t xml:space="preserve"> Journal of Computer‐Mediated Communication, 1997. </w:t>
      </w:r>
      <w:r w:rsidRPr="008C08EB">
        <w:rPr>
          <w:b/>
          <w:noProof w:val="0"/>
          <w:lang w:val="en-GB"/>
        </w:rPr>
        <w:t>3</w:t>
      </w:r>
      <w:r w:rsidRPr="008C08EB">
        <w:rPr>
          <w:noProof w:val="0"/>
          <w:lang w:val="en-GB"/>
        </w:rPr>
        <w:t>(2).</w:t>
      </w:r>
      <w:bookmarkEnd w:id="70"/>
    </w:p>
    <w:p w14:paraId="20C088E7" w14:textId="77777777" w:rsidR="00315323" w:rsidRPr="008C08EB" w:rsidRDefault="00315323" w:rsidP="00315323">
      <w:pPr>
        <w:pStyle w:val="EndNoteBibliography"/>
        <w:ind w:left="280" w:hanging="280"/>
        <w:rPr>
          <w:noProof w:val="0"/>
          <w:lang w:val="en-GB"/>
        </w:rPr>
      </w:pPr>
      <w:bookmarkStart w:id="71" w:name="_ENREF_52"/>
      <w:r w:rsidRPr="008C08EB">
        <w:rPr>
          <w:noProof w:val="0"/>
          <w:lang w:val="en-GB"/>
        </w:rPr>
        <w:t>52.</w:t>
      </w:r>
      <w:r w:rsidRPr="008C08EB">
        <w:rPr>
          <w:noProof w:val="0"/>
          <w:lang w:val="en-GB"/>
        </w:rPr>
        <w:tab/>
        <w:t xml:space="preserve">Slater, M., M. </w:t>
      </w:r>
      <w:proofErr w:type="spellStart"/>
      <w:r w:rsidRPr="008C08EB">
        <w:rPr>
          <w:noProof w:val="0"/>
          <w:lang w:val="en-GB"/>
        </w:rPr>
        <w:t>Usoh</w:t>
      </w:r>
      <w:proofErr w:type="spellEnd"/>
      <w:r w:rsidRPr="008C08EB">
        <w:rPr>
          <w:noProof w:val="0"/>
          <w:lang w:val="en-GB"/>
        </w:rPr>
        <w:t xml:space="preserve">, and A. Steed, </w:t>
      </w:r>
      <w:r w:rsidRPr="008C08EB">
        <w:rPr>
          <w:i/>
          <w:noProof w:val="0"/>
          <w:lang w:val="en-GB"/>
        </w:rPr>
        <w:t>Depth of presence in virtual environments.</w:t>
      </w:r>
      <w:r w:rsidRPr="008C08EB">
        <w:rPr>
          <w:noProof w:val="0"/>
          <w:lang w:val="en-GB"/>
        </w:rPr>
        <w:t xml:space="preserve"> Presence: Teleoperators &amp; Virtual Environments, 1994. </w:t>
      </w:r>
      <w:r w:rsidRPr="008C08EB">
        <w:rPr>
          <w:b/>
          <w:noProof w:val="0"/>
          <w:lang w:val="en-GB"/>
        </w:rPr>
        <w:t>3</w:t>
      </w:r>
      <w:r w:rsidRPr="008C08EB">
        <w:rPr>
          <w:noProof w:val="0"/>
          <w:lang w:val="en-GB"/>
        </w:rPr>
        <w:t>(2): p. 130-144.</w:t>
      </w:r>
      <w:bookmarkEnd w:id="71"/>
    </w:p>
    <w:p w14:paraId="56F8F170" w14:textId="77777777" w:rsidR="00315323" w:rsidRPr="008C08EB" w:rsidRDefault="00315323" w:rsidP="00315323">
      <w:pPr>
        <w:pStyle w:val="EndNoteBibliography"/>
        <w:ind w:left="280" w:hanging="280"/>
        <w:rPr>
          <w:noProof w:val="0"/>
          <w:lang w:val="en-GB"/>
        </w:rPr>
      </w:pPr>
      <w:bookmarkStart w:id="72" w:name="_ENREF_53"/>
      <w:r w:rsidRPr="008C08EB">
        <w:rPr>
          <w:noProof w:val="0"/>
          <w:lang w:val="en-GB"/>
        </w:rPr>
        <w:t>53.</w:t>
      </w:r>
      <w:r w:rsidRPr="008C08EB">
        <w:rPr>
          <w:noProof w:val="0"/>
          <w:lang w:val="en-GB"/>
        </w:rPr>
        <w:tab/>
        <w:t xml:space="preserve">Patrick, E., et al. </w:t>
      </w:r>
      <w:r w:rsidRPr="008C08EB">
        <w:rPr>
          <w:i/>
          <w:noProof w:val="0"/>
          <w:lang w:val="en-GB"/>
        </w:rPr>
        <w:t>Using a large projection screen as an alternative to head-mounted displays for virtual environments</w:t>
      </w:r>
      <w:r w:rsidRPr="008C08EB">
        <w:rPr>
          <w:noProof w:val="0"/>
          <w:lang w:val="en-GB"/>
        </w:rPr>
        <w:t xml:space="preserve">. in </w:t>
      </w:r>
      <w:r w:rsidRPr="008C08EB">
        <w:rPr>
          <w:i/>
          <w:noProof w:val="0"/>
          <w:lang w:val="en-GB"/>
        </w:rPr>
        <w:t>Proceedings of the SIGCHI conference on Human Factors in Computing Systems</w:t>
      </w:r>
      <w:r w:rsidRPr="008C08EB">
        <w:rPr>
          <w:noProof w:val="0"/>
          <w:lang w:val="en-GB"/>
        </w:rPr>
        <w:t>. 2000. ACM.</w:t>
      </w:r>
      <w:bookmarkEnd w:id="72"/>
    </w:p>
    <w:p w14:paraId="232EF06C" w14:textId="77777777" w:rsidR="00315323" w:rsidRPr="008C08EB" w:rsidRDefault="00315323" w:rsidP="00315323">
      <w:pPr>
        <w:pStyle w:val="EndNoteBibliography"/>
        <w:ind w:left="280" w:hanging="280"/>
        <w:rPr>
          <w:noProof w:val="0"/>
          <w:lang w:val="en-GB"/>
        </w:rPr>
      </w:pPr>
      <w:bookmarkStart w:id="73" w:name="_ENREF_54"/>
      <w:r w:rsidRPr="008C08EB">
        <w:rPr>
          <w:noProof w:val="0"/>
          <w:lang w:val="en-GB"/>
        </w:rPr>
        <w:t>54.</w:t>
      </w:r>
      <w:r w:rsidRPr="008C08EB">
        <w:rPr>
          <w:noProof w:val="0"/>
          <w:lang w:val="en-GB"/>
        </w:rPr>
        <w:tab/>
      </w:r>
      <w:proofErr w:type="spellStart"/>
      <w:r w:rsidRPr="008C08EB">
        <w:rPr>
          <w:noProof w:val="0"/>
          <w:lang w:val="en-GB"/>
        </w:rPr>
        <w:t>Violante</w:t>
      </w:r>
      <w:proofErr w:type="spellEnd"/>
      <w:r w:rsidRPr="008C08EB">
        <w:rPr>
          <w:noProof w:val="0"/>
          <w:lang w:val="en-GB"/>
        </w:rPr>
        <w:t xml:space="preserve">, M.G., E. </w:t>
      </w:r>
      <w:proofErr w:type="spellStart"/>
      <w:r w:rsidRPr="008C08EB">
        <w:rPr>
          <w:noProof w:val="0"/>
          <w:lang w:val="en-GB"/>
        </w:rPr>
        <w:t>Vezzetti</w:t>
      </w:r>
      <w:proofErr w:type="spellEnd"/>
      <w:r w:rsidRPr="008C08EB">
        <w:rPr>
          <w:noProof w:val="0"/>
          <w:lang w:val="en-GB"/>
        </w:rPr>
        <w:t xml:space="preserve">, and P. </w:t>
      </w:r>
      <w:proofErr w:type="spellStart"/>
      <w:r w:rsidRPr="008C08EB">
        <w:rPr>
          <w:noProof w:val="0"/>
          <w:lang w:val="en-GB"/>
        </w:rPr>
        <w:t>Piazzolla</w:t>
      </w:r>
      <w:proofErr w:type="spellEnd"/>
      <w:r w:rsidRPr="008C08EB">
        <w:rPr>
          <w:noProof w:val="0"/>
          <w:lang w:val="en-GB"/>
        </w:rPr>
        <w:t xml:space="preserve">, </w:t>
      </w:r>
      <w:r w:rsidRPr="008C08EB">
        <w:rPr>
          <w:i/>
          <w:noProof w:val="0"/>
          <w:lang w:val="en-GB"/>
        </w:rPr>
        <w:t>Interactive virtual technologies in engineering education: Why not 360° videos?</w:t>
      </w:r>
      <w:r w:rsidRPr="008C08EB">
        <w:rPr>
          <w:noProof w:val="0"/>
          <w:lang w:val="en-GB"/>
        </w:rPr>
        <w:t xml:space="preserve"> International Journal on Interactive Design</w:t>
      </w:r>
    </w:p>
    <w:p w14:paraId="16CF0FB0" w14:textId="77777777" w:rsidR="00315323" w:rsidRPr="008C08EB" w:rsidRDefault="00315323" w:rsidP="00315323">
      <w:pPr>
        <w:pStyle w:val="EndNoteBibliography"/>
        <w:ind w:left="280" w:hanging="280"/>
        <w:rPr>
          <w:noProof w:val="0"/>
          <w:lang w:val="en-GB"/>
        </w:rPr>
      </w:pPr>
      <w:r w:rsidRPr="008C08EB">
        <w:rPr>
          <w:noProof w:val="0"/>
          <w:lang w:val="en-GB"/>
        </w:rPr>
        <w:t>Manufacturing, 2008: p. 1-14.</w:t>
      </w:r>
      <w:bookmarkEnd w:id="73"/>
    </w:p>
    <w:p w14:paraId="6E8A96F1" w14:textId="77777777" w:rsidR="00315323" w:rsidRPr="008C08EB" w:rsidRDefault="00315323" w:rsidP="00315323">
      <w:pPr>
        <w:pStyle w:val="EndNoteBibliography"/>
        <w:ind w:left="280" w:hanging="280"/>
        <w:rPr>
          <w:noProof w:val="0"/>
          <w:lang w:val="en-GB"/>
        </w:rPr>
      </w:pPr>
      <w:bookmarkStart w:id="74" w:name="_ENREF_55"/>
      <w:r w:rsidRPr="008C08EB">
        <w:rPr>
          <w:noProof w:val="0"/>
          <w:lang w:val="en-GB"/>
        </w:rPr>
        <w:t>55.</w:t>
      </w:r>
      <w:r w:rsidRPr="008C08EB">
        <w:rPr>
          <w:noProof w:val="0"/>
          <w:lang w:val="en-GB"/>
        </w:rPr>
        <w:tab/>
      </w:r>
      <w:proofErr w:type="spellStart"/>
      <w:r w:rsidRPr="008C08EB">
        <w:rPr>
          <w:noProof w:val="0"/>
          <w:lang w:val="en-GB"/>
        </w:rPr>
        <w:t>Violante</w:t>
      </w:r>
      <w:proofErr w:type="spellEnd"/>
      <w:r w:rsidRPr="008C08EB">
        <w:rPr>
          <w:noProof w:val="0"/>
          <w:lang w:val="en-GB"/>
        </w:rPr>
        <w:t xml:space="preserve">, M.G., E. </w:t>
      </w:r>
      <w:proofErr w:type="spellStart"/>
      <w:r w:rsidRPr="008C08EB">
        <w:rPr>
          <w:noProof w:val="0"/>
          <w:lang w:val="en-GB"/>
        </w:rPr>
        <w:t>Vezzetti</w:t>
      </w:r>
      <w:proofErr w:type="spellEnd"/>
      <w:r w:rsidRPr="008C08EB">
        <w:rPr>
          <w:noProof w:val="0"/>
          <w:lang w:val="en-GB"/>
        </w:rPr>
        <w:t xml:space="preserve">, and P. </w:t>
      </w:r>
      <w:proofErr w:type="spellStart"/>
      <w:r w:rsidRPr="008C08EB">
        <w:rPr>
          <w:noProof w:val="0"/>
          <w:lang w:val="en-GB"/>
        </w:rPr>
        <w:t>Piazzolla</w:t>
      </w:r>
      <w:proofErr w:type="spellEnd"/>
      <w:r w:rsidRPr="008C08EB">
        <w:rPr>
          <w:noProof w:val="0"/>
          <w:lang w:val="en-GB"/>
        </w:rPr>
        <w:t xml:space="preserve">, </w:t>
      </w:r>
      <w:proofErr w:type="gramStart"/>
      <w:r w:rsidRPr="008C08EB">
        <w:rPr>
          <w:i/>
          <w:noProof w:val="0"/>
          <w:lang w:val="en-GB"/>
        </w:rPr>
        <w:t>How</w:t>
      </w:r>
      <w:proofErr w:type="gramEnd"/>
      <w:r w:rsidRPr="008C08EB">
        <w:rPr>
          <w:i/>
          <w:noProof w:val="0"/>
          <w:lang w:val="en-GB"/>
        </w:rPr>
        <w:t xml:space="preserve"> to design a virtual reality experience that impacts the consumer engagement: the case of the virtual supermarket.</w:t>
      </w:r>
      <w:r w:rsidRPr="008C08EB">
        <w:rPr>
          <w:noProof w:val="0"/>
          <w:lang w:val="en-GB"/>
        </w:rPr>
        <w:t xml:space="preserve"> International Journal on Interactive Design</w:t>
      </w:r>
    </w:p>
    <w:p w14:paraId="48A9D1CB" w14:textId="77777777" w:rsidR="00315323" w:rsidRPr="008C08EB" w:rsidRDefault="00315323" w:rsidP="00315323">
      <w:pPr>
        <w:pStyle w:val="EndNoteBibliography"/>
        <w:ind w:left="280" w:hanging="280"/>
        <w:rPr>
          <w:noProof w:val="0"/>
          <w:lang w:val="en-GB"/>
        </w:rPr>
      </w:pPr>
      <w:r w:rsidRPr="008C08EB">
        <w:rPr>
          <w:noProof w:val="0"/>
          <w:lang w:val="en-GB"/>
        </w:rPr>
        <w:t xml:space="preserve">Manufacturing, 2019. </w:t>
      </w:r>
      <w:r w:rsidRPr="008C08EB">
        <w:rPr>
          <w:b/>
          <w:noProof w:val="0"/>
          <w:lang w:val="en-GB"/>
        </w:rPr>
        <w:t>13</w:t>
      </w:r>
      <w:r w:rsidRPr="008C08EB">
        <w:rPr>
          <w:noProof w:val="0"/>
          <w:lang w:val="en-GB"/>
        </w:rPr>
        <w:t>(1): p. 243-262.</w:t>
      </w:r>
      <w:bookmarkEnd w:id="74"/>
    </w:p>
    <w:p w14:paraId="7D03FA81" w14:textId="3C4999BB" w:rsidR="00315323" w:rsidRPr="008C08EB" w:rsidRDefault="00315323" w:rsidP="00315323">
      <w:pPr>
        <w:pStyle w:val="EndNoteBibliography"/>
        <w:ind w:left="280" w:hanging="280"/>
        <w:rPr>
          <w:noProof w:val="0"/>
          <w:lang w:val="en-GB"/>
        </w:rPr>
      </w:pPr>
      <w:bookmarkStart w:id="75" w:name="_ENREF_56"/>
      <w:r w:rsidRPr="008C08EB">
        <w:rPr>
          <w:noProof w:val="0"/>
          <w:lang w:val="en-GB"/>
        </w:rPr>
        <w:t>56.</w:t>
      </w:r>
      <w:r w:rsidRPr="008C08EB">
        <w:rPr>
          <w:noProof w:val="0"/>
          <w:lang w:val="en-GB"/>
        </w:rPr>
        <w:tab/>
        <w:t xml:space="preserve">Microsoft. </w:t>
      </w:r>
      <w:r w:rsidRPr="008C08EB">
        <w:rPr>
          <w:i/>
          <w:noProof w:val="0"/>
          <w:lang w:val="en-GB"/>
        </w:rPr>
        <w:t>Microsoft HoloLens</w:t>
      </w:r>
      <w:r w:rsidRPr="008C08EB">
        <w:rPr>
          <w:noProof w:val="0"/>
          <w:lang w:val="en-GB"/>
        </w:rPr>
        <w:t xml:space="preserve">. 2015; Available from: </w:t>
      </w:r>
      <w:hyperlink r:id="rId33" w:history="1">
        <w:r w:rsidRPr="008C08EB">
          <w:rPr>
            <w:rStyle w:val="Hyperlink"/>
            <w:noProof w:val="0"/>
            <w:lang w:val="en-GB"/>
          </w:rPr>
          <w:t>https://www.microsoft.com/en-us/hololens/buy</w:t>
        </w:r>
      </w:hyperlink>
      <w:r w:rsidRPr="008C08EB">
        <w:rPr>
          <w:noProof w:val="0"/>
          <w:lang w:val="en-GB"/>
        </w:rPr>
        <w:t>.</w:t>
      </w:r>
      <w:bookmarkEnd w:id="75"/>
    </w:p>
    <w:p w14:paraId="5D6BA7F6" w14:textId="77777777" w:rsidR="00315323" w:rsidRPr="008C08EB" w:rsidRDefault="00315323" w:rsidP="00315323">
      <w:pPr>
        <w:pStyle w:val="EndNoteBibliography"/>
        <w:ind w:left="280" w:hanging="280"/>
        <w:rPr>
          <w:noProof w:val="0"/>
          <w:lang w:val="en-GB"/>
        </w:rPr>
      </w:pPr>
      <w:bookmarkStart w:id="76" w:name="_ENREF_57"/>
      <w:r w:rsidRPr="008C08EB">
        <w:rPr>
          <w:noProof w:val="0"/>
          <w:lang w:val="en-GB"/>
        </w:rPr>
        <w:t>57.</w:t>
      </w:r>
      <w:r w:rsidRPr="008C08EB">
        <w:rPr>
          <w:noProof w:val="0"/>
          <w:lang w:val="en-GB"/>
        </w:rPr>
        <w:tab/>
        <w:t xml:space="preserve">Saunders, M.N., </w:t>
      </w:r>
      <w:r w:rsidRPr="008C08EB">
        <w:rPr>
          <w:i/>
          <w:noProof w:val="0"/>
          <w:lang w:val="en-GB"/>
        </w:rPr>
        <w:t>Research methods for business students, 5/e</w:t>
      </w:r>
      <w:r w:rsidRPr="008C08EB">
        <w:rPr>
          <w:noProof w:val="0"/>
          <w:lang w:val="en-GB"/>
        </w:rPr>
        <w:t>. 2011: Pearson Education India.</w:t>
      </w:r>
      <w:bookmarkEnd w:id="76"/>
    </w:p>
    <w:p w14:paraId="49D78029" w14:textId="77777777" w:rsidR="00315323" w:rsidRPr="008C08EB" w:rsidRDefault="00315323" w:rsidP="00315323">
      <w:pPr>
        <w:pStyle w:val="EndNoteBibliography"/>
        <w:ind w:left="280" w:hanging="280"/>
        <w:rPr>
          <w:noProof w:val="0"/>
          <w:lang w:val="en-GB"/>
        </w:rPr>
      </w:pPr>
      <w:bookmarkStart w:id="77" w:name="_ENREF_58"/>
      <w:r w:rsidRPr="008C08EB">
        <w:rPr>
          <w:noProof w:val="0"/>
          <w:lang w:val="en-GB"/>
        </w:rPr>
        <w:t>58.</w:t>
      </w:r>
      <w:r w:rsidRPr="008C08EB">
        <w:rPr>
          <w:noProof w:val="0"/>
          <w:lang w:val="en-GB"/>
        </w:rPr>
        <w:tab/>
        <w:t xml:space="preserve">Bryman, A. and E.A. Bell, </w:t>
      </w:r>
      <w:r w:rsidRPr="008C08EB">
        <w:rPr>
          <w:i/>
          <w:noProof w:val="0"/>
          <w:lang w:val="en-GB"/>
        </w:rPr>
        <w:t>Social Research Methods: Fourth Canadian Edition</w:t>
      </w:r>
      <w:r w:rsidRPr="008C08EB">
        <w:rPr>
          <w:noProof w:val="0"/>
          <w:lang w:val="en-GB"/>
        </w:rPr>
        <w:t>. 2016: Oxford University Press.</w:t>
      </w:r>
      <w:bookmarkEnd w:id="77"/>
    </w:p>
    <w:p w14:paraId="3559C6D2" w14:textId="77777777" w:rsidR="00315323" w:rsidRPr="008C08EB" w:rsidRDefault="00315323" w:rsidP="00315323">
      <w:pPr>
        <w:pStyle w:val="EndNoteBibliography"/>
        <w:ind w:left="280" w:hanging="280"/>
        <w:rPr>
          <w:noProof w:val="0"/>
          <w:lang w:val="en-GB"/>
        </w:rPr>
      </w:pPr>
      <w:bookmarkStart w:id="78" w:name="_ENREF_59"/>
      <w:r w:rsidRPr="008C08EB">
        <w:rPr>
          <w:noProof w:val="0"/>
          <w:lang w:val="en-GB"/>
        </w:rPr>
        <w:t>59.</w:t>
      </w:r>
      <w:r w:rsidRPr="008C08EB">
        <w:rPr>
          <w:noProof w:val="0"/>
          <w:lang w:val="en-GB"/>
        </w:rPr>
        <w:tab/>
      </w:r>
      <w:proofErr w:type="spellStart"/>
      <w:r w:rsidRPr="008C08EB">
        <w:rPr>
          <w:noProof w:val="0"/>
          <w:lang w:val="en-GB"/>
        </w:rPr>
        <w:t>Pinsonneault</w:t>
      </w:r>
      <w:proofErr w:type="spellEnd"/>
      <w:r w:rsidRPr="008C08EB">
        <w:rPr>
          <w:noProof w:val="0"/>
          <w:lang w:val="en-GB"/>
        </w:rPr>
        <w:t xml:space="preserve">, A. and K. Kraemer, </w:t>
      </w:r>
      <w:r w:rsidRPr="008C08EB">
        <w:rPr>
          <w:i/>
          <w:noProof w:val="0"/>
          <w:lang w:val="en-GB"/>
        </w:rPr>
        <w:t>Survey research methodology in management information systems: an assessment.</w:t>
      </w:r>
      <w:r w:rsidRPr="008C08EB">
        <w:rPr>
          <w:noProof w:val="0"/>
          <w:lang w:val="en-GB"/>
        </w:rPr>
        <w:t xml:space="preserve"> Journal of management information systems, 1993. </w:t>
      </w:r>
      <w:r w:rsidRPr="008C08EB">
        <w:rPr>
          <w:b/>
          <w:noProof w:val="0"/>
          <w:lang w:val="en-GB"/>
        </w:rPr>
        <w:t>10</w:t>
      </w:r>
      <w:r w:rsidRPr="008C08EB">
        <w:rPr>
          <w:noProof w:val="0"/>
          <w:lang w:val="en-GB"/>
        </w:rPr>
        <w:t>(2): p. 75-105.</w:t>
      </w:r>
      <w:bookmarkEnd w:id="78"/>
    </w:p>
    <w:p w14:paraId="576E03E1" w14:textId="77777777" w:rsidR="00315323" w:rsidRPr="008C08EB" w:rsidRDefault="00315323" w:rsidP="00315323">
      <w:pPr>
        <w:pStyle w:val="EndNoteBibliography"/>
        <w:ind w:left="280" w:hanging="280"/>
        <w:rPr>
          <w:noProof w:val="0"/>
          <w:lang w:val="en-GB"/>
        </w:rPr>
      </w:pPr>
      <w:bookmarkStart w:id="79" w:name="_ENREF_60"/>
      <w:r w:rsidRPr="008C08EB">
        <w:rPr>
          <w:noProof w:val="0"/>
          <w:lang w:val="en-GB"/>
        </w:rPr>
        <w:t>60.</w:t>
      </w:r>
      <w:r w:rsidRPr="008C08EB">
        <w:rPr>
          <w:noProof w:val="0"/>
          <w:lang w:val="en-GB"/>
        </w:rPr>
        <w:tab/>
      </w:r>
      <w:proofErr w:type="spellStart"/>
      <w:r w:rsidRPr="008C08EB">
        <w:rPr>
          <w:noProof w:val="0"/>
          <w:lang w:val="en-GB"/>
        </w:rPr>
        <w:t>Damala</w:t>
      </w:r>
      <w:proofErr w:type="spellEnd"/>
      <w:r w:rsidRPr="008C08EB">
        <w:rPr>
          <w:noProof w:val="0"/>
          <w:lang w:val="en-GB"/>
        </w:rPr>
        <w:t xml:space="preserve">, A., et al., </w:t>
      </w:r>
      <w:r w:rsidRPr="008C08EB">
        <w:rPr>
          <w:i/>
          <w:noProof w:val="0"/>
          <w:lang w:val="en-GB"/>
        </w:rPr>
        <w:t>Bridging the gap between the digital and the physical: design and evaluation of a mobile augmented reality guide for the museum visit</w:t>
      </w:r>
      <w:r w:rsidRPr="008C08EB">
        <w:rPr>
          <w:noProof w:val="0"/>
          <w:lang w:val="en-GB"/>
        </w:rPr>
        <w:t xml:space="preserve">, in </w:t>
      </w:r>
      <w:r w:rsidRPr="008C08EB">
        <w:rPr>
          <w:i/>
          <w:noProof w:val="0"/>
          <w:lang w:val="en-GB"/>
        </w:rPr>
        <w:t>Proceedings of the 3rd international conference on Digital Interactive Media in Entertainment and Arts</w:t>
      </w:r>
      <w:r w:rsidRPr="008C08EB">
        <w:rPr>
          <w:noProof w:val="0"/>
          <w:lang w:val="en-GB"/>
        </w:rPr>
        <w:t>. 2008, ACM: Athens, Greece. p. 120-127.</w:t>
      </w:r>
      <w:bookmarkEnd w:id="79"/>
    </w:p>
    <w:p w14:paraId="67FBF093" w14:textId="77777777" w:rsidR="00315323" w:rsidRPr="008C08EB" w:rsidRDefault="00315323" w:rsidP="00315323">
      <w:pPr>
        <w:pStyle w:val="EndNoteBibliography"/>
        <w:ind w:left="280" w:hanging="280"/>
        <w:rPr>
          <w:noProof w:val="0"/>
          <w:lang w:val="en-GB"/>
        </w:rPr>
      </w:pPr>
      <w:bookmarkStart w:id="80" w:name="_ENREF_61"/>
      <w:r w:rsidRPr="008C08EB">
        <w:rPr>
          <w:noProof w:val="0"/>
          <w:lang w:val="en-GB"/>
        </w:rPr>
        <w:t>61.</w:t>
      </w:r>
      <w:r w:rsidRPr="008C08EB">
        <w:rPr>
          <w:noProof w:val="0"/>
          <w:lang w:val="en-GB"/>
        </w:rPr>
        <w:tab/>
        <w:t xml:space="preserve">Kent, T., </w:t>
      </w:r>
      <w:r w:rsidRPr="008C08EB">
        <w:rPr>
          <w:i/>
          <w:noProof w:val="0"/>
          <w:lang w:val="en-GB"/>
        </w:rPr>
        <w:t>The role of the museum shop in extending the visitor experience.</w:t>
      </w:r>
      <w:r w:rsidRPr="008C08EB">
        <w:rPr>
          <w:noProof w:val="0"/>
          <w:lang w:val="en-GB"/>
        </w:rPr>
        <w:t xml:space="preserve"> International Journal of </w:t>
      </w:r>
      <w:proofErr w:type="spellStart"/>
      <w:r w:rsidRPr="008C08EB">
        <w:rPr>
          <w:noProof w:val="0"/>
          <w:lang w:val="en-GB"/>
        </w:rPr>
        <w:t>Nonprofit</w:t>
      </w:r>
      <w:proofErr w:type="spellEnd"/>
    </w:p>
    <w:p w14:paraId="5B606F96" w14:textId="77777777" w:rsidR="00315323" w:rsidRPr="008C08EB" w:rsidRDefault="00315323" w:rsidP="00315323">
      <w:pPr>
        <w:pStyle w:val="EndNoteBibliography"/>
        <w:ind w:left="280" w:hanging="280"/>
        <w:rPr>
          <w:noProof w:val="0"/>
          <w:lang w:val="en-GB"/>
        </w:rPr>
      </w:pPr>
      <w:r w:rsidRPr="008C08EB">
        <w:rPr>
          <w:noProof w:val="0"/>
          <w:lang w:val="en-GB"/>
        </w:rPr>
        <w:t xml:space="preserve">Voluntary Sector Marketing, 2010. </w:t>
      </w:r>
      <w:r w:rsidRPr="008C08EB">
        <w:rPr>
          <w:b/>
          <w:noProof w:val="0"/>
          <w:lang w:val="en-GB"/>
        </w:rPr>
        <w:t>15</w:t>
      </w:r>
      <w:r w:rsidRPr="008C08EB">
        <w:rPr>
          <w:noProof w:val="0"/>
          <w:lang w:val="en-GB"/>
        </w:rPr>
        <w:t>(1): p. 67-77.</w:t>
      </w:r>
      <w:bookmarkEnd w:id="80"/>
    </w:p>
    <w:p w14:paraId="7B3309F5" w14:textId="77777777" w:rsidR="00315323" w:rsidRPr="008C08EB" w:rsidRDefault="00315323" w:rsidP="00315323">
      <w:pPr>
        <w:pStyle w:val="EndNoteBibliography"/>
        <w:ind w:left="280" w:hanging="280"/>
        <w:rPr>
          <w:noProof w:val="0"/>
          <w:lang w:val="en-GB"/>
        </w:rPr>
      </w:pPr>
      <w:bookmarkStart w:id="81" w:name="_ENREF_62"/>
      <w:r w:rsidRPr="008C08EB">
        <w:rPr>
          <w:noProof w:val="0"/>
          <w:lang w:val="en-GB"/>
        </w:rPr>
        <w:t>62.</w:t>
      </w:r>
      <w:r w:rsidRPr="008C08EB">
        <w:rPr>
          <w:noProof w:val="0"/>
          <w:lang w:val="en-GB"/>
        </w:rPr>
        <w:tab/>
        <w:t xml:space="preserve">Braun, V. and V. Clarke, </w:t>
      </w:r>
      <w:r w:rsidRPr="008C08EB">
        <w:rPr>
          <w:i/>
          <w:noProof w:val="0"/>
          <w:lang w:val="en-GB"/>
        </w:rPr>
        <w:t>Using thematic analysis in psychology.</w:t>
      </w:r>
      <w:r w:rsidRPr="008C08EB">
        <w:rPr>
          <w:noProof w:val="0"/>
          <w:lang w:val="en-GB"/>
        </w:rPr>
        <w:t xml:space="preserve"> Qualitative research in psychology, 2006. </w:t>
      </w:r>
      <w:r w:rsidRPr="008C08EB">
        <w:rPr>
          <w:b/>
          <w:noProof w:val="0"/>
          <w:lang w:val="en-GB"/>
        </w:rPr>
        <w:t>3</w:t>
      </w:r>
      <w:r w:rsidRPr="008C08EB">
        <w:rPr>
          <w:noProof w:val="0"/>
          <w:lang w:val="en-GB"/>
        </w:rPr>
        <w:t>(2): p. 77-101.</w:t>
      </w:r>
      <w:bookmarkEnd w:id="81"/>
    </w:p>
    <w:p w14:paraId="0F3D95D5" w14:textId="77777777" w:rsidR="00315323" w:rsidRPr="008C08EB" w:rsidRDefault="00315323" w:rsidP="00315323">
      <w:pPr>
        <w:pStyle w:val="EndNoteBibliography"/>
        <w:ind w:left="280" w:hanging="280"/>
        <w:rPr>
          <w:noProof w:val="0"/>
          <w:lang w:val="en-GB"/>
        </w:rPr>
      </w:pPr>
      <w:bookmarkStart w:id="82" w:name="_ENREF_63"/>
      <w:r w:rsidRPr="008C08EB">
        <w:rPr>
          <w:noProof w:val="0"/>
          <w:lang w:val="en-GB"/>
        </w:rPr>
        <w:t>63.</w:t>
      </w:r>
      <w:r w:rsidRPr="008C08EB">
        <w:rPr>
          <w:noProof w:val="0"/>
          <w:lang w:val="en-GB"/>
        </w:rPr>
        <w:tab/>
        <w:t xml:space="preserve">Charmaz, K., </w:t>
      </w:r>
      <w:r w:rsidRPr="008C08EB">
        <w:rPr>
          <w:i/>
          <w:noProof w:val="0"/>
          <w:lang w:val="en-GB"/>
        </w:rPr>
        <w:t>Constructing Grounded Theory</w:t>
      </w:r>
      <w:r w:rsidRPr="008C08EB">
        <w:rPr>
          <w:noProof w:val="0"/>
          <w:lang w:val="en-GB"/>
        </w:rPr>
        <w:t>. 2014: SAGE Publications.</w:t>
      </w:r>
      <w:bookmarkEnd w:id="82"/>
    </w:p>
    <w:p w14:paraId="0D66478C" w14:textId="28BF9EB1" w:rsidR="00315323" w:rsidRPr="008C08EB" w:rsidRDefault="00315323" w:rsidP="00315323">
      <w:pPr>
        <w:pStyle w:val="EndNoteBibliography"/>
        <w:ind w:left="280" w:hanging="280"/>
        <w:rPr>
          <w:noProof w:val="0"/>
          <w:lang w:val="en-GB"/>
        </w:rPr>
      </w:pPr>
      <w:bookmarkStart w:id="83" w:name="_ENREF_64"/>
      <w:r w:rsidRPr="008C08EB">
        <w:rPr>
          <w:noProof w:val="0"/>
          <w:lang w:val="en-GB"/>
        </w:rPr>
        <w:t>64.</w:t>
      </w:r>
      <w:r w:rsidRPr="008C08EB">
        <w:rPr>
          <w:noProof w:val="0"/>
          <w:lang w:val="en-GB"/>
        </w:rPr>
        <w:tab/>
      </w:r>
      <w:proofErr w:type="gramStart"/>
      <w:r w:rsidRPr="008C08EB">
        <w:rPr>
          <w:noProof w:val="0"/>
          <w:lang w:val="en-GB"/>
        </w:rPr>
        <w:t>Houser;,</w:t>
      </w:r>
      <w:proofErr w:type="gramEnd"/>
      <w:r w:rsidRPr="008C08EB">
        <w:rPr>
          <w:noProof w:val="0"/>
          <w:lang w:val="en-GB"/>
        </w:rPr>
        <w:t xml:space="preserve"> D.G.K. </w:t>
      </w:r>
      <w:r w:rsidRPr="008C08EB">
        <w:rPr>
          <w:i/>
          <w:noProof w:val="0"/>
          <w:lang w:val="en-GB"/>
        </w:rPr>
        <w:t>Facebook Engineer Asserts That Augmented Reality Will Replace Smartphones in 5 Years</w:t>
      </w:r>
      <w:r w:rsidRPr="008C08EB">
        <w:rPr>
          <w:noProof w:val="0"/>
          <w:lang w:val="en-GB"/>
        </w:rPr>
        <w:t xml:space="preserve">. April 20, 2017; Available from: </w:t>
      </w:r>
      <w:hyperlink r:id="rId34" w:history="1">
        <w:r w:rsidRPr="008C08EB">
          <w:rPr>
            <w:rStyle w:val="Hyperlink"/>
            <w:noProof w:val="0"/>
            <w:lang w:val="en-GB"/>
          </w:rPr>
          <w:t>https://futurism.com/facebook-engineer-asserts-that-augmented-reality-will-replace-smartphones-in-5-years/</w:t>
        </w:r>
      </w:hyperlink>
      <w:r w:rsidRPr="008C08EB">
        <w:rPr>
          <w:noProof w:val="0"/>
          <w:lang w:val="en-GB"/>
        </w:rPr>
        <w:t>.</w:t>
      </w:r>
      <w:bookmarkEnd w:id="83"/>
    </w:p>
    <w:p w14:paraId="493D3DF2" w14:textId="31B54C36" w:rsidR="00315323" w:rsidRPr="008C08EB" w:rsidRDefault="00315323" w:rsidP="00315323">
      <w:pPr>
        <w:pStyle w:val="EndNoteBibliography"/>
        <w:ind w:left="280" w:hanging="280"/>
        <w:rPr>
          <w:noProof w:val="0"/>
          <w:lang w:val="en-GB"/>
        </w:rPr>
      </w:pPr>
      <w:bookmarkStart w:id="84" w:name="_ENREF_65"/>
      <w:r w:rsidRPr="008C08EB">
        <w:rPr>
          <w:noProof w:val="0"/>
          <w:lang w:val="en-GB"/>
        </w:rPr>
        <w:t>65.</w:t>
      </w:r>
      <w:r w:rsidRPr="008C08EB">
        <w:rPr>
          <w:noProof w:val="0"/>
          <w:lang w:val="en-GB"/>
        </w:rPr>
        <w:tab/>
        <w:t xml:space="preserve">Martin, C. </w:t>
      </w:r>
      <w:r w:rsidRPr="008C08EB">
        <w:rPr>
          <w:i/>
          <w:noProof w:val="0"/>
          <w:lang w:val="en-GB"/>
        </w:rPr>
        <w:t xml:space="preserve">Consumers Warm </w:t>
      </w:r>
      <w:proofErr w:type="gramStart"/>
      <w:r w:rsidRPr="008C08EB">
        <w:rPr>
          <w:i/>
          <w:noProof w:val="0"/>
          <w:lang w:val="en-GB"/>
        </w:rPr>
        <w:t>To</w:t>
      </w:r>
      <w:proofErr w:type="gramEnd"/>
      <w:r w:rsidRPr="008C08EB">
        <w:rPr>
          <w:i/>
          <w:noProof w:val="0"/>
          <w:lang w:val="en-GB"/>
        </w:rPr>
        <w:t xml:space="preserve"> Virtual, Augmented Reality: CES Study</w:t>
      </w:r>
      <w:r w:rsidRPr="008C08EB">
        <w:rPr>
          <w:noProof w:val="0"/>
          <w:lang w:val="en-GB"/>
        </w:rPr>
        <w:t xml:space="preserve">. January 10, 2018  [cited 29 Jan 2018; Available from: </w:t>
      </w:r>
      <w:hyperlink r:id="rId35" w:history="1">
        <w:r w:rsidRPr="008C08EB">
          <w:rPr>
            <w:rStyle w:val="Hyperlink"/>
            <w:noProof w:val="0"/>
            <w:lang w:val="en-GB"/>
          </w:rPr>
          <w:t>https://www.mediapost.com/publications/article/312758/consumers-warm-to-virtual-augmented-reality-ces.html</w:t>
        </w:r>
      </w:hyperlink>
      <w:r w:rsidRPr="008C08EB">
        <w:rPr>
          <w:noProof w:val="0"/>
          <w:lang w:val="en-GB"/>
        </w:rPr>
        <w:t>.</w:t>
      </w:r>
      <w:bookmarkEnd w:id="84"/>
    </w:p>
    <w:p w14:paraId="34CCDFB0" w14:textId="76D44A8F" w:rsidR="000D58A9" w:rsidRPr="008C08EB" w:rsidRDefault="00DE55FA" w:rsidP="00315323">
      <w:pPr>
        <w:spacing w:line="240" w:lineRule="auto"/>
        <w:rPr>
          <w:rFonts w:asciiTheme="majorBidi" w:hAnsiTheme="majorBidi" w:cstheme="majorBidi"/>
          <w:b/>
          <w:sz w:val="18"/>
          <w:szCs w:val="18"/>
          <w:rtl/>
        </w:rPr>
      </w:pPr>
      <w:r w:rsidRPr="008C08EB">
        <w:rPr>
          <w:rFonts w:asciiTheme="majorBidi" w:hAnsiTheme="majorBidi" w:cstheme="majorBidi"/>
          <w:sz w:val="18"/>
          <w:szCs w:val="18"/>
        </w:rPr>
        <w:fldChar w:fldCharType="end"/>
      </w:r>
    </w:p>
    <w:sectPr w:rsidR="000D58A9" w:rsidRPr="008C08EB" w:rsidSect="001D5D3B">
      <w:footerReference w:type="even" r:id="rId36"/>
      <w:footerReference w:type="default" r:id="rId37"/>
      <w:footnotePr>
        <w:numFmt w:val="chicago"/>
        <w:numRestart w:val="eachPage"/>
      </w:footnotePr>
      <w:type w:val="continuous"/>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amy Hammady" w:date="2019-05-30T17:32:00Z" w:initials="RH">
    <w:p w14:paraId="249CBB16" w14:textId="12E6A988" w:rsidR="00315323" w:rsidRDefault="00315323">
      <w:pPr>
        <w:pStyle w:val="CommentText"/>
      </w:pPr>
      <w:r>
        <w:rPr>
          <w:rStyle w:val="CommentReference"/>
        </w:rPr>
        <w:annotationRef/>
      </w:r>
      <w:r>
        <w:t>Comment 1 &amp; 19</w:t>
      </w:r>
    </w:p>
  </w:comment>
  <w:comment w:id="2" w:author="Ramy Hammady [2]" w:date="2019-05-30T01:50:00Z" w:initials="RH">
    <w:p w14:paraId="1968CF12" w14:textId="40CA2191" w:rsidR="00315323" w:rsidRDefault="00315323">
      <w:pPr>
        <w:pStyle w:val="CommentText"/>
      </w:pPr>
      <w:r>
        <w:rPr>
          <w:rStyle w:val="CommentReference"/>
        </w:rPr>
        <w:annotationRef/>
      </w:r>
      <w:r>
        <w:t>Comment 16</w:t>
      </w:r>
    </w:p>
  </w:comment>
  <w:comment w:id="3" w:author="Ramy Hammady [2]" w:date="2019-05-29T12:37:00Z" w:initials="RH">
    <w:p w14:paraId="773F5FCB" w14:textId="7D52ADCD" w:rsidR="00315323" w:rsidRDefault="00315323">
      <w:pPr>
        <w:pStyle w:val="CommentText"/>
      </w:pPr>
      <w:r>
        <w:rPr>
          <w:rStyle w:val="CommentReference"/>
        </w:rPr>
        <w:annotationRef/>
      </w:r>
      <w:r>
        <w:t>Comment 14</w:t>
      </w:r>
    </w:p>
  </w:comment>
  <w:comment w:id="4" w:author="Ramy Hammady [2]" w:date="2019-05-28T01:15:00Z" w:initials="RH">
    <w:p w14:paraId="410FB233" w14:textId="79B6EACD" w:rsidR="00315323" w:rsidRDefault="00315323">
      <w:pPr>
        <w:pStyle w:val="CommentText"/>
      </w:pPr>
      <w:r>
        <w:rPr>
          <w:rStyle w:val="CommentReference"/>
        </w:rPr>
        <w:annotationRef/>
      </w:r>
      <w:r>
        <w:t>Comment 17</w:t>
      </w:r>
    </w:p>
  </w:comment>
  <w:comment w:id="5" w:author="Ramy Hammady [2]" w:date="2019-05-22T01:35:00Z" w:initials="RH">
    <w:p w14:paraId="62A04488" w14:textId="7CE1DF91" w:rsidR="00315323" w:rsidRDefault="00315323">
      <w:pPr>
        <w:pStyle w:val="CommentText"/>
      </w:pPr>
      <w:r>
        <w:rPr>
          <w:rStyle w:val="CommentReference"/>
        </w:rPr>
        <w:annotationRef/>
      </w:r>
      <w:r>
        <w:t>Comment 2</w:t>
      </w:r>
    </w:p>
  </w:comment>
  <w:comment w:id="6" w:author="Ramy Hammady [2]" w:date="2019-05-22T01:36:00Z" w:initials="RH">
    <w:p w14:paraId="5A3BE6EE" w14:textId="7332F858" w:rsidR="00315323" w:rsidRDefault="00315323">
      <w:pPr>
        <w:pStyle w:val="CommentText"/>
      </w:pPr>
      <w:r>
        <w:rPr>
          <w:rStyle w:val="CommentReference"/>
        </w:rPr>
        <w:annotationRef/>
      </w:r>
      <w:r>
        <w:t>Comment 3</w:t>
      </w:r>
    </w:p>
  </w:comment>
  <w:comment w:id="7" w:author="Ramy Hammady [2]" w:date="2019-05-22T01:40:00Z" w:initials="RH">
    <w:p w14:paraId="3275241B" w14:textId="1D45C61D" w:rsidR="00315323" w:rsidRDefault="00315323">
      <w:pPr>
        <w:pStyle w:val="CommentText"/>
      </w:pPr>
      <w:r>
        <w:rPr>
          <w:rStyle w:val="CommentReference"/>
        </w:rPr>
        <w:annotationRef/>
      </w:r>
      <w:r>
        <w:t>Comment 4</w:t>
      </w:r>
    </w:p>
  </w:comment>
  <w:comment w:id="9" w:author="Ramy Hammady [2]" w:date="2019-05-22T01:47:00Z" w:initials="RH">
    <w:p w14:paraId="339DB880" w14:textId="416C66F6" w:rsidR="00315323" w:rsidRDefault="00315323">
      <w:pPr>
        <w:pStyle w:val="CommentText"/>
      </w:pPr>
      <w:r>
        <w:rPr>
          <w:rStyle w:val="CommentReference"/>
        </w:rPr>
        <w:annotationRef/>
      </w:r>
      <w:r>
        <w:t>Comment 5</w:t>
      </w:r>
    </w:p>
  </w:comment>
  <w:comment w:id="10" w:author="Ramy Hammady [2]" w:date="2019-05-22T01:49:00Z" w:initials="RH">
    <w:p w14:paraId="67A9EA4C" w14:textId="011BD506" w:rsidR="00315323" w:rsidRDefault="00315323">
      <w:pPr>
        <w:pStyle w:val="CommentText"/>
      </w:pPr>
      <w:r>
        <w:rPr>
          <w:rStyle w:val="CommentReference"/>
        </w:rPr>
        <w:annotationRef/>
      </w:r>
      <w:r>
        <w:t>Comment 6</w:t>
      </w:r>
    </w:p>
  </w:comment>
  <w:comment w:id="11" w:author="Ramy Hammady [2]" w:date="2019-05-22T01:55:00Z" w:initials="RH">
    <w:p w14:paraId="728E5BCE" w14:textId="61FF8EFC" w:rsidR="00315323" w:rsidRDefault="00315323">
      <w:pPr>
        <w:pStyle w:val="CommentText"/>
      </w:pPr>
      <w:r>
        <w:rPr>
          <w:rStyle w:val="CommentReference"/>
        </w:rPr>
        <w:annotationRef/>
      </w:r>
      <w:r>
        <w:t>Comment 7</w:t>
      </w:r>
    </w:p>
  </w:comment>
  <w:comment w:id="12" w:author="Ramy Hammady [2]" w:date="2019-05-22T02:05:00Z" w:initials="RH">
    <w:p w14:paraId="0A2CAAE4" w14:textId="5B126DFC" w:rsidR="00315323" w:rsidRDefault="00315323">
      <w:pPr>
        <w:pStyle w:val="CommentText"/>
      </w:pPr>
      <w:r>
        <w:rPr>
          <w:rStyle w:val="CommentReference"/>
        </w:rPr>
        <w:annotationRef/>
      </w:r>
      <w:r>
        <w:t>Comment 8</w:t>
      </w:r>
    </w:p>
  </w:comment>
  <w:comment w:id="13" w:author="Ramy Hammady [2]" w:date="2019-05-22T02:05:00Z" w:initials="RH">
    <w:p w14:paraId="5215EB20" w14:textId="467D8FCC" w:rsidR="00315323" w:rsidRDefault="00315323">
      <w:pPr>
        <w:pStyle w:val="CommentText"/>
      </w:pPr>
      <w:r>
        <w:rPr>
          <w:rStyle w:val="CommentReference"/>
        </w:rPr>
        <w:annotationRef/>
      </w:r>
      <w:r>
        <w:t>Comment 9</w:t>
      </w:r>
    </w:p>
  </w:comment>
  <w:comment w:id="15" w:author="Ramy Hammady" w:date="2019-05-30T17:29:00Z" w:initials="RH">
    <w:p w14:paraId="510B92B5" w14:textId="2B48D83F" w:rsidR="00315323" w:rsidRDefault="00315323">
      <w:pPr>
        <w:pStyle w:val="CommentText"/>
      </w:pPr>
      <w:r>
        <w:rPr>
          <w:rStyle w:val="CommentReference"/>
        </w:rPr>
        <w:annotationRef/>
      </w:r>
      <w:r>
        <w:t>Comment 20</w:t>
      </w:r>
    </w:p>
  </w:comment>
  <w:comment w:id="16" w:author="Ramy Hammady [2]" w:date="2019-06-01T13:28:00Z" w:initials="RH">
    <w:p w14:paraId="37FAFD30" w14:textId="154E7276" w:rsidR="00CE4C23" w:rsidRDefault="00CE4C23">
      <w:pPr>
        <w:pStyle w:val="CommentText"/>
      </w:pPr>
      <w:r>
        <w:rPr>
          <w:rStyle w:val="CommentReference"/>
        </w:rPr>
        <w:annotationRef/>
      </w:r>
      <w:r>
        <w:t>Comment 20</w:t>
      </w:r>
    </w:p>
  </w:comment>
  <w:comment w:id="18" w:author="Ramy Hammady [2]" w:date="2019-05-22T02:09:00Z" w:initials="RH">
    <w:p w14:paraId="1D370A5E" w14:textId="0C2B17DD" w:rsidR="00315323" w:rsidRDefault="00315323">
      <w:pPr>
        <w:pStyle w:val="CommentText"/>
      </w:pPr>
      <w:r>
        <w:rPr>
          <w:rStyle w:val="CommentReference"/>
        </w:rPr>
        <w:annotationRef/>
      </w:r>
      <w:r>
        <w:t>Comment 10</w:t>
      </w:r>
    </w:p>
  </w:comment>
  <w:comment w:id="19" w:author="Ramy Hammady [2]" w:date="2019-05-22T02:11:00Z" w:initials="RH">
    <w:p w14:paraId="0F46B185" w14:textId="457283EE" w:rsidR="00315323" w:rsidRDefault="00315323">
      <w:pPr>
        <w:pStyle w:val="CommentText"/>
      </w:pPr>
      <w:r>
        <w:rPr>
          <w:rStyle w:val="CommentReference"/>
        </w:rPr>
        <w:annotationRef/>
      </w:r>
      <w:r>
        <w:t>Comment 1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9CBB16" w15:done="0"/>
  <w15:commentEx w15:paraId="1968CF12" w15:done="0"/>
  <w15:commentEx w15:paraId="773F5FCB" w15:done="0"/>
  <w15:commentEx w15:paraId="410FB233" w15:done="0"/>
  <w15:commentEx w15:paraId="62A04488" w15:done="0"/>
  <w15:commentEx w15:paraId="5A3BE6EE" w15:done="0"/>
  <w15:commentEx w15:paraId="3275241B" w15:done="0"/>
  <w15:commentEx w15:paraId="339DB880" w15:done="0"/>
  <w15:commentEx w15:paraId="67A9EA4C" w15:done="0"/>
  <w15:commentEx w15:paraId="728E5BCE" w15:done="0"/>
  <w15:commentEx w15:paraId="0A2CAAE4" w15:done="0"/>
  <w15:commentEx w15:paraId="5215EB20" w15:done="0"/>
  <w15:commentEx w15:paraId="510B92B5" w15:done="0"/>
  <w15:commentEx w15:paraId="37FAFD30" w15:done="0"/>
  <w15:commentEx w15:paraId="1D370A5E" w15:done="0"/>
  <w15:commentEx w15:paraId="0F46B1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9CBB16" w16cid:durableId="209A9233"/>
  <w16cid:commentId w16cid:paraId="1968CF12" w16cid:durableId="2099B57E"/>
  <w16cid:commentId w16cid:paraId="773F5FCB" w16cid:durableId="2098FB8D"/>
  <w16cid:commentId w16cid:paraId="410FB233" w16cid:durableId="20970A3D"/>
  <w16cid:commentId w16cid:paraId="62A04488" w16cid:durableId="208F25D1"/>
  <w16cid:commentId w16cid:paraId="5A3BE6EE" w16cid:durableId="208F2630"/>
  <w16cid:commentId w16cid:paraId="3275241B" w16cid:durableId="208F26FA"/>
  <w16cid:commentId w16cid:paraId="339DB880" w16cid:durableId="208F289C"/>
  <w16cid:commentId w16cid:paraId="67A9EA4C" w16cid:durableId="208F292A"/>
  <w16cid:commentId w16cid:paraId="728E5BCE" w16cid:durableId="208F2A9A"/>
  <w16cid:commentId w16cid:paraId="0A2CAAE4" w16cid:durableId="208F2CD4"/>
  <w16cid:commentId w16cid:paraId="5215EB20" w16cid:durableId="2099B3E4"/>
  <w16cid:commentId w16cid:paraId="510B92B5" w16cid:durableId="209A9188"/>
  <w16cid:commentId w16cid:paraId="37FAFD30" w16cid:durableId="209CFBF8"/>
  <w16cid:commentId w16cid:paraId="1D370A5E" w16cid:durableId="208F2DF3"/>
  <w16cid:commentId w16cid:paraId="0F46B185" w16cid:durableId="208F2E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4737C" w14:textId="77777777" w:rsidR="00866485" w:rsidRDefault="00866485" w:rsidP="00547BD6">
      <w:r>
        <w:separator/>
      </w:r>
    </w:p>
  </w:endnote>
  <w:endnote w:type="continuationSeparator" w:id="0">
    <w:p w14:paraId="560B08DC" w14:textId="77777777" w:rsidR="00866485" w:rsidRDefault="00866485" w:rsidP="00547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venir Next Condensed Demi Bol">
    <w:altName w:val="Franklin Gothic Demi Cond"/>
    <w:panose1 w:val="020B0706020202020204"/>
    <w:charset w:val="00"/>
    <w:family w:val="swiss"/>
    <w:pitch w:val="variable"/>
    <w:sig w:usb0="8000002F" w:usb1="5000204A" w:usb2="00000000" w:usb3="00000000" w:csb0="0000009B" w:csb1="00000000"/>
  </w:font>
  <w:font w:name="Avenir Next Condensed Demi Bold">
    <w:altName w:val="Calibri"/>
    <w:panose1 w:val="020B0706020202020204"/>
    <w:charset w:val="00"/>
    <w:family w:val="swiss"/>
    <w:pitch w:val="variable"/>
    <w:sig w:usb0="8000002F" w:usb1="5000204A" w:usb2="00000000" w:usb3="00000000" w:csb0="0000009B" w:csb1="00000000"/>
  </w:font>
  <w:font w:name="PMingLiU">
    <w:altName w:val="新細明體"/>
    <w:panose1 w:val="02020500000000000000"/>
    <w:charset w:val="88"/>
    <w:family w:val="roman"/>
    <w:pitch w:val="variable"/>
    <w:sig w:usb0="A00002FF" w:usb1="28CFFCFA" w:usb2="00000016" w:usb3="00000000" w:csb0="00100001" w:csb1="00000000"/>
  </w:font>
  <w:font w:name="MingLiU">
    <w:altName w:val="細明體"/>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E73A6" w14:textId="77777777" w:rsidR="00315323" w:rsidRDefault="00315323" w:rsidP="00DB7B6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5EACF8" w14:textId="77777777" w:rsidR="00315323" w:rsidRDefault="003153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21203" w14:textId="260B9ECD" w:rsidR="00315323" w:rsidRDefault="00315323" w:rsidP="00DB7B6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96F9C75" w14:textId="77777777" w:rsidR="00315323" w:rsidRDefault="003153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929BE" w14:textId="77777777" w:rsidR="00866485" w:rsidRDefault="00866485" w:rsidP="00547BD6">
      <w:r>
        <w:separator/>
      </w:r>
    </w:p>
  </w:footnote>
  <w:footnote w:type="continuationSeparator" w:id="0">
    <w:p w14:paraId="2AA5D722" w14:textId="77777777" w:rsidR="00866485" w:rsidRDefault="00866485" w:rsidP="00547BD6">
      <w:r>
        <w:continuationSeparator/>
      </w:r>
    </w:p>
  </w:footnote>
  <w:footnote w:id="1">
    <w:p w14:paraId="10F702A6" w14:textId="0BA4CA74" w:rsidR="00315323" w:rsidRDefault="00315323" w:rsidP="00B827F2">
      <w:pPr>
        <w:pStyle w:val="FootnoteText"/>
        <w:spacing w:line="276" w:lineRule="auto"/>
        <w:jc w:val="left"/>
      </w:pPr>
      <w:r>
        <w:rPr>
          <w:rStyle w:val="FootnoteReference"/>
        </w:rPr>
        <w:footnoteRef/>
      </w:r>
      <w:r>
        <w:t xml:space="preserve"> Correspondent Author, </w:t>
      </w:r>
      <w:r>
        <w:rPr>
          <w:rFonts w:eastAsia="Times New Roman" w:cs="Times New Roman"/>
          <w:lang w:eastAsia="en-GB"/>
        </w:rPr>
        <w:t>School of Media Arts and Technologies, Solent University, UK.</w:t>
      </w:r>
      <w:r>
        <w:t xml:space="preserve"> email: </w:t>
      </w:r>
      <w:hyperlink r:id="rId1" w:history="1">
        <w:r w:rsidRPr="00163E40">
          <w:rPr>
            <w:rStyle w:val="Hyperlink"/>
          </w:rPr>
          <w:t>Ramy.Hammady@solent.ac.uk</w:t>
        </w:r>
      </w:hyperlink>
      <w:r>
        <w:t>, Telephone: +447503663334</w:t>
      </w:r>
    </w:p>
  </w:footnote>
  <w:footnote w:id="2">
    <w:p w14:paraId="79E48D01" w14:textId="3B8B7A0C" w:rsidR="00315323" w:rsidRDefault="00315323" w:rsidP="00E91DD4">
      <w:pPr>
        <w:pStyle w:val="FootnoteText"/>
        <w:spacing w:line="276" w:lineRule="auto"/>
      </w:pPr>
      <w:r>
        <w:rPr>
          <w:rStyle w:val="FootnoteReference"/>
        </w:rPr>
        <w:footnoteRef/>
      </w:r>
      <w:r>
        <w:t xml:space="preserve"> </w:t>
      </w:r>
      <w:r>
        <w:rPr>
          <w:rFonts w:eastAsia="Times New Roman" w:cs="Times New Roman"/>
          <w:lang w:eastAsia="en-GB"/>
        </w:rPr>
        <w:t>School of Computing and Digital Technologies, Staffordshire University</w:t>
      </w:r>
    </w:p>
  </w:footnote>
  <w:footnote w:id="3">
    <w:p w14:paraId="1DC8666C" w14:textId="70338D0E" w:rsidR="00315323" w:rsidRDefault="00315323" w:rsidP="00D22FB5">
      <w:pPr>
        <w:pStyle w:val="FootnoteText"/>
        <w:spacing w:line="240" w:lineRule="auto"/>
      </w:pPr>
      <w:r>
        <w:rPr>
          <w:rStyle w:val="FootnoteReference"/>
        </w:rPr>
        <w:footnoteRef/>
      </w:r>
      <w:r>
        <w:t xml:space="preserve"> </w:t>
      </w:r>
      <w:r w:rsidRPr="000A5612">
        <w:t>Salford University, Salford Business School &amp; University of Manchester, Alliance Manchester Business School</w:t>
      </w:r>
    </w:p>
  </w:footnote>
  <w:footnote w:id="4">
    <w:p w14:paraId="7868DA72" w14:textId="036741BE" w:rsidR="00315323" w:rsidRPr="00E10B44" w:rsidRDefault="00315323" w:rsidP="001D5D3B">
      <w:pPr>
        <w:pStyle w:val="FootnoteText"/>
        <w:spacing w:line="276" w:lineRule="auto"/>
        <w:rPr>
          <w:lang w:val="en-US"/>
        </w:rPr>
      </w:pPr>
      <w:r>
        <w:rPr>
          <w:rStyle w:val="FootnoteReference"/>
        </w:rPr>
        <w:footnoteRef/>
      </w:r>
      <w:r>
        <w:t xml:space="preserve"> </w:t>
      </w:r>
      <w:r w:rsidRPr="00E10B44">
        <w:rPr>
          <w:rFonts w:eastAsia="Times New Roman"/>
          <w:i/>
          <w:iCs/>
          <w:color w:val="000000" w:themeColor="text1"/>
          <w:lang w:val="en-US"/>
        </w:rPr>
        <w:t>While this paper uses the word 'hologram', the reader should note this is the term Microsoft uses for the images displayed in a HoloLens, they are not actual holograms. Users in a HoloLens are seeing a 2-D graphics-based image in each eye, parallax adjusted to create the illusion of three dimensions, not true 3-D holograms.</w:t>
      </w:r>
    </w:p>
    <w:p w14:paraId="561BFC31" w14:textId="388F9C38" w:rsidR="00315323" w:rsidRPr="001D5D3B" w:rsidRDefault="00315323">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95A6A"/>
    <w:multiLevelType w:val="hybridMultilevel"/>
    <w:tmpl w:val="0624E632"/>
    <w:lvl w:ilvl="0" w:tplc="8DA67B2A">
      <w:start w:val="4"/>
      <w:numFmt w:val="bullet"/>
      <w:lvlText w:val="-"/>
      <w:lvlJc w:val="left"/>
      <w:pPr>
        <w:ind w:left="720" w:hanging="360"/>
      </w:pPr>
      <w:rPr>
        <w:rFonts w:ascii="Cambria" w:eastAsiaTheme="majorEastAsia" w:hAnsi="Cambria" w:cstheme="majorBidi" w:hint="default"/>
        <w:color w:val="000000" w:themeColor="text1"/>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1E15B7"/>
    <w:multiLevelType w:val="hybridMultilevel"/>
    <w:tmpl w:val="C2C0F858"/>
    <w:lvl w:ilvl="0" w:tplc="D8CA69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B56F0F"/>
    <w:multiLevelType w:val="hybridMultilevel"/>
    <w:tmpl w:val="E7764CC8"/>
    <w:lvl w:ilvl="0" w:tplc="00FE5118">
      <w:start w:val="7"/>
      <w:numFmt w:val="bullet"/>
      <w:lvlText w:val="-"/>
      <w:lvlJc w:val="left"/>
      <w:pPr>
        <w:ind w:left="720" w:hanging="360"/>
      </w:pPr>
      <w:rPr>
        <w:rFonts w:ascii="Cambria" w:eastAsiaTheme="minorHAnsi" w:hAnsi="Cambria"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50769"/>
    <w:multiLevelType w:val="hybridMultilevel"/>
    <w:tmpl w:val="9A02C3C6"/>
    <w:lvl w:ilvl="0" w:tplc="996C2A98">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E12D09"/>
    <w:multiLevelType w:val="hybridMultilevel"/>
    <w:tmpl w:val="91DC5188"/>
    <w:lvl w:ilvl="0" w:tplc="D9CCE9F8">
      <w:start w:val="1"/>
      <w:numFmt w:val="decimal"/>
      <w:lvlText w:val="%1."/>
      <w:lvlJc w:val="left"/>
      <w:pPr>
        <w:ind w:left="270" w:hanging="360"/>
      </w:pPr>
      <w:rPr>
        <w:rFonts w:hint="default"/>
      </w:rPr>
    </w:lvl>
    <w:lvl w:ilvl="1" w:tplc="08090019" w:tentative="1">
      <w:start w:val="1"/>
      <w:numFmt w:val="lowerLetter"/>
      <w:lvlText w:val="%2."/>
      <w:lvlJc w:val="left"/>
      <w:pPr>
        <w:ind w:left="990" w:hanging="360"/>
      </w:pPr>
    </w:lvl>
    <w:lvl w:ilvl="2" w:tplc="0809001B" w:tentative="1">
      <w:start w:val="1"/>
      <w:numFmt w:val="lowerRoman"/>
      <w:lvlText w:val="%3."/>
      <w:lvlJc w:val="right"/>
      <w:pPr>
        <w:ind w:left="1710" w:hanging="180"/>
      </w:pPr>
    </w:lvl>
    <w:lvl w:ilvl="3" w:tplc="0809000F" w:tentative="1">
      <w:start w:val="1"/>
      <w:numFmt w:val="decimal"/>
      <w:lvlText w:val="%4."/>
      <w:lvlJc w:val="left"/>
      <w:pPr>
        <w:ind w:left="2430" w:hanging="360"/>
      </w:pPr>
    </w:lvl>
    <w:lvl w:ilvl="4" w:tplc="08090019" w:tentative="1">
      <w:start w:val="1"/>
      <w:numFmt w:val="lowerLetter"/>
      <w:lvlText w:val="%5."/>
      <w:lvlJc w:val="left"/>
      <w:pPr>
        <w:ind w:left="3150" w:hanging="360"/>
      </w:pPr>
    </w:lvl>
    <w:lvl w:ilvl="5" w:tplc="0809001B" w:tentative="1">
      <w:start w:val="1"/>
      <w:numFmt w:val="lowerRoman"/>
      <w:lvlText w:val="%6."/>
      <w:lvlJc w:val="right"/>
      <w:pPr>
        <w:ind w:left="3870" w:hanging="180"/>
      </w:pPr>
    </w:lvl>
    <w:lvl w:ilvl="6" w:tplc="0809000F" w:tentative="1">
      <w:start w:val="1"/>
      <w:numFmt w:val="decimal"/>
      <w:lvlText w:val="%7."/>
      <w:lvlJc w:val="left"/>
      <w:pPr>
        <w:ind w:left="4590" w:hanging="360"/>
      </w:pPr>
    </w:lvl>
    <w:lvl w:ilvl="7" w:tplc="08090019" w:tentative="1">
      <w:start w:val="1"/>
      <w:numFmt w:val="lowerLetter"/>
      <w:lvlText w:val="%8."/>
      <w:lvlJc w:val="left"/>
      <w:pPr>
        <w:ind w:left="5310" w:hanging="360"/>
      </w:pPr>
    </w:lvl>
    <w:lvl w:ilvl="8" w:tplc="0809001B" w:tentative="1">
      <w:start w:val="1"/>
      <w:numFmt w:val="lowerRoman"/>
      <w:lvlText w:val="%9."/>
      <w:lvlJc w:val="right"/>
      <w:pPr>
        <w:ind w:left="6030" w:hanging="180"/>
      </w:pPr>
    </w:lvl>
  </w:abstractNum>
  <w:abstractNum w:abstractNumId="5" w15:restartNumberingAfterBreak="0">
    <w:nsid w:val="27C43A92"/>
    <w:multiLevelType w:val="multilevel"/>
    <w:tmpl w:val="870406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15484E"/>
    <w:multiLevelType w:val="hybridMultilevel"/>
    <w:tmpl w:val="26A4C350"/>
    <w:lvl w:ilvl="0" w:tplc="6F1C1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275C78"/>
    <w:multiLevelType w:val="hybridMultilevel"/>
    <w:tmpl w:val="06F896AC"/>
    <w:lvl w:ilvl="0" w:tplc="52620D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0C575D"/>
    <w:multiLevelType w:val="hybridMultilevel"/>
    <w:tmpl w:val="804C8A20"/>
    <w:lvl w:ilvl="0" w:tplc="DA7C7448">
      <w:start w:val="2"/>
      <w:numFmt w:val="bullet"/>
      <w:lvlText w:val="-"/>
      <w:lvlJc w:val="left"/>
      <w:pPr>
        <w:ind w:left="720" w:hanging="360"/>
      </w:pPr>
      <w:rPr>
        <w:rFonts w:ascii="Cambria" w:eastAsiaTheme="minorHAnsi" w:hAnsi="Cambria"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647E03"/>
    <w:multiLevelType w:val="hybridMultilevel"/>
    <w:tmpl w:val="5B9A839E"/>
    <w:lvl w:ilvl="0" w:tplc="6B9848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66376EF"/>
    <w:multiLevelType w:val="hybridMultilevel"/>
    <w:tmpl w:val="F20C78FE"/>
    <w:lvl w:ilvl="0" w:tplc="34063E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794214"/>
    <w:multiLevelType w:val="hybridMultilevel"/>
    <w:tmpl w:val="762CD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9"/>
  </w:num>
  <w:num w:numId="6">
    <w:abstractNumId w:val="8"/>
  </w:num>
  <w:num w:numId="7">
    <w:abstractNumId w:val="2"/>
  </w:num>
  <w:num w:numId="8">
    <w:abstractNumId w:val="10"/>
  </w:num>
  <w:num w:numId="9">
    <w:abstractNumId w:val="7"/>
  </w:num>
  <w:num w:numId="10">
    <w:abstractNumId w:val="11"/>
  </w:num>
  <w:num w:numId="11">
    <w:abstractNumId w:val="0"/>
  </w:num>
  <w:num w:numId="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my Hammady">
    <w15:presenceInfo w15:providerId="AD" w15:userId="S-1-5-21-3614096553-3141030957-2162774627-117188"/>
  </w15:person>
  <w15:person w15:author="Ramy Hammady [2]">
    <w15:presenceInfo w15:providerId="None" w15:userId="Ramy Hamma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defaultTabStop w:val="720"/>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EwNTOwNDA1MTc2NjdT0lEKTi0uzszPAykwNKkFAJqTI08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rzxwaxpt2220ezaxox0r5q202fxr90r0vv&quot;&gt;My PhD Library&lt;record-ids&gt;&lt;item&gt;43&lt;/item&gt;&lt;item&gt;44&lt;/item&gt;&lt;item&gt;48&lt;/item&gt;&lt;item&gt;77&lt;/item&gt;&lt;item&gt;109&lt;/item&gt;&lt;item&gt;128&lt;/item&gt;&lt;item&gt;155&lt;/item&gt;&lt;item&gt;161&lt;/item&gt;&lt;item&gt;162&lt;/item&gt;&lt;item&gt;167&lt;/item&gt;&lt;item&gt;169&lt;/item&gt;&lt;item&gt;170&lt;/item&gt;&lt;item&gt;173&lt;/item&gt;&lt;item&gt;176&lt;/item&gt;&lt;item&gt;177&lt;/item&gt;&lt;item&gt;199&lt;/item&gt;&lt;item&gt;235&lt;/item&gt;&lt;item&gt;295&lt;/item&gt;&lt;item&gt;371&lt;/item&gt;&lt;item&gt;388&lt;/item&gt;&lt;item&gt;391&lt;/item&gt;&lt;item&gt;393&lt;/item&gt;&lt;item&gt;394&lt;/item&gt;&lt;item&gt;395&lt;/item&gt;&lt;item&gt;397&lt;/item&gt;&lt;item&gt;398&lt;/item&gt;&lt;item&gt;399&lt;/item&gt;&lt;item&gt;400&lt;/item&gt;&lt;item&gt;402&lt;/item&gt;&lt;item&gt;403&lt;/item&gt;&lt;item&gt;404&lt;/item&gt;&lt;item&gt;405&lt;/item&gt;&lt;item&gt;406&lt;/item&gt;&lt;item&gt;407&lt;/item&gt;&lt;item&gt;408&lt;/item&gt;&lt;item&gt;409&lt;/item&gt;&lt;item&gt;410&lt;/item&gt;&lt;item&gt;411&lt;/item&gt;&lt;item&gt;414&lt;/item&gt;&lt;item&gt;415&lt;/item&gt;&lt;item&gt;418&lt;/item&gt;&lt;item&gt;565&lt;/item&gt;&lt;item&gt;584&lt;/item&gt;&lt;item&gt;586&lt;/item&gt;&lt;item&gt;658&lt;/item&gt;&lt;item&gt;662&lt;/item&gt;&lt;item&gt;663&lt;/item&gt;&lt;item&gt;665&lt;/item&gt;&lt;item&gt;666&lt;/item&gt;&lt;item&gt;667&lt;/item&gt;&lt;item&gt;668&lt;/item&gt;&lt;item&gt;669&lt;/item&gt;&lt;item&gt;670&lt;/item&gt;&lt;item&gt;671&lt;/item&gt;&lt;item&gt;672&lt;/item&gt;&lt;item&gt;673&lt;/item&gt;&lt;item&gt;674&lt;/item&gt;&lt;item&gt;675&lt;/item&gt;&lt;item&gt;676&lt;/item&gt;&lt;item&gt;677&lt;/item&gt;&lt;item&gt;908&lt;/item&gt;&lt;item&gt;909&lt;/item&gt;&lt;item&gt;910&lt;/item&gt;&lt;item&gt;911&lt;/item&gt;&lt;/record-ids&gt;&lt;/item&gt;&lt;/Libraries&gt;"/>
  </w:docVars>
  <w:rsids>
    <w:rsidRoot w:val="00294A89"/>
    <w:rsid w:val="00000D66"/>
    <w:rsid w:val="00005E01"/>
    <w:rsid w:val="00005F14"/>
    <w:rsid w:val="00006302"/>
    <w:rsid w:val="000128DC"/>
    <w:rsid w:val="00012BE7"/>
    <w:rsid w:val="00014170"/>
    <w:rsid w:val="000148A4"/>
    <w:rsid w:val="00015876"/>
    <w:rsid w:val="00016264"/>
    <w:rsid w:val="00017C64"/>
    <w:rsid w:val="00021E43"/>
    <w:rsid w:val="00022B01"/>
    <w:rsid w:val="0002760D"/>
    <w:rsid w:val="00027F14"/>
    <w:rsid w:val="00031243"/>
    <w:rsid w:val="00033CEA"/>
    <w:rsid w:val="00034379"/>
    <w:rsid w:val="00034459"/>
    <w:rsid w:val="00034DD1"/>
    <w:rsid w:val="000357FC"/>
    <w:rsid w:val="00035828"/>
    <w:rsid w:val="00036A1F"/>
    <w:rsid w:val="00036E66"/>
    <w:rsid w:val="00044B7F"/>
    <w:rsid w:val="00045D5B"/>
    <w:rsid w:val="00046A89"/>
    <w:rsid w:val="00047759"/>
    <w:rsid w:val="00053039"/>
    <w:rsid w:val="00053815"/>
    <w:rsid w:val="00053829"/>
    <w:rsid w:val="00056C04"/>
    <w:rsid w:val="000578FA"/>
    <w:rsid w:val="00057EAA"/>
    <w:rsid w:val="00060551"/>
    <w:rsid w:val="000607A6"/>
    <w:rsid w:val="00060F0F"/>
    <w:rsid w:val="00062633"/>
    <w:rsid w:val="00062783"/>
    <w:rsid w:val="000643E9"/>
    <w:rsid w:val="0006595C"/>
    <w:rsid w:val="000679FE"/>
    <w:rsid w:val="00074BC8"/>
    <w:rsid w:val="00076EE6"/>
    <w:rsid w:val="00077FF6"/>
    <w:rsid w:val="00080225"/>
    <w:rsid w:val="0008198E"/>
    <w:rsid w:val="00086379"/>
    <w:rsid w:val="000866FB"/>
    <w:rsid w:val="00086772"/>
    <w:rsid w:val="000913E3"/>
    <w:rsid w:val="0009271B"/>
    <w:rsid w:val="000929D7"/>
    <w:rsid w:val="00096785"/>
    <w:rsid w:val="00096A1E"/>
    <w:rsid w:val="00097236"/>
    <w:rsid w:val="000A341C"/>
    <w:rsid w:val="000A460F"/>
    <w:rsid w:val="000A4881"/>
    <w:rsid w:val="000A4F9D"/>
    <w:rsid w:val="000A54E8"/>
    <w:rsid w:val="000A5612"/>
    <w:rsid w:val="000A62A4"/>
    <w:rsid w:val="000A72DA"/>
    <w:rsid w:val="000B0480"/>
    <w:rsid w:val="000B2238"/>
    <w:rsid w:val="000B5EE9"/>
    <w:rsid w:val="000C0606"/>
    <w:rsid w:val="000C50F6"/>
    <w:rsid w:val="000D02AC"/>
    <w:rsid w:val="000D2785"/>
    <w:rsid w:val="000D58A9"/>
    <w:rsid w:val="000D7691"/>
    <w:rsid w:val="000D7BF2"/>
    <w:rsid w:val="000E1E2E"/>
    <w:rsid w:val="000E2E7C"/>
    <w:rsid w:val="000E3768"/>
    <w:rsid w:val="000E7EB0"/>
    <w:rsid w:val="000F1B30"/>
    <w:rsid w:val="00101673"/>
    <w:rsid w:val="00101EA6"/>
    <w:rsid w:val="00102C35"/>
    <w:rsid w:val="00102F82"/>
    <w:rsid w:val="0011057D"/>
    <w:rsid w:val="0011119D"/>
    <w:rsid w:val="00112475"/>
    <w:rsid w:val="00115ED4"/>
    <w:rsid w:val="001174A7"/>
    <w:rsid w:val="00117739"/>
    <w:rsid w:val="00117CA2"/>
    <w:rsid w:val="00122847"/>
    <w:rsid w:val="001237B8"/>
    <w:rsid w:val="001247D7"/>
    <w:rsid w:val="00125225"/>
    <w:rsid w:val="00125591"/>
    <w:rsid w:val="00126330"/>
    <w:rsid w:val="0012770F"/>
    <w:rsid w:val="00134A85"/>
    <w:rsid w:val="0013704C"/>
    <w:rsid w:val="00140A62"/>
    <w:rsid w:val="00143181"/>
    <w:rsid w:val="00146957"/>
    <w:rsid w:val="00147DEA"/>
    <w:rsid w:val="00152235"/>
    <w:rsid w:val="001532D9"/>
    <w:rsid w:val="00157095"/>
    <w:rsid w:val="001614FC"/>
    <w:rsid w:val="00161E29"/>
    <w:rsid w:val="00163473"/>
    <w:rsid w:val="00165A5D"/>
    <w:rsid w:val="00171B1F"/>
    <w:rsid w:val="00172199"/>
    <w:rsid w:val="00172CDA"/>
    <w:rsid w:val="001737E6"/>
    <w:rsid w:val="001749EE"/>
    <w:rsid w:val="00177C8C"/>
    <w:rsid w:val="00180972"/>
    <w:rsid w:val="001816E1"/>
    <w:rsid w:val="00182AA6"/>
    <w:rsid w:val="00183B0A"/>
    <w:rsid w:val="00183C9F"/>
    <w:rsid w:val="00187188"/>
    <w:rsid w:val="00187AF5"/>
    <w:rsid w:val="001911ED"/>
    <w:rsid w:val="001936BF"/>
    <w:rsid w:val="0019392F"/>
    <w:rsid w:val="001A5431"/>
    <w:rsid w:val="001A73C7"/>
    <w:rsid w:val="001A7500"/>
    <w:rsid w:val="001A7614"/>
    <w:rsid w:val="001B1578"/>
    <w:rsid w:val="001B26B1"/>
    <w:rsid w:val="001B31E8"/>
    <w:rsid w:val="001B4DD7"/>
    <w:rsid w:val="001B5674"/>
    <w:rsid w:val="001B5979"/>
    <w:rsid w:val="001C3BD5"/>
    <w:rsid w:val="001C5734"/>
    <w:rsid w:val="001C670F"/>
    <w:rsid w:val="001D082A"/>
    <w:rsid w:val="001D12D0"/>
    <w:rsid w:val="001D1385"/>
    <w:rsid w:val="001D1E0C"/>
    <w:rsid w:val="001D57CC"/>
    <w:rsid w:val="001D5D3B"/>
    <w:rsid w:val="001D5D5B"/>
    <w:rsid w:val="001D6018"/>
    <w:rsid w:val="001E074F"/>
    <w:rsid w:val="001E0BCF"/>
    <w:rsid w:val="001E0D78"/>
    <w:rsid w:val="001E25BD"/>
    <w:rsid w:val="001E3253"/>
    <w:rsid w:val="001E58BD"/>
    <w:rsid w:val="001E61CF"/>
    <w:rsid w:val="001F4842"/>
    <w:rsid w:val="001F57EB"/>
    <w:rsid w:val="001F5AC2"/>
    <w:rsid w:val="00203EFA"/>
    <w:rsid w:val="0020683E"/>
    <w:rsid w:val="00206CED"/>
    <w:rsid w:val="002108EF"/>
    <w:rsid w:val="00211508"/>
    <w:rsid w:val="00211CE5"/>
    <w:rsid w:val="00212AD7"/>
    <w:rsid w:val="0021380B"/>
    <w:rsid w:val="00213F08"/>
    <w:rsid w:val="00213F7B"/>
    <w:rsid w:val="00217F10"/>
    <w:rsid w:val="00220234"/>
    <w:rsid w:val="00220C73"/>
    <w:rsid w:val="00221327"/>
    <w:rsid w:val="00232615"/>
    <w:rsid w:val="00234680"/>
    <w:rsid w:val="0023569A"/>
    <w:rsid w:val="00240C73"/>
    <w:rsid w:val="00250496"/>
    <w:rsid w:val="00251DA2"/>
    <w:rsid w:val="00255F95"/>
    <w:rsid w:val="00260B44"/>
    <w:rsid w:val="00263823"/>
    <w:rsid w:val="00264297"/>
    <w:rsid w:val="00266F9D"/>
    <w:rsid w:val="00274AEE"/>
    <w:rsid w:val="002762E7"/>
    <w:rsid w:val="00281084"/>
    <w:rsid w:val="0028122C"/>
    <w:rsid w:val="00281EF3"/>
    <w:rsid w:val="0028335C"/>
    <w:rsid w:val="00284A00"/>
    <w:rsid w:val="00292914"/>
    <w:rsid w:val="00294A89"/>
    <w:rsid w:val="00297758"/>
    <w:rsid w:val="00297F1C"/>
    <w:rsid w:val="002A19D5"/>
    <w:rsid w:val="002A3EDC"/>
    <w:rsid w:val="002B3BB5"/>
    <w:rsid w:val="002B5B40"/>
    <w:rsid w:val="002B79FB"/>
    <w:rsid w:val="002B7CB1"/>
    <w:rsid w:val="002C3B07"/>
    <w:rsid w:val="002C7737"/>
    <w:rsid w:val="002D0440"/>
    <w:rsid w:val="002D79D3"/>
    <w:rsid w:val="002E0C55"/>
    <w:rsid w:val="002E1B6D"/>
    <w:rsid w:val="002E3A22"/>
    <w:rsid w:val="002E4DB5"/>
    <w:rsid w:val="002E7990"/>
    <w:rsid w:val="002F15E0"/>
    <w:rsid w:val="002F3257"/>
    <w:rsid w:val="002F47A0"/>
    <w:rsid w:val="002F57B6"/>
    <w:rsid w:val="002F610B"/>
    <w:rsid w:val="002F628E"/>
    <w:rsid w:val="00301888"/>
    <w:rsid w:val="00301D86"/>
    <w:rsid w:val="00302069"/>
    <w:rsid w:val="00310B17"/>
    <w:rsid w:val="00310F4C"/>
    <w:rsid w:val="00311F9C"/>
    <w:rsid w:val="003147B2"/>
    <w:rsid w:val="00315200"/>
    <w:rsid w:val="00315323"/>
    <w:rsid w:val="003154FE"/>
    <w:rsid w:val="0031781D"/>
    <w:rsid w:val="00320140"/>
    <w:rsid w:val="00321828"/>
    <w:rsid w:val="003226E9"/>
    <w:rsid w:val="00323725"/>
    <w:rsid w:val="00325B65"/>
    <w:rsid w:val="00326878"/>
    <w:rsid w:val="00330785"/>
    <w:rsid w:val="00332357"/>
    <w:rsid w:val="0033325A"/>
    <w:rsid w:val="00333278"/>
    <w:rsid w:val="00335107"/>
    <w:rsid w:val="003400D6"/>
    <w:rsid w:val="00341210"/>
    <w:rsid w:val="00341BC5"/>
    <w:rsid w:val="00350107"/>
    <w:rsid w:val="003514ED"/>
    <w:rsid w:val="00351FB5"/>
    <w:rsid w:val="00357292"/>
    <w:rsid w:val="00357F7C"/>
    <w:rsid w:val="00361038"/>
    <w:rsid w:val="00361CC7"/>
    <w:rsid w:val="00371865"/>
    <w:rsid w:val="003732E4"/>
    <w:rsid w:val="00373D15"/>
    <w:rsid w:val="0037538C"/>
    <w:rsid w:val="0038057C"/>
    <w:rsid w:val="003807F3"/>
    <w:rsid w:val="003843A6"/>
    <w:rsid w:val="0038470A"/>
    <w:rsid w:val="00384843"/>
    <w:rsid w:val="0038546C"/>
    <w:rsid w:val="00392AB4"/>
    <w:rsid w:val="003943BA"/>
    <w:rsid w:val="00395846"/>
    <w:rsid w:val="00396086"/>
    <w:rsid w:val="003A08DA"/>
    <w:rsid w:val="003A7D95"/>
    <w:rsid w:val="003B0AD2"/>
    <w:rsid w:val="003B2D40"/>
    <w:rsid w:val="003B6989"/>
    <w:rsid w:val="003B6D44"/>
    <w:rsid w:val="003B7190"/>
    <w:rsid w:val="003C1D03"/>
    <w:rsid w:val="003C2814"/>
    <w:rsid w:val="003C31E4"/>
    <w:rsid w:val="003C3236"/>
    <w:rsid w:val="003D0209"/>
    <w:rsid w:val="003D2DEE"/>
    <w:rsid w:val="003D35B6"/>
    <w:rsid w:val="003D3AEE"/>
    <w:rsid w:val="003D453A"/>
    <w:rsid w:val="003D62C3"/>
    <w:rsid w:val="003D6D21"/>
    <w:rsid w:val="003E1FD3"/>
    <w:rsid w:val="003E3FA3"/>
    <w:rsid w:val="003F35F1"/>
    <w:rsid w:val="003F428B"/>
    <w:rsid w:val="003F4C76"/>
    <w:rsid w:val="003F562D"/>
    <w:rsid w:val="003F65ED"/>
    <w:rsid w:val="003F7126"/>
    <w:rsid w:val="003F7A18"/>
    <w:rsid w:val="00401C14"/>
    <w:rsid w:val="00402C8F"/>
    <w:rsid w:val="0040464A"/>
    <w:rsid w:val="00410D7F"/>
    <w:rsid w:val="004111E9"/>
    <w:rsid w:val="00412CF2"/>
    <w:rsid w:val="00412D58"/>
    <w:rsid w:val="0041312F"/>
    <w:rsid w:val="00413F0D"/>
    <w:rsid w:val="0041566C"/>
    <w:rsid w:val="00420FBD"/>
    <w:rsid w:val="00421E26"/>
    <w:rsid w:val="00423E36"/>
    <w:rsid w:val="00424441"/>
    <w:rsid w:val="004245A3"/>
    <w:rsid w:val="00424925"/>
    <w:rsid w:val="004250F7"/>
    <w:rsid w:val="0043188A"/>
    <w:rsid w:val="00431A35"/>
    <w:rsid w:val="0043565D"/>
    <w:rsid w:val="00436294"/>
    <w:rsid w:val="00436840"/>
    <w:rsid w:val="00440E99"/>
    <w:rsid w:val="0044271B"/>
    <w:rsid w:val="00442AF1"/>
    <w:rsid w:val="00445844"/>
    <w:rsid w:val="004479AB"/>
    <w:rsid w:val="00450655"/>
    <w:rsid w:val="00450E6A"/>
    <w:rsid w:val="00451B0F"/>
    <w:rsid w:val="00453DEB"/>
    <w:rsid w:val="00453F60"/>
    <w:rsid w:val="00456653"/>
    <w:rsid w:val="00456CB0"/>
    <w:rsid w:val="0046076B"/>
    <w:rsid w:val="00460CA2"/>
    <w:rsid w:val="004617EC"/>
    <w:rsid w:val="00463747"/>
    <w:rsid w:val="0046615D"/>
    <w:rsid w:val="0046659A"/>
    <w:rsid w:val="004718EA"/>
    <w:rsid w:val="00472EDA"/>
    <w:rsid w:val="00473304"/>
    <w:rsid w:val="004736E3"/>
    <w:rsid w:val="00473AAC"/>
    <w:rsid w:val="004747F8"/>
    <w:rsid w:val="004775A8"/>
    <w:rsid w:val="00480422"/>
    <w:rsid w:val="004820E7"/>
    <w:rsid w:val="004821EF"/>
    <w:rsid w:val="0048309A"/>
    <w:rsid w:val="004853CB"/>
    <w:rsid w:val="004865E2"/>
    <w:rsid w:val="00487809"/>
    <w:rsid w:val="00490EBC"/>
    <w:rsid w:val="00491B85"/>
    <w:rsid w:val="004937A5"/>
    <w:rsid w:val="004A2341"/>
    <w:rsid w:val="004A2C1B"/>
    <w:rsid w:val="004A3F6C"/>
    <w:rsid w:val="004A5627"/>
    <w:rsid w:val="004B57B2"/>
    <w:rsid w:val="004C1818"/>
    <w:rsid w:val="004C20FC"/>
    <w:rsid w:val="004C4BD3"/>
    <w:rsid w:val="004D0B5D"/>
    <w:rsid w:val="004D30FB"/>
    <w:rsid w:val="004D69FB"/>
    <w:rsid w:val="004E2926"/>
    <w:rsid w:val="004F0F4F"/>
    <w:rsid w:val="004F101F"/>
    <w:rsid w:val="004F1685"/>
    <w:rsid w:val="004F1AA9"/>
    <w:rsid w:val="004F43D0"/>
    <w:rsid w:val="004F4B4E"/>
    <w:rsid w:val="004F5455"/>
    <w:rsid w:val="004F7EA4"/>
    <w:rsid w:val="00500A50"/>
    <w:rsid w:val="00500FE3"/>
    <w:rsid w:val="00502165"/>
    <w:rsid w:val="00507E7B"/>
    <w:rsid w:val="0051187A"/>
    <w:rsid w:val="005135E4"/>
    <w:rsid w:val="00514108"/>
    <w:rsid w:val="00517114"/>
    <w:rsid w:val="0052000E"/>
    <w:rsid w:val="00522E40"/>
    <w:rsid w:val="00524944"/>
    <w:rsid w:val="00524B83"/>
    <w:rsid w:val="00525965"/>
    <w:rsid w:val="00525D02"/>
    <w:rsid w:val="00526201"/>
    <w:rsid w:val="005262B4"/>
    <w:rsid w:val="00533CD2"/>
    <w:rsid w:val="0053517E"/>
    <w:rsid w:val="005351DE"/>
    <w:rsid w:val="00536006"/>
    <w:rsid w:val="00536EAC"/>
    <w:rsid w:val="00537459"/>
    <w:rsid w:val="00537FF7"/>
    <w:rsid w:val="005406EE"/>
    <w:rsid w:val="0054110A"/>
    <w:rsid w:val="00541ED3"/>
    <w:rsid w:val="00542F20"/>
    <w:rsid w:val="00543B9A"/>
    <w:rsid w:val="00544BD6"/>
    <w:rsid w:val="00545391"/>
    <w:rsid w:val="00547BD6"/>
    <w:rsid w:val="00550E65"/>
    <w:rsid w:val="005518A7"/>
    <w:rsid w:val="00556A7A"/>
    <w:rsid w:val="00557800"/>
    <w:rsid w:val="00557FC1"/>
    <w:rsid w:val="005625DB"/>
    <w:rsid w:val="00563898"/>
    <w:rsid w:val="005638B5"/>
    <w:rsid w:val="00564B99"/>
    <w:rsid w:val="00566096"/>
    <w:rsid w:val="005700B2"/>
    <w:rsid w:val="00570D15"/>
    <w:rsid w:val="005719C5"/>
    <w:rsid w:val="005724D2"/>
    <w:rsid w:val="00572E1C"/>
    <w:rsid w:val="00574D6F"/>
    <w:rsid w:val="0057572B"/>
    <w:rsid w:val="00575FA3"/>
    <w:rsid w:val="00581E0A"/>
    <w:rsid w:val="00582A7B"/>
    <w:rsid w:val="0058456D"/>
    <w:rsid w:val="005845FB"/>
    <w:rsid w:val="00585306"/>
    <w:rsid w:val="00585C50"/>
    <w:rsid w:val="005865D7"/>
    <w:rsid w:val="00587B9C"/>
    <w:rsid w:val="00591A06"/>
    <w:rsid w:val="00591E8C"/>
    <w:rsid w:val="00592C99"/>
    <w:rsid w:val="0059388B"/>
    <w:rsid w:val="0059437E"/>
    <w:rsid w:val="005948E5"/>
    <w:rsid w:val="00594A1E"/>
    <w:rsid w:val="00597423"/>
    <w:rsid w:val="005A035D"/>
    <w:rsid w:val="005A318C"/>
    <w:rsid w:val="005A482B"/>
    <w:rsid w:val="005A5973"/>
    <w:rsid w:val="005A5CC0"/>
    <w:rsid w:val="005B0570"/>
    <w:rsid w:val="005B225C"/>
    <w:rsid w:val="005B2CE9"/>
    <w:rsid w:val="005B52F2"/>
    <w:rsid w:val="005C282F"/>
    <w:rsid w:val="005C3826"/>
    <w:rsid w:val="005D00F3"/>
    <w:rsid w:val="005D1C06"/>
    <w:rsid w:val="005D3510"/>
    <w:rsid w:val="005D3F61"/>
    <w:rsid w:val="005D43C2"/>
    <w:rsid w:val="005D4487"/>
    <w:rsid w:val="005D4883"/>
    <w:rsid w:val="005D67D5"/>
    <w:rsid w:val="005D7843"/>
    <w:rsid w:val="005E63CC"/>
    <w:rsid w:val="005E68EE"/>
    <w:rsid w:val="005E78D8"/>
    <w:rsid w:val="005F12DA"/>
    <w:rsid w:val="005F3DA1"/>
    <w:rsid w:val="005F408E"/>
    <w:rsid w:val="005F4DB7"/>
    <w:rsid w:val="005F5E75"/>
    <w:rsid w:val="005F6446"/>
    <w:rsid w:val="005F6860"/>
    <w:rsid w:val="005F785D"/>
    <w:rsid w:val="00600098"/>
    <w:rsid w:val="00600152"/>
    <w:rsid w:val="00601EB8"/>
    <w:rsid w:val="00602EA3"/>
    <w:rsid w:val="00603039"/>
    <w:rsid w:val="006060F6"/>
    <w:rsid w:val="006108A6"/>
    <w:rsid w:val="00614AF6"/>
    <w:rsid w:val="00615470"/>
    <w:rsid w:val="00616627"/>
    <w:rsid w:val="00616FD5"/>
    <w:rsid w:val="00620792"/>
    <w:rsid w:val="006220B5"/>
    <w:rsid w:val="0062260F"/>
    <w:rsid w:val="006229D5"/>
    <w:rsid w:val="00622C81"/>
    <w:rsid w:val="00623981"/>
    <w:rsid w:val="00623E34"/>
    <w:rsid w:val="006243FF"/>
    <w:rsid w:val="00624592"/>
    <w:rsid w:val="00626F37"/>
    <w:rsid w:val="00632653"/>
    <w:rsid w:val="006342BA"/>
    <w:rsid w:val="00635DA5"/>
    <w:rsid w:val="006433F4"/>
    <w:rsid w:val="00646BD4"/>
    <w:rsid w:val="00651695"/>
    <w:rsid w:val="00652AC4"/>
    <w:rsid w:val="0065352F"/>
    <w:rsid w:val="00653F40"/>
    <w:rsid w:val="00653FFC"/>
    <w:rsid w:val="00654DF3"/>
    <w:rsid w:val="00660127"/>
    <w:rsid w:val="006632A9"/>
    <w:rsid w:val="00663AA6"/>
    <w:rsid w:val="00665E5C"/>
    <w:rsid w:val="0066607E"/>
    <w:rsid w:val="0067094D"/>
    <w:rsid w:val="006757A8"/>
    <w:rsid w:val="00675996"/>
    <w:rsid w:val="00676199"/>
    <w:rsid w:val="006800E2"/>
    <w:rsid w:val="0068580D"/>
    <w:rsid w:val="006858F6"/>
    <w:rsid w:val="00685A8D"/>
    <w:rsid w:val="0068635A"/>
    <w:rsid w:val="00693622"/>
    <w:rsid w:val="00694436"/>
    <w:rsid w:val="006A050D"/>
    <w:rsid w:val="006A0513"/>
    <w:rsid w:val="006A17C4"/>
    <w:rsid w:val="006A3230"/>
    <w:rsid w:val="006A6D39"/>
    <w:rsid w:val="006B00E7"/>
    <w:rsid w:val="006B1C35"/>
    <w:rsid w:val="006B4443"/>
    <w:rsid w:val="006B7704"/>
    <w:rsid w:val="006B7B1D"/>
    <w:rsid w:val="006C0C00"/>
    <w:rsid w:val="006C0D4A"/>
    <w:rsid w:val="006C3B9C"/>
    <w:rsid w:val="006C4DC6"/>
    <w:rsid w:val="006C5584"/>
    <w:rsid w:val="006D1638"/>
    <w:rsid w:val="006E1922"/>
    <w:rsid w:val="006E192F"/>
    <w:rsid w:val="006E48F3"/>
    <w:rsid w:val="006E52BA"/>
    <w:rsid w:val="006E6C5C"/>
    <w:rsid w:val="006E77B1"/>
    <w:rsid w:val="006F04C1"/>
    <w:rsid w:val="006F2BE6"/>
    <w:rsid w:val="006F3B91"/>
    <w:rsid w:val="006F729F"/>
    <w:rsid w:val="00700BA2"/>
    <w:rsid w:val="007052E6"/>
    <w:rsid w:val="007053D1"/>
    <w:rsid w:val="00710912"/>
    <w:rsid w:val="00710E34"/>
    <w:rsid w:val="007124C9"/>
    <w:rsid w:val="007232ED"/>
    <w:rsid w:val="007269AF"/>
    <w:rsid w:val="007277D2"/>
    <w:rsid w:val="00730642"/>
    <w:rsid w:val="0073311B"/>
    <w:rsid w:val="00740674"/>
    <w:rsid w:val="00741E4C"/>
    <w:rsid w:val="007461DA"/>
    <w:rsid w:val="007467D8"/>
    <w:rsid w:val="00746EFF"/>
    <w:rsid w:val="00752DD7"/>
    <w:rsid w:val="00752EC3"/>
    <w:rsid w:val="00756760"/>
    <w:rsid w:val="00757FF0"/>
    <w:rsid w:val="007628F6"/>
    <w:rsid w:val="00763B96"/>
    <w:rsid w:val="007661AB"/>
    <w:rsid w:val="0076771C"/>
    <w:rsid w:val="007704DF"/>
    <w:rsid w:val="00770F51"/>
    <w:rsid w:val="00771F6B"/>
    <w:rsid w:val="00772F89"/>
    <w:rsid w:val="00773570"/>
    <w:rsid w:val="00775738"/>
    <w:rsid w:val="00775911"/>
    <w:rsid w:val="007760EE"/>
    <w:rsid w:val="0077672D"/>
    <w:rsid w:val="007819DF"/>
    <w:rsid w:val="00784FE9"/>
    <w:rsid w:val="007857C1"/>
    <w:rsid w:val="00785D0C"/>
    <w:rsid w:val="007864FA"/>
    <w:rsid w:val="00786A85"/>
    <w:rsid w:val="00790881"/>
    <w:rsid w:val="00791E15"/>
    <w:rsid w:val="00794A9E"/>
    <w:rsid w:val="007959DD"/>
    <w:rsid w:val="00796A44"/>
    <w:rsid w:val="00797328"/>
    <w:rsid w:val="007A2FD4"/>
    <w:rsid w:val="007A5325"/>
    <w:rsid w:val="007B0F9A"/>
    <w:rsid w:val="007B12F0"/>
    <w:rsid w:val="007B4E47"/>
    <w:rsid w:val="007B72DF"/>
    <w:rsid w:val="007C00FF"/>
    <w:rsid w:val="007C0C44"/>
    <w:rsid w:val="007C34C2"/>
    <w:rsid w:val="007C6E17"/>
    <w:rsid w:val="007C748C"/>
    <w:rsid w:val="007D018E"/>
    <w:rsid w:val="007D02D8"/>
    <w:rsid w:val="007D08E1"/>
    <w:rsid w:val="007D1C82"/>
    <w:rsid w:val="007D208D"/>
    <w:rsid w:val="007D3F9B"/>
    <w:rsid w:val="007D528B"/>
    <w:rsid w:val="007E507E"/>
    <w:rsid w:val="007E68F0"/>
    <w:rsid w:val="007F1964"/>
    <w:rsid w:val="007F3C69"/>
    <w:rsid w:val="007F40D8"/>
    <w:rsid w:val="007F52B7"/>
    <w:rsid w:val="007F5F13"/>
    <w:rsid w:val="007F77D7"/>
    <w:rsid w:val="007F783A"/>
    <w:rsid w:val="0080389F"/>
    <w:rsid w:val="0080432D"/>
    <w:rsid w:val="00805F89"/>
    <w:rsid w:val="00810555"/>
    <w:rsid w:val="0081086C"/>
    <w:rsid w:val="00811B30"/>
    <w:rsid w:val="00815937"/>
    <w:rsid w:val="00817ECB"/>
    <w:rsid w:val="00821934"/>
    <w:rsid w:val="00823817"/>
    <w:rsid w:val="0082519D"/>
    <w:rsid w:val="00825FAE"/>
    <w:rsid w:val="00826D14"/>
    <w:rsid w:val="008314C7"/>
    <w:rsid w:val="00833C26"/>
    <w:rsid w:val="00835B69"/>
    <w:rsid w:val="00835C46"/>
    <w:rsid w:val="008362D6"/>
    <w:rsid w:val="00836356"/>
    <w:rsid w:val="00837227"/>
    <w:rsid w:val="00837547"/>
    <w:rsid w:val="008404D9"/>
    <w:rsid w:val="00841722"/>
    <w:rsid w:val="00843526"/>
    <w:rsid w:val="00844520"/>
    <w:rsid w:val="00845123"/>
    <w:rsid w:val="0084692A"/>
    <w:rsid w:val="00850722"/>
    <w:rsid w:val="008507EA"/>
    <w:rsid w:val="00851039"/>
    <w:rsid w:val="00852E42"/>
    <w:rsid w:val="00854044"/>
    <w:rsid w:val="00855C58"/>
    <w:rsid w:val="008568B8"/>
    <w:rsid w:val="008638AD"/>
    <w:rsid w:val="00863DFE"/>
    <w:rsid w:val="00866485"/>
    <w:rsid w:val="0086698D"/>
    <w:rsid w:val="00871858"/>
    <w:rsid w:val="00872C33"/>
    <w:rsid w:val="00873794"/>
    <w:rsid w:val="00876075"/>
    <w:rsid w:val="00880BEF"/>
    <w:rsid w:val="008819EB"/>
    <w:rsid w:val="00883104"/>
    <w:rsid w:val="00885128"/>
    <w:rsid w:val="00886805"/>
    <w:rsid w:val="00887E83"/>
    <w:rsid w:val="00890D4B"/>
    <w:rsid w:val="00890DFF"/>
    <w:rsid w:val="008933F3"/>
    <w:rsid w:val="00893895"/>
    <w:rsid w:val="00894EC8"/>
    <w:rsid w:val="00895936"/>
    <w:rsid w:val="00895A9B"/>
    <w:rsid w:val="00896958"/>
    <w:rsid w:val="00896FB8"/>
    <w:rsid w:val="00897937"/>
    <w:rsid w:val="008A06AA"/>
    <w:rsid w:val="008A1B20"/>
    <w:rsid w:val="008A27E4"/>
    <w:rsid w:val="008A46B6"/>
    <w:rsid w:val="008A5E76"/>
    <w:rsid w:val="008A70F8"/>
    <w:rsid w:val="008A7D81"/>
    <w:rsid w:val="008B1DB7"/>
    <w:rsid w:val="008B274F"/>
    <w:rsid w:val="008B42A2"/>
    <w:rsid w:val="008B479F"/>
    <w:rsid w:val="008B5C57"/>
    <w:rsid w:val="008B6041"/>
    <w:rsid w:val="008B6B6D"/>
    <w:rsid w:val="008C08EB"/>
    <w:rsid w:val="008C0E69"/>
    <w:rsid w:val="008C2B77"/>
    <w:rsid w:val="008C59BA"/>
    <w:rsid w:val="008C6EEA"/>
    <w:rsid w:val="008D1420"/>
    <w:rsid w:val="008D1CCB"/>
    <w:rsid w:val="008D1E2B"/>
    <w:rsid w:val="008D5DC8"/>
    <w:rsid w:val="008D6607"/>
    <w:rsid w:val="008D7FE9"/>
    <w:rsid w:val="008E1369"/>
    <w:rsid w:val="008E14C1"/>
    <w:rsid w:val="008F10AE"/>
    <w:rsid w:val="008F17CB"/>
    <w:rsid w:val="008F2820"/>
    <w:rsid w:val="008F2A1E"/>
    <w:rsid w:val="008F6507"/>
    <w:rsid w:val="008F7ECB"/>
    <w:rsid w:val="00900F35"/>
    <w:rsid w:val="00902108"/>
    <w:rsid w:val="009035D4"/>
    <w:rsid w:val="00911337"/>
    <w:rsid w:val="00913C92"/>
    <w:rsid w:val="009145A7"/>
    <w:rsid w:val="009152E9"/>
    <w:rsid w:val="00915ED4"/>
    <w:rsid w:val="009174EA"/>
    <w:rsid w:val="0091766E"/>
    <w:rsid w:val="00917EF0"/>
    <w:rsid w:val="00920013"/>
    <w:rsid w:val="00920183"/>
    <w:rsid w:val="009210E4"/>
    <w:rsid w:val="00921241"/>
    <w:rsid w:val="00921B41"/>
    <w:rsid w:val="00921B79"/>
    <w:rsid w:val="00921EB7"/>
    <w:rsid w:val="009278BB"/>
    <w:rsid w:val="00927AD9"/>
    <w:rsid w:val="00932E05"/>
    <w:rsid w:val="0093344B"/>
    <w:rsid w:val="00933F97"/>
    <w:rsid w:val="00933FCD"/>
    <w:rsid w:val="00934C3E"/>
    <w:rsid w:val="009413EE"/>
    <w:rsid w:val="009416D6"/>
    <w:rsid w:val="00941CDD"/>
    <w:rsid w:val="009425F9"/>
    <w:rsid w:val="009440D5"/>
    <w:rsid w:val="00944C1C"/>
    <w:rsid w:val="00951893"/>
    <w:rsid w:val="00953A19"/>
    <w:rsid w:val="0095634C"/>
    <w:rsid w:val="00956805"/>
    <w:rsid w:val="0095693D"/>
    <w:rsid w:val="00957334"/>
    <w:rsid w:val="00957FD3"/>
    <w:rsid w:val="00960DA5"/>
    <w:rsid w:val="009616A5"/>
    <w:rsid w:val="0096638F"/>
    <w:rsid w:val="00967520"/>
    <w:rsid w:val="0097117D"/>
    <w:rsid w:val="00971521"/>
    <w:rsid w:val="00972F5D"/>
    <w:rsid w:val="0097314A"/>
    <w:rsid w:val="00973FCE"/>
    <w:rsid w:val="00976203"/>
    <w:rsid w:val="009801C1"/>
    <w:rsid w:val="00980538"/>
    <w:rsid w:val="0098258C"/>
    <w:rsid w:val="009829F0"/>
    <w:rsid w:val="00983E57"/>
    <w:rsid w:val="009959A1"/>
    <w:rsid w:val="009A4DB1"/>
    <w:rsid w:val="009A4FE7"/>
    <w:rsid w:val="009A54CF"/>
    <w:rsid w:val="009A59C9"/>
    <w:rsid w:val="009A61DF"/>
    <w:rsid w:val="009A7E0F"/>
    <w:rsid w:val="009B1D08"/>
    <w:rsid w:val="009B22E9"/>
    <w:rsid w:val="009B50C9"/>
    <w:rsid w:val="009B64D3"/>
    <w:rsid w:val="009C015E"/>
    <w:rsid w:val="009C0366"/>
    <w:rsid w:val="009C0421"/>
    <w:rsid w:val="009C137C"/>
    <w:rsid w:val="009C22B0"/>
    <w:rsid w:val="009C58DE"/>
    <w:rsid w:val="009C5C20"/>
    <w:rsid w:val="009C6183"/>
    <w:rsid w:val="009C7CFA"/>
    <w:rsid w:val="009D25A5"/>
    <w:rsid w:val="009D3204"/>
    <w:rsid w:val="009D38D3"/>
    <w:rsid w:val="009D47DB"/>
    <w:rsid w:val="009D799A"/>
    <w:rsid w:val="009E0002"/>
    <w:rsid w:val="009E013C"/>
    <w:rsid w:val="009E0371"/>
    <w:rsid w:val="009E2F6F"/>
    <w:rsid w:val="009E459B"/>
    <w:rsid w:val="009F1D4E"/>
    <w:rsid w:val="009F3E00"/>
    <w:rsid w:val="009F3E95"/>
    <w:rsid w:val="009F4095"/>
    <w:rsid w:val="009F4A95"/>
    <w:rsid w:val="009F5CDF"/>
    <w:rsid w:val="009F61BC"/>
    <w:rsid w:val="009F7C1F"/>
    <w:rsid w:val="009F7EEC"/>
    <w:rsid w:val="00A01A44"/>
    <w:rsid w:val="00A02B13"/>
    <w:rsid w:val="00A1039B"/>
    <w:rsid w:val="00A122D5"/>
    <w:rsid w:val="00A133E3"/>
    <w:rsid w:val="00A155C8"/>
    <w:rsid w:val="00A206A8"/>
    <w:rsid w:val="00A20895"/>
    <w:rsid w:val="00A21F21"/>
    <w:rsid w:val="00A21F34"/>
    <w:rsid w:val="00A246D5"/>
    <w:rsid w:val="00A3061E"/>
    <w:rsid w:val="00A313A8"/>
    <w:rsid w:val="00A32090"/>
    <w:rsid w:val="00A347B8"/>
    <w:rsid w:val="00A34C6D"/>
    <w:rsid w:val="00A35456"/>
    <w:rsid w:val="00A36D26"/>
    <w:rsid w:val="00A412C1"/>
    <w:rsid w:val="00A46598"/>
    <w:rsid w:val="00A4762C"/>
    <w:rsid w:val="00A521B1"/>
    <w:rsid w:val="00A540A1"/>
    <w:rsid w:val="00A57BE1"/>
    <w:rsid w:val="00A61E05"/>
    <w:rsid w:val="00A62BFC"/>
    <w:rsid w:val="00A72B8B"/>
    <w:rsid w:val="00A7317F"/>
    <w:rsid w:val="00A73265"/>
    <w:rsid w:val="00A74BEA"/>
    <w:rsid w:val="00A75329"/>
    <w:rsid w:val="00A759BB"/>
    <w:rsid w:val="00A774D3"/>
    <w:rsid w:val="00A8332E"/>
    <w:rsid w:val="00A84368"/>
    <w:rsid w:val="00A84CA3"/>
    <w:rsid w:val="00A85172"/>
    <w:rsid w:val="00A853E3"/>
    <w:rsid w:val="00A8728D"/>
    <w:rsid w:val="00A91DC7"/>
    <w:rsid w:val="00A93442"/>
    <w:rsid w:val="00A95F70"/>
    <w:rsid w:val="00A965CF"/>
    <w:rsid w:val="00A9760E"/>
    <w:rsid w:val="00AA083A"/>
    <w:rsid w:val="00AA1BCE"/>
    <w:rsid w:val="00AA3E02"/>
    <w:rsid w:val="00AA57BA"/>
    <w:rsid w:val="00AB1CA0"/>
    <w:rsid w:val="00AB274D"/>
    <w:rsid w:val="00AB27F5"/>
    <w:rsid w:val="00AB47EE"/>
    <w:rsid w:val="00AB4981"/>
    <w:rsid w:val="00AB4C4D"/>
    <w:rsid w:val="00AC28FF"/>
    <w:rsid w:val="00AC744C"/>
    <w:rsid w:val="00AC76A3"/>
    <w:rsid w:val="00AC7810"/>
    <w:rsid w:val="00AD3B97"/>
    <w:rsid w:val="00AD4CCB"/>
    <w:rsid w:val="00AD4DD1"/>
    <w:rsid w:val="00AD712F"/>
    <w:rsid w:val="00AE1FB1"/>
    <w:rsid w:val="00AE2720"/>
    <w:rsid w:val="00AE3100"/>
    <w:rsid w:val="00AE553A"/>
    <w:rsid w:val="00AF439E"/>
    <w:rsid w:val="00AF4F1C"/>
    <w:rsid w:val="00AF75D4"/>
    <w:rsid w:val="00AF7D54"/>
    <w:rsid w:val="00B00BA5"/>
    <w:rsid w:val="00B02A5B"/>
    <w:rsid w:val="00B02B10"/>
    <w:rsid w:val="00B032A0"/>
    <w:rsid w:val="00B03CA2"/>
    <w:rsid w:val="00B0573B"/>
    <w:rsid w:val="00B06C1F"/>
    <w:rsid w:val="00B0796A"/>
    <w:rsid w:val="00B13525"/>
    <w:rsid w:val="00B20649"/>
    <w:rsid w:val="00B213A1"/>
    <w:rsid w:val="00B22726"/>
    <w:rsid w:val="00B23E3E"/>
    <w:rsid w:val="00B24333"/>
    <w:rsid w:val="00B26491"/>
    <w:rsid w:val="00B3017E"/>
    <w:rsid w:val="00B31124"/>
    <w:rsid w:val="00B315F8"/>
    <w:rsid w:val="00B31B7A"/>
    <w:rsid w:val="00B31C44"/>
    <w:rsid w:val="00B32CD3"/>
    <w:rsid w:val="00B34C8F"/>
    <w:rsid w:val="00B36BBF"/>
    <w:rsid w:val="00B40102"/>
    <w:rsid w:val="00B4251E"/>
    <w:rsid w:val="00B42864"/>
    <w:rsid w:val="00B506EA"/>
    <w:rsid w:val="00B513CE"/>
    <w:rsid w:val="00B51604"/>
    <w:rsid w:val="00B5164C"/>
    <w:rsid w:val="00B55578"/>
    <w:rsid w:val="00B55F49"/>
    <w:rsid w:val="00B5680F"/>
    <w:rsid w:val="00B56DB2"/>
    <w:rsid w:val="00B57689"/>
    <w:rsid w:val="00B611E6"/>
    <w:rsid w:val="00B61C63"/>
    <w:rsid w:val="00B61D12"/>
    <w:rsid w:val="00B63E6F"/>
    <w:rsid w:val="00B65952"/>
    <w:rsid w:val="00B66612"/>
    <w:rsid w:val="00B67388"/>
    <w:rsid w:val="00B707DD"/>
    <w:rsid w:val="00B714FE"/>
    <w:rsid w:val="00B7341B"/>
    <w:rsid w:val="00B7358D"/>
    <w:rsid w:val="00B76DF8"/>
    <w:rsid w:val="00B778FF"/>
    <w:rsid w:val="00B8060A"/>
    <w:rsid w:val="00B81035"/>
    <w:rsid w:val="00B81259"/>
    <w:rsid w:val="00B81C75"/>
    <w:rsid w:val="00B827F2"/>
    <w:rsid w:val="00B8692A"/>
    <w:rsid w:val="00B9014F"/>
    <w:rsid w:val="00B91C8E"/>
    <w:rsid w:val="00B95018"/>
    <w:rsid w:val="00BA1851"/>
    <w:rsid w:val="00BA23F7"/>
    <w:rsid w:val="00BA2433"/>
    <w:rsid w:val="00BB024E"/>
    <w:rsid w:val="00BB33F3"/>
    <w:rsid w:val="00BB3E3E"/>
    <w:rsid w:val="00BC0AE9"/>
    <w:rsid w:val="00BC0F5B"/>
    <w:rsid w:val="00BC3AE9"/>
    <w:rsid w:val="00BC3D2D"/>
    <w:rsid w:val="00BC4925"/>
    <w:rsid w:val="00BC4D7C"/>
    <w:rsid w:val="00BD011B"/>
    <w:rsid w:val="00BD1D63"/>
    <w:rsid w:val="00BD222E"/>
    <w:rsid w:val="00BD22E6"/>
    <w:rsid w:val="00BD4813"/>
    <w:rsid w:val="00BD7271"/>
    <w:rsid w:val="00BE2190"/>
    <w:rsid w:val="00BE410C"/>
    <w:rsid w:val="00BE43A2"/>
    <w:rsid w:val="00BE5CC8"/>
    <w:rsid w:val="00BF1C3F"/>
    <w:rsid w:val="00BF4143"/>
    <w:rsid w:val="00BF71F0"/>
    <w:rsid w:val="00BF7E31"/>
    <w:rsid w:val="00C06C9E"/>
    <w:rsid w:val="00C11362"/>
    <w:rsid w:val="00C119B4"/>
    <w:rsid w:val="00C11F4C"/>
    <w:rsid w:val="00C1217F"/>
    <w:rsid w:val="00C15C84"/>
    <w:rsid w:val="00C16F7B"/>
    <w:rsid w:val="00C17044"/>
    <w:rsid w:val="00C212AA"/>
    <w:rsid w:val="00C2190A"/>
    <w:rsid w:val="00C22DEA"/>
    <w:rsid w:val="00C22E59"/>
    <w:rsid w:val="00C23F5D"/>
    <w:rsid w:val="00C27700"/>
    <w:rsid w:val="00C31F3E"/>
    <w:rsid w:val="00C32D8C"/>
    <w:rsid w:val="00C335B8"/>
    <w:rsid w:val="00C3473A"/>
    <w:rsid w:val="00C355CA"/>
    <w:rsid w:val="00C42A73"/>
    <w:rsid w:val="00C42C78"/>
    <w:rsid w:val="00C42E74"/>
    <w:rsid w:val="00C43019"/>
    <w:rsid w:val="00C449DF"/>
    <w:rsid w:val="00C44B1D"/>
    <w:rsid w:val="00C45A0A"/>
    <w:rsid w:val="00C45F5F"/>
    <w:rsid w:val="00C50466"/>
    <w:rsid w:val="00C511BC"/>
    <w:rsid w:val="00C51990"/>
    <w:rsid w:val="00C57386"/>
    <w:rsid w:val="00C578C3"/>
    <w:rsid w:val="00C57E50"/>
    <w:rsid w:val="00C63579"/>
    <w:rsid w:val="00C65558"/>
    <w:rsid w:val="00C66690"/>
    <w:rsid w:val="00C70C76"/>
    <w:rsid w:val="00C742D2"/>
    <w:rsid w:val="00C74541"/>
    <w:rsid w:val="00C76169"/>
    <w:rsid w:val="00C76B4A"/>
    <w:rsid w:val="00C76EC3"/>
    <w:rsid w:val="00C83559"/>
    <w:rsid w:val="00C85C7E"/>
    <w:rsid w:val="00C86BD2"/>
    <w:rsid w:val="00C86C4D"/>
    <w:rsid w:val="00C907A2"/>
    <w:rsid w:val="00C93763"/>
    <w:rsid w:val="00C946F7"/>
    <w:rsid w:val="00C978EA"/>
    <w:rsid w:val="00CA0CFB"/>
    <w:rsid w:val="00CA1779"/>
    <w:rsid w:val="00CA2CF6"/>
    <w:rsid w:val="00CA5999"/>
    <w:rsid w:val="00CB1A72"/>
    <w:rsid w:val="00CB2AB1"/>
    <w:rsid w:val="00CB44AC"/>
    <w:rsid w:val="00CC0249"/>
    <w:rsid w:val="00CC1026"/>
    <w:rsid w:val="00CC2D05"/>
    <w:rsid w:val="00CC2D19"/>
    <w:rsid w:val="00CD060B"/>
    <w:rsid w:val="00CD25EF"/>
    <w:rsid w:val="00CD5B48"/>
    <w:rsid w:val="00CD7EBB"/>
    <w:rsid w:val="00CE141E"/>
    <w:rsid w:val="00CE31D2"/>
    <w:rsid w:val="00CE324A"/>
    <w:rsid w:val="00CE362B"/>
    <w:rsid w:val="00CE4C23"/>
    <w:rsid w:val="00CF2C74"/>
    <w:rsid w:val="00CF378E"/>
    <w:rsid w:val="00CF3F92"/>
    <w:rsid w:val="00CF7174"/>
    <w:rsid w:val="00D0067A"/>
    <w:rsid w:val="00D00FE3"/>
    <w:rsid w:val="00D02070"/>
    <w:rsid w:val="00D048FD"/>
    <w:rsid w:val="00D1461E"/>
    <w:rsid w:val="00D16747"/>
    <w:rsid w:val="00D17151"/>
    <w:rsid w:val="00D173D0"/>
    <w:rsid w:val="00D1740F"/>
    <w:rsid w:val="00D17C4E"/>
    <w:rsid w:val="00D20000"/>
    <w:rsid w:val="00D22EEA"/>
    <w:rsid w:val="00D22FB5"/>
    <w:rsid w:val="00D269B1"/>
    <w:rsid w:val="00D34902"/>
    <w:rsid w:val="00D40042"/>
    <w:rsid w:val="00D4020C"/>
    <w:rsid w:val="00D427D3"/>
    <w:rsid w:val="00D44641"/>
    <w:rsid w:val="00D457A2"/>
    <w:rsid w:val="00D474F5"/>
    <w:rsid w:val="00D50244"/>
    <w:rsid w:val="00D52C86"/>
    <w:rsid w:val="00D53A4C"/>
    <w:rsid w:val="00D54619"/>
    <w:rsid w:val="00D54F0A"/>
    <w:rsid w:val="00D60C5D"/>
    <w:rsid w:val="00D60F32"/>
    <w:rsid w:val="00D61D02"/>
    <w:rsid w:val="00D704B2"/>
    <w:rsid w:val="00D7157E"/>
    <w:rsid w:val="00D71D78"/>
    <w:rsid w:val="00D72B8F"/>
    <w:rsid w:val="00D74347"/>
    <w:rsid w:val="00D80AA9"/>
    <w:rsid w:val="00D8493C"/>
    <w:rsid w:val="00D877E3"/>
    <w:rsid w:val="00D90845"/>
    <w:rsid w:val="00D91D63"/>
    <w:rsid w:val="00D94749"/>
    <w:rsid w:val="00D95681"/>
    <w:rsid w:val="00D96ACD"/>
    <w:rsid w:val="00DA4E33"/>
    <w:rsid w:val="00DA53C9"/>
    <w:rsid w:val="00DA7C93"/>
    <w:rsid w:val="00DB25CE"/>
    <w:rsid w:val="00DB2D62"/>
    <w:rsid w:val="00DB3B66"/>
    <w:rsid w:val="00DB41DF"/>
    <w:rsid w:val="00DB54A9"/>
    <w:rsid w:val="00DB67D3"/>
    <w:rsid w:val="00DB7B60"/>
    <w:rsid w:val="00DC0672"/>
    <w:rsid w:val="00DC33BB"/>
    <w:rsid w:val="00DC4AA8"/>
    <w:rsid w:val="00DC512E"/>
    <w:rsid w:val="00DC5B2B"/>
    <w:rsid w:val="00DC679E"/>
    <w:rsid w:val="00DC6A4D"/>
    <w:rsid w:val="00DC73B9"/>
    <w:rsid w:val="00DC7E5D"/>
    <w:rsid w:val="00DC7EAE"/>
    <w:rsid w:val="00DD23AD"/>
    <w:rsid w:val="00DD3277"/>
    <w:rsid w:val="00DD39F3"/>
    <w:rsid w:val="00DD40D3"/>
    <w:rsid w:val="00DD4707"/>
    <w:rsid w:val="00DD5BFB"/>
    <w:rsid w:val="00DD634F"/>
    <w:rsid w:val="00DD76C1"/>
    <w:rsid w:val="00DE0822"/>
    <w:rsid w:val="00DE0E42"/>
    <w:rsid w:val="00DE13B0"/>
    <w:rsid w:val="00DE4BD4"/>
    <w:rsid w:val="00DE558C"/>
    <w:rsid w:val="00DE55FA"/>
    <w:rsid w:val="00DE632E"/>
    <w:rsid w:val="00DF0DBF"/>
    <w:rsid w:val="00DF0F09"/>
    <w:rsid w:val="00DF1318"/>
    <w:rsid w:val="00E01811"/>
    <w:rsid w:val="00E0387A"/>
    <w:rsid w:val="00E05E48"/>
    <w:rsid w:val="00E06060"/>
    <w:rsid w:val="00E10920"/>
    <w:rsid w:val="00E10B44"/>
    <w:rsid w:val="00E11F7A"/>
    <w:rsid w:val="00E122CF"/>
    <w:rsid w:val="00E1749B"/>
    <w:rsid w:val="00E23BE4"/>
    <w:rsid w:val="00E30E5B"/>
    <w:rsid w:val="00E334AA"/>
    <w:rsid w:val="00E356C6"/>
    <w:rsid w:val="00E36621"/>
    <w:rsid w:val="00E37EE4"/>
    <w:rsid w:val="00E413E7"/>
    <w:rsid w:val="00E41604"/>
    <w:rsid w:val="00E450D5"/>
    <w:rsid w:val="00E47D79"/>
    <w:rsid w:val="00E50995"/>
    <w:rsid w:val="00E552B9"/>
    <w:rsid w:val="00E55940"/>
    <w:rsid w:val="00E62BD4"/>
    <w:rsid w:val="00E63C5F"/>
    <w:rsid w:val="00E66242"/>
    <w:rsid w:val="00E675ED"/>
    <w:rsid w:val="00E7034B"/>
    <w:rsid w:val="00E75C1E"/>
    <w:rsid w:val="00E80D01"/>
    <w:rsid w:val="00E82226"/>
    <w:rsid w:val="00E822F6"/>
    <w:rsid w:val="00E8285F"/>
    <w:rsid w:val="00E91C59"/>
    <w:rsid w:val="00E91DD4"/>
    <w:rsid w:val="00E91F8A"/>
    <w:rsid w:val="00E92FFA"/>
    <w:rsid w:val="00E934A6"/>
    <w:rsid w:val="00E93728"/>
    <w:rsid w:val="00E944BD"/>
    <w:rsid w:val="00E951AC"/>
    <w:rsid w:val="00E95A13"/>
    <w:rsid w:val="00EA0764"/>
    <w:rsid w:val="00EA07F0"/>
    <w:rsid w:val="00EA3E9C"/>
    <w:rsid w:val="00EA4292"/>
    <w:rsid w:val="00EA42ED"/>
    <w:rsid w:val="00EA4FA1"/>
    <w:rsid w:val="00EA7925"/>
    <w:rsid w:val="00EA7D98"/>
    <w:rsid w:val="00EB0B1F"/>
    <w:rsid w:val="00EB1086"/>
    <w:rsid w:val="00EB146A"/>
    <w:rsid w:val="00EB296A"/>
    <w:rsid w:val="00EB366E"/>
    <w:rsid w:val="00EB3A5C"/>
    <w:rsid w:val="00EB40DA"/>
    <w:rsid w:val="00EC1354"/>
    <w:rsid w:val="00EC48DB"/>
    <w:rsid w:val="00EC496B"/>
    <w:rsid w:val="00EC6097"/>
    <w:rsid w:val="00ED0A79"/>
    <w:rsid w:val="00ED4E54"/>
    <w:rsid w:val="00ED5996"/>
    <w:rsid w:val="00ED7A87"/>
    <w:rsid w:val="00EE011B"/>
    <w:rsid w:val="00EE13BC"/>
    <w:rsid w:val="00EE36AA"/>
    <w:rsid w:val="00EE5580"/>
    <w:rsid w:val="00EE77C3"/>
    <w:rsid w:val="00EF0275"/>
    <w:rsid w:val="00EF1F4E"/>
    <w:rsid w:val="00EF476E"/>
    <w:rsid w:val="00EF4C16"/>
    <w:rsid w:val="00EF66AD"/>
    <w:rsid w:val="00F0075E"/>
    <w:rsid w:val="00F00840"/>
    <w:rsid w:val="00F00E5B"/>
    <w:rsid w:val="00F00F8F"/>
    <w:rsid w:val="00F01680"/>
    <w:rsid w:val="00F02DDE"/>
    <w:rsid w:val="00F05AEA"/>
    <w:rsid w:val="00F06A6F"/>
    <w:rsid w:val="00F07937"/>
    <w:rsid w:val="00F11ABE"/>
    <w:rsid w:val="00F1432A"/>
    <w:rsid w:val="00F156D0"/>
    <w:rsid w:val="00F159BD"/>
    <w:rsid w:val="00F16FBB"/>
    <w:rsid w:val="00F1701E"/>
    <w:rsid w:val="00F20115"/>
    <w:rsid w:val="00F206BD"/>
    <w:rsid w:val="00F219AA"/>
    <w:rsid w:val="00F25583"/>
    <w:rsid w:val="00F27C42"/>
    <w:rsid w:val="00F30908"/>
    <w:rsid w:val="00F31592"/>
    <w:rsid w:val="00F33564"/>
    <w:rsid w:val="00F34006"/>
    <w:rsid w:val="00F4324A"/>
    <w:rsid w:val="00F46208"/>
    <w:rsid w:val="00F4708D"/>
    <w:rsid w:val="00F50F8C"/>
    <w:rsid w:val="00F51BF3"/>
    <w:rsid w:val="00F55153"/>
    <w:rsid w:val="00F55A43"/>
    <w:rsid w:val="00F55EAB"/>
    <w:rsid w:val="00F56731"/>
    <w:rsid w:val="00F57052"/>
    <w:rsid w:val="00F574EC"/>
    <w:rsid w:val="00F6085E"/>
    <w:rsid w:val="00F61B4A"/>
    <w:rsid w:val="00F63527"/>
    <w:rsid w:val="00F658D0"/>
    <w:rsid w:val="00F6643D"/>
    <w:rsid w:val="00F71DD1"/>
    <w:rsid w:val="00F721D2"/>
    <w:rsid w:val="00F72528"/>
    <w:rsid w:val="00F73094"/>
    <w:rsid w:val="00F7430A"/>
    <w:rsid w:val="00F76B22"/>
    <w:rsid w:val="00F773BA"/>
    <w:rsid w:val="00F7790F"/>
    <w:rsid w:val="00F77D38"/>
    <w:rsid w:val="00F8058B"/>
    <w:rsid w:val="00F8118D"/>
    <w:rsid w:val="00F816B8"/>
    <w:rsid w:val="00F82CFC"/>
    <w:rsid w:val="00F83392"/>
    <w:rsid w:val="00F846AF"/>
    <w:rsid w:val="00F85F1F"/>
    <w:rsid w:val="00F860A0"/>
    <w:rsid w:val="00F86A5B"/>
    <w:rsid w:val="00F879AD"/>
    <w:rsid w:val="00F910BF"/>
    <w:rsid w:val="00F935CF"/>
    <w:rsid w:val="00F9584C"/>
    <w:rsid w:val="00F95FDD"/>
    <w:rsid w:val="00F96918"/>
    <w:rsid w:val="00FA25D4"/>
    <w:rsid w:val="00FA4747"/>
    <w:rsid w:val="00FA5EE3"/>
    <w:rsid w:val="00FA6AC7"/>
    <w:rsid w:val="00FB0646"/>
    <w:rsid w:val="00FB0B56"/>
    <w:rsid w:val="00FB1484"/>
    <w:rsid w:val="00FB166F"/>
    <w:rsid w:val="00FB176D"/>
    <w:rsid w:val="00FB2C46"/>
    <w:rsid w:val="00FB3952"/>
    <w:rsid w:val="00FB3CEC"/>
    <w:rsid w:val="00FB6387"/>
    <w:rsid w:val="00FB6C47"/>
    <w:rsid w:val="00FC2D6D"/>
    <w:rsid w:val="00FC6660"/>
    <w:rsid w:val="00FC7D91"/>
    <w:rsid w:val="00FD1C8D"/>
    <w:rsid w:val="00FD677A"/>
    <w:rsid w:val="00FD7510"/>
    <w:rsid w:val="00FD763B"/>
    <w:rsid w:val="00FE2AF6"/>
    <w:rsid w:val="00FE2B3A"/>
    <w:rsid w:val="00FE5450"/>
    <w:rsid w:val="00FE5FAD"/>
    <w:rsid w:val="00FE793E"/>
    <w:rsid w:val="00FF510A"/>
    <w:rsid w:val="00FF55A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FBAA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E48F3"/>
    <w:pPr>
      <w:spacing w:line="480" w:lineRule="auto"/>
      <w:jc w:val="both"/>
    </w:pPr>
    <w:rPr>
      <w:rFonts w:ascii="Times New Roman" w:hAnsi="Times New Roman"/>
    </w:rPr>
  </w:style>
  <w:style w:type="paragraph" w:styleId="Heading1">
    <w:name w:val="heading 1"/>
    <w:basedOn w:val="Normal"/>
    <w:next w:val="Normal"/>
    <w:link w:val="Heading1Char"/>
    <w:autoRedefine/>
    <w:uiPriority w:val="9"/>
    <w:qFormat/>
    <w:rsid w:val="002F15E0"/>
    <w:pPr>
      <w:keepNext/>
      <w:keepLines/>
      <w:spacing w:before="240" w:after="240" w:line="276" w:lineRule="auto"/>
      <w:outlineLvl w:val="0"/>
    </w:pPr>
    <w:rPr>
      <w:rFonts w:ascii="Cambria" w:eastAsiaTheme="majorEastAsia" w:hAnsi="Cambria" w:cstheme="majorBidi"/>
      <w:b/>
      <w:bCs/>
      <w:sz w:val="22"/>
      <w:szCs w:val="22"/>
    </w:rPr>
  </w:style>
  <w:style w:type="paragraph" w:styleId="Heading2">
    <w:name w:val="heading 2"/>
    <w:basedOn w:val="Normal"/>
    <w:next w:val="Normal"/>
    <w:link w:val="Heading2Char"/>
    <w:autoRedefine/>
    <w:uiPriority w:val="9"/>
    <w:unhideWhenUsed/>
    <w:qFormat/>
    <w:rsid w:val="00034379"/>
    <w:pPr>
      <w:keepNext/>
      <w:keepLines/>
      <w:spacing w:before="120" w:line="360" w:lineRule="auto"/>
      <w:outlineLvl w:val="1"/>
    </w:pPr>
    <w:rPr>
      <w:rFonts w:ascii="Cambria" w:eastAsiaTheme="majorEastAsia" w:hAnsi="Cambria" w:cstheme="majorBidi"/>
      <w:b/>
      <w:bCs/>
      <w:color w:val="000000" w:themeColor="text1"/>
    </w:rPr>
  </w:style>
  <w:style w:type="paragraph" w:styleId="Heading3">
    <w:name w:val="heading 3"/>
    <w:basedOn w:val="Normal"/>
    <w:next w:val="Normal"/>
    <w:link w:val="Heading3Char"/>
    <w:autoRedefine/>
    <w:uiPriority w:val="9"/>
    <w:unhideWhenUsed/>
    <w:qFormat/>
    <w:rsid w:val="00163473"/>
    <w:pPr>
      <w:keepNext/>
      <w:keepLines/>
      <w:spacing w:before="200" w:line="36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75C1E"/>
    <w:pPr>
      <w:keepNext/>
      <w:keepLines/>
      <w:spacing w:before="200"/>
      <w:outlineLvl w:val="3"/>
    </w:pPr>
    <w:rPr>
      <w:rFonts w:eastAsiaTheme="majorEastAsia" w:cstheme="majorBidi"/>
      <w:bCs/>
      <w:iCs/>
      <w:color w:val="000000" w:themeColor="text1"/>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762C"/>
    <w:rPr>
      <w:rFonts w:ascii="Tahoma" w:hAnsi="Tahoma" w:cs="Tahoma"/>
      <w:sz w:val="16"/>
      <w:szCs w:val="16"/>
    </w:rPr>
  </w:style>
  <w:style w:type="character" w:customStyle="1" w:styleId="BalloonTextChar">
    <w:name w:val="Balloon Text Char"/>
    <w:basedOn w:val="DefaultParagraphFont"/>
    <w:link w:val="BalloonText"/>
    <w:uiPriority w:val="99"/>
    <w:semiHidden/>
    <w:rsid w:val="00A4762C"/>
    <w:rPr>
      <w:rFonts w:ascii="Tahoma" w:hAnsi="Tahoma" w:cs="Tahoma"/>
      <w:sz w:val="16"/>
      <w:szCs w:val="16"/>
    </w:rPr>
  </w:style>
  <w:style w:type="character" w:styleId="CommentReference">
    <w:name w:val="annotation reference"/>
    <w:basedOn w:val="DefaultParagraphFont"/>
    <w:uiPriority w:val="99"/>
    <w:semiHidden/>
    <w:unhideWhenUsed/>
    <w:rsid w:val="00A4762C"/>
    <w:rPr>
      <w:sz w:val="16"/>
      <w:szCs w:val="16"/>
    </w:rPr>
  </w:style>
  <w:style w:type="paragraph" w:styleId="CommentText">
    <w:name w:val="annotation text"/>
    <w:basedOn w:val="Normal"/>
    <w:link w:val="CommentTextChar"/>
    <w:uiPriority w:val="99"/>
    <w:semiHidden/>
    <w:unhideWhenUsed/>
    <w:rsid w:val="00A4762C"/>
    <w:rPr>
      <w:sz w:val="20"/>
      <w:szCs w:val="20"/>
    </w:rPr>
  </w:style>
  <w:style w:type="character" w:customStyle="1" w:styleId="CommentTextChar">
    <w:name w:val="Comment Text Char"/>
    <w:basedOn w:val="DefaultParagraphFont"/>
    <w:link w:val="CommentText"/>
    <w:uiPriority w:val="99"/>
    <w:semiHidden/>
    <w:rsid w:val="00A4762C"/>
    <w:rPr>
      <w:sz w:val="20"/>
      <w:szCs w:val="20"/>
    </w:rPr>
  </w:style>
  <w:style w:type="paragraph" w:styleId="CommentSubject">
    <w:name w:val="annotation subject"/>
    <w:basedOn w:val="CommentText"/>
    <w:next w:val="CommentText"/>
    <w:link w:val="CommentSubjectChar"/>
    <w:uiPriority w:val="99"/>
    <w:semiHidden/>
    <w:unhideWhenUsed/>
    <w:rsid w:val="00A4762C"/>
    <w:rPr>
      <w:b/>
      <w:bCs/>
    </w:rPr>
  </w:style>
  <w:style w:type="character" w:customStyle="1" w:styleId="CommentSubjectChar">
    <w:name w:val="Comment Subject Char"/>
    <w:basedOn w:val="CommentTextChar"/>
    <w:link w:val="CommentSubject"/>
    <w:uiPriority w:val="99"/>
    <w:semiHidden/>
    <w:rsid w:val="00A4762C"/>
    <w:rPr>
      <w:b/>
      <w:bCs/>
      <w:sz w:val="20"/>
      <w:szCs w:val="20"/>
    </w:rPr>
  </w:style>
  <w:style w:type="paragraph" w:styleId="Revision">
    <w:name w:val="Revision"/>
    <w:hidden/>
    <w:uiPriority w:val="99"/>
    <w:semiHidden/>
    <w:rsid w:val="002A19D5"/>
  </w:style>
  <w:style w:type="paragraph" w:customStyle="1" w:styleId="EndNoteBibliographyTitle">
    <w:name w:val="EndNote Bibliography Title"/>
    <w:basedOn w:val="Normal"/>
    <w:link w:val="EndNoteBibliographyTitleChar"/>
    <w:rsid w:val="00DE55FA"/>
    <w:pPr>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DE55FA"/>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DE55FA"/>
    <w:pPr>
      <w:spacing w:line="240" w:lineRule="auto"/>
    </w:pPr>
    <w:rPr>
      <w:rFonts w:cs="Times New Roman"/>
      <w:noProof/>
      <w:sz w:val="20"/>
      <w:lang w:val="en-US"/>
    </w:rPr>
  </w:style>
  <w:style w:type="character" w:customStyle="1" w:styleId="EndNoteBibliographyChar">
    <w:name w:val="EndNote Bibliography Char"/>
    <w:basedOn w:val="DefaultParagraphFont"/>
    <w:link w:val="EndNoteBibliography"/>
    <w:rsid w:val="00DE55FA"/>
    <w:rPr>
      <w:rFonts w:ascii="Times New Roman" w:hAnsi="Times New Roman" w:cs="Times New Roman"/>
      <w:noProof/>
      <w:sz w:val="20"/>
      <w:lang w:val="en-US"/>
    </w:rPr>
  </w:style>
  <w:style w:type="paragraph" w:customStyle="1" w:styleId="Figure">
    <w:name w:val="Figure"/>
    <w:basedOn w:val="ListParagraph"/>
    <w:qFormat/>
    <w:rsid w:val="00DE55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360"/>
      <w:jc w:val="center"/>
    </w:pPr>
    <w:rPr>
      <w:rFonts w:ascii="Cambria" w:hAnsi="Cambria" w:cs="Avenir Next Condensed Demi Bol"/>
      <w:bCs/>
      <w:color w:val="6C6C6C"/>
      <w:sz w:val="20"/>
      <w:szCs w:val="26"/>
      <w:lang w:val="en-US"/>
    </w:rPr>
  </w:style>
  <w:style w:type="paragraph" w:styleId="ListParagraph">
    <w:name w:val="List Paragraph"/>
    <w:basedOn w:val="Normal"/>
    <w:uiPriority w:val="34"/>
    <w:qFormat/>
    <w:rsid w:val="00DE55FA"/>
    <w:pPr>
      <w:ind w:left="720"/>
      <w:contextualSpacing/>
    </w:pPr>
  </w:style>
  <w:style w:type="character" w:styleId="Hyperlink">
    <w:name w:val="Hyperlink"/>
    <w:basedOn w:val="DefaultParagraphFont"/>
    <w:uiPriority w:val="99"/>
    <w:unhideWhenUsed/>
    <w:rsid w:val="00DE55FA"/>
    <w:rPr>
      <w:color w:val="0563C1" w:themeColor="hyperlink"/>
      <w:u w:val="single"/>
    </w:rPr>
  </w:style>
  <w:style w:type="paragraph" w:customStyle="1" w:styleId="MyPHDTEXT">
    <w:name w:val="My PHD TEXT"/>
    <w:basedOn w:val="Normal"/>
    <w:qFormat/>
    <w:rsid w:val="00213F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88" w:lineRule="auto"/>
      <w:ind w:firstLine="426"/>
    </w:pPr>
    <w:rPr>
      <w:rFonts w:ascii="Cambria" w:hAnsi="Cambria" w:cs="Times New Roman"/>
      <w:lang w:val="en-US"/>
    </w:rPr>
  </w:style>
  <w:style w:type="paragraph" w:customStyle="1" w:styleId="MYPHDTEXT0">
    <w:name w:val="MY PHD TEXT"/>
    <w:basedOn w:val="Normal"/>
    <w:qFormat/>
    <w:rsid w:val="00213F7B"/>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88" w:lineRule="auto"/>
    </w:pPr>
    <w:rPr>
      <w:rFonts w:ascii="Cambria" w:hAnsi="Cambria" w:cs="Times New Roman"/>
      <w:kern w:val="24"/>
      <w:lang w:val="en-US"/>
    </w:rPr>
  </w:style>
  <w:style w:type="paragraph" w:styleId="Caption">
    <w:name w:val="caption"/>
    <w:basedOn w:val="Normal"/>
    <w:next w:val="Normal"/>
    <w:uiPriority w:val="35"/>
    <w:unhideWhenUsed/>
    <w:qFormat/>
    <w:rsid w:val="00AF4F1C"/>
    <w:pPr>
      <w:spacing w:after="200"/>
    </w:pPr>
    <w:rPr>
      <w:i/>
      <w:iCs/>
      <w:color w:val="44546A" w:themeColor="text2"/>
      <w:sz w:val="18"/>
      <w:szCs w:val="18"/>
    </w:rPr>
  </w:style>
  <w:style w:type="table" w:styleId="TableGrid">
    <w:name w:val="Table Grid"/>
    <w:basedOn w:val="TableNormal"/>
    <w:uiPriority w:val="39"/>
    <w:rsid w:val="00A731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31">
    <w:name w:val="Grid Table 6 Colorful - Accent 31"/>
    <w:basedOn w:val="TableNormal"/>
    <w:uiPriority w:val="51"/>
    <w:rsid w:val="00A7317F"/>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extbox">
    <w:name w:val="textbox"/>
    <w:basedOn w:val="Normal"/>
    <w:rsid w:val="000D02AC"/>
    <w:pPr>
      <w:spacing w:before="100" w:beforeAutospacing="1" w:after="100" w:afterAutospacing="1"/>
    </w:pPr>
    <w:rPr>
      <w:rFonts w:eastAsia="Times New Roman" w:cs="Times New Roman"/>
      <w:lang w:eastAsia="en-GB"/>
    </w:rPr>
  </w:style>
  <w:style w:type="paragraph" w:customStyle="1" w:styleId="FigureText">
    <w:name w:val="Figure Text"/>
    <w:basedOn w:val="ListParagraph"/>
    <w:qFormat/>
    <w:rsid w:val="001124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360"/>
      <w:jc w:val="center"/>
    </w:pPr>
    <w:rPr>
      <w:rFonts w:ascii="Cambria" w:hAnsi="Cambria" w:cs="Avenir Next Condensed Demi Bol"/>
      <w:bCs/>
      <w:color w:val="6C6C6C"/>
      <w:sz w:val="20"/>
      <w:szCs w:val="26"/>
      <w:lang w:val="en-US"/>
    </w:rPr>
  </w:style>
  <w:style w:type="paragraph" w:customStyle="1" w:styleId="Titlesub2">
    <w:name w:val="Title_sub 2"/>
    <w:basedOn w:val="Heading1"/>
    <w:qFormat/>
    <w:rsid w:val="000A341C"/>
    <w:pPr>
      <w:keepNext w:val="0"/>
      <w:keepLines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288" w:lineRule="auto"/>
      <w:ind w:firstLine="284"/>
    </w:pPr>
    <w:rPr>
      <w:rFonts w:ascii="Avenir Next Condensed Demi Bold" w:eastAsiaTheme="minorHAnsi" w:hAnsi="Avenir Next Condensed Demi Bold" w:cs="Avenir Next Condensed Demi Bol"/>
      <w:b w:val="0"/>
      <w:bCs w:val="0"/>
      <w:color w:val="6C6C6C"/>
      <w:sz w:val="24"/>
      <w:szCs w:val="26"/>
    </w:rPr>
  </w:style>
  <w:style w:type="character" w:customStyle="1" w:styleId="Heading1Char">
    <w:name w:val="Heading 1 Char"/>
    <w:basedOn w:val="DefaultParagraphFont"/>
    <w:link w:val="Heading1"/>
    <w:uiPriority w:val="9"/>
    <w:rsid w:val="002F15E0"/>
    <w:rPr>
      <w:rFonts w:ascii="Cambria" w:eastAsiaTheme="majorEastAsia" w:hAnsi="Cambria" w:cstheme="majorBidi"/>
      <w:b/>
      <w:bCs/>
      <w:sz w:val="22"/>
      <w:szCs w:val="22"/>
    </w:rPr>
  </w:style>
  <w:style w:type="character" w:styleId="FollowedHyperlink">
    <w:name w:val="FollowedHyperlink"/>
    <w:basedOn w:val="DefaultParagraphFont"/>
    <w:uiPriority w:val="99"/>
    <w:semiHidden/>
    <w:unhideWhenUsed/>
    <w:rsid w:val="00BD7271"/>
    <w:rPr>
      <w:color w:val="954F72" w:themeColor="followedHyperlink"/>
      <w:u w:val="single"/>
    </w:rPr>
  </w:style>
  <w:style w:type="paragraph" w:styleId="Footer">
    <w:name w:val="footer"/>
    <w:basedOn w:val="Normal"/>
    <w:link w:val="FooterChar"/>
    <w:uiPriority w:val="99"/>
    <w:unhideWhenUsed/>
    <w:rsid w:val="00547BD6"/>
    <w:pPr>
      <w:tabs>
        <w:tab w:val="center" w:pos="4513"/>
        <w:tab w:val="right" w:pos="9026"/>
      </w:tabs>
    </w:pPr>
  </w:style>
  <w:style w:type="character" w:customStyle="1" w:styleId="FooterChar">
    <w:name w:val="Footer Char"/>
    <w:basedOn w:val="DefaultParagraphFont"/>
    <w:link w:val="Footer"/>
    <w:uiPriority w:val="99"/>
    <w:rsid w:val="00547BD6"/>
  </w:style>
  <w:style w:type="character" w:styleId="PageNumber">
    <w:name w:val="page number"/>
    <w:basedOn w:val="DefaultParagraphFont"/>
    <w:uiPriority w:val="99"/>
    <w:semiHidden/>
    <w:unhideWhenUsed/>
    <w:rsid w:val="00547BD6"/>
  </w:style>
  <w:style w:type="paragraph" w:styleId="Header">
    <w:name w:val="header"/>
    <w:basedOn w:val="Normal"/>
    <w:link w:val="HeaderChar"/>
    <w:uiPriority w:val="99"/>
    <w:unhideWhenUsed/>
    <w:rsid w:val="00603039"/>
    <w:pPr>
      <w:tabs>
        <w:tab w:val="center" w:pos="4513"/>
        <w:tab w:val="right" w:pos="9026"/>
      </w:tabs>
    </w:pPr>
  </w:style>
  <w:style w:type="character" w:customStyle="1" w:styleId="HeaderChar">
    <w:name w:val="Header Char"/>
    <w:basedOn w:val="DefaultParagraphFont"/>
    <w:link w:val="Header"/>
    <w:uiPriority w:val="99"/>
    <w:rsid w:val="00603039"/>
  </w:style>
  <w:style w:type="table" w:customStyle="1" w:styleId="PlainTable11">
    <w:name w:val="Plain Table 11"/>
    <w:basedOn w:val="TableNormal"/>
    <w:uiPriority w:val="41"/>
    <w:rsid w:val="00D9084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084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unhideWhenUsed/>
    <w:rsid w:val="00DE632E"/>
    <w:rPr>
      <w:sz w:val="20"/>
      <w:szCs w:val="20"/>
    </w:rPr>
  </w:style>
  <w:style w:type="character" w:customStyle="1" w:styleId="FootnoteTextChar">
    <w:name w:val="Footnote Text Char"/>
    <w:basedOn w:val="DefaultParagraphFont"/>
    <w:link w:val="FootnoteText"/>
    <w:uiPriority w:val="99"/>
    <w:rsid w:val="00DE632E"/>
    <w:rPr>
      <w:sz w:val="20"/>
      <w:szCs w:val="20"/>
    </w:rPr>
  </w:style>
  <w:style w:type="character" w:styleId="FootnoteReference">
    <w:name w:val="footnote reference"/>
    <w:basedOn w:val="DefaultParagraphFont"/>
    <w:uiPriority w:val="99"/>
    <w:unhideWhenUsed/>
    <w:rsid w:val="00DE632E"/>
    <w:rPr>
      <w:vertAlign w:val="superscript"/>
    </w:rPr>
  </w:style>
  <w:style w:type="character" w:customStyle="1" w:styleId="Heading2Char">
    <w:name w:val="Heading 2 Char"/>
    <w:basedOn w:val="DefaultParagraphFont"/>
    <w:link w:val="Heading2"/>
    <w:uiPriority w:val="9"/>
    <w:rsid w:val="00034379"/>
    <w:rPr>
      <w:rFonts w:ascii="Cambria" w:eastAsiaTheme="majorEastAsia" w:hAnsi="Cambria" w:cstheme="majorBidi"/>
      <w:b/>
      <w:bCs/>
      <w:color w:val="000000" w:themeColor="text1"/>
    </w:rPr>
  </w:style>
  <w:style w:type="character" w:customStyle="1" w:styleId="Heading3Char">
    <w:name w:val="Heading 3 Char"/>
    <w:basedOn w:val="DefaultParagraphFont"/>
    <w:link w:val="Heading3"/>
    <w:uiPriority w:val="9"/>
    <w:rsid w:val="00163473"/>
    <w:rPr>
      <w:rFonts w:ascii="Times New Roman" w:eastAsiaTheme="majorEastAsia" w:hAnsi="Times New Roman" w:cstheme="majorBidi"/>
      <w:b/>
      <w:bCs/>
      <w:color w:val="000000" w:themeColor="text1"/>
    </w:rPr>
  </w:style>
  <w:style w:type="character" w:customStyle="1" w:styleId="Heading4Char">
    <w:name w:val="Heading 4 Char"/>
    <w:basedOn w:val="DefaultParagraphFont"/>
    <w:link w:val="Heading4"/>
    <w:uiPriority w:val="9"/>
    <w:rsid w:val="00E75C1E"/>
    <w:rPr>
      <w:rFonts w:ascii="Times New Roman" w:eastAsiaTheme="majorEastAsia" w:hAnsi="Times New Roman" w:cstheme="majorBidi"/>
      <w:bCs/>
      <w:iCs/>
      <w:color w:val="000000" w:themeColor="text1"/>
      <w:u w:val="single"/>
    </w:rPr>
  </w:style>
  <w:style w:type="paragraph" w:customStyle="1" w:styleId="Style-sub3">
    <w:name w:val="Style-sub 3"/>
    <w:basedOn w:val="Normal"/>
    <w:qFormat/>
    <w:rsid w:val="00FC66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288" w:lineRule="auto"/>
      <w:ind w:firstLine="426"/>
      <w:jc w:val="left"/>
      <w:outlineLvl w:val="0"/>
    </w:pPr>
    <w:rPr>
      <w:rFonts w:ascii="Avenir Next Condensed Demi Bold" w:hAnsi="Avenir Next Condensed Demi Bold" w:cs="Avenir Next Condensed Demi Bol"/>
      <w:b/>
      <w:bCs/>
      <w:color w:val="6C6C6C"/>
      <w:szCs w:val="26"/>
    </w:rPr>
  </w:style>
  <w:style w:type="paragraph" w:customStyle="1" w:styleId="TextBody">
    <w:name w:val="Text Body"/>
    <w:basedOn w:val="Normal"/>
    <w:rsid w:val="00FC6660"/>
    <w:pPr>
      <w:spacing w:before="120" w:after="120" w:line="240" w:lineRule="auto"/>
    </w:pPr>
    <w:rPr>
      <w:rFonts w:eastAsia="PMingLiU" w:cs="Times New Roman"/>
      <w:sz w:val="20"/>
    </w:rPr>
  </w:style>
  <w:style w:type="table" w:styleId="GridTable1Light">
    <w:name w:val="Grid Table 1 Light"/>
    <w:basedOn w:val="TableNormal"/>
    <w:uiPriority w:val="46"/>
    <w:rsid w:val="00FC6660"/>
    <w:rPr>
      <w:rFonts w:ascii="Times New Roman" w:eastAsia="PMingLiU" w:hAnsi="Times New Roman" w:cs="Times New Roman"/>
      <w:sz w:val="20"/>
      <w:szCs w:val="20"/>
      <w:lang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rsid w:val="00614A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232326">
      <w:bodyDiv w:val="1"/>
      <w:marLeft w:val="0"/>
      <w:marRight w:val="0"/>
      <w:marTop w:val="0"/>
      <w:marBottom w:val="0"/>
      <w:divBdr>
        <w:top w:val="none" w:sz="0" w:space="0" w:color="auto"/>
        <w:left w:val="none" w:sz="0" w:space="0" w:color="auto"/>
        <w:bottom w:val="none" w:sz="0" w:space="0" w:color="auto"/>
        <w:right w:val="none" w:sz="0" w:space="0" w:color="auto"/>
      </w:divBdr>
    </w:div>
    <w:div w:id="408775071">
      <w:bodyDiv w:val="1"/>
      <w:marLeft w:val="0"/>
      <w:marRight w:val="0"/>
      <w:marTop w:val="0"/>
      <w:marBottom w:val="0"/>
      <w:divBdr>
        <w:top w:val="none" w:sz="0" w:space="0" w:color="auto"/>
        <w:left w:val="none" w:sz="0" w:space="0" w:color="auto"/>
        <w:bottom w:val="none" w:sz="0" w:space="0" w:color="auto"/>
        <w:right w:val="none" w:sz="0" w:space="0" w:color="auto"/>
      </w:divBdr>
    </w:div>
    <w:div w:id="475607936">
      <w:bodyDiv w:val="1"/>
      <w:marLeft w:val="0"/>
      <w:marRight w:val="0"/>
      <w:marTop w:val="0"/>
      <w:marBottom w:val="0"/>
      <w:divBdr>
        <w:top w:val="none" w:sz="0" w:space="0" w:color="auto"/>
        <w:left w:val="none" w:sz="0" w:space="0" w:color="auto"/>
        <w:bottom w:val="none" w:sz="0" w:space="0" w:color="auto"/>
        <w:right w:val="none" w:sz="0" w:space="0" w:color="auto"/>
      </w:divBdr>
    </w:div>
    <w:div w:id="518009272">
      <w:bodyDiv w:val="1"/>
      <w:marLeft w:val="0"/>
      <w:marRight w:val="0"/>
      <w:marTop w:val="0"/>
      <w:marBottom w:val="0"/>
      <w:divBdr>
        <w:top w:val="none" w:sz="0" w:space="0" w:color="auto"/>
        <w:left w:val="none" w:sz="0" w:space="0" w:color="auto"/>
        <w:bottom w:val="none" w:sz="0" w:space="0" w:color="auto"/>
        <w:right w:val="none" w:sz="0" w:space="0" w:color="auto"/>
      </w:divBdr>
      <w:divsChild>
        <w:div w:id="843276067">
          <w:marLeft w:val="0"/>
          <w:marRight w:val="0"/>
          <w:marTop w:val="0"/>
          <w:marBottom w:val="0"/>
          <w:divBdr>
            <w:top w:val="none" w:sz="0" w:space="0" w:color="auto"/>
            <w:left w:val="none" w:sz="0" w:space="0" w:color="auto"/>
            <w:bottom w:val="none" w:sz="0" w:space="0" w:color="auto"/>
            <w:right w:val="none" w:sz="0" w:space="0" w:color="auto"/>
          </w:divBdr>
        </w:div>
        <w:div w:id="1679966883">
          <w:marLeft w:val="0"/>
          <w:marRight w:val="0"/>
          <w:marTop w:val="0"/>
          <w:marBottom w:val="0"/>
          <w:divBdr>
            <w:top w:val="none" w:sz="0" w:space="0" w:color="auto"/>
            <w:left w:val="none" w:sz="0" w:space="0" w:color="auto"/>
            <w:bottom w:val="none" w:sz="0" w:space="0" w:color="auto"/>
            <w:right w:val="none" w:sz="0" w:space="0" w:color="auto"/>
          </w:divBdr>
        </w:div>
        <w:div w:id="99574144">
          <w:marLeft w:val="0"/>
          <w:marRight w:val="0"/>
          <w:marTop w:val="0"/>
          <w:marBottom w:val="0"/>
          <w:divBdr>
            <w:top w:val="none" w:sz="0" w:space="0" w:color="auto"/>
            <w:left w:val="none" w:sz="0" w:space="0" w:color="auto"/>
            <w:bottom w:val="none" w:sz="0" w:space="0" w:color="auto"/>
            <w:right w:val="none" w:sz="0" w:space="0" w:color="auto"/>
          </w:divBdr>
        </w:div>
        <w:div w:id="354767363">
          <w:marLeft w:val="0"/>
          <w:marRight w:val="0"/>
          <w:marTop w:val="0"/>
          <w:marBottom w:val="0"/>
          <w:divBdr>
            <w:top w:val="none" w:sz="0" w:space="0" w:color="auto"/>
            <w:left w:val="none" w:sz="0" w:space="0" w:color="auto"/>
            <w:bottom w:val="none" w:sz="0" w:space="0" w:color="auto"/>
            <w:right w:val="none" w:sz="0" w:space="0" w:color="auto"/>
          </w:divBdr>
        </w:div>
        <w:div w:id="1283149138">
          <w:marLeft w:val="0"/>
          <w:marRight w:val="0"/>
          <w:marTop w:val="0"/>
          <w:marBottom w:val="0"/>
          <w:divBdr>
            <w:top w:val="none" w:sz="0" w:space="0" w:color="auto"/>
            <w:left w:val="none" w:sz="0" w:space="0" w:color="auto"/>
            <w:bottom w:val="none" w:sz="0" w:space="0" w:color="auto"/>
            <w:right w:val="none" w:sz="0" w:space="0" w:color="auto"/>
          </w:divBdr>
        </w:div>
        <w:div w:id="1930114308">
          <w:marLeft w:val="0"/>
          <w:marRight w:val="0"/>
          <w:marTop w:val="0"/>
          <w:marBottom w:val="0"/>
          <w:divBdr>
            <w:top w:val="none" w:sz="0" w:space="0" w:color="auto"/>
            <w:left w:val="none" w:sz="0" w:space="0" w:color="auto"/>
            <w:bottom w:val="none" w:sz="0" w:space="0" w:color="auto"/>
            <w:right w:val="none" w:sz="0" w:space="0" w:color="auto"/>
          </w:divBdr>
        </w:div>
        <w:div w:id="2140023835">
          <w:marLeft w:val="0"/>
          <w:marRight w:val="0"/>
          <w:marTop w:val="0"/>
          <w:marBottom w:val="0"/>
          <w:divBdr>
            <w:top w:val="none" w:sz="0" w:space="0" w:color="auto"/>
            <w:left w:val="none" w:sz="0" w:space="0" w:color="auto"/>
            <w:bottom w:val="none" w:sz="0" w:space="0" w:color="auto"/>
            <w:right w:val="none" w:sz="0" w:space="0" w:color="auto"/>
          </w:divBdr>
        </w:div>
      </w:divsChild>
    </w:div>
    <w:div w:id="907299750">
      <w:bodyDiv w:val="1"/>
      <w:marLeft w:val="0"/>
      <w:marRight w:val="0"/>
      <w:marTop w:val="0"/>
      <w:marBottom w:val="0"/>
      <w:divBdr>
        <w:top w:val="none" w:sz="0" w:space="0" w:color="auto"/>
        <w:left w:val="none" w:sz="0" w:space="0" w:color="auto"/>
        <w:bottom w:val="none" w:sz="0" w:space="0" w:color="auto"/>
        <w:right w:val="none" w:sz="0" w:space="0" w:color="auto"/>
      </w:divBdr>
    </w:div>
    <w:div w:id="926811089">
      <w:bodyDiv w:val="1"/>
      <w:marLeft w:val="0"/>
      <w:marRight w:val="0"/>
      <w:marTop w:val="0"/>
      <w:marBottom w:val="0"/>
      <w:divBdr>
        <w:top w:val="none" w:sz="0" w:space="0" w:color="auto"/>
        <w:left w:val="none" w:sz="0" w:space="0" w:color="auto"/>
        <w:bottom w:val="none" w:sz="0" w:space="0" w:color="auto"/>
        <w:right w:val="none" w:sz="0" w:space="0" w:color="auto"/>
      </w:divBdr>
      <w:divsChild>
        <w:div w:id="1175419642">
          <w:marLeft w:val="0"/>
          <w:marRight w:val="0"/>
          <w:marTop w:val="0"/>
          <w:marBottom w:val="0"/>
          <w:divBdr>
            <w:top w:val="none" w:sz="0" w:space="0" w:color="auto"/>
            <w:left w:val="none" w:sz="0" w:space="0" w:color="auto"/>
            <w:bottom w:val="none" w:sz="0" w:space="0" w:color="auto"/>
            <w:right w:val="none" w:sz="0" w:space="0" w:color="auto"/>
          </w:divBdr>
        </w:div>
        <w:div w:id="1891920966">
          <w:marLeft w:val="0"/>
          <w:marRight w:val="0"/>
          <w:marTop w:val="0"/>
          <w:marBottom w:val="0"/>
          <w:divBdr>
            <w:top w:val="none" w:sz="0" w:space="0" w:color="auto"/>
            <w:left w:val="none" w:sz="0" w:space="0" w:color="auto"/>
            <w:bottom w:val="none" w:sz="0" w:space="0" w:color="auto"/>
            <w:right w:val="none" w:sz="0" w:space="0" w:color="auto"/>
          </w:divBdr>
        </w:div>
        <w:div w:id="1904833355">
          <w:marLeft w:val="0"/>
          <w:marRight w:val="0"/>
          <w:marTop w:val="0"/>
          <w:marBottom w:val="0"/>
          <w:divBdr>
            <w:top w:val="none" w:sz="0" w:space="0" w:color="auto"/>
            <w:left w:val="none" w:sz="0" w:space="0" w:color="auto"/>
            <w:bottom w:val="none" w:sz="0" w:space="0" w:color="auto"/>
            <w:right w:val="none" w:sz="0" w:space="0" w:color="auto"/>
          </w:divBdr>
        </w:div>
      </w:divsChild>
    </w:div>
    <w:div w:id="1026172276">
      <w:bodyDiv w:val="1"/>
      <w:marLeft w:val="0"/>
      <w:marRight w:val="0"/>
      <w:marTop w:val="0"/>
      <w:marBottom w:val="0"/>
      <w:divBdr>
        <w:top w:val="none" w:sz="0" w:space="0" w:color="auto"/>
        <w:left w:val="none" w:sz="0" w:space="0" w:color="auto"/>
        <w:bottom w:val="none" w:sz="0" w:space="0" w:color="auto"/>
        <w:right w:val="none" w:sz="0" w:space="0" w:color="auto"/>
      </w:divBdr>
    </w:div>
    <w:div w:id="1073313969">
      <w:bodyDiv w:val="1"/>
      <w:marLeft w:val="0"/>
      <w:marRight w:val="0"/>
      <w:marTop w:val="0"/>
      <w:marBottom w:val="0"/>
      <w:divBdr>
        <w:top w:val="none" w:sz="0" w:space="0" w:color="auto"/>
        <w:left w:val="none" w:sz="0" w:space="0" w:color="auto"/>
        <w:bottom w:val="none" w:sz="0" w:space="0" w:color="auto"/>
        <w:right w:val="none" w:sz="0" w:space="0" w:color="auto"/>
      </w:divBdr>
    </w:div>
    <w:div w:id="1125731666">
      <w:bodyDiv w:val="1"/>
      <w:marLeft w:val="0"/>
      <w:marRight w:val="0"/>
      <w:marTop w:val="0"/>
      <w:marBottom w:val="0"/>
      <w:divBdr>
        <w:top w:val="none" w:sz="0" w:space="0" w:color="auto"/>
        <w:left w:val="none" w:sz="0" w:space="0" w:color="auto"/>
        <w:bottom w:val="none" w:sz="0" w:space="0" w:color="auto"/>
        <w:right w:val="none" w:sz="0" w:space="0" w:color="auto"/>
      </w:divBdr>
    </w:div>
    <w:div w:id="1126848776">
      <w:bodyDiv w:val="1"/>
      <w:marLeft w:val="0"/>
      <w:marRight w:val="0"/>
      <w:marTop w:val="0"/>
      <w:marBottom w:val="0"/>
      <w:divBdr>
        <w:top w:val="none" w:sz="0" w:space="0" w:color="auto"/>
        <w:left w:val="none" w:sz="0" w:space="0" w:color="auto"/>
        <w:bottom w:val="none" w:sz="0" w:space="0" w:color="auto"/>
        <w:right w:val="none" w:sz="0" w:space="0" w:color="auto"/>
      </w:divBdr>
    </w:div>
    <w:div w:id="1181554721">
      <w:bodyDiv w:val="1"/>
      <w:marLeft w:val="0"/>
      <w:marRight w:val="0"/>
      <w:marTop w:val="0"/>
      <w:marBottom w:val="0"/>
      <w:divBdr>
        <w:top w:val="none" w:sz="0" w:space="0" w:color="auto"/>
        <w:left w:val="none" w:sz="0" w:space="0" w:color="auto"/>
        <w:bottom w:val="none" w:sz="0" w:space="0" w:color="auto"/>
        <w:right w:val="none" w:sz="0" w:space="0" w:color="auto"/>
      </w:divBdr>
    </w:div>
    <w:div w:id="1317760328">
      <w:bodyDiv w:val="1"/>
      <w:marLeft w:val="0"/>
      <w:marRight w:val="0"/>
      <w:marTop w:val="0"/>
      <w:marBottom w:val="0"/>
      <w:divBdr>
        <w:top w:val="none" w:sz="0" w:space="0" w:color="auto"/>
        <w:left w:val="none" w:sz="0" w:space="0" w:color="auto"/>
        <w:bottom w:val="none" w:sz="0" w:space="0" w:color="auto"/>
        <w:right w:val="none" w:sz="0" w:space="0" w:color="auto"/>
      </w:divBdr>
    </w:div>
    <w:div w:id="1340502396">
      <w:bodyDiv w:val="1"/>
      <w:marLeft w:val="0"/>
      <w:marRight w:val="0"/>
      <w:marTop w:val="0"/>
      <w:marBottom w:val="0"/>
      <w:divBdr>
        <w:top w:val="none" w:sz="0" w:space="0" w:color="auto"/>
        <w:left w:val="none" w:sz="0" w:space="0" w:color="auto"/>
        <w:bottom w:val="none" w:sz="0" w:space="0" w:color="auto"/>
        <w:right w:val="none" w:sz="0" w:space="0" w:color="auto"/>
      </w:divBdr>
    </w:div>
    <w:div w:id="1341661787">
      <w:bodyDiv w:val="1"/>
      <w:marLeft w:val="0"/>
      <w:marRight w:val="0"/>
      <w:marTop w:val="0"/>
      <w:marBottom w:val="0"/>
      <w:divBdr>
        <w:top w:val="none" w:sz="0" w:space="0" w:color="auto"/>
        <w:left w:val="none" w:sz="0" w:space="0" w:color="auto"/>
        <w:bottom w:val="none" w:sz="0" w:space="0" w:color="auto"/>
        <w:right w:val="none" w:sz="0" w:space="0" w:color="auto"/>
      </w:divBdr>
    </w:div>
    <w:div w:id="1498837335">
      <w:bodyDiv w:val="1"/>
      <w:marLeft w:val="0"/>
      <w:marRight w:val="0"/>
      <w:marTop w:val="0"/>
      <w:marBottom w:val="0"/>
      <w:divBdr>
        <w:top w:val="none" w:sz="0" w:space="0" w:color="auto"/>
        <w:left w:val="none" w:sz="0" w:space="0" w:color="auto"/>
        <w:bottom w:val="none" w:sz="0" w:space="0" w:color="auto"/>
        <w:right w:val="none" w:sz="0" w:space="0" w:color="auto"/>
      </w:divBdr>
    </w:div>
    <w:div w:id="1703624985">
      <w:bodyDiv w:val="1"/>
      <w:marLeft w:val="0"/>
      <w:marRight w:val="0"/>
      <w:marTop w:val="0"/>
      <w:marBottom w:val="0"/>
      <w:divBdr>
        <w:top w:val="none" w:sz="0" w:space="0" w:color="auto"/>
        <w:left w:val="none" w:sz="0" w:space="0" w:color="auto"/>
        <w:bottom w:val="none" w:sz="0" w:space="0" w:color="auto"/>
        <w:right w:val="none" w:sz="0" w:space="0" w:color="auto"/>
      </w:divBdr>
      <w:divsChild>
        <w:div w:id="1862158351">
          <w:marLeft w:val="0"/>
          <w:marRight w:val="0"/>
          <w:marTop w:val="0"/>
          <w:marBottom w:val="0"/>
          <w:divBdr>
            <w:top w:val="none" w:sz="0" w:space="0" w:color="auto"/>
            <w:left w:val="none" w:sz="0" w:space="0" w:color="auto"/>
            <w:bottom w:val="none" w:sz="0" w:space="0" w:color="auto"/>
            <w:right w:val="none" w:sz="0" w:space="0" w:color="auto"/>
          </w:divBdr>
        </w:div>
        <w:div w:id="1914044737">
          <w:marLeft w:val="0"/>
          <w:marRight w:val="0"/>
          <w:marTop w:val="0"/>
          <w:marBottom w:val="0"/>
          <w:divBdr>
            <w:top w:val="none" w:sz="0" w:space="0" w:color="auto"/>
            <w:left w:val="none" w:sz="0" w:space="0" w:color="auto"/>
            <w:bottom w:val="none" w:sz="0" w:space="0" w:color="auto"/>
            <w:right w:val="none" w:sz="0" w:space="0" w:color="auto"/>
          </w:divBdr>
        </w:div>
        <w:div w:id="305818901">
          <w:marLeft w:val="0"/>
          <w:marRight w:val="0"/>
          <w:marTop w:val="0"/>
          <w:marBottom w:val="0"/>
          <w:divBdr>
            <w:top w:val="none" w:sz="0" w:space="0" w:color="auto"/>
            <w:left w:val="none" w:sz="0" w:space="0" w:color="auto"/>
            <w:bottom w:val="none" w:sz="0" w:space="0" w:color="auto"/>
            <w:right w:val="none" w:sz="0" w:space="0" w:color="auto"/>
          </w:divBdr>
        </w:div>
      </w:divsChild>
    </w:div>
    <w:div w:id="1837185110">
      <w:bodyDiv w:val="1"/>
      <w:marLeft w:val="0"/>
      <w:marRight w:val="0"/>
      <w:marTop w:val="0"/>
      <w:marBottom w:val="0"/>
      <w:divBdr>
        <w:top w:val="none" w:sz="0" w:space="0" w:color="auto"/>
        <w:left w:val="none" w:sz="0" w:space="0" w:color="auto"/>
        <w:bottom w:val="none" w:sz="0" w:space="0" w:color="auto"/>
        <w:right w:val="none" w:sz="0" w:space="0" w:color="auto"/>
      </w:divBdr>
      <w:divsChild>
        <w:div w:id="881478273">
          <w:marLeft w:val="0"/>
          <w:marRight w:val="0"/>
          <w:marTop w:val="0"/>
          <w:marBottom w:val="0"/>
          <w:divBdr>
            <w:top w:val="none" w:sz="0" w:space="0" w:color="auto"/>
            <w:left w:val="none" w:sz="0" w:space="0" w:color="auto"/>
            <w:bottom w:val="none" w:sz="0" w:space="0" w:color="auto"/>
            <w:right w:val="none" w:sz="0" w:space="0" w:color="auto"/>
          </w:divBdr>
        </w:div>
        <w:div w:id="1487866490">
          <w:marLeft w:val="0"/>
          <w:marRight w:val="0"/>
          <w:marTop w:val="0"/>
          <w:marBottom w:val="0"/>
          <w:divBdr>
            <w:top w:val="none" w:sz="0" w:space="0" w:color="auto"/>
            <w:left w:val="none" w:sz="0" w:space="0" w:color="auto"/>
            <w:bottom w:val="none" w:sz="0" w:space="0" w:color="auto"/>
            <w:right w:val="none" w:sz="0" w:space="0" w:color="auto"/>
          </w:divBdr>
        </w:div>
        <w:div w:id="1870875529">
          <w:marLeft w:val="0"/>
          <w:marRight w:val="0"/>
          <w:marTop w:val="0"/>
          <w:marBottom w:val="0"/>
          <w:divBdr>
            <w:top w:val="none" w:sz="0" w:space="0" w:color="auto"/>
            <w:left w:val="none" w:sz="0" w:space="0" w:color="auto"/>
            <w:bottom w:val="none" w:sz="0" w:space="0" w:color="auto"/>
            <w:right w:val="none" w:sz="0" w:space="0" w:color="auto"/>
          </w:divBdr>
        </w:div>
        <w:div w:id="1697728101">
          <w:marLeft w:val="0"/>
          <w:marRight w:val="0"/>
          <w:marTop w:val="0"/>
          <w:marBottom w:val="0"/>
          <w:divBdr>
            <w:top w:val="none" w:sz="0" w:space="0" w:color="auto"/>
            <w:left w:val="none" w:sz="0" w:space="0" w:color="auto"/>
            <w:bottom w:val="none" w:sz="0" w:space="0" w:color="auto"/>
            <w:right w:val="none" w:sz="0" w:space="0" w:color="auto"/>
          </w:divBdr>
        </w:div>
        <w:div w:id="1071543988">
          <w:marLeft w:val="0"/>
          <w:marRight w:val="0"/>
          <w:marTop w:val="0"/>
          <w:marBottom w:val="0"/>
          <w:divBdr>
            <w:top w:val="none" w:sz="0" w:space="0" w:color="auto"/>
            <w:left w:val="none" w:sz="0" w:space="0" w:color="auto"/>
            <w:bottom w:val="none" w:sz="0" w:space="0" w:color="auto"/>
            <w:right w:val="none" w:sz="0" w:space="0" w:color="auto"/>
          </w:divBdr>
        </w:div>
        <w:div w:id="219946423">
          <w:marLeft w:val="0"/>
          <w:marRight w:val="0"/>
          <w:marTop w:val="0"/>
          <w:marBottom w:val="0"/>
          <w:divBdr>
            <w:top w:val="none" w:sz="0" w:space="0" w:color="auto"/>
            <w:left w:val="none" w:sz="0" w:space="0" w:color="auto"/>
            <w:bottom w:val="none" w:sz="0" w:space="0" w:color="auto"/>
            <w:right w:val="none" w:sz="0" w:space="0" w:color="auto"/>
          </w:divBdr>
        </w:div>
        <w:div w:id="75372518">
          <w:marLeft w:val="0"/>
          <w:marRight w:val="0"/>
          <w:marTop w:val="0"/>
          <w:marBottom w:val="0"/>
          <w:divBdr>
            <w:top w:val="none" w:sz="0" w:space="0" w:color="auto"/>
            <w:left w:val="none" w:sz="0" w:space="0" w:color="auto"/>
            <w:bottom w:val="none" w:sz="0" w:space="0" w:color="auto"/>
            <w:right w:val="none" w:sz="0" w:space="0" w:color="auto"/>
          </w:divBdr>
        </w:div>
      </w:divsChild>
    </w:div>
    <w:div w:id="1938437570">
      <w:bodyDiv w:val="1"/>
      <w:marLeft w:val="0"/>
      <w:marRight w:val="0"/>
      <w:marTop w:val="0"/>
      <w:marBottom w:val="0"/>
      <w:divBdr>
        <w:top w:val="none" w:sz="0" w:space="0" w:color="auto"/>
        <w:left w:val="none" w:sz="0" w:space="0" w:color="auto"/>
        <w:bottom w:val="none" w:sz="0" w:space="0" w:color="auto"/>
        <w:right w:val="none" w:sz="0" w:space="0" w:color="auto"/>
      </w:divBdr>
    </w:div>
    <w:div w:id="2046253788">
      <w:bodyDiv w:val="1"/>
      <w:marLeft w:val="0"/>
      <w:marRight w:val="0"/>
      <w:marTop w:val="0"/>
      <w:marBottom w:val="0"/>
      <w:divBdr>
        <w:top w:val="none" w:sz="0" w:space="0" w:color="auto"/>
        <w:left w:val="none" w:sz="0" w:space="0" w:color="auto"/>
        <w:bottom w:val="none" w:sz="0" w:space="0" w:color="auto"/>
        <w:right w:val="none" w:sz="0" w:space="0" w:color="auto"/>
      </w:divBdr>
      <w:divsChild>
        <w:div w:id="743449985">
          <w:marLeft w:val="0"/>
          <w:marRight w:val="0"/>
          <w:marTop w:val="0"/>
          <w:marBottom w:val="0"/>
          <w:divBdr>
            <w:top w:val="none" w:sz="0" w:space="0" w:color="auto"/>
            <w:left w:val="none" w:sz="0" w:space="0" w:color="auto"/>
            <w:bottom w:val="none" w:sz="0" w:space="0" w:color="auto"/>
            <w:right w:val="none" w:sz="0" w:space="0" w:color="auto"/>
          </w:divBdr>
        </w:div>
        <w:div w:id="1689716996">
          <w:marLeft w:val="0"/>
          <w:marRight w:val="0"/>
          <w:marTop w:val="0"/>
          <w:marBottom w:val="0"/>
          <w:divBdr>
            <w:top w:val="none" w:sz="0" w:space="0" w:color="auto"/>
            <w:left w:val="none" w:sz="0" w:space="0" w:color="auto"/>
            <w:bottom w:val="none" w:sz="0" w:space="0" w:color="auto"/>
            <w:right w:val="none" w:sz="0" w:space="0" w:color="auto"/>
          </w:divBdr>
        </w:div>
        <w:div w:id="15062850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9" Type="http://schemas.microsoft.com/office/2011/relationships/people" Target="people.xml"/><Relationship Id="rId21" Type="http://schemas.openxmlformats.org/officeDocument/2006/relationships/image" Target="media/image11.png"/><Relationship Id="rId34" Type="http://schemas.openxmlformats.org/officeDocument/2006/relationships/hyperlink" Target="https://futurism.com/facebook-engineer-asserts-that-augmented-reality-will-replace-smartphones-in-5-years/"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www.microsoft.com/en-us/hololens/buy"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4.png"/><Relationship Id="rId32" Type="http://schemas.openxmlformats.org/officeDocument/2006/relationships/hyperlink" Target="https://www"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hyperlink" Target="https://www.mediapost.com/publications/article/312758/consumers-warm-to-virtual-augmented-reality-ces.html" TargetMode="External"/><Relationship Id="rId8" Type="http://schemas.openxmlformats.org/officeDocument/2006/relationships/comments" Target="comment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mailto:Ramy.Hammady@solen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3A095-C645-B842-B50E-42EA06482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TotalTime>
  <Pages>26</Pages>
  <Words>24487</Words>
  <Characters>139579</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63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ad Al-Kalha (Researcher)</dc:creator>
  <cp:lastModifiedBy>Ramy Hammady</cp:lastModifiedBy>
  <cp:revision>34</cp:revision>
  <cp:lastPrinted>2018-01-31T03:47:00Z</cp:lastPrinted>
  <dcterms:created xsi:type="dcterms:W3CDTF">2018-10-31T10:05:00Z</dcterms:created>
  <dcterms:modified xsi:type="dcterms:W3CDTF">2019-06-02T01:09:00Z</dcterms:modified>
</cp:coreProperties>
</file>